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4FDA501D"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9E5D2C">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0F7854F2"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9E5D2C">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666F8F9F"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9E5D2C">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66EFA75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9E5D2C">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3AD0FE0E"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9E5D2C">
              <w:rPr>
                <w:b/>
                <w:bCs/>
                <w:noProof/>
              </w:rPr>
              <w:t>x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2407E3AF"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9E5D2C">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3CA9F00C"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9E5D2C">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40A0171E"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9E5D2C">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1B27ABDA"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9E5D2C">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6961257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9E5D2C">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2AC51B5A"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9E5D2C">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1B168B38"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9E5D2C">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35351E0F"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9E5D2C">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0E32BF67"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9E5D2C">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 xml:space="preserve">Cross-Enterprise Document Sharing Set-b (XDS.b) Profile </w:t>
            </w:r>
            <w:r w:rsidR="00604AE4" w:rsidRPr="00A0013C">
              <w:fldChar w:fldCharType="end"/>
            </w:r>
            <w:r w:rsidR="00BB7232">
              <w:rPr>
                <w:u w:val="dotted"/>
              </w:rPr>
              <w:t>              </w:t>
            </w:r>
          </w:p>
        </w:tc>
        <w:tc>
          <w:tcPr>
            <w:tcW w:w="745" w:type="dxa"/>
          </w:tcPr>
          <w:p w14:paraId="32EC7A41" w14:textId="3EAD7B1B"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9E5D2C">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015135B9"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9E5D2C">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7F74733F"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9E5D2C">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1DE13CC3"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9E5D2C">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35DEA8D5"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9E5D2C">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223D73E0"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9E5D2C">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69B2B3E7" w:rsidR="00111C0E" w:rsidRPr="00FA2708" w:rsidRDefault="00111C0E" w:rsidP="003A1F11">
            <w:pPr>
              <w:spacing w:line="360" w:lineRule="auto"/>
            </w:pPr>
            <w:r>
              <w:fldChar w:fldCharType="begin" w:fldLock="1"/>
            </w:r>
            <w:r>
              <w:instrText xml:space="preserve"> PAGEREF CHAPTERII_223 \h </w:instrText>
            </w:r>
            <w:r>
              <w:fldChar w:fldCharType="separate"/>
            </w:r>
            <w:r w:rsidR="009E5D2C">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04199584" w:rsidR="00111C0E" w:rsidRPr="00FA2708" w:rsidRDefault="00111C0E" w:rsidP="003A1F11">
            <w:pPr>
              <w:spacing w:line="360" w:lineRule="auto"/>
            </w:pPr>
            <w:r>
              <w:fldChar w:fldCharType="begin" w:fldLock="1"/>
            </w:r>
            <w:r>
              <w:instrText xml:space="preserve"> PAGEREF CHAPTERII_224 \h </w:instrText>
            </w:r>
            <w:r>
              <w:fldChar w:fldCharType="separate"/>
            </w:r>
            <w:r w:rsidR="009E5D2C">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0FCCC7EB" w:rsidR="00111C0E" w:rsidRPr="00FA2708" w:rsidRDefault="00111C0E" w:rsidP="003A1F11">
            <w:pPr>
              <w:spacing w:line="360" w:lineRule="auto"/>
            </w:pPr>
            <w:r>
              <w:fldChar w:fldCharType="begin" w:fldLock="1"/>
            </w:r>
            <w:r>
              <w:instrText xml:space="preserve"> PAGEREF CHAPTERII_225 \h </w:instrText>
            </w:r>
            <w:r>
              <w:fldChar w:fldCharType="separate"/>
            </w:r>
            <w:r w:rsidR="009E5D2C">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2994258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9E5D2C">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7F205D05" w:rsidR="00604AE4" w:rsidRPr="00FA2708" w:rsidRDefault="007463E4" w:rsidP="003A1F11">
            <w:pPr>
              <w:spacing w:line="360" w:lineRule="auto"/>
            </w:pPr>
            <w:r>
              <w:fldChar w:fldCharType="begin" w:fldLock="1"/>
            </w:r>
            <w:r>
              <w:instrText xml:space="preserve"> PAGEREF CHAPTERII_231 \h </w:instrText>
            </w:r>
            <w:r>
              <w:fldChar w:fldCharType="separate"/>
            </w:r>
            <w:r w:rsidR="009E5D2C">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10E37F0C" w:rsidR="00111C0E" w:rsidRPr="00FA2708" w:rsidRDefault="00111C0E" w:rsidP="003A1F11">
            <w:pPr>
              <w:spacing w:line="360" w:lineRule="auto"/>
            </w:pPr>
            <w:r>
              <w:fldChar w:fldCharType="begin" w:fldLock="1"/>
            </w:r>
            <w:r>
              <w:instrText xml:space="preserve"> PAGEREF CHAPTERII_232 \h </w:instrText>
            </w:r>
            <w:r>
              <w:fldChar w:fldCharType="separate"/>
            </w:r>
            <w:r w:rsidR="009E5D2C">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1098474D"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9E5D2C">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7C844374"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9E5D2C">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 xml:space="preserve">2.4.2 A Case Study for Blockchain in Healthcare: “MedRec”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5C448AA1"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9E5D2C">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7A72A4DA"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9E5D2C">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63491387"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9E5D2C">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74D0F06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9E5D2C">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47CD7D85"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9E5D2C">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2ED81FD9"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9E5D2C">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2BE18F69"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9E5D2C">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Integrating Blockchain with XDS.b</w:t>
            </w:r>
            <w:r w:rsidR="00454CE9">
              <w:t xml:space="preserve"> Profile</w:t>
            </w:r>
            <w:r w:rsidR="00604AE4" w:rsidRPr="00A0013C">
              <w:fldChar w:fldCharType="end"/>
            </w:r>
            <w:r w:rsidR="00F73BD6">
              <w:rPr>
                <w:rFonts w:cstheme="minorBidi" w:hint="cs"/>
                <w:u w:val="dotted"/>
                <w:cs/>
              </w:rPr>
              <w:t>                                                                   </w:t>
            </w:r>
          </w:p>
        </w:tc>
        <w:tc>
          <w:tcPr>
            <w:tcW w:w="745" w:type="dxa"/>
          </w:tcPr>
          <w:p w14:paraId="383226E0" w14:textId="5D312ACC"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9E5D2C">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3AFEE33B"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9E5D2C">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08856521"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9E5D2C">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16A64128"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9E5D2C">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3C0F054F"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9E5D2C">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12FC8EA5"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9E5D2C">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56947F91"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9E5D2C">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765950BE"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9E5D2C">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2BF35756"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9E5D2C">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581B0B4A"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9E5D2C">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4.1.4 Compile and Deploy Smartcontract Solidity Code</w:t>
            </w:r>
            <w:r w:rsidRPr="00A0013C">
              <w:fldChar w:fldCharType="end"/>
            </w:r>
            <w:r w:rsidR="00F73BD6">
              <w:rPr>
                <w:rFonts w:cstheme="minorBidi" w:hint="cs"/>
                <w:u w:val="dotted"/>
                <w:cs/>
              </w:rPr>
              <w:t>                                       </w:t>
            </w:r>
          </w:p>
        </w:tc>
        <w:tc>
          <w:tcPr>
            <w:tcW w:w="745" w:type="dxa"/>
          </w:tcPr>
          <w:p w14:paraId="7ADF9DFE" w14:textId="5D9E124B"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9E5D2C">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4.1.5 Deploy Smartcontract into Blockchain</w:t>
            </w:r>
            <w:r w:rsidRPr="00A0013C">
              <w:fldChar w:fldCharType="end"/>
            </w:r>
            <w:r w:rsidR="00F73BD6">
              <w:rPr>
                <w:rFonts w:cstheme="minorBidi" w:hint="cs"/>
                <w:u w:val="dotted"/>
                <w:cs/>
              </w:rPr>
              <w:t>                                                                </w:t>
            </w:r>
          </w:p>
        </w:tc>
        <w:tc>
          <w:tcPr>
            <w:tcW w:w="745" w:type="dxa"/>
          </w:tcPr>
          <w:p w14:paraId="7A8081B3" w14:textId="2D27068C"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9E5D2C">
              <w:rPr>
                <w:noProof/>
              </w:rPr>
              <w:t>44</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373DD2BF"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9E5D2C">
              <w:rPr>
                <w:noProof/>
              </w:rPr>
              <w:t>45</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509C91AB"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9E5D2C">
              <w:rPr>
                <w:noProof/>
              </w:rPr>
              <w:t>46</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3E506639"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9E5D2C">
              <w:rPr>
                <w:noProof/>
              </w:rPr>
              <w:t>46</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7EF6F001"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9E5D2C">
              <w:rPr>
                <w:noProof/>
              </w:rPr>
              <w:t>55</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727D2063"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9E5D2C">
              <w:rPr>
                <w:noProof/>
              </w:rPr>
              <w:t>82</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39315432" w:rsidR="00A0013C" w:rsidRPr="00FA2708" w:rsidRDefault="00D41373" w:rsidP="003A1F11">
            <w:pPr>
              <w:spacing w:line="360" w:lineRule="auto"/>
            </w:pPr>
            <w:r>
              <w:fldChar w:fldCharType="begin" w:fldLock="1"/>
            </w:r>
            <w:r>
              <w:instrText xml:space="preserve"> PAGEREF CHAPTERIV_43 \h </w:instrText>
            </w:r>
            <w:r>
              <w:fldChar w:fldCharType="separate"/>
            </w:r>
            <w:r w:rsidR="009E5D2C">
              <w:rPr>
                <w:noProof/>
              </w:rPr>
              <w:t>122</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74D588D1" w:rsidR="00A0013C" w:rsidRPr="00FA2708" w:rsidRDefault="00D41373" w:rsidP="003A1F11">
            <w:pPr>
              <w:spacing w:line="360" w:lineRule="auto"/>
            </w:pPr>
            <w:r>
              <w:fldChar w:fldCharType="begin" w:fldLock="1"/>
            </w:r>
            <w:r>
              <w:instrText xml:space="preserve"> PAGEREF CHAPTERIV_44 \h </w:instrText>
            </w:r>
            <w:r>
              <w:fldChar w:fldCharType="separate"/>
            </w:r>
            <w:r w:rsidR="009E5D2C">
              <w:rPr>
                <w:noProof/>
              </w:rPr>
              <w:t>132</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6730B81E" w:rsidR="00A0013C" w:rsidRPr="00FA2708" w:rsidRDefault="00D41373" w:rsidP="003A1F11">
            <w:pPr>
              <w:spacing w:line="360" w:lineRule="auto"/>
            </w:pPr>
            <w:r>
              <w:fldChar w:fldCharType="begin" w:fldLock="1"/>
            </w:r>
            <w:r>
              <w:instrText xml:space="preserve"> PAGEREF CHAPTERIV_441 \h </w:instrText>
            </w:r>
            <w:r>
              <w:fldChar w:fldCharType="separate"/>
            </w:r>
            <w:r w:rsidR="009E5D2C">
              <w:rPr>
                <w:noProof/>
              </w:rPr>
              <w:t>133</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48C9B264" w:rsidR="00A0013C" w:rsidRPr="00FA2708" w:rsidRDefault="00D41373" w:rsidP="003A1F11">
            <w:pPr>
              <w:spacing w:line="360" w:lineRule="auto"/>
            </w:pPr>
            <w:r>
              <w:fldChar w:fldCharType="begin" w:fldLock="1"/>
            </w:r>
            <w:r>
              <w:instrText xml:space="preserve"> PAGEREF CHAPTERIV_442 \h </w:instrText>
            </w:r>
            <w:r>
              <w:fldChar w:fldCharType="separate"/>
            </w:r>
            <w:r w:rsidR="009E5D2C">
              <w:rPr>
                <w:noProof/>
              </w:rPr>
              <w:t>137</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74E58A55"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9E5D2C">
              <w:rPr>
                <w:b/>
                <w:bCs/>
                <w:noProof/>
              </w:rPr>
              <w:t>153</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764EAB84" w:rsidR="00A0013C" w:rsidRPr="00FA2708" w:rsidRDefault="009A5037" w:rsidP="003A1F11">
            <w:pPr>
              <w:spacing w:line="360" w:lineRule="auto"/>
            </w:pPr>
            <w:r>
              <w:fldChar w:fldCharType="begin" w:fldLock="1"/>
            </w:r>
            <w:r>
              <w:instrText xml:space="preserve"> PAGEREF CHAPTERV_51 \h </w:instrText>
            </w:r>
            <w:r>
              <w:fldChar w:fldCharType="separate"/>
            </w:r>
            <w:r w:rsidR="009E5D2C">
              <w:rPr>
                <w:noProof/>
              </w:rPr>
              <w:t>153</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60A05BFF" w:rsidR="00555AD4" w:rsidRPr="00FA2708" w:rsidRDefault="009A5037" w:rsidP="00555AD4">
            <w:pPr>
              <w:spacing w:line="360" w:lineRule="auto"/>
            </w:pPr>
            <w:r>
              <w:fldChar w:fldCharType="begin" w:fldLock="1"/>
            </w:r>
            <w:r>
              <w:instrText xml:space="preserve"> PAGEREF CHAPTERV_52 \h </w:instrText>
            </w:r>
            <w:r>
              <w:fldChar w:fldCharType="separate"/>
            </w:r>
            <w:r w:rsidR="009E5D2C">
              <w:rPr>
                <w:noProof/>
              </w:rPr>
              <w:t>154</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3C3E4226"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9E5D2C">
              <w:rPr>
                <w:b/>
                <w:bCs/>
                <w:noProof/>
              </w:rPr>
              <w:t>156</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33C3CC3F"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9E5D2C">
              <w:rPr>
                <w:b/>
                <w:bCs/>
                <w:noProof/>
              </w:rPr>
              <w:t>162</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257297D1"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9E5D2C">
              <w:rPr>
                <w:b/>
                <w:bCs/>
                <w:noProof/>
              </w:rPr>
              <w:t>298</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2538239E" w:rsidR="00FB2315" w:rsidRDefault="00FB2315" w:rsidP="00FC702B">
            <w:pPr>
              <w:spacing w:line="360" w:lineRule="auto"/>
              <w:jc w:val="center"/>
            </w:pPr>
            <w:r>
              <w:fldChar w:fldCharType="begin" w:fldLock="1"/>
            </w:r>
            <w:r>
              <w:instrText xml:space="preserve"> REF _Ref76730099 \h </w:instrText>
            </w:r>
            <w:r>
              <w:fldChar w:fldCharType="separate"/>
            </w:r>
            <w:r w:rsidR="00454CE9">
              <w:t xml:space="preserve"> </w:t>
            </w:r>
            <w:r w:rsidR="00454CE9">
              <w:rPr>
                <w:noProof/>
              </w:rPr>
              <w:t>4</w:t>
            </w:r>
            <w:r w:rsidR="00454CE9">
              <w:noBreakHyphen/>
            </w:r>
            <w:r w:rsidR="00454CE9">
              <w:rPr>
                <w:noProof/>
              </w:rPr>
              <w:t>1</w:t>
            </w:r>
            <w:r>
              <w:fldChar w:fldCharType="end"/>
            </w:r>
          </w:p>
        </w:tc>
        <w:tc>
          <w:tcPr>
            <w:tcW w:w="6946" w:type="dxa"/>
          </w:tcPr>
          <w:p w14:paraId="10324A60" w14:textId="12F6A372" w:rsidR="00FB2315" w:rsidRPr="00CB3327" w:rsidRDefault="00FB2315" w:rsidP="00FC702B">
            <w:pPr>
              <w:spacing w:line="360" w:lineRule="auto"/>
              <w:ind w:hanging="108"/>
            </w:pPr>
            <w:r>
              <w:fldChar w:fldCharType="begin" w:fldLock="1"/>
            </w:r>
            <w:r>
              <w:instrText xml:space="preserve"> REF _Ref76754864 \h </w:instrText>
            </w:r>
            <w:r>
              <w:fldChar w:fldCharType="separate"/>
            </w:r>
            <w:r w:rsidR="00454CE9">
              <w:t>Functionalities experiment result</w:t>
            </w:r>
            <w:r>
              <w:fldChar w:fldCharType="end"/>
            </w:r>
          </w:p>
        </w:tc>
        <w:tc>
          <w:tcPr>
            <w:tcW w:w="745" w:type="dxa"/>
          </w:tcPr>
          <w:p w14:paraId="745BFA39" w14:textId="0FC6D1E3" w:rsidR="00FB2315" w:rsidRPr="00CB3327" w:rsidRDefault="00FB2315" w:rsidP="00FC702B">
            <w:pPr>
              <w:spacing w:line="360" w:lineRule="auto"/>
              <w:jc w:val="right"/>
            </w:pPr>
            <w:r>
              <w:fldChar w:fldCharType="begin" w:fldLock="1"/>
            </w:r>
            <w:r>
              <w:instrText xml:space="preserve"> PAGEREF _Ref76754870 \h </w:instrText>
            </w:r>
            <w:r>
              <w:fldChar w:fldCharType="separate"/>
            </w:r>
            <w:r w:rsidR="00D41373">
              <w:rPr>
                <w:noProof/>
              </w:rPr>
              <w:t>139</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hint="cs"/>
                <w:cs/>
              </w:rPr>
            </w:pPr>
            <w:r>
              <w:t>SubmissionSet</w:t>
            </w:r>
          </w:p>
        </w:tc>
        <w:tc>
          <w:tcPr>
            <w:tcW w:w="745" w:type="dxa"/>
          </w:tcPr>
          <w:p w14:paraId="00CBD383" w14:textId="19722D37" w:rsidR="00917805" w:rsidRDefault="00C149D4" w:rsidP="00917805">
            <w:pPr>
              <w:spacing w:line="360" w:lineRule="auto"/>
              <w:jc w:val="right"/>
            </w:pPr>
            <w:r>
              <w:fldChar w:fldCharType="begin" w:fldLock="1"/>
            </w:r>
            <w:r>
              <w:instrText xml:space="preserve"> PAGEREF TableA1 \h </w:instrText>
            </w:r>
            <w:r>
              <w:fldChar w:fldCharType="separate"/>
            </w:r>
            <w:r>
              <w:rPr>
                <w:noProof/>
              </w:rPr>
              <w:t>162</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08A38C74" w:rsidR="00917805" w:rsidRDefault="00C149D4" w:rsidP="00917805">
            <w:pPr>
              <w:spacing w:line="360" w:lineRule="auto"/>
              <w:jc w:val="right"/>
            </w:pPr>
            <w:r>
              <w:fldChar w:fldCharType="begin" w:fldLock="1"/>
            </w:r>
            <w:r>
              <w:instrText xml:space="preserve"> PAGEREF TableA2 \h </w:instrText>
            </w:r>
            <w:r>
              <w:fldChar w:fldCharType="separate"/>
            </w:r>
            <w:r>
              <w:rPr>
                <w:noProof/>
              </w:rPr>
              <w:t>163</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r>
              <w:t>DocumentEntry</w:t>
            </w:r>
          </w:p>
        </w:tc>
        <w:tc>
          <w:tcPr>
            <w:tcW w:w="745" w:type="dxa"/>
          </w:tcPr>
          <w:p w14:paraId="26F788FA" w14:textId="5B681BD6" w:rsidR="00917805" w:rsidRDefault="00C149D4" w:rsidP="00917805">
            <w:pPr>
              <w:spacing w:line="360" w:lineRule="auto"/>
              <w:jc w:val="right"/>
            </w:pPr>
            <w:r>
              <w:fldChar w:fldCharType="begin" w:fldLock="1"/>
            </w:r>
            <w:r>
              <w:instrText xml:space="preserve"> PAGEREF TableA3 \h </w:instrText>
            </w:r>
            <w:r>
              <w:fldChar w:fldCharType="separate"/>
            </w:r>
            <w:r>
              <w:rPr>
                <w:noProof/>
              </w:rPr>
              <w:t>164</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CF6494">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CF6494">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17F14AC2"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1D16B5">
              <w:t xml:space="preserve">IHE Process to create guideline for implementation of health information technology </w:t>
            </w:r>
            <w:r w:rsidR="00CF6494" w:rsidRPr="00572A37">
              <w:rPr>
                <w:noProof/>
              </w:rPr>
              <w:t>[20]</w:t>
            </w:r>
            <w:r w:rsidRPr="00112FD0">
              <w:fldChar w:fldCharType="end"/>
            </w:r>
          </w:p>
        </w:tc>
        <w:tc>
          <w:tcPr>
            <w:tcW w:w="753" w:type="dxa"/>
          </w:tcPr>
          <w:p w14:paraId="5D4A17D4" w14:textId="2D5F088A"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A4250B">
              <w:rPr>
                <w:noProof/>
              </w:rPr>
              <w:t>7</w:t>
            </w:r>
            <w:r w:rsidRPr="00112FD0">
              <w:fldChar w:fldCharType="end"/>
            </w:r>
          </w:p>
        </w:tc>
      </w:tr>
      <w:tr w:rsidR="000B7CBF" w:rsidRPr="00112FD0" w14:paraId="369A2A79" w14:textId="77777777" w:rsidTr="00CF6494">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6FD87B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noProof/>
                <w:spacing w:val="-6"/>
              </w:rPr>
              <w:t xml:space="preserve">Cross-Enterprise Document Sharing - b Diagram </w:t>
            </w:r>
            <w:r w:rsidR="00CF6494" w:rsidRPr="00572A37">
              <w:rPr>
                <w:noProof/>
              </w:rPr>
              <w:t>[22]</w:t>
            </w:r>
            <w:r w:rsidRPr="00112FD0">
              <w:rPr>
                <w:spacing w:val="-8"/>
              </w:rPr>
              <w:fldChar w:fldCharType="end"/>
            </w:r>
          </w:p>
        </w:tc>
        <w:tc>
          <w:tcPr>
            <w:tcW w:w="753" w:type="dxa"/>
          </w:tcPr>
          <w:p w14:paraId="103E06DE" w14:textId="30993903"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A4250B">
              <w:rPr>
                <w:noProof/>
              </w:rPr>
              <w:t>11</w:t>
            </w:r>
            <w:r w:rsidRPr="00112FD0">
              <w:fldChar w:fldCharType="end"/>
            </w:r>
          </w:p>
        </w:tc>
      </w:tr>
      <w:tr w:rsidR="000B7CBF" w:rsidRPr="00112FD0" w14:paraId="38B30429" w14:textId="77777777" w:rsidTr="00CF6494">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614AC0A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D53E5">
              <w:t>Blockchain network formed from the participation of Blockchain nodes</w:t>
            </w:r>
            <w:r w:rsidRPr="00112FD0">
              <w:rPr>
                <w:spacing w:val="-8"/>
              </w:rPr>
              <w:fldChar w:fldCharType="end"/>
            </w:r>
          </w:p>
        </w:tc>
        <w:tc>
          <w:tcPr>
            <w:tcW w:w="753" w:type="dxa"/>
          </w:tcPr>
          <w:p w14:paraId="313AD2BA" w14:textId="32268D62"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A4250B">
              <w:rPr>
                <w:noProof/>
              </w:rPr>
              <w:t>18</w:t>
            </w:r>
            <w:r w:rsidRPr="00112FD0">
              <w:fldChar w:fldCharType="end"/>
            </w:r>
          </w:p>
        </w:tc>
      </w:tr>
      <w:tr w:rsidR="000B7CBF" w:rsidRPr="00112FD0" w14:paraId="59400642" w14:textId="77777777" w:rsidTr="00CF6494">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0064E9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pacing w:val="-8"/>
              </w:rPr>
              <w:t>XDS Profile within the scope of interest for this work</w:t>
            </w:r>
            <w:r w:rsidRPr="00112FD0">
              <w:rPr>
                <w:spacing w:val="-8"/>
              </w:rPr>
              <w:fldChar w:fldCharType="end"/>
            </w:r>
          </w:p>
        </w:tc>
        <w:tc>
          <w:tcPr>
            <w:tcW w:w="753" w:type="dxa"/>
          </w:tcPr>
          <w:p w14:paraId="3AEE0B9B" w14:textId="104BAED6"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A4250B">
              <w:rPr>
                <w:noProof/>
              </w:rPr>
              <w:t>28</w:t>
            </w:r>
            <w:r w:rsidRPr="00112FD0">
              <w:fldChar w:fldCharType="end"/>
            </w:r>
          </w:p>
        </w:tc>
      </w:tr>
      <w:tr w:rsidR="000B7CBF" w:rsidRPr="00112FD0" w14:paraId="0D520388" w14:textId="77777777" w:rsidTr="00CF6494">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65CF96E2"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F6494">
              <w:t>I</w:t>
            </w:r>
            <w:r w:rsidR="00CF6494" w:rsidRPr="00413557">
              <w:t>ntegrat</w:t>
            </w:r>
            <w:r w:rsidR="00CF6494">
              <w:t>ing</w:t>
            </w:r>
            <w:r w:rsidR="00CF6494" w:rsidRPr="00413557">
              <w:t xml:space="preserve"> Blockchain </w:t>
            </w:r>
            <w:r w:rsidR="00CF6494">
              <w:t>into</w:t>
            </w:r>
            <w:r w:rsidR="00CF6494" w:rsidRPr="00413557">
              <w:t xml:space="preserve"> XDS.b Profile</w:t>
            </w:r>
            <w:r w:rsidRPr="00112FD0">
              <w:rPr>
                <w:spacing w:val="-8"/>
              </w:rPr>
              <w:fldChar w:fldCharType="end"/>
            </w:r>
          </w:p>
        </w:tc>
        <w:tc>
          <w:tcPr>
            <w:tcW w:w="753" w:type="dxa"/>
          </w:tcPr>
          <w:p w14:paraId="49062F51" w14:textId="1D0C6E5C"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A4250B">
              <w:rPr>
                <w:noProof/>
              </w:rPr>
              <w:t>29</w:t>
            </w:r>
            <w:r w:rsidRPr="00112FD0">
              <w:fldChar w:fldCharType="end"/>
            </w:r>
          </w:p>
        </w:tc>
      </w:tr>
      <w:tr w:rsidR="000B7CBF" w:rsidRPr="00112FD0" w14:paraId="7247AA0E" w14:textId="77777777" w:rsidTr="00CF6494">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9467FC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D22F28">
              <w:t>The process Flow of XDS Document Registry Actor</w:t>
            </w:r>
            <w:r w:rsidRPr="00112FD0">
              <w:rPr>
                <w:spacing w:val="-8"/>
              </w:rPr>
              <w:fldChar w:fldCharType="end"/>
            </w:r>
          </w:p>
        </w:tc>
        <w:tc>
          <w:tcPr>
            <w:tcW w:w="753" w:type="dxa"/>
          </w:tcPr>
          <w:p w14:paraId="0D9A44A2" w14:textId="6FEC9633"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A4250B">
              <w:rPr>
                <w:noProof/>
              </w:rPr>
              <w:t>32</w:t>
            </w:r>
            <w:r w:rsidRPr="00112FD0">
              <w:fldChar w:fldCharType="end"/>
            </w:r>
          </w:p>
        </w:tc>
      </w:tr>
      <w:tr w:rsidR="00182FA3" w:rsidRPr="00112FD0" w14:paraId="40DD7868" w14:textId="77777777" w:rsidTr="00CF6494">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222EAB02"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F6494" w:rsidRPr="00112FD0">
              <w:t xml:space="preserve">Installation </w:t>
            </w:r>
            <w:r w:rsidR="00CF6494">
              <w:t>command-line</w:t>
            </w:r>
            <w:r w:rsidR="00CF6494" w:rsidRPr="00112FD0">
              <w:t xml:space="preserve"> for Go-Ethereum on Ubuntu </w:t>
            </w:r>
            <w:r w:rsidR="00CF6494" w:rsidRPr="00112FD0">
              <w:rPr>
                <w:noProof/>
              </w:rPr>
              <w:t>[41]</w:t>
            </w:r>
            <w:r>
              <w:rPr>
                <w:spacing w:val="-8"/>
              </w:rPr>
              <w:fldChar w:fldCharType="end"/>
            </w:r>
          </w:p>
        </w:tc>
        <w:tc>
          <w:tcPr>
            <w:tcW w:w="753" w:type="dxa"/>
          </w:tcPr>
          <w:p w14:paraId="20503A68" w14:textId="746400F7"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A4250B">
              <w:rPr>
                <w:noProof/>
              </w:rPr>
              <w:t>34</w:t>
            </w:r>
            <w:r>
              <w:fldChar w:fldCharType="end"/>
            </w:r>
          </w:p>
        </w:tc>
      </w:tr>
      <w:tr w:rsidR="00182FA3" w:rsidRPr="00112FD0" w14:paraId="3D16AAC7" w14:textId="77777777" w:rsidTr="00CF6494">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6D107D7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F6494">
              <w:t>Geth console accessed using "geth attach" command</w:t>
            </w:r>
            <w:r>
              <w:rPr>
                <w:spacing w:val="-8"/>
              </w:rPr>
              <w:fldChar w:fldCharType="end"/>
            </w:r>
          </w:p>
        </w:tc>
        <w:tc>
          <w:tcPr>
            <w:tcW w:w="753" w:type="dxa"/>
          </w:tcPr>
          <w:p w14:paraId="63688DD9" w14:textId="1DB0EC67"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A4250B">
              <w:rPr>
                <w:noProof/>
              </w:rPr>
              <w:t>35</w:t>
            </w:r>
            <w:r>
              <w:fldChar w:fldCharType="end"/>
            </w:r>
          </w:p>
        </w:tc>
      </w:tr>
      <w:tr w:rsidR="00182FA3" w:rsidRPr="00112FD0" w14:paraId="7C35F1E7" w14:textId="77777777" w:rsidTr="00CF6494">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729B40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F6494">
              <w:t>Installing Quorum directly from its source</w:t>
            </w:r>
            <w:r>
              <w:rPr>
                <w:spacing w:val="-8"/>
              </w:rPr>
              <w:fldChar w:fldCharType="end"/>
            </w:r>
          </w:p>
        </w:tc>
        <w:tc>
          <w:tcPr>
            <w:tcW w:w="753" w:type="dxa"/>
          </w:tcPr>
          <w:p w14:paraId="744AFF6D" w14:textId="232E6DA6"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A4250B">
              <w:rPr>
                <w:noProof/>
              </w:rPr>
              <w:t>36</w:t>
            </w:r>
            <w:r>
              <w:fldChar w:fldCharType="end"/>
            </w:r>
          </w:p>
        </w:tc>
      </w:tr>
      <w:tr w:rsidR="00182FA3" w:rsidRPr="00112FD0" w14:paraId="377DB75C" w14:textId="77777777" w:rsidTr="00CF6494">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055C2F5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F6494">
              <w:t>Cloning "7-Nodes" Quorum example from its repository available on Github</w:t>
            </w:r>
            <w:r>
              <w:rPr>
                <w:spacing w:val="-8"/>
              </w:rPr>
              <w:fldChar w:fldCharType="end"/>
            </w:r>
          </w:p>
        </w:tc>
        <w:tc>
          <w:tcPr>
            <w:tcW w:w="753" w:type="dxa"/>
          </w:tcPr>
          <w:p w14:paraId="5951F054" w14:textId="4A18E692"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A4250B">
              <w:rPr>
                <w:noProof/>
              </w:rPr>
              <w:t>36</w:t>
            </w:r>
            <w:r>
              <w:fldChar w:fldCharType="end"/>
            </w:r>
          </w:p>
        </w:tc>
      </w:tr>
      <w:tr w:rsidR="00182FA3" w:rsidRPr="00112FD0" w14:paraId="4C939D0B" w14:textId="77777777" w:rsidTr="00CF6494">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1E3E75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F6494">
              <w:t>Initial configuration method for 7-Nodes example</w:t>
            </w:r>
            <w:r>
              <w:rPr>
                <w:spacing w:val="-8"/>
              </w:rPr>
              <w:fldChar w:fldCharType="end"/>
            </w:r>
          </w:p>
        </w:tc>
        <w:tc>
          <w:tcPr>
            <w:tcW w:w="753" w:type="dxa"/>
          </w:tcPr>
          <w:p w14:paraId="1690D04B" w14:textId="47EDCF78"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A4250B">
              <w:rPr>
                <w:noProof/>
              </w:rPr>
              <w:t>37</w:t>
            </w:r>
            <w:r>
              <w:fldChar w:fldCharType="end"/>
            </w:r>
          </w:p>
        </w:tc>
      </w:tr>
      <w:tr w:rsidR="00182FA3" w:rsidRPr="00112FD0" w14:paraId="79682896" w14:textId="77777777" w:rsidTr="00CF6494">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287AC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F6494">
              <w:t>Executing "istanbul-init.sh" with Linux Bash syntax</w:t>
            </w:r>
            <w:r>
              <w:rPr>
                <w:spacing w:val="-8"/>
              </w:rPr>
              <w:fldChar w:fldCharType="end"/>
            </w:r>
          </w:p>
        </w:tc>
        <w:tc>
          <w:tcPr>
            <w:tcW w:w="753" w:type="dxa"/>
          </w:tcPr>
          <w:p w14:paraId="0791A4B3" w14:textId="07A4230A"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A4250B">
              <w:rPr>
                <w:noProof/>
              </w:rPr>
              <w:t>37</w:t>
            </w:r>
            <w:r>
              <w:fldChar w:fldCharType="end"/>
            </w:r>
          </w:p>
        </w:tc>
      </w:tr>
      <w:tr w:rsidR="00182FA3" w:rsidRPr="00112FD0" w14:paraId="0977AC59" w14:textId="77777777" w:rsidTr="00CF6494">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7F907B4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F6494">
              <w:t>Content of "istanbul - genesis.json" file</w:t>
            </w:r>
            <w:r>
              <w:rPr>
                <w:spacing w:val="-8"/>
              </w:rPr>
              <w:fldChar w:fldCharType="end"/>
            </w:r>
          </w:p>
        </w:tc>
        <w:tc>
          <w:tcPr>
            <w:tcW w:w="753" w:type="dxa"/>
          </w:tcPr>
          <w:p w14:paraId="1E0A3A9F" w14:textId="56FA94E7"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A4250B">
              <w:rPr>
                <w:noProof/>
              </w:rPr>
              <w:t>38</w:t>
            </w:r>
            <w:r>
              <w:fldChar w:fldCharType="end"/>
            </w:r>
          </w:p>
        </w:tc>
      </w:tr>
      <w:tr w:rsidR="00182FA3" w:rsidRPr="00112FD0" w14:paraId="34732201" w14:textId="77777777" w:rsidTr="00CF6494">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7637FA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F6494">
              <w:t>IBFT 7-Nodes Blockchain activation script</w:t>
            </w:r>
            <w:r>
              <w:rPr>
                <w:spacing w:val="-8"/>
              </w:rPr>
              <w:fldChar w:fldCharType="end"/>
            </w:r>
          </w:p>
        </w:tc>
        <w:tc>
          <w:tcPr>
            <w:tcW w:w="753" w:type="dxa"/>
          </w:tcPr>
          <w:p w14:paraId="05A5607C" w14:textId="3C98B8B6"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A4250B">
              <w:rPr>
                <w:noProof/>
              </w:rPr>
              <w:t>38</w:t>
            </w:r>
            <w:r>
              <w:fldChar w:fldCharType="end"/>
            </w:r>
          </w:p>
        </w:tc>
      </w:tr>
      <w:tr w:rsidR="00182FA3" w:rsidRPr="00112FD0" w14:paraId="6790163C" w14:textId="77777777" w:rsidTr="00CF6494">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76FFA03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F6494">
              <w:t>The activation script activating all seven Blockchain nodes</w:t>
            </w:r>
            <w:r>
              <w:rPr>
                <w:spacing w:val="-8"/>
              </w:rPr>
              <w:fldChar w:fldCharType="end"/>
            </w:r>
          </w:p>
        </w:tc>
        <w:tc>
          <w:tcPr>
            <w:tcW w:w="753" w:type="dxa"/>
          </w:tcPr>
          <w:p w14:paraId="5D8F8FE4" w14:textId="06DD7DAD"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A4250B">
              <w:rPr>
                <w:noProof/>
              </w:rPr>
              <w:t>39</w:t>
            </w:r>
            <w:r>
              <w:fldChar w:fldCharType="end"/>
            </w:r>
          </w:p>
        </w:tc>
      </w:tr>
      <w:tr w:rsidR="00182FA3" w:rsidRPr="00112FD0" w14:paraId="1FAE9BCE" w14:textId="77777777" w:rsidTr="00CF6494">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35F76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F6494">
              <w:t>All seven Blockchain nodes successfully activated</w:t>
            </w:r>
            <w:r>
              <w:rPr>
                <w:spacing w:val="-8"/>
              </w:rPr>
              <w:fldChar w:fldCharType="end"/>
            </w:r>
          </w:p>
        </w:tc>
        <w:tc>
          <w:tcPr>
            <w:tcW w:w="753" w:type="dxa"/>
          </w:tcPr>
          <w:p w14:paraId="5B06671D" w14:textId="5DA782A1"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A4250B">
              <w:rPr>
                <w:noProof/>
              </w:rPr>
              <w:t>39</w:t>
            </w:r>
            <w:r>
              <w:fldChar w:fldCharType="end"/>
            </w:r>
          </w:p>
        </w:tc>
      </w:tr>
      <w:tr w:rsidR="00182FA3" w:rsidRPr="00112FD0" w14:paraId="3D8A86E5" w14:textId="77777777" w:rsidTr="00CF6494">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6F895B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F6494">
              <w:t>The content of "rebirth.sh" script</w:t>
            </w:r>
            <w:r>
              <w:rPr>
                <w:spacing w:val="-8"/>
              </w:rPr>
              <w:fldChar w:fldCharType="end"/>
            </w:r>
          </w:p>
        </w:tc>
        <w:tc>
          <w:tcPr>
            <w:tcW w:w="753" w:type="dxa"/>
          </w:tcPr>
          <w:p w14:paraId="4DEAA360" w14:textId="26A1C680"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A4250B">
              <w:rPr>
                <w:noProof/>
              </w:rPr>
              <w:t>40</w:t>
            </w:r>
            <w:r>
              <w:fldChar w:fldCharType="end"/>
            </w:r>
          </w:p>
        </w:tc>
      </w:tr>
      <w:tr w:rsidR="00182FA3" w:rsidRPr="00112FD0" w14:paraId="48747A9F" w14:textId="77777777" w:rsidTr="00CF6494">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607522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F6494">
              <w:t>The content of "runmy7nodes.sh" script</w:t>
            </w:r>
            <w:r>
              <w:rPr>
                <w:spacing w:val="-8"/>
              </w:rPr>
              <w:fldChar w:fldCharType="end"/>
            </w:r>
          </w:p>
        </w:tc>
        <w:tc>
          <w:tcPr>
            <w:tcW w:w="753" w:type="dxa"/>
          </w:tcPr>
          <w:p w14:paraId="33330C88" w14:textId="30E669E8"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A4250B">
              <w:rPr>
                <w:noProof/>
              </w:rPr>
              <w:t>40</w:t>
            </w:r>
            <w:r>
              <w:fldChar w:fldCharType="end"/>
            </w:r>
          </w:p>
        </w:tc>
      </w:tr>
      <w:tr w:rsidR="00182FA3" w:rsidRPr="00112FD0" w14:paraId="7B48FDF2" w14:textId="77777777" w:rsidTr="00CF6494">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76ED08A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F6494">
              <w:t>ABI Code and Byte code generated can be copied and passed directly</w:t>
            </w:r>
            <w:r>
              <w:rPr>
                <w:spacing w:val="-8"/>
              </w:rPr>
              <w:fldChar w:fldCharType="end"/>
            </w:r>
          </w:p>
        </w:tc>
        <w:tc>
          <w:tcPr>
            <w:tcW w:w="753" w:type="dxa"/>
          </w:tcPr>
          <w:p w14:paraId="18DD4266" w14:textId="60AD370F"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A4250B">
              <w:rPr>
                <w:noProof/>
              </w:rPr>
              <w:t>41</w:t>
            </w:r>
            <w:r>
              <w:fldChar w:fldCharType="end"/>
            </w:r>
          </w:p>
        </w:tc>
      </w:tr>
      <w:tr w:rsidR="00182FA3" w:rsidRPr="00112FD0" w14:paraId="567C4099" w14:textId="77777777" w:rsidTr="00CF6494">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1BB1835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F6494">
              <w:t>ABI code (brown color) assigned into variable "abi"</w:t>
            </w:r>
            <w:r>
              <w:rPr>
                <w:spacing w:val="-8"/>
              </w:rPr>
              <w:fldChar w:fldCharType="end"/>
            </w:r>
          </w:p>
        </w:tc>
        <w:tc>
          <w:tcPr>
            <w:tcW w:w="753" w:type="dxa"/>
          </w:tcPr>
          <w:p w14:paraId="1290C257" w14:textId="00BFA2BB"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A4250B">
              <w:rPr>
                <w:noProof/>
              </w:rPr>
              <w:t>42</w:t>
            </w:r>
            <w:r>
              <w:fldChar w:fldCharType="end"/>
            </w:r>
          </w:p>
        </w:tc>
      </w:tr>
      <w:tr w:rsidR="00182FA3" w:rsidRPr="00112FD0" w14:paraId="6B66F65C" w14:textId="77777777" w:rsidTr="00CF6494">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19AA02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F6494" w:rsidRPr="0007379C">
              <w:t>Byte code (brown color) assigned into variable "bytecode"</w:t>
            </w:r>
            <w:r>
              <w:rPr>
                <w:spacing w:val="-8"/>
              </w:rPr>
              <w:fldChar w:fldCharType="end"/>
            </w:r>
          </w:p>
        </w:tc>
        <w:tc>
          <w:tcPr>
            <w:tcW w:w="753" w:type="dxa"/>
          </w:tcPr>
          <w:p w14:paraId="73E9CCE9" w14:textId="72710032"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A4250B">
              <w:rPr>
                <w:noProof/>
              </w:rPr>
              <w:t>43</w:t>
            </w:r>
            <w:r>
              <w:fldChar w:fldCharType="end"/>
            </w:r>
          </w:p>
        </w:tc>
      </w:tr>
      <w:tr w:rsidR="00182FA3" w:rsidRPr="00112FD0" w14:paraId="64031C2F" w14:textId="77777777" w:rsidTr="00CF6494">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2B07E70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F6494">
              <w:t>The Web3js script for Smartcontract deploy</w:t>
            </w:r>
            <w:r>
              <w:rPr>
                <w:spacing w:val="-8"/>
              </w:rPr>
              <w:fldChar w:fldCharType="end"/>
            </w:r>
          </w:p>
        </w:tc>
        <w:tc>
          <w:tcPr>
            <w:tcW w:w="753" w:type="dxa"/>
          </w:tcPr>
          <w:p w14:paraId="6261FBBB" w14:textId="427B5F2C"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A4250B">
              <w:rPr>
                <w:noProof/>
              </w:rPr>
              <w:t>44</w:t>
            </w:r>
            <w:r>
              <w:fldChar w:fldCharType="end"/>
            </w:r>
          </w:p>
        </w:tc>
      </w:tr>
      <w:tr w:rsidR="00182FA3" w:rsidRPr="00112FD0" w14:paraId="71451A88" w14:textId="77777777" w:rsidTr="00CF6494">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026BB3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F6494">
              <w:t>"npm install" command-line</w:t>
            </w:r>
            <w:r>
              <w:rPr>
                <w:spacing w:val="-8"/>
              </w:rPr>
              <w:fldChar w:fldCharType="end"/>
            </w:r>
          </w:p>
        </w:tc>
        <w:tc>
          <w:tcPr>
            <w:tcW w:w="753" w:type="dxa"/>
          </w:tcPr>
          <w:p w14:paraId="7086750B" w14:textId="7AF22C1E"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A4250B">
              <w:rPr>
                <w:noProof/>
              </w:rPr>
              <w:t>45</w:t>
            </w:r>
            <w:r>
              <w:fldChar w:fldCharType="end"/>
            </w:r>
          </w:p>
        </w:tc>
      </w:tr>
      <w:tr w:rsidR="000B7CBF" w:rsidRPr="00112FD0" w14:paraId="76CC9279" w14:textId="77777777" w:rsidTr="00CF6494">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05E32C5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Pseudocode represents general format of Register Document Set-b</w:t>
            </w:r>
            <w:r w:rsidR="00CF6494" w:rsidRPr="00DD48E9">
              <w:t xml:space="preserve"> [ITI - 42]</w:t>
            </w:r>
            <w:r w:rsidRPr="00112FD0">
              <w:rPr>
                <w:spacing w:val="-8"/>
              </w:rPr>
              <w:fldChar w:fldCharType="end"/>
            </w:r>
          </w:p>
        </w:tc>
        <w:tc>
          <w:tcPr>
            <w:tcW w:w="753" w:type="dxa"/>
          </w:tcPr>
          <w:p w14:paraId="33203CE3" w14:textId="2E7C367D"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A4250B">
              <w:rPr>
                <w:noProof/>
              </w:rPr>
              <w:t>47</w:t>
            </w:r>
            <w:r w:rsidRPr="00112FD0">
              <w:fldChar w:fldCharType="end"/>
            </w:r>
          </w:p>
        </w:tc>
      </w:tr>
      <w:tr w:rsidR="000B7CBF" w:rsidRPr="00112FD0" w14:paraId="1718B406" w14:textId="77777777" w:rsidTr="00CF6494">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243B625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XML Code snippet of Registry Document Set-b Response transaction sample</w:t>
            </w:r>
            <w:r w:rsidRPr="00112FD0">
              <w:rPr>
                <w:spacing w:val="-8"/>
              </w:rPr>
              <w:fldChar w:fldCharType="end"/>
            </w:r>
          </w:p>
        </w:tc>
        <w:tc>
          <w:tcPr>
            <w:tcW w:w="753" w:type="dxa"/>
          </w:tcPr>
          <w:p w14:paraId="4EF138B1" w14:textId="215FE374"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A4250B">
              <w:rPr>
                <w:noProof/>
              </w:rPr>
              <w:t>48</w:t>
            </w:r>
            <w:r w:rsidRPr="00112FD0">
              <w:fldChar w:fldCharType="end"/>
            </w:r>
          </w:p>
        </w:tc>
      </w:tr>
      <w:tr w:rsidR="000B7CBF" w:rsidRPr="00112FD0" w14:paraId="156F1D76" w14:textId="77777777" w:rsidTr="00CF6494">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55A6979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24395F">
              <w:t>XML Code snippet of Registry Document Set-b [ITI-42] transaction sample</w:t>
            </w:r>
            <w:r w:rsidRPr="00112FD0">
              <w:rPr>
                <w:spacing w:val="-8"/>
              </w:rPr>
              <w:fldChar w:fldCharType="end"/>
            </w:r>
          </w:p>
        </w:tc>
        <w:tc>
          <w:tcPr>
            <w:tcW w:w="753" w:type="dxa"/>
          </w:tcPr>
          <w:p w14:paraId="6C18FB57" w14:textId="4946CD1A"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A4250B">
              <w:rPr>
                <w:noProof/>
              </w:rPr>
              <w:t>53</w:t>
            </w:r>
            <w:r w:rsidRPr="00112FD0">
              <w:fldChar w:fldCharType="end"/>
            </w:r>
          </w:p>
        </w:tc>
      </w:tr>
      <w:tr w:rsidR="000B7CBF" w:rsidRPr="00112FD0" w14:paraId="7133FAF6" w14:textId="77777777" w:rsidTr="00CF6494">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9DE88D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Javascript Code Snippet of XDS Document Repository Actor</w:t>
            </w:r>
            <w:r w:rsidRPr="00112FD0">
              <w:rPr>
                <w:spacing w:val="-8"/>
              </w:rPr>
              <w:fldChar w:fldCharType="end"/>
            </w:r>
          </w:p>
        </w:tc>
        <w:tc>
          <w:tcPr>
            <w:tcW w:w="753" w:type="dxa"/>
          </w:tcPr>
          <w:p w14:paraId="1BDFBBCA" w14:textId="2FB6005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A4250B">
              <w:rPr>
                <w:noProof/>
              </w:rPr>
              <w:t>54</w:t>
            </w:r>
            <w:r w:rsidRPr="00112FD0">
              <w:fldChar w:fldCharType="end"/>
            </w:r>
          </w:p>
        </w:tc>
      </w:tr>
      <w:tr w:rsidR="000B7CBF" w:rsidRPr="00112FD0" w14:paraId="65664FFD" w14:textId="77777777" w:rsidTr="00CF6494">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58A48CB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Registry Stored Query Request </w:t>
            </w:r>
            <w:r w:rsidR="00CF6494" w:rsidRPr="00ED34D1">
              <w:t>[ITI - 18]</w:t>
            </w:r>
            <w:r w:rsidRPr="00112FD0">
              <w:rPr>
                <w:spacing w:val="-8"/>
              </w:rPr>
              <w:fldChar w:fldCharType="end"/>
            </w:r>
          </w:p>
        </w:tc>
        <w:tc>
          <w:tcPr>
            <w:tcW w:w="753" w:type="dxa"/>
          </w:tcPr>
          <w:p w14:paraId="4F2BFBC3" w14:textId="0B040595"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A4250B">
              <w:rPr>
                <w:noProof/>
              </w:rPr>
              <w:t>56</w:t>
            </w:r>
            <w:r w:rsidRPr="00112FD0">
              <w:fldChar w:fldCharType="end"/>
            </w:r>
          </w:p>
        </w:tc>
      </w:tr>
      <w:tr w:rsidR="000B7CBF" w:rsidRPr="00112FD0" w14:paraId="4BD71AC6" w14:textId="77777777" w:rsidTr="00CF6494">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FA5F1A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Object Reference” of search results</w:t>
            </w:r>
            <w:r w:rsidRPr="00112FD0">
              <w:rPr>
                <w:spacing w:val="-8"/>
              </w:rPr>
              <w:fldChar w:fldCharType="end"/>
            </w:r>
          </w:p>
        </w:tc>
        <w:tc>
          <w:tcPr>
            <w:tcW w:w="753" w:type="dxa"/>
          </w:tcPr>
          <w:p w14:paraId="4413EF7B" w14:textId="0452F1E1"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A4250B">
              <w:rPr>
                <w:noProof/>
              </w:rPr>
              <w:t>56</w:t>
            </w:r>
            <w:r w:rsidRPr="00112FD0">
              <w:fldChar w:fldCharType="end"/>
            </w:r>
          </w:p>
        </w:tc>
      </w:tr>
      <w:tr w:rsidR="000B7CBF" w:rsidRPr="00112FD0" w14:paraId="3E77083E" w14:textId="77777777" w:rsidTr="00CF6494">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6C5024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Leaf Class" of search result</w:t>
            </w:r>
            <w:r w:rsidRPr="00112FD0">
              <w:rPr>
                <w:spacing w:val="-8"/>
              </w:rPr>
              <w:fldChar w:fldCharType="end"/>
            </w:r>
          </w:p>
        </w:tc>
        <w:tc>
          <w:tcPr>
            <w:tcW w:w="753" w:type="dxa"/>
          </w:tcPr>
          <w:p w14:paraId="200016CA" w14:textId="4E956B04"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A4250B">
              <w:rPr>
                <w:noProof/>
              </w:rPr>
              <w:t>58</w:t>
            </w:r>
            <w:r w:rsidRPr="00112FD0">
              <w:fldChar w:fldCharType="end"/>
            </w:r>
          </w:p>
        </w:tc>
      </w:tr>
      <w:tr w:rsidR="000B7CBF" w:rsidRPr="00112FD0" w14:paraId="66B5DEFB" w14:textId="77777777" w:rsidTr="00CF6494">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34E9F59F"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F6494" w:rsidRPr="00ED0310">
              <w:t>XML Code Snippet of</w:t>
            </w:r>
            <w:r w:rsidR="00CF6494">
              <w:t xml:space="preserve"> </w:t>
            </w:r>
            <w:r w:rsidR="00CF6494" w:rsidRPr="00ED0310">
              <w:t>RegistryStoredQueryRequest [ITI-18] Transaction Sample</w:t>
            </w:r>
            <w:r w:rsidRPr="00112FD0">
              <w:rPr>
                <w:spacing w:val="-8"/>
              </w:rPr>
              <w:fldChar w:fldCharType="end"/>
            </w:r>
          </w:p>
        </w:tc>
        <w:tc>
          <w:tcPr>
            <w:tcW w:w="753" w:type="dxa"/>
          </w:tcPr>
          <w:p w14:paraId="0C6A57C5" w14:textId="451AE767"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A4250B">
              <w:rPr>
                <w:noProof/>
              </w:rPr>
              <w:t>59</w:t>
            </w:r>
            <w:r w:rsidRPr="00112FD0">
              <w:fldChar w:fldCharType="end"/>
            </w:r>
          </w:p>
        </w:tc>
      </w:tr>
      <w:tr w:rsidR="000B7CBF" w:rsidRPr="00112FD0" w14:paraId="7ABA9614" w14:textId="77777777" w:rsidTr="00CF6494">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00A9462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F6494" w:rsidRPr="007F4E91">
              <w:t>XML Code Snippet of RegistryStoredQueryResponse Transaction Sample</w:t>
            </w:r>
            <w:r w:rsidRPr="00112FD0">
              <w:rPr>
                <w:spacing w:val="-8"/>
              </w:rPr>
              <w:fldChar w:fldCharType="end"/>
            </w:r>
          </w:p>
        </w:tc>
        <w:tc>
          <w:tcPr>
            <w:tcW w:w="753" w:type="dxa"/>
          </w:tcPr>
          <w:p w14:paraId="0F6A43E0" w14:textId="1EFA585C"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A4250B">
              <w:rPr>
                <w:noProof/>
              </w:rPr>
              <w:t>64</w:t>
            </w:r>
            <w:r w:rsidRPr="00112FD0">
              <w:fldChar w:fldCharType="end"/>
            </w:r>
          </w:p>
        </w:tc>
      </w:tr>
      <w:tr w:rsidR="00182FA3" w:rsidRPr="00112FD0" w14:paraId="49CF3E55" w14:textId="77777777" w:rsidTr="00CF6494">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33EB3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F6494">
              <w:t>The program prompt user to input query type</w:t>
            </w:r>
            <w:r>
              <w:rPr>
                <w:spacing w:val="-8"/>
              </w:rPr>
              <w:fldChar w:fldCharType="end"/>
            </w:r>
          </w:p>
        </w:tc>
        <w:tc>
          <w:tcPr>
            <w:tcW w:w="753" w:type="dxa"/>
          </w:tcPr>
          <w:p w14:paraId="33C5E42C" w14:textId="2F3EF2EB"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A4250B">
              <w:rPr>
                <w:noProof/>
              </w:rPr>
              <w:t>66</w:t>
            </w:r>
            <w:r>
              <w:fldChar w:fldCharType="end"/>
            </w:r>
          </w:p>
        </w:tc>
      </w:tr>
      <w:tr w:rsidR="000B7CBF" w:rsidRPr="00112FD0" w14:paraId="0D067C1F" w14:textId="77777777" w:rsidTr="00CF6494">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79DCE9C"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F6494">
              <w:t>The program prompt user to input essential metadata attribute values</w:t>
            </w:r>
            <w:r>
              <w:rPr>
                <w:spacing w:val="-8"/>
              </w:rPr>
              <w:fldChar w:fldCharType="end"/>
            </w:r>
          </w:p>
        </w:tc>
        <w:tc>
          <w:tcPr>
            <w:tcW w:w="753" w:type="dxa"/>
          </w:tcPr>
          <w:p w14:paraId="78526C02" w14:textId="3B836B2C"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A4250B">
              <w:rPr>
                <w:noProof/>
              </w:rPr>
              <w:t>66</w:t>
            </w:r>
            <w:r>
              <w:fldChar w:fldCharType="end"/>
            </w:r>
          </w:p>
        </w:tc>
      </w:tr>
      <w:tr w:rsidR="000B7CBF" w:rsidRPr="00112FD0" w14:paraId="64B4D160" w14:textId="77777777" w:rsidTr="00CF6494">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1CC46998"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F6494">
              <w:t>The program prompt user to input optional metadata attributes</w:t>
            </w:r>
            <w:r>
              <w:rPr>
                <w:spacing w:val="-8"/>
              </w:rPr>
              <w:fldChar w:fldCharType="end"/>
            </w:r>
          </w:p>
        </w:tc>
        <w:tc>
          <w:tcPr>
            <w:tcW w:w="753" w:type="dxa"/>
          </w:tcPr>
          <w:p w14:paraId="55818414" w14:textId="674D960D"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A4250B">
              <w:rPr>
                <w:noProof/>
              </w:rPr>
              <w:t>66</w:t>
            </w:r>
            <w:r>
              <w:fldChar w:fldCharType="end"/>
            </w:r>
          </w:p>
        </w:tc>
      </w:tr>
      <w:tr w:rsidR="00182FA3" w:rsidRPr="00112FD0" w14:paraId="32B2695A" w14:textId="77777777" w:rsidTr="00CF6494">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70E7454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F6494">
              <w:t>The user chooses to start the query after input all known attributes</w:t>
            </w:r>
            <w:r>
              <w:rPr>
                <w:spacing w:val="-8"/>
              </w:rPr>
              <w:fldChar w:fldCharType="end"/>
            </w:r>
          </w:p>
        </w:tc>
        <w:tc>
          <w:tcPr>
            <w:tcW w:w="753" w:type="dxa"/>
          </w:tcPr>
          <w:p w14:paraId="3EB7F803" w14:textId="6FA705A7"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A4250B">
              <w:rPr>
                <w:noProof/>
              </w:rPr>
              <w:t>67</w:t>
            </w:r>
            <w:r>
              <w:fldChar w:fldCharType="end"/>
            </w:r>
          </w:p>
        </w:tc>
      </w:tr>
      <w:tr w:rsidR="00182FA3" w:rsidRPr="00112FD0" w14:paraId="69F0B06A" w14:textId="77777777" w:rsidTr="00CF6494">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4C0434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r w:rsidR="00CF6494" w:rsidRPr="00053715">
              <w:t>Javascript Code Snippet of XDS Document Consumer Actor</w:t>
            </w:r>
            <w:r>
              <w:rPr>
                <w:spacing w:val="-8"/>
              </w:rPr>
              <w:fldChar w:fldCharType="end"/>
            </w:r>
          </w:p>
        </w:tc>
        <w:tc>
          <w:tcPr>
            <w:tcW w:w="753" w:type="dxa"/>
          </w:tcPr>
          <w:p w14:paraId="6EC3D5DF" w14:textId="5106D423"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A4250B">
              <w:rPr>
                <w:noProof/>
              </w:rPr>
              <w:t>81</w:t>
            </w:r>
            <w:r>
              <w:fldChar w:fldCharType="end"/>
            </w:r>
          </w:p>
        </w:tc>
      </w:tr>
      <w:tr w:rsidR="00182FA3" w:rsidRPr="00112FD0" w14:paraId="7C7E4C71" w14:textId="77777777" w:rsidTr="00CF6494">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699B6E7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F6494">
              <w:t>Pseudocode showing the process flow of the XDS Document Registry Actor</w:t>
            </w:r>
            <w:r>
              <w:rPr>
                <w:spacing w:val="-8"/>
              </w:rPr>
              <w:fldChar w:fldCharType="end"/>
            </w:r>
          </w:p>
        </w:tc>
        <w:tc>
          <w:tcPr>
            <w:tcW w:w="753" w:type="dxa"/>
          </w:tcPr>
          <w:p w14:paraId="37C43050" w14:textId="7616BA64"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A4250B">
              <w:rPr>
                <w:noProof/>
              </w:rPr>
              <w:t>82</w:t>
            </w:r>
            <w:r>
              <w:fldChar w:fldCharType="end"/>
            </w:r>
          </w:p>
        </w:tc>
      </w:tr>
      <w:tr w:rsidR="00182FA3" w:rsidRPr="00112FD0" w14:paraId="2D3543AB" w14:textId="77777777" w:rsidTr="00CF6494">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7DC76D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F6494">
              <w:t>The pseudocode showing the process flow of XDS Document Registry Actor for Document Registering Function</w:t>
            </w:r>
            <w:r>
              <w:rPr>
                <w:spacing w:val="-8"/>
              </w:rPr>
              <w:fldChar w:fldCharType="end"/>
            </w:r>
          </w:p>
        </w:tc>
        <w:tc>
          <w:tcPr>
            <w:tcW w:w="753" w:type="dxa"/>
          </w:tcPr>
          <w:p w14:paraId="6BC6303B" w14:textId="60AA0B7B"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A4250B">
              <w:rPr>
                <w:noProof/>
              </w:rPr>
              <w:t>83</w:t>
            </w:r>
            <w:r>
              <w:fldChar w:fldCharType="end"/>
            </w:r>
          </w:p>
        </w:tc>
      </w:tr>
      <w:tr w:rsidR="00182FA3" w:rsidRPr="00112FD0" w14:paraId="69630D1A" w14:textId="77777777" w:rsidTr="00CF6494">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76F7C44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r w:rsidR="00CF6494" w:rsidRPr="005B796B">
              <w:t>Javascript Code Snippet of XDS Document Registry Actor</w:t>
            </w:r>
            <w:r w:rsidR="00CF6494">
              <w:br/>
              <w:t>Node Module import declaration and TCP Socket message receiver section</w:t>
            </w:r>
            <w:r>
              <w:rPr>
                <w:spacing w:val="-8"/>
              </w:rPr>
              <w:fldChar w:fldCharType="end"/>
            </w:r>
          </w:p>
        </w:tc>
        <w:tc>
          <w:tcPr>
            <w:tcW w:w="753" w:type="dxa"/>
          </w:tcPr>
          <w:p w14:paraId="064A3F17" w14:textId="3F680A7F"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A4250B">
              <w:rPr>
                <w:noProof/>
              </w:rPr>
              <w:t>84</w:t>
            </w:r>
            <w:r>
              <w:fldChar w:fldCharType="end"/>
            </w:r>
          </w:p>
        </w:tc>
      </w:tr>
      <w:tr w:rsidR="00182FA3" w:rsidRPr="00112FD0" w14:paraId="501372B3" w14:textId="77777777" w:rsidTr="00CF6494">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7C2275A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F6494" w:rsidRPr="00233A31">
              <w:t>XDS Document Registry Actor</w:t>
            </w:r>
            <w:r w:rsidR="00CF6494">
              <w:br/>
              <w:t>This section checks if receiving message is ITI-42 or ITI-18 identified by its header</w:t>
            </w:r>
            <w:r>
              <w:rPr>
                <w:spacing w:val="-8"/>
              </w:rPr>
              <w:fldChar w:fldCharType="end"/>
            </w:r>
          </w:p>
        </w:tc>
        <w:tc>
          <w:tcPr>
            <w:tcW w:w="753" w:type="dxa"/>
          </w:tcPr>
          <w:p w14:paraId="163A27BE" w14:textId="40F3CBD6"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A4250B">
              <w:rPr>
                <w:noProof/>
              </w:rPr>
              <w:t>85</w:t>
            </w:r>
            <w:r>
              <w:fldChar w:fldCharType="end"/>
            </w:r>
          </w:p>
        </w:tc>
      </w:tr>
      <w:tr w:rsidR="00182FA3" w:rsidRPr="00112FD0" w14:paraId="12C10DFF" w14:textId="77777777" w:rsidTr="00CF6494">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6E8E1A6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F6494" w:rsidRPr="00CD25FB">
              <w:t>XDS Document Registry Actor</w:t>
            </w:r>
            <w:r w:rsidR="00CF6494">
              <w:br/>
              <w:t>Declaration of JSON variable to store all Metadata attributes by its position in the format</w:t>
            </w:r>
            <w:r>
              <w:rPr>
                <w:spacing w:val="-8"/>
              </w:rPr>
              <w:fldChar w:fldCharType="end"/>
            </w:r>
          </w:p>
        </w:tc>
        <w:tc>
          <w:tcPr>
            <w:tcW w:w="753" w:type="dxa"/>
          </w:tcPr>
          <w:p w14:paraId="30BB0BD1" w14:textId="14ABBE4E"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A4250B">
              <w:rPr>
                <w:noProof/>
              </w:rPr>
              <w:t>87</w:t>
            </w:r>
            <w:r>
              <w:fldChar w:fldCharType="end"/>
            </w:r>
          </w:p>
        </w:tc>
      </w:tr>
      <w:tr w:rsidR="00182FA3" w:rsidRPr="00112FD0" w14:paraId="2E77C904" w14:textId="77777777" w:rsidTr="00CF6494">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1F5338B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F6494" w:rsidRPr="003E5BF9">
              <w:t>XDS Document Registry Actor</w:t>
            </w:r>
            <w:r w:rsidR="00CF6494">
              <w:br/>
              <w:t>Define variable of each Metadata attribute UUID label following IHE ITI Framework</w:t>
            </w:r>
            <w:r>
              <w:rPr>
                <w:spacing w:val="-8"/>
              </w:rPr>
              <w:fldChar w:fldCharType="end"/>
            </w:r>
          </w:p>
        </w:tc>
        <w:tc>
          <w:tcPr>
            <w:tcW w:w="753" w:type="dxa"/>
          </w:tcPr>
          <w:p w14:paraId="3C233A13" w14:textId="5DC0753A"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A4250B">
              <w:rPr>
                <w:noProof/>
              </w:rPr>
              <w:t>88</w:t>
            </w:r>
            <w:r>
              <w:fldChar w:fldCharType="end"/>
            </w:r>
          </w:p>
        </w:tc>
      </w:tr>
      <w:tr w:rsidR="00182FA3" w:rsidRPr="00112FD0" w14:paraId="22F77F26" w14:textId="77777777" w:rsidTr="00CF6494">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29B2542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F6494" w:rsidRPr="002B7B6D">
              <w:t>XDS Document Registry Actor</w:t>
            </w:r>
            <w:r w:rsidR="00CF6494">
              <w:br/>
              <w:t>This section interprets and assort Metadata attribute value from ITI-42 to JSON</w:t>
            </w:r>
            <w:r>
              <w:rPr>
                <w:spacing w:val="-8"/>
              </w:rPr>
              <w:fldChar w:fldCharType="end"/>
            </w:r>
          </w:p>
        </w:tc>
        <w:tc>
          <w:tcPr>
            <w:tcW w:w="753" w:type="dxa"/>
          </w:tcPr>
          <w:p w14:paraId="0BB4679C" w14:textId="2576D33A"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A4250B">
              <w:rPr>
                <w:noProof/>
              </w:rPr>
              <w:t>96</w:t>
            </w:r>
            <w:r>
              <w:fldChar w:fldCharType="end"/>
            </w:r>
          </w:p>
        </w:tc>
      </w:tr>
      <w:tr w:rsidR="00182FA3" w:rsidRPr="00112FD0" w14:paraId="2FC0BF6A" w14:textId="77777777" w:rsidTr="00CF6494">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30FA811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F6494" w:rsidRPr="0078304A">
              <w:t>XDS Document Registry Actor</w:t>
            </w:r>
            <w:r w:rsidR="00CF6494">
              <w:br/>
              <w:t>This section passes JSON into Smart Contract as single string variable</w:t>
            </w:r>
            <w:r>
              <w:rPr>
                <w:spacing w:val="-8"/>
              </w:rPr>
              <w:fldChar w:fldCharType="end"/>
            </w:r>
          </w:p>
        </w:tc>
        <w:tc>
          <w:tcPr>
            <w:tcW w:w="753" w:type="dxa"/>
          </w:tcPr>
          <w:p w14:paraId="040E32D5" w14:textId="33C59E02"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A4250B">
              <w:rPr>
                <w:noProof/>
              </w:rPr>
              <w:t>99</w:t>
            </w:r>
            <w:r>
              <w:fldChar w:fldCharType="end"/>
            </w:r>
          </w:p>
        </w:tc>
      </w:tr>
      <w:tr w:rsidR="00182FA3" w:rsidRPr="00112FD0" w14:paraId="5185200F" w14:textId="77777777" w:rsidTr="00CF6494">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3B25F8F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F6494">
              <w:t>Specified gas value spplying Ethereum Smartcontract execution</w:t>
            </w:r>
            <w:r>
              <w:rPr>
                <w:spacing w:val="-8"/>
              </w:rPr>
              <w:fldChar w:fldCharType="end"/>
            </w:r>
          </w:p>
        </w:tc>
        <w:tc>
          <w:tcPr>
            <w:tcW w:w="753" w:type="dxa"/>
          </w:tcPr>
          <w:p w14:paraId="4269022C" w14:textId="515F1CB5"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A4250B">
              <w:rPr>
                <w:noProof/>
              </w:rPr>
              <w:t>100</w:t>
            </w:r>
            <w:r>
              <w:fldChar w:fldCharType="end"/>
            </w:r>
          </w:p>
        </w:tc>
      </w:tr>
      <w:tr w:rsidR="00182FA3" w:rsidRPr="00112FD0" w14:paraId="2AD2A992" w14:textId="77777777" w:rsidTr="00CF6494">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55A79B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F6494">
              <w:t>The pseudocode showing the process flow of Document Register Smartcontract</w:t>
            </w:r>
            <w:r>
              <w:rPr>
                <w:spacing w:val="-8"/>
              </w:rPr>
              <w:fldChar w:fldCharType="end"/>
            </w:r>
          </w:p>
        </w:tc>
        <w:tc>
          <w:tcPr>
            <w:tcW w:w="753" w:type="dxa"/>
          </w:tcPr>
          <w:p w14:paraId="425AA758" w14:textId="68CF74AE"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A4250B">
              <w:rPr>
                <w:noProof/>
              </w:rPr>
              <w:t>100</w:t>
            </w:r>
            <w:r>
              <w:fldChar w:fldCharType="end"/>
            </w:r>
          </w:p>
        </w:tc>
      </w:tr>
      <w:tr w:rsidR="00182FA3" w:rsidRPr="00112FD0" w14:paraId="7CF66849" w14:textId="77777777" w:rsidTr="00CF6494">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324077A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F6494" w:rsidRPr="001710E0">
              <w:t xml:space="preserve">Solidity Code Snippet of Smart Contract </w:t>
            </w:r>
            <w:r w:rsidR="00CF6494">
              <w:br/>
            </w:r>
            <w:r w:rsidR="00CF6494">
              <w:rPr>
                <w:rFonts w:cs="Angsana New"/>
                <w:szCs w:val="30"/>
              </w:rPr>
              <w:t>(Highlight - green color) related to Document Registering Function</w:t>
            </w:r>
            <w:r>
              <w:rPr>
                <w:spacing w:val="-8"/>
              </w:rPr>
              <w:fldChar w:fldCharType="end"/>
            </w:r>
          </w:p>
        </w:tc>
        <w:tc>
          <w:tcPr>
            <w:tcW w:w="753" w:type="dxa"/>
          </w:tcPr>
          <w:p w14:paraId="55FD997E" w14:textId="410918D3"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A4250B">
              <w:rPr>
                <w:noProof/>
              </w:rPr>
              <w:t>101</w:t>
            </w:r>
            <w:r>
              <w:fldChar w:fldCharType="end"/>
            </w:r>
          </w:p>
        </w:tc>
      </w:tr>
      <w:tr w:rsidR="00182FA3" w:rsidRPr="00112FD0" w14:paraId="48AB36DF" w14:textId="77777777" w:rsidTr="00CF6494">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10FB563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F6494" w:rsidRPr="00331C9F">
              <w:t>XDS Document Registry Actor</w:t>
            </w:r>
            <w:r w:rsidR="00CF6494">
              <w:br/>
              <w:t>Define variable of query request type UUID label following IHE ITI Framework</w:t>
            </w:r>
            <w:r>
              <w:rPr>
                <w:spacing w:val="-8"/>
              </w:rPr>
              <w:fldChar w:fldCharType="end"/>
            </w:r>
          </w:p>
        </w:tc>
        <w:tc>
          <w:tcPr>
            <w:tcW w:w="753" w:type="dxa"/>
          </w:tcPr>
          <w:p w14:paraId="79D0571F" w14:textId="40863F61"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A4250B">
              <w:rPr>
                <w:noProof/>
              </w:rPr>
              <w:t>102</w:t>
            </w:r>
            <w:r>
              <w:fldChar w:fldCharType="end"/>
            </w:r>
          </w:p>
        </w:tc>
      </w:tr>
      <w:tr w:rsidR="00182FA3" w:rsidRPr="00112FD0" w14:paraId="73E13749" w14:textId="77777777" w:rsidTr="00CF6494">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1961D99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F6494">
              <w:t>The process flow for the native-side Javasceipt program</w:t>
            </w:r>
            <w:r>
              <w:rPr>
                <w:spacing w:val="-8"/>
              </w:rPr>
              <w:fldChar w:fldCharType="end"/>
            </w:r>
          </w:p>
        </w:tc>
        <w:tc>
          <w:tcPr>
            <w:tcW w:w="753" w:type="dxa"/>
          </w:tcPr>
          <w:p w14:paraId="7F5ED368" w14:textId="4CB8F243"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A4250B">
              <w:rPr>
                <w:noProof/>
              </w:rPr>
              <w:t>102</w:t>
            </w:r>
            <w:r>
              <w:fldChar w:fldCharType="end"/>
            </w:r>
          </w:p>
        </w:tc>
      </w:tr>
      <w:tr w:rsidR="00182FA3" w:rsidRPr="00112FD0" w14:paraId="320F9EFC" w14:textId="77777777" w:rsidTr="00CF6494">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38108DB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F6494" w:rsidRPr="004D75CD">
              <w:t>XDS Document Registry Actor</w:t>
            </w:r>
            <w:r w:rsidR="00CF6494">
              <w:br/>
              <w:t>Identify query request type following received ITI-18 header and assort search keyword</w:t>
            </w:r>
            <w:r>
              <w:rPr>
                <w:spacing w:val="-8"/>
              </w:rPr>
              <w:fldChar w:fldCharType="end"/>
            </w:r>
          </w:p>
        </w:tc>
        <w:tc>
          <w:tcPr>
            <w:tcW w:w="753" w:type="dxa"/>
          </w:tcPr>
          <w:p w14:paraId="4228CB64" w14:textId="30C2EDDD"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A4250B">
              <w:rPr>
                <w:noProof/>
              </w:rPr>
              <w:t>106</w:t>
            </w:r>
            <w:r>
              <w:fldChar w:fldCharType="end"/>
            </w:r>
          </w:p>
        </w:tc>
      </w:tr>
      <w:tr w:rsidR="00182FA3" w:rsidRPr="00112FD0" w14:paraId="011326A3" w14:textId="77777777" w:rsidTr="00CF6494">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304D97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F6494" w:rsidRPr="00F1584B">
              <w:t>XDS Document Registry Actor</w:t>
            </w:r>
            <w:r w:rsidR="00CF6494">
              <w:br/>
              <w:t>Check for the latest document ID published in Blockchain before beginning search operation</w:t>
            </w:r>
            <w:r>
              <w:rPr>
                <w:spacing w:val="-8"/>
              </w:rPr>
              <w:fldChar w:fldCharType="end"/>
            </w:r>
          </w:p>
        </w:tc>
        <w:tc>
          <w:tcPr>
            <w:tcW w:w="753" w:type="dxa"/>
          </w:tcPr>
          <w:p w14:paraId="5B26F85E" w14:textId="5088E218"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A4250B">
              <w:rPr>
                <w:noProof/>
              </w:rPr>
              <w:t>109</w:t>
            </w:r>
            <w:r>
              <w:fldChar w:fldCharType="end"/>
            </w:r>
          </w:p>
        </w:tc>
      </w:tr>
      <w:tr w:rsidR="00182FA3" w:rsidRPr="00112FD0" w14:paraId="23EC2EEE" w14:textId="77777777" w:rsidTr="00CF6494">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7B8DB31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F6494" w:rsidRPr="00EE6390">
              <w:t>XDS Document Registry Actor</w:t>
            </w:r>
            <w:r w:rsidR="00CF6494">
              <w:br/>
              <w:t>Begin search operation by sequentially check each published contract one-by-one</w:t>
            </w:r>
            <w:r>
              <w:rPr>
                <w:spacing w:val="-8"/>
              </w:rPr>
              <w:fldChar w:fldCharType="end"/>
            </w:r>
          </w:p>
        </w:tc>
        <w:tc>
          <w:tcPr>
            <w:tcW w:w="753" w:type="dxa"/>
          </w:tcPr>
          <w:p w14:paraId="1C632E19" w14:textId="47F0EBEA"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A4250B">
              <w:rPr>
                <w:noProof/>
              </w:rPr>
              <w:t>112</w:t>
            </w:r>
            <w:r>
              <w:fldChar w:fldCharType="end"/>
            </w:r>
          </w:p>
        </w:tc>
      </w:tr>
      <w:tr w:rsidR="00182FA3" w:rsidRPr="00112FD0" w14:paraId="478AEC8C" w14:textId="77777777" w:rsidTr="00CF6494">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474E45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F6494" w:rsidRPr="00461A0E">
              <w:t>XDS Document Registry Actor</w:t>
            </w:r>
            <w:r w:rsidR="00CF6494">
              <w:br/>
              <w:t>Check if value of Metadata attributes in each publish contract matched with search keyword before summarize search result.</w:t>
            </w:r>
            <w:r>
              <w:rPr>
                <w:spacing w:val="-8"/>
              </w:rPr>
              <w:fldChar w:fldCharType="end"/>
            </w:r>
          </w:p>
        </w:tc>
        <w:tc>
          <w:tcPr>
            <w:tcW w:w="753" w:type="dxa"/>
          </w:tcPr>
          <w:p w14:paraId="7305FB69" w14:textId="49FB38D8"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A4250B">
              <w:rPr>
                <w:noProof/>
              </w:rPr>
              <w:t>117</w:t>
            </w:r>
            <w:r>
              <w:fldChar w:fldCharType="end"/>
            </w:r>
          </w:p>
        </w:tc>
      </w:tr>
      <w:tr w:rsidR="00182FA3" w:rsidRPr="00112FD0" w14:paraId="308581A2" w14:textId="77777777" w:rsidTr="00CF6494">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48729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F6494" w:rsidRPr="008F3066">
              <w:t>XDS Document Registry</w:t>
            </w:r>
            <w:r w:rsidR="00CF6494">
              <w:br/>
              <w:t>Gather search result and response back to Document Consumer Actor</w:t>
            </w:r>
            <w:r>
              <w:rPr>
                <w:spacing w:val="-8"/>
              </w:rPr>
              <w:fldChar w:fldCharType="end"/>
            </w:r>
          </w:p>
        </w:tc>
        <w:tc>
          <w:tcPr>
            <w:tcW w:w="753" w:type="dxa"/>
          </w:tcPr>
          <w:p w14:paraId="328B9951" w14:textId="089236A6"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A4250B">
              <w:rPr>
                <w:noProof/>
              </w:rPr>
              <w:t>119</w:t>
            </w:r>
            <w:r>
              <w:fldChar w:fldCharType="end"/>
            </w:r>
          </w:p>
        </w:tc>
      </w:tr>
      <w:tr w:rsidR="00182FA3" w:rsidRPr="00112FD0" w14:paraId="7B70340D" w14:textId="77777777" w:rsidTr="001E48CF">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B156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F6494">
              <w:t>The pseudocode showing the process flow of Smartcontract function related to Document Search</w:t>
            </w:r>
            <w:r>
              <w:rPr>
                <w:spacing w:val="-8"/>
              </w:rPr>
              <w:fldChar w:fldCharType="end"/>
            </w:r>
          </w:p>
        </w:tc>
        <w:tc>
          <w:tcPr>
            <w:tcW w:w="753" w:type="dxa"/>
          </w:tcPr>
          <w:p w14:paraId="610AEE98" w14:textId="0148031A"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A4250B">
              <w:rPr>
                <w:noProof/>
              </w:rPr>
              <w:t>120</w:t>
            </w:r>
            <w:r>
              <w:fldChar w:fldCharType="end"/>
            </w:r>
          </w:p>
        </w:tc>
      </w:tr>
      <w:tr w:rsidR="00182FA3" w:rsidRPr="00112FD0" w14:paraId="444AD715" w14:textId="77777777" w:rsidTr="001E48CF">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40206E5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F6494">
              <w:t>Solidity Code Snippet of Smartcontract</w:t>
            </w:r>
            <w:r>
              <w:rPr>
                <w:spacing w:val="-8"/>
              </w:rPr>
              <w:fldChar w:fldCharType="end"/>
            </w:r>
          </w:p>
        </w:tc>
        <w:tc>
          <w:tcPr>
            <w:tcW w:w="753" w:type="dxa"/>
          </w:tcPr>
          <w:p w14:paraId="524BE2DB" w14:textId="4E2FD1ED"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A4250B">
              <w:rPr>
                <w:noProof/>
              </w:rPr>
              <w:t>121</w:t>
            </w:r>
            <w:r>
              <w:fldChar w:fldCharType="end"/>
            </w:r>
          </w:p>
        </w:tc>
      </w:tr>
      <w:tr w:rsidR="001E48CF" w:rsidRPr="00112FD0" w14:paraId="2288EF23" w14:textId="77777777" w:rsidTr="001E48CF">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53D0DDF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t>All XDS Actors activated via its terminal</w:t>
            </w:r>
            <w:r>
              <w:br/>
              <w:t>(Top Left) XDS Document Registry Actor</w:t>
            </w:r>
            <w:r>
              <w:rPr>
                <w:spacing w:val="-8"/>
              </w:rPr>
              <w:fldChar w:fldCharType="end"/>
            </w:r>
          </w:p>
        </w:tc>
        <w:tc>
          <w:tcPr>
            <w:tcW w:w="753" w:type="dxa"/>
          </w:tcPr>
          <w:p w14:paraId="65059744" w14:textId="4A6E3F17" w:rsidR="001E48CF" w:rsidRDefault="001E48CF" w:rsidP="00112FD0">
            <w:pPr>
              <w:spacing w:line="360" w:lineRule="auto"/>
              <w:jc w:val="thaiDistribute"/>
            </w:pPr>
            <w:r>
              <w:fldChar w:fldCharType="begin" w:fldLock="1"/>
            </w:r>
            <w:r>
              <w:instrText xml:space="preserve"> PAGEREF _Ref76937141 \h </w:instrText>
            </w:r>
            <w:r>
              <w:fldChar w:fldCharType="separate"/>
            </w:r>
            <w:r w:rsidR="00A4250B">
              <w:rPr>
                <w:noProof/>
              </w:rPr>
              <w:t>123</w:t>
            </w:r>
            <w:r>
              <w:fldChar w:fldCharType="end"/>
            </w:r>
          </w:p>
        </w:tc>
      </w:tr>
      <w:tr w:rsidR="001E48CF" w:rsidRPr="00112FD0" w14:paraId="3474EE8E" w14:textId="77777777" w:rsidTr="001E48CF">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33AA41D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t>XDS Document Registry Actor standby and wait for incoming XML Messages.</w:t>
            </w:r>
            <w:r>
              <w:rPr>
                <w:spacing w:val="-8"/>
              </w:rPr>
              <w:fldChar w:fldCharType="end"/>
            </w:r>
          </w:p>
        </w:tc>
        <w:tc>
          <w:tcPr>
            <w:tcW w:w="753" w:type="dxa"/>
          </w:tcPr>
          <w:p w14:paraId="40FC91DF" w14:textId="3293B4BE" w:rsidR="001E48CF" w:rsidRDefault="001E48CF" w:rsidP="00112FD0">
            <w:pPr>
              <w:spacing w:line="360" w:lineRule="auto"/>
              <w:jc w:val="thaiDistribute"/>
            </w:pPr>
            <w:r>
              <w:fldChar w:fldCharType="begin" w:fldLock="1"/>
            </w:r>
            <w:r>
              <w:instrText xml:space="preserve"> PAGEREF _Ref76937144 \h </w:instrText>
            </w:r>
            <w:r>
              <w:fldChar w:fldCharType="separate"/>
            </w:r>
            <w:r w:rsidR="00A4250B">
              <w:rPr>
                <w:noProof/>
              </w:rPr>
              <w:t>123</w:t>
            </w:r>
            <w:r>
              <w:fldChar w:fldCharType="end"/>
            </w:r>
          </w:p>
        </w:tc>
      </w:tr>
      <w:tr w:rsidR="001E48CF" w:rsidRPr="00112FD0" w14:paraId="1382E1B7" w14:textId="77777777" w:rsidTr="001E48CF">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0969775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t>XDS Document Repository prompt for health document number to register</w:t>
            </w:r>
            <w:r>
              <w:rPr>
                <w:spacing w:val="-8"/>
              </w:rPr>
              <w:fldChar w:fldCharType="end"/>
            </w:r>
          </w:p>
        </w:tc>
        <w:tc>
          <w:tcPr>
            <w:tcW w:w="753" w:type="dxa"/>
          </w:tcPr>
          <w:p w14:paraId="220ACDB8" w14:textId="251474AF" w:rsidR="001E48CF" w:rsidRDefault="001E48CF" w:rsidP="00112FD0">
            <w:pPr>
              <w:spacing w:line="360" w:lineRule="auto"/>
              <w:jc w:val="thaiDistribute"/>
            </w:pPr>
            <w:r>
              <w:fldChar w:fldCharType="begin" w:fldLock="1"/>
            </w:r>
            <w:r>
              <w:instrText xml:space="preserve"> PAGEREF _Ref76937147 \h </w:instrText>
            </w:r>
            <w:r>
              <w:fldChar w:fldCharType="separate"/>
            </w:r>
            <w:r w:rsidR="00A4250B">
              <w:rPr>
                <w:noProof/>
              </w:rPr>
              <w:t>124</w:t>
            </w:r>
            <w:r>
              <w:fldChar w:fldCharType="end"/>
            </w:r>
          </w:p>
        </w:tc>
      </w:tr>
      <w:tr w:rsidR="001E48CF" w:rsidRPr="00112FD0" w14:paraId="19AC0DEE" w14:textId="77777777" w:rsidTr="001E48CF">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C2989C0"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t>XDS</w:t>
            </w:r>
            <w:r>
              <w:rPr>
                <w:noProof/>
              </w:rPr>
              <w:t xml:space="preserve"> Document Repository sent ITI-42 transaction to XDS Document Registry</w:t>
            </w:r>
            <w:r>
              <w:rPr>
                <w:spacing w:val="-8"/>
              </w:rPr>
              <w:fldChar w:fldCharType="end"/>
            </w:r>
          </w:p>
        </w:tc>
        <w:tc>
          <w:tcPr>
            <w:tcW w:w="753" w:type="dxa"/>
          </w:tcPr>
          <w:p w14:paraId="24C44C33" w14:textId="0452D789" w:rsidR="001E48CF" w:rsidRDefault="001E48CF" w:rsidP="00112FD0">
            <w:pPr>
              <w:spacing w:line="360" w:lineRule="auto"/>
              <w:jc w:val="thaiDistribute"/>
            </w:pPr>
            <w:r>
              <w:fldChar w:fldCharType="begin" w:fldLock="1"/>
            </w:r>
            <w:r>
              <w:instrText xml:space="preserve"> PAGEREF _Ref76937153 \h </w:instrText>
            </w:r>
            <w:r>
              <w:fldChar w:fldCharType="separate"/>
            </w:r>
            <w:r w:rsidR="00A4250B">
              <w:rPr>
                <w:noProof/>
              </w:rPr>
              <w:t>124</w:t>
            </w:r>
            <w:r>
              <w:fldChar w:fldCharType="end"/>
            </w:r>
          </w:p>
        </w:tc>
      </w:tr>
      <w:tr w:rsidR="001E48CF" w:rsidRPr="00112FD0" w14:paraId="77E72DCF" w14:textId="77777777" w:rsidTr="001E48CF">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57ED2062"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58D66168" w:rsidR="001E48CF" w:rsidRDefault="001E48CF" w:rsidP="00112FD0">
            <w:pPr>
              <w:spacing w:line="360" w:lineRule="auto"/>
              <w:jc w:val="thaiDistribute"/>
            </w:pPr>
            <w:r>
              <w:fldChar w:fldCharType="begin" w:fldLock="1"/>
            </w:r>
            <w:r>
              <w:instrText xml:space="preserve"> PAGEREF _Ref76937156 \h </w:instrText>
            </w:r>
            <w:r>
              <w:fldChar w:fldCharType="separate"/>
            </w:r>
            <w:r w:rsidR="00A4250B">
              <w:rPr>
                <w:noProof/>
              </w:rPr>
              <w:t>124</w:t>
            </w:r>
            <w:r>
              <w:fldChar w:fldCharType="end"/>
            </w:r>
          </w:p>
        </w:tc>
      </w:tr>
      <w:tr w:rsidR="001E48CF" w:rsidRPr="00112FD0" w14:paraId="373FC4C8" w14:textId="77777777" w:rsidTr="001E48CF">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03EF1C21"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t>XDS Document Repository received response from XDS Document Registry</w:t>
            </w:r>
            <w:r>
              <w:rPr>
                <w:spacing w:val="-8"/>
              </w:rPr>
              <w:fldChar w:fldCharType="end"/>
            </w:r>
          </w:p>
        </w:tc>
        <w:tc>
          <w:tcPr>
            <w:tcW w:w="753" w:type="dxa"/>
          </w:tcPr>
          <w:p w14:paraId="7BDBB871" w14:textId="13748F55" w:rsidR="001E48CF" w:rsidRDefault="001E48CF" w:rsidP="00112FD0">
            <w:pPr>
              <w:spacing w:line="360" w:lineRule="auto"/>
              <w:jc w:val="thaiDistribute"/>
            </w:pPr>
            <w:r>
              <w:fldChar w:fldCharType="begin" w:fldLock="1"/>
            </w:r>
            <w:r>
              <w:instrText xml:space="preserve"> PAGEREF _Ref76937158 \h </w:instrText>
            </w:r>
            <w:r>
              <w:fldChar w:fldCharType="separate"/>
            </w:r>
            <w:r w:rsidR="00A4250B">
              <w:rPr>
                <w:noProof/>
              </w:rPr>
              <w:t>125</w:t>
            </w:r>
            <w:r>
              <w:fldChar w:fldCharType="end"/>
            </w:r>
          </w:p>
        </w:tc>
      </w:tr>
      <w:tr w:rsidR="001E48CF" w:rsidRPr="00112FD0" w14:paraId="1338738A" w14:textId="77777777" w:rsidTr="001E48CF">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0C02860F"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t>XDS Document consumer Actor prompt the user for input</w:t>
            </w:r>
            <w:r>
              <w:rPr>
                <w:spacing w:val="-8"/>
              </w:rPr>
              <w:fldChar w:fldCharType="end"/>
            </w:r>
          </w:p>
        </w:tc>
        <w:tc>
          <w:tcPr>
            <w:tcW w:w="753" w:type="dxa"/>
          </w:tcPr>
          <w:p w14:paraId="1404B24A" w14:textId="3EC4AF18" w:rsidR="001E48CF" w:rsidRDefault="001E48CF" w:rsidP="00112FD0">
            <w:pPr>
              <w:spacing w:line="360" w:lineRule="auto"/>
              <w:jc w:val="thaiDistribute"/>
            </w:pPr>
            <w:r>
              <w:fldChar w:fldCharType="begin" w:fldLock="1"/>
            </w:r>
            <w:r>
              <w:instrText xml:space="preserve"> PAGEREF _Ref76937161 \h </w:instrText>
            </w:r>
            <w:r>
              <w:fldChar w:fldCharType="separate"/>
            </w:r>
            <w:r w:rsidR="00A4250B">
              <w:rPr>
                <w:noProof/>
              </w:rPr>
              <w:t>126</w:t>
            </w:r>
            <w:r>
              <w:fldChar w:fldCharType="end"/>
            </w:r>
          </w:p>
        </w:tc>
      </w:tr>
      <w:tr w:rsidR="001E48CF" w:rsidRPr="00112FD0" w14:paraId="0AD7BF96" w14:textId="77777777" w:rsidTr="001E48CF">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5F04F6E"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t>XDS Document Consumer Actor prompt for essential search keyword values</w:t>
            </w:r>
            <w:r>
              <w:rPr>
                <w:spacing w:val="-8"/>
              </w:rPr>
              <w:fldChar w:fldCharType="end"/>
            </w:r>
          </w:p>
        </w:tc>
        <w:tc>
          <w:tcPr>
            <w:tcW w:w="753" w:type="dxa"/>
          </w:tcPr>
          <w:p w14:paraId="4A250FB0" w14:textId="6E661F1A" w:rsidR="001E48CF" w:rsidRDefault="001E48CF" w:rsidP="00112FD0">
            <w:pPr>
              <w:spacing w:line="360" w:lineRule="auto"/>
              <w:jc w:val="thaiDistribute"/>
            </w:pPr>
            <w:r>
              <w:fldChar w:fldCharType="begin" w:fldLock="1"/>
            </w:r>
            <w:r>
              <w:instrText xml:space="preserve"> PAGEREF _Ref76937163 \h </w:instrText>
            </w:r>
            <w:r>
              <w:fldChar w:fldCharType="separate"/>
            </w:r>
            <w:r w:rsidR="00A4250B">
              <w:rPr>
                <w:noProof/>
              </w:rPr>
              <w:t>126</w:t>
            </w:r>
            <w:r>
              <w:fldChar w:fldCharType="end"/>
            </w:r>
          </w:p>
        </w:tc>
      </w:tr>
      <w:tr w:rsidR="001E48CF" w:rsidRPr="00112FD0" w14:paraId="3E3CC654" w14:textId="77777777" w:rsidTr="001E48CF">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68EE6736"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t>XDS Document Consumer Actor prompt for optional search keyword values</w:t>
            </w:r>
            <w:r>
              <w:rPr>
                <w:spacing w:val="-8"/>
              </w:rPr>
              <w:fldChar w:fldCharType="end"/>
            </w:r>
          </w:p>
        </w:tc>
        <w:tc>
          <w:tcPr>
            <w:tcW w:w="753" w:type="dxa"/>
          </w:tcPr>
          <w:p w14:paraId="0BCC78A3" w14:textId="2674F8C3" w:rsidR="001E48CF" w:rsidRDefault="001E48CF" w:rsidP="00112FD0">
            <w:pPr>
              <w:spacing w:line="360" w:lineRule="auto"/>
              <w:jc w:val="thaiDistribute"/>
            </w:pPr>
            <w:r>
              <w:fldChar w:fldCharType="begin" w:fldLock="1"/>
            </w:r>
            <w:r>
              <w:instrText xml:space="preserve"> PAGEREF _Ref76937166 \h </w:instrText>
            </w:r>
            <w:r>
              <w:fldChar w:fldCharType="separate"/>
            </w:r>
            <w:r w:rsidR="00A4250B">
              <w:rPr>
                <w:noProof/>
              </w:rPr>
              <w:t>126</w:t>
            </w:r>
            <w:r>
              <w:fldChar w:fldCharType="end"/>
            </w:r>
          </w:p>
        </w:tc>
      </w:tr>
      <w:tr w:rsidR="001E48CF" w:rsidRPr="00112FD0" w14:paraId="7B0BF99F" w14:textId="77777777" w:rsidTr="001E48CF">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322BF5E9"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t>XDS Document Consumer Actor sent ITI-18 transaction</w:t>
            </w:r>
            <w:r>
              <w:rPr>
                <w:spacing w:val="-8"/>
              </w:rPr>
              <w:fldChar w:fldCharType="end"/>
            </w:r>
          </w:p>
        </w:tc>
        <w:tc>
          <w:tcPr>
            <w:tcW w:w="753" w:type="dxa"/>
          </w:tcPr>
          <w:p w14:paraId="44A4A2F2" w14:textId="47D742C3" w:rsidR="001E48CF" w:rsidRDefault="001E48CF" w:rsidP="00112FD0">
            <w:pPr>
              <w:spacing w:line="360" w:lineRule="auto"/>
              <w:jc w:val="thaiDistribute"/>
            </w:pPr>
            <w:r>
              <w:fldChar w:fldCharType="begin" w:fldLock="1"/>
            </w:r>
            <w:r>
              <w:instrText xml:space="preserve"> PAGEREF _Ref76937168 \h </w:instrText>
            </w:r>
            <w:r>
              <w:fldChar w:fldCharType="separate"/>
            </w:r>
            <w:r w:rsidR="00A4250B">
              <w:rPr>
                <w:noProof/>
              </w:rPr>
              <w:t>127</w:t>
            </w:r>
            <w:r>
              <w:fldChar w:fldCharType="end"/>
            </w:r>
          </w:p>
        </w:tc>
      </w:tr>
      <w:tr w:rsidR="001E48CF" w:rsidRPr="00112FD0" w14:paraId="18A84A77" w14:textId="77777777" w:rsidTr="001E48CF">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6A3246D6"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t>XDS Document Registry received ITI-18 transaction then interpret the message</w:t>
            </w:r>
            <w:r>
              <w:rPr>
                <w:spacing w:val="-8"/>
              </w:rPr>
              <w:fldChar w:fldCharType="end"/>
            </w:r>
          </w:p>
        </w:tc>
        <w:tc>
          <w:tcPr>
            <w:tcW w:w="753" w:type="dxa"/>
          </w:tcPr>
          <w:p w14:paraId="46DC9E0E" w14:textId="4845D2FD" w:rsidR="001E48CF" w:rsidRDefault="001E48CF" w:rsidP="00112FD0">
            <w:pPr>
              <w:spacing w:line="360" w:lineRule="auto"/>
              <w:jc w:val="thaiDistribute"/>
            </w:pPr>
            <w:r>
              <w:fldChar w:fldCharType="begin" w:fldLock="1"/>
            </w:r>
            <w:r>
              <w:instrText xml:space="preserve"> PAGEREF _Ref76937171 \h </w:instrText>
            </w:r>
            <w:r>
              <w:fldChar w:fldCharType="separate"/>
            </w:r>
            <w:r w:rsidR="00A4250B">
              <w:rPr>
                <w:noProof/>
              </w:rPr>
              <w:t>127</w:t>
            </w:r>
            <w:r>
              <w:fldChar w:fldCharType="end"/>
            </w:r>
          </w:p>
        </w:tc>
      </w:tr>
      <w:tr w:rsidR="001E48CF" w:rsidRPr="00112FD0" w14:paraId="6D5850A4" w14:textId="77777777" w:rsidTr="001E48CF">
        <w:tc>
          <w:tcPr>
            <w:tcW w:w="895" w:type="dxa"/>
          </w:tcPr>
          <w:p w14:paraId="21006995" w14:textId="1F3BA7CB" w:rsidR="001E48CF" w:rsidRDefault="001E48CF" w:rsidP="00112FD0">
            <w:pPr>
              <w:spacing w:line="360" w:lineRule="auto"/>
              <w:jc w:val="thaiDistribute"/>
            </w:pPr>
            <w:r>
              <w:fldChar w:fldCharType="begin" w:fldLock="1"/>
            </w:r>
            <w:r>
              <w:instrText xml:space="preserve"> REF _Ref76910725 \h </w:instrText>
            </w:r>
            <w:r>
              <w:fldChar w:fldCharType="separate"/>
            </w:r>
            <w:r>
              <w:t xml:space="preserve"> </w:t>
            </w:r>
            <w:r>
              <w:rPr>
                <w:noProof/>
              </w:rPr>
              <w:t>4</w:t>
            </w:r>
            <w:r>
              <w:noBreakHyphen/>
            </w:r>
            <w:r>
              <w:rPr>
                <w:noProof/>
              </w:rPr>
              <w:t>63</w:t>
            </w:r>
            <w:r>
              <w:fldChar w:fldCharType="end"/>
            </w:r>
          </w:p>
        </w:tc>
        <w:tc>
          <w:tcPr>
            <w:tcW w:w="6868" w:type="dxa"/>
          </w:tcPr>
          <w:p w14:paraId="27DF3DB1" w14:textId="65220F03" w:rsidR="001E48CF" w:rsidRDefault="001E48CF"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t>XDS Document Registry then begin search operation over Smartcontract</w:t>
            </w:r>
            <w:r>
              <w:rPr>
                <w:spacing w:val="-8"/>
              </w:rPr>
              <w:fldChar w:fldCharType="end"/>
            </w:r>
          </w:p>
        </w:tc>
        <w:tc>
          <w:tcPr>
            <w:tcW w:w="753" w:type="dxa"/>
          </w:tcPr>
          <w:p w14:paraId="3A4E6A7F" w14:textId="7E908E9C" w:rsidR="001E48CF" w:rsidRDefault="001E48CF" w:rsidP="00112FD0">
            <w:pPr>
              <w:spacing w:line="360" w:lineRule="auto"/>
              <w:jc w:val="thaiDistribute"/>
            </w:pPr>
            <w:r>
              <w:fldChar w:fldCharType="begin" w:fldLock="1"/>
            </w:r>
            <w:r>
              <w:instrText xml:space="preserve"> PAGEREF _Ref76937176 \h </w:instrText>
            </w:r>
            <w:r>
              <w:fldChar w:fldCharType="separate"/>
            </w:r>
            <w:r w:rsidR="00A4250B">
              <w:rPr>
                <w:noProof/>
              </w:rPr>
              <w:t>129</w:t>
            </w:r>
            <w:r>
              <w:fldChar w:fldCharType="end"/>
            </w:r>
          </w:p>
        </w:tc>
      </w:tr>
      <w:tr w:rsidR="001E48CF" w:rsidRPr="00112FD0" w14:paraId="5672433F" w14:textId="77777777" w:rsidTr="001E48CF">
        <w:tc>
          <w:tcPr>
            <w:tcW w:w="895" w:type="dxa"/>
          </w:tcPr>
          <w:p w14:paraId="4BF49403" w14:textId="4EA0CEF1" w:rsidR="001E48CF" w:rsidRDefault="001E48CF" w:rsidP="00112FD0">
            <w:pPr>
              <w:spacing w:line="360" w:lineRule="auto"/>
              <w:jc w:val="thaiDistribute"/>
            </w:pPr>
            <w:r>
              <w:fldChar w:fldCharType="begin" w:fldLock="1"/>
            </w:r>
            <w:r>
              <w:instrText xml:space="preserve"> REF _Ref76910731 \h </w:instrText>
            </w:r>
            <w:r>
              <w:fldChar w:fldCharType="separate"/>
            </w:r>
            <w:r>
              <w:t xml:space="preserve"> </w:t>
            </w:r>
            <w:r>
              <w:rPr>
                <w:noProof/>
              </w:rPr>
              <w:t>4</w:t>
            </w:r>
            <w:r>
              <w:noBreakHyphen/>
            </w:r>
            <w:r>
              <w:rPr>
                <w:noProof/>
              </w:rPr>
              <w:t>64</w:t>
            </w:r>
            <w:r>
              <w:fldChar w:fldCharType="end"/>
            </w:r>
          </w:p>
        </w:tc>
        <w:tc>
          <w:tcPr>
            <w:tcW w:w="6868" w:type="dxa"/>
          </w:tcPr>
          <w:p w14:paraId="00DF1820" w14:textId="024971DD" w:rsidR="001E48CF" w:rsidRDefault="001E48CF"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t>XDS Document Registry responding search result back to XDS Document Consumer</w:t>
            </w:r>
            <w:r>
              <w:rPr>
                <w:spacing w:val="-8"/>
              </w:rPr>
              <w:fldChar w:fldCharType="end"/>
            </w:r>
          </w:p>
        </w:tc>
        <w:tc>
          <w:tcPr>
            <w:tcW w:w="753" w:type="dxa"/>
          </w:tcPr>
          <w:p w14:paraId="09AD3FB9" w14:textId="6503E343" w:rsidR="001E48CF" w:rsidRDefault="001E48CF" w:rsidP="00112FD0">
            <w:pPr>
              <w:spacing w:line="360" w:lineRule="auto"/>
              <w:jc w:val="thaiDistribute"/>
            </w:pPr>
            <w:r>
              <w:fldChar w:fldCharType="begin" w:fldLock="1"/>
            </w:r>
            <w:r>
              <w:instrText xml:space="preserve"> PAGEREF _Ref76937178 \h </w:instrText>
            </w:r>
            <w:r>
              <w:fldChar w:fldCharType="separate"/>
            </w:r>
            <w:r w:rsidR="00A4250B">
              <w:rPr>
                <w:noProof/>
              </w:rPr>
              <w:t>130</w:t>
            </w:r>
            <w:r>
              <w:fldChar w:fldCharType="end"/>
            </w:r>
          </w:p>
        </w:tc>
      </w:tr>
      <w:tr w:rsidR="001E48CF" w:rsidRPr="00112FD0" w14:paraId="1E3944EE" w14:textId="77777777" w:rsidTr="001E48CF">
        <w:tc>
          <w:tcPr>
            <w:tcW w:w="895" w:type="dxa"/>
          </w:tcPr>
          <w:p w14:paraId="63112372" w14:textId="0A2FD63C" w:rsidR="001E48CF" w:rsidRDefault="001E48CF" w:rsidP="00112FD0">
            <w:pPr>
              <w:spacing w:line="360" w:lineRule="auto"/>
              <w:jc w:val="thaiDistribute"/>
            </w:pPr>
            <w:r>
              <w:fldChar w:fldCharType="begin" w:fldLock="1"/>
            </w:r>
            <w:r>
              <w:instrText xml:space="preserve"> REF _Ref76910735 \h </w:instrText>
            </w:r>
            <w:r>
              <w:fldChar w:fldCharType="separate"/>
            </w:r>
            <w:r>
              <w:t xml:space="preserve"> </w:t>
            </w:r>
            <w:r>
              <w:rPr>
                <w:noProof/>
              </w:rPr>
              <w:t>4</w:t>
            </w:r>
            <w:r>
              <w:noBreakHyphen/>
            </w:r>
            <w:r>
              <w:rPr>
                <w:noProof/>
              </w:rPr>
              <w:t>65</w:t>
            </w:r>
            <w:r>
              <w:fldChar w:fldCharType="end"/>
            </w:r>
          </w:p>
        </w:tc>
        <w:tc>
          <w:tcPr>
            <w:tcW w:w="6868" w:type="dxa"/>
          </w:tcPr>
          <w:p w14:paraId="2389ABBA" w14:textId="1DBBD417" w:rsidR="001E48CF" w:rsidRDefault="001E48CF"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t>XDS Document Consumer received search result and display it to the user</w:t>
            </w:r>
            <w:r>
              <w:rPr>
                <w:spacing w:val="-8"/>
              </w:rPr>
              <w:fldChar w:fldCharType="end"/>
            </w:r>
          </w:p>
        </w:tc>
        <w:tc>
          <w:tcPr>
            <w:tcW w:w="753" w:type="dxa"/>
          </w:tcPr>
          <w:p w14:paraId="738DB3D7" w14:textId="66EBC255" w:rsidR="001E48CF" w:rsidRDefault="001E48CF" w:rsidP="00112FD0">
            <w:pPr>
              <w:spacing w:line="360" w:lineRule="auto"/>
              <w:jc w:val="thaiDistribute"/>
            </w:pPr>
            <w:r>
              <w:fldChar w:fldCharType="begin" w:fldLock="1"/>
            </w:r>
            <w:r>
              <w:instrText xml:space="preserve"> PAGEREF _Ref76937181 \h </w:instrText>
            </w:r>
            <w:r>
              <w:fldChar w:fldCharType="separate"/>
            </w:r>
            <w:r w:rsidR="00A4250B">
              <w:rPr>
                <w:noProof/>
              </w:rPr>
              <w:t>131</w:t>
            </w:r>
            <w:r>
              <w:fldChar w:fldCharType="end"/>
            </w:r>
          </w:p>
        </w:tc>
      </w:tr>
      <w:tr w:rsidR="00182FA3" w:rsidRPr="00112FD0" w14:paraId="427059A1" w14:textId="77777777" w:rsidTr="001E48CF">
        <w:tc>
          <w:tcPr>
            <w:tcW w:w="895" w:type="dxa"/>
          </w:tcPr>
          <w:p w14:paraId="02D20C0F" w14:textId="37582DC8" w:rsidR="00182FA3" w:rsidRDefault="00182FA3" w:rsidP="00112FD0">
            <w:pPr>
              <w:spacing w:line="360" w:lineRule="auto"/>
              <w:jc w:val="thaiDistribute"/>
            </w:pPr>
            <w:r>
              <w:fldChar w:fldCharType="begin" w:fldLock="1"/>
            </w:r>
            <w:r>
              <w:instrText xml:space="preserve"> REF _Ref74279169 \h </w:instrText>
            </w:r>
            <w:r>
              <w:fldChar w:fldCharType="separate"/>
            </w:r>
            <w:r w:rsidR="00CF6494">
              <w:t xml:space="preserve"> </w:t>
            </w:r>
            <w:r w:rsidR="00CF6494">
              <w:rPr>
                <w:noProof/>
              </w:rPr>
              <w:t>4</w:t>
            </w:r>
            <w:r w:rsidR="00CF6494">
              <w:noBreakHyphen/>
            </w:r>
            <w:r w:rsidR="00CF6494">
              <w:rPr>
                <w:noProof/>
              </w:rPr>
              <w:t>66</w:t>
            </w:r>
            <w:r>
              <w:fldChar w:fldCharType="end"/>
            </w:r>
          </w:p>
        </w:tc>
        <w:tc>
          <w:tcPr>
            <w:tcW w:w="6868" w:type="dxa"/>
          </w:tcPr>
          <w:p w14:paraId="4F254A5B" w14:textId="2F7194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CF6494">
              <w:t xml:space="preserve">Part of transaction samples content </w:t>
            </w:r>
            <w:r>
              <w:rPr>
                <w:spacing w:val="-8"/>
              </w:rPr>
              <w:fldChar w:fldCharType="end"/>
            </w:r>
          </w:p>
        </w:tc>
        <w:tc>
          <w:tcPr>
            <w:tcW w:w="753" w:type="dxa"/>
          </w:tcPr>
          <w:p w14:paraId="64A253A9" w14:textId="6017DA72"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r w:rsidR="00A4250B">
              <w:rPr>
                <w:noProof/>
              </w:rPr>
              <w:t>132</w:t>
            </w:r>
            <w:r>
              <w:fldChar w:fldCharType="end"/>
            </w:r>
          </w:p>
        </w:tc>
      </w:tr>
      <w:tr w:rsidR="00182FA3" w:rsidRPr="00112FD0" w14:paraId="577B645D" w14:textId="77777777" w:rsidTr="001E48CF">
        <w:tc>
          <w:tcPr>
            <w:tcW w:w="895" w:type="dxa"/>
          </w:tcPr>
          <w:p w14:paraId="32ACAA32" w14:textId="4CE1231A" w:rsidR="00182FA3" w:rsidRDefault="00182FA3" w:rsidP="00112FD0">
            <w:pPr>
              <w:spacing w:line="360" w:lineRule="auto"/>
              <w:jc w:val="thaiDistribute"/>
            </w:pPr>
            <w:r>
              <w:fldChar w:fldCharType="begin" w:fldLock="1"/>
            </w:r>
            <w:r>
              <w:instrText xml:space="preserve"> REF _Ref74279421 \h </w:instrText>
            </w:r>
            <w:r>
              <w:fldChar w:fldCharType="separate"/>
            </w:r>
            <w:r w:rsidR="00CF6494">
              <w:t xml:space="preserve"> </w:t>
            </w:r>
            <w:r w:rsidR="00CF6494">
              <w:rPr>
                <w:noProof/>
              </w:rPr>
              <w:t>4</w:t>
            </w:r>
            <w:r w:rsidR="00CF6494">
              <w:noBreakHyphen/>
            </w:r>
            <w:r w:rsidR="00CF6494">
              <w:rPr>
                <w:noProof/>
              </w:rPr>
              <w:t>67</w:t>
            </w:r>
            <w:r>
              <w:fldChar w:fldCharType="end"/>
            </w:r>
          </w:p>
        </w:tc>
        <w:tc>
          <w:tcPr>
            <w:tcW w:w="6868" w:type="dxa"/>
          </w:tcPr>
          <w:p w14:paraId="250A1B94" w14:textId="57C8E2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CF6494">
              <w:t>Ten of mockup transactions generated for the experiment</w:t>
            </w:r>
            <w:r>
              <w:rPr>
                <w:spacing w:val="-8"/>
              </w:rPr>
              <w:fldChar w:fldCharType="end"/>
            </w:r>
          </w:p>
        </w:tc>
        <w:tc>
          <w:tcPr>
            <w:tcW w:w="753" w:type="dxa"/>
          </w:tcPr>
          <w:p w14:paraId="0FD0C753" w14:textId="1F77DA1C"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r w:rsidR="00A4250B">
              <w:rPr>
                <w:noProof/>
              </w:rPr>
              <w:t>133</w:t>
            </w:r>
            <w:r>
              <w:fldChar w:fldCharType="end"/>
            </w:r>
          </w:p>
        </w:tc>
      </w:tr>
      <w:tr w:rsidR="00182FA3" w:rsidRPr="00112FD0" w14:paraId="68DD38ED" w14:textId="77777777" w:rsidTr="00CF6494">
        <w:tc>
          <w:tcPr>
            <w:tcW w:w="895" w:type="dxa"/>
          </w:tcPr>
          <w:p w14:paraId="66292596" w14:textId="740C874A" w:rsidR="00182FA3" w:rsidRDefault="00802CE7" w:rsidP="00112FD0">
            <w:pPr>
              <w:spacing w:line="360" w:lineRule="auto"/>
              <w:jc w:val="thaiDistribute"/>
            </w:pPr>
            <w:r>
              <w:fldChar w:fldCharType="begin" w:fldLock="1"/>
            </w:r>
            <w:r>
              <w:instrText xml:space="preserve"> REF _Ref76309841 \h </w:instrText>
            </w:r>
            <w:r>
              <w:fldChar w:fldCharType="separate"/>
            </w:r>
            <w:r w:rsidR="00CF6494">
              <w:t xml:space="preserve"> </w:t>
            </w:r>
            <w:r w:rsidR="00CF6494">
              <w:rPr>
                <w:noProof/>
              </w:rPr>
              <w:t>4</w:t>
            </w:r>
            <w:r w:rsidR="00CF6494">
              <w:noBreakHyphen/>
            </w:r>
            <w:r w:rsidR="00CF6494">
              <w:rPr>
                <w:noProof/>
              </w:rPr>
              <w:t>68</w:t>
            </w:r>
            <w:r>
              <w:fldChar w:fldCharType="end"/>
            </w:r>
          </w:p>
        </w:tc>
        <w:tc>
          <w:tcPr>
            <w:tcW w:w="6868" w:type="dxa"/>
          </w:tcPr>
          <w:p w14:paraId="5393CE06" w14:textId="67238F31" w:rsidR="00182FA3" w:rsidRPr="00112FD0" w:rsidRDefault="00802CE7" w:rsidP="00112FD0">
            <w:pPr>
              <w:spacing w:line="360" w:lineRule="auto"/>
              <w:ind w:left="-116"/>
              <w:rPr>
                <w:spacing w:val="-8"/>
              </w:rPr>
            </w:pPr>
            <w:r>
              <w:rPr>
                <w:spacing w:val="-8"/>
              </w:rPr>
              <w:fldChar w:fldCharType="begin" w:fldLock="1"/>
            </w:r>
            <w:r>
              <w:rPr>
                <w:spacing w:val="-8"/>
              </w:rPr>
              <w:instrText xml:space="preserve"> REF _Ref76935781 \h </w:instrText>
            </w:r>
            <w:r>
              <w:rPr>
                <w:spacing w:val="-8"/>
              </w:rPr>
            </w:r>
            <w:r>
              <w:rPr>
                <w:spacing w:val="-8"/>
              </w:rPr>
              <w:fldChar w:fldCharType="separate"/>
            </w:r>
            <w:r w:rsidR="00CF6494">
              <w:t>Content of "permissioned-nodes.json" file define active nodes</w:t>
            </w:r>
            <w:r w:rsidR="00CF6494">
              <w:br/>
              <w:t>(node ids truncated for simpler explanation)</w:t>
            </w:r>
            <w:r>
              <w:rPr>
                <w:spacing w:val="-8"/>
              </w:rPr>
              <w:fldChar w:fldCharType="end"/>
            </w:r>
          </w:p>
        </w:tc>
        <w:tc>
          <w:tcPr>
            <w:tcW w:w="753" w:type="dxa"/>
          </w:tcPr>
          <w:p w14:paraId="6853908C" w14:textId="4B19388B" w:rsidR="00182FA3" w:rsidRPr="00112FD0" w:rsidRDefault="00CF6494" w:rsidP="00112FD0">
            <w:pPr>
              <w:spacing w:line="360" w:lineRule="auto"/>
              <w:jc w:val="thaiDistribute"/>
            </w:pPr>
            <w:r>
              <w:fldChar w:fldCharType="begin" w:fldLock="1"/>
            </w:r>
            <w:r>
              <w:instrText xml:space="preserve"> PAGEREF _Ref76935833 \h </w:instrText>
            </w:r>
            <w:r>
              <w:fldChar w:fldCharType="separate"/>
            </w:r>
            <w:r w:rsidR="00A4250B">
              <w:rPr>
                <w:noProof/>
              </w:rPr>
              <w:t>134</w:t>
            </w:r>
            <w:r>
              <w:fldChar w:fldCharType="end"/>
            </w:r>
          </w:p>
        </w:tc>
      </w:tr>
      <w:tr w:rsidR="00182FA3" w:rsidRPr="00112FD0" w14:paraId="616FCE53" w14:textId="77777777" w:rsidTr="00CF6494">
        <w:tc>
          <w:tcPr>
            <w:tcW w:w="895" w:type="dxa"/>
          </w:tcPr>
          <w:p w14:paraId="6C266F76" w14:textId="1FAF22D6" w:rsidR="00182FA3" w:rsidRDefault="00802CE7" w:rsidP="00112FD0">
            <w:pPr>
              <w:spacing w:line="360" w:lineRule="auto"/>
              <w:jc w:val="thaiDistribute"/>
            </w:pPr>
            <w:r>
              <w:fldChar w:fldCharType="begin" w:fldLock="1"/>
            </w:r>
            <w:r>
              <w:instrText xml:space="preserve"> REF _Ref76309851 \h </w:instrText>
            </w:r>
            <w:r>
              <w:fldChar w:fldCharType="separate"/>
            </w:r>
            <w:r w:rsidR="00CF6494">
              <w:t xml:space="preserve"> </w:t>
            </w:r>
            <w:r w:rsidR="00CF6494">
              <w:rPr>
                <w:noProof/>
              </w:rPr>
              <w:t>4</w:t>
            </w:r>
            <w:r w:rsidR="00CF6494">
              <w:noBreakHyphen/>
            </w:r>
            <w:r w:rsidR="00CF6494">
              <w:rPr>
                <w:noProof/>
              </w:rPr>
              <w:t>69</w:t>
            </w:r>
            <w:r>
              <w:fldChar w:fldCharType="end"/>
            </w:r>
          </w:p>
        </w:tc>
        <w:tc>
          <w:tcPr>
            <w:tcW w:w="6868" w:type="dxa"/>
          </w:tcPr>
          <w:p w14:paraId="198EF376" w14:textId="0E5373C7"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t>Single node id represent single active node</w:t>
            </w:r>
            <w:r>
              <w:rPr>
                <w:spacing w:val="-8"/>
              </w:rPr>
              <w:fldChar w:fldCharType="end"/>
            </w:r>
          </w:p>
        </w:tc>
        <w:tc>
          <w:tcPr>
            <w:tcW w:w="753" w:type="dxa"/>
          </w:tcPr>
          <w:p w14:paraId="1C1EB76F" w14:textId="5365E1E1" w:rsidR="00182FA3" w:rsidRPr="00112FD0" w:rsidRDefault="00CF6494" w:rsidP="00112FD0">
            <w:pPr>
              <w:spacing w:line="360" w:lineRule="auto"/>
              <w:jc w:val="thaiDistribute"/>
            </w:pPr>
            <w:r>
              <w:fldChar w:fldCharType="begin" w:fldLock="1"/>
            </w:r>
            <w:r>
              <w:instrText xml:space="preserve"> PAGEREF _Ref76935836 \h </w:instrText>
            </w:r>
            <w:r>
              <w:fldChar w:fldCharType="separate"/>
            </w:r>
            <w:r w:rsidR="00A4250B">
              <w:rPr>
                <w:noProof/>
              </w:rPr>
              <w:t>134</w:t>
            </w:r>
            <w:r>
              <w:fldChar w:fldCharType="end"/>
            </w:r>
          </w:p>
        </w:tc>
      </w:tr>
      <w:tr w:rsidR="00182FA3" w:rsidRPr="00112FD0" w14:paraId="6B5296F6" w14:textId="77777777" w:rsidTr="00CF6494">
        <w:tc>
          <w:tcPr>
            <w:tcW w:w="895" w:type="dxa"/>
          </w:tcPr>
          <w:p w14:paraId="07047DF7" w14:textId="1CD83673" w:rsidR="00182FA3" w:rsidRDefault="00802CE7" w:rsidP="00112FD0">
            <w:pPr>
              <w:spacing w:line="360" w:lineRule="auto"/>
              <w:jc w:val="thaiDistribute"/>
            </w:pPr>
            <w:r>
              <w:fldChar w:fldCharType="begin" w:fldLock="1"/>
            </w:r>
            <w:r>
              <w:instrText xml:space="preserve"> REF _Ref76319758 \h </w:instrText>
            </w:r>
            <w:r>
              <w:fldChar w:fldCharType="separate"/>
            </w:r>
            <w:r w:rsidR="00CF6494">
              <w:t xml:space="preserve"> </w:t>
            </w:r>
            <w:r w:rsidR="00CF6494">
              <w:rPr>
                <w:noProof/>
              </w:rPr>
              <w:t>4</w:t>
            </w:r>
            <w:r w:rsidR="00CF6494">
              <w:noBreakHyphen/>
            </w:r>
            <w:r w:rsidR="00CF6494">
              <w:rPr>
                <w:noProof/>
              </w:rPr>
              <w:t>70</w:t>
            </w:r>
            <w:r>
              <w:fldChar w:fldCharType="end"/>
            </w:r>
          </w:p>
        </w:tc>
        <w:tc>
          <w:tcPr>
            <w:tcW w:w="6868" w:type="dxa"/>
          </w:tcPr>
          <w:p w14:paraId="52610EBF" w14:textId="7F45D186"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t>"numNodes" variable in "istanbul-init.sh" file reassigned with new value</w:t>
            </w:r>
            <w:r>
              <w:rPr>
                <w:spacing w:val="-8"/>
              </w:rPr>
              <w:fldChar w:fldCharType="end"/>
            </w:r>
          </w:p>
        </w:tc>
        <w:tc>
          <w:tcPr>
            <w:tcW w:w="753" w:type="dxa"/>
          </w:tcPr>
          <w:p w14:paraId="707FA10E" w14:textId="766C0CE6" w:rsidR="00182FA3" w:rsidRPr="00112FD0" w:rsidRDefault="00CF6494" w:rsidP="00112FD0">
            <w:pPr>
              <w:spacing w:line="360" w:lineRule="auto"/>
              <w:jc w:val="thaiDistribute"/>
            </w:pPr>
            <w:r>
              <w:fldChar w:fldCharType="begin" w:fldLock="1"/>
            </w:r>
            <w:r>
              <w:instrText xml:space="preserve"> PAGEREF _Ref76935840 \h </w:instrText>
            </w:r>
            <w:r>
              <w:fldChar w:fldCharType="separate"/>
            </w:r>
            <w:r w:rsidR="00A4250B">
              <w:rPr>
                <w:noProof/>
              </w:rPr>
              <w:t>134</w:t>
            </w:r>
            <w:r>
              <w:fldChar w:fldCharType="end"/>
            </w:r>
          </w:p>
        </w:tc>
      </w:tr>
      <w:tr w:rsidR="00182FA3" w:rsidRPr="00112FD0" w14:paraId="0F0ABA28" w14:textId="77777777" w:rsidTr="00CF6494">
        <w:tc>
          <w:tcPr>
            <w:tcW w:w="895" w:type="dxa"/>
          </w:tcPr>
          <w:p w14:paraId="0166C354" w14:textId="2DAD90ED" w:rsidR="00182FA3" w:rsidRDefault="00802CE7" w:rsidP="00112FD0">
            <w:pPr>
              <w:spacing w:line="360" w:lineRule="auto"/>
              <w:jc w:val="thaiDistribute"/>
            </w:pPr>
            <w:r>
              <w:fldChar w:fldCharType="begin" w:fldLock="1"/>
            </w:r>
            <w:r>
              <w:instrText xml:space="preserve"> REF _Ref76732523 \h </w:instrText>
            </w:r>
            <w:r>
              <w:fldChar w:fldCharType="separate"/>
            </w:r>
            <w:r w:rsidR="00CF6494">
              <w:t xml:space="preserve"> </w:t>
            </w:r>
            <w:r w:rsidR="00CF6494">
              <w:rPr>
                <w:noProof/>
              </w:rPr>
              <w:t>4</w:t>
            </w:r>
            <w:r w:rsidR="00CF6494">
              <w:noBreakHyphen/>
            </w:r>
            <w:r w:rsidR="00CF6494">
              <w:rPr>
                <w:noProof/>
              </w:rPr>
              <w:t>71</w:t>
            </w:r>
            <w:r>
              <w:fldChar w:fldCharType="end"/>
            </w:r>
          </w:p>
        </w:tc>
        <w:tc>
          <w:tcPr>
            <w:tcW w:w="6868" w:type="dxa"/>
          </w:tcPr>
          <w:p w14:paraId="5E6019DF" w14:textId="054F89BE"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t>The 7-Node Example system log</w:t>
            </w:r>
            <w:r>
              <w:rPr>
                <w:spacing w:val="-8"/>
              </w:rPr>
              <w:fldChar w:fldCharType="end"/>
            </w:r>
          </w:p>
        </w:tc>
        <w:tc>
          <w:tcPr>
            <w:tcW w:w="753" w:type="dxa"/>
          </w:tcPr>
          <w:p w14:paraId="27CD6E3C" w14:textId="3A2E11F3" w:rsidR="00182FA3" w:rsidRPr="00112FD0" w:rsidRDefault="00CF6494" w:rsidP="00112FD0">
            <w:pPr>
              <w:spacing w:line="360" w:lineRule="auto"/>
              <w:jc w:val="thaiDistribute"/>
            </w:pPr>
            <w:r>
              <w:fldChar w:fldCharType="begin" w:fldLock="1"/>
            </w:r>
            <w:r>
              <w:instrText xml:space="preserve"> PAGEREF _Ref76755316 \h </w:instrText>
            </w:r>
            <w:r>
              <w:fldChar w:fldCharType="separate"/>
            </w:r>
            <w:r w:rsidR="00A4250B">
              <w:rPr>
                <w:noProof/>
              </w:rPr>
              <w:t>136</w:t>
            </w:r>
            <w:r>
              <w:fldChar w:fldCharType="end"/>
            </w:r>
          </w:p>
        </w:tc>
      </w:tr>
      <w:tr w:rsidR="000845E1" w:rsidRPr="00112FD0" w14:paraId="5E209C20" w14:textId="77777777" w:rsidTr="00CF6494">
        <w:tc>
          <w:tcPr>
            <w:tcW w:w="895" w:type="dxa"/>
          </w:tcPr>
          <w:p w14:paraId="70EB2CAE" w14:textId="769DA1F2" w:rsidR="000845E1" w:rsidRDefault="000845E1" w:rsidP="00112FD0">
            <w:pPr>
              <w:spacing w:line="360" w:lineRule="auto"/>
              <w:jc w:val="thaiDistribute"/>
            </w:pPr>
            <w:r>
              <w:fldChar w:fldCharType="begin" w:fldLock="1"/>
            </w:r>
            <w:r>
              <w:instrText xml:space="preserve"> REF _Ref76733852 \h </w:instrText>
            </w:r>
            <w:r>
              <w:fldChar w:fldCharType="separate"/>
            </w:r>
            <w:r w:rsidR="00CF6494">
              <w:t xml:space="preserve"> </w:t>
            </w:r>
            <w:r w:rsidR="00CF6494">
              <w:rPr>
                <w:noProof/>
              </w:rPr>
              <w:t>4</w:t>
            </w:r>
            <w:r w:rsidR="00CF6494">
              <w:noBreakHyphen/>
            </w:r>
            <w:r w:rsidR="00CF6494">
              <w:rPr>
                <w:noProof/>
              </w:rPr>
              <w:t>72</w:t>
            </w:r>
            <w:r>
              <w:fldChar w:fldCharType="end"/>
            </w:r>
          </w:p>
        </w:tc>
        <w:tc>
          <w:tcPr>
            <w:tcW w:w="6868" w:type="dxa"/>
          </w:tcPr>
          <w:p w14:paraId="091DF5DE" w14:textId="343D82BE" w:rsidR="000845E1" w:rsidRDefault="00CF6494" w:rsidP="00112FD0">
            <w:pPr>
              <w:spacing w:line="360" w:lineRule="auto"/>
              <w:ind w:left="-116"/>
              <w:rPr>
                <w:spacing w:val="-8"/>
              </w:rPr>
            </w:pPr>
            <w:r>
              <w:rPr>
                <w:spacing w:val="-8"/>
              </w:rPr>
              <w:fldChar w:fldCharType="begin" w:fldLock="1"/>
            </w:r>
            <w:r>
              <w:rPr>
                <w:spacing w:val="-8"/>
              </w:rPr>
              <w:instrText xml:space="preserve"> REF _Ref76935866 \h </w:instrText>
            </w:r>
            <w:r>
              <w:rPr>
                <w:spacing w:val="-8"/>
              </w:rPr>
            </w:r>
            <w:r>
              <w:rPr>
                <w:spacing w:val="-8"/>
              </w:rPr>
              <w:fldChar w:fldCharType="separate"/>
            </w:r>
            <w:r>
              <w:t>Process time required to complete the Document Query</w:t>
            </w:r>
            <w:r>
              <w:rPr>
                <w:spacing w:val="-8"/>
              </w:rPr>
              <w:fldChar w:fldCharType="end"/>
            </w:r>
          </w:p>
        </w:tc>
        <w:tc>
          <w:tcPr>
            <w:tcW w:w="753" w:type="dxa"/>
          </w:tcPr>
          <w:p w14:paraId="5D6DF36E" w14:textId="2A600DBD" w:rsidR="000845E1" w:rsidDel="000845E1" w:rsidRDefault="00897D78" w:rsidP="00112FD0">
            <w:pPr>
              <w:spacing w:line="360" w:lineRule="auto"/>
              <w:jc w:val="thaiDistribute"/>
            </w:pPr>
            <w:r>
              <w:fldChar w:fldCharType="begin" w:fldLock="1"/>
            </w:r>
            <w:r>
              <w:instrText xml:space="preserve"> PAGEREF _Ref76755321 \h </w:instrText>
            </w:r>
            <w:r>
              <w:fldChar w:fldCharType="separate"/>
            </w:r>
            <w:r w:rsidR="00A4250B">
              <w:rPr>
                <w:noProof/>
              </w:rPr>
              <w:t>138</w:t>
            </w:r>
            <w:r>
              <w:fldChar w:fldCharType="end"/>
            </w:r>
          </w:p>
        </w:tc>
      </w:tr>
      <w:tr w:rsidR="000845E1" w:rsidRPr="00112FD0" w14:paraId="3E3F891E" w14:textId="77777777" w:rsidTr="00CF6494">
        <w:tc>
          <w:tcPr>
            <w:tcW w:w="895" w:type="dxa"/>
          </w:tcPr>
          <w:p w14:paraId="14833AD1" w14:textId="185AB68E" w:rsidR="000845E1" w:rsidRDefault="000845E1" w:rsidP="00112FD0">
            <w:pPr>
              <w:spacing w:line="360" w:lineRule="auto"/>
              <w:jc w:val="thaiDistribute"/>
            </w:pPr>
            <w:r>
              <w:fldChar w:fldCharType="begin" w:fldLock="1"/>
            </w:r>
            <w:r>
              <w:instrText xml:space="preserve"> REF _Ref76734885 \h </w:instrText>
            </w:r>
            <w:r>
              <w:fldChar w:fldCharType="separate"/>
            </w:r>
            <w:r w:rsidR="00CF6494">
              <w:t xml:space="preserve"> </w:t>
            </w:r>
            <w:r w:rsidR="00CF6494">
              <w:rPr>
                <w:noProof/>
              </w:rPr>
              <w:t>4</w:t>
            </w:r>
            <w:r w:rsidR="00CF6494">
              <w:noBreakHyphen/>
            </w:r>
            <w:r w:rsidR="00CF6494">
              <w:rPr>
                <w:noProof/>
              </w:rPr>
              <w:t>73</w:t>
            </w:r>
            <w:r>
              <w:fldChar w:fldCharType="end"/>
            </w:r>
          </w:p>
        </w:tc>
        <w:tc>
          <w:tcPr>
            <w:tcW w:w="6868" w:type="dxa"/>
          </w:tcPr>
          <w:p w14:paraId="09743082" w14:textId="70DE42B1" w:rsidR="000845E1" w:rsidRDefault="000845E1" w:rsidP="00112FD0">
            <w:pPr>
              <w:spacing w:line="360" w:lineRule="auto"/>
              <w:ind w:left="-116"/>
              <w:rPr>
                <w:spacing w:val="-8"/>
              </w:rPr>
            </w:pPr>
            <w:r>
              <w:rPr>
                <w:spacing w:val="-8"/>
              </w:rPr>
              <w:fldChar w:fldCharType="begin" w:fldLock="1"/>
            </w:r>
            <w:r>
              <w:rPr>
                <w:spacing w:val="-8"/>
              </w:rPr>
              <w:instrText xml:space="preserve"> REF _Ref76755212 \h </w:instrText>
            </w:r>
            <w:r>
              <w:rPr>
                <w:spacing w:val="-8"/>
              </w:rPr>
            </w:r>
            <w:r>
              <w:rPr>
                <w:spacing w:val="-8"/>
              </w:rPr>
              <w:fldChar w:fldCharType="separate"/>
            </w:r>
            <w:r w:rsidR="00CF6494" w:rsidRPr="002541B6">
              <w:t xml:space="preserve">Performance comparison </w:t>
            </w:r>
            <w:r w:rsidR="00CF6494">
              <w:t>of</w:t>
            </w:r>
            <w:r w:rsidR="00CF6494" w:rsidRPr="002541B6">
              <w:t xml:space="preserve"> Document Register </w:t>
            </w:r>
            <w:r w:rsidR="00CF6494">
              <w:t>on node number variation setup</w:t>
            </w:r>
            <w:r>
              <w:rPr>
                <w:spacing w:val="-8"/>
              </w:rPr>
              <w:fldChar w:fldCharType="end"/>
            </w:r>
          </w:p>
        </w:tc>
        <w:tc>
          <w:tcPr>
            <w:tcW w:w="753" w:type="dxa"/>
          </w:tcPr>
          <w:p w14:paraId="497590C4" w14:textId="7444B7D6" w:rsidR="000845E1" w:rsidDel="000845E1" w:rsidRDefault="00897D78" w:rsidP="00112FD0">
            <w:pPr>
              <w:spacing w:line="360" w:lineRule="auto"/>
              <w:jc w:val="thaiDistribute"/>
            </w:pPr>
            <w:r>
              <w:fldChar w:fldCharType="begin" w:fldLock="1"/>
            </w:r>
            <w:r>
              <w:instrText xml:space="preserve"> PAGEREF _Ref76755329 \h </w:instrText>
            </w:r>
            <w:r>
              <w:fldChar w:fldCharType="separate"/>
            </w:r>
            <w:r w:rsidR="00A4250B">
              <w:rPr>
                <w:noProof/>
              </w:rPr>
              <w:t>140</w:t>
            </w:r>
            <w:r>
              <w:fldChar w:fldCharType="end"/>
            </w:r>
          </w:p>
        </w:tc>
      </w:tr>
      <w:tr w:rsidR="000845E1" w:rsidRPr="00112FD0" w14:paraId="627179AA" w14:textId="77777777" w:rsidTr="00CF6494">
        <w:tc>
          <w:tcPr>
            <w:tcW w:w="895" w:type="dxa"/>
          </w:tcPr>
          <w:p w14:paraId="37D7750D" w14:textId="6B1A1FF4" w:rsidR="000845E1" w:rsidRDefault="000845E1" w:rsidP="00112FD0">
            <w:pPr>
              <w:spacing w:line="360" w:lineRule="auto"/>
              <w:jc w:val="thaiDistribute"/>
            </w:pPr>
            <w:r>
              <w:fldChar w:fldCharType="begin" w:fldLock="1"/>
            </w:r>
            <w:r>
              <w:instrText xml:space="preserve"> REF _Ref76736002 \h </w:instrText>
            </w:r>
            <w:r>
              <w:fldChar w:fldCharType="separate"/>
            </w:r>
            <w:r w:rsidR="00CF6494">
              <w:t xml:space="preserve"> </w:t>
            </w:r>
            <w:r w:rsidR="00CF6494">
              <w:rPr>
                <w:noProof/>
              </w:rPr>
              <w:t>4</w:t>
            </w:r>
            <w:r w:rsidR="00CF6494">
              <w:noBreakHyphen/>
            </w:r>
            <w:r w:rsidR="00CF6494">
              <w:rPr>
                <w:noProof/>
              </w:rPr>
              <w:t>74</w:t>
            </w:r>
            <w:r>
              <w:fldChar w:fldCharType="end"/>
            </w:r>
          </w:p>
        </w:tc>
        <w:tc>
          <w:tcPr>
            <w:tcW w:w="6868" w:type="dxa"/>
          </w:tcPr>
          <w:p w14:paraId="5FB24219" w14:textId="5522D6B9" w:rsidR="000845E1" w:rsidRDefault="000845E1" w:rsidP="00112FD0">
            <w:pPr>
              <w:spacing w:line="360" w:lineRule="auto"/>
              <w:ind w:left="-116"/>
              <w:rPr>
                <w:spacing w:val="-8"/>
              </w:rPr>
            </w:pPr>
            <w:r>
              <w:rPr>
                <w:spacing w:val="-8"/>
              </w:rPr>
              <w:fldChar w:fldCharType="begin" w:fldLock="1"/>
            </w:r>
            <w:r>
              <w:rPr>
                <w:spacing w:val="-8"/>
              </w:rPr>
              <w:instrText xml:space="preserve"> REF _Ref76755218 \h </w:instrText>
            </w:r>
            <w:r>
              <w:rPr>
                <w:spacing w:val="-8"/>
              </w:rPr>
            </w:r>
            <w:r>
              <w:rPr>
                <w:spacing w:val="-8"/>
              </w:rPr>
              <w:fldChar w:fldCharType="separate"/>
            </w:r>
            <w:r w:rsidR="00CF6494">
              <w:t>Performance comparison inspected from each node in 7 Nodes setup</w:t>
            </w:r>
            <w:r>
              <w:rPr>
                <w:spacing w:val="-8"/>
              </w:rPr>
              <w:fldChar w:fldCharType="end"/>
            </w:r>
          </w:p>
        </w:tc>
        <w:tc>
          <w:tcPr>
            <w:tcW w:w="753" w:type="dxa"/>
          </w:tcPr>
          <w:p w14:paraId="549E92C5" w14:textId="39C30AA0" w:rsidR="000845E1" w:rsidDel="000845E1" w:rsidRDefault="00897D78" w:rsidP="00112FD0">
            <w:pPr>
              <w:spacing w:line="360" w:lineRule="auto"/>
              <w:jc w:val="thaiDistribute"/>
            </w:pPr>
            <w:r>
              <w:fldChar w:fldCharType="begin" w:fldLock="1"/>
            </w:r>
            <w:r>
              <w:instrText xml:space="preserve"> PAGEREF _Ref76755332 \h </w:instrText>
            </w:r>
            <w:r>
              <w:fldChar w:fldCharType="separate"/>
            </w:r>
            <w:r w:rsidR="00A4250B">
              <w:rPr>
                <w:noProof/>
              </w:rPr>
              <w:t>141</w:t>
            </w:r>
            <w:r>
              <w:fldChar w:fldCharType="end"/>
            </w:r>
          </w:p>
        </w:tc>
      </w:tr>
      <w:tr w:rsidR="000845E1" w:rsidRPr="00112FD0" w14:paraId="277F7BB0" w14:textId="77777777" w:rsidTr="00CF6494">
        <w:tc>
          <w:tcPr>
            <w:tcW w:w="895" w:type="dxa"/>
          </w:tcPr>
          <w:p w14:paraId="5FAAC3AD" w14:textId="6448C096" w:rsidR="000845E1" w:rsidRDefault="000845E1" w:rsidP="00112FD0">
            <w:pPr>
              <w:spacing w:line="360" w:lineRule="auto"/>
              <w:jc w:val="thaiDistribute"/>
            </w:pPr>
            <w:r>
              <w:fldChar w:fldCharType="begin" w:fldLock="1"/>
            </w:r>
            <w:r>
              <w:instrText xml:space="preserve"> REF _Ref76755108 \h </w:instrText>
            </w:r>
            <w:r>
              <w:fldChar w:fldCharType="separate"/>
            </w:r>
            <w:r w:rsidR="00CF6494">
              <w:t xml:space="preserve"> </w:t>
            </w:r>
            <w:r w:rsidR="00CF6494">
              <w:rPr>
                <w:noProof/>
              </w:rPr>
              <w:t>4</w:t>
            </w:r>
            <w:r w:rsidR="00CF6494">
              <w:noBreakHyphen/>
            </w:r>
            <w:r w:rsidR="00CF6494">
              <w:rPr>
                <w:noProof/>
              </w:rPr>
              <w:t>75</w:t>
            </w:r>
            <w:r>
              <w:fldChar w:fldCharType="end"/>
            </w:r>
          </w:p>
        </w:tc>
        <w:tc>
          <w:tcPr>
            <w:tcW w:w="6868" w:type="dxa"/>
          </w:tcPr>
          <w:p w14:paraId="3521B7FD" w14:textId="7CE08961" w:rsidR="000845E1" w:rsidRDefault="000845E1" w:rsidP="00112FD0">
            <w:pPr>
              <w:spacing w:line="360" w:lineRule="auto"/>
              <w:ind w:left="-116"/>
              <w:rPr>
                <w:spacing w:val="-8"/>
              </w:rPr>
            </w:pPr>
            <w:r>
              <w:rPr>
                <w:spacing w:val="-8"/>
              </w:rPr>
              <w:fldChar w:fldCharType="begin" w:fldLock="1"/>
            </w:r>
            <w:r>
              <w:rPr>
                <w:spacing w:val="-8"/>
              </w:rPr>
              <w:instrText xml:space="preserve"> REF _Ref76755221 \h </w:instrText>
            </w:r>
            <w:r>
              <w:rPr>
                <w:spacing w:val="-8"/>
              </w:rPr>
            </w:r>
            <w:r>
              <w:rPr>
                <w:spacing w:val="-8"/>
              </w:rPr>
              <w:fldChar w:fldCharType="separate"/>
            </w:r>
            <w:r w:rsidR="00CF6494">
              <w:t>Performance comparison inspected from each node in 6 Nodes setup</w:t>
            </w:r>
            <w:r>
              <w:rPr>
                <w:spacing w:val="-8"/>
              </w:rPr>
              <w:fldChar w:fldCharType="end"/>
            </w:r>
          </w:p>
        </w:tc>
        <w:tc>
          <w:tcPr>
            <w:tcW w:w="753" w:type="dxa"/>
          </w:tcPr>
          <w:p w14:paraId="699C2D37" w14:textId="3A361B43" w:rsidR="000845E1" w:rsidDel="000845E1" w:rsidRDefault="00897D78" w:rsidP="00112FD0">
            <w:pPr>
              <w:spacing w:line="360" w:lineRule="auto"/>
              <w:jc w:val="thaiDistribute"/>
            </w:pPr>
            <w:r>
              <w:fldChar w:fldCharType="begin" w:fldLock="1"/>
            </w:r>
            <w:r>
              <w:instrText xml:space="preserve"> PAGEREF _Ref76755335 \h </w:instrText>
            </w:r>
            <w:r>
              <w:fldChar w:fldCharType="separate"/>
            </w:r>
            <w:r w:rsidR="00A4250B">
              <w:rPr>
                <w:noProof/>
              </w:rPr>
              <w:t>142</w:t>
            </w:r>
            <w:r>
              <w:fldChar w:fldCharType="end"/>
            </w:r>
          </w:p>
        </w:tc>
      </w:tr>
      <w:tr w:rsidR="000845E1" w:rsidRPr="00112FD0" w14:paraId="7A162E7B" w14:textId="77777777" w:rsidTr="00CF6494">
        <w:tc>
          <w:tcPr>
            <w:tcW w:w="895" w:type="dxa"/>
          </w:tcPr>
          <w:p w14:paraId="1A1DE4A6" w14:textId="56111887" w:rsidR="000845E1" w:rsidRDefault="000845E1" w:rsidP="00112FD0">
            <w:pPr>
              <w:spacing w:line="360" w:lineRule="auto"/>
              <w:jc w:val="thaiDistribute"/>
            </w:pPr>
            <w:r>
              <w:fldChar w:fldCharType="begin" w:fldLock="1"/>
            </w:r>
            <w:r>
              <w:instrText xml:space="preserve"> REF _Ref76736011 \h </w:instrText>
            </w:r>
            <w:r>
              <w:fldChar w:fldCharType="separate"/>
            </w:r>
            <w:r w:rsidR="00CF6494">
              <w:t xml:space="preserve"> </w:t>
            </w:r>
            <w:r w:rsidR="00CF6494">
              <w:rPr>
                <w:noProof/>
              </w:rPr>
              <w:t>4</w:t>
            </w:r>
            <w:r w:rsidR="00CF6494">
              <w:noBreakHyphen/>
            </w:r>
            <w:r w:rsidR="00CF6494">
              <w:rPr>
                <w:noProof/>
              </w:rPr>
              <w:t>76</w:t>
            </w:r>
            <w:r>
              <w:fldChar w:fldCharType="end"/>
            </w:r>
          </w:p>
        </w:tc>
        <w:tc>
          <w:tcPr>
            <w:tcW w:w="6868" w:type="dxa"/>
          </w:tcPr>
          <w:p w14:paraId="07D984DB" w14:textId="3E2FA6B0" w:rsidR="000845E1" w:rsidRDefault="000845E1" w:rsidP="00112FD0">
            <w:pPr>
              <w:spacing w:line="360" w:lineRule="auto"/>
              <w:ind w:left="-116"/>
              <w:rPr>
                <w:spacing w:val="-8"/>
              </w:rPr>
            </w:pPr>
            <w:r>
              <w:rPr>
                <w:spacing w:val="-8"/>
              </w:rPr>
              <w:fldChar w:fldCharType="begin" w:fldLock="1"/>
            </w:r>
            <w:r>
              <w:rPr>
                <w:spacing w:val="-8"/>
              </w:rPr>
              <w:instrText xml:space="preserve"> REF _Ref76755225 \h </w:instrText>
            </w:r>
            <w:r>
              <w:rPr>
                <w:spacing w:val="-8"/>
              </w:rPr>
            </w:r>
            <w:r>
              <w:rPr>
                <w:spacing w:val="-8"/>
              </w:rPr>
              <w:fldChar w:fldCharType="separate"/>
            </w:r>
            <w:r w:rsidR="00CF6494">
              <w:t>Performance comparison inspected from each node in 5 Nodes setup</w:t>
            </w:r>
            <w:r>
              <w:rPr>
                <w:spacing w:val="-8"/>
              </w:rPr>
              <w:fldChar w:fldCharType="end"/>
            </w:r>
          </w:p>
        </w:tc>
        <w:tc>
          <w:tcPr>
            <w:tcW w:w="753" w:type="dxa"/>
          </w:tcPr>
          <w:p w14:paraId="3ECA8326" w14:textId="215F37A3" w:rsidR="000845E1" w:rsidDel="000845E1" w:rsidRDefault="00897D78" w:rsidP="00112FD0">
            <w:pPr>
              <w:spacing w:line="360" w:lineRule="auto"/>
              <w:jc w:val="thaiDistribute"/>
            </w:pPr>
            <w:r>
              <w:fldChar w:fldCharType="begin" w:fldLock="1"/>
            </w:r>
            <w:r>
              <w:instrText xml:space="preserve"> PAGEREF _Ref76755338 \h </w:instrText>
            </w:r>
            <w:r>
              <w:fldChar w:fldCharType="separate"/>
            </w:r>
            <w:r w:rsidR="00A4250B">
              <w:rPr>
                <w:noProof/>
              </w:rPr>
              <w:t>142</w:t>
            </w:r>
            <w:r>
              <w:fldChar w:fldCharType="end"/>
            </w:r>
          </w:p>
        </w:tc>
      </w:tr>
      <w:tr w:rsidR="000845E1" w:rsidRPr="00112FD0" w14:paraId="459EA9CB" w14:textId="77777777" w:rsidTr="00CF6494">
        <w:tc>
          <w:tcPr>
            <w:tcW w:w="895" w:type="dxa"/>
          </w:tcPr>
          <w:p w14:paraId="6ABBE6B4" w14:textId="68E6CB4E" w:rsidR="000845E1" w:rsidRDefault="000845E1" w:rsidP="00112FD0">
            <w:pPr>
              <w:spacing w:line="360" w:lineRule="auto"/>
              <w:jc w:val="thaiDistribute"/>
            </w:pPr>
            <w:r>
              <w:fldChar w:fldCharType="begin" w:fldLock="1"/>
            </w:r>
            <w:r>
              <w:instrText xml:space="preserve"> REF _Ref76736744 \h </w:instrText>
            </w:r>
            <w:r>
              <w:fldChar w:fldCharType="separate"/>
            </w:r>
            <w:r w:rsidR="00CF6494">
              <w:t xml:space="preserve"> </w:t>
            </w:r>
            <w:r w:rsidR="00CF6494">
              <w:rPr>
                <w:noProof/>
              </w:rPr>
              <w:t>4</w:t>
            </w:r>
            <w:r w:rsidR="00CF6494">
              <w:noBreakHyphen/>
            </w:r>
            <w:r w:rsidR="00CF6494">
              <w:rPr>
                <w:noProof/>
              </w:rPr>
              <w:t>77</w:t>
            </w:r>
            <w:r>
              <w:fldChar w:fldCharType="end"/>
            </w:r>
          </w:p>
        </w:tc>
        <w:tc>
          <w:tcPr>
            <w:tcW w:w="6868" w:type="dxa"/>
          </w:tcPr>
          <w:p w14:paraId="458E7EFA" w14:textId="645271F6" w:rsidR="000845E1" w:rsidRDefault="000845E1" w:rsidP="00112FD0">
            <w:pPr>
              <w:spacing w:line="360" w:lineRule="auto"/>
              <w:ind w:left="-116"/>
              <w:rPr>
                <w:spacing w:val="-8"/>
              </w:rPr>
            </w:pPr>
            <w:r>
              <w:rPr>
                <w:spacing w:val="-8"/>
              </w:rPr>
              <w:fldChar w:fldCharType="begin" w:fldLock="1"/>
            </w:r>
            <w:r>
              <w:rPr>
                <w:spacing w:val="-8"/>
              </w:rPr>
              <w:instrText xml:space="preserve"> REF _Ref76755230 \h </w:instrText>
            </w:r>
            <w:r>
              <w:rPr>
                <w:spacing w:val="-8"/>
              </w:rPr>
            </w:r>
            <w:r>
              <w:rPr>
                <w:spacing w:val="-8"/>
              </w:rPr>
              <w:fldChar w:fldCharType="separate"/>
            </w:r>
            <w:r w:rsidR="00CF6494">
              <w:t>Performance comparison of average process time for each node number variation setup</w:t>
            </w:r>
            <w:r>
              <w:rPr>
                <w:spacing w:val="-8"/>
              </w:rPr>
              <w:fldChar w:fldCharType="end"/>
            </w:r>
          </w:p>
        </w:tc>
        <w:tc>
          <w:tcPr>
            <w:tcW w:w="753" w:type="dxa"/>
          </w:tcPr>
          <w:p w14:paraId="06AA12C4" w14:textId="07531257" w:rsidR="000845E1" w:rsidDel="000845E1" w:rsidRDefault="00897D78" w:rsidP="00112FD0">
            <w:pPr>
              <w:spacing w:line="360" w:lineRule="auto"/>
              <w:jc w:val="thaiDistribute"/>
            </w:pPr>
            <w:r>
              <w:fldChar w:fldCharType="begin" w:fldLock="1"/>
            </w:r>
            <w:r>
              <w:instrText xml:space="preserve"> PAGEREF _Ref76755340 \h </w:instrText>
            </w:r>
            <w:r>
              <w:fldChar w:fldCharType="separate"/>
            </w:r>
            <w:r w:rsidR="00A4250B">
              <w:rPr>
                <w:noProof/>
              </w:rPr>
              <w:t>143</w:t>
            </w:r>
            <w:r>
              <w:fldChar w:fldCharType="end"/>
            </w:r>
          </w:p>
        </w:tc>
      </w:tr>
      <w:tr w:rsidR="00953A5A" w:rsidRPr="00112FD0" w14:paraId="72529BA9" w14:textId="77777777" w:rsidTr="00CF6494">
        <w:tc>
          <w:tcPr>
            <w:tcW w:w="895" w:type="dxa"/>
          </w:tcPr>
          <w:p w14:paraId="589D79D7" w14:textId="79126E7C" w:rsidR="00953A5A" w:rsidRDefault="00802CE7" w:rsidP="00112FD0">
            <w:pPr>
              <w:spacing w:line="360" w:lineRule="auto"/>
              <w:jc w:val="thaiDistribute"/>
            </w:pPr>
            <w:r>
              <w:fldChar w:fldCharType="begin" w:fldLock="1"/>
            </w:r>
            <w:r>
              <w:instrText xml:space="preserve"> REF _Ref76927450 \h </w:instrText>
            </w:r>
            <w:r>
              <w:fldChar w:fldCharType="separate"/>
            </w:r>
            <w:r w:rsidR="00CF6494">
              <w:t xml:space="preserve"> </w:t>
            </w:r>
            <w:r w:rsidR="00CF6494">
              <w:rPr>
                <w:noProof/>
              </w:rPr>
              <w:t>4</w:t>
            </w:r>
            <w:r w:rsidR="00CF6494">
              <w:noBreakHyphen/>
            </w:r>
            <w:r w:rsidR="00CF6494">
              <w:rPr>
                <w:noProof/>
              </w:rPr>
              <w:t>78</w:t>
            </w:r>
            <w:r>
              <w:fldChar w:fldCharType="end"/>
            </w:r>
          </w:p>
        </w:tc>
        <w:tc>
          <w:tcPr>
            <w:tcW w:w="6868" w:type="dxa"/>
          </w:tcPr>
          <w:p w14:paraId="2C582332" w14:textId="5B593667" w:rsidR="00953A5A" w:rsidRDefault="00CF6494" w:rsidP="00112FD0">
            <w:pPr>
              <w:spacing w:line="360" w:lineRule="auto"/>
              <w:ind w:left="-116"/>
              <w:rPr>
                <w:spacing w:val="-8"/>
              </w:rPr>
            </w:pPr>
            <w:r>
              <w:rPr>
                <w:spacing w:val="-8"/>
              </w:rPr>
              <w:fldChar w:fldCharType="begin" w:fldLock="1"/>
            </w:r>
            <w:r>
              <w:rPr>
                <w:spacing w:val="-8"/>
              </w:rPr>
              <w:instrText xml:space="preserve"> REF _Ref76935880 \h </w:instrText>
            </w:r>
            <w:r>
              <w:rPr>
                <w:spacing w:val="-8"/>
              </w:rPr>
            </w:r>
            <w:r>
              <w:rPr>
                <w:spacing w:val="-8"/>
              </w:rPr>
              <w:fldChar w:fldCharType="separate"/>
            </w:r>
            <w:r w:rsidRPr="0096498E">
              <w:t xml:space="preserve">Performance comparison between </w:t>
            </w:r>
            <w:r>
              <w:br/>
            </w:r>
            <w:r w:rsidRPr="0096498E">
              <w:t xml:space="preserve">when only a single node performs the Document Register </w:t>
            </w:r>
            <w:r>
              <w:br/>
            </w:r>
            <w:r w:rsidRPr="0096498E">
              <w:t>and when all nodes perform the Document Register at the same time</w:t>
            </w:r>
            <w:r>
              <w:rPr>
                <w:spacing w:val="-8"/>
              </w:rPr>
              <w:fldChar w:fldCharType="end"/>
            </w:r>
          </w:p>
        </w:tc>
        <w:tc>
          <w:tcPr>
            <w:tcW w:w="753" w:type="dxa"/>
          </w:tcPr>
          <w:p w14:paraId="4C4AF2D4" w14:textId="49849095" w:rsidR="00953A5A" w:rsidRDefault="00CF6494" w:rsidP="00112FD0">
            <w:pPr>
              <w:spacing w:line="360" w:lineRule="auto"/>
              <w:jc w:val="thaiDistribute"/>
            </w:pPr>
            <w:r>
              <w:fldChar w:fldCharType="begin" w:fldLock="1"/>
            </w:r>
            <w:r>
              <w:instrText xml:space="preserve"> PAGEREF _Ref76935886 \h </w:instrText>
            </w:r>
            <w:r>
              <w:fldChar w:fldCharType="separate"/>
            </w:r>
            <w:r w:rsidR="00A4250B">
              <w:rPr>
                <w:noProof/>
              </w:rPr>
              <w:t>145</w:t>
            </w:r>
            <w:r>
              <w:fldChar w:fldCharType="end"/>
            </w:r>
          </w:p>
        </w:tc>
      </w:tr>
      <w:tr w:rsidR="000845E1" w:rsidRPr="00112FD0" w14:paraId="0703EF3A" w14:textId="77777777" w:rsidTr="00CF6494">
        <w:tc>
          <w:tcPr>
            <w:tcW w:w="895" w:type="dxa"/>
          </w:tcPr>
          <w:p w14:paraId="0C8F7455" w14:textId="5325949D" w:rsidR="000845E1" w:rsidRDefault="000845E1" w:rsidP="00112FD0">
            <w:pPr>
              <w:spacing w:line="360" w:lineRule="auto"/>
              <w:jc w:val="thaiDistribute"/>
            </w:pPr>
            <w:r>
              <w:fldChar w:fldCharType="begin" w:fldLock="1"/>
            </w:r>
            <w:r>
              <w:instrText xml:space="preserve"> REF _Ref76739775 \h </w:instrText>
            </w:r>
            <w:r>
              <w:fldChar w:fldCharType="separate"/>
            </w:r>
            <w:r w:rsidR="00CF6494">
              <w:t xml:space="preserve"> </w:t>
            </w:r>
            <w:r w:rsidR="00CF6494">
              <w:rPr>
                <w:noProof/>
              </w:rPr>
              <w:t>4</w:t>
            </w:r>
            <w:r w:rsidR="00CF6494">
              <w:noBreakHyphen/>
            </w:r>
            <w:r w:rsidR="00CF6494">
              <w:rPr>
                <w:noProof/>
              </w:rPr>
              <w:t>79</w:t>
            </w:r>
            <w:r>
              <w:fldChar w:fldCharType="end"/>
            </w:r>
          </w:p>
        </w:tc>
        <w:tc>
          <w:tcPr>
            <w:tcW w:w="6868" w:type="dxa"/>
          </w:tcPr>
          <w:p w14:paraId="766E86B7" w14:textId="69CB8260" w:rsidR="000845E1" w:rsidRDefault="000845E1" w:rsidP="00112FD0">
            <w:pPr>
              <w:spacing w:line="360" w:lineRule="auto"/>
              <w:ind w:left="-116"/>
              <w:rPr>
                <w:spacing w:val="-8"/>
              </w:rPr>
            </w:pPr>
            <w:r>
              <w:rPr>
                <w:spacing w:val="-8"/>
              </w:rPr>
              <w:fldChar w:fldCharType="begin" w:fldLock="1"/>
            </w:r>
            <w:r>
              <w:rPr>
                <w:spacing w:val="-8"/>
              </w:rPr>
              <w:instrText xml:space="preserve"> REF _Ref76755233 \h </w:instrText>
            </w:r>
            <w:r>
              <w:rPr>
                <w:spacing w:val="-8"/>
              </w:rPr>
            </w:r>
            <w:r>
              <w:rPr>
                <w:spacing w:val="-8"/>
              </w:rPr>
              <w:fldChar w:fldCharType="separate"/>
            </w:r>
            <w:r w:rsidR="00CF6494" w:rsidRPr="00426176">
              <w:rPr>
                <w:rFonts w:cstheme="minorBidi"/>
              </w:rPr>
              <w:t xml:space="preserve">Performance comparison inspected from each node in </w:t>
            </w:r>
            <w:r w:rsidR="00CF6494">
              <w:rPr>
                <w:rFonts w:cstheme="minorBidi"/>
              </w:rPr>
              <w:t>7</w:t>
            </w:r>
            <w:r w:rsidR="00CF6494" w:rsidRPr="00426176">
              <w:rPr>
                <w:rFonts w:cs="Cordia New"/>
                <w:cs/>
              </w:rPr>
              <w:t xml:space="preserve"> </w:t>
            </w:r>
            <w:r w:rsidR="00CF6494" w:rsidRPr="00426176">
              <w:rPr>
                <w:rFonts w:cstheme="minorBidi"/>
              </w:rPr>
              <w:t>Nodes setup</w:t>
            </w:r>
            <w:r w:rsidR="00CF6494">
              <w:rPr>
                <w:rFonts w:cstheme="minorBidi" w:hint="cs"/>
                <w:cs/>
              </w:rPr>
              <w:t xml:space="preserve"> </w:t>
            </w:r>
            <w:r w:rsidR="00CF6494">
              <w:rPr>
                <w:rFonts w:cstheme="minorBidi"/>
                <w:noProof/>
              </w:rPr>
              <w:t xml:space="preserve"> </w:t>
            </w:r>
            <w:r w:rsidR="00CF6494">
              <w:rPr>
                <w:rFonts w:cstheme="minorBidi"/>
                <w:noProof/>
              </w:rPr>
              <w:br/>
              <w:t>trigger both Document Register and Document Query</w:t>
            </w:r>
            <w:r>
              <w:rPr>
                <w:spacing w:val="-8"/>
              </w:rPr>
              <w:fldChar w:fldCharType="end"/>
            </w:r>
          </w:p>
        </w:tc>
        <w:tc>
          <w:tcPr>
            <w:tcW w:w="753" w:type="dxa"/>
          </w:tcPr>
          <w:p w14:paraId="09331045" w14:textId="389BF2CA" w:rsidR="000845E1" w:rsidDel="000845E1" w:rsidRDefault="00897D78" w:rsidP="00112FD0">
            <w:pPr>
              <w:spacing w:line="360" w:lineRule="auto"/>
              <w:jc w:val="thaiDistribute"/>
            </w:pPr>
            <w:r>
              <w:fldChar w:fldCharType="begin" w:fldLock="1"/>
            </w:r>
            <w:r>
              <w:instrText xml:space="preserve"> PAGEREF _Ref76755343 \h </w:instrText>
            </w:r>
            <w:r>
              <w:fldChar w:fldCharType="separate"/>
            </w:r>
            <w:r w:rsidR="00A4250B">
              <w:rPr>
                <w:noProof/>
              </w:rPr>
              <w:t>146</w:t>
            </w:r>
            <w:r>
              <w:fldChar w:fldCharType="end"/>
            </w:r>
          </w:p>
        </w:tc>
      </w:tr>
      <w:tr w:rsidR="000845E1" w:rsidRPr="00112FD0" w14:paraId="13186E96" w14:textId="77777777" w:rsidTr="00CF6494">
        <w:tc>
          <w:tcPr>
            <w:tcW w:w="895" w:type="dxa"/>
          </w:tcPr>
          <w:p w14:paraId="2BAFD906" w14:textId="63C337C1" w:rsidR="000845E1" w:rsidRDefault="000845E1" w:rsidP="00112FD0">
            <w:pPr>
              <w:spacing w:line="360" w:lineRule="auto"/>
              <w:jc w:val="thaiDistribute"/>
            </w:pPr>
            <w:r>
              <w:fldChar w:fldCharType="begin" w:fldLock="1"/>
            </w:r>
            <w:r>
              <w:instrText xml:space="preserve"> REF _Ref76755121 \h </w:instrText>
            </w:r>
            <w:r>
              <w:fldChar w:fldCharType="separate"/>
            </w:r>
            <w:r w:rsidR="00CF6494">
              <w:t xml:space="preserve"> </w:t>
            </w:r>
            <w:r w:rsidR="00CF6494">
              <w:rPr>
                <w:noProof/>
              </w:rPr>
              <w:t>4</w:t>
            </w:r>
            <w:r w:rsidR="00CF6494">
              <w:noBreakHyphen/>
            </w:r>
            <w:r w:rsidR="00CF6494">
              <w:rPr>
                <w:noProof/>
              </w:rPr>
              <w:t>80</w:t>
            </w:r>
            <w:r>
              <w:fldChar w:fldCharType="end"/>
            </w:r>
          </w:p>
        </w:tc>
        <w:tc>
          <w:tcPr>
            <w:tcW w:w="6868" w:type="dxa"/>
          </w:tcPr>
          <w:p w14:paraId="14257DDE" w14:textId="1F9A5C8A" w:rsidR="000845E1" w:rsidRDefault="000845E1" w:rsidP="00112FD0">
            <w:pPr>
              <w:spacing w:line="360" w:lineRule="auto"/>
              <w:ind w:left="-116"/>
              <w:rPr>
                <w:spacing w:val="-8"/>
              </w:rPr>
            </w:pPr>
            <w:r>
              <w:rPr>
                <w:spacing w:val="-8"/>
              </w:rPr>
              <w:fldChar w:fldCharType="begin" w:fldLock="1"/>
            </w:r>
            <w:r>
              <w:rPr>
                <w:spacing w:val="-8"/>
              </w:rPr>
              <w:instrText xml:space="preserve"> REF _Ref76755237 \h </w:instrText>
            </w:r>
            <w:r>
              <w:rPr>
                <w:spacing w:val="-8"/>
              </w:rPr>
            </w:r>
            <w:r>
              <w:rPr>
                <w:spacing w:val="-8"/>
              </w:rPr>
              <w:fldChar w:fldCharType="separate"/>
            </w:r>
            <w:r w:rsidR="00CF6494" w:rsidRPr="00613A34">
              <w:t xml:space="preserve">Performance comparison inspected from each node in </w:t>
            </w:r>
            <w:r w:rsidR="00CF6494">
              <w:t>6</w:t>
            </w:r>
            <w:r w:rsidR="00CF6494" w:rsidRPr="00613A34">
              <w:t xml:space="preserve"> Nodes setup </w:t>
            </w:r>
            <w:r w:rsidR="00CF6494">
              <w:br/>
            </w:r>
            <w:r w:rsidR="00CF6494" w:rsidRPr="00613A34">
              <w:t>trigger both Document Register and Document Query</w:t>
            </w:r>
            <w:r>
              <w:rPr>
                <w:spacing w:val="-8"/>
              </w:rPr>
              <w:fldChar w:fldCharType="end"/>
            </w:r>
          </w:p>
        </w:tc>
        <w:tc>
          <w:tcPr>
            <w:tcW w:w="753" w:type="dxa"/>
          </w:tcPr>
          <w:p w14:paraId="7D5A7A72" w14:textId="02CADD81" w:rsidR="000845E1" w:rsidDel="000845E1" w:rsidRDefault="00897D78" w:rsidP="00112FD0">
            <w:pPr>
              <w:spacing w:line="360" w:lineRule="auto"/>
              <w:jc w:val="thaiDistribute"/>
            </w:pPr>
            <w:r>
              <w:fldChar w:fldCharType="begin" w:fldLock="1"/>
            </w:r>
            <w:r>
              <w:instrText xml:space="preserve"> PAGEREF _Ref76755350 \h </w:instrText>
            </w:r>
            <w:r>
              <w:fldChar w:fldCharType="separate"/>
            </w:r>
            <w:r w:rsidR="00A4250B">
              <w:rPr>
                <w:noProof/>
              </w:rPr>
              <w:t>147</w:t>
            </w:r>
            <w:r>
              <w:fldChar w:fldCharType="end"/>
            </w:r>
          </w:p>
        </w:tc>
      </w:tr>
      <w:tr w:rsidR="000845E1" w:rsidRPr="00112FD0" w14:paraId="549C4137" w14:textId="77777777" w:rsidTr="00CF6494">
        <w:tc>
          <w:tcPr>
            <w:tcW w:w="895" w:type="dxa"/>
          </w:tcPr>
          <w:p w14:paraId="041FB603" w14:textId="533ED675" w:rsidR="000845E1" w:rsidRDefault="000845E1" w:rsidP="00112FD0">
            <w:pPr>
              <w:spacing w:line="360" w:lineRule="auto"/>
              <w:jc w:val="thaiDistribute"/>
            </w:pPr>
            <w:r>
              <w:lastRenderedPageBreak/>
              <w:fldChar w:fldCharType="begin" w:fldLock="1"/>
            </w:r>
            <w:r>
              <w:instrText xml:space="preserve"> REF _Ref76739784 \h </w:instrText>
            </w:r>
            <w:r>
              <w:fldChar w:fldCharType="separate"/>
            </w:r>
            <w:r w:rsidR="00CF6494">
              <w:t xml:space="preserve"> </w:t>
            </w:r>
            <w:r w:rsidR="00CF6494">
              <w:rPr>
                <w:noProof/>
              </w:rPr>
              <w:t>4</w:t>
            </w:r>
            <w:r w:rsidR="00CF6494">
              <w:noBreakHyphen/>
            </w:r>
            <w:r w:rsidR="00CF6494">
              <w:rPr>
                <w:noProof/>
              </w:rPr>
              <w:t>81</w:t>
            </w:r>
            <w:r>
              <w:fldChar w:fldCharType="end"/>
            </w:r>
          </w:p>
        </w:tc>
        <w:tc>
          <w:tcPr>
            <w:tcW w:w="6868" w:type="dxa"/>
          </w:tcPr>
          <w:p w14:paraId="4F963894" w14:textId="3FFBCA5D" w:rsidR="000845E1" w:rsidRDefault="000845E1" w:rsidP="00112FD0">
            <w:pPr>
              <w:spacing w:line="360" w:lineRule="auto"/>
              <w:ind w:left="-116"/>
              <w:rPr>
                <w:spacing w:val="-8"/>
              </w:rPr>
            </w:pPr>
            <w:r>
              <w:rPr>
                <w:spacing w:val="-8"/>
              </w:rPr>
              <w:fldChar w:fldCharType="begin" w:fldLock="1"/>
            </w:r>
            <w:r>
              <w:rPr>
                <w:spacing w:val="-8"/>
              </w:rPr>
              <w:instrText xml:space="preserve"> REF _Ref76755245 \h </w:instrText>
            </w:r>
            <w:r>
              <w:rPr>
                <w:spacing w:val="-8"/>
              </w:rPr>
            </w:r>
            <w:r>
              <w:rPr>
                <w:spacing w:val="-8"/>
              </w:rPr>
              <w:fldChar w:fldCharType="separate"/>
            </w:r>
            <w:r w:rsidR="00CF6494" w:rsidRPr="00170534">
              <w:t xml:space="preserve">Performance comparison inspected from each node in </w:t>
            </w:r>
            <w:r w:rsidR="00CF6494">
              <w:t>5</w:t>
            </w:r>
            <w:r w:rsidR="00CF6494" w:rsidRPr="00170534">
              <w:t xml:space="preserve"> Nodes setup </w:t>
            </w:r>
            <w:r w:rsidR="00CF6494">
              <w:br/>
            </w:r>
            <w:r w:rsidR="00CF6494" w:rsidRPr="00170534">
              <w:t>trigger both Document Register and Document Query</w:t>
            </w:r>
            <w:r>
              <w:rPr>
                <w:spacing w:val="-8"/>
              </w:rPr>
              <w:fldChar w:fldCharType="end"/>
            </w:r>
          </w:p>
        </w:tc>
        <w:tc>
          <w:tcPr>
            <w:tcW w:w="753" w:type="dxa"/>
          </w:tcPr>
          <w:p w14:paraId="5105550A" w14:textId="0F0457CD" w:rsidR="000845E1" w:rsidDel="000845E1" w:rsidRDefault="00897D78" w:rsidP="00112FD0">
            <w:pPr>
              <w:spacing w:line="360" w:lineRule="auto"/>
              <w:jc w:val="thaiDistribute"/>
            </w:pPr>
            <w:r>
              <w:fldChar w:fldCharType="begin" w:fldLock="1"/>
            </w:r>
            <w:r>
              <w:instrText xml:space="preserve"> PAGEREF _Ref76755354 \h </w:instrText>
            </w:r>
            <w:r>
              <w:fldChar w:fldCharType="separate"/>
            </w:r>
            <w:r w:rsidR="00A4250B">
              <w:rPr>
                <w:noProof/>
              </w:rPr>
              <w:t>147</w:t>
            </w:r>
            <w:r>
              <w:fldChar w:fldCharType="end"/>
            </w:r>
          </w:p>
        </w:tc>
      </w:tr>
      <w:tr w:rsidR="000845E1" w:rsidRPr="00112FD0" w14:paraId="01CF1B6A" w14:textId="77777777" w:rsidTr="00CF6494">
        <w:tc>
          <w:tcPr>
            <w:tcW w:w="895" w:type="dxa"/>
          </w:tcPr>
          <w:p w14:paraId="479271B1" w14:textId="2CB61D33" w:rsidR="000845E1" w:rsidRDefault="000845E1" w:rsidP="00112FD0">
            <w:pPr>
              <w:spacing w:line="360" w:lineRule="auto"/>
              <w:jc w:val="thaiDistribute"/>
            </w:pPr>
            <w:r>
              <w:fldChar w:fldCharType="begin" w:fldLock="1"/>
            </w:r>
            <w:r>
              <w:instrText xml:space="preserve"> REF _Ref76740145 \h </w:instrText>
            </w:r>
            <w:r>
              <w:fldChar w:fldCharType="separate"/>
            </w:r>
            <w:r w:rsidR="00CF6494">
              <w:t xml:space="preserve"> </w:t>
            </w:r>
            <w:r w:rsidR="00CF6494">
              <w:rPr>
                <w:noProof/>
              </w:rPr>
              <w:t>4</w:t>
            </w:r>
            <w:r w:rsidR="00CF6494">
              <w:noBreakHyphen/>
            </w:r>
            <w:r w:rsidR="00CF6494">
              <w:rPr>
                <w:noProof/>
              </w:rPr>
              <w:t>82</w:t>
            </w:r>
            <w:r>
              <w:fldChar w:fldCharType="end"/>
            </w:r>
          </w:p>
        </w:tc>
        <w:tc>
          <w:tcPr>
            <w:tcW w:w="6868" w:type="dxa"/>
          </w:tcPr>
          <w:p w14:paraId="5820789A" w14:textId="41C5B014" w:rsidR="000845E1" w:rsidRDefault="000845E1" w:rsidP="00112FD0">
            <w:pPr>
              <w:spacing w:line="360" w:lineRule="auto"/>
              <w:ind w:left="-116"/>
              <w:rPr>
                <w:spacing w:val="-8"/>
              </w:rPr>
            </w:pPr>
            <w:r>
              <w:rPr>
                <w:spacing w:val="-8"/>
              </w:rPr>
              <w:fldChar w:fldCharType="begin" w:fldLock="1"/>
            </w:r>
            <w:r>
              <w:rPr>
                <w:spacing w:val="-8"/>
              </w:rPr>
              <w:instrText xml:space="preserve"> REF _Ref76755249 \h </w:instrText>
            </w:r>
            <w:r>
              <w:rPr>
                <w:spacing w:val="-8"/>
              </w:rPr>
            </w:r>
            <w:r>
              <w:rPr>
                <w:spacing w:val="-8"/>
              </w:rPr>
              <w:fldChar w:fldCharType="separate"/>
            </w:r>
            <w:r w:rsidR="00CF6494" w:rsidRPr="0020439F">
              <w:t>Performance comparison of average process time for each node number variation setup</w:t>
            </w:r>
            <w:r>
              <w:rPr>
                <w:spacing w:val="-8"/>
              </w:rPr>
              <w:fldChar w:fldCharType="end"/>
            </w:r>
          </w:p>
        </w:tc>
        <w:tc>
          <w:tcPr>
            <w:tcW w:w="753" w:type="dxa"/>
          </w:tcPr>
          <w:p w14:paraId="70BF9BF6" w14:textId="563CAA43" w:rsidR="000845E1" w:rsidDel="000845E1" w:rsidRDefault="00897D78" w:rsidP="00112FD0">
            <w:pPr>
              <w:spacing w:line="360" w:lineRule="auto"/>
              <w:jc w:val="thaiDistribute"/>
            </w:pPr>
            <w:r>
              <w:fldChar w:fldCharType="begin" w:fldLock="1"/>
            </w:r>
            <w:r>
              <w:instrText xml:space="preserve"> PAGEREF _Ref76755364 \h </w:instrText>
            </w:r>
            <w:r>
              <w:fldChar w:fldCharType="separate"/>
            </w:r>
            <w:r w:rsidR="00A4250B">
              <w:rPr>
                <w:noProof/>
              </w:rPr>
              <w:t>148</w:t>
            </w:r>
            <w:r>
              <w:fldChar w:fldCharType="end"/>
            </w:r>
          </w:p>
        </w:tc>
      </w:tr>
      <w:tr w:rsidR="000845E1" w:rsidRPr="00112FD0" w14:paraId="03485205" w14:textId="77777777" w:rsidTr="00CF6494">
        <w:tc>
          <w:tcPr>
            <w:tcW w:w="895" w:type="dxa"/>
          </w:tcPr>
          <w:p w14:paraId="1CD0A797" w14:textId="618AE712" w:rsidR="000845E1" w:rsidRDefault="000845E1" w:rsidP="00112FD0">
            <w:pPr>
              <w:spacing w:line="360" w:lineRule="auto"/>
              <w:jc w:val="thaiDistribute"/>
            </w:pPr>
            <w:r>
              <w:fldChar w:fldCharType="begin" w:fldLock="1"/>
            </w:r>
            <w:r>
              <w:instrText xml:space="preserve"> REF _Ref76741656 \h </w:instrText>
            </w:r>
            <w:r>
              <w:fldChar w:fldCharType="separate"/>
            </w:r>
            <w:r w:rsidR="00CF6494">
              <w:t xml:space="preserve"> </w:t>
            </w:r>
            <w:r w:rsidR="00CF6494">
              <w:rPr>
                <w:noProof/>
              </w:rPr>
              <w:t>4</w:t>
            </w:r>
            <w:r w:rsidR="00CF6494">
              <w:noBreakHyphen/>
            </w:r>
            <w:r w:rsidR="00CF6494">
              <w:rPr>
                <w:noProof/>
              </w:rPr>
              <w:t>83</w:t>
            </w:r>
            <w:r>
              <w:fldChar w:fldCharType="end"/>
            </w:r>
          </w:p>
        </w:tc>
        <w:tc>
          <w:tcPr>
            <w:tcW w:w="6868" w:type="dxa"/>
          </w:tcPr>
          <w:p w14:paraId="0BBA14FD" w14:textId="1081931C" w:rsidR="000845E1" w:rsidRDefault="000845E1" w:rsidP="00112FD0">
            <w:pPr>
              <w:spacing w:line="360" w:lineRule="auto"/>
              <w:ind w:left="-116"/>
              <w:rPr>
                <w:spacing w:val="-8"/>
              </w:rPr>
            </w:pPr>
            <w:r>
              <w:rPr>
                <w:spacing w:val="-8"/>
              </w:rPr>
              <w:fldChar w:fldCharType="begin" w:fldLock="1"/>
            </w:r>
            <w:r>
              <w:rPr>
                <w:spacing w:val="-8"/>
              </w:rPr>
              <w:instrText xml:space="preserve"> REF _Ref76755252 \h </w:instrText>
            </w:r>
            <w:r>
              <w:rPr>
                <w:spacing w:val="-8"/>
              </w:rPr>
            </w:r>
            <w:r>
              <w:rPr>
                <w:spacing w:val="-8"/>
              </w:rPr>
              <w:fldChar w:fldCharType="separate"/>
            </w:r>
            <w:r w:rsidR="00CF6494">
              <w:t xml:space="preserve">Performance comparison between trigger the Document Register function, </w:t>
            </w:r>
            <w:r w:rsidR="00CF6494">
              <w:rPr>
                <w:rFonts w:cstheme="minorBidi"/>
                <w:cs/>
              </w:rPr>
              <w:br/>
            </w:r>
            <w:r w:rsidR="00CF6494">
              <w:t>with and without the Document Query function</w:t>
            </w:r>
            <w:r>
              <w:rPr>
                <w:spacing w:val="-8"/>
              </w:rPr>
              <w:fldChar w:fldCharType="end"/>
            </w:r>
          </w:p>
        </w:tc>
        <w:tc>
          <w:tcPr>
            <w:tcW w:w="753" w:type="dxa"/>
          </w:tcPr>
          <w:p w14:paraId="7CC3EC2C" w14:textId="3139F806" w:rsidR="000845E1" w:rsidDel="000845E1" w:rsidRDefault="00897D78" w:rsidP="00112FD0">
            <w:pPr>
              <w:spacing w:line="360" w:lineRule="auto"/>
              <w:jc w:val="thaiDistribute"/>
            </w:pPr>
            <w:r>
              <w:fldChar w:fldCharType="begin" w:fldLock="1"/>
            </w:r>
            <w:r>
              <w:instrText xml:space="preserve"> PAGEREF _Ref76755367 \h </w:instrText>
            </w:r>
            <w:r>
              <w:fldChar w:fldCharType="separate"/>
            </w:r>
            <w:r w:rsidR="00A4250B">
              <w:rPr>
                <w:noProof/>
              </w:rPr>
              <w:t>149</w:t>
            </w:r>
            <w:r>
              <w:fldChar w:fldCharType="end"/>
            </w:r>
          </w:p>
        </w:tc>
      </w:tr>
      <w:tr w:rsidR="000845E1" w:rsidRPr="00112FD0" w14:paraId="10B5F45B" w14:textId="77777777" w:rsidTr="00CF6494">
        <w:tc>
          <w:tcPr>
            <w:tcW w:w="895" w:type="dxa"/>
          </w:tcPr>
          <w:p w14:paraId="5012B0E9" w14:textId="28CF8A90" w:rsidR="000845E1" w:rsidRDefault="000845E1" w:rsidP="00112FD0">
            <w:pPr>
              <w:spacing w:line="360" w:lineRule="auto"/>
              <w:jc w:val="thaiDistribute"/>
            </w:pPr>
            <w:r>
              <w:fldChar w:fldCharType="begin" w:fldLock="1"/>
            </w:r>
            <w:r>
              <w:instrText xml:space="preserve"> REF _Ref76742881 \h </w:instrText>
            </w:r>
            <w:r>
              <w:fldChar w:fldCharType="separate"/>
            </w:r>
            <w:r w:rsidR="00CF6494">
              <w:t xml:space="preserve"> </w:t>
            </w:r>
            <w:r w:rsidR="00CF6494">
              <w:rPr>
                <w:noProof/>
              </w:rPr>
              <w:t>4</w:t>
            </w:r>
            <w:r w:rsidR="00CF6494">
              <w:noBreakHyphen/>
            </w:r>
            <w:r w:rsidR="00CF6494">
              <w:rPr>
                <w:noProof/>
              </w:rPr>
              <w:t>84</w:t>
            </w:r>
            <w:r>
              <w:fldChar w:fldCharType="end"/>
            </w:r>
          </w:p>
        </w:tc>
        <w:tc>
          <w:tcPr>
            <w:tcW w:w="6868" w:type="dxa"/>
          </w:tcPr>
          <w:p w14:paraId="7819CB12" w14:textId="070A4351" w:rsidR="000845E1" w:rsidRDefault="000845E1" w:rsidP="00112FD0">
            <w:pPr>
              <w:spacing w:line="360" w:lineRule="auto"/>
              <w:ind w:left="-116"/>
              <w:rPr>
                <w:spacing w:val="-8"/>
              </w:rPr>
            </w:pPr>
            <w:r>
              <w:rPr>
                <w:spacing w:val="-8"/>
              </w:rPr>
              <w:fldChar w:fldCharType="begin" w:fldLock="1"/>
            </w:r>
            <w:r>
              <w:rPr>
                <w:spacing w:val="-8"/>
              </w:rPr>
              <w:instrText xml:space="preserve"> REF _Ref76755260 \h </w:instrText>
            </w:r>
            <w:r>
              <w:rPr>
                <w:spacing w:val="-8"/>
              </w:rPr>
            </w:r>
            <w:r>
              <w:rPr>
                <w:spacing w:val="-8"/>
              </w:rPr>
              <w:fldChar w:fldCharType="separate"/>
            </w:r>
            <w:r w:rsidR="00CF6494" w:rsidRPr="005405F3">
              <w:t xml:space="preserve">Performance comparison of Document </w:t>
            </w:r>
            <w:r w:rsidR="00CF6494">
              <w:t>Query</w:t>
            </w:r>
            <w:r w:rsidR="00CF6494" w:rsidRPr="005405F3">
              <w:t xml:space="preserve"> on node number variation setup</w:t>
            </w:r>
            <w:r w:rsidR="00CF6494">
              <w:br/>
              <w:t>without trigger Document register</w:t>
            </w:r>
            <w:r>
              <w:rPr>
                <w:spacing w:val="-8"/>
              </w:rPr>
              <w:fldChar w:fldCharType="end"/>
            </w:r>
          </w:p>
        </w:tc>
        <w:tc>
          <w:tcPr>
            <w:tcW w:w="753" w:type="dxa"/>
          </w:tcPr>
          <w:p w14:paraId="109073C5" w14:textId="74FCBFEA" w:rsidR="000845E1" w:rsidDel="000845E1" w:rsidRDefault="00897D78" w:rsidP="00112FD0">
            <w:pPr>
              <w:spacing w:line="360" w:lineRule="auto"/>
              <w:jc w:val="thaiDistribute"/>
            </w:pPr>
            <w:r>
              <w:fldChar w:fldCharType="begin" w:fldLock="1"/>
            </w:r>
            <w:r>
              <w:instrText xml:space="preserve"> PAGEREF _Ref76755375 \h </w:instrText>
            </w:r>
            <w:r>
              <w:fldChar w:fldCharType="separate"/>
            </w:r>
            <w:r w:rsidR="00A4250B">
              <w:rPr>
                <w:noProof/>
              </w:rPr>
              <w:t>151</w:t>
            </w:r>
            <w:r>
              <w:fldChar w:fldCharType="end"/>
            </w:r>
          </w:p>
        </w:tc>
      </w:tr>
      <w:tr w:rsidR="000845E1" w:rsidRPr="00112FD0" w14:paraId="6DD4334D" w14:textId="77777777" w:rsidTr="00CF6494">
        <w:tc>
          <w:tcPr>
            <w:tcW w:w="895" w:type="dxa"/>
          </w:tcPr>
          <w:p w14:paraId="03CB871E" w14:textId="3D0374CE" w:rsidR="000845E1" w:rsidRDefault="000845E1" w:rsidP="00112FD0">
            <w:pPr>
              <w:spacing w:line="360" w:lineRule="auto"/>
              <w:jc w:val="thaiDistribute"/>
            </w:pPr>
            <w:r>
              <w:fldChar w:fldCharType="begin" w:fldLock="1"/>
            </w:r>
            <w:r>
              <w:instrText xml:space="preserve"> REF _Ref76742893 \h </w:instrText>
            </w:r>
            <w:r>
              <w:fldChar w:fldCharType="separate"/>
            </w:r>
            <w:r w:rsidR="00CF6494">
              <w:t xml:space="preserve"> </w:t>
            </w:r>
            <w:r w:rsidR="00CF6494">
              <w:rPr>
                <w:noProof/>
              </w:rPr>
              <w:t>4</w:t>
            </w:r>
            <w:r w:rsidR="00CF6494">
              <w:noBreakHyphen/>
            </w:r>
            <w:r w:rsidR="00CF6494">
              <w:rPr>
                <w:noProof/>
              </w:rPr>
              <w:t>85</w:t>
            </w:r>
            <w:r>
              <w:fldChar w:fldCharType="end"/>
            </w:r>
          </w:p>
        </w:tc>
        <w:tc>
          <w:tcPr>
            <w:tcW w:w="6868" w:type="dxa"/>
          </w:tcPr>
          <w:p w14:paraId="320B4DC9" w14:textId="536C87B6" w:rsidR="000845E1" w:rsidRDefault="000845E1" w:rsidP="00112FD0">
            <w:pPr>
              <w:spacing w:line="360" w:lineRule="auto"/>
              <w:ind w:left="-116"/>
              <w:rPr>
                <w:spacing w:val="-8"/>
              </w:rPr>
            </w:pPr>
            <w:r>
              <w:rPr>
                <w:spacing w:val="-8"/>
              </w:rPr>
              <w:fldChar w:fldCharType="begin" w:fldLock="1"/>
            </w:r>
            <w:r>
              <w:rPr>
                <w:spacing w:val="-8"/>
              </w:rPr>
              <w:instrText xml:space="preserve"> REF _Ref76755265 \h </w:instrText>
            </w:r>
            <w:r>
              <w:rPr>
                <w:spacing w:val="-8"/>
              </w:rPr>
            </w:r>
            <w:r>
              <w:rPr>
                <w:spacing w:val="-8"/>
              </w:rPr>
              <w:fldChar w:fldCharType="separate"/>
            </w:r>
            <w:r w:rsidR="00CF6494" w:rsidRPr="00BA2E8D">
              <w:t>Performance comparison of Document Query on node number variation setup</w:t>
            </w:r>
            <w:r w:rsidR="00CF6494">
              <w:br/>
              <w:t>with Document register triggered at the same time</w:t>
            </w:r>
            <w:r>
              <w:rPr>
                <w:spacing w:val="-8"/>
              </w:rPr>
              <w:fldChar w:fldCharType="end"/>
            </w:r>
          </w:p>
        </w:tc>
        <w:tc>
          <w:tcPr>
            <w:tcW w:w="753" w:type="dxa"/>
          </w:tcPr>
          <w:p w14:paraId="76B3E139" w14:textId="12BF8AC8" w:rsidR="000845E1" w:rsidDel="000845E1" w:rsidRDefault="00897D78" w:rsidP="00112FD0">
            <w:pPr>
              <w:spacing w:line="360" w:lineRule="auto"/>
              <w:jc w:val="thaiDistribute"/>
            </w:pPr>
            <w:r>
              <w:fldChar w:fldCharType="begin" w:fldLock="1"/>
            </w:r>
            <w:r>
              <w:instrText xml:space="preserve"> PAGEREF _Ref76755379 \h </w:instrText>
            </w:r>
            <w:r>
              <w:fldChar w:fldCharType="separate"/>
            </w:r>
            <w:r w:rsidR="00A4250B">
              <w:rPr>
                <w:noProof/>
              </w:rPr>
              <w:t>151</w:t>
            </w:r>
            <w:r>
              <w:fldChar w:fldCharType="end"/>
            </w:r>
          </w:p>
        </w:tc>
      </w:tr>
      <w:tr w:rsidR="000845E1" w:rsidRPr="00112FD0" w14:paraId="2A463189" w14:textId="77777777" w:rsidTr="00CF6494">
        <w:tc>
          <w:tcPr>
            <w:tcW w:w="895" w:type="dxa"/>
          </w:tcPr>
          <w:p w14:paraId="4CB0DDD7" w14:textId="48A4C90B" w:rsidR="000845E1" w:rsidRDefault="000845E1" w:rsidP="00112FD0">
            <w:pPr>
              <w:spacing w:line="360" w:lineRule="auto"/>
              <w:jc w:val="thaiDistribute"/>
            </w:pPr>
            <w:r>
              <w:fldChar w:fldCharType="begin" w:fldLock="1"/>
            </w:r>
            <w:r>
              <w:instrText xml:space="preserve"> REF _Ref76743757 \h </w:instrText>
            </w:r>
            <w:r>
              <w:fldChar w:fldCharType="separate"/>
            </w:r>
            <w:r w:rsidR="00CF6494">
              <w:t xml:space="preserve"> </w:t>
            </w:r>
            <w:r w:rsidR="00CF6494">
              <w:rPr>
                <w:noProof/>
              </w:rPr>
              <w:t>4</w:t>
            </w:r>
            <w:r w:rsidR="00CF6494">
              <w:noBreakHyphen/>
            </w:r>
            <w:r w:rsidR="00CF6494">
              <w:rPr>
                <w:noProof/>
              </w:rPr>
              <w:t>86</w:t>
            </w:r>
            <w:r>
              <w:fldChar w:fldCharType="end"/>
            </w:r>
          </w:p>
        </w:tc>
        <w:tc>
          <w:tcPr>
            <w:tcW w:w="6868" w:type="dxa"/>
          </w:tcPr>
          <w:p w14:paraId="383B50E8" w14:textId="1272DF9C" w:rsidR="000845E1" w:rsidRDefault="000845E1" w:rsidP="00112FD0">
            <w:pPr>
              <w:spacing w:line="360" w:lineRule="auto"/>
              <w:ind w:left="-116"/>
              <w:rPr>
                <w:spacing w:val="-8"/>
              </w:rPr>
            </w:pPr>
            <w:r>
              <w:rPr>
                <w:spacing w:val="-8"/>
              </w:rPr>
              <w:fldChar w:fldCharType="begin" w:fldLock="1"/>
            </w:r>
            <w:r>
              <w:rPr>
                <w:spacing w:val="-8"/>
              </w:rPr>
              <w:instrText xml:space="preserve"> REF _Ref76755269 \h </w:instrText>
            </w:r>
            <w:r>
              <w:rPr>
                <w:spacing w:val="-8"/>
              </w:rPr>
            </w:r>
            <w:r>
              <w:rPr>
                <w:spacing w:val="-8"/>
              </w:rPr>
              <w:fldChar w:fldCharType="separate"/>
            </w:r>
            <w:r w:rsidR="00CF6494">
              <w:t xml:space="preserve">Performance Comparison between trigger Document Query, </w:t>
            </w:r>
            <w:r w:rsidR="00CF6494">
              <w:br/>
              <w:t>with and without Document Register</w:t>
            </w:r>
            <w:r>
              <w:rPr>
                <w:spacing w:val="-8"/>
              </w:rPr>
              <w:fldChar w:fldCharType="end"/>
            </w:r>
          </w:p>
        </w:tc>
        <w:tc>
          <w:tcPr>
            <w:tcW w:w="753" w:type="dxa"/>
          </w:tcPr>
          <w:p w14:paraId="569B98EA" w14:textId="667F5E99" w:rsidR="000845E1" w:rsidDel="000845E1" w:rsidRDefault="00897D78" w:rsidP="00112FD0">
            <w:pPr>
              <w:spacing w:line="360" w:lineRule="auto"/>
              <w:jc w:val="thaiDistribute"/>
            </w:pPr>
            <w:r>
              <w:fldChar w:fldCharType="begin" w:fldLock="1"/>
            </w:r>
            <w:r>
              <w:instrText xml:space="preserve"> PAGEREF _Ref76755382 \h </w:instrText>
            </w:r>
            <w:r>
              <w:fldChar w:fldCharType="separate"/>
            </w:r>
            <w:r w:rsidR="00A4250B">
              <w:rPr>
                <w:noProof/>
              </w:rPr>
              <w:t>152</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183E5826"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IHE appreciates the use of established standards </w:t>
      </w:r>
      <w:r w:rsidR="001E5AC8" w:rsidRPr="001E5AC8">
        <w:rPr>
          <w:rFonts w:ascii="Times New Roman" w:hAnsi="Times New Roman" w:cs="Times New Roman"/>
          <w:sz w:val="24"/>
          <w:szCs w:val="24"/>
        </w:rPr>
        <w:t>such as HL7 and DICOM to meet specific needs or clinical needs to support optimal patient care</w:t>
      </w:r>
      <w:r w:rsidR="00421C20" w:rsidRPr="00560E1E">
        <w:rPr>
          <w:rFonts w:ascii="Times New Roman" w:hAnsi="Times New Roman" w:cs="Times New Roman"/>
          <w:sz w:val="24"/>
          <w:szCs w:val="24"/>
        </w:rPr>
        <w:t xml:space="preserve">. </w:t>
      </w:r>
      <w:r w:rsidR="00B2352F" w:rsidRPr="00B2352F">
        <w:rPr>
          <w:rFonts w:ascii="Times New Roman" w:hAnsi="Times New Roman" w:cs="Times New Roman"/>
          <w:sz w:val="24"/>
          <w:szCs w:val="24"/>
        </w:rPr>
        <w:t>A system developed following IHE will be able to communicate better with each other, be easier to implement, and enable care providers to use health information more effective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E83F83" w:rsidRPr="00E83F83">
        <w:rPr>
          <w:rFonts w:ascii="Times New Roman" w:hAnsi="Times New Roman" w:cs="Times New Roman"/>
          <w:sz w:val="24"/>
          <w:szCs w:val="24"/>
        </w:rPr>
        <w:t>They also work with industry, health authorities, clinicians, and users to develop, test, and implement solutions that meet important health information needs based on established standard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1C48A529"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BB7627" w:rsidRPr="00BB7627">
        <w:rPr>
          <w:rFonts w:ascii="Times New Roman" w:hAnsi="Times New Roman" w:cs="Times New Roman"/>
          <w:sz w:val="24"/>
          <w:szCs w:val="24"/>
        </w:rPr>
        <w:t>In this process, technical and clinical experts first define key use cases for health information sharing, and then technical experts create specifications for communication between systems to solve the use case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r w:rsidR="00FF20E6">
        <w:fldChar w:fldCharType="begin" w:fldLock="1"/>
      </w:r>
      <w:r w:rsidR="00FF20E6">
        <w:instrText xml:space="preserve"> STYLEREF 1 \s </w:instrText>
      </w:r>
      <w:r w:rsidR="00FF20E6">
        <w:fldChar w:fldCharType="separate"/>
      </w:r>
      <w:r w:rsidR="0096498E" w:rsidRPr="00560E1E">
        <w:rPr>
          <w:noProof/>
        </w:rPr>
        <w:t>2</w:t>
      </w:r>
      <w:r w:rsidR="00FF20E6">
        <w:rPr>
          <w:noProof/>
        </w:rPr>
        <w:fldChar w:fldCharType="end"/>
      </w:r>
      <w:r w:rsidR="0096498E" w:rsidRPr="00560E1E">
        <w:noBreakHyphen/>
      </w:r>
      <w:r w:rsidR="00FF20E6">
        <w:fldChar w:fldCharType="begin" w:fldLock="1"/>
      </w:r>
      <w:r w:rsidR="00FF20E6">
        <w:instrText xml:space="preserve"> SEQ Figure \* ARABIC \s 1 </w:instrText>
      </w:r>
      <w:r w:rsidR="00FF20E6">
        <w:fldChar w:fldCharType="separate"/>
      </w:r>
      <w:r w:rsidR="0096498E" w:rsidRPr="00560E1E">
        <w:rPr>
          <w:noProof/>
        </w:rPr>
        <w:t>1</w:t>
      </w:r>
      <w:r w:rsidR="00FF20E6">
        <w:rPr>
          <w:noProof/>
        </w:rPr>
        <w:fldChar w:fldCharType="end"/>
      </w:r>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4B99EA3B"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F525C" w:rsidRPr="004F525C">
        <w:rPr>
          <w:rFonts w:ascii="Times New Roman" w:hAnsi="Times New Roman" w:cs="Times New Roman"/>
          <w:sz w:val="24"/>
          <w:szCs w:val="24"/>
        </w:rPr>
        <w:t>These profiles organize integrated functions through the coordinated implementation of established health information sharing standards (such as HL7 W3C, DICOM, and safety standards)</w:t>
      </w:r>
      <w:r w:rsidR="001E4BE0" w:rsidRPr="001E4BE0">
        <w:rPr>
          <w:rFonts w:ascii="Times New Roman" w:hAnsi="Times New Roman" w:cs="Times New Roman"/>
          <w:sz w:val="24"/>
          <w:szCs w:val="24"/>
        </w:rPr>
        <w:t>.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903CFB" w:rsidRPr="00903CFB">
        <w:rPr>
          <w:rFonts w:ascii="Times New Roman" w:hAnsi="Times New Roman" w:cs="Times New Roman"/>
          <w:sz w:val="24"/>
          <w:szCs w:val="24"/>
        </w:rPr>
        <w:t>Each profile defines the participants (the actors), transactions, and information content required for implementation to resolve clinical use cases by referencing the corresponding standards</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w:t>
      </w:r>
      <w:r w:rsidR="001E4BE0" w:rsidRPr="001E4BE0">
        <w:rPr>
          <w:rFonts w:ascii="Times New Roman" w:hAnsi="Times New Roman" w:cs="Times New Roman"/>
          <w:sz w:val="24"/>
          <w:szCs w:val="24"/>
        </w:rPr>
        <w:lastRenderedPageBreak/>
        <w:t>published in documents called "IHE 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24BF0F1E"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D15774" w:rsidRPr="00D15774">
        <w:rPr>
          <w:rFonts w:ascii="Times New Roman" w:hAnsi="Times New Roman" w:cs="Times New Roman"/>
          <w:sz w:val="24"/>
          <w:szCs w:val="24"/>
        </w:rPr>
        <w:t>The framework is expanded every year after the public review period and is regularly maintained through identification and corrections through errata</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XDS</w:t>
      </w:r>
      <w:r w:rsidR="003409E1" w:rsidRPr="00560E1E">
        <w:rPr>
          <w:rFonts w:ascii="Times New Roman" w:hAnsi="Times New Roman" w:cs="Times New Roman"/>
          <w:b/>
          <w:bCs/>
          <w:sz w:val="24"/>
          <w:szCs w:val="24"/>
        </w:rPr>
        <w:t>.b</w:t>
      </w:r>
      <w:r w:rsidR="00002F8B" w:rsidRPr="00560E1E">
        <w:rPr>
          <w:rFonts w:ascii="Times New Roman" w:hAnsi="Times New Roman" w:cs="Times New Roman"/>
          <w:b/>
          <w:bCs/>
          <w:sz w:val="24"/>
          <w:szCs w:val="24"/>
        </w:rPr>
        <w:t xml:space="preserve">) Profile </w:t>
      </w:r>
      <w:bookmarkEnd w:id="22"/>
    </w:p>
    <w:p w14:paraId="0FCADF81" w14:textId="52D8F05B"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B80F42" w:rsidRPr="00B80F42">
        <w:rPr>
          <w:rFonts w:ascii="Times New Roman" w:hAnsi="Times New Roman" w:cs="Times New Roman"/>
          <w:sz w:val="24"/>
          <w:szCs w:val="24"/>
        </w:rPr>
        <w:t>Cross-enterprise document sharing set-b (XDS.b) configuration file facilitates registration, distribution and access to patient electronic health records (EHR) throughout the healthcare enterpris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875D9C" w:rsidRPr="00875D9C">
        <w:rPr>
          <w:rFonts w:ascii="Times New Roman" w:hAnsi="Times New Roman" w:cs="Times New Roman"/>
          <w:sz w:val="24"/>
          <w:szCs w:val="24"/>
        </w:rPr>
        <w:t>The profile focuses on providing a specification for managing the sharing of health documents between any healthcare enterprise in accordance with standards, ranging from doctors’ private offices to acute care in inpatient facilities</w:t>
      </w:r>
      <w:r w:rsidR="0065030A" w:rsidRPr="0065030A">
        <w:rPr>
          <w:rFonts w:ascii="Times New Roman" w:hAnsi="Times New Roman" w:cs="Times New Roman"/>
          <w:sz w:val="24"/>
          <w:szCs w:val="24"/>
        </w:rPr>
        <w:t>.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In IHE ITI TF Vol.1 declared that the term XDS within the IHE ITI TF currently refers only to XDS.b</w:t>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XDS.b profile is to allow XDS Affinity Domain members to share health documents via XDS Document Registry. That means, its process mainly about makes metadata of documents within the XDS Document Repository available on XDS Document Registry </w:t>
      </w:r>
      <w:r w:rsidR="003B371F" w:rsidRPr="003B371F">
        <w:rPr>
          <w:rFonts w:ascii="Times New Roman" w:hAnsi="Times New Roman" w:cs="Times New Roman"/>
          <w:sz w:val="24"/>
          <w:szCs w:val="24"/>
        </w:rPr>
        <w:lastRenderedPageBreak/>
        <w:t>entry. This allows any XDS Document Consumer to visit XDS Document Registry and seek the document they need before retrieve it from the XDS Document Repository that the document belongs to.</w:t>
      </w:r>
    </w:p>
    <w:p w14:paraId="1C7E5DAA" w14:textId="7CFDC5A5"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The process overview of Cross-Enterprise Document Sharing (XDS.b)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or exampl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560E1E">
        <w:rPr>
          <w:rFonts w:ascii="Times New Roman" w:hAnsi="Times New Roman" w:cs="Times New Roman"/>
          <w:sz w:val="24"/>
          <w:szCs w:val="24"/>
        </w:rPr>
        <w:t xml:space="preserve"> According to XDS.b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but, combined together. </w:t>
      </w:r>
    </w:p>
    <w:p w14:paraId="36DC030C" w14:textId="56FCD689" w:rsidR="00580BFC" w:rsidRPr="00560E1E" w:rsidRDefault="00AB258E" w:rsidP="007B5752">
      <w:pPr>
        <w:pStyle w:val="ListParagraph"/>
        <w:spacing w:line="360" w:lineRule="auto"/>
        <w:ind w:left="0" w:firstLine="720"/>
        <w:jc w:val="thaiDistribute"/>
        <w:rPr>
          <w:rFonts w:ascii="Times New Roman" w:hAnsi="Times New Roman" w:cs="Times New Roman"/>
          <w:sz w:val="24"/>
          <w:szCs w:val="24"/>
        </w:rPr>
      </w:pPr>
      <w:r w:rsidRPr="00AB258E">
        <w:rPr>
          <w:rFonts w:ascii="Times New Roman" w:hAnsi="Times New Roman" w:cs="Times New Roman"/>
          <w:sz w:val="24"/>
          <w:szCs w:val="24"/>
        </w:rPr>
        <w:t xml:space="preserve">Once the document and its metadata are sent to the XDS </w:t>
      </w:r>
      <w:r>
        <w:rPr>
          <w:rFonts w:ascii="Times New Roman" w:hAnsi="Times New Roman" w:cs="Times New Roman"/>
          <w:sz w:val="24"/>
          <w:szCs w:val="24"/>
        </w:rPr>
        <w:t>D</w:t>
      </w:r>
      <w:r w:rsidRPr="00AB258E">
        <w:rPr>
          <w:rFonts w:ascii="Times New Roman" w:hAnsi="Times New Roman" w:cs="Times New Roman"/>
          <w:sz w:val="24"/>
          <w:szCs w:val="24"/>
        </w:rPr>
        <w:t xml:space="preserve">ocument </w:t>
      </w:r>
      <w:r>
        <w:rPr>
          <w:rFonts w:ascii="Times New Roman" w:hAnsi="Times New Roman" w:cs="Times New Roman"/>
          <w:sz w:val="24"/>
          <w:szCs w:val="24"/>
        </w:rPr>
        <w:t>R</w:t>
      </w:r>
      <w:r w:rsidRPr="00AB258E">
        <w:rPr>
          <w:rFonts w:ascii="Times New Roman" w:hAnsi="Times New Roman" w:cs="Times New Roman"/>
          <w:sz w:val="24"/>
          <w:szCs w:val="24"/>
        </w:rPr>
        <w:t>epository, the repository will index and make the document available for use</w:t>
      </w:r>
      <w:r w:rsidR="00051658" w:rsidRPr="00560E1E">
        <w:rPr>
          <w:rFonts w:ascii="Times New Roman" w:hAnsi="Times New Roman" w:cs="Times New Roman"/>
          <w:sz w:val="24"/>
          <w:szCs w:val="24"/>
        </w:rPr>
        <w:t>.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7D3713" w:rsidRPr="007D3713">
        <w:rPr>
          <w:rFonts w:ascii="Times New Roman" w:hAnsi="Times New Roman" w:cs="Times New Roman"/>
          <w:sz w:val="24"/>
          <w:szCs w:val="24"/>
        </w:rPr>
        <w:t>The document registry will be referred to as "XDS document registry participant"</w:t>
      </w:r>
      <w:r w:rsidR="00051658" w:rsidRPr="00560E1E">
        <w:rPr>
          <w:rFonts w:ascii="Times New Roman" w:hAnsi="Times New Roman" w:cs="Times New Roman"/>
          <w:sz w:val="24"/>
          <w:szCs w:val="24"/>
        </w:rPr>
        <w:t>.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2687E377"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XDS.b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5B97C78"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r w:rsidR="00FF20E6">
        <w:fldChar w:fldCharType="begin" w:fldLock="1"/>
      </w:r>
      <w:r w:rsidR="00FF20E6">
        <w:instrText xml:space="preserve"> STYLEREF 1 \s </w:instrText>
      </w:r>
      <w:r w:rsidR="00FF20E6">
        <w:fldChar w:fldCharType="separate"/>
      </w:r>
      <w:r w:rsidR="0096498E" w:rsidRPr="00560E1E">
        <w:rPr>
          <w:noProof/>
        </w:rPr>
        <w:t>2</w:t>
      </w:r>
      <w:r w:rsidR="00FF20E6">
        <w:rPr>
          <w:noProof/>
        </w:rPr>
        <w:fldChar w:fldCharType="end"/>
      </w:r>
      <w:r w:rsidR="0096498E" w:rsidRPr="00560E1E">
        <w:noBreakHyphen/>
      </w:r>
      <w:r w:rsidR="00FF20E6">
        <w:fldChar w:fldCharType="begin" w:fldLock="1"/>
      </w:r>
      <w:r w:rsidR="00FF20E6">
        <w:instrText xml:space="preserve"> SEQ Figure \* ARABIC \s 1 </w:instrText>
      </w:r>
      <w:r w:rsidR="00FF20E6">
        <w:fldChar w:fldCharType="separate"/>
      </w:r>
      <w:r w:rsidR="0096498E" w:rsidRPr="00560E1E">
        <w:rPr>
          <w:noProof/>
        </w:rPr>
        <w:t>2</w:t>
      </w:r>
      <w:r w:rsidR="00FF20E6">
        <w:rPr>
          <w:noProof/>
        </w:rPr>
        <w:fldChar w:fldCharType="end"/>
      </w:r>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and Register Doccument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7B401BBB"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Main purpose of this type of transaction </w:t>
      </w:r>
      <w:r w:rsidR="00034E18" w:rsidRPr="00560E1E">
        <w:rPr>
          <w:rFonts w:ascii="Times New Roman" w:hAnsi="Times New Roman" w:cs="Times New Roman"/>
          <w:sz w:val="24"/>
          <w:szCs w:val="24"/>
        </w:rPr>
        <w:lastRenderedPageBreak/>
        <w:t>is to pass document metadata stored in repository to XDS Document Regis</w:t>
      </w:r>
      <w:r w:rsidR="0041271D" w:rsidRPr="00560E1E">
        <w:rPr>
          <w:rFonts w:ascii="Times New Roman" w:hAnsi="Times New Roman" w:cs="Times New Roman"/>
          <w:sz w:val="24"/>
          <w:szCs w:val="24"/>
        </w:rPr>
        <w:t>try actor addition</w:t>
      </w:r>
      <w:r w:rsidR="00034E18" w:rsidRPr="00560E1E">
        <w:rPr>
          <w:rFonts w:ascii="Times New Roman" w:hAnsi="Times New Roman" w:cs="Times New Roman"/>
          <w:sz w:val="24"/>
          <w:szCs w:val="24"/>
        </w:rPr>
        <w:t xml:space="preserve"> with attributes about the repository.</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19AAD443"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In this work, the transaction will be used by XDS Document Consumer actor to request</w:t>
      </w:r>
      <w:r w:rsidR="00D22281" w:rsidRPr="00560E1E">
        <w:rPr>
          <w:rFonts w:ascii="Times New Roman" w:hAnsi="Times New Roman" w:cs="Times New Roman"/>
          <w:sz w:val="24"/>
          <w:szCs w:val="24"/>
        </w:rPr>
        <w:t xml:space="preserve"> for document metadata it seek from XDS Document Registry actor.</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AD18FEC" w14:textId="6203B665" w:rsidR="003A511B" w:rsidRPr="00560E1E" w:rsidRDefault="003A511B"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SubmissionSet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DocumentEntry</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p>
    <w:p w14:paraId="05EAE93F" w14:textId="77777777" w:rsidR="004C30DD" w:rsidRPr="00560E1E" w:rsidRDefault="004C30DD" w:rsidP="00737723">
      <w:pPr>
        <w:pStyle w:val="ListParagraph"/>
        <w:spacing w:line="360" w:lineRule="auto"/>
        <w:ind w:left="0"/>
        <w:rPr>
          <w:rFonts w:ascii="Times New Roman" w:hAnsi="Times New Roman" w:cs="Times New Roman"/>
          <w:sz w:val="24"/>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7DE052FB"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8B0AB4" w:rsidRPr="008B0AB4">
        <w:rPr>
          <w:rFonts w:ascii="Times New Roman" w:hAnsi="Times New Roman" w:cs="Times New Roman"/>
          <w:sz w:val="24"/>
          <w:szCs w:val="24"/>
        </w:rPr>
        <w:t>In the blockchain ledger, it is a sequence of blocks containing a list of transaction records similar to a regular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7AACBD9C"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The technology is also based on decentralization which eliminates the need for a central authority. </w:t>
      </w:r>
      <w:r w:rsidR="00C463AE" w:rsidRPr="00C463AE">
        <w:rPr>
          <w:rFonts w:ascii="Times New Roman" w:hAnsi="Times New Roman" w:cs="Times New Roman"/>
          <w:sz w:val="24"/>
          <w:szCs w:val="24"/>
        </w:rPr>
        <w:t xml:space="preserve">The </w:t>
      </w:r>
      <w:r w:rsidR="00C463AE">
        <w:rPr>
          <w:rFonts w:ascii="Times New Roman" w:hAnsi="Times New Roman" w:cs="Times New Roman"/>
          <w:sz w:val="24"/>
          <w:szCs w:val="24"/>
        </w:rPr>
        <w:t>B</w:t>
      </w:r>
      <w:r w:rsidR="00C463AE" w:rsidRPr="00C463AE">
        <w:rPr>
          <w:rFonts w:ascii="Times New Roman" w:hAnsi="Times New Roman" w:cs="Times New Roman"/>
          <w:sz w:val="24"/>
          <w:szCs w:val="24"/>
        </w:rPr>
        <w:t xml:space="preserve">lockchain enables the </w:t>
      </w:r>
      <w:r w:rsidR="00C463AE">
        <w:rPr>
          <w:rFonts w:ascii="Times New Roman" w:hAnsi="Times New Roman" w:cs="Times New Roman"/>
          <w:sz w:val="24"/>
          <w:szCs w:val="24"/>
        </w:rPr>
        <w:t>B</w:t>
      </w:r>
      <w:r w:rsidR="00C463AE" w:rsidRPr="00C463AE">
        <w:rPr>
          <w:rFonts w:ascii="Times New Roman" w:hAnsi="Times New Roman" w:cs="Times New Roman"/>
          <w:sz w:val="24"/>
          <w:szCs w:val="24"/>
        </w:rPr>
        <w:t>lockchain user community to record transactions in the shared ledger within the community. Under the normal conditions of the blockchain network, any transaction cannot be changed once it is released</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hint="cs"/>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3DB4DD0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Pr="00E00D29">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sidRPr="00E00D29">
        <w:rPr>
          <w:rFonts w:ascii="Times New Roman" w:hAnsi="Times New Roman" w:cs="Times New Roman"/>
          <w:sz w:val="24"/>
          <w:szCs w:val="24"/>
        </w:rPr>
        <w:fldChar w:fldCharType="separate"/>
      </w:r>
      <w:r w:rsidRPr="00E00D29">
        <w:rPr>
          <w:rFonts w:ascii="Times New Roman" w:hAnsi="Times New Roman" w:cs="Times New Roman"/>
          <w:noProof/>
          <w:sz w:val="24"/>
          <w:szCs w:val="24"/>
        </w:rPr>
        <w:t>[29]</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p>
    <w:p w14:paraId="5E8F2589"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86CDF5F" w:rsidR="009E6047" w:rsidRPr="00E00D29" w:rsidRDefault="009E6047" w:rsidP="009E6047">
      <w:pPr>
        <w:pStyle w:val="Caption"/>
        <w:jc w:val="center"/>
        <w:rPr>
          <w:i/>
          <w:iCs/>
        </w:rPr>
      </w:pPr>
      <w:bookmarkStart w:id="35" w:name="_Ref74190571"/>
      <w:bookmarkStart w:id="36" w:name="_Toc74189601"/>
      <w:bookmarkStart w:id="37" w:name="_Ref74191028"/>
      <w:r w:rsidRPr="00E00D29">
        <w:t xml:space="preserve">Figure </w:t>
      </w:r>
      <w:r w:rsidR="00FF20E6">
        <w:fldChar w:fldCharType="begin" w:fldLock="1"/>
      </w:r>
      <w:r w:rsidR="00FF20E6">
        <w:instrText xml:space="preserve"> STYLEREF 1 \s </w:instrText>
      </w:r>
      <w:r w:rsidR="00FF20E6">
        <w:fldChar w:fldCharType="separate"/>
      </w:r>
      <w:r w:rsidR="0096498E" w:rsidRPr="00E00D29">
        <w:rPr>
          <w:noProof/>
        </w:rPr>
        <w:t>2</w:t>
      </w:r>
      <w:r w:rsidR="00FF20E6">
        <w:rPr>
          <w:noProof/>
        </w:rPr>
        <w:fldChar w:fldCharType="end"/>
      </w:r>
      <w:r w:rsidR="0096498E" w:rsidRPr="00E00D29">
        <w:noBreakHyphen/>
      </w:r>
      <w:r w:rsidR="00FF20E6">
        <w:fldChar w:fldCharType="begin" w:fldLock="1"/>
      </w:r>
      <w:r w:rsidR="00FF20E6">
        <w:instrText xml:space="preserve"> SEQ Figure \* ARABIC \s 1 </w:instrText>
      </w:r>
      <w:r w:rsidR="00FF20E6">
        <w:fldChar w:fldCharType="separate"/>
      </w:r>
      <w:r w:rsidR="0096498E" w:rsidRPr="00E00D29">
        <w:rPr>
          <w:noProof/>
        </w:rPr>
        <w:t>3</w:t>
      </w:r>
      <w:r w:rsidR="00FF20E6">
        <w:rPr>
          <w:noProof/>
        </w:rPr>
        <w:fldChar w:fldCharType="end"/>
      </w:r>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the first to introduced along with the beginning of Bitcoin Blockchain which called "Proof of Work" (PoW). The competition-based consensus like PoW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w:t>
      </w:r>
      <w:r w:rsidRPr="00E00D29">
        <w:rPr>
          <w:rFonts w:ascii="Times New Roman" w:hAnsi="Times New Roman" w:cs="Times New Roman"/>
          <w:sz w:val="24"/>
          <w:szCs w:val="24"/>
        </w:rPr>
        <w:lastRenderedPageBreak/>
        <w:t>compensate the investment. In the case of PoW, a miner must randomly generate a correct "nonce" number that when hashing together with the hash value of the adding Block will result in a hash value with a digit of '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PoW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w:t>
      </w:r>
      <w:r w:rsidRPr="00E00D29">
        <w:rPr>
          <w:rFonts w:ascii="Times New Roman" w:hAnsi="Times New Roman" w:cs="Times New Roman"/>
          <w:sz w:val="24"/>
          <w:szCs w:val="24"/>
        </w:rPr>
        <w:lastRenderedPageBreak/>
        <w:t xml:space="preserve">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3F438283"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8]</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11935BF1"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e concept of smart contract was initially proposed by Ethereum</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387317" w:rsidRPr="00E00D29">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8,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r w:rsidR="00F520B1" w:rsidRPr="00E00D29">
        <w:rPr>
          <w:rFonts w:ascii="Times New Roman" w:hAnsi="Times New Roman" w:cs="Times New Roman"/>
          <w:sz w:val="24"/>
          <w:szCs w:val="24"/>
        </w:rPr>
        <w:t>J</w:t>
      </w:r>
      <w:r w:rsidRPr="00E00D29">
        <w:rPr>
          <w:rFonts w:ascii="Times New Roman" w:hAnsi="Times New Roman" w:cs="Times New Roman"/>
          <w:sz w:val="24"/>
          <w:szCs w:val="24"/>
        </w:rPr>
        <w:t xml:space="preserve">avascript-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ar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60341B11" w:rsidR="00A715CA" w:rsidRPr="00FC11BF" w:rsidRDefault="00230D7F" w:rsidP="0091085F">
      <w:pPr>
        <w:spacing w:line="360" w:lineRule="auto"/>
        <w:jc w:val="thaiDistribute"/>
      </w:pPr>
      <w:r w:rsidRPr="00FC11BF">
        <w:tab/>
        <w:t>The</w:t>
      </w:r>
      <w:r w:rsidR="00AA4821" w:rsidRPr="00FC11BF">
        <w:t xml:space="preserve"> work proposed about using Blockchain like central hub for health information exchang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really compatibl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xml:space="preserve">. However, they didn’t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 xml:space="preserve">.2 A Case Study for Blockchain in Healthcare: “MedRec”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Main goal of MedRec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Additionally, MedRec</w:t>
      </w:r>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Zyskin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MedRec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MedRec is another good example that using Blockchain technology to aid health information exchange issue.</w:t>
      </w:r>
      <w:r w:rsidR="00F63466" w:rsidRPr="00FC11BF">
        <w:t xml:space="preserve"> And the last, MedRec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XDS.b Profile. The fourth section explains the integration of Blockchain technology into the IHE XDS.b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Integrating Blockchain with XDS.b</w:t>
      </w:r>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r w:rsidR="00FF20E6">
        <w:fldChar w:fldCharType="begin" w:fldLock="1"/>
      </w:r>
      <w:r w:rsidR="00FF20E6">
        <w:instrText xml:space="preserve"> STYLEREF 1 \s </w:instrText>
      </w:r>
      <w:r w:rsidR="00FF20E6">
        <w:fldChar w:fldCharType="separate"/>
      </w:r>
      <w:r w:rsidR="0096498E">
        <w:rPr>
          <w:noProof/>
        </w:rPr>
        <w:t>3</w:t>
      </w:r>
      <w:r w:rsidR="00FF20E6">
        <w:rPr>
          <w:noProof/>
        </w:rPr>
        <w:fldChar w:fldCharType="end"/>
      </w:r>
      <w:r w:rsidR="0096498E">
        <w:noBreakHyphen/>
      </w:r>
      <w:r w:rsidR="00FF20E6">
        <w:fldChar w:fldCharType="begin" w:fldLock="1"/>
      </w:r>
      <w:r w:rsidR="00FF20E6">
        <w:instrText xml:space="preserve"> SEQ Figure \* ARABIC \s 1 </w:instrText>
      </w:r>
      <w:r w:rsidR="00FF20E6">
        <w:fldChar w:fldCharType="separate"/>
      </w:r>
      <w:r w:rsidR="0096498E">
        <w:rPr>
          <w:noProof/>
        </w:rPr>
        <w:t>1</w:t>
      </w:r>
      <w:r w:rsidR="00FF20E6">
        <w:rPr>
          <w:noProof/>
        </w:rPr>
        <w:fldChar w:fldCharType="end"/>
      </w:r>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FC11BF">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r w:rsidR="00FF20E6">
        <w:fldChar w:fldCharType="begin" w:fldLock="1"/>
      </w:r>
      <w:r w:rsidR="00FF20E6">
        <w:instrText xml:space="preserve"> STYLEREF 1 \s </w:instrText>
      </w:r>
      <w:r w:rsidR="00FF20E6">
        <w:fldChar w:fldCharType="separate"/>
      </w:r>
      <w:r w:rsidR="0096498E">
        <w:rPr>
          <w:noProof/>
        </w:rPr>
        <w:t>3</w:t>
      </w:r>
      <w:r w:rsidR="00FF20E6">
        <w:rPr>
          <w:noProof/>
        </w:rPr>
        <w:fldChar w:fldCharType="end"/>
      </w:r>
      <w:r w:rsidR="0096498E">
        <w:noBreakHyphen/>
      </w:r>
      <w:r w:rsidR="00FF20E6">
        <w:fldChar w:fldCharType="begin" w:fldLock="1"/>
      </w:r>
      <w:r w:rsidR="00FF20E6">
        <w:instrText xml:space="preserve"> SEQ Figure \</w:instrText>
      </w:r>
      <w:r w:rsidR="00FF20E6">
        <w:instrText xml:space="preserve">* ARABIC \s 1 </w:instrText>
      </w:r>
      <w:r w:rsidR="00FF20E6">
        <w:fldChar w:fldCharType="separate"/>
      </w:r>
      <w:r w:rsidR="0096498E">
        <w:rPr>
          <w:noProof/>
        </w:rPr>
        <w:t>2</w:t>
      </w:r>
      <w:r w:rsidR="00FF20E6">
        <w:rPr>
          <w:noProof/>
        </w:rPr>
        <w:fldChar w:fldCharType="end"/>
      </w:r>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XDS.b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r w:rsidR="00285C87" w:rsidRPr="00FC11BF">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Pr="00FC11BF" w:rsidRDefault="00903289" w:rsidP="00EF7BF8">
      <w:pPr>
        <w:spacing w:line="360" w:lineRule="auto"/>
        <w:jc w:val="thaiDistribute"/>
      </w:pPr>
      <w:r w:rsidRPr="00FC11BF">
        <w:tab/>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Following the normal process of IHE XDS.b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64" w:name="_Ref73664944"/>
      <w:bookmarkStart w:id="65" w:name="_Toc74189604"/>
      <w:bookmarkStart w:id="66" w:name="_Ref74191041"/>
      <w:r w:rsidRPr="00D22F28">
        <w:t xml:space="preserve">Figure </w:t>
      </w:r>
      <w:r w:rsidR="00FF20E6">
        <w:fldChar w:fldCharType="begin" w:fldLock="1"/>
      </w:r>
      <w:r w:rsidR="00FF20E6">
        <w:instrText xml:space="preserve"> STYLEREF 1 \s </w:instrText>
      </w:r>
      <w:r w:rsidR="00FF20E6">
        <w:fldChar w:fldCharType="separate"/>
      </w:r>
      <w:r w:rsidR="0096498E">
        <w:rPr>
          <w:noProof/>
        </w:rPr>
        <w:t>3</w:t>
      </w:r>
      <w:r w:rsidR="00FF20E6">
        <w:rPr>
          <w:noProof/>
        </w:rPr>
        <w:fldChar w:fldCharType="end"/>
      </w:r>
      <w:r w:rsidR="0096498E">
        <w:noBreakHyphen/>
      </w:r>
      <w:r w:rsidR="00FF20E6">
        <w:fldChar w:fldCharType="begin" w:fldLock="1"/>
      </w:r>
      <w:r w:rsidR="00FF20E6">
        <w:instrText xml:space="preserve"> SEQ Figure \* ARABIC \s 1 </w:instrText>
      </w:r>
      <w:r w:rsidR="00FF20E6">
        <w:fldChar w:fldCharType="separate"/>
      </w:r>
      <w:r w:rsidR="0096498E">
        <w:rPr>
          <w:noProof/>
        </w:rPr>
        <w:t>3</w:t>
      </w:r>
      <w:r w:rsidR="00FF20E6">
        <w:rPr>
          <w:noProof/>
        </w:rPr>
        <w:fldChar w:fldCharType="end"/>
      </w:r>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0527ED45"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w:t>
      </w:r>
      <w:r w:rsidR="00E35C5D" w:rsidRPr="009C3625">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geth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9C3625" w:rsidRDefault="00485A4D" w:rsidP="00112FD0">
      <w:pPr>
        <w:pStyle w:val="Caption"/>
        <w:jc w:val="center"/>
      </w:pPr>
      <w:bookmarkStart w:id="72" w:name="_Ref74222324"/>
      <w:bookmarkStart w:id="73" w:name="_Ref74284814"/>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w:t>
      </w:r>
      <w:r w:rsidR="00FF20E6">
        <w:rPr>
          <w:noProof/>
        </w:rPr>
        <w:fldChar w:fldCharType="end"/>
      </w:r>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6425063F"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w:instrText>
      </w:r>
      <w:r w:rsidR="00FF20E6">
        <w:instrText xml:space="preserve"> \* ARABIC \s 1 </w:instrText>
      </w:r>
      <w:r w:rsidR="00FF20E6">
        <w:fldChar w:fldCharType="separate"/>
      </w:r>
      <w:r w:rsidR="0096498E" w:rsidRPr="009C3625">
        <w:rPr>
          <w:noProof/>
        </w:rPr>
        <w:t>2</w:t>
      </w:r>
      <w:r w:rsidR="00FF20E6">
        <w:rPr>
          <w:noProof/>
        </w:rPr>
        <w:fldChar w:fldCharType="end"/>
      </w:r>
      <w:bookmarkEnd w:id="75"/>
      <w:r w:rsidRPr="009C3625">
        <w:t xml:space="preserve"> </w:t>
      </w:r>
      <w:bookmarkStart w:id="77" w:name="_Ref74284407"/>
      <w:r w:rsidRPr="009C3625">
        <w:t>Geth console accessed using "geth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w:t>
      </w:r>
      <w:r w:rsidR="00FF20E6">
        <w:rPr>
          <w:noProof/>
        </w:rPr>
        <w:fldChar w:fldCharType="end"/>
      </w:r>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Smartcontract,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9C3625" w:rsidRDefault="0091637F" w:rsidP="0091637F">
      <w:pPr>
        <w:pStyle w:val="Caption"/>
        <w:spacing w:after="240"/>
        <w:jc w:val="center"/>
      </w:pPr>
      <w:bookmarkStart w:id="82" w:name="_Ref74224502"/>
      <w:bookmarkStart w:id="83" w:name="_Ref74284824"/>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w:instrText>
      </w:r>
      <w:r w:rsidR="00FF20E6">
        <w:instrText xml:space="preserve">\* ARABIC \s 1 </w:instrText>
      </w:r>
      <w:r w:rsidR="00FF20E6">
        <w:fldChar w:fldCharType="separate"/>
      </w:r>
      <w:r w:rsidR="0096498E" w:rsidRPr="009C3625">
        <w:rPr>
          <w:noProof/>
        </w:rPr>
        <w:t>4</w:t>
      </w:r>
      <w:r w:rsidR="00FF20E6">
        <w:rPr>
          <w:noProof/>
        </w:rPr>
        <w:fldChar w:fldCharType="end"/>
      </w:r>
      <w:bookmarkEnd w:id="82"/>
      <w:r w:rsidRPr="009C3625">
        <w:t xml:space="preserve"> </w:t>
      </w:r>
      <w:bookmarkStart w:id="84" w:name="_Ref74284434"/>
      <w:r w:rsidRPr="009C3625">
        <w:t>Cloning "7-Nodes" Quorum example from its repository available on Github</w:t>
      </w:r>
      <w:bookmarkEnd w:id="83"/>
      <w:bookmarkEnd w:id="84"/>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Pr="009C3625" w:rsidRDefault="00E752FF" w:rsidP="00E752FF">
      <w:pPr>
        <w:pStyle w:val="Caption"/>
        <w:spacing w:after="240"/>
        <w:jc w:val="center"/>
      </w:pPr>
      <w:bookmarkStart w:id="85" w:name="_Ref74226819"/>
      <w:bookmarkStart w:id="86" w:name="_Ref74284828"/>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5</w:t>
      </w:r>
      <w:r w:rsidR="00FF20E6">
        <w:rPr>
          <w:noProof/>
        </w:rPr>
        <w:fldChar w:fldCharType="end"/>
      </w:r>
      <w:bookmarkEnd w:id="85"/>
      <w:r w:rsidRPr="009C3625">
        <w:t xml:space="preserve"> </w:t>
      </w:r>
      <w:bookmarkStart w:id="87" w:name="_Ref74284463"/>
      <w:r w:rsidRPr="009C3625">
        <w:t>Initial configuration method for 7-Nodes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01CE93AD" w:rsidR="00C52E11" w:rsidRPr="009C3625" w:rsidRDefault="00C52E11" w:rsidP="00C52E11">
      <w:pPr>
        <w:pStyle w:val="Caption"/>
        <w:jc w:val="center"/>
      </w:pPr>
      <w:bookmarkStart w:id="88" w:name="_Ref74226983"/>
      <w:bookmarkStart w:id="89" w:name="_Ref74284832"/>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6</w:t>
      </w:r>
      <w:r w:rsidR="00FF20E6">
        <w:rPr>
          <w:noProof/>
        </w:rPr>
        <w:fldChar w:fldCharType="end"/>
      </w:r>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03E9B8E3" w:rsidR="008D12BC" w:rsidRPr="009C3625" w:rsidRDefault="008D12BC" w:rsidP="008D12BC">
      <w:pPr>
        <w:pStyle w:val="Caption"/>
        <w:spacing w:after="240"/>
        <w:jc w:val="center"/>
      </w:pPr>
      <w:bookmarkStart w:id="91" w:name="_Ref74227014"/>
      <w:bookmarkStart w:id="92" w:name="_Ref74284838"/>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7</w:t>
      </w:r>
      <w:r w:rsidR="00FF20E6">
        <w:rPr>
          <w:noProof/>
        </w:rPr>
        <w:fldChar w:fldCharType="end"/>
      </w:r>
      <w:bookmarkEnd w:id="91"/>
      <w:r w:rsidRPr="009C3625">
        <w:t xml:space="preserve"> </w:t>
      </w:r>
      <w:bookmarkStart w:id="93" w:name="_Ref74284483"/>
      <w:r w:rsidRPr="009C3625">
        <w:t>Content of "istanbul - genesis.json" file</w:t>
      </w:r>
      <w:bookmarkEnd w:id="92"/>
      <w:bookmarkEnd w:id="93"/>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4A5DB8CF" w:rsidR="00C52E11" w:rsidRPr="009C3625" w:rsidRDefault="00C52E11" w:rsidP="00C52E11">
      <w:pPr>
        <w:pStyle w:val="Caption"/>
        <w:jc w:val="center"/>
      </w:pPr>
      <w:bookmarkStart w:id="94" w:name="_Ref74227242"/>
      <w:bookmarkStart w:id="95" w:name="_Ref74284843"/>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8</w:t>
      </w:r>
      <w:r w:rsidR="00FF20E6">
        <w:rPr>
          <w:noProof/>
        </w:rPr>
        <w:fldChar w:fldCharType="end"/>
      </w:r>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38ED9FD" w:rsidR="00435AEB" w:rsidRPr="009C3625" w:rsidRDefault="00435AEB" w:rsidP="00435AEB">
      <w:pPr>
        <w:pStyle w:val="Caption"/>
        <w:jc w:val="center"/>
      </w:pPr>
      <w:bookmarkStart w:id="97" w:name="_Ref74227393"/>
      <w:bookmarkStart w:id="98" w:name="_Ref74284846"/>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9</w:t>
      </w:r>
      <w:r w:rsidR="00FF20E6">
        <w:rPr>
          <w:noProof/>
        </w:rPr>
        <w:fldChar w:fldCharType="end"/>
      </w:r>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1DBA6F49" w:rsidR="002C2ED3" w:rsidRPr="009C3625" w:rsidRDefault="002C2ED3" w:rsidP="002C2ED3">
      <w:pPr>
        <w:pStyle w:val="Caption"/>
        <w:jc w:val="center"/>
      </w:pPr>
      <w:bookmarkStart w:id="100" w:name="_Ref74227509"/>
      <w:bookmarkStart w:id="101" w:name="_Ref7428484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0</w:t>
      </w:r>
      <w:r w:rsidR="00FF20E6">
        <w:rPr>
          <w:noProof/>
        </w:rPr>
        <w:fldChar w:fldCharType="end"/>
      </w:r>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0DDE7580" w:rsidR="00600BDD" w:rsidRPr="009C3625" w:rsidRDefault="00600BDD" w:rsidP="00600BDD">
      <w:pPr>
        <w:pStyle w:val="Caption"/>
        <w:jc w:val="center"/>
      </w:pPr>
      <w:bookmarkStart w:id="103" w:name="_Ref74228412"/>
      <w:bookmarkStart w:id="104" w:name="_Ref74284853"/>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1</w:t>
      </w:r>
      <w:r w:rsidR="00FF20E6">
        <w:rPr>
          <w:noProof/>
        </w:rPr>
        <w:fldChar w:fldCharType="end"/>
      </w:r>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Pr="009C3625" w:rsidRDefault="00600BDD" w:rsidP="00600BDD">
      <w:pPr>
        <w:pStyle w:val="Caption"/>
        <w:jc w:val="center"/>
      </w:pPr>
      <w:bookmarkStart w:id="106" w:name="_Ref74228424"/>
      <w:bookmarkStart w:id="107" w:name="_Ref7428485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2</w:t>
      </w:r>
      <w:r w:rsidR="00FF20E6">
        <w:rPr>
          <w:noProof/>
        </w:rPr>
        <w:fldChar w:fldCharType="end"/>
      </w:r>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Smartcontract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For Smartcontract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ABI code and Binary code which will be used on Web3js code to interact with the Blockchain Smartcontrac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Pr="009C3625" w:rsidRDefault="00A84F5B" w:rsidP="00A84F5B">
      <w:pPr>
        <w:pStyle w:val="Caption"/>
        <w:jc w:val="center"/>
      </w:pPr>
      <w:bookmarkStart w:id="110" w:name="_Ref74239181"/>
      <w:bookmarkStart w:id="111" w:name="_Ref74284862"/>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3</w:t>
      </w:r>
      <w:r w:rsidR="00FF20E6">
        <w:rPr>
          <w:noProof/>
        </w:rPr>
        <w:fldChar w:fldCharType="end"/>
      </w:r>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750F30E6" w14:textId="6EBD6399" w:rsidR="00A84F5B" w:rsidRPr="009C3625" w:rsidRDefault="00A84F5B" w:rsidP="00A84F5B">
      <w:pPr>
        <w:pStyle w:val="Caption"/>
        <w:jc w:val="center"/>
      </w:pPr>
      <w:r w:rsidRPr="009C3625">
        <w:t>(From red circle) into Web3js code</w:t>
      </w:r>
    </w:p>
    <w:p w14:paraId="50B0C18E" w14:textId="77777777" w:rsidR="002A554F" w:rsidRPr="009C3625" w:rsidRDefault="002A554F" w:rsidP="00A84F5B">
      <w:pPr>
        <w:keepNext/>
      </w:pPr>
    </w:p>
    <w:bookmarkStart w:id="113" w:name="_MON_1684854176"/>
    <w:bookmarkEnd w:id="113"/>
    <w:p w14:paraId="3EE11638" w14:textId="19BB4EB0" w:rsidR="00A84F5B" w:rsidRPr="009C3625" w:rsidRDefault="0007379C" w:rsidP="00A84F5B">
      <w:pPr>
        <w:keepNext/>
      </w:pPr>
      <w:r w:rsidRPr="009C3625">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25pt;height:539.2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8561778" r:id="rId39"/>
        </w:object>
      </w:r>
    </w:p>
    <w:p w14:paraId="72A2E741" w14:textId="458BFF32" w:rsidR="00A84F5B" w:rsidRPr="009C3625" w:rsidRDefault="00A84F5B" w:rsidP="00A84F5B">
      <w:pPr>
        <w:pStyle w:val="Caption"/>
        <w:jc w:val="center"/>
      </w:pPr>
      <w:bookmarkStart w:id="114" w:name="_Ref74239197"/>
      <w:bookmarkStart w:id="115" w:name="_Ref74284865"/>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4</w:t>
      </w:r>
      <w:r w:rsidR="00FF20E6">
        <w:rPr>
          <w:noProof/>
        </w:rPr>
        <w:fldChar w:fldCharType="end"/>
      </w:r>
      <w:bookmarkEnd w:id="114"/>
      <w:r w:rsidRPr="009C3625">
        <w:t xml:space="preserve"> </w:t>
      </w:r>
      <w:bookmarkStart w:id="116" w:name="_Ref74284538"/>
      <w:r w:rsidRPr="009C3625">
        <w:t>ABI code (brown color) assigned into variable "abi"</w:t>
      </w:r>
      <w:bookmarkEnd w:id="115"/>
      <w:bookmarkEnd w:id="116"/>
    </w:p>
    <w:bookmarkStart w:id="117" w:name="_MON_1684856178"/>
    <w:bookmarkEnd w:id="117"/>
    <w:p w14:paraId="4A222EF7" w14:textId="77777777" w:rsidR="0007379C" w:rsidRPr="009C3625" w:rsidRDefault="0007379C" w:rsidP="0007379C">
      <w:pPr>
        <w:keepNext/>
      </w:pPr>
      <w:r w:rsidRPr="009C3625">
        <w:object w:dxaOrig="9360" w:dyaOrig="11752" w14:anchorId="2D0548A9">
          <v:shape id="_x0000_i1026" type="#_x0000_t75" style="width:396pt;height:495.7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8561779" r:id="rId41"/>
        </w:object>
      </w:r>
    </w:p>
    <w:p w14:paraId="7B893FCA" w14:textId="236856DC" w:rsidR="0007379C" w:rsidRPr="009C3625" w:rsidRDefault="0007379C" w:rsidP="0007379C">
      <w:pPr>
        <w:pStyle w:val="Caption"/>
        <w:spacing w:after="240"/>
        <w:jc w:val="center"/>
        <w:rPr>
          <w:cs/>
        </w:rPr>
      </w:pPr>
      <w:bookmarkStart w:id="118" w:name="_Ref74239571"/>
      <w:bookmarkStart w:id="119" w:name="_Ref74284868"/>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5</w:t>
      </w:r>
      <w:r w:rsidR="00FF20E6">
        <w:rPr>
          <w:noProof/>
        </w:rPr>
        <w:fldChar w:fldCharType="end"/>
      </w:r>
      <w:bookmarkEnd w:id="118"/>
      <w:r w:rsidRPr="009C3625">
        <w:t xml:space="preserve"> </w:t>
      </w:r>
      <w:bookmarkStart w:id="120" w:name="_Ref74284544"/>
      <w:r w:rsidRPr="009C3625">
        <w:t>Byte code (brown color) assigned into variable "bytecode"</w:t>
      </w:r>
      <w:bookmarkEnd w:id="119"/>
      <w:bookmarkEnd w:id="120"/>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1" w:name="CHAPTERIV_415"/>
      <w:r w:rsidRPr="009C3625">
        <w:rPr>
          <w:rFonts w:ascii="Times New Roman" w:hAnsi="Times New Roman" w:cs="Times New Roman"/>
          <w:b/>
          <w:bCs/>
          <w:sz w:val="24"/>
          <w:szCs w:val="24"/>
        </w:rPr>
        <w:t xml:space="preserve">4.1.5 Deploy </w:t>
      </w:r>
      <w:r w:rsidR="0052667A" w:rsidRPr="009C3625">
        <w:rPr>
          <w:rFonts w:ascii="Times New Roman" w:hAnsi="Times New Roman" w:cs="Times New Roman"/>
          <w:b/>
          <w:bCs/>
          <w:sz w:val="24"/>
          <w:szCs w:val="24"/>
        </w:rPr>
        <w:t>Smartcontract into Blockchain</w:t>
      </w:r>
      <w:bookmarkEnd w:id="121"/>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bookmarkStart w:id="122" w:name="_MON_1684857461"/>
    <w:bookmarkEnd w:id="122"/>
    <w:p w14:paraId="203463EE" w14:textId="00D9E3A8" w:rsidR="0063570F" w:rsidRPr="009C3625" w:rsidRDefault="00D71583" w:rsidP="0063570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color w:val="FF0000"/>
          <w:sz w:val="24"/>
          <w:szCs w:val="24"/>
        </w:rPr>
        <w:object w:dxaOrig="9360" w:dyaOrig="8984" w14:anchorId="0BC8DBC2">
          <v:shape id="_x0000_i1027" type="#_x0000_t75" style="width:357.75pt;height:343.5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8561780" r:id="rId43"/>
        </w:object>
      </w:r>
    </w:p>
    <w:p w14:paraId="1AE0F681" w14:textId="1D4FD165" w:rsidR="00A640F7" w:rsidRPr="009C3625" w:rsidRDefault="0063570F" w:rsidP="0063570F">
      <w:pPr>
        <w:pStyle w:val="Caption"/>
        <w:spacing w:after="240"/>
        <w:jc w:val="center"/>
        <w:rPr>
          <w:color w:val="FF0000"/>
        </w:rPr>
      </w:pPr>
      <w:bookmarkStart w:id="123" w:name="_Ref74241034"/>
      <w:bookmarkStart w:id="124" w:name="_Ref74284870"/>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6</w:t>
      </w:r>
      <w:r w:rsidR="00FF20E6">
        <w:rPr>
          <w:noProof/>
        </w:rPr>
        <w:fldChar w:fldCharType="end"/>
      </w:r>
      <w:bookmarkEnd w:id="123"/>
      <w:r w:rsidRPr="009C3625">
        <w:t xml:space="preserve"> </w:t>
      </w:r>
      <w:bookmarkStart w:id="125" w:name="_Ref74284555"/>
      <w:r w:rsidRPr="009C3625">
        <w:t>The Web3js script for Smartcontract deploy</w:t>
      </w:r>
      <w:bookmarkEnd w:id="124"/>
      <w:bookmarkEnd w:id="125"/>
    </w:p>
    <w:p w14:paraId="5BAE6D88" w14:textId="77777777" w:rsidR="00BF7AF9" w:rsidRPr="009C3625"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Pr="009C3625"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6"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6"/>
    </w:p>
    <w:p w14:paraId="4FE5F893" w14:textId="066B60A8"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and "cryptr"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 xml:space="preserve">as shown in </w:t>
      </w:r>
      <w:r w:rsidRPr="009C3625">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bookmarkStart w:id="127" w:name="_MON_1684859893"/>
    <w:bookmarkEnd w:id="127"/>
    <w:p w14:paraId="12970324" w14:textId="728228FD" w:rsidR="00DA6677" w:rsidRPr="0023508D" w:rsidRDefault="004A58B0" w:rsidP="00DA6677">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867" w14:anchorId="3DF39503">
          <v:shape id="_x0000_i1028" type="#_x0000_t75" style="width:378.75pt;height:196.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8561781" r:id="rId45"/>
        </w:object>
      </w:r>
    </w:p>
    <w:p w14:paraId="493984F7" w14:textId="730A0505" w:rsidR="00DA6677" w:rsidRPr="0023508D" w:rsidRDefault="00DA6677" w:rsidP="00DA6677">
      <w:pPr>
        <w:pStyle w:val="Caption"/>
        <w:spacing w:after="240"/>
        <w:jc w:val="center"/>
      </w:pPr>
      <w:bookmarkStart w:id="128" w:name="_Ref74284095"/>
      <w:bookmarkStart w:id="129" w:name="_Ref74284873"/>
      <w:r w:rsidRPr="0023508D">
        <w:t xml:space="preserve">Figure </w:t>
      </w:r>
      <w:r w:rsidR="00FF20E6">
        <w:fldChar w:fldCharType="begin" w:fldLock="1"/>
      </w:r>
      <w:r w:rsidR="00FF20E6">
        <w:instrText xml:space="preserve"> STYLEREF 1 \s </w:instrText>
      </w:r>
      <w:r w:rsidR="00FF20E6">
        <w:fldChar w:fldCharType="separate"/>
      </w:r>
      <w:r w:rsidR="0096498E" w:rsidRPr="0023508D">
        <w:rPr>
          <w:noProof/>
        </w:rPr>
        <w:t>4</w:t>
      </w:r>
      <w:r w:rsidR="00FF20E6">
        <w:rPr>
          <w:noProof/>
        </w:rPr>
        <w:fldChar w:fldCharType="end"/>
      </w:r>
      <w:r w:rsidR="0096498E" w:rsidRPr="0023508D">
        <w:noBreakHyphen/>
      </w:r>
      <w:r w:rsidR="00FF20E6">
        <w:fldChar w:fldCharType="begin" w:fldLock="1"/>
      </w:r>
      <w:r w:rsidR="00FF20E6">
        <w:instrText xml:space="preserve"> SEQ Figure \* ARABIC \s 1 </w:instrText>
      </w:r>
      <w:r w:rsidR="00FF20E6">
        <w:fldChar w:fldCharType="separate"/>
      </w:r>
      <w:r w:rsidR="0096498E" w:rsidRPr="0023508D">
        <w:rPr>
          <w:noProof/>
        </w:rPr>
        <w:t>17</w:t>
      </w:r>
      <w:r w:rsidR="00FF20E6">
        <w:rPr>
          <w:noProof/>
        </w:rPr>
        <w:fldChar w:fldCharType="end"/>
      </w:r>
      <w:bookmarkEnd w:id="128"/>
      <w:r w:rsidRPr="0023508D">
        <w:t xml:space="preserve"> </w:t>
      </w:r>
      <w:bookmarkStart w:id="130" w:name="_Ref74284562"/>
      <w:r w:rsidRPr="0023508D">
        <w:t>"npm install" command-line</w:t>
      </w:r>
      <w:bookmarkEnd w:id="129"/>
      <w:bookmarkEnd w:id="130"/>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31" w:name="CHAPTERIV_42"/>
      <w:r w:rsidRPr="009C3625">
        <w:rPr>
          <w:szCs w:val="28"/>
        </w:rPr>
        <w:lastRenderedPageBreak/>
        <w:t xml:space="preserve">4.2 XDS Actors </w:t>
      </w:r>
    </w:p>
    <w:bookmarkEnd w:id="131"/>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043335"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32" w:name="CHAPTERIV_421"/>
      <w:r w:rsidRPr="009C3625">
        <w:t>4.2.</w:t>
      </w:r>
      <w:r w:rsidR="00A34155" w:rsidRPr="009C3625">
        <w:t>1</w:t>
      </w:r>
      <w:r w:rsidRPr="009C3625">
        <w:t xml:space="preserve"> </w:t>
      </w:r>
      <w:r w:rsidR="00A34155" w:rsidRPr="009C3625">
        <w:t xml:space="preserve">XDS Document </w:t>
      </w:r>
      <w:r w:rsidRPr="009C3625">
        <w:t>Repository Actor</w:t>
      </w:r>
    </w:p>
    <w:bookmarkEnd w:id="132"/>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bookmarkStart w:id="133" w:name="_MON_1682694957"/>
    <w:bookmarkEnd w:id="133"/>
    <w:p w14:paraId="6DC93675" w14:textId="79D43425" w:rsidR="00F42134" w:rsidRPr="009C3625" w:rsidRDefault="0005751D" w:rsidP="0005751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8594" w14:anchorId="02500CAB">
          <v:shape id="_x0000_i1029" type="#_x0000_t75" style="width:380.25pt;height:349.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8561782" r:id="rId47"/>
        </w:object>
      </w:r>
    </w:p>
    <w:p w14:paraId="5B3B1FD0" w14:textId="4B0F47EA" w:rsidR="00F42134" w:rsidRPr="009C3625" w:rsidRDefault="00F42134" w:rsidP="00136A00">
      <w:pPr>
        <w:pStyle w:val="Caption"/>
        <w:jc w:val="center"/>
        <w:rPr>
          <w:i/>
          <w:iCs/>
        </w:rPr>
      </w:pPr>
      <w:bookmarkStart w:id="134" w:name="_Ref72083156"/>
      <w:bookmarkStart w:id="135" w:name="_Toc74189605"/>
      <w:bookmarkStart w:id="136" w:name="_Ref74191044"/>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8</w:t>
      </w:r>
      <w:r w:rsidR="00FF20E6">
        <w:rPr>
          <w:noProof/>
        </w:rPr>
        <w:fldChar w:fldCharType="end"/>
      </w:r>
      <w:bookmarkEnd w:id="134"/>
      <w:r w:rsidRPr="009C3625">
        <w:t xml:space="preserve"> </w:t>
      </w:r>
      <w:bookmarkStart w:id="137" w:name="_Ref74190870"/>
      <w:r w:rsidRPr="009C3625">
        <w:t>Pseudocode represents general format of Register Document Set-b [ITI - 42]</w:t>
      </w:r>
      <w:bookmarkEnd w:id="135"/>
      <w:bookmarkEnd w:id="136"/>
      <w:bookmarkEnd w:id="137"/>
    </w:p>
    <w:p w14:paraId="06404B67" w14:textId="77777777" w:rsidR="00F42134" w:rsidRPr="009C3625" w:rsidRDefault="00F42134" w:rsidP="00F42134"/>
    <w:bookmarkStart w:id="138" w:name="_MON_1681526078"/>
    <w:bookmarkEnd w:id="138"/>
    <w:p w14:paraId="6B9963EA" w14:textId="01623971" w:rsidR="00F42134" w:rsidRPr="009C3625" w:rsidRDefault="00B71284" w:rsidP="0005751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428" w14:anchorId="5402A8A1">
          <v:shape id="_x0000_i1030" type="#_x0000_t75" style="width:390pt;height:66.7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8561783" r:id="rId49"/>
        </w:object>
      </w:r>
    </w:p>
    <w:p w14:paraId="769AFC5E" w14:textId="5AC347CE" w:rsidR="00F42134" w:rsidRPr="009C3625" w:rsidRDefault="00F42134" w:rsidP="00913992">
      <w:pPr>
        <w:pStyle w:val="Caption"/>
        <w:jc w:val="center"/>
        <w:rPr>
          <w:i/>
          <w:iCs/>
        </w:rPr>
      </w:pPr>
      <w:bookmarkStart w:id="139" w:name="_Ref70913534"/>
      <w:bookmarkStart w:id="140" w:name="_Toc74189606"/>
      <w:bookmarkStart w:id="141" w:name="_Ref7419104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19</w:t>
      </w:r>
      <w:r w:rsidR="00FF20E6">
        <w:rPr>
          <w:noProof/>
        </w:rPr>
        <w:fldChar w:fldCharType="end"/>
      </w:r>
      <w:bookmarkEnd w:id="139"/>
      <w:r w:rsidRPr="009C3625">
        <w:t xml:space="preserve"> </w:t>
      </w:r>
      <w:bookmarkStart w:id="142" w:name="_Ref74190876"/>
      <w:r w:rsidRPr="009C3625">
        <w:t>XML Code snippet of Registry Document Set-b Response transaction sample</w:t>
      </w:r>
      <w:bookmarkEnd w:id="140"/>
      <w:bookmarkEnd w:id="141"/>
      <w:bookmarkEnd w:id="142"/>
    </w:p>
    <w:bookmarkStart w:id="143" w:name="_MON_1681305170"/>
    <w:bookmarkEnd w:id="143"/>
    <w:p w14:paraId="32D0A5CC" w14:textId="63FDC6C9" w:rsidR="00F42134" w:rsidRPr="009C3625" w:rsidRDefault="00B71284" w:rsidP="00B71284">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2538" w14:anchorId="050BFE4A">
          <v:shape id="_x0000_i1031" type="#_x0000_t75" style="width:404.25pt;height:542.2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8561784" r:id="rId51"/>
        </w:object>
      </w:r>
    </w:p>
    <w:p w14:paraId="77505E60" w14:textId="77777777" w:rsidR="00F42134" w:rsidRPr="009C3625" w:rsidRDefault="00F42134" w:rsidP="00F42134"/>
    <w:p w14:paraId="61418A93" w14:textId="77777777" w:rsidR="00F42134" w:rsidRPr="009C3625" w:rsidRDefault="00F42134" w:rsidP="00F42134"/>
    <w:p w14:paraId="2A6E136D" w14:textId="77777777" w:rsidR="00F42134" w:rsidRPr="009C3625" w:rsidRDefault="00F42134" w:rsidP="00F42134"/>
    <w:bookmarkStart w:id="144" w:name="_MON_1681524933"/>
    <w:bookmarkEnd w:id="144"/>
    <w:p w14:paraId="5BEC1742" w14:textId="77777777" w:rsidR="00F42134" w:rsidRPr="009C3625" w:rsidRDefault="00F42134" w:rsidP="00B71284">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1885" w14:anchorId="3827002D">
          <v:shape id="_x0000_i1032" type="#_x0000_t75" style="width:418.5pt;height:531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8561785" r:id="rId53"/>
        </w:object>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45" w:name="_MON_1681525116"/>
    <w:bookmarkEnd w:id="145"/>
    <w:p w14:paraId="5194D219" w14:textId="77777777" w:rsidR="00F42134" w:rsidRPr="009C3625" w:rsidRDefault="00F42134" w:rsidP="00B71284">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2714" w14:anchorId="4B3E8707">
          <v:shape id="_x0000_i1033" type="#_x0000_t75" style="width:418.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8561786" r:id="rId55"/>
        </w:object>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46" w:name="_MON_1681525234"/>
    <w:bookmarkEnd w:id="146"/>
    <w:p w14:paraId="302C2127" w14:textId="77777777" w:rsidR="00F42134" w:rsidRPr="009C3625" w:rsidRDefault="00F42134" w:rsidP="00B71284">
      <w:pPr>
        <w:pStyle w:val="ListParagraph"/>
        <w:spacing w:after="0" w:line="360" w:lineRule="auto"/>
        <w:ind w:left="0"/>
        <w:jc w:val="center"/>
        <w:rPr>
          <w:rFonts w:ascii="Times New Roman" w:hAnsi="Times New Roman" w:cs="Times New Roman"/>
          <w:bCs/>
          <w:sz w:val="24"/>
          <w:szCs w:val="24"/>
        </w:rPr>
      </w:pPr>
      <w:r w:rsidRPr="009C3625">
        <w:rPr>
          <w:rFonts w:ascii="Times New Roman" w:hAnsi="Times New Roman" w:cs="Times New Roman"/>
          <w:bCs/>
          <w:sz w:val="24"/>
          <w:szCs w:val="24"/>
        </w:rPr>
        <w:object w:dxaOrig="9360" w:dyaOrig="12817" w14:anchorId="38CEF8BA">
          <v:shape id="_x0000_i1034" type="#_x0000_t75" style="width:418.5pt;height:573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8561787" r:id="rId57"/>
        </w:object>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47" w:name="_MON_1681525372"/>
    <w:bookmarkEnd w:id="147"/>
    <w:p w14:paraId="5B2F03D4" w14:textId="77777777" w:rsidR="00F42134" w:rsidRPr="009C3625" w:rsidRDefault="00F42134" w:rsidP="00B71284">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bCs/>
          <w:sz w:val="24"/>
          <w:szCs w:val="24"/>
        </w:rPr>
        <w:object w:dxaOrig="9360" w:dyaOrig="12437" w14:anchorId="7728C199">
          <v:shape id="_x0000_i1035" type="#_x0000_t75" style="width:418.5pt;height:555.7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8561788" r:id="rId59"/>
        </w:object>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bookmarkStart w:id="148" w:name="_MON_1681525449"/>
    <w:bookmarkEnd w:id="148"/>
    <w:p w14:paraId="0EC9561B" w14:textId="77777777" w:rsidR="00F42134" w:rsidRPr="009C3625" w:rsidRDefault="00F42134" w:rsidP="00B71284">
      <w:pPr>
        <w:pStyle w:val="ListParagraph"/>
        <w:spacing w:after="0" w:line="360" w:lineRule="auto"/>
        <w:ind w:left="0"/>
        <w:jc w:val="center"/>
        <w:rPr>
          <w:rFonts w:ascii="Times New Roman" w:hAnsi="Times New Roman" w:cs="Times New Roman"/>
          <w:bCs/>
          <w:sz w:val="24"/>
          <w:szCs w:val="24"/>
        </w:rPr>
      </w:pPr>
      <w:r w:rsidRPr="009C3625">
        <w:rPr>
          <w:rFonts w:ascii="Times New Roman" w:hAnsi="Times New Roman" w:cs="Times New Roman"/>
          <w:bCs/>
          <w:sz w:val="24"/>
          <w:szCs w:val="24"/>
        </w:rPr>
        <w:object w:dxaOrig="9360" w:dyaOrig="5804" w14:anchorId="7197F61A">
          <v:shape id="_x0000_i1036" type="#_x0000_t75" style="width:418.5pt;height:259.5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8561789" r:id="rId61"/>
        </w:object>
      </w:r>
    </w:p>
    <w:p w14:paraId="29083792" w14:textId="67B560A3"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49" w:name="_Ref72083161"/>
      <w:bookmarkStart w:id="150" w:name="_Toc74189607"/>
      <w:bookmarkStart w:id="151" w:name="_Ref74191056"/>
      <w:r w:rsidRPr="009C3625">
        <w:rPr>
          <w:rFonts w:ascii="Times New Roman" w:hAnsi="Times New Roman" w:cs="Times New Roman"/>
          <w:sz w:val="24"/>
          <w:szCs w:val="24"/>
        </w:rPr>
        <w:t xml:space="preserve">Figure </w:t>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TYLEREF 1 \s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4</w:t>
      </w:r>
      <w:r w:rsidR="0096498E" w:rsidRPr="009C3625">
        <w:rPr>
          <w:rFonts w:ascii="Times New Roman" w:hAnsi="Times New Roman" w:cs="Times New Roman"/>
          <w:sz w:val="24"/>
          <w:szCs w:val="24"/>
        </w:rPr>
        <w:fldChar w:fldCharType="end"/>
      </w:r>
      <w:r w:rsidR="0096498E" w:rsidRPr="009C3625">
        <w:rPr>
          <w:rFonts w:ascii="Times New Roman" w:hAnsi="Times New Roman" w:cs="Times New Roman"/>
          <w:sz w:val="24"/>
          <w:szCs w:val="24"/>
        </w:rPr>
        <w:noBreakHyphen/>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EQ Figure \* ARABIC \s 1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20</w:t>
      </w:r>
      <w:r w:rsidR="0096498E" w:rsidRPr="009C3625">
        <w:rPr>
          <w:rFonts w:ascii="Times New Roman" w:hAnsi="Times New Roman" w:cs="Times New Roman"/>
          <w:sz w:val="24"/>
          <w:szCs w:val="24"/>
        </w:rPr>
        <w:fldChar w:fldCharType="end"/>
      </w:r>
      <w:bookmarkEnd w:id="149"/>
      <w:r w:rsidRPr="009C3625">
        <w:rPr>
          <w:rFonts w:ascii="Times New Roman" w:hAnsi="Times New Roman" w:cs="Times New Roman"/>
          <w:sz w:val="24"/>
          <w:szCs w:val="24"/>
        </w:rPr>
        <w:t xml:space="preserve"> </w:t>
      </w:r>
      <w:bookmarkStart w:id="152" w:name="_Ref74190883"/>
      <w:r w:rsidRPr="009C3625">
        <w:rPr>
          <w:rFonts w:ascii="Times New Roman" w:hAnsi="Times New Roman" w:cs="Times New Roman"/>
          <w:sz w:val="24"/>
          <w:szCs w:val="24"/>
        </w:rPr>
        <w:t>XML Code snippet of Registry Document Set-b [ITI-42] transaction sample</w:t>
      </w:r>
      <w:bookmarkEnd w:id="150"/>
      <w:bookmarkEnd w:id="151"/>
      <w:bookmarkEnd w:id="152"/>
      <w:r w:rsidR="0084619E" w:rsidRPr="009C3625">
        <w:rPr>
          <w:rFonts w:ascii="Times New Roman" w:hAnsi="Times New Roman" w:cs="Times New Roman"/>
          <w:sz w:val="24"/>
          <w:szCs w:val="24"/>
        </w:rPr>
        <w:tab/>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Javascript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bookmarkStart w:id="153" w:name="_MON_1681536233"/>
    <w:bookmarkEnd w:id="153"/>
    <w:p w14:paraId="182B8815" w14:textId="1D147C89" w:rsidR="001C74CA" w:rsidRPr="009C3625" w:rsidRDefault="005B6EC4" w:rsidP="001C74CA">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cs/>
        </w:rPr>
        <w:object w:dxaOrig="9360" w:dyaOrig="11460" w14:anchorId="5A5C0B54">
          <v:shape id="_x0000_i1037" type="#_x0000_t75" style="width:407.2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8561790" r:id="rId63"/>
        </w:object>
      </w:r>
    </w:p>
    <w:p w14:paraId="59105D0D" w14:textId="438F3049" w:rsidR="001C74CA" w:rsidRPr="009C3625" w:rsidRDefault="001C74CA" w:rsidP="00B71284">
      <w:pPr>
        <w:pStyle w:val="Caption"/>
        <w:jc w:val="center"/>
        <w:rPr>
          <w:i/>
          <w:iCs/>
        </w:rPr>
      </w:pPr>
      <w:bookmarkStart w:id="154" w:name="_Ref70923564"/>
      <w:bookmarkStart w:id="155" w:name="_Toc74189608"/>
      <w:bookmarkStart w:id="156" w:name="_Ref74191061"/>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1</w:t>
      </w:r>
      <w:r w:rsidR="00FF20E6">
        <w:rPr>
          <w:noProof/>
        </w:rPr>
        <w:fldChar w:fldCharType="end"/>
      </w:r>
      <w:bookmarkEnd w:id="154"/>
      <w:r w:rsidRPr="009C3625">
        <w:t xml:space="preserve"> </w:t>
      </w:r>
      <w:bookmarkStart w:id="157" w:name="_Ref74190888"/>
      <w:r w:rsidRPr="009C3625">
        <w:t>Javascript Code Snippet of XDS Document Repository Actor</w:t>
      </w:r>
      <w:bookmarkEnd w:id="155"/>
      <w:bookmarkEnd w:id="156"/>
      <w:bookmarkEnd w:id="157"/>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58"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58"/>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r w:rsidRPr="009C3625">
        <w:rPr>
          <w:rFonts w:ascii="Times New Roman" w:hAnsi="Times New Roman" w:cs="Times New Roman"/>
          <w:sz w:val="24"/>
          <w:szCs w:val="24"/>
        </w:rPr>
        <w:t xml:space="preserve">RegistryStoredQueryRequest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ObjectLis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bookmarkStart w:id="159" w:name="_MON_1682697083"/>
    <w:bookmarkEnd w:id="159"/>
    <w:p w14:paraId="1CCA1AA4" w14:textId="4FBB18BB" w:rsidR="00F42134" w:rsidRPr="009C3625" w:rsidRDefault="00F42134" w:rsidP="00256B31">
      <w:pPr>
        <w:keepNext/>
        <w:jc w:val="center"/>
      </w:pPr>
      <w:r w:rsidRPr="009C3625">
        <w:object w:dxaOrig="9360" w:dyaOrig="4213" w14:anchorId="4BCF2AA8">
          <v:shape id="_x0000_i1038" type="#_x0000_t75" style="width:422.25pt;height:189.7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8561791" r:id="rId65"/>
        </w:object>
      </w:r>
    </w:p>
    <w:p w14:paraId="106CB59C" w14:textId="7D33C44A" w:rsidR="00F42134" w:rsidRPr="009C3625" w:rsidRDefault="00F42134" w:rsidP="00256B31">
      <w:pPr>
        <w:pStyle w:val="Caption"/>
        <w:jc w:val="center"/>
        <w:rPr>
          <w:i/>
          <w:iCs/>
        </w:rPr>
      </w:pPr>
      <w:bookmarkStart w:id="160" w:name="_Ref74190691"/>
      <w:bookmarkStart w:id="161" w:name="_Toc74189609"/>
      <w:bookmarkStart w:id="162" w:name="_Ref74191065"/>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2</w:t>
      </w:r>
      <w:r w:rsidR="00FF20E6">
        <w:rPr>
          <w:noProof/>
        </w:rPr>
        <w:fldChar w:fldCharType="end"/>
      </w:r>
      <w:bookmarkEnd w:id="160"/>
      <w:r w:rsidRPr="009C3625">
        <w:t xml:space="preserve"> </w:t>
      </w:r>
      <w:bookmarkStart w:id="163" w:name="_Ref74190893"/>
      <w:r w:rsidRPr="009C3625">
        <w:t>Pseudocode represents general format of Registry Stored Query Request [ITI - 18]</w:t>
      </w:r>
      <w:bookmarkEnd w:id="161"/>
      <w:bookmarkEnd w:id="162"/>
      <w:bookmarkEnd w:id="163"/>
    </w:p>
    <w:p w14:paraId="357FE5B5" w14:textId="77777777" w:rsidR="00F42134" w:rsidRPr="009C3625" w:rsidRDefault="00F42134" w:rsidP="00F42134"/>
    <w:bookmarkStart w:id="164" w:name="_MON_1682699175"/>
    <w:bookmarkEnd w:id="164"/>
    <w:p w14:paraId="069C27E6" w14:textId="77777777" w:rsidR="00F42134" w:rsidRPr="009C3625" w:rsidRDefault="00F42134" w:rsidP="00256B31">
      <w:pPr>
        <w:keepNext/>
        <w:jc w:val="center"/>
      </w:pPr>
      <w:r w:rsidRPr="009C3625">
        <w:object w:dxaOrig="9360" w:dyaOrig="3188" w14:anchorId="65A45E73">
          <v:shape id="_x0000_i1039" type="#_x0000_t75" style="width:421.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8561792" r:id="rId67"/>
        </w:object>
      </w:r>
    </w:p>
    <w:p w14:paraId="2FB35F8C" w14:textId="38E5B7FF" w:rsidR="00F42134" w:rsidRPr="009C3625" w:rsidRDefault="00F42134" w:rsidP="00256B31">
      <w:pPr>
        <w:pStyle w:val="Caption"/>
        <w:jc w:val="center"/>
        <w:rPr>
          <w:i/>
          <w:iCs/>
        </w:rPr>
      </w:pPr>
      <w:bookmarkStart w:id="165" w:name="_Ref74190695"/>
      <w:bookmarkStart w:id="166" w:name="_Toc74189610"/>
      <w:bookmarkStart w:id="167" w:name="_Ref74191068"/>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3</w:t>
      </w:r>
      <w:r w:rsidR="00FF20E6">
        <w:rPr>
          <w:noProof/>
        </w:rPr>
        <w:fldChar w:fldCharType="end"/>
      </w:r>
      <w:bookmarkEnd w:id="165"/>
      <w:r w:rsidRPr="009C3625">
        <w:t xml:space="preserve"> </w:t>
      </w:r>
      <w:bookmarkStart w:id="168" w:name="_Ref74190899"/>
      <w:r w:rsidRPr="009C3625">
        <w:t xml:space="preserve">Pseudocode represents general format of Query Response </w:t>
      </w:r>
      <w:r w:rsidRPr="009C3625">
        <w:br/>
        <w:t>included “Object Reference” of search results</w:t>
      </w:r>
      <w:bookmarkEnd w:id="166"/>
      <w:bookmarkEnd w:id="167"/>
      <w:bookmarkEnd w:id="168"/>
    </w:p>
    <w:bookmarkStart w:id="169" w:name="_MON_1682699803"/>
    <w:bookmarkEnd w:id="169"/>
    <w:p w14:paraId="0F655228" w14:textId="77777777" w:rsidR="00F42134" w:rsidRPr="009C3625" w:rsidRDefault="00F42134" w:rsidP="00256B31">
      <w:pPr>
        <w:keepNext/>
        <w:jc w:val="center"/>
      </w:pPr>
      <w:r w:rsidRPr="009C3625">
        <w:object w:dxaOrig="9360" w:dyaOrig="12437" w14:anchorId="6DC83F6F">
          <v:shape id="_x0000_i1040" type="#_x0000_t75" style="width:430.5pt;height:573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8561793" r:id="rId69"/>
        </w:object>
      </w:r>
    </w:p>
    <w:p w14:paraId="4B57F382" w14:textId="77777777" w:rsidR="00F42134" w:rsidRPr="009C3625" w:rsidRDefault="00F42134" w:rsidP="00F42134"/>
    <w:p w14:paraId="08259B18" w14:textId="77777777" w:rsidR="00F42134" w:rsidRPr="009C3625" w:rsidRDefault="00F42134" w:rsidP="00F42134"/>
    <w:bookmarkStart w:id="170" w:name="_MON_1682700973"/>
    <w:bookmarkEnd w:id="170"/>
    <w:p w14:paraId="25BBAB88" w14:textId="77777777" w:rsidR="00F42134" w:rsidRPr="009C3625" w:rsidRDefault="00F42134" w:rsidP="00256B31">
      <w:pPr>
        <w:spacing w:after="240"/>
        <w:jc w:val="center"/>
      </w:pPr>
      <w:r w:rsidRPr="009C3625">
        <w:object w:dxaOrig="9360" w:dyaOrig="5617" w14:anchorId="3636877A">
          <v:shape id="_x0000_i1041" type="#_x0000_t75" style="width:430.5pt;height:259.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8561794" r:id="rId71"/>
        </w:object>
      </w:r>
    </w:p>
    <w:p w14:paraId="23F97D4C" w14:textId="7B10372C" w:rsidR="00F42134" w:rsidRPr="009C3625" w:rsidRDefault="008C129B" w:rsidP="00256B31">
      <w:pPr>
        <w:pStyle w:val="Caption"/>
        <w:jc w:val="center"/>
        <w:rPr>
          <w:i/>
          <w:iCs/>
        </w:rPr>
      </w:pPr>
      <w:bookmarkStart w:id="171" w:name="_Ref74190702"/>
      <w:bookmarkStart w:id="172" w:name="_Toc74189611"/>
      <w:bookmarkStart w:id="173" w:name="_Ref74191072"/>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4</w:t>
      </w:r>
      <w:r w:rsidR="00FF20E6">
        <w:rPr>
          <w:noProof/>
        </w:rPr>
        <w:fldChar w:fldCharType="end"/>
      </w:r>
      <w:bookmarkEnd w:id="171"/>
      <w:r w:rsidRPr="009C3625">
        <w:t xml:space="preserve"> </w:t>
      </w:r>
      <w:bookmarkStart w:id="174" w:name="_Ref74190907"/>
      <w:r w:rsidRPr="009C3625">
        <w:t xml:space="preserve">Pseudocode represents general format of Query Response </w:t>
      </w:r>
      <w:r w:rsidRPr="009C3625">
        <w:br/>
        <w:t>included "Leaf Class" of search result</w:t>
      </w:r>
      <w:bookmarkEnd w:id="172"/>
      <w:bookmarkEnd w:id="173"/>
      <w:bookmarkEnd w:id="174"/>
    </w:p>
    <w:bookmarkStart w:id="175" w:name="_MON_1681308970"/>
    <w:bookmarkEnd w:id="175"/>
    <w:p w14:paraId="35489FC8" w14:textId="77777777" w:rsidR="00F42134" w:rsidRPr="009C3625" w:rsidRDefault="00F42134" w:rsidP="00256B3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0312" w14:anchorId="64F81A6D">
          <v:shape id="_x0000_i1042" type="#_x0000_t75" style="width:416.25pt;height:481.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8561795" r:id="rId73"/>
        </w:object>
      </w:r>
    </w:p>
    <w:p w14:paraId="761935D7" w14:textId="33855CEE" w:rsidR="00256B31" w:rsidRPr="009C3625" w:rsidRDefault="00256B31" w:rsidP="00256B31">
      <w:pPr>
        <w:pStyle w:val="Caption"/>
        <w:jc w:val="center"/>
        <w:rPr>
          <w:i/>
          <w:iCs/>
        </w:rPr>
      </w:pPr>
      <w:bookmarkStart w:id="176" w:name="_Ref70696482"/>
      <w:bookmarkStart w:id="177" w:name="_Toc74189612"/>
      <w:bookmarkStart w:id="178" w:name="_Ref74191076"/>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5</w:t>
      </w:r>
      <w:r w:rsidR="00FF20E6">
        <w:rPr>
          <w:noProof/>
        </w:rPr>
        <w:fldChar w:fldCharType="end"/>
      </w:r>
      <w:bookmarkEnd w:id="176"/>
      <w:r w:rsidRPr="009C3625">
        <w:t xml:space="preserve"> </w:t>
      </w:r>
      <w:bookmarkStart w:id="179" w:name="_Ref74190995"/>
      <w:r w:rsidRPr="009C3625">
        <w:t>XML Code Snippet of</w:t>
      </w:r>
      <w:r w:rsidR="009F1B90" w:rsidRPr="009C3625">
        <w:t xml:space="preserve"> </w:t>
      </w:r>
      <w:r w:rsidRPr="009C3625">
        <w:t>RegistryStoredQueryRequest [ITI-18] Transaction Sample</w:t>
      </w:r>
      <w:bookmarkEnd w:id="177"/>
      <w:bookmarkEnd w:id="178"/>
      <w:bookmarkEnd w:id="179"/>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bookmarkStart w:id="180" w:name="_MON_1681526865"/>
    <w:bookmarkEnd w:id="180"/>
    <w:p w14:paraId="0FDB96BF" w14:textId="77777777" w:rsidR="00F42134" w:rsidRPr="009C3625" w:rsidRDefault="00F42134" w:rsidP="00256B31">
      <w:pPr>
        <w:keepNext/>
        <w:jc w:val="center"/>
      </w:pPr>
      <w:r w:rsidRPr="009C3625">
        <w:object w:dxaOrig="9360" w:dyaOrig="12727" w14:anchorId="1D1AAFE6">
          <v:shape id="_x0000_i1043" type="#_x0000_t75" style="width:412.5pt;height:560.2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8561796" r:id="rId75"/>
        </w:object>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bookmarkStart w:id="181" w:name="_MON_1681526969"/>
    <w:bookmarkEnd w:id="181"/>
    <w:p w14:paraId="5388F2B9" w14:textId="77777777" w:rsidR="00F42134" w:rsidRPr="009C3625" w:rsidRDefault="00F42134" w:rsidP="00256B31">
      <w:pPr>
        <w:jc w:val="center"/>
      </w:pPr>
      <w:r w:rsidRPr="009C3625">
        <w:object w:dxaOrig="9360" w:dyaOrig="12622" w14:anchorId="23DADE67">
          <v:shape id="_x0000_i1044" type="#_x0000_t75" style="width:412.5pt;height:555.7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8561797" r:id="rId77"/>
        </w:object>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bookmarkStart w:id="182" w:name="_MON_1681527107"/>
    <w:bookmarkEnd w:id="182"/>
    <w:p w14:paraId="45643503" w14:textId="77777777" w:rsidR="00F42134" w:rsidRPr="009C3625" w:rsidRDefault="00F42134" w:rsidP="00256B31">
      <w:pPr>
        <w:jc w:val="center"/>
      </w:pPr>
      <w:r w:rsidRPr="009C3625">
        <w:object w:dxaOrig="9360" w:dyaOrig="12622" w14:anchorId="1E92D2B6">
          <v:shape id="_x0000_i1045" type="#_x0000_t75" style="width:412.5pt;height:555.7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8561798" r:id="rId79"/>
        </w:object>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bookmarkStart w:id="183" w:name="_MON_1681527148"/>
    <w:bookmarkEnd w:id="183"/>
    <w:p w14:paraId="42C40CAB" w14:textId="77777777" w:rsidR="00F42134" w:rsidRPr="009C3625" w:rsidRDefault="00F42134" w:rsidP="00256B31">
      <w:pPr>
        <w:jc w:val="center"/>
      </w:pPr>
      <w:r w:rsidRPr="009C3625">
        <w:object w:dxaOrig="9360" w:dyaOrig="12622" w14:anchorId="01AA59ED">
          <v:shape id="_x0000_i1046" type="#_x0000_t75" style="width:412.5pt;height:555.7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8561799" r:id="rId81"/>
        </w:object>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bookmarkStart w:id="184" w:name="_MON_1681527178"/>
    <w:bookmarkEnd w:id="184"/>
    <w:p w14:paraId="1AC81667" w14:textId="77777777" w:rsidR="00F42134" w:rsidRPr="009C3625" w:rsidRDefault="00F42134" w:rsidP="00256B31">
      <w:pPr>
        <w:spacing w:after="240"/>
        <w:jc w:val="center"/>
      </w:pPr>
      <w:r w:rsidRPr="009C3625">
        <w:object w:dxaOrig="9360" w:dyaOrig="8057" w14:anchorId="7F488959">
          <v:shape id="_x0000_i1047" type="#_x0000_t75" style="width:412.5pt;height:355.5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8561800" r:id="rId83"/>
        </w:object>
      </w:r>
    </w:p>
    <w:p w14:paraId="5220D1A9" w14:textId="1876427C" w:rsidR="005C0216" w:rsidRPr="009C3625" w:rsidRDefault="005C0216" w:rsidP="00943DCC">
      <w:pPr>
        <w:pStyle w:val="Caption"/>
        <w:jc w:val="center"/>
        <w:rPr>
          <w:i/>
          <w:iCs/>
        </w:rPr>
      </w:pPr>
      <w:bookmarkStart w:id="185" w:name="_Ref70914739"/>
      <w:bookmarkStart w:id="186" w:name="_Toc74189613"/>
      <w:bookmarkStart w:id="187" w:name="_Ref74191080"/>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6</w:t>
      </w:r>
      <w:r w:rsidR="00FF20E6">
        <w:rPr>
          <w:noProof/>
        </w:rPr>
        <w:fldChar w:fldCharType="end"/>
      </w:r>
      <w:bookmarkEnd w:id="185"/>
      <w:r w:rsidRPr="009C3625">
        <w:t xml:space="preserve"> </w:t>
      </w:r>
      <w:bookmarkStart w:id="188" w:name="_Ref74191003"/>
      <w:r w:rsidRPr="009C3625">
        <w:t>XML Code Snippet of RegistryStoredQueryResponse Transaction Sample</w:t>
      </w:r>
      <w:bookmarkEnd w:id="186"/>
      <w:bookmarkEnd w:id="187"/>
      <w:bookmarkEnd w:id="188"/>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Javascript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39E0D08C"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FindDocuments, FindSubmissionSets, FindFolders, GetAll, GetDocuments, GetFolders, GetAssociations, GetDocumentsAndAssociations, GetSubmissionSets, GetSubmissionSetAndContents, GetFolderAndContents, GetFoldersForDocument, GetRelatedDocuments, FindDocumentsByReferenceId,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w:t>
      </w:r>
      <w:r w:rsidRPr="009C3625">
        <w:rPr>
          <w:rFonts w:ascii="Times New Roman" w:hAnsi="Times New Roman" w:cs="Times New Roman"/>
          <w:sz w:val="24"/>
          <w:szCs w:val="24"/>
        </w:rPr>
        <w:lastRenderedPageBreak/>
        <w:t xml:space="preserve">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XDS Document Consumer 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5687DCD1" w:rsidR="00DF2651" w:rsidRPr="009C3625" w:rsidRDefault="00DF2651" w:rsidP="00DF2651">
      <w:pPr>
        <w:pStyle w:val="Caption"/>
        <w:spacing w:after="240"/>
        <w:jc w:val="center"/>
      </w:pPr>
      <w:bookmarkStart w:id="189" w:name="_Ref74246275"/>
      <w:bookmarkStart w:id="190" w:name="_Ref74284884"/>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7</w:t>
      </w:r>
      <w:r w:rsidR="00FF20E6">
        <w:rPr>
          <w:noProof/>
        </w:rPr>
        <w:fldChar w:fldCharType="end"/>
      </w:r>
      <w:bookmarkEnd w:id="189"/>
      <w:r w:rsidRPr="009C3625">
        <w:t xml:space="preserve"> </w:t>
      </w:r>
      <w:bookmarkStart w:id="191" w:name="_Ref74284575"/>
      <w:r w:rsidRPr="009C3625">
        <w:t>The program prompt user to input query type</w:t>
      </w:r>
      <w:bookmarkEnd w:id="190"/>
      <w:bookmarkEnd w:id="191"/>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33055145" w:rsidR="00DF2651" w:rsidRPr="009C3625" w:rsidRDefault="00DF2651" w:rsidP="00DF2651">
      <w:pPr>
        <w:pStyle w:val="Caption"/>
        <w:jc w:val="center"/>
      </w:pPr>
      <w:bookmarkStart w:id="192" w:name="_Ref74246289"/>
      <w:bookmarkStart w:id="193" w:name="_Ref7428488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8</w:t>
      </w:r>
      <w:r w:rsidR="00FF20E6">
        <w:rPr>
          <w:noProof/>
        </w:rPr>
        <w:fldChar w:fldCharType="end"/>
      </w:r>
      <w:bookmarkEnd w:id="192"/>
      <w:r w:rsidRPr="009C3625">
        <w:t xml:space="preserve"> </w:t>
      </w:r>
      <w:bookmarkStart w:id="194" w:name="_Ref74284584"/>
      <w:r w:rsidRPr="009C3625">
        <w:t>The program prompt user to input essential metadata attribute values</w:t>
      </w:r>
      <w:bookmarkEnd w:id="193"/>
      <w:bookmarkEnd w:id="194"/>
      <w:r w:rsidRPr="009C3625">
        <w:t xml:space="preserve"> </w:t>
      </w:r>
    </w:p>
    <w:p w14:paraId="5600A7ED" w14:textId="77777777" w:rsidR="00DF2651" w:rsidRPr="009C3625" w:rsidRDefault="00DF2651" w:rsidP="00DF2651">
      <w:pPr>
        <w:pStyle w:val="Caption"/>
        <w:spacing w:after="240"/>
        <w:jc w:val="center"/>
      </w:pPr>
      <w:r w:rsidRPr="009C3625">
        <w:t>(In case of FindDocuments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4B9522B4" w:rsidR="00DF2651" w:rsidRPr="009C3625" w:rsidRDefault="00DF2651" w:rsidP="00DF2651">
      <w:pPr>
        <w:pStyle w:val="Caption"/>
        <w:spacing w:after="240"/>
        <w:jc w:val="center"/>
      </w:pPr>
      <w:bookmarkStart w:id="195" w:name="_Ref74246303"/>
      <w:bookmarkStart w:id="196" w:name="_Ref74284892"/>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29</w:t>
      </w:r>
      <w:r w:rsidR="00FF20E6">
        <w:rPr>
          <w:noProof/>
        </w:rPr>
        <w:fldChar w:fldCharType="end"/>
      </w:r>
      <w:bookmarkEnd w:id="195"/>
      <w:r w:rsidRPr="009C3625">
        <w:t xml:space="preserve"> </w:t>
      </w:r>
      <w:bookmarkStart w:id="197" w:name="_Ref74284594"/>
      <w:r w:rsidRPr="009C3625">
        <w:t>The program prompt user to input optional metadata attributes</w:t>
      </w:r>
      <w:bookmarkEnd w:id="196"/>
      <w:bookmarkEnd w:id="197"/>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43FD49BF" w:rsidR="00DF2651" w:rsidRPr="009C3625" w:rsidRDefault="00DF2651" w:rsidP="00DF2651">
      <w:pPr>
        <w:pStyle w:val="Caption"/>
        <w:jc w:val="center"/>
      </w:pPr>
      <w:bookmarkStart w:id="198" w:name="_Ref74246318"/>
      <w:bookmarkStart w:id="199" w:name="_Ref74284896"/>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0</w:t>
      </w:r>
      <w:r w:rsidR="00FF20E6">
        <w:rPr>
          <w:noProof/>
        </w:rPr>
        <w:fldChar w:fldCharType="end"/>
      </w:r>
      <w:bookmarkEnd w:id="198"/>
      <w:r w:rsidRPr="009C3625">
        <w:t xml:space="preserve"> </w:t>
      </w:r>
      <w:bookmarkStart w:id="200" w:name="_Ref74284599"/>
      <w:r w:rsidRPr="009C3625">
        <w:t>The user chooses to start the query after input all known attributes</w:t>
      </w:r>
      <w:bookmarkEnd w:id="199"/>
      <w:bookmarkEnd w:id="200"/>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bookmarkStart w:id="201" w:name="_MON_1681539154"/>
    <w:bookmarkEnd w:id="201"/>
    <w:p w14:paraId="0425F971" w14:textId="67ACFB05" w:rsidR="00B0548B"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8" w14:anchorId="0C35B9CF">
          <v:shape id="_x0000_i1048" type="#_x0000_t75" style="width:382.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8561801" r:id="rId89"/>
        </w:object>
      </w:r>
    </w:p>
    <w:bookmarkStart w:id="202" w:name="_MON_1684873489"/>
    <w:bookmarkEnd w:id="202"/>
    <w:p w14:paraId="49FFAAED" w14:textId="4E402D14" w:rsidR="00DF2651"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17" w14:anchorId="0E7512B1">
          <v:shape id="_x0000_i1049" type="#_x0000_t75" style="width:382.5pt;height:522.75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8561802" r:id="rId91"/>
        </w:object>
      </w:r>
    </w:p>
    <w:bookmarkStart w:id="203" w:name="_MON_1684873533"/>
    <w:bookmarkEnd w:id="203"/>
    <w:p w14:paraId="19B12F9C" w14:textId="42788FB4" w:rsidR="00DF2651" w:rsidRPr="009C3625" w:rsidRDefault="00DF265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131" w14:anchorId="3D7C3935">
          <v:shape id="_x0000_i1050" type="#_x0000_t75" style="width:382.5pt;height:454.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8561803" r:id="rId93"/>
        </w:object>
      </w:r>
    </w:p>
    <w:bookmarkStart w:id="204" w:name="_MON_1684873634"/>
    <w:bookmarkEnd w:id="204"/>
    <w:p w14:paraId="68915C34" w14:textId="664BA199" w:rsidR="00DF2651"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32" w14:anchorId="248AC5AC">
          <v:shape id="_x0000_i1051" type="#_x0000_t75" style="width:382.5pt;height:523.5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8561804" r:id="rId95"/>
        </w:object>
      </w:r>
    </w:p>
    <w:bookmarkStart w:id="205" w:name="_MON_1684874418"/>
    <w:bookmarkEnd w:id="205"/>
    <w:p w14:paraId="5A713970" w14:textId="48C9429D" w:rsidR="00252E91" w:rsidRPr="009C3625" w:rsidRDefault="00252E91"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27" w14:anchorId="44B56756">
          <v:shape id="_x0000_i1052" type="#_x0000_t75" style="width:382.5pt;height:519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8561805" r:id="rId97"/>
        </w:object>
      </w:r>
    </w:p>
    <w:bookmarkStart w:id="206" w:name="_MON_1684874474"/>
    <w:bookmarkEnd w:id="206"/>
    <w:p w14:paraId="6C0D564D" w14:textId="2BBE714D" w:rsidR="00252E91"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56B4BCEF">
          <v:shape id="_x0000_i1053" type="#_x0000_t75" style="width:382.5pt;height:525.75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8561806" r:id="rId99"/>
        </w:object>
      </w:r>
    </w:p>
    <w:bookmarkStart w:id="207" w:name="_MON_1684874515"/>
    <w:bookmarkEnd w:id="207"/>
    <w:p w14:paraId="58348326" w14:textId="604FB87A"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71981C59">
          <v:shape id="_x0000_i1054" type="#_x0000_t75" style="width:382.5pt;height:525.75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8561807" r:id="rId101"/>
        </w:object>
      </w:r>
    </w:p>
    <w:bookmarkStart w:id="208" w:name="_MON_1684874578"/>
    <w:bookmarkEnd w:id="208"/>
    <w:p w14:paraId="67240763" w14:textId="5BED5BC7"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6C3C515B">
          <v:shape id="_x0000_i1055" type="#_x0000_t75" style="width:382.5pt;height:525.75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8561808" r:id="rId103"/>
        </w:object>
      </w:r>
    </w:p>
    <w:bookmarkStart w:id="209" w:name="_MON_1684874632"/>
    <w:bookmarkEnd w:id="209"/>
    <w:p w14:paraId="73D114A7" w14:textId="287BEA5D"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371232D2">
          <v:shape id="_x0000_i1056" type="#_x0000_t75" style="width:382.5pt;height:525.75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8561809" r:id="rId105"/>
        </w:object>
      </w:r>
    </w:p>
    <w:bookmarkStart w:id="210" w:name="_MON_1684874668"/>
    <w:bookmarkEnd w:id="210"/>
    <w:p w14:paraId="058DF491" w14:textId="7145EAC9"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31EC184C">
          <v:shape id="_x0000_i1057" type="#_x0000_t75" style="width:382.5pt;height:525.75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8561810" r:id="rId107"/>
        </w:object>
      </w:r>
    </w:p>
    <w:bookmarkStart w:id="211" w:name="_MON_1684874739"/>
    <w:bookmarkEnd w:id="211"/>
    <w:p w14:paraId="16F0D122" w14:textId="4C7256E2"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2F93D3CE">
          <v:shape id="_x0000_i1058" type="#_x0000_t75" style="width:382.5pt;height:525.75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8561811" r:id="rId109"/>
        </w:object>
      </w:r>
    </w:p>
    <w:bookmarkStart w:id="212" w:name="_MON_1684874758"/>
    <w:bookmarkEnd w:id="212"/>
    <w:p w14:paraId="6F48103B" w14:textId="135937B0"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3AA39B6C">
          <v:shape id="_x0000_i1059" type="#_x0000_t75" style="width:382.5pt;height:525.75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8561812" r:id="rId111"/>
        </w:object>
      </w:r>
    </w:p>
    <w:bookmarkStart w:id="213" w:name="_MON_1684874780"/>
    <w:bookmarkEnd w:id="213"/>
    <w:p w14:paraId="4C0BFCC0" w14:textId="2104C844" w:rsidR="000F5CC4" w:rsidRPr="009C3625" w:rsidRDefault="003B2F86"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02EC211A">
          <v:shape id="_x0000_i1060" type="#_x0000_t75" style="width:382.5pt;height:525.75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8561813" r:id="rId113"/>
        </w:object>
      </w:r>
    </w:p>
    <w:bookmarkStart w:id="214" w:name="_MON_1684874805"/>
    <w:bookmarkEnd w:id="214"/>
    <w:p w14:paraId="1DD096CA" w14:textId="6F622448" w:rsidR="000F5CC4" w:rsidRPr="009C3625" w:rsidRDefault="000F5CC4" w:rsidP="00B0548B">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6714" w14:anchorId="663591AE">
          <v:shape id="_x0000_i1061" type="#_x0000_t75" style="width:382.5pt;height:275.2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8561814" r:id="rId115"/>
        </w:object>
      </w:r>
    </w:p>
    <w:p w14:paraId="3FDF2337" w14:textId="09CE36FE" w:rsidR="00B0548B" w:rsidRPr="009C3625" w:rsidRDefault="00B0548B" w:rsidP="000917E3">
      <w:pPr>
        <w:pStyle w:val="Caption"/>
        <w:jc w:val="center"/>
      </w:pPr>
      <w:bookmarkStart w:id="215" w:name="_Ref74246122"/>
      <w:bookmarkStart w:id="216" w:name="_Toc74189614"/>
      <w:bookmarkStart w:id="217" w:name="_Ref74284898"/>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1</w:t>
      </w:r>
      <w:r w:rsidR="00FF20E6">
        <w:rPr>
          <w:noProof/>
        </w:rPr>
        <w:fldChar w:fldCharType="end"/>
      </w:r>
      <w:bookmarkEnd w:id="215"/>
      <w:r w:rsidRPr="009C3625">
        <w:t xml:space="preserve"> </w:t>
      </w:r>
      <w:bookmarkStart w:id="218" w:name="_Ref74284610"/>
      <w:r w:rsidRPr="009C3625">
        <w:t>Javascript Code Snippet of XDS Document Consumer Actor</w:t>
      </w:r>
      <w:bookmarkEnd w:id="216"/>
      <w:bookmarkEnd w:id="217"/>
      <w:bookmarkEnd w:id="218"/>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219" w:name="CHAPTERIV_423"/>
      <w:r w:rsidRPr="009C3625">
        <w:lastRenderedPageBreak/>
        <w:t xml:space="preserve">4.2.3 XDS Document Registry Actor </w:t>
      </w:r>
    </w:p>
    <w:bookmarkEnd w:id="219"/>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bookmarkStart w:id="220" w:name="_MON_1684871011"/>
    <w:bookmarkEnd w:id="220"/>
    <w:p w14:paraId="0E4A9060" w14:textId="77777777" w:rsidR="00B15085" w:rsidRPr="009C3625" w:rsidRDefault="00B15085" w:rsidP="00B15085">
      <w:pPr>
        <w:keepNext/>
        <w:spacing w:line="360" w:lineRule="auto"/>
        <w:jc w:val="thaiDistribute"/>
      </w:pPr>
      <w:r w:rsidRPr="009C3625">
        <w:object w:dxaOrig="9360" w:dyaOrig="5371" w14:anchorId="1BDD27BF">
          <v:shape id="_x0000_i1062" type="#_x0000_t75" style="width:411pt;height:236.2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8561815" r:id="rId117"/>
        </w:object>
      </w:r>
    </w:p>
    <w:p w14:paraId="5D915903" w14:textId="7EBA36BC" w:rsidR="00B15085" w:rsidRPr="009C3625" w:rsidRDefault="00B15085" w:rsidP="00FA122C">
      <w:pPr>
        <w:pStyle w:val="Caption"/>
        <w:spacing w:after="240"/>
        <w:jc w:val="center"/>
      </w:pPr>
      <w:bookmarkStart w:id="221" w:name="_Ref74252675"/>
      <w:bookmarkStart w:id="222" w:name="_Ref74284902"/>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2</w:t>
      </w:r>
      <w:r w:rsidR="00FF20E6">
        <w:rPr>
          <w:noProof/>
        </w:rPr>
        <w:fldChar w:fldCharType="end"/>
      </w:r>
      <w:bookmarkEnd w:id="221"/>
      <w:r w:rsidRPr="009C3625">
        <w:t xml:space="preserve"> </w:t>
      </w:r>
      <w:bookmarkStart w:id="223" w:name="_Ref74284614"/>
      <w:r w:rsidRPr="009C3625">
        <w:t>Pseudocode showing the process flow of the XDS Document Registry Actor</w:t>
      </w:r>
      <w:bookmarkEnd w:id="222"/>
      <w:bookmarkEnd w:id="223"/>
    </w:p>
    <w:p w14:paraId="3768C350" w14:textId="5F718988" w:rsidR="000F728E" w:rsidRPr="009C3625" w:rsidRDefault="00C90368" w:rsidP="00B15085">
      <w:pPr>
        <w:spacing w:after="240" w:line="360" w:lineRule="auto"/>
        <w:jc w:val="thaiDistribute"/>
      </w:pPr>
      <w:r w:rsidRPr="009C3625">
        <w:tab/>
      </w:r>
      <w:r w:rsidR="00F705D4" w:rsidRPr="009C3625">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Javascript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bookmarkStart w:id="224" w:name="_MON_1684871854"/>
    <w:bookmarkEnd w:id="224"/>
    <w:p w14:paraId="1091AFF2" w14:textId="77777777" w:rsidR="002F47DC" w:rsidRPr="009C3625" w:rsidRDefault="00FA122C" w:rsidP="002F47D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611" w14:anchorId="5F150DD9">
          <v:shape id="_x0000_i1063" type="#_x0000_t75" style="width:412.5pt;height:70.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8561816" r:id="rId119"/>
        </w:object>
      </w:r>
    </w:p>
    <w:p w14:paraId="4C9E9E20" w14:textId="1782B2E7" w:rsidR="00FA122C" w:rsidRPr="009C3625" w:rsidRDefault="002F47DC" w:rsidP="002F47DC">
      <w:pPr>
        <w:pStyle w:val="Caption"/>
        <w:jc w:val="center"/>
      </w:pPr>
      <w:bookmarkStart w:id="225" w:name="_Ref74253701"/>
      <w:bookmarkStart w:id="226" w:name="_Ref74284905"/>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3</w:t>
      </w:r>
      <w:r w:rsidR="00FF20E6">
        <w:rPr>
          <w:noProof/>
        </w:rPr>
        <w:fldChar w:fldCharType="end"/>
      </w:r>
      <w:bookmarkEnd w:id="225"/>
      <w:r w:rsidRPr="009C3625">
        <w:t xml:space="preserve"> </w:t>
      </w:r>
      <w:bookmarkStart w:id="227" w:name="_Ref74284619"/>
      <w:r w:rsidRPr="009C3625">
        <w:t>The pseudocode showing the process flow of XDS Document Registry Actor for Document Registering Function</w:t>
      </w:r>
      <w:bookmarkEnd w:id="226"/>
      <w:bookmarkEnd w:id="227"/>
    </w:p>
    <w:bookmarkStart w:id="228" w:name="_MON_1681538368"/>
    <w:bookmarkEnd w:id="228"/>
    <w:p w14:paraId="36824CF3" w14:textId="77777777" w:rsidR="001C74CA" w:rsidRPr="009C3625" w:rsidRDefault="001C74CA" w:rsidP="00FA122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937" w14:anchorId="61B0E934">
          <v:shape id="_x0000_i1064" type="#_x0000_t75" style="width:423pt;height:540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8561817" r:id="rId121"/>
        </w:object>
      </w:r>
    </w:p>
    <w:p w14:paraId="3FCEDAF2" w14:textId="7A35132B" w:rsidR="001C74CA" w:rsidRPr="009C3625" w:rsidRDefault="001C74CA" w:rsidP="00FA122C">
      <w:pPr>
        <w:pStyle w:val="Caption"/>
        <w:jc w:val="center"/>
        <w:rPr>
          <w:i/>
          <w:iCs/>
        </w:rPr>
      </w:pPr>
      <w:bookmarkStart w:id="229" w:name="_Ref74253853"/>
      <w:bookmarkStart w:id="230" w:name="_Toc74189615"/>
      <w:bookmarkStart w:id="231" w:name="_Ref7428490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4</w:t>
      </w:r>
      <w:r w:rsidR="00FF20E6">
        <w:rPr>
          <w:noProof/>
        </w:rPr>
        <w:fldChar w:fldCharType="end"/>
      </w:r>
      <w:bookmarkEnd w:id="229"/>
      <w:r w:rsidRPr="009C3625">
        <w:t xml:space="preserve"> </w:t>
      </w:r>
      <w:bookmarkStart w:id="232" w:name="_Ref74284633"/>
      <w:r w:rsidRPr="009C3625">
        <w:t>Javascript Code Snippet of XDS Document Registry Actor</w:t>
      </w:r>
      <w:r w:rsidRPr="009C3625">
        <w:br/>
        <w:t>Node Module import declaration and TCP Socket message receiver section</w:t>
      </w:r>
      <w:bookmarkEnd w:id="230"/>
      <w:bookmarkEnd w:id="231"/>
      <w:bookmarkEnd w:id="232"/>
    </w:p>
    <w:bookmarkStart w:id="233" w:name="_MON_1681539471"/>
    <w:bookmarkEnd w:id="233"/>
    <w:p w14:paraId="7DB2597E"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7864" w14:anchorId="5AEF6347">
          <v:shape id="_x0000_i1065" type="#_x0000_t75" style="width:423pt;height:355.5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8561818" r:id="rId123"/>
        </w:object>
      </w:r>
    </w:p>
    <w:p w14:paraId="3E201FF9" w14:textId="2F6CBA8C" w:rsidR="001C74CA" w:rsidRPr="009C3625" w:rsidRDefault="001C74CA" w:rsidP="00062749">
      <w:pPr>
        <w:pStyle w:val="Caption"/>
        <w:jc w:val="center"/>
        <w:rPr>
          <w:i/>
          <w:iCs/>
        </w:rPr>
      </w:pPr>
      <w:bookmarkStart w:id="234" w:name="_Ref74284173"/>
      <w:bookmarkStart w:id="235" w:name="_Toc74189616"/>
      <w:bookmarkStart w:id="236" w:name="_Ref74284915"/>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5</w:t>
      </w:r>
      <w:r w:rsidR="00FF20E6">
        <w:rPr>
          <w:noProof/>
        </w:rPr>
        <w:fldChar w:fldCharType="end"/>
      </w:r>
      <w:bookmarkEnd w:id="234"/>
      <w:r w:rsidRPr="009C3625">
        <w:t xml:space="preserve"> </w:t>
      </w:r>
      <w:bookmarkStart w:id="237" w:name="_Ref74284640"/>
      <w:r w:rsidRPr="009C3625">
        <w:t>XDS Document Registry Actor</w:t>
      </w:r>
      <w:r w:rsidRPr="009C3625">
        <w:br/>
        <w:t>This section checks if receiving message is ITI-42 or ITI-18 identified by its header</w:t>
      </w:r>
      <w:bookmarkEnd w:id="235"/>
      <w:bookmarkEnd w:id="236"/>
      <w:bookmarkEnd w:id="237"/>
    </w:p>
    <w:bookmarkStart w:id="238" w:name="_MON_1681540376"/>
    <w:bookmarkEnd w:id="238"/>
    <w:p w14:paraId="71776E31"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17" w14:anchorId="2CC09082">
          <v:shape id="_x0000_i1066" type="#_x0000_t75" style="width:423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8561819" r:id="rId125"/>
        </w:object>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39" w:name="_MON_1681541309"/>
    <w:bookmarkEnd w:id="239"/>
    <w:p w14:paraId="1E3BB7A6" w14:textId="77777777" w:rsidR="001C74CA" w:rsidRPr="009C3625" w:rsidRDefault="001C74CA" w:rsidP="00062749">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44" w14:anchorId="72748C69">
          <v:shape id="_x0000_i1067" type="#_x0000_t75" style="width:423pt;height:576.7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8561820" r:id="rId127"/>
        </w:object>
      </w:r>
    </w:p>
    <w:p w14:paraId="02BCD4A5" w14:textId="4AC6F0F5" w:rsidR="004B70A0" w:rsidRPr="009C3625" w:rsidRDefault="004B70A0" w:rsidP="00062749">
      <w:pPr>
        <w:pStyle w:val="Caption"/>
        <w:jc w:val="center"/>
        <w:rPr>
          <w:i/>
          <w:iCs/>
        </w:rPr>
      </w:pPr>
      <w:bookmarkStart w:id="240" w:name="_Ref74284176"/>
      <w:bookmarkStart w:id="241" w:name="_Toc74189617"/>
      <w:bookmarkStart w:id="242" w:name="_Ref74284918"/>
      <w:bookmarkStart w:id="243" w:name="_Hlk7092814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6</w:t>
      </w:r>
      <w:r w:rsidR="00FF20E6">
        <w:rPr>
          <w:noProof/>
        </w:rPr>
        <w:fldChar w:fldCharType="end"/>
      </w:r>
      <w:bookmarkEnd w:id="240"/>
      <w:r w:rsidRPr="009C3625">
        <w:t xml:space="preserve"> </w:t>
      </w:r>
      <w:bookmarkStart w:id="244" w:name="_Ref74284645"/>
      <w:r w:rsidRPr="009C3625">
        <w:t>XDS Document Registry Actor</w:t>
      </w:r>
      <w:r w:rsidRPr="009C3625">
        <w:br/>
        <w:t>Declaration of JSON variable to store all Metadata attributes by its position in the format</w:t>
      </w:r>
      <w:bookmarkEnd w:id="241"/>
      <w:bookmarkEnd w:id="242"/>
      <w:bookmarkEnd w:id="244"/>
    </w:p>
    <w:p w14:paraId="6AFF3987" w14:textId="77777777"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5C4EE741" w14:textId="77777777" w:rsidR="001C74CA" w:rsidRPr="009C3625" w:rsidRDefault="001C74CA" w:rsidP="001C74CA">
      <w:pPr>
        <w:pStyle w:val="ListParagraph"/>
        <w:spacing w:line="360" w:lineRule="auto"/>
        <w:ind w:left="0"/>
        <w:jc w:val="center"/>
        <w:rPr>
          <w:rFonts w:ascii="Times New Roman" w:hAnsi="Times New Roman" w:cs="Times New Roman"/>
          <w:sz w:val="24"/>
          <w:szCs w:val="24"/>
        </w:rPr>
      </w:pPr>
    </w:p>
    <w:bookmarkEnd w:id="243"/>
    <w:bookmarkStart w:id="245" w:name="_MON_1681541333"/>
    <w:bookmarkEnd w:id="245"/>
    <w:p w14:paraId="5A0A8227"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6982" w14:anchorId="7C3B9964">
          <v:shape id="_x0000_i1068" type="#_x0000_t75" style="width:423pt;height:315.7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8561821" r:id="rId129"/>
        </w:object>
      </w:r>
    </w:p>
    <w:p w14:paraId="602FEE54" w14:textId="42AE38D7" w:rsidR="001C74CA" w:rsidRPr="009C3625" w:rsidRDefault="001C74CA" w:rsidP="00062749">
      <w:pPr>
        <w:pStyle w:val="Caption"/>
        <w:jc w:val="center"/>
        <w:rPr>
          <w:i/>
          <w:iCs/>
        </w:rPr>
      </w:pPr>
      <w:bookmarkStart w:id="246" w:name="_Ref74284180"/>
      <w:bookmarkStart w:id="247" w:name="_Toc74189618"/>
      <w:bookmarkStart w:id="248" w:name="_Ref74284922"/>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7</w:t>
      </w:r>
      <w:r w:rsidR="00FF20E6">
        <w:rPr>
          <w:noProof/>
        </w:rPr>
        <w:fldChar w:fldCharType="end"/>
      </w:r>
      <w:bookmarkEnd w:id="246"/>
      <w:r w:rsidRPr="009C3625">
        <w:t xml:space="preserve"> </w:t>
      </w:r>
      <w:bookmarkStart w:id="249" w:name="_Ref74284655"/>
      <w:r w:rsidRPr="009C3625">
        <w:t>XDS Document Registry Actor</w:t>
      </w:r>
      <w:r w:rsidRPr="009C3625">
        <w:br/>
        <w:t>Define variable of each Metadata attribute UUID label following IHE ITI Framework</w:t>
      </w:r>
      <w:bookmarkEnd w:id="247"/>
      <w:bookmarkEnd w:id="248"/>
      <w:bookmarkEnd w:id="249"/>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0" w:name="_MON_1681541082"/>
    <w:bookmarkEnd w:id="250"/>
    <w:p w14:paraId="36B7270E"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011" w14:anchorId="15789E45">
          <v:shape id="_x0000_i1069" type="#_x0000_t75" style="width:423pt;height:498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8561822" r:id="rId131"/>
        </w:object>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1" w:name="_MON_1681542558"/>
    <w:bookmarkEnd w:id="251"/>
    <w:p w14:paraId="51113B45"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4F5C8A2B">
          <v:shape id="_x0000_i1070" type="#_x0000_t75" style="width:423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8561823" r:id="rId133"/>
        </w:object>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2" w:name="_MON_1681542591"/>
    <w:bookmarkEnd w:id="252"/>
    <w:p w14:paraId="1AB4B117"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817" w14:anchorId="2C2D69F1">
          <v:shape id="_x0000_i1071" type="#_x0000_t75" style="width:423pt;height:534.75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8561824" r:id="rId135"/>
        </w:object>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3" w:name="_MON_1681542634"/>
    <w:bookmarkEnd w:id="253"/>
    <w:p w14:paraId="23B40C1D"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0205" w14:anchorId="6545FF9E">
          <v:shape id="_x0000_i1072" type="#_x0000_t75" style="width:423pt;height:462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8561825" r:id="rId137"/>
        </w:object>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4" w:name="_MON_1681542665"/>
    <w:bookmarkEnd w:id="254"/>
    <w:p w14:paraId="200CEBD1"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817" w14:anchorId="496C2BA9">
          <v:shape id="_x0000_i1073" type="#_x0000_t75" style="width:423pt;height:534.75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8561826" r:id="rId139"/>
        </w:object>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5" w:name="_MON_1681542694"/>
    <w:bookmarkEnd w:id="255"/>
    <w:p w14:paraId="77943E2F"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279" w14:anchorId="55D3D560">
          <v:shape id="_x0000_i1074" type="#_x0000_t75" style="width:423pt;height:510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8561827" r:id="rId141"/>
        </w:object>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6" w:name="_MON_1681542728"/>
    <w:bookmarkEnd w:id="256"/>
    <w:p w14:paraId="5B413ABF"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3AAD9BB1">
          <v:shape id="_x0000_i1075" type="#_x0000_t75" style="width:423pt;height:558.75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8561828" r:id="rId143"/>
        </w:object>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57" w:name="_MON_1681542759"/>
    <w:bookmarkEnd w:id="257"/>
    <w:p w14:paraId="3BDF78EA"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5908" w14:anchorId="313AAAA5">
          <v:shape id="_x0000_i1076" type="#_x0000_t75" style="width:423pt;height:267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8561829" r:id="rId145"/>
        </w:object>
      </w:r>
    </w:p>
    <w:p w14:paraId="1F33D26F" w14:textId="7BBA27C5" w:rsidR="005D3CB7" w:rsidRPr="009C3625" w:rsidRDefault="005D3CB7" w:rsidP="00062749">
      <w:pPr>
        <w:pStyle w:val="Caption"/>
        <w:jc w:val="center"/>
        <w:rPr>
          <w:i/>
          <w:iCs/>
        </w:rPr>
      </w:pPr>
      <w:bookmarkStart w:id="258" w:name="_Ref74284184"/>
      <w:bookmarkStart w:id="259" w:name="_Toc74189619"/>
      <w:bookmarkStart w:id="260" w:name="_Ref74284926"/>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8</w:t>
      </w:r>
      <w:r w:rsidR="00FF20E6">
        <w:rPr>
          <w:noProof/>
        </w:rPr>
        <w:fldChar w:fldCharType="end"/>
      </w:r>
      <w:bookmarkEnd w:id="258"/>
      <w:r w:rsidRPr="009C3625">
        <w:rPr>
          <w:cs/>
        </w:rPr>
        <w:t xml:space="preserve"> </w:t>
      </w:r>
      <w:bookmarkStart w:id="261"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59"/>
      <w:bookmarkEnd w:id="260"/>
      <w:bookmarkEnd w:id="261"/>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Pr="009C3625"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62" w:name="_MON_1681544145"/>
    <w:bookmarkEnd w:id="262"/>
    <w:p w14:paraId="1D5D48B9" w14:textId="77777777" w:rsidR="001C74CA" w:rsidRPr="009C3625" w:rsidRDefault="001C74CA" w:rsidP="000627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161" w14:anchorId="32B15183">
          <v:shape id="_x0000_i1077" type="#_x0000_t75" style="width:423pt;height:550.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8561830" r:id="rId147"/>
        </w:object>
      </w:r>
    </w:p>
    <w:p w14:paraId="1FBC32C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3" w:name="_MON_1681544160"/>
    <w:bookmarkEnd w:id="263"/>
    <w:p w14:paraId="37E42FC0"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560" w14:anchorId="5790D2B3">
          <v:shape id="_x0000_i1078" type="#_x0000_t75" style="width:423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8561831" r:id="rId149"/>
        </w:object>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bookmarkStart w:id="264" w:name="_MON_1681544190"/>
    <w:bookmarkEnd w:id="264"/>
    <w:p w14:paraId="3EA68EB7" w14:textId="77777777" w:rsidR="001C74CA" w:rsidRPr="009C3625" w:rsidRDefault="001C74CA" w:rsidP="00062749">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5145" w14:anchorId="69EFFB23">
          <v:shape id="_x0000_i1079" type="#_x0000_t75" style="width:423pt;height:232.5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8561832" r:id="rId151"/>
        </w:object>
      </w:r>
    </w:p>
    <w:p w14:paraId="3FC78321" w14:textId="37833F60" w:rsidR="008C3281" w:rsidRPr="009C3625" w:rsidRDefault="008C3281" w:rsidP="00062749">
      <w:pPr>
        <w:pStyle w:val="Caption"/>
        <w:jc w:val="center"/>
        <w:rPr>
          <w:i/>
          <w:iCs/>
        </w:rPr>
      </w:pPr>
      <w:bookmarkStart w:id="265" w:name="_Ref74253860"/>
      <w:bookmarkStart w:id="266" w:name="_Toc74189620"/>
      <w:bookmarkStart w:id="267" w:name="_Ref74284930"/>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39</w:t>
      </w:r>
      <w:r w:rsidR="00FF20E6">
        <w:rPr>
          <w:noProof/>
        </w:rPr>
        <w:fldChar w:fldCharType="end"/>
      </w:r>
      <w:bookmarkEnd w:id="265"/>
      <w:r w:rsidRPr="009C3625">
        <w:rPr>
          <w:cs/>
        </w:rPr>
        <w:t xml:space="preserve"> </w:t>
      </w:r>
      <w:bookmarkStart w:id="268" w:name="_Ref74284665"/>
      <w:r w:rsidRPr="009C3625">
        <w:t>XDS Document Registry Actor</w:t>
      </w:r>
      <w:r w:rsidRPr="009C3625">
        <w:br/>
        <w:t>This section passes JSON into Smart Contract as single string variable</w:t>
      </w:r>
      <w:bookmarkEnd w:id="266"/>
      <w:bookmarkEnd w:id="267"/>
      <w:bookmarkEnd w:id="268"/>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4.2.3.1.2 Smartcontract</w:t>
      </w:r>
    </w:p>
    <w:p w14:paraId="4BFE1A6A" w14:textId="1224940F"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As the Ethereum Blockchain requires a certain amount of gas to execute the Smartcontract, the length of the variable may cause an error in the process if there was not enough gas supplied. That means, we need to increase the limit amount of gas for executing Smartcontract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Smartcontract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378B8530" w:rsidR="00043D73" w:rsidRPr="009C3625" w:rsidRDefault="00043D73" w:rsidP="00043D73">
      <w:pPr>
        <w:pStyle w:val="Caption"/>
        <w:spacing w:after="240"/>
        <w:jc w:val="center"/>
      </w:pPr>
      <w:bookmarkStart w:id="269" w:name="_Ref74256754"/>
      <w:bookmarkStart w:id="270" w:name="_Ref74284933"/>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0</w:t>
      </w:r>
      <w:r w:rsidR="00FF20E6">
        <w:rPr>
          <w:noProof/>
        </w:rPr>
        <w:fldChar w:fldCharType="end"/>
      </w:r>
      <w:bookmarkEnd w:id="269"/>
      <w:r w:rsidRPr="009C3625">
        <w:t xml:space="preserve"> </w:t>
      </w:r>
      <w:bookmarkStart w:id="271" w:name="_Ref74284671"/>
      <w:r w:rsidRPr="009C3625">
        <w:t>Specified gas value spplying Ethereum Smartcontract execution</w:t>
      </w:r>
      <w:bookmarkEnd w:id="270"/>
      <w:bookmarkEnd w:id="271"/>
    </w:p>
    <w:bookmarkStart w:id="272" w:name="_MON_1684876051"/>
    <w:bookmarkEnd w:id="272"/>
    <w:p w14:paraId="1D94870C" w14:textId="77777777" w:rsidR="00A77865" w:rsidRPr="009C3625" w:rsidRDefault="00A77865" w:rsidP="00A77865">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2686" w14:anchorId="6FBFFA95">
          <v:shape id="_x0000_i1080" type="#_x0000_t75" style="width:381.75pt;height:109.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8561833" r:id="rId154"/>
        </w:object>
      </w:r>
    </w:p>
    <w:p w14:paraId="2FDB6D25" w14:textId="47E649DB" w:rsidR="00A77865" w:rsidRPr="009C3625" w:rsidRDefault="00A77865" w:rsidP="00A77865">
      <w:pPr>
        <w:pStyle w:val="Caption"/>
        <w:spacing w:after="240"/>
        <w:jc w:val="center"/>
      </w:pPr>
      <w:bookmarkStart w:id="273" w:name="_Ref74256626"/>
      <w:bookmarkStart w:id="274" w:name="_Ref74284940"/>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1</w:t>
      </w:r>
      <w:r w:rsidR="00FF20E6">
        <w:rPr>
          <w:noProof/>
        </w:rPr>
        <w:fldChar w:fldCharType="end"/>
      </w:r>
      <w:bookmarkEnd w:id="273"/>
      <w:r w:rsidRPr="009C3625">
        <w:t xml:space="preserve"> </w:t>
      </w:r>
      <w:bookmarkStart w:id="275" w:name="_Ref74284676"/>
      <w:r w:rsidRPr="009C3625">
        <w:t>The pseudocode showing the process flow of Document Register Smartcontract</w:t>
      </w:r>
      <w:bookmarkEnd w:id="274"/>
      <w:bookmarkEnd w:id="275"/>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2050BE92" w:rsidR="0083533F" w:rsidRPr="009C3625"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bookmarkStart w:id="276" w:name="_MON_1681529912"/>
    <w:bookmarkEnd w:id="276"/>
    <w:p w14:paraId="59C2EB5B" w14:textId="7578FD2C" w:rsidR="003E644E" w:rsidRPr="009C3625" w:rsidRDefault="00AF07A5" w:rsidP="003E644E">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14D2102B">
          <v:shape id="_x0000_i1081" type="#_x0000_t75" style="width:349.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8561834" r:id="rId156"/>
        </w:object>
      </w:r>
    </w:p>
    <w:p w14:paraId="25CBE291" w14:textId="493070D6" w:rsidR="003E644E" w:rsidRPr="009C3625" w:rsidRDefault="003E644E" w:rsidP="003B2F86">
      <w:pPr>
        <w:pStyle w:val="Caption"/>
        <w:jc w:val="center"/>
      </w:pPr>
      <w:bookmarkStart w:id="277" w:name="_Ref70917482"/>
      <w:bookmarkStart w:id="278" w:name="_Toc74189621"/>
      <w:bookmarkStart w:id="279" w:name="_Ref74284943"/>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2</w:t>
      </w:r>
      <w:r w:rsidR="00FF20E6">
        <w:rPr>
          <w:noProof/>
        </w:rPr>
        <w:fldChar w:fldCharType="end"/>
      </w:r>
      <w:bookmarkEnd w:id="277"/>
      <w:r w:rsidRPr="009C3625">
        <w:t xml:space="preserve"> </w:t>
      </w:r>
      <w:bookmarkStart w:id="280" w:name="_Ref74284683"/>
      <w:r w:rsidRPr="009C3625">
        <w:t xml:space="preserve">Solidity Code Snippet of Smart Contract </w:t>
      </w:r>
      <w:bookmarkEnd w:id="278"/>
      <w:r w:rsidR="0055072E" w:rsidRPr="009C3625">
        <w:br/>
        <w:t xml:space="preserve">(Highlight - </w:t>
      </w:r>
      <w:r w:rsidR="0083533F" w:rsidRPr="009C3625">
        <w:t>green</w:t>
      </w:r>
      <w:r w:rsidR="0055072E" w:rsidRPr="009C3625">
        <w:t xml:space="preserve"> color) related to Document Registering Function</w:t>
      </w:r>
      <w:bookmarkEnd w:id="279"/>
      <w:bookmarkEnd w:id="280"/>
    </w:p>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Javascript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Javascript code snippet for native-side of XDS Document Registry handling ITI-18 transaction and Document Search function.</w:t>
      </w:r>
    </w:p>
    <w:bookmarkStart w:id="281" w:name="_MON_1681540560"/>
    <w:bookmarkEnd w:id="281"/>
    <w:p w14:paraId="0AB3B1DD" w14:textId="6C6A4885" w:rsidR="00D27893" w:rsidRPr="009C3625" w:rsidRDefault="00E80FCD" w:rsidP="008E649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4975" w14:anchorId="3E31771F">
          <v:shape id="_x0000_i1082" type="#_x0000_t75" style="width:349.5pt;height:186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8561835" r:id="rId158"/>
        </w:object>
      </w:r>
    </w:p>
    <w:p w14:paraId="2ABB1758" w14:textId="639A2AC7" w:rsidR="00D27893" w:rsidRPr="009C3625" w:rsidRDefault="00D27893" w:rsidP="008E649C">
      <w:pPr>
        <w:pStyle w:val="Caption"/>
        <w:jc w:val="center"/>
      </w:pPr>
      <w:bookmarkStart w:id="282" w:name="_Ref74257922"/>
      <w:bookmarkStart w:id="283" w:name="_Toc74189622"/>
      <w:bookmarkStart w:id="284" w:name="_Ref74284945"/>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3</w:t>
      </w:r>
      <w:r w:rsidR="00FF20E6">
        <w:rPr>
          <w:noProof/>
        </w:rPr>
        <w:fldChar w:fldCharType="end"/>
      </w:r>
      <w:bookmarkEnd w:id="282"/>
      <w:r w:rsidRPr="009C3625">
        <w:t xml:space="preserve"> </w:t>
      </w:r>
      <w:bookmarkStart w:id="285" w:name="_Ref74284690"/>
      <w:r w:rsidRPr="009C3625">
        <w:t>XDS Document Registry Actor</w:t>
      </w:r>
      <w:r w:rsidRPr="009C3625">
        <w:br/>
        <w:t>Define variable of query request type UUID label following IHE ITI Framework</w:t>
      </w:r>
      <w:bookmarkEnd w:id="283"/>
      <w:bookmarkEnd w:id="284"/>
      <w:bookmarkEnd w:id="285"/>
    </w:p>
    <w:p w14:paraId="4DC8EF09" w14:textId="77777777" w:rsidR="00E80FCD" w:rsidRPr="009C3625" w:rsidRDefault="00E80FCD" w:rsidP="00E80FCD"/>
    <w:bookmarkStart w:id="286" w:name="_MON_1684892912"/>
    <w:bookmarkEnd w:id="286"/>
    <w:p w14:paraId="20B61A89" w14:textId="77777777" w:rsidR="00E80FCD" w:rsidRPr="009C3625" w:rsidRDefault="00E80FCD" w:rsidP="00E80FCD">
      <w:pPr>
        <w:keepNext/>
        <w:jc w:val="center"/>
      </w:pPr>
      <w:r w:rsidRPr="009C3625">
        <w:object w:dxaOrig="9360" w:dyaOrig="1611" w14:anchorId="5D403376">
          <v:shape id="_x0000_i1083" type="#_x0000_t75" style="width:380.25pt;height:65.25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8561836" r:id="rId160"/>
        </w:object>
      </w:r>
    </w:p>
    <w:p w14:paraId="0B15E4A1" w14:textId="06CF38CE" w:rsidR="00E80FCD" w:rsidRPr="009C3625" w:rsidRDefault="00E80FCD" w:rsidP="00E80FCD">
      <w:pPr>
        <w:pStyle w:val="Caption"/>
        <w:jc w:val="center"/>
      </w:pPr>
      <w:bookmarkStart w:id="287" w:name="_Ref74271688"/>
      <w:bookmarkStart w:id="288" w:name="_Ref74284948"/>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4</w:t>
      </w:r>
      <w:r w:rsidR="00FF20E6">
        <w:rPr>
          <w:noProof/>
        </w:rPr>
        <w:fldChar w:fldCharType="end"/>
      </w:r>
      <w:bookmarkEnd w:id="287"/>
      <w:r w:rsidRPr="009C3625">
        <w:t xml:space="preserve"> </w:t>
      </w:r>
      <w:bookmarkStart w:id="289" w:name="_Ref74284696"/>
      <w:r w:rsidRPr="009C3625">
        <w:t>The process flow for the native-side Javasceipt program</w:t>
      </w:r>
      <w:bookmarkEnd w:id="288"/>
      <w:bookmarkEnd w:id="289"/>
      <w:r w:rsidRPr="009C3625">
        <w:t xml:space="preserve"> </w:t>
      </w:r>
    </w:p>
    <w:p w14:paraId="5F1F648A" w14:textId="58032100" w:rsidR="00E80FCD" w:rsidRPr="009C3625" w:rsidRDefault="00E80FCD" w:rsidP="00E80FCD">
      <w:pPr>
        <w:pStyle w:val="Caption"/>
        <w:jc w:val="center"/>
      </w:pPr>
      <w:r w:rsidRPr="009C3625">
        <w:t>related Document Search Function</w:t>
      </w:r>
    </w:p>
    <w:bookmarkStart w:id="290" w:name="_MON_1681545399"/>
    <w:bookmarkEnd w:id="290"/>
    <w:p w14:paraId="3C4152E1" w14:textId="77777777" w:rsidR="00D27893" w:rsidRPr="009C3625" w:rsidRDefault="00D27893" w:rsidP="00805F4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27" w14:anchorId="56885A39">
          <v:shape id="_x0000_i1084" type="#_x0000_t75" style="width:423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8561837" r:id="rId162"/>
        </w:object>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bookmarkStart w:id="291" w:name="_MON_1681545963"/>
    <w:bookmarkEnd w:id="291"/>
    <w:p w14:paraId="19A28A17" w14:textId="77777777" w:rsidR="00D27893" w:rsidRPr="009C3625" w:rsidRDefault="00D27893" w:rsidP="00805F49">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622" w14:anchorId="47FA2AB4">
          <v:shape id="_x0000_i1085" type="#_x0000_t75" style="width:412.5pt;height:556.5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8561838" r:id="rId164"/>
        </w:object>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bookmarkStart w:id="292" w:name="_MON_1681545986"/>
    <w:bookmarkEnd w:id="292"/>
    <w:p w14:paraId="1CDAA813"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622" w14:anchorId="634507BE">
          <v:shape id="_x0000_i1086" type="#_x0000_t75" style="width:416.25pt;height:561.75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8561839" r:id="rId166"/>
        </w:object>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293" w:name="_MON_1681546049"/>
    <w:bookmarkEnd w:id="293"/>
    <w:p w14:paraId="7F76033A" w14:textId="7F644015" w:rsidR="00D27893" w:rsidRPr="009C3625" w:rsidRDefault="00D27893" w:rsidP="004B08D6">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6A46E162">
          <v:shape id="_x0000_i1087" type="#_x0000_t75" style="width:423pt;height:522.75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8561840" r:id="rId168"/>
        </w:object>
      </w:r>
    </w:p>
    <w:p w14:paraId="1D229DDA" w14:textId="3784BD3F" w:rsidR="004B08D6" w:rsidRPr="009C3625" w:rsidRDefault="004B08D6" w:rsidP="004B08D6">
      <w:pPr>
        <w:pStyle w:val="Caption"/>
        <w:jc w:val="center"/>
        <w:rPr>
          <w:i/>
          <w:iCs/>
        </w:rPr>
      </w:pPr>
      <w:bookmarkStart w:id="294" w:name="_Ref74257932"/>
      <w:bookmarkStart w:id="295" w:name="_Toc74189623"/>
      <w:bookmarkStart w:id="296" w:name="_Ref74284951"/>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5</w:t>
      </w:r>
      <w:r w:rsidR="00FF20E6">
        <w:rPr>
          <w:noProof/>
        </w:rPr>
        <w:fldChar w:fldCharType="end"/>
      </w:r>
      <w:bookmarkEnd w:id="294"/>
      <w:r w:rsidRPr="009C3625">
        <w:t xml:space="preserve"> </w:t>
      </w:r>
      <w:bookmarkStart w:id="297" w:name="_Ref74284708"/>
      <w:r w:rsidRPr="009C3625">
        <w:t>XDS Document Registry Actor</w:t>
      </w:r>
      <w:r w:rsidRPr="009C3625">
        <w:br/>
        <w:t>Identify query request type following received ITI-18 header and assort search keyword</w:t>
      </w:r>
      <w:bookmarkEnd w:id="295"/>
      <w:bookmarkEnd w:id="296"/>
      <w:bookmarkEnd w:id="297"/>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bookmarkStart w:id="298" w:name="_MON_1681546744"/>
    <w:bookmarkEnd w:id="298"/>
    <w:p w14:paraId="44E558D8" w14:textId="77777777" w:rsidR="00D27893" w:rsidRPr="009C3625" w:rsidRDefault="00D27893" w:rsidP="00E205A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5A164453">
          <v:shape id="_x0000_i1088" type="#_x0000_t75" style="width:423pt;height:522.75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8561841" r:id="rId170"/>
        </w:object>
      </w:r>
    </w:p>
    <w:bookmarkStart w:id="299" w:name="_MON_1681547945"/>
    <w:bookmarkEnd w:id="299"/>
    <w:p w14:paraId="41C0A54E" w14:textId="77777777" w:rsidR="00D27893" w:rsidRPr="009C3625" w:rsidRDefault="00D27893" w:rsidP="00E205A1">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234801BD">
          <v:shape id="_x0000_i1089" type="#_x0000_t75" style="width:423pt;height:558.75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8561842" r:id="rId172"/>
        </w:object>
      </w:r>
    </w:p>
    <w:p w14:paraId="0AFF90DF"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0965674C"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2388F80"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EE5E08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bookmarkStart w:id="300" w:name="_MON_1681547970"/>
    <w:bookmarkEnd w:id="300"/>
    <w:p w14:paraId="73E2F893" w14:textId="77777777" w:rsidR="00D27893" w:rsidRPr="009C3625" w:rsidRDefault="00D27893" w:rsidP="00E205A1">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4834" w14:anchorId="1C77847B">
          <v:shape id="_x0000_i1090" type="#_x0000_t75" style="width:423pt;height:218.2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8561843" r:id="rId174"/>
        </w:object>
      </w:r>
    </w:p>
    <w:p w14:paraId="1329E61E" w14:textId="1E87E68F" w:rsidR="00E205A1" w:rsidRPr="009C3625" w:rsidRDefault="00E205A1" w:rsidP="00E205A1">
      <w:pPr>
        <w:pStyle w:val="Caption"/>
        <w:jc w:val="center"/>
        <w:rPr>
          <w:i/>
          <w:iCs/>
        </w:rPr>
      </w:pPr>
      <w:bookmarkStart w:id="301" w:name="_Ref74284269"/>
      <w:bookmarkStart w:id="302" w:name="_Toc74189624"/>
      <w:bookmarkStart w:id="303" w:name="_Ref74284954"/>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6</w:t>
      </w:r>
      <w:r w:rsidR="00FF20E6">
        <w:rPr>
          <w:noProof/>
        </w:rPr>
        <w:fldChar w:fldCharType="end"/>
      </w:r>
      <w:bookmarkEnd w:id="301"/>
      <w:r w:rsidRPr="009C3625">
        <w:t xml:space="preserve"> </w:t>
      </w:r>
      <w:bookmarkStart w:id="304" w:name="_Ref74284712"/>
      <w:r w:rsidRPr="009C3625">
        <w:t>XDS Document Registry Actor</w:t>
      </w:r>
      <w:r w:rsidRPr="009C3625">
        <w:br/>
        <w:t>Check for the latest document ID published in Blockchain before beginning search operation</w:t>
      </w:r>
      <w:bookmarkEnd w:id="302"/>
      <w:bookmarkEnd w:id="303"/>
      <w:bookmarkEnd w:id="304"/>
    </w:p>
    <w:p w14:paraId="3D03F3C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05" w:name="_MON_1681547808"/>
    <w:bookmarkEnd w:id="305"/>
    <w:p w14:paraId="432B3D0E" w14:textId="77777777" w:rsidR="00D27893" w:rsidRPr="009C3625" w:rsidRDefault="00D27893" w:rsidP="000759D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817" w14:anchorId="30222DD7">
          <v:shape id="_x0000_i1091" type="#_x0000_t75" style="width:423pt;height:534.75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8561844" r:id="rId176"/>
        </w:object>
      </w:r>
    </w:p>
    <w:bookmarkStart w:id="306" w:name="_MON_1681547198"/>
    <w:bookmarkEnd w:id="306"/>
    <w:p w14:paraId="53526719"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2A454BB3">
          <v:shape id="_x0000_i1092" type="#_x0000_t75" style="width:423pt;height:558.75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8561845" r:id="rId178"/>
        </w:object>
      </w:r>
    </w:p>
    <w:p w14:paraId="01124B9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07" w:name="_MON_1681547229"/>
    <w:bookmarkEnd w:id="307"/>
    <w:p w14:paraId="43E83E72" w14:textId="77777777" w:rsidR="00D27893" w:rsidRPr="009C3625" w:rsidRDefault="00D27893" w:rsidP="000759DF">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6177" w14:anchorId="3F75ED84">
          <v:shape id="_x0000_i1093" type="#_x0000_t75" style="width:423pt;height:278.25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8561846" r:id="rId180"/>
        </w:object>
      </w:r>
    </w:p>
    <w:p w14:paraId="403373B7" w14:textId="55E81F78" w:rsidR="009F6BA9" w:rsidRPr="009C3625" w:rsidRDefault="009F6BA9" w:rsidP="009F6BA9">
      <w:pPr>
        <w:pStyle w:val="Caption"/>
        <w:jc w:val="center"/>
        <w:rPr>
          <w:i/>
          <w:iCs/>
        </w:rPr>
      </w:pPr>
      <w:bookmarkStart w:id="308" w:name="_Ref74284274"/>
      <w:bookmarkStart w:id="309" w:name="_Toc74189625"/>
      <w:bookmarkStart w:id="310" w:name="_Ref74284956"/>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7</w:t>
      </w:r>
      <w:r w:rsidR="00FF20E6">
        <w:rPr>
          <w:noProof/>
        </w:rPr>
        <w:fldChar w:fldCharType="end"/>
      </w:r>
      <w:bookmarkEnd w:id="308"/>
      <w:r w:rsidRPr="009C3625">
        <w:rPr>
          <w:cs/>
        </w:rPr>
        <w:t xml:space="preserve"> </w:t>
      </w:r>
      <w:bookmarkStart w:id="311" w:name="_Ref74284717"/>
      <w:r w:rsidRPr="009C3625">
        <w:t>XDS Document Registry Actor</w:t>
      </w:r>
      <w:r w:rsidRPr="009C3625">
        <w:br/>
        <w:t>Begin search operation by sequentially check each published contract one-by-one</w:t>
      </w:r>
      <w:bookmarkEnd w:id="309"/>
      <w:bookmarkEnd w:id="310"/>
      <w:bookmarkEnd w:id="311"/>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12" w:name="_MON_1681547847"/>
    <w:bookmarkEnd w:id="312"/>
    <w:p w14:paraId="7A9F47B0" w14:textId="77777777" w:rsidR="00D27893" w:rsidRPr="009C3625" w:rsidRDefault="00D27893" w:rsidP="000759D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2A25B27A">
          <v:shape id="_x0000_i1094" type="#_x0000_t75" style="width:423pt;height:522.75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8561847" r:id="rId182"/>
        </w:object>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13" w:name="_MON_1681549144"/>
    <w:bookmarkEnd w:id="313"/>
    <w:p w14:paraId="750ED311"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033CBDC7">
          <v:shape id="_x0000_i1095" type="#_x0000_t75" style="width:423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8561848" r:id="rId184"/>
        </w:object>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14" w:name="_MON_1681549172"/>
    <w:bookmarkEnd w:id="314"/>
    <w:p w14:paraId="089C8184"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353" w14:anchorId="4C492B66">
          <v:shape id="_x0000_i1096" type="#_x0000_t75" style="width:423pt;height:558.75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8561849" r:id="rId186"/>
        </w:object>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15" w:name="_MON_1681549202"/>
    <w:bookmarkEnd w:id="315"/>
    <w:p w14:paraId="29B80380" w14:textId="77777777" w:rsidR="00D27893" w:rsidRPr="009C3625" w:rsidRDefault="00D27893" w:rsidP="000759DF">
      <w:pPr>
        <w:pStyle w:val="ListParagraph"/>
        <w:spacing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891" w14:anchorId="2E12B310">
          <v:shape id="_x0000_i1097" type="#_x0000_t75" style="width:423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8561850" r:id="rId188"/>
        </w:object>
      </w:r>
    </w:p>
    <w:p w14:paraId="0EA6E9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bookmarkStart w:id="316" w:name="_MON_1681549222"/>
    <w:bookmarkEnd w:id="316"/>
    <w:p w14:paraId="34D2DEDD" w14:textId="77777777" w:rsidR="00D27893" w:rsidRPr="009C3625" w:rsidRDefault="00D27893" w:rsidP="000759DF">
      <w:pPr>
        <w:pStyle w:val="ListParagraph"/>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0473" w14:anchorId="1E6C307A">
          <v:shape id="_x0000_i1098" type="#_x0000_t75" style="width:423pt;height:474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8561851" r:id="rId190"/>
        </w:object>
      </w:r>
    </w:p>
    <w:p w14:paraId="0540431F" w14:textId="1245E677" w:rsidR="000759DF" w:rsidRPr="009C3625" w:rsidRDefault="000759DF" w:rsidP="000759DF">
      <w:pPr>
        <w:pStyle w:val="Caption"/>
        <w:jc w:val="center"/>
        <w:rPr>
          <w:i/>
          <w:iCs/>
        </w:rPr>
      </w:pPr>
      <w:bookmarkStart w:id="317" w:name="_Ref74284278"/>
      <w:bookmarkStart w:id="318" w:name="_Toc74189626"/>
      <w:bookmarkStart w:id="319" w:name="_Ref7428495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8</w:t>
      </w:r>
      <w:r w:rsidR="00FF20E6">
        <w:rPr>
          <w:noProof/>
        </w:rPr>
        <w:fldChar w:fldCharType="end"/>
      </w:r>
      <w:bookmarkEnd w:id="317"/>
      <w:r w:rsidRPr="009C3625">
        <w:t xml:space="preserve"> </w:t>
      </w:r>
      <w:bookmarkStart w:id="320" w:name="_Ref74284722"/>
      <w:r w:rsidRPr="009C3625">
        <w:t>XDS Document Registry Actor</w:t>
      </w:r>
      <w:r w:rsidRPr="009C3625">
        <w:br/>
        <w:t>Check if value of Metadata attributes in each publish contract matched with search keyword before summarize search result.</w:t>
      </w:r>
      <w:bookmarkEnd w:id="318"/>
      <w:bookmarkEnd w:id="319"/>
      <w:bookmarkEnd w:id="320"/>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Pr="009C3625"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21" w:name="_MON_1681546966"/>
    <w:bookmarkEnd w:id="321"/>
    <w:p w14:paraId="63A18127" w14:textId="77777777" w:rsidR="00D27893" w:rsidRPr="009C3625" w:rsidRDefault="00D27893" w:rsidP="000759D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2727" w14:anchorId="378C6C9F">
          <v:shape id="_x0000_i1099" type="#_x0000_t75" style="width:423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8561852" r:id="rId192"/>
        </w:object>
      </w:r>
    </w:p>
    <w:p w14:paraId="712E9945" w14:textId="77777777" w:rsidR="00D27893" w:rsidRPr="009C3625" w:rsidRDefault="00D27893" w:rsidP="00D27893"/>
    <w:p w14:paraId="23BAD3FE" w14:textId="77777777" w:rsidR="00D27893" w:rsidRPr="009C3625" w:rsidRDefault="00D27893" w:rsidP="00D27893"/>
    <w:bookmarkStart w:id="322" w:name="_MON_1681547271"/>
    <w:bookmarkEnd w:id="322"/>
    <w:p w14:paraId="51638EB7" w14:textId="77777777" w:rsidR="00D27893" w:rsidRPr="009C3625" w:rsidRDefault="00D27893" w:rsidP="000759DF">
      <w:pPr>
        <w:jc w:val="center"/>
      </w:pPr>
      <w:r w:rsidRPr="009C3625">
        <w:object w:dxaOrig="9360" w:dyaOrig="6177" w14:anchorId="212FE15C">
          <v:shape id="_x0000_i1100" type="#_x0000_t75" style="width:423pt;height:278.25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8561853" r:id="rId194"/>
        </w:object>
      </w:r>
    </w:p>
    <w:p w14:paraId="0FC362EA" w14:textId="63AC4879" w:rsidR="000759DF" w:rsidRPr="009C3625" w:rsidRDefault="000759DF" w:rsidP="000759DF">
      <w:pPr>
        <w:pStyle w:val="Caption"/>
        <w:jc w:val="center"/>
        <w:rPr>
          <w:i/>
          <w:iCs/>
        </w:rPr>
      </w:pPr>
      <w:bookmarkStart w:id="323" w:name="_Ref74257951"/>
      <w:bookmarkStart w:id="324" w:name="_Toc74189627"/>
      <w:bookmarkStart w:id="325" w:name="_Ref74284966"/>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49</w:t>
      </w:r>
      <w:r w:rsidR="00FF20E6">
        <w:rPr>
          <w:noProof/>
        </w:rPr>
        <w:fldChar w:fldCharType="end"/>
      </w:r>
      <w:bookmarkEnd w:id="323"/>
      <w:r w:rsidRPr="009C3625">
        <w:t xml:space="preserve"> </w:t>
      </w:r>
      <w:bookmarkStart w:id="326" w:name="_Ref74284733"/>
      <w:r w:rsidRPr="009C3625">
        <w:t>XDS Document Registry</w:t>
      </w:r>
      <w:r w:rsidRPr="009C3625">
        <w:br/>
        <w:t>Gather search result and response back to Document Consumer Actor</w:t>
      </w:r>
      <w:bookmarkEnd w:id="324"/>
      <w:bookmarkEnd w:id="325"/>
      <w:bookmarkEnd w:id="326"/>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4.2.3.2.2 Smartcontract</w:t>
      </w:r>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Smartcontract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bookmarkStart w:id="327" w:name="_MON_1684892257"/>
    <w:bookmarkEnd w:id="327"/>
    <w:p w14:paraId="4389E2AD" w14:textId="77777777" w:rsidR="00D03468" w:rsidRPr="009C3625" w:rsidRDefault="00D03468" w:rsidP="00D03468">
      <w:pPr>
        <w:pStyle w:val="ListParagraph"/>
        <w:keepNext/>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object w:dxaOrig="9360" w:dyaOrig="2954" w14:anchorId="66BC6BBE">
          <v:shape id="_x0000_i1101" type="#_x0000_t75" style="width:414.75pt;height:130.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8561854" r:id="rId196"/>
        </w:object>
      </w:r>
    </w:p>
    <w:p w14:paraId="337B4641" w14:textId="16A29874" w:rsidR="00D03468" w:rsidRPr="009C3625" w:rsidRDefault="00D03468" w:rsidP="00D03468">
      <w:pPr>
        <w:pStyle w:val="Caption"/>
        <w:spacing w:after="240"/>
        <w:jc w:val="center"/>
      </w:pPr>
      <w:bookmarkStart w:id="328" w:name="_Ref74271315"/>
      <w:bookmarkStart w:id="329" w:name="_Ref74284969"/>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50</w:t>
      </w:r>
      <w:r w:rsidR="00FF20E6">
        <w:rPr>
          <w:noProof/>
        </w:rPr>
        <w:fldChar w:fldCharType="end"/>
      </w:r>
      <w:bookmarkEnd w:id="328"/>
      <w:r w:rsidRPr="009C3625">
        <w:t xml:space="preserve"> </w:t>
      </w:r>
      <w:bookmarkStart w:id="330" w:name="_Ref74284737"/>
      <w:r w:rsidRPr="009C3625">
        <w:t>The pseudocode showing the process flow of Smartcontract function related to Document Search</w:t>
      </w:r>
      <w:bookmarkEnd w:id="329"/>
      <w:bookmarkEnd w:id="330"/>
    </w:p>
    <w:bookmarkStart w:id="331" w:name="_MON_1684892052"/>
    <w:bookmarkEnd w:id="331"/>
    <w:p w14:paraId="20EA71A8" w14:textId="5034688D" w:rsidR="004809CD" w:rsidRPr="009C3625" w:rsidRDefault="00D03468" w:rsidP="004809C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sz w:val="24"/>
          <w:szCs w:val="24"/>
        </w:rPr>
        <w:object w:dxaOrig="9360" w:dyaOrig="11548" w14:anchorId="453E1388">
          <v:shape id="_x0000_i1102" type="#_x0000_t75" style="width:407.25pt;height:503.2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8561855" r:id="rId198"/>
        </w:object>
      </w:r>
    </w:p>
    <w:p w14:paraId="4DF7531D" w14:textId="1C9869CE" w:rsidR="004809CD" w:rsidRPr="009C3625" w:rsidRDefault="004809CD" w:rsidP="004809CD">
      <w:pPr>
        <w:pStyle w:val="Caption"/>
        <w:jc w:val="center"/>
      </w:pPr>
      <w:bookmarkStart w:id="332" w:name="_Ref74271325"/>
      <w:bookmarkStart w:id="333" w:name="_Ref74284971"/>
      <w:r w:rsidRPr="009C3625">
        <w:t xml:space="preserve">Figure </w:t>
      </w:r>
      <w:r w:rsidR="00FF20E6">
        <w:fldChar w:fldCharType="begin" w:fldLock="1"/>
      </w:r>
      <w:r w:rsidR="00FF20E6">
        <w:instrText xml:space="preserve"> STYLEREF 1 \s </w:instrText>
      </w:r>
      <w:r w:rsidR="00FF20E6">
        <w:fldChar w:fldCharType="separate"/>
      </w:r>
      <w:r w:rsidR="0096498E" w:rsidRPr="009C3625">
        <w:rPr>
          <w:noProof/>
        </w:rPr>
        <w:t>4</w:t>
      </w:r>
      <w:r w:rsidR="00FF20E6">
        <w:rPr>
          <w:noProof/>
        </w:rPr>
        <w:fldChar w:fldCharType="end"/>
      </w:r>
      <w:r w:rsidR="0096498E" w:rsidRPr="009C3625">
        <w:noBreakHyphen/>
      </w:r>
      <w:r w:rsidR="00FF20E6">
        <w:fldChar w:fldCharType="begin" w:fldLock="1"/>
      </w:r>
      <w:r w:rsidR="00FF20E6">
        <w:instrText xml:space="preserve"> SEQ Figure \* ARABIC \s 1 </w:instrText>
      </w:r>
      <w:r w:rsidR="00FF20E6">
        <w:fldChar w:fldCharType="separate"/>
      </w:r>
      <w:r w:rsidR="0096498E" w:rsidRPr="009C3625">
        <w:rPr>
          <w:noProof/>
        </w:rPr>
        <w:t>51</w:t>
      </w:r>
      <w:r w:rsidR="00FF20E6">
        <w:rPr>
          <w:noProof/>
        </w:rPr>
        <w:fldChar w:fldCharType="end"/>
      </w:r>
      <w:bookmarkEnd w:id="332"/>
      <w:r w:rsidRPr="009C3625">
        <w:t xml:space="preserve"> </w:t>
      </w:r>
      <w:bookmarkStart w:id="334" w:name="_Ref74284740"/>
      <w:r w:rsidRPr="009C3625">
        <w:t>Solidity Code Snippet of Smartcontract</w:t>
      </w:r>
      <w:bookmarkEnd w:id="333"/>
      <w:bookmarkEnd w:id="334"/>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335" w:name="CHAPTERIV_43"/>
      <w:r w:rsidRPr="009C3625">
        <w:rPr>
          <w:szCs w:val="28"/>
        </w:rPr>
        <w:lastRenderedPageBreak/>
        <w:t xml:space="preserve">4.3 </w:t>
      </w:r>
      <w:r w:rsidR="00441DE7" w:rsidRPr="009C3625">
        <w:rPr>
          <w:szCs w:val="28"/>
        </w:rPr>
        <w:t>Implementation Result</w:t>
      </w:r>
    </w:p>
    <w:bookmarkEnd w:id="335"/>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99"/>
                    <a:stretch>
                      <a:fillRect/>
                    </a:stretch>
                  </pic:blipFill>
                  <pic:spPr>
                    <a:xfrm>
                      <a:off x="0" y="0"/>
                      <a:ext cx="5727271" cy="3208834"/>
                    </a:xfrm>
                    <a:prstGeom prst="rect">
                      <a:avLst/>
                    </a:prstGeom>
                  </pic:spPr>
                </pic:pic>
              </a:graphicData>
            </a:graphic>
          </wp:inline>
        </w:drawing>
      </w:r>
    </w:p>
    <w:p w14:paraId="54BE7370" w14:textId="2492DFC9" w:rsidR="00EF463A" w:rsidRPr="009F6850" w:rsidRDefault="00EF463A" w:rsidP="00EF463A">
      <w:pPr>
        <w:pStyle w:val="Caption"/>
        <w:spacing w:line="240" w:lineRule="auto"/>
        <w:jc w:val="center"/>
      </w:pPr>
      <w:bookmarkStart w:id="336" w:name="_Ref76908318"/>
      <w:bookmarkStart w:id="337" w:name="_Ref76937141"/>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2</w:t>
      </w:r>
      <w:r w:rsidR="00FF20E6">
        <w:rPr>
          <w:noProof/>
        </w:rPr>
        <w:fldChar w:fldCharType="end"/>
      </w:r>
      <w:bookmarkEnd w:id="336"/>
      <w:r w:rsidRPr="009F6850">
        <w:t xml:space="preserve"> </w:t>
      </w:r>
      <w:bookmarkStart w:id="338" w:name="_Ref76937009"/>
      <w:r w:rsidRPr="009F6850">
        <w:t>All XDS Actors activated via its terminal</w:t>
      </w:r>
      <w:r w:rsidRPr="009F6850">
        <w:br/>
        <w:t>(Top Left) XDS Document Registry Actor</w:t>
      </w:r>
      <w:bookmarkEnd w:id="337"/>
      <w:bookmarkEnd w:id="338"/>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200"/>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Pr="009F6850" w:rsidRDefault="00EF463A" w:rsidP="00EF463A">
      <w:pPr>
        <w:pStyle w:val="Caption"/>
        <w:spacing w:after="240"/>
        <w:jc w:val="center"/>
      </w:pPr>
      <w:bookmarkStart w:id="339" w:name="_Ref76908353"/>
      <w:bookmarkStart w:id="340" w:name="_Ref76937144"/>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3</w:t>
      </w:r>
      <w:r w:rsidR="00FF20E6">
        <w:rPr>
          <w:noProof/>
        </w:rPr>
        <w:fldChar w:fldCharType="end"/>
      </w:r>
      <w:bookmarkEnd w:id="339"/>
      <w:r w:rsidRPr="009F6850">
        <w:t xml:space="preserve"> </w:t>
      </w:r>
      <w:bookmarkStart w:id="341" w:name="_Ref76937013"/>
      <w:r w:rsidRPr="009F6850">
        <w:t>XDS Document Registry Actor standby and wait for incoming XML Messages.</w:t>
      </w:r>
      <w:bookmarkEnd w:id="340"/>
      <w:bookmarkEnd w:id="341"/>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201"/>
                    <a:stretch>
                      <a:fillRect/>
                    </a:stretch>
                  </pic:blipFill>
                  <pic:spPr>
                    <a:xfrm>
                      <a:off x="0" y="0"/>
                      <a:ext cx="2664808" cy="591326"/>
                    </a:xfrm>
                    <a:prstGeom prst="rect">
                      <a:avLst/>
                    </a:prstGeom>
                  </pic:spPr>
                </pic:pic>
              </a:graphicData>
            </a:graphic>
          </wp:inline>
        </w:drawing>
      </w:r>
    </w:p>
    <w:p w14:paraId="0BDBF23A" w14:textId="4AD08B24" w:rsidR="00EF463A" w:rsidRPr="009F6850" w:rsidRDefault="00EF463A" w:rsidP="00EF463A">
      <w:pPr>
        <w:pStyle w:val="Caption"/>
        <w:jc w:val="center"/>
      </w:pPr>
      <w:bookmarkStart w:id="342" w:name="_Ref76908390"/>
      <w:bookmarkStart w:id="343" w:name="_Ref76937147"/>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4</w:t>
      </w:r>
      <w:r w:rsidR="00FF20E6">
        <w:rPr>
          <w:noProof/>
        </w:rPr>
        <w:fldChar w:fldCharType="end"/>
      </w:r>
      <w:bookmarkEnd w:id="342"/>
      <w:r w:rsidRPr="009F6850">
        <w:t xml:space="preserve"> </w:t>
      </w:r>
      <w:bookmarkStart w:id="344" w:name="_Ref76937017"/>
      <w:r w:rsidRPr="009F6850">
        <w:t>XDS Document Repository prompt for health document number to register</w:t>
      </w:r>
      <w:bookmarkEnd w:id="343"/>
      <w:bookmarkEnd w:id="344"/>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202"/>
                    <a:stretch>
                      <a:fillRect/>
                    </a:stretch>
                  </pic:blipFill>
                  <pic:spPr>
                    <a:xfrm>
                      <a:off x="0" y="0"/>
                      <a:ext cx="4386405" cy="2398307"/>
                    </a:xfrm>
                    <a:prstGeom prst="rect">
                      <a:avLst/>
                    </a:prstGeom>
                  </pic:spPr>
                </pic:pic>
              </a:graphicData>
            </a:graphic>
          </wp:inline>
        </w:drawing>
      </w:r>
    </w:p>
    <w:p w14:paraId="60140BC5" w14:textId="3398D3A6" w:rsidR="00EF463A" w:rsidRPr="009F6850" w:rsidRDefault="00EF463A" w:rsidP="00EF463A">
      <w:pPr>
        <w:pStyle w:val="Caption"/>
        <w:spacing w:after="240"/>
        <w:jc w:val="center"/>
        <w:rPr>
          <w:noProof/>
        </w:rPr>
      </w:pPr>
      <w:bookmarkStart w:id="345" w:name="_Ref76908399"/>
      <w:bookmarkStart w:id="346" w:name="_Ref76937153"/>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5</w:t>
      </w:r>
      <w:r w:rsidR="00FF20E6">
        <w:rPr>
          <w:noProof/>
        </w:rPr>
        <w:fldChar w:fldCharType="end"/>
      </w:r>
      <w:bookmarkEnd w:id="345"/>
      <w:r w:rsidRPr="009F6850">
        <w:t xml:space="preserve">  </w:t>
      </w:r>
      <w:bookmarkStart w:id="347" w:name="_Ref76937020"/>
      <w:r w:rsidRPr="009F6850">
        <w:t>XDS</w:t>
      </w:r>
      <w:r w:rsidRPr="009F6850">
        <w:rPr>
          <w:noProof/>
        </w:rPr>
        <w:t xml:space="preserve"> Document Repository sent ITI-42 transaction to XDS Document Registry</w:t>
      </w:r>
      <w:bookmarkEnd w:id="346"/>
      <w:bookmarkEnd w:id="347"/>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203"/>
                    <a:stretch>
                      <a:fillRect/>
                    </a:stretch>
                  </pic:blipFill>
                  <pic:spPr>
                    <a:xfrm>
                      <a:off x="0" y="0"/>
                      <a:ext cx="5309870" cy="3586480"/>
                    </a:xfrm>
                    <a:prstGeom prst="rect">
                      <a:avLst/>
                    </a:prstGeom>
                  </pic:spPr>
                </pic:pic>
              </a:graphicData>
            </a:graphic>
          </wp:inline>
        </w:drawing>
      </w:r>
    </w:p>
    <w:p w14:paraId="34EF4806" w14:textId="3FCEC079" w:rsidR="00EF463A" w:rsidRPr="009F6850" w:rsidRDefault="00EF463A" w:rsidP="00EF463A">
      <w:pPr>
        <w:pStyle w:val="Caption"/>
        <w:jc w:val="center"/>
      </w:pPr>
      <w:bookmarkStart w:id="348" w:name="_Ref76908408"/>
      <w:bookmarkStart w:id="349" w:name="_Ref76937156"/>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6</w:t>
      </w:r>
      <w:r w:rsidR="00FF20E6">
        <w:rPr>
          <w:noProof/>
        </w:rPr>
        <w:fldChar w:fldCharType="end"/>
      </w:r>
      <w:bookmarkEnd w:id="348"/>
      <w:r w:rsidRPr="009F6850">
        <w:t xml:space="preserve"> </w:t>
      </w:r>
      <w:bookmarkStart w:id="350" w:name="_Ref76937023"/>
      <w:r w:rsidRPr="009F6850">
        <w:t>XDS Document Registry received ITI-42 transaction and</w:t>
      </w:r>
      <w:bookmarkEnd w:id="349"/>
      <w:bookmarkEnd w:id="350"/>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204"/>
                    <a:stretch>
                      <a:fillRect/>
                    </a:stretch>
                  </pic:blipFill>
                  <pic:spPr>
                    <a:xfrm>
                      <a:off x="0" y="0"/>
                      <a:ext cx="3157106" cy="815712"/>
                    </a:xfrm>
                    <a:prstGeom prst="rect">
                      <a:avLst/>
                    </a:prstGeom>
                  </pic:spPr>
                </pic:pic>
              </a:graphicData>
            </a:graphic>
          </wp:inline>
        </w:drawing>
      </w:r>
    </w:p>
    <w:p w14:paraId="76548F19" w14:textId="4A48A7EE" w:rsidR="00EF463A" w:rsidRPr="009F6850" w:rsidRDefault="00EF463A" w:rsidP="00EF463A">
      <w:pPr>
        <w:pStyle w:val="Caption"/>
        <w:jc w:val="center"/>
      </w:pPr>
      <w:bookmarkStart w:id="351" w:name="_Ref76908423"/>
      <w:bookmarkStart w:id="352" w:name="_Ref76937158"/>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7</w:t>
      </w:r>
      <w:r w:rsidR="00FF20E6">
        <w:rPr>
          <w:noProof/>
        </w:rPr>
        <w:fldChar w:fldCharType="end"/>
      </w:r>
      <w:bookmarkEnd w:id="351"/>
      <w:r w:rsidRPr="009F6850">
        <w:t xml:space="preserve"> </w:t>
      </w:r>
      <w:bookmarkStart w:id="353" w:name="_Ref76937032"/>
      <w:r w:rsidRPr="009F6850">
        <w:t>XDS Document Repository received response from XDS Document Registry</w:t>
      </w:r>
      <w:bookmarkEnd w:id="352"/>
      <w:bookmarkEnd w:id="353"/>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205"/>
                    <a:stretch>
                      <a:fillRect/>
                    </a:stretch>
                  </pic:blipFill>
                  <pic:spPr>
                    <a:xfrm>
                      <a:off x="0" y="0"/>
                      <a:ext cx="3730127" cy="2843084"/>
                    </a:xfrm>
                    <a:prstGeom prst="rect">
                      <a:avLst/>
                    </a:prstGeom>
                  </pic:spPr>
                </pic:pic>
              </a:graphicData>
            </a:graphic>
          </wp:inline>
        </w:drawing>
      </w:r>
    </w:p>
    <w:p w14:paraId="7D5062B4" w14:textId="3D131AD2" w:rsidR="00EF463A" w:rsidRPr="009F6850" w:rsidRDefault="00EF463A" w:rsidP="00EF463A">
      <w:pPr>
        <w:pStyle w:val="Caption"/>
        <w:spacing w:after="240"/>
        <w:jc w:val="center"/>
      </w:pPr>
      <w:bookmarkStart w:id="354" w:name="_Ref76908512"/>
      <w:bookmarkStart w:id="355" w:name="_Ref76937161"/>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8</w:t>
      </w:r>
      <w:r w:rsidR="00FF20E6">
        <w:rPr>
          <w:noProof/>
        </w:rPr>
        <w:fldChar w:fldCharType="end"/>
      </w:r>
      <w:bookmarkEnd w:id="354"/>
      <w:r w:rsidRPr="009F6850">
        <w:t xml:space="preserve"> </w:t>
      </w:r>
      <w:bookmarkStart w:id="356" w:name="_Ref76937037"/>
      <w:r w:rsidRPr="009F6850">
        <w:t>XDS Document consumer Actor prompt the user for input</w:t>
      </w:r>
      <w:bookmarkEnd w:id="355"/>
      <w:bookmarkEnd w:id="356"/>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206"/>
                    <a:stretch>
                      <a:fillRect/>
                    </a:stretch>
                  </pic:blipFill>
                  <pic:spPr>
                    <a:xfrm>
                      <a:off x="0" y="0"/>
                      <a:ext cx="5309870" cy="1420495"/>
                    </a:xfrm>
                    <a:prstGeom prst="rect">
                      <a:avLst/>
                    </a:prstGeom>
                  </pic:spPr>
                </pic:pic>
              </a:graphicData>
            </a:graphic>
          </wp:inline>
        </w:drawing>
      </w:r>
    </w:p>
    <w:p w14:paraId="46290EE1" w14:textId="7A983522" w:rsidR="007755D6" w:rsidRPr="009F6850" w:rsidRDefault="007755D6" w:rsidP="007755D6">
      <w:pPr>
        <w:pStyle w:val="Caption"/>
        <w:jc w:val="center"/>
      </w:pPr>
      <w:bookmarkStart w:id="357" w:name="_Ref76908829"/>
      <w:bookmarkStart w:id="358" w:name="_Ref76937163"/>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59</w:t>
      </w:r>
      <w:r w:rsidR="00FF20E6">
        <w:rPr>
          <w:noProof/>
        </w:rPr>
        <w:fldChar w:fldCharType="end"/>
      </w:r>
      <w:bookmarkEnd w:id="357"/>
      <w:r w:rsidRPr="009F6850">
        <w:t xml:space="preserve"> </w:t>
      </w:r>
      <w:bookmarkStart w:id="359" w:name="_Ref76937041"/>
      <w:r w:rsidRPr="009F6850">
        <w:t>XDS Document Consumer Actor prompt for essential search keyword values</w:t>
      </w:r>
      <w:bookmarkEnd w:id="358"/>
      <w:bookmarkEnd w:id="359"/>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207"/>
                    <a:stretch>
                      <a:fillRect/>
                    </a:stretch>
                  </pic:blipFill>
                  <pic:spPr>
                    <a:xfrm>
                      <a:off x="0" y="0"/>
                      <a:ext cx="5356902" cy="2821310"/>
                    </a:xfrm>
                    <a:prstGeom prst="rect">
                      <a:avLst/>
                    </a:prstGeom>
                  </pic:spPr>
                </pic:pic>
              </a:graphicData>
            </a:graphic>
          </wp:inline>
        </w:drawing>
      </w:r>
    </w:p>
    <w:p w14:paraId="021FCF9B" w14:textId="7C707E43" w:rsidR="007755D6" w:rsidRPr="009F6850" w:rsidRDefault="007755D6" w:rsidP="007755D6">
      <w:pPr>
        <w:pStyle w:val="Caption"/>
        <w:jc w:val="center"/>
      </w:pPr>
      <w:bookmarkStart w:id="360" w:name="_Ref76908959"/>
      <w:bookmarkStart w:id="361" w:name="_Ref76937166"/>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0</w:t>
      </w:r>
      <w:r w:rsidR="00FF20E6">
        <w:rPr>
          <w:noProof/>
        </w:rPr>
        <w:fldChar w:fldCharType="end"/>
      </w:r>
      <w:bookmarkEnd w:id="360"/>
      <w:r w:rsidRPr="009F6850">
        <w:t xml:space="preserve"> </w:t>
      </w:r>
      <w:bookmarkStart w:id="362" w:name="_Ref76937045"/>
      <w:r w:rsidRPr="009F6850">
        <w:t>XDS Document Consumer Actor prompt for optional search keyword values</w:t>
      </w:r>
      <w:bookmarkEnd w:id="361"/>
      <w:bookmarkEnd w:id="362"/>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208"/>
                    <a:stretch>
                      <a:fillRect/>
                    </a:stretch>
                  </pic:blipFill>
                  <pic:spPr>
                    <a:xfrm>
                      <a:off x="0" y="0"/>
                      <a:ext cx="4980976" cy="1703610"/>
                    </a:xfrm>
                    <a:prstGeom prst="rect">
                      <a:avLst/>
                    </a:prstGeom>
                  </pic:spPr>
                </pic:pic>
              </a:graphicData>
            </a:graphic>
          </wp:inline>
        </w:drawing>
      </w:r>
    </w:p>
    <w:p w14:paraId="42AB793E" w14:textId="253D6C58" w:rsidR="00EF463A" w:rsidRPr="009F6850" w:rsidRDefault="00EF463A" w:rsidP="00EF463A">
      <w:pPr>
        <w:pStyle w:val="Caption"/>
        <w:jc w:val="center"/>
      </w:pPr>
      <w:bookmarkStart w:id="363" w:name="_Ref76908518"/>
      <w:bookmarkStart w:id="364" w:name="_Ref76937168"/>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1</w:t>
      </w:r>
      <w:r w:rsidR="00FF20E6">
        <w:rPr>
          <w:noProof/>
        </w:rPr>
        <w:fldChar w:fldCharType="end"/>
      </w:r>
      <w:bookmarkEnd w:id="363"/>
      <w:r w:rsidRPr="009F6850">
        <w:t xml:space="preserve"> </w:t>
      </w:r>
      <w:bookmarkStart w:id="365" w:name="_Ref76937049"/>
      <w:r w:rsidRPr="009F6850">
        <w:t>XDS Document Consumer Actor sent ITI-18 transaction</w:t>
      </w:r>
      <w:bookmarkEnd w:id="364"/>
      <w:bookmarkEnd w:id="365"/>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209"/>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Pr="009F6850" w:rsidRDefault="00EF463A" w:rsidP="00EF463A">
      <w:pPr>
        <w:pStyle w:val="Caption"/>
        <w:jc w:val="center"/>
      </w:pPr>
      <w:bookmarkStart w:id="366" w:name="_Ref76908524"/>
      <w:bookmarkStart w:id="367" w:name="_Ref76937171"/>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2</w:t>
      </w:r>
      <w:r w:rsidR="00FF20E6">
        <w:rPr>
          <w:noProof/>
        </w:rPr>
        <w:fldChar w:fldCharType="end"/>
      </w:r>
      <w:bookmarkEnd w:id="366"/>
      <w:r w:rsidRPr="009F6850">
        <w:t xml:space="preserve"> </w:t>
      </w:r>
      <w:bookmarkStart w:id="368" w:name="_Ref76937053"/>
      <w:r w:rsidRPr="009F6850">
        <w:t>XDS Document Registry received ITI-18 transaction then interpret the message</w:t>
      </w:r>
      <w:bookmarkEnd w:id="367"/>
      <w:bookmarkEnd w:id="368"/>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210"/>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1"/>
                    <a:stretch>
                      <a:fillRect/>
                    </a:stretch>
                  </pic:blipFill>
                  <pic:spPr>
                    <a:xfrm>
                      <a:off x="0" y="0"/>
                      <a:ext cx="5309870" cy="6875145"/>
                    </a:xfrm>
                    <a:prstGeom prst="rect">
                      <a:avLst/>
                    </a:prstGeom>
                  </pic:spPr>
                </pic:pic>
              </a:graphicData>
            </a:graphic>
          </wp:inline>
        </w:drawing>
      </w:r>
    </w:p>
    <w:p w14:paraId="77F13D06" w14:textId="698AB56C" w:rsidR="00EF463A" w:rsidRPr="009F6850" w:rsidRDefault="00EF463A" w:rsidP="00EF463A">
      <w:pPr>
        <w:pStyle w:val="Caption"/>
        <w:jc w:val="center"/>
      </w:pPr>
      <w:bookmarkStart w:id="369" w:name="_Ref76910725"/>
      <w:bookmarkStart w:id="370" w:name="_Ref76937176"/>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3</w:t>
      </w:r>
      <w:r w:rsidR="00FF20E6">
        <w:rPr>
          <w:noProof/>
        </w:rPr>
        <w:fldChar w:fldCharType="end"/>
      </w:r>
      <w:bookmarkEnd w:id="369"/>
      <w:r w:rsidRPr="009F6850">
        <w:t xml:space="preserve"> </w:t>
      </w:r>
      <w:bookmarkStart w:id="371" w:name="_Ref76937057"/>
      <w:r w:rsidRPr="009F6850">
        <w:t>XDS Document Registry then begin search operation over Smartcontract</w:t>
      </w:r>
      <w:bookmarkEnd w:id="370"/>
      <w:bookmarkEnd w:id="371"/>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212"/>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13"/>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192665" cy="578136"/>
                    </a:xfrm>
                    <a:prstGeom prst="rect">
                      <a:avLst/>
                    </a:prstGeom>
                  </pic:spPr>
                </pic:pic>
              </a:graphicData>
            </a:graphic>
          </wp:inline>
        </w:drawing>
      </w:r>
    </w:p>
    <w:p w14:paraId="4F7DC8B1" w14:textId="47F4C1E9" w:rsidR="00597B5F" w:rsidRPr="009F6850" w:rsidRDefault="00597B5F" w:rsidP="00597B5F">
      <w:pPr>
        <w:pStyle w:val="Caption"/>
        <w:jc w:val="center"/>
      </w:pPr>
      <w:bookmarkStart w:id="372" w:name="_Ref76910731"/>
      <w:bookmarkStart w:id="373" w:name="_Ref76937178"/>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4</w:t>
      </w:r>
      <w:r w:rsidR="00FF20E6">
        <w:rPr>
          <w:noProof/>
        </w:rPr>
        <w:fldChar w:fldCharType="end"/>
      </w:r>
      <w:bookmarkEnd w:id="372"/>
      <w:r w:rsidRPr="009F6850">
        <w:t xml:space="preserve"> </w:t>
      </w:r>
      <w:bookmarkStart w:id="374" w:name="_Ref76937062"/>
      <w:r w:rsidRPr="009F6850">
        <w:t>XDS Document Registry responding search result back to XDS Document Consumer</w:t>
      </w:r>
      <w:bookmarkEnd w:id="373"/>
      <w:bookmarkEnd w:id="374"/>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215"/>
                    <a:stretch>
                      <a:fillRect/>
                    </a:stretch>
                  </pic:blipFill>
                  <pic:spPr>
                    <a:xfrm>
                      <a:off x="0" y="0"/>
                      <a:ext cx="5309870" cy="6967855"/>
                    </a:xfrm>
                    <a:prstGeom prst="rect">
                      <a:avLst/>
                    </a:prstGeom>
                  </pic:spPr>
                </pic:pic>
              </a:graphicData>
            </a:graphic>
          </wp:inline>
        </w:drawing>
      </w:r>
    </w:p>
    <w:p w14:paraId="5E8328F8" w14:textId="5CB73ED8" w:rsidR="00597B5F" w:rsidRPr="009F6850" w:rsidRDefault="00597B5F" w:rsidP="00597B5F">
      <w:pPr>
        <w:pStyle w:val="Caption"/>
        <w:jc w:val="center"/>
      </w:pPr>
      <w:bookmarkStart w:id="375" w:name="_Ref76910735"/>
      <w:bookmarkStart w:id="376" w:name="_Ref76937181"/>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5</w:t>
      </w:r>
      <w:r w:rsidR="00FF20E6">
        <w:rPr>
          <w:noProof/>
        </w:rPr>
        <w:fldChar w:fldCharType="end"/>
      </w:r>
      <w:bookmarkEnd w:id="375"/>
      <w:r w:rsidRPr="009F6850">
        <w:t xml:space="preserve"> </w:t>
      </w:r>
      <w:bookmarkStart w:id="377" w:name="_Ref76937065"/>
      <w:r w:rsidRPr="009F6850">
        <w:t>XDS Document Consumer received search result and display it to the user</w:t>
      </w:r>
      <w:bookmarkEnd w:id="376"/>
      <w:bookmarkEnd w:id="377"/>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78" w:name="CHAPTERIV_44"/>
      <w:r w:rsidRPr="009F6850">
        <w:rPr>
          <w:szCs w:val="28"/>
        </w:rPr>
        <w:lastRenderedPageBreak/>
        <w:t>4.</w:t>
      </w:r>
      <w:r w:rsidR="009004A0" w:rsidRPr="009F6850">
        <w:rPr>
          <w:szCs w:val="28"/>
        </w:rPr>
        <w:t xml:space="preserve">4 </w:t>
      </w:r>
      <w:r w:rsidR="00441DE7" w:rsidRPr="009F6850">
        <w:rPr>
          <w:szCs w:val="28"/>
        </w:rPr>
        <w:t>Evaluation</w:t>
      </w:r>
    </w:p>
    <w:bookmarkEnd w:id="378"/>
    <w:p w14:paraId="6076A03E" w14:textId="116068AF" w:rsidR="00BC2F5B" w:rsidRPr="009F6850"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Pr="009F6850">
        <w:rPr>
          <w:spacing w:val="-10"/>
        </w:rPr>
        <w:t xml:space="preserve"> In each transaction have its metadata attributes named "DocumentEntry.patientId", "DocumentEntry.availabilityStatus" and some other attributes modified varied in each transaction for the tes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Tx</w:t>
      </w:r>
      <w:r w:rsidR="004D15BB" w:rsidRPr="009F6850">
        <w:rPr>
          <w:spacing w:val="-10"/>
        </w:rPr>
        <w:t>#n</w:t>
      </w:r>
      <w:r w:rsidR="00761E18" w:rsidRPr="009F6850">
        <w:rPr>
          <w:spacing w:val="-10"/>
        </w:rPr>
        <w:t>").</w:t>
      </w:r>
    </w:p>
    <w:p w14:paraId="4628BD4D" w14:textId="77777777" w:rsidR="00EF4DBA" w:rsidRPr="009F6850" w:rsidRDefault="00EF4DBA" w:rsidP="00EF4DBA">
      <w:pPr>
        <w:keepNext/>
        <w:spacing w:line="360" w:lineRule="auto"/>
        <w:jc w:val="center"/>
      </w:pPr>
      <w:r w:rsidRPr="009F6850">
        <w:rPr>
          <w:noProof/>
        </w:rPr>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216"/>
                    <a:stretch>
                      <a:fillRect/>
                    </a:stretch>
                  </pic:blipFill>
                  <pic:spPr>
                    <a:xfrm>
                      <a:off x="0" y="0"/>
                      <a:ext cx="5545852" cy="3921624"/>
                    </a:xfrm>
                    <a:prstGeom prst="rect">
                      <a:avLst/>
                    </a:prstGeom>
                    <a:ln>
                      <a:solidFill>
                        <a:schemeClr val="tx1"/>
                      </a:solidFill>
                    </a:ln>
                  </pic:spPr>
                </pic:pic>
              </a:graphicData>
            </a:graphic>
          </wp:inline>
        </w:drawing>
      </w:r>
    </w:p>
    <w:p w14:paraId="23F3185A" w14:textId="0F327D4A" w:rsidR="00EF4DBA" w:rsidRPr="009F6850" w:rsidRDefault="00EF4DBA" w:rsidP="00EF4DBA">
      <w:pPr>
        <w:pStyle w:val="Caption"/>
        <w:jc w:val="center"/>
      </w:pPr>
      <w:bookmarkStart w:id="379" w:name="_Ref76752486"/>
      <w:bookmarkStart w:id="380" w:name="_Ref74279169"/>
      <w:bookmarkStart w:id="381" w:name="_Ref74284974"/>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6</w:t>
      </w:r>
      <w:r w:rsidR="00FF20E6">
        <w:rPr>
          <w:noProof/>
        </w:rPr>
        <w:fldChar w:fldCharType="end"/>
      </w:r>
      <w:bookmarkEnd w:id="379"/>
      <w:bookmarkEnd w:id="380"/>
      <w:r w:rsidRPr="009F6850">
        <w:t xml:space="preserve"> </w:t>
      </w:r>
      <w:bookmarkStart w:id="382" w:name="_Ref74284744"/>
      <w:r w:rsidR="00CD159D" w:rsidRPr="009F6850">
        <w:t>Part</w:t>
      </w:r>
      <w:r w:rsidRPr="009F6850">
        <w:t xml:space="preserve"> of transaction</w:t>
      </w:r>
      <w:r w:rsidR="00CD159D" w:rsidRPr="009F6850">
        <w:t xml:space="preserve"> samples content</w:t>
      </w:r>
      <w:r w:rsidRPr="009F6850">
        <w:t xml:space="preserve"> </w:t>
      </w:r>
      <w:bookmarkEnd w:id="381"/>
      <w:bookmarkEnd w:id="382"/>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217"/>
                    <a:stretch>
                      <a:fillRect/>
                    </a:stretch>
                  </pic:blipFill>
                  <pic:spPr>
                    <a:xfrm>
                      <a:off x="0" y="0"/>
                      <a:ext cx="4870104" cy="569013"/>
                    </a:xfrm>
                    <a:prstGeom prst="rect">
                      <a:avLst/>
                    </a:prstGeom>
                  </pic:spPr>
                </pic:pic>
              </a:graphicData>
            </a:graphic>
          </wp:inline>
        </w:drawing>
      </w:r>
    </w:p>
    <w:p w14:paraId="37473AE4" w14:textId="702989F6" w:rsidR="00EF4DBA" w:rsidRPr="009F6850" w:rsidRDefault="00EF4DBA" w:rsidP="00EF4DBA">
      <w:pPr>
        <w:pStyle w:val="Caption"/>
        <w:jc w:val="center"/>
      </w:pPr>
      <w:bookmarkStart w:id="383" w:name="_Ref76752492"/>
      <w:bookmarkStart w:id="384" w:name="_Ref74279421"/>
      <w:bookmarkStart w:id="385" w:name="_Ref74284977"/>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7</w:t>
      </w:r>
      <w:r w:rsidR="00FF20E6">
        <w:rPr>
          <w:noProof/>
        </w:rPr>
        <w:fldChar w:fldCharType="end"/>
      </w:r>
      <w:bookmarkEnd w:id="383"/>
      <w:bookmarkEnd w:id="384"/>
      <w:r w:rsidRPr="009F6850">
        <w:t xml:space="preserve"> </w:t>
      </w:r>
      <w:bookmarkStart w:id="386" w:name="_Ref74284747"/>
      <w:r w:rsidRPr="009F6850">
        <w:t>Ten of mockup transactions generated for the experiment</w:t>
      </w:r>
      <w:bookmarkEnd w:id="385"/>
      <w:bookmarkEnd w:id="386"/>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87" w:name="CHAPTERIV_441"/>
      <w:r w:rsidRPr="009F6850">
        <w:t xml:space="preserve">4.4.1 </w:t>
      </w:r>
      <w:r w:rsidR="00476739" w:rsidRPr="009F6850">
        <w:t>Functionalities Test</w:t>
      </w:r>
    </w:p>
    <w:bookmarkEnd w:id="387"/>
    <w:p w14:paraId="7BA22AAD" w14:textId="14231A9B" w:rsidR="008132D5" w:rsidRPr="009F6850" w:rsidRDefault="008132D5" w:rsidP="008132D5">
      <w:pPr>
        <w:spacing w:line="360" w:lineRule="auto"/>
        <w:jc w:val="thaiDistribute"/>
      </w:pPr>
      <w:r w:rsidRPr="009F6850">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 xml:space="preserve">In Quorum 7-Nodes Example, the number of active nodes was defined in the "permissioned-nodes.json"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xml:space="preserve">. Each active node represents by its "enode" identifier number 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218">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64450A21" w:rsidR="008132D5" w:rsidRPr="009F6850" w:rsidRDefault="008132D5" w:rsidP="008132D5">
      <w:pPr>
        <w:pStyle w:val="Caption"/>
        <w:jc w:val="center"/>
      </w:pPr>
      <w:bookmarkStart w:id="388" w:name="_Ref76309841"/>
      <w:bookmarkStart w:id="389" w:name="_Ref76935833"/>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8</w:t>
      </w:r>
      <w:r w:rsidR="00FF20E6">
        <w:rPr>
          <w:noProof/>
        </w:rPr>
        <w:fldChar w:fldCharType="end"/>
      </w:r>
      <w:bookmarkEnd w:id="388"/>
      <w:r w:rsidRPr="009F6850">
        <w:t xml:space="preserve"> </w:t>
      </w:r>
      <w:bookmarkStart w:id="390" w:name="_Ref76935781"/>
      <w:r w:rsidRPr="009F6850">
        <w:t>Content of "permissioned-nodes.json" file define active nodes</w:t>
      </w:r>
      <w:r w:rsidRPr="009F6850">
        <w:br/>
        <w:t>(node ids truncated for simpler explanation)</w:t>
      </w:r>
      <w:bookmarkEnd w:id="389"/>
      <w:bookmarkEnd w:id="390"/>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7062985" cy="173999"/>
                    </a:xfrm>
                    <a:prstGeom prst="rect">
                      <a:avLst/>
                    </a:prstGeom>
                  </pic:spPr>
                </pic:pic>
              </a:graphicData>
            </a:graphic>
          </wp:inline>
        </w:drawing>
      </w:r>
    </w:p>
    <w:p w14:paraId="21158691" w14:textId="004BF26F" w:rsidR="008132D5" w:rsidRPr="009F6850" w:rsidRDefault="008132D5" w:rsidP="008132D5">
      <w:pPr>
        <w:pStyle w:val="Caption"/>
        <w:spacing w:after="240"/>
        <w:jc w:val="center"/>
      </w:pPr>
      <w:bookmarkStart w:id="391" w:name="_Ref76309851"/>
      <w:bookmarkStart w:id="392" w:name="_Ref76935836"/>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69</w:t>
      </w:r>
      <w:r w:rsidR="00FF20E6">
        <w:rPr>
          <w:noProof/>
        </w:rPr>
        <w:fldChar w:fldCharType="end"/>
      </w:r>
      <w:bookmarkEnd w:id="391"/>
      <w:r w:rsidRPr="009F6850">
        <w:t xml:space="preserve"> </w:t>
      </w:r>
      <w:bookmarkStart w:id="393" w:name="_Ref76935787"/>
      <w:r w:rsidRPr="009F6850">
        <w:t>Single node id represent single active node</w:t>
      </w:r>
      <w:bookmarkEnd w:id="392"/>
      <w:bookmarkEnd w:id="393"/>
    </w:p>
    <w:p w14:paraId="51D83062" w14:textId="77777777" w:rsidR="008132D5" w:rsidRPr="009F6850" w:rsidRDefault="008132D5" w:rsidP="008132D5">
      <w:pPr>
        <w:keepNext/>
        <w:jc w:val="center"/>
      </w:pPr>
      <w:r w:rsidRPr="009F6850">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20"/>
                    <a:stretch>
                      <a:fillRect/>
                    </a:stretch>
                  </pic:blipFill>
                  <pic:spPr>
                    <a:xfrm>
                      <a:off x="0" y="0"/>
                      <a:ext cx="5705118" cy="4446335"/>
                    </a:xfrm>
                    <a:prstGeom prst="rect">
                      <a:avLst/>
                    </a:prstGeom>
                  </pic:spPr>
                </pic:pic>
              </a:graphicData>
            </a:graphic>
          </wp:inline>
        </w:drawing>
      </w:r>
    </w:p>
    <w:p w14:paraId="6DC4F2EB" w14:textId="268E2A5A" w:rsidR="008132D5" w:rsidRPr="009F6850" w:rsidRDefault="008132D5" w:rsidP="008132D5">
      <w:pPr>
        <w:pStyle w:val="Caption"/>
        <w:jc w:val="center"/>
      </w:pPr>
      <w:bookmarkStart w:id="394" w:name="_Ref76319758"/>
      <w:bookmarkStart w:id="395" w:name="_Ref76935840"/>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0</w:t>
      </w:r>
      <w:r w:rsidR="00FF20E6">
        <w:rPr>
          <w:noProof/>
        </w:rPr>
        <w:fldChar w:fldCharType="end"/>
      </w:r>
      <w:bookmarkEnd w:id="394"/>
      <w:r w:rsidRPr="009F6850">
        <w:t xml:space="preserve"> </w:t>
      </w:r>
      <w:bookmarkStart w:id="396" w:name="_Ref76935817"/>
      <w:r w:rsidRPr="009F6850">
        <w:t>"numNodes" variable in "istanbul-init.sh" file reassigned with new value</w:t>
      </w:r>
      <w:bookmarkEnd w:id="395"/>
      <w:bookmarkEnd w:id="396"/>
    </w:p>
    <w:p w14:paraId="10868211" w14:textId="77777777" w:rsidR="008132D5" w:rsidRPr="009F6850" w:rsidRDefault="008132D5" w:rsidP="00EF463A">
      <w:pPr>
        <w:spacing w:after="240" w:line="360" w:lineRule="auto"/>
        <w:jc w:val="thaiDistribute"/>
        <w:rPr>
          <w:highlight w:val="yellow"/>
        </w:rPr>
      </w:pPr>
    </w:p>
    <w:p w14:paraId="6EDFF505" w14:textId="0C3F2963" w:rsidR="00EF463A" w:rsidRPr="009F6850" w:rsidRDefault="00EF463A" w:rsidP="00EF463A">
      <w:pPr>
        <w:spacing w:after="240" w:line="360" w:lineRule="auto"/>
        <w:jc w:val="thaiDistribute"/>
      </w:pPr>
      <w:r w:rsidRPr="009F6850">
        <w:lastRenderedPageBreak/>
        <w:tab/>
      </w:r>
      <w:r w:rsidRPr="009F6850">
        <w:fldChar w:fldCharType="begin" w:fldLock="1"/>
      </w:r>
      <w:r w:rsidRPr="009F6850">
        <w:instrText xml:space="preserve"> REF _Ref76730099 \h  \* MERGEFORMAT </w:instrText>
      </w:r>
      <w:r w:rsidRPr="009F6850">
        <w:fldChar w:fldCharType="separate"/>
      </w:r>
      <w:r w:rsidR="00AB3208" w:rsidRPr="009F6850">
        <w:t xml:space="preserve">Table </w:t>
      </w:r>
      <w:r w:rsidR="00AB3208" w:rsidRPr="009F6850">
        <w:rPr>
          <w:noProof/>
        </w:rPr>
        <w:t>4</w:t>
      </w:r>
      <w:r w:rsidR="00AB3208" w:rsidRPr="009F6850">
        <w:rPr>
          <w:noProof/>
        </w:rPr>
        <w:noBreakHyphen/>
        <w:t>1</w:t>
      </w:r>
      <w:r w:rsidRPr="009F6850">
        <w:fldChar w:fldCharType="end"/>
      </w:r>
      <w:r w:rsidRPr="009F6850">
        <w:t xml:space="preserve"> shows that the system result from the implementation can function normally with 7, 6, and 5 active nodes. The system stops functioning when there are active nodes lesser than 5. </w:t>
      </w:r>
    </w:p>
    <w:p w14:paraId="6E2366F2" w14:textId="076AC69D" w:rsidR="00E13142" w:rsidRPr="009F6850" w:rsidRDefault="00E13142" w:rsidP="00E13142">
      <w:pPr>
        <w:pStyle w:val="Caption"/>
        <w:jc w:val="center"/>
      </w:pPr>
      <w:bookmarkStart w:id="397" w:name="_Ref76730099"/>
      <w:bookmarkStart w:id="398" w:name="_Ref76754870"/>
      <w:r w:rsidRPr="009F6850">
        <w:t xml:space="preserve">Table </w:t>
      </w:r>
      <w:fldSimple w:instr=" SEQ Table \* ARABIC " w:fldLock="1">
        <w:r w:rsidR="00917805">
          <w:rPr>
            <w:noProof/>
          </w:rPr>
          <w:t>1</w:t>
        </w:r>
      </w:fldSimple>
      <w:bookmarkEnd w:id="397"/>
      <w:r w:rsidRPr="009F6850">
        <w:t xml:space="preserve"> </w:t>
      </w:r>
      <w:bookmarkStart w:id="399" w:name="_Ref76754864"/>
      <w:r w:rsidRPr="009F6850">
        <w:t>Functionalities experiment result</w:t>
      </w:r>
      <w:bookmarkEnd w:id="398"/>
      <w:bookmarkEnd w:id="399"/>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r w:rsidRPr="009F6850">
              <w:t>Smartcontract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08436763" w:rsidR="00653703" w:rsidRPr="009F6850" w:rsidRDefault="005C7277" w:rsidP="005C7277">
      <w:pPr>
        <w:spacing w:line="360" w:lineRule="auto"/>
        <w:jc w:val="thaiDistribute"/>
      </w:pPr>
      <w:r w:rsidRPr="009F6850">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Pr="009F6850">
        <w:t xml:space="preserve">Figure </w:t>
      </w:r>
      <w:r w:rsidRPr="009F6850">
        <w:rPr>
          <w:noProof/>
        </w:rPr>
        <w:t>4</w:t>
      </w:r>
      <w:r w:rsidRPr="009F6850">
        <w:rPr>
          <w:noProof/>
        </w:rPr>
        <w:noBreakHyphen/>
        <w:t>71</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We think that a possible reason could be that the 7-Nodes example may not be developed for the situation with 4,3,2, or 1 active node as it was only built to aid Smartcontract developers to easily deploy and test their Smartcontract in the proper 7 active nodes simulated environment closely similar to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21"/>
                    <a:stretch>
                      <a:fillRect/>
                    </a:stretch>
                  </pic:blipFill>
                  <pic:spPr>
                    <a:xfrm>
                      <a:off x="0" y="0"/>
                      <a:ext cx="5863973" cy="3246854"/>
                    </a:xfrm>
                    <a:prstGeom prst="rect">
                      <a:avLst/>
                    </a:prstGeom>
                  </pic:spPr>
                </pic:pic>
              </a:graphicData>
            </a:graphic>
          </wp:inline>
        </w:drawing>
      </w:r>
    </w:p>
    <w:p w14:paraId="056BC23F" w14:textId="27F22D41" w:rsidR="00EF463A" w:rsidRPr="009F6850" w:rsidRDefault="00EF463A" w:rsidP="00EF463A">
      <w:pPr>
        <w:pStyle w:val="Caption"/>
        <w:spacing w:after="240"/>
        <w:jc w:val="center"/>
      </w:pPr>
      <w:bookmarkStart w:id="400" w:name="_Ref76732523"/>
      <w:bookmarkStart w:id="401" w:name="_Ref76755316"/>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1</w:t>
      </w:r>
      <w:r w:rsidR="00FF20E6">
        <w:rPr>
          <w:noProof/>
        </w:rPr>
        <w:fldChar w:fldCharType="end"/>
      </w:r>
      <w:bookmarkEnd w:id="400"/>
      <w:r w:rsidRPr="009F6850">
        <w:t xml:space="preserve"> </w:t>
      </w:r>
      <w:bookmarkStart w:id="402" w:name="_Ref76755194"/>
      <w:r w:rsidRPr="009F6850">
        <w:t>The 7-Node Example system log</w:t>
      </w:r>
      <w:bookmarkEnd w:id="401"/>
      <w:bookmarkEnd w:id="402"/>
    </w:p>
    <w:p w14:paraId="6C051BC4" w14:textId="7C9BC054" w:rsidR="00FD1C46" w:rsidRPr="009F6850" w:rsidRDefault="00FD1C46" w:rsidP="006A79A8">
      <w:pPr>
        <w:spacing w:line="360" w:lineRule="auto"/>
        <w:jc w:val="thaiDistribute"/>
      </w:pPr>
      <w:r w:rsidRPr="009F6850">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403" w:name="CHAPTERIV_442"/>
      <w:r w:rsidRPr="009F6850">
        <w:lastRenderedPageBreak/>
        <w:t>4.4.</w:t>
      </w:r>
      <w:r w:rsidR="00BE315A" w:rsidRPr="009F6850">
        <w:t>2</w:t>
      </w:r>
      <w:r w:rsidRPr="009F6850">
        <w:t xml:space="preserve"> </w:t>
      </w:r>
      <w:r w:rsidR="00476739" w:rsidRPr="009F6850">
        <w:t>Performance Test</w:t>
      </w:r>
    </w:p>
    <w:bookmarkEnd w:id="403"/>
    <w:p w14:paraId="58895F12" w14:textId="1494D395" w:rsidR="008B5357" w:rsidRPr="009F6850" w:rsidRDefault="008B5357" w:rsidP="000160CD">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081DD414" w14:textId="4833BC93" w:rsidR="000160CD" w:rsidRPr="009F6850" w:rsidRDefault="000160CD" w:rsidP="000160CD">
      <w:pPr>
        <w:spacing w:after="240" w:line="360" w:lineRule="auto"/>
        <w:jc w:val="thaiDistribute"/>
      </w:pPr>
      <w:r w:rsidRPr="009F6850">
        <w:tab/>
        <w:t>As mentioned in Section 4.4.1 that the 7-Nodes example only functions normally with 7, 6, and 5 active nodes, so the performance test with a varied node number only possible for the case with the specified active nodes.</w:t>
      </w:r>
    </w:p>
    <w:p w14:paraId="04BC4729" w14:textId="65661DA3" w:rsidR="00EE4A09" w:rsidRPr="009F6850" w:rsidRDefault="008132D5">
      <w:pPr>
        <w:spacing w:line="360" w:lineRule="auto"/>
        <w:jc w:val="thaiDistribute"/>
      </w:pPr>
      <w:r w:rsidRPr="009F6850">
        <w:tab/>
        <w:t xml:space="preserve">4.4.2.1 </w:t>
      </w:r>
      <w:r w:rsidR="00F52C29" w:rsidRPr="009F6850">
        <w:t>Test if the number of search keywords would cause a change in performance of Document Query function.</w:t>
      </w:r>
    </w:p>
    <w:p w14:paraId="2826E630" w14:textId="7AD4B7B6" w:rsidR="00825132" w:rsidRPr="009F6850" w:rsidRDefault="00825132" w:rsidP="008132D5">
      <w:pPr>
        <w:spacing w:line="360" w:lineRule="auto"/>
        <w:jc w:val="thaiDistribute"/>
      </w:pPr>
      <w:r w:rsidRPr="009F6850">
        <w:tab/>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w:t>
      </w:r>
      <w:r w:rsidR="00A57FAC" w:rsidRPr="009F6850">
        <w:t xml:space="preserve"> The "minimum" search keywords will include only two attribute values while the "maximum" search keywords will include fourteen attribute values. Both will be performing the "FindDocument" query type which is the only stable query type</w:t>
      </w:r>
      <w:r w:rsidR="00D61344" w:rsidRPr="009F6850">
        <w:t xml:space="preserve"> available</w:t>
      </w:r>
      <w:r w:rsidR="00A57FAC" w:rsidRPr="009F6850">
        <w:t xml:space="preserve"> in the current version of the implementation.</w:t>
      </w:r>
    </w:p>
    <w:p w14:paraId="3743F986" w14:textId="77777777" w:rsidR="00B209F6" w:rsidRPr="009F6850" w:rsidRDefault="00B209F6" w:rsidP="008132D5">
      <w:pPr>
        <w:spacing w:line="360" w:lineRule="auto"/>
        <w:jc w:val="thaiDistribute"/>
      </w:pPr>
    </w:p>
    <w:p w14:paraId="46D04527" w14:textId="7DD7B91F" w:rsidR="005226A7" w:rsidRPr="009F6850" w:rsidRDefault="005226A7" w:rsidP="008132D5">
      <w:pPr>
        <w:spacing w:line="360" w:lineRule="auto"/>
        <w:jc w:val="thaiDistribute"/>
      </w:pPr>
      <w:r w:rsidRPr="009F6850">
        <w:lastRenderedPageBreak/>
        <w:tab/>
      </w:r>
      <w:r w:rsidR="009E7B16" w:rsidRPr="009F6850">
        <w:t xml:space="preserve">The Document Query with minimum keywords took an average process time of </w:t>
      </w:r>
      <w:r w:rsidR="00983E13" w:rsidRPr="009F6850">
        <w:rPr>
          <w:cs/>
        </w:rPr>
        <w:t>302.5096151</w:t>
      </w:r>
      <w:r w:rsidR="009E7B16" w:rsidRPr="009F6850">
        <w:rPr>
          <w:cs/>
        </w:rPr>
        <w:t xml:space="preserve"> </w:t>
      </w:r>
      <w:r w:rsidR="009E7B16" w:rsidRPr="009F6850">
        <w:t xml:space="preserve">milliseconds to complete the function. The Document Query with maximum keywords took an average process time of </w:t>
      </w:r>
      <w:r w:rsidR="005A26DC" w:rsidRPr="009F6850">
        <w:rPr>
          <w:cs/>
        </w:rPr>
        <w:t>298.9329658</w:t>
      </w:r>
      <w:r w:rsidR="009E7B16" w:rsidRPr="009F6850">
        <w:rPr>
          <w:cs/>
        </w:rPr>
        <w:t xml:space="preserve"> </w:t>
      </w:r>
      <w:r w:rsidR="009E7B16" w:rsidRPr="009F6850">
        <w:t xml:space="preserve">milliseconds to complete the function. </w:t>
      </w:r>
      <w:r w:rsidR="00200D68" w:rsidRPr="009F6850">
        <w:fldChar w:fldCharType="begin" w:fldLock="1"/>
      </w:r>
      <w:r w:rsidR="00200D68" w:rsidRPr="009F6850">
        <w:instrText xml:space="preserve"> REF _Ref76733852 \h </w:instrText>
      </w:r>
      <w:r w:rsidR="0023508D" w:rsidRPr="009F6850">
        <w:instrText xml:space="preserve"> \* MERGEFORMAT </w:instrText>
      </w:r>
      <w:r w:rsidR="00200D68" w:rsidRPr="009F6850">
        <w:fldChar w:fldCharType="separate"/>
      </w:r>
      <w:r w:rsidR="00200D68" w:rsidRPr="009F6850">
        <w:t xml:space="preserve">Figure </w:t>
      </w:r>
      <w:r w:rsidR="00200D68" w:rsidRPr="009F6850">
        <w:rPr>
          <w:noProof/>
        </w:rPr>
        <w:t>4</w:t>
      </w:r>
      <w:r w:rsidR="00200D68" w:rsidRPr="009F6850">
        <w:noBreakHyphen/>
      </w:r>
      <w:r w:rsidR="00200D68" w:rsidRPr="009F6850">
        <w:rPr>
          <w:noProof/>
        </w:rPr>
        <w:t>72</w:t>
      </w:r>
      <w:r w:rsidR="00200D68" w:rsidRPr="009F6850">
        <w:fldChar w:fldCharType="end"/>
      </w:r>
      <w:r w:rsidR="009E7B16" w:rsidRPr="009F6850">
        <w:rPr>
          <w:cs/>
        </w:rPr>
        <w:t xml:space="preserve"> </w:t>
      </w:r>
      <w:r w:rsidR="007A1BE1" w:rsidRPr="009F6850">
        <w:t>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5C82EFE4" w14:textId="77777777" w:rsidR="005226A7" w:rsidRPr="009F6850" w:rsidRDefault="005226A7" w:rsidP="008132D5"/>
    <w:p w14:paraId="7102F41A" w14:textId="77777777" w:rsidR="009440BF" w:rsidRPr="009F6850" w:rsidRDefault="009440BF" w:rsidP="008132D5">
      <w:pPr>
        <w:keepNext/>
        <w:spacing w:line="360" w:lineRule="auto"/>
        <w:jc w:val="center"/>
      </w:pPr>
      <w:r w:rsidRPr="009F6850">
        <w:rPr>
          <w:noProof/>
          <w:color w:val="FF0000"/>
        </w:rPr>
        <w:drawing>
          <wp:inline distT="0" distB="0" distL="0" distR="0" wp14:anchorId="489C479D" wp14:editId="767C74C5">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195B76B2" w14:textId="17E5FDFA" w:rsidR="009440BF" w:rsidRPr="009F6850" w:rsidRDefault="009440BF" w:rsidP="005E2A00">
      <w:pPr>
        <w:pStyle w:val="Caption"/>
        <w:jc w:val="center"/>
      </w:pPr>
      <w:bookmarkStart w:id="404" w:name="_Ref76733852"/>
      <w:bookmarkStart w:id="405" w:name="_Ref76755321"/>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2</w:t>
      </w:r>
      <w:r w:rsidR="00FF20E6">
        <w:rPr>
          <w:noProof/>
        </w:rPr>
        <w:fldChar w:fldCharType="end"/>
      </w:r>
      <w:bookmarkEnd w:id="404"/>
      <w:r w:rsidRPr="009F6850">
        <w:t xml:space="preserve"> </w:t>
      </w:r>
      <w:bookmarkStart w:id="406" w:name="_Ref76755205"/>
      <w:bookmarkStart w:id="407" w:name="_Ref76935866"/>
      <w:r w:rsidR="009F583A" w:rsidRPr="009F6850">
        <w:t>Process</w:t>
      </w:r>
      <w:r w:rsidRPr="009F6850">
        <w:t xml:space="preserve"> time</w:t>
      </w:r>
      <w:bookmarkEnd w:id="405"/>
      <w:bookmarkEnd w:id="406"/>
      <w:r w:rsidR="009F583A" w:rsidRPr="009F6850">
        <w:t xml:space="preserve"> required to complete the Document Query</w:t>
      </w:r>
      <w:bookmarkEnd w:id="407"/>
    </w:p>
    <w:p w14:paraId="136050A8" w14:textId="44138E6D" w:rsidR="009440BF" w:rsidRPr="009F6850" w:rsidRDefault="009F583A" w:rsidP="009440BF">
      <w:pPr>
        <w:spacing w:after="240"/>
        <w:jc w:val="center"/>
      </w:pPr>
      <w:r w:rsidRPr="009F6850">
        <w:t xml:space="preserve">compared </w:t>
      </w:r>
      <w:r w:rsidR="009440BF" w:rsidRPr="009F6850">
        <w:t>between minimum keywords and maximum keywords</w:t>
      </w:r>
    </w:p>
    <w:p w14:paraId="18F487A5" w14:textId="77777777" w:rsidR="000160CD" w:rsidRPr="009F6850" w:rsidRDefault="000160CD">
      <w:pPr>
        <w:keepNext/>
        <w:spacing w:line="360" w:lineRule="auto"/>
        <w:jc w:val="thaiDistribute"/>
      </w:pPr>
    </w:p>
    <w:p w14:paraId="449B1A72" w14:textId="677AD8E9" w:rsidR="008132D5" w:rsidRPr="009F6850" w:rsidRDefault="00A37A03">
      <w:pPr>
        <w:keepNext/>
        <w:spacing w:line="360" w:lineRule="auto"/>
        <w:jc w:val="thaiDistribute"/>
      </w:pPr>
      <w:r w:rsidRPr="009F6850">
        <w:br w:type="page"/>
      </w:r>
      <w:r w:rsidR="008132D5" w:rsidRPr="009F6850">
        <w:lastRenderedPageBreak/>
        <w:tab/>
        <w:t>4.4.2.2 Test if number of active nodes would cause change in performance of Document Register function</w:t>
      </w:r>
    </w:p>
    <w:p w14:paraId="0D5A4A3A" w14:textId="5BDE3AC8" w:rsidR="00FB269A" w:rsidRPr="009F6850" w:rsidRDefault="00FF133D">
      <w:pPr>
        <w:keepNext/>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the 1st Node (only one active node received the register). The processing time the XDS Document Registry took to complete the process publishing the metadata attributes set into the Blockchain ledger will be measured for the experiment result.</w:t>
      </w:r>
    </w:p>
    <w:p w14:paraId="2AFDCADB" w14:textId="2FBB0EE2" w:rsidR="00FB269A" w:rsidRPr="009F6850" w:rsidRDefault="00FB269A">
      <w:pPr>
        <w:keepNext/>
        <w:spacing w:line="360" w:lineRule="auto"/>
        <w:jc w:val="thaiDistribute"/>
      </w:pPr>
      <w:r w:rsidRPr="009F6850">
        <w:tab/>
        <w:t xml:space="preserve">With 7 active nodes, the 1st Node XDS Document Registry Actor took an average processing time of </w:t>
      </w:r>
      <w:r w:rsidR="00495722" w:rsidRPr="009F6850">
        <w:t>3.65415466</w:t>
      </w:r>
      <w:r w:rsidRPr="009F6850">
        <w:t xml:space="preserve"> seconds with the maximum processing time at </w:t>
      </w:r>
      <w:r w:rsidR="00495722" w:rsidRPr="009F6850">
        <w:t>4.172552233</w:t>
      </w:r>
      <w:r w:rsidRPr="009F6850">
        <w:t xml:space="preserve"> seconds and the minimum processing time at </w:t>
      </w:r>
      <w:r w:rsidR="00495722" w:rsidRPr="009F6850">
        <w:t>2.880175005</w:t>
      </w:r>
      <w:r w:rsidRPr="009F6850">
        <w:t xml:space="preserve"> seconds.</w:t>
      </w:r>
    </w:p>
    <w:p w14:paraId="40E4C8C0" w14:textId="40F8AC56" w:rsidR="00FB269A" w:rsidRPr="009F6850" w:rsidRDefault="00FB269A">
      <w:pPr>
        <w:keepNext/>
        <w:spacing w:line="360" w:lineRule="auto"/>
        <w:jc w:val="thaiDistribute"/>
      </w:pPr>
      <w:r w:rsidRPr="009F6850">
        <w:tab/>
        <w:t xml:space="preserve">With 6 active nodes, the 1st Node XDS Document Registry Actor took an average processing time of </w:t>
      </w:r>
      <w:r w:rsidR="00495722" w:rsidRPr="009F6850">
        <w:t>4.573630153</w:t>
      </w:r>
      <w:r w:rsidRPr="009F6850">
        <w:t xml:space="preserve"> seconds with the maximum processing time at </w:t>
      </w:r>
      <w:r w:rsidR="00495722" w:rsidRPr="009F6850">
        <w:t>5.391518249</w:t>
      </w:r>
      <w:r w:rsidRPr="009F6850">
        <w:t xml:space="preserve"> seconds and the minimum processing time at </w:t>
      </w:r>
      <w:r w:rsidR="00495722" w:rsidRPr="009F6850">
        <w:t>4.245366876</w:t>
      </w:r>
      <w:r w:rsidRPr="009F6850">
        <w:t xml:space="preserve"> seconds.</w:t>
      </w:r>
    </w:p>
    <w:p w14:paraId="487B6CBD" w14:textId="23818165" w:rsidR="00FB269A" w:rsidRPr="009F6850" w:rsidRDefault="00FB269A">
      <w:pPr>
        <w:keepNext/>
        <w:spacing w:line="360" w:lineRule="auto"/>
        <w:jc w:val="thaiDistribute"/>
      </w:pPr>
      <w:r w:rsidRPr="009F6850">
        <w:tab/>
        <w:t xml:space="preserve">With 5 active nodes, the 1st Node XDS Document Registry Actor took an average processing time of </w:t>
      </w:r>
      <w:r w:rsidR="00935BE4" w:rsidRPr="009F6850">
        <w:t>5.954575049</w:t>
      </w:r>
      <w:r w:rsidRPr="009F6850">
        <w:t xml:space="preserve"> seconds with the maximum processing time at </w:t>
      </w:r>
      <w:r w:rsidR="00935BE4" w:rsidRPr="009F6850">
        <w:t>6.37163004</w:t>
      </w:r>
      <w:r w:rsidRPr="009F6850">
        <w:t xml:space="preserve"> seconds and the minimum processing time at </w:t>
      </w:r>
      <w:r w:rsidR="00935BE4" w:rsidRPr="009F6850">
        <w:t>5.273704735</w:t>
      </w:r>
      <w:r w:rsidRPr="009F6850">
        <w:t xml:space="preserve"> seconds.</w:t>
      </w:r>
    </w:p>
    <w:p w14:paraId="4CE86160" w14:textId="5B401EDE" w:rsidR="00074FF2" w:rsidRPr="009F6850" w:rsidRDefault="00074FF2" w:rsidP="00021439">
      <w:pPr>
        <w:spacing w:line="360" w:lineRule="auto"/>
        <w:jc w:val="thaiDistribute"/>
      </w:pPr>
      <w:r w:rsidRPr="009F6850">
        <w:tab/>
      </w:r>
      <w:r w:rsidRPr="009F6850">
        <w:fldChar w:fldCharType="begin" w:fldLock="1"/>
      </w:r>
      <w:r w:rsidRPr="009F6850">
        <w:instrText xml:space="preserve"> REF _Ref76734885 \h  \* MERGEFORMAT </w:instrText>
      </w:r>
      <w:r w:rsidRPr="009F6850">
        <w:fldChar w:fldCharType="separate"/>
      </w:r>
      <w:r w:rsidRPr="009F6850">
        <w:t xml:space="preserve">Figure </w:t>
      </w:r>
      <w:r w:rsidRPr="009F6850">
        <w:rPr>
          <w:noProof/>
        </w:rPr>
        <w:t>4</w:t>
      </w:r>
      <w:r w:rsidRPr="009F6850">
        <w:rPr>
          <w:noProof/>
        </w:rPr>
        <w:noBreakHyphen/>
        <w:t>73</w:t>
      </w:r>
      <w:r w:rsidRPr="009F6850">
        <w:fldChar w:fldCharType="end"/>
      </w:r>
      <w:r w:rsidRPr="009F6850">
        <w:t xml:space="preserve"> </w:t>
      </w:r>
      <w:r w:rsidR="00385FDD" w:rsidRPr="009F6850">
        <w:t>compares the processing times the system took to complete the Document Register function which shows that there is a slight difference in performance between each node number variation setup. The lesser number of active nodes, given longer processing time. This means the variation in node number is affecting the performance of the system.</w:t>
      </w:r>
    </w:p>
    <w:p w14:paraId="4B557615" w14:textId="18167583" w:rsidR="008B5ED8" w:rsidRPr="009F6850" w:rsidRDefault="008B5ED8" w:rsidP="008132D5">
      <w:pPr>
        <w:keepNext/>
        <w:spacing w:after="240"/>
        <w:jc w:val="thaiDistribute"/>
        <w:rPr>
          <w:cs/>
        </w:rPr>
      </w:pPr>
      <w:r w:rsidRPr="009F6850">
        <w:rPr>
          <w:noProof/>
        </w:rPr>
        <w:lastRenderedPageBreak/>
        <w:drawing>
          <wp:inline distT="0" distB="0" distL="0" distR="0" wp14:anchorId="51150C6D" wp14:editId="1885EBA9">
            <wp:extent cx="5267325" cy="241935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10514D0E" w14:textId="5021A023" w:rsidR="004034FF" w:rsidRPr="009F6850" w:rsidRDefault="008B5ED8" w:rsidP="00BC27AF">
      <w:pPr>
        <w:pStyle w:val="Caption"/>
        <w:spacing w:after="240"/>
        <w:jc w:val="center"/>
      </w:pPr>
      <w:bookmarkStart w:id="408" w:name="_Ref76734885"/>
      <w:bookmarkStart w:id="409" w:name="_Ref76755329"/>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3</w:t>
      </w:r>
      <w:r w:rsidR="00FF20E6">
        <w:rPr>
          <w:noProof/>
        </w:rPr>
        <w:fldChar w:fldCharType="end"/>
      </w:r>
      <w:bookmarkEnd w:id="408"/>
      <w:r w:rsidRPr="009F6850">
        <w:t xml:space="preserve"> </w:t>
      </w:r>
      <w:bookmarkStart w:id="410" w:name="_Ref76755212"/>
      <w:r w:rsidRPr="009F6850">
        <w:t xml:space="preserve">Performance comparison of Document </w:t>
      </w:r>
      <w:r w:rsidR="009B7DAC" w:rsidRPr="009F6850">
        <w:t>Register on</w:t>
      </w:r>
      <w:r w:rsidRPr="009F6850">
        <w:t xml:space="preserve"> </w:t>
      </w:r>
      <w:r w:rsidR="00BA72A3" w:rsidRPr="009F6850">
        <w:t>n</w:t>
      </w:r>
      <w:r w:rsidRPr="009F6850">
        <w:t>ode number variation</w:t>
      </w:r>
      <w:r w:rsidR="00BA72A3" w:rsidRPr="009F6850">
        <w:t xml:space="preserve"> setup</w:t>
      </w:r>
      <w:bookmarkEnd w:id="409"/>
      <w:bookmarkEnd w:id="410"/>
    </w:p>
    <w:p w14:paraId="1B9FFAFD" w14:textId="074D953B" w:rsidR="00C6258E" w:rsidRPr="009F6850" w:rsidRDefault="00C6258E" w:rsidP="00B4193A">
      <w:pPr>
        <w:pStyle w:val="Caption"/>
        <w:ind w:left="0"/>
        <w:jc w:val="thaiDistribute"/>
      </w:pPr>
      <w:r w:rsidRPr="009F6850">
        <w:tab/>
        <w:t xml:space="preserve">4.4.2.3 </w:t>
      </w:r>
      <w:r w:rsidR="007F2D9E" w:rsidRPr="009F6850">
        <w:rPr>
          <w:spacing w:val="0"/>
        </w:rPr>
        <w:t xml:space="preserve">Test if each active node </w:t>
      </w:r>
      <w:r w:rsidR="00B4193A" w:rsidRPr="009F6850">
        <w:rPr>
          <w:spacing w:val="0"/>
        </w:rPr>
        <w:t>has</w:t>
      </w:r>
      <w:r w:rsidR="007F2D9E" w:rsidRPr="009F6850">
        <w:rPr>
          <w:spacing w:val="0"/>
        </w:rPr>
        <w:t xml:space="preserve"> the same performance on performing the Document Register function</w:t>
      </w:r>
      <w:r w:rsidR="00FE6FDD" w:rsidRPr="009F6850">
        <w:rPr>
          <w:spacing w:val="0"/>
        </w:rPr>
        <w:t xml:space="preserve"> when all active nodes perform the Document Register function at the same time</w:t>
      </w:r>
      <w:r w:rsidR="005F5370" w:rsidRPr="009F6850">
        <w:rPr>
          <w:spacing w:val="0"/>
        </w:rPr>
        <w:t>.</w:t>
      </w:r>
    </w:p>
    <w:p w14:paraId="4DF225C1" w14:textId="58F7B9EE" w:rsidR="00B4193A" w:rsidRPr="009F6850" w:rsidRDefault="00B4193A" w:rsidP="00B4193A">
      <w:pPr>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all active nodes (all active nodes received the register). The processing time the XDS Document Registry took to complete the process publishing the metadata attributes set into the Blockchain ledger in each active node will be measured for the experiment result.</w:t>
      </w:r>
      <w:r w:rsidR="009773C4" w:rsidRPr="009F6850">
        <w:t xml:space="preserve"> The experiment was further performed by varied active nodes number to check if there are any differences in the experiment result which is further explained in Section 4.4.2.4.</w:t>
      </w:r>
    </w:p>
    <w:p w14:paraId="0C71A243" w14:textId="6A39D9DC" w:rsidR="000B433E" w:rsidRPr="009F6850" w:rsidRDefault="000B433E" w:rsidP="000B433E">
      <w:pPr>
        <w:spacing w:line="360" w:lineRule="auto"/>
        <w:jc w:val="thaiDistribute"/>
      </w:pPr>
      <w:r w:rsidRPr="009F6850">
        <w:tab/>
        <w:t xml:space="preserve">With 7 active nodes, to complete the Document Register function, the 1st Node took an average processing time of </w:t>
      </w:r>
      <w:r w:rsidR="00994385" w:rsidRPr="009F6850">
        <w:t>6.694740502</w:t>
      </w:r>
      <w:r w:rsidRPr="009F6850">
        <w:t xml:space="preserve"> seconds. The 2nd Node took an average processing time of </w:t>
      </w:r>
      <w:r w:rsidR="00994385" w:rsidRPr="009F6850">
        <w:t>6.64481847</w:t>
      </w:r>
      <w:r w:rsidRPr="009F6850">
        <w:t xml:space="preserve"> seconds. The 3rd Node took an average processing time of </w:t>
      </w:r>
      <w:r w:rsidR="00994385" w:rsidRPr="009F6850">
        <w:t>6.697508806</w:t>
      </w:r>
      <w:r w:rsidRPr="009F6850">
        <w:t xml:space="preserve"> seconds. The 4th Node took an average processing time of </w:t>
      </w:r>
      <w:r w:rsidR="00994385" w:rsidRPr="009F6850">
        <w:t>6.892059017</w:t>
      </w:r>
      <w:r w:rsidRPr="009F6850">
        <w:t xml:space="preserve"> seconds. The 5th Node took an average processing time of </w:t>
      </w:r>
      <w:r w:rsidR="00994385" w:rsidRPr="009F6850">
        <w:t>7.026599076</w:t>
      </w:r>
      <w:r w:rsidRPr="009F6850">
        <w:t xml:space="preserve"> seconds. The 6th Node took an average processing time of </w:t>
      </w:r>
      <w:r w:rsidR="00994385" w:rsidRPr="009F6850">
        <w:t>6.695705492</w:t>
      </w:r>
      <w:r w:rsidRPr="009F6850">
        <w:t xml:space="preserve"> seconds. The 7th Node took an average processing time of </w:t>
      </w:r>
      <w:r w:rsidR="00994385" w:rsidRPr="009F6850">
        <w:t>6.631355668</w:t>
      </w:r>
      <w:r w:rsidRPr="009F6850">
        <w:t xml:space="preserve"> seconds. All active nodes show no significant difference in performance to complete the function as shown in </w:t>
      </w:r>
      <w:r w:rsidR="004034FF" w:rsidRPr="009F6850">
        <w:fldChar w:fldCharType="begin" w:fldLock="1"/>
      </w:r>
      <w:r w:rsidR="004034FF" w:rsidRPr="009F6850">
        <w:instrText xml:space="preserve"> REF _Ref76736002 \h </w:instrText>
      </w:r>
      <w:r w:rsidR="00A7157F" w:rsidRPr="009F6850">
        <w:instrText xml:space="preserve"> \* MERGEFORMAT </w:instrText>
      </w:r>
      <w:r w:rsidR="004034FF" w:rsidRPr="009F6850">
        <w:fldChar w:fldCharType="separate"/>
      </w:r>
      <w:r w:rsidR="00CC0954" w:rsidRPr="009F6850">
        <w:t xml:space="preserve">Figure </w:t>
      </w:r>
      <w:r w:rsidR="00CC0954" w:rsidRPr="009F6850">
        <w:rPr>
          <w:noProof/>
        </w:rPr>
        <w:t>4</w:t>
      </w:r>
      <w:r w:rsidR="00CC0954" w:rsidRPr="009F6850">
        <w:rPr>
          <w:noProof/>
        </w:rPr>
        <w:noBreakHyphen/>
        <w:t>74</w:t>
      </w:r>
      <w:r w:rsidR="004034FF" w:rsidRPr="009F6850">
        <w:fldChar w:fldCharType="end"/>
      </w:r>
      <w:r w:rsidRPr="009F6850">
        <w:t>.</w:t>
      </w:r>
      <w:r w:rsidR="004034FF" w:rsidRPr="009F6850">
        <w:t xml:space="preserve"> </w:t>
      </w:r>
    </w:p>
    <w:p w14:paraId="658E10F3" w14:textId="68EF6AC9" w:rsidR="000B433E" w:rsidRPr="009F6850" w:rsidRDefault="006C2329" w:rsidP="006C2329">
      <w:pPr>
        <w:spacing w:line="360" w:lineRule="auto"/>
        <w:jc w:val="thaiDistribute"/>
      </w:pPr>
      <w:r w:rsidRPr="009F6850">
        <w:lastRenderedPageBreak/>
        <w:tab/>
        <w:t xml:space="preserve">With 6 active nodes, to complete the Document Register function, the 1st Node took an average processing time of </w:t>
      </w:r>
      <w:r w:rsidR="00BF74A5" w:rsidRPr="009F6850">
        <w:t>7.261896542</w:t>
      </w:r>
      <w:r w:rsidRPr="009F6850">
        <w:t xml:space="preserve"> seconds. The 2nd Node took an average processing time of </w:t>
      </w:r>
      <w:r w:rsidR="00BF74A5" w:rsidRPr="009F6850">
        <w:t>7.03144854</w:t>
      </w:r>
      <w:r w:rsidRPr="009F6850">
        <w:t xml:space="preserve"> seconds. The 3rd Node took an average processing time of </w:t>
      </w:r>
      <w:r w:rsidR="00BF74A5" w:rsidRPr="009F6850">
        <w:t>7.14090967</w:t>
      </w:r>
      <w:r w:rsidRPr="009F6850">
        <w:t xml:space="preserve"> seconds. The 4th Node took an average processing time of </w:t>
      </w:r>
      <w:r w:rsidR="00BF74A5" w:rsidRPr="009F6850">
        <w:t>7.137407174</w:t>
      </w:r>
      <w:r w:rsidRPr="009F6850">
        <w:t xml:space="preserve"> seconds. The 5th Node took an average processing time of </w:t>
      </w:r>
      <w:r w:rsidR="00BF74A5" w:rsidRPr="009F6850">
        <w:t>7.05559841</w:t>
      </w:r>
      <w:r w:rsidRPr="009F6850">
        <w:t xml:space="preserve"> seconds. The 6th Node took an average processing time of </w:t>
      </w:r>
      <w:r w:rsidR="00BF74A5" w:rsidRPr="009F6850">
        <w:t>7.087177031</w:t>
      </w:r>
      <w:r w:rsidRPr="009F6850">
        <w:t xml:space="preserve"> seconds. All active nodes show no significant difference in performance to complete the function as shown in </w:t>
      </w:r>
      <w:r w:rsidR="000B433E" w:rsidRPr="009F6850">
        <w:fldChar w:fldCharType="begin" w:fldLock="1"/>
      </w:r>
      <w:r w:rsidR="000B433E" w:rsidRPr="009F6850">
        <w:instrText xml:space="preserve"> REF _Ref76755108 \h  \* MERGEFORMAT </w:instrText>
      </w:r>
      <w:r w:rsidR="000B433E" w:rsidRPr="009F6850">
        <w:fldChar w:fldCharType="separate"/>
      </w:r>
      <w:r w:rsidR="000B433E" w:rsidRPr="009F6850">
        <w:t xml:space="preserve">Figure </w:t>
      </w:r>
      <w:r w:rsidR="000B433E" w:rsidRPr="009F6850">
        <w:rPr>
          <w:noProof/>
        </w:rPr>
        <w:t>4</w:t>
      </w:r>
      <w:r w:rsidR="000B433E" w:rsidRPr="009F6850">
        <w:noBreakHyphen/>
      </w:r>
      <w:r w:rsidR="000B433E" w:rsidRPr="009F6850">
        <w:rPr>
          <w:noProof/>
        </w:rPr>
        <w:t>75</w:t>
      </w:r>
      <w:r w:rsidR="000B433E" w:rsidRPr="009F6850">
        <w:fldChar w:fldCharType="end"/>
      </w:r>
      <w:r w:rsidRPr="009F6850">
        <w:t>.</w:t>
      </w:r>
    </w:p>
    <w:p w14:paraId="2E37FC5C" w14:textId="77777777" w:rsidR="003C5239" w:rsidRPr="009F6850" w:rsidRDefault="003C5239" w:rsidP="006C2329">
      <w:pPr>
        <w:spacing w:line="360" w:lineRule="auto"/>
        <w:jc w:val="thaiDistribute"/>
      </w:pPr>
    </w:p>
    <w:p w14:paraId="646F350E" w14:textId="004D0F1F" w:rsidR="00CA5931" w:rsidRPr="009F6850" w:rsidRDefault="000D2E62" w:rsidP="000D2E62">
      <w:pPr>
        <w:spacing w:line="360" w:lineRule="auto"/>
        <w:jc w:val="thaiDistribute"/>
      </w:pPr>
      <w:r w:rsidRPr="009F6850">
        <w:tab/>
        <w:t xml:space="preserve">With 5 active nodes, to complete the Document Register function, the 1st Node took an average processing time of </w:t>
      </w:r>
      <w:r w:rsidR="00067D2F" w:rsidRPr="009F6850">
        <w:t>7.289964378</w:t>
      </w:r>
      <w:r w:rsidRPr="009F6850">
        <w:t xml:space="preserve"> seconds. The 2nd Node took an average processing time of </w:t>
      </w:r>
      <w:r w:rsidR="00067D2F" w:rsidRPr="009F6850">
        <w:t>7.232330579</w:t>
      </w:r>
      <w:r w:rsidRPr="009F6850">
        <w:t xml:space="preserve"> seconds. The 3rd Node took an average processing time of </w:t>
      </w:r>
      <w:r w:rsidR="00067D2F" w:rsidRPr="009F6850">
        <w:t>7.27142245</w:t>
      </w:r>
      <w:r w:rsidRPr="009F6850">
        <w:t xml:space="preserve"> seconds. The 4th Node took an average processing time of </w:t>
      </w:r>
      <w:r w:rsidR="00067D2F" w:rsidRPr="009F6850">
        <w:t>7.150316791</w:t>
      </w:r>
      <w:r w:rsidRPr="009F6850">
        <w:t xml:space="preserve"> seconds. The 5th Node took an average processing time of </w:t>
      </w:r>
      <w:r w:rsidR="00067D2F" w:rsidRPr="009F6850">
        <w:t>7.146553912</w:t>
      </w:r>
      <w:r w:rsidRPr="009F6850">
        <w:t xml:space="preserve"> seconds. All active nodes show no significant difference in performance to complete the function as shown in </w:t>
      </w:r>
      <w:r w:rsidR="004034FF" w:rsidRPr="009F6850">
        <w:fldChar w:fldCharType="begin" w:fldLock="1"/>
      </w:r>
      <w:r w:rsidR="004034FF" w:rsidRPr="009F6850">
        <w:instrText xml:space="preserve"> REF _Ref76736011 \h </w:instrText>
      </w:r>
      <w:r w:rsidR="00A7157F" w:rsidRPr="009F6850">
        <w:instrText xml:space="preserve"> \* MERGEFORMAT </w:instrText>
      </w:r>
      <w:r w:rsidR="004034FF" w:rsidRPr="009F6850">
        <w:fldChar w:fldCharType="separate"/>
      </w:r>
      <w:r w:rsidR="00CC0954" w:rsidRPr="009F6850">
        <w:t xml:space="preserve">Figure </w:t>
      </w:r>
      <w:r w:rsidR="00CC0954" w:rsidRPr="009F6850">
        <w:rPr>
          <w:noProof/>
        </w:rPr>
        <w:t>4</w:t>
      </w:r>
      <w:r w:rsidR="00CC0954" w:rsidRPr="009F6850">
        <w:rPr>
          <w:noProof/>
        </w:rPr>
        <w:noBreakHyphen/>
        <w:t>76</w:t>
      </w:r>
      <w:r w:rsidR="004034FF" w:rsidRPr="009F6850">
        <w:fldChar w:fldCharType="end"/>
      </w:r>
      <w:r w:rsidRPr="009F6850">
        <w:t>.</w:t>
      </w:r>
      <w:r w:rsidR="004034FF" w:rsidRPr="009F6850">
        <w:t xml:space="preserve"> </w:t>
      </w:r>
    </w:p>
    <w:p w14:paraId="6909A62D" w14:textId="77777777" w:rsidR="00AE1B76" w:rsidRPr="009F6850" w:rsidRDefault="00AE1B76" w:rsidP="007014D0"/>
    <w:p w14:paraId="3DF92C6A" w14:textId="77777777" w:rsidR="00465E6A" w:rsidRPr="009F6850" w:rsidRDefault="008B5ED8" w:rsidP="008132D5">
      <w:pPr>
        <w:keepNext/>
      </w:pPr>
      <w:r w:rsidRPr="009F6850">
        <w:rPr>
          <w:noProof/>
        </w:rPr>
        <w:drawing>
          <wp:inline distT="0" distB="0" distL="0" distR="0" wp14:anchorId="71F72F24" wp14:editId="390608A6">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3426D70E" w14:textId="74C78DE5" w:rsidR="008B5ED8" w:rsidRPr="009F6850" w:rsidRDefault="00465E6A" w:rsidP="008132D5">
      <w:pPr>
        <w:pStyle w:val="Caption"/>
        <w:jc w:val="center"/>
      </w:pPr>
      <w:bookmarkStart w:id="411" w:name="_Ref76736002"/>
      <w:bookmarkStart w:id="412" w:name="_Ref76755332"/>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4</w:t>
      </w:r>
      <w:r w:rsidR="00FF20E6">
        <w:rPr>
          <w:noProof/>
        </w:rPr>
        <w:fldChar w:fldCharType="end"/>
      </w:r>
      <w:bookmarkEnd w:id="411"/>
      <w:r w:rsidRPr="009F6850">
        <w:t xml:space="preserve"> </w:t>
      </w:r>
      <w:bookmarkStart w:id="413" w:name="_Ref76755218"/>
      <w:r w:rsidRPr="009F6850">
        <w:t>Performance comparison inspected from each node</w:t>
      </w:r>
      <w:r w:rsidR="00CA5931" w:rsidRPr="009F6850">
        <w:t xml:space="preserve"> in 7 Nodes setup</w:t>
      </w:r>
      <w:bookmarkEnd w:id="412"/>
      <w:bookmarkEnd w:id="413"/>
    </w:p>
    <w:p w14:paraId="30942AF1" w14:textId="2097F6E7" w:rsidR="00F86102" w:rsidRPr="009F6850" w:rsidRDefault="00F86102" w:rsidP="00F86102"/>
    <w:p w14:paraId="1AAFDDEE" w14:textId="67E1BC37" w:rsidR="008D63AD" w:rsidRPr="009F6850" w:rsidRDefault="008D63AD" w:rsidP="00F86102"/>
    <w:p w14:paraId="2A0061A6" w14:textId="77777777" w:rsidR="007C1875" w:rsidRPr="009F6850" w:rsidRDefault="008D63AD" w:rsidP="008132D5">
      <w:pPr>
        <w:keepNext/>
      </w:pPr>
      <w:r w:rsidRPr="009F6850">
        <w:rPr>
          <w:noProof/>
        </w:rPr>
        <w:lastRenderedPageBreak/>
        <w:drawing>
          <wp:inline distT="0" distB="0" distL="0" distR="0" wp14:anchorId="2879F7E0" wp14:editId="03C747ED">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14:paraId="59FE7221" w14:textId="0399DF88" w:rsidR="008D63AD" w:rsidRPr="009F6850" w:rsidRDefault="007C1875" w:rsidP="008132D5">
      <w:pPr>
        <w:pStyle w:val="Caption"/>
        <w:jc w:val="center"/>
      </w:pPr>
      <w:bookmarkStart w:id="414" w:name="_Ref76755108"/>
      <w:bookmarkStart w:id="415" w:name="_Ref76755335"/>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5</w:t>
      </w:r>
      <w:r w:rsidR="00FF20E6">
        <w:rPr>
          <w:noProof/>
        </w:rPr>
        <w:fldChar w:fldCharType="end"/>
      </w:r>
      <w:bookmarkEnd w:id="414"/>
      <w:r w:rsidRPr="009F6850">
        <w:t xml:space="preserve"> </w:t>
      </w:r>
      <w:bookmarkStart w:id="416" w:name="_Ref76755221"/>
      <w:r w:rsidRPr="009F6850">
        <w:t>Performance comparison inspected from each node in 6 Nodes setup</w:t>
      </w:r>
      <w:bookmarkEnd w:id="415"/>
      <w:bookmarkEnd w:id="416"/>
    </w:p>
    <w:p w14:paraId="15EF7AD5" w14:textId="0B9F5B3B" w:rsidR="00E51EC2" w:rsidRPr="009F6850" w:rsidRDefault="00E51EC2" w:rsidP="00F86102"/>
    <w:p w14:paraId="59243055" w14:textId="77777777" w:rsidR="007C1875" w:rsidRPr="009F6850" w:rsidRDefault="00E51EC2" w:rsidP="005F5370">
      <w:pPr>
        <w:keepNext/>
        <w:spacing w:after="240"/>
      </w:pPr>
      <w:r w:rsidRPr="009F6850">
        <w:rPr>
          <w:noProof/>
        </w:rPr>
        <w:drawing>
          <wp:inline distT="0" distB="0" distL="0" distR="0" wp14:anchorId="537B4F9A" wp14:editId="30D99DD4">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32861E30" w14:textId="58D5E3AE" w:rsidR="00994D17" w:rsidRPr="009F6850" w:rsidRDefault="007C1875" w:rsidP="000B433E">
      <w:pPr>
        <w:pStyle w:val="Caption"/>
        <w:spacing w:after="240"/>
        <w:jc w:val="center"/>
      </w:pPr>
      <w:bookmarkStart w:id="417" w:name="_Ref76736011"/>
      <w:bookmarkStart w:id="418" w:name="_Ref76755338"/>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6</w:t>
      </w:r>
      <w:r w:rsidR="00FF20E6">
        <w:rPr>
          <w:noProof/>
        </w:rPr>
        <w:fldChar w:fldCharType="end"/>
      </w:r>
      <w:bookmarkEnd w:id="417"/>
      <w:r w:rsidRPr="009F6850">
        <w:t xml:space="preserve"> </w:t>
      </w:r>
      <w:bookmarkStart w:id="419" w:name="_Ref76755225"/>
      <w:r w:rsidRPr="009F6850">
        <w:t>Performance comparison inspected from each node in 5 Nodes setup</w:t>
      </w:r>
      <w:bookmarkEnd w:id="418"/>
      <w:bookmarkEnd w:id="419"/>
    </w:p>
    <w:p w14:paraId="204A89C8" w14:textId="77777777" w:rsidR="00A45117" w:rsidRPr="009F6850" w:rsidRDefault="00A45117" w:rsidP="00F86102"/>
    <w:p w14:paraId="0E3E41D6" w14:textId="77777777" w:rsidR="005F5370" w:rsidRPr="009F6850" w:rsidRDefault="005F5370" w:rsidP="008D301D">
      <w:pPr>
        <w:keepNext/>
        <w:spacing w:line="360" w:lineRule="auto"/>
        <w:jc w:val="thaiDistribute"/>
      </w:pPr>
    </w:p>
    <w:p w14:paraId="4620F13C" w14:textId="7FF0D291" w:rsidR="005F5370" w:rsidRPr="009F6850" w:rsidRDefault="005F5370" w:rsidP="008D301D">
      <w:pPr>
        <w:keepNext/>
        <w:spacing w:line="360" w:lineRule="auto"/>
        <w:jc w:val="thaiDistribute"/>
      </w:pPr>
      <w:r w:rsidRPr="009F6850">
        <w:tab/>
        <w:t xml:space="preserve">4.4.2.4 </w:t>
      </w:r>
      <w:r w:rsidR="00E10EC0" w:rsidRPr="009F6850">
        <w:t>Test if the number of active nodes would cause a change in the performance of the Document Register function when all active nodes perform the Document Register function at the same time.</w:t>
      </w:r>
    </w:p>
    <w:p w14:paraId="7C2B2ED4" w14:textId="0AB8A6E9" w:rsidR="000D4869" w:rsidRPr="009F6850" w:rsidRDefault="000D4869" w:rsidP="008D301D">
      <w:pPr>
        <w:keepNext/>
        <w:spacing w:line="360" w:lineRule="auto"/>
        <w:jc w:val="thaiDistribute"/>
      </w:pPr>
      <w:r w:rsidRPr="009F6850">
        <w:tab/>
      </w:r>
      <w:r w:rsidR="00E10EC0" w:rsidRPr="009F6850">
        <w:t xml:space="preserve">This setup is a further analysis result of Section 4.4.2.3. The "7 Nodes" line was derived from the average values of the experiment result in </w:t>
      </w:r>
      <w:r w:rsidR="00435665" w:rsidRPr="009F6850">
        <w:fldChar w:fldCharType="begin" w:fldLock="1"/>
      </w:r>
      <w:r w:rsidR="00435665" w:rsidRPr="009F6850">
        <w:instrText xml:space="preserve"> REF _Ref76736002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4</w:t>
      </w:r>
      <w:r w:rsidR="00435665" w:rsidRPr="009F6850">
        <w:fldChar w:fldCharType="end"/>
      </w:r>
      <w:r w:rsidR="00E10EC0" w:rsidRPr="009F6850">
        <w:t xml:space="preserve">. The "6 Nodes" line was derived from the average values of the experiment result in </w:t>
      </w:r>
      <w:r w:rsidR="00435665" w:rsidRPr="009F6850">
        <w:fldChar w:fldCharType="begin" w:fldLock="1"/>
      </w:r>
      <w:r w:rsidR="00435665" w:rsidRPr="009F6850">
        <w:instrText xml:space="preserve"> REF _Ref76755108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5</w:t>
      </w:r>
      <w:r w:rsidR="00435665" w:rsidRPr="009F6850">
        <w:fldChar w:fldCharType="end"/>
      </w:r>
      <w:r w:rsidR="00E10EC0" w:rsidRPr="009F6850">
        <w:t xml:space="preserve">. The "5 Nodes" line was derived from the average values of the experiment result in </w:t>
      </w:r>
      <w:r w:rsidR="00435665" w:rsidRPr="009F6850">
        <w:fldChar w:fldCharType="begin" w:fldLock="1"/>
      </w:r>
      <w:r w:rsidR="00435665" w:rsidRPr="009F6850">
        <w:instrText xml:space="preserve"> REF _Ref76736011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6</w:t>
      </w:r>
      <w:r w:rsidR="00435665" w:rsidRPr="009F6850">
        <w:fldChar w:fldCharType="end"/>
      </w:r>
      <w:r w:rsidR="00E10EC0" w:rsidRPr="009F6850">
        <w:t>.</w:t>
      </w:r>
    </w:p>
    <w:p w14:paraId="07C1E531" w14:textId="782D7170" w:rsidR="000A38C6" w:rsidRPr="009F6850" w:rsidRDefault="00AE1B76" w:rsidP="00BC5E83">
      <w:pPr>
        <w:keepNext/>
        <w:spacing w:line="360" w:lineRule="auto"/>
        <w:jc w:val="thaiDistribute"/>
      </w:pPr>
      <w:r w:rsidRPr="009F6850">
        <w:tab/>
      </w:r>
      <w:r w:rsidRPr="009F6850">
        <w:fldChar w:fldCharType="begin" w:fldLock="1"/>
      </w:r>
      <w:r w:rsidRPr="009F6850">
        <w:instrText xml:space="preserve"> REF _Ref76736744 \h </w:instrText>
      </w:r>
      <w:r w:rsidR="008D301D" w:rsidRPr="009F6850">
        <w:instrText xml:space="preserve"> \* MERGEFORMAT </w:instrText>
      </w:r>
      <w:r w:rsidRPr="009F6850">
        <w:fldChar w:fldCharType="separate"/>
      </w:r>
      <w:r w:rsidR="00435665" w:rsidRPr="009F6850">
        <w:t xml:space="preserve">Figure </w:t>
      </w:r>
      <w:r w:rsidR="00435665" w:rsidRPr="009F6850">
        <w:rPr>
          <w:noProof/>
        </w:rPr>
        <w:t>4</w:t>
      </w:r>
      <w:r w:rsidR="00435665" w:rsidRPr="009F6850">
        <w:rPr>
          <w:noProof/>
        </w:rPr>
        <w:noBreakHyphen/>
        <w:t>77</w:t>
      </w:r>
      <w:r w:rsidRPr="009F6850">
        <w:fldChar w:fldCharType="end"/>
      </w:r>
      <w:r w:rsidR="000C6E8E" w:rsidRPr="009F6850">
        <w:t xml:space="preserve"> </w:t>
      </w:r>
      <w:r w:rsidR="00C40C47" w:rsidRPr="009F6850">
        <w:t>shows the performance comparison between each node number variation setup when all nodes triggering the Document Register function at the same time. The graph shows no significant difference between each setup which means that node number variation is not affecting the system performance on performing the Document Register function when all nodes trigger the function at the same time.</w:t>
      </w:r>
    </w:p>
    <w:p w14:paraId="2E0670DD" w14:textId="77777777" w:rsidR="00AE1B76" w:rsidRPr="009F6850" w:rsidRDefault="00AE1B76" w:rsidP="00444311">
      <w:pPr>
        <w:keepNext/>
      </w:pPr>
    </w:p>
    <w:p w14:paraId="57EA11AC" w14:textId="3238F459" w:rsidR="00444311" w:rsidRPr="009F6850" w:rsidRDefault="00994D17" w:rsidP="008132D5">
      <w:pPr>
        <w:keepNext/>
      </w:pPr>
      <w:r w:rsidRPr="009F6850">
        <w:rPr>
          <w:noProof/>
        </w:rPr>
        <w:drawing>
          <wp:inline distT="0" distB="0" distL="0" distR="0" wp14:anchorId="1EC2BA58" wp14:editId="3C55F436">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14:paraId="7C77E255" w14:textId="645CCB1F" w:rsidR="00994D17" w:rsidRPr="009F6850" w:rsidRDefault="00444311" w:rsidP="008132D5">
      <w:pPr>
        <w:pStyle w:val="Caption"/>
        <w:jc w:val="center"/>
      </w:pPr>
      <w:bookmarkStart w:id="420" w:name="_Ref76736744"/>
      <w:bookmarkStart w:id="421" w:name="_Ref76755340"/>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7</w:t>
      </w:r>
      <w:r w:rsidR="00FF20E6">
        <w:rPr>
          <w:noProof/>
        </w:rPr>
        <w:fldChar w:fldCharType="end"/>
      </w:r>
      <w:bookmarkEnd w:id="420"/>
      <w:r w:rsidRPr="009F6850">
        <w:t xml:space="preserve"> </w:t>
      </w:r>
      <w:bookmarkStart w:id="422" w:name="_Ref76755230"/>
      <w:r w:rsidRPr="009F6850">
        <w:t>Performance comparison of average process time for each node number variation setup</w:t>
      </w:r>
      <w:bookmarkEnd w:id="421"/>
      <w:bookmarkEnd w:id="422"/>
    </w:p>
    <w:p w14:paraId="0DE10A90" w14:textId="77777777" w:rsidR="003C5475" w:rsidRPr="009F6850" w:rsidRDefault="003C5475" w:rsidP="003C5475"/>
    <w:p w14:paraId="62A4DC0D" w14:textId="77777777" w:rsidR="00CF5249" w:rsidRPr="009F6850" w:rsidRDefault="00CF5249" w:rsidP="00E10EC0"/>
    <w:p w14:paraId="744D4871" w14:textId="77777777" w:rsidR="00CF5249" w:rsidRPr="009F6850" w:rsidRDefault="00CF5249" w:rsidP="00E10EC0"/>
    <w:p w14:paraId="7A7D0A6E" w14:textId="77777777" w:rsidR="00CF5249" w:rsidRPr="009F6850" w:rsidRDefault="00CF5249" w:rsidP="00E10EC0"/>
    <w:p w14:paraId="46A92FA0" w14:textId="77777777" w:rsidR="00CF5249" w:rsidRPr="009F6850" w:rsidRDefault="00CF5249" w:rsidP="00E10EC0"/>
    <w:p w14:paraId="611D1288" w14:textId="77777777" w:rsidR="00CF5249" w:rsidRPr="009F6850" w:rsidRDefault="00CF5249" w:rsidP="00E10EC0"/>
    <w:p w14:paraId="0C3B0EB4" w14:textId="77777777" w:rsidR="00CF5249" w:rsidRPr="009F6850" w:rsidRDefault="00CF5249" w:rsidP="00E10EC0"/>
    <w:p w14:paraId="03F8979F" w14:textId="77777777" w:rsidR="00CF5249" w:rsidRPr="009F6850" w:rsidRDefault="00CF5249" w:rsidP="00E10EC0"/>
    <w:p w14:paraId="34C350AA" w14:textId="0574E3A5" w:rsidR="00CF5249" w:rsidRPr="009F6850" w:rsidRDefault="00615176" w:rsidP="00F237D6">
      <w:pPr>
        <w:spacing w:line="360" w:lineRule="auto"/>
        <w:jc w:val="thaiDistribute"/>
      </w:pPr>
      <w:r w:rsidRPr="009F6850">
        <w:tab/>
        <w:t xml:space="preserve">4.4.2.5 </w:t>
      </w:r>
      <w:r w:rsidR="00C301B8" w:rsidRPr="009F6850">
        <w:t>Test if the number of transactions would cause a change in performance of the XDS Document Registry to perform the Document Register function.</w:t>
      </w:r>
    </w:p>
    <w:p w14:paraId="704DEF47" w14:textId="7BEFD67F" w:rsidR="00F237D6" w:rsidRPr="009F6850" w:rsidRDefault="00F237D6" w:rsidP="00975665">
      <w:pPr>
        <w:spacing w:line="360" w:lineRule="auto"/>
        <w:jc w:val="thaiDistribute"/>
      </w:pPr>
      <w:r w:rsidRPr="009F6850">
        <w:tab/>
        <w:t xml:space="preserve">This setup is a further analysis result of Sections 4.4.2.2 and 4.4.2.4. </w:t>
      </w:r>
      <w:r w:rsidR="00847709" w:rsidRPr="009F6850">
        <w:t xml:space="preserve"> In </w:t>
      </w:r>
      <w:r w:rsidR="00847709" w:rsidRPr="009F6850">
        <w:fldChar w:fldCharType="begin" w:fldLock="1"/>
      </w:r>
      <w:r w:rsidR="00847709" w:rsidRPr="009F6850">
        <w:instrText xml:space="preserve"> REF _Ref76927450 \h </w:instrText>
      </w:r>
      <w:r w:rsidR="0023508D" w:rsidRPr="009F6850">
        <w:instrText xml:space="preserve"> \* MERGEFORMAT </w:instrText>
      </w:r>
      <w:r w:rsidR="00847709" w:rsidRPr="009F6850">
        <w:fldChar w:fldCharType="separate"/>
      </w:r>
      <w:r w:rsidR="00847709" w:rsidRPr="009F6850">
        <w:t xml:space="preserve">Figure </w:t>
      </w:r>
      <w:r w:rsidR="00847709" w:rsidRPr="009F6850">
        <w:rPr>
          <w:noProof/>
        </w:rPr>
        <w:t>4</w:t>
      </w:r>
      <w:r w:rsidR="00847709" w:rsidRPr="009F6850">
        <w:noBreakHyphen/>
      </w:r>
      <w:r w:rsidR="00847709" w:rsidRPr="009F6850">
        <w:rPr>
          <w:noProof/>
        </w:rPr>
        <w:t>78</w:t>
      </w:r>
      <w:r w:rsidR="00847709" w:rsidRPr="009F6850">
        <w:fldChar w:fldCharType="end"/>
      </w:r>
      <w:r w:rsidR="00847709" w:rsidRPr="009F6850">
        <w:t>, t</w:t>
      </w:r>
      <w:r w:rsidRPr="009F6850">
        <w:t xml:space="preserve">he "Single Node" line was derived from the average values of the experiment result in </w:t>
      </w:r>
      <w:r w:rsidR="00435665" w:rsidRPr="009F6850">
        <w:fldChar w:fldCharType="begin" w:fldLock="1"/>
      </w:r>
      <w:r w:rsidR="00435665" w:rsidRPr="009F6850">
        <w:instrText xml:space="preserve"> REF _Ref76734885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3</w:t>
      </w:r>
      <w:r w:rsidR="00435665" w:rsidRPr="009F6850">
        <w:fldChar w:fldCharType="end"/>
      </w:r>
      <w:r w:rsidRPr="009F6850">
        <w:t xml:space="preserve">. The "All Nodes" line was derived from the average values of the experiment result in </w:t>
      </w:r>
      <w:r w:rsidR="00435665" w:rsidRPr="009F6850">
        <w:fldChar w:fldCharType="begin" w:fldLock="1"/>
      </w:r>
      <w:r w:rsidR="00435665" w:rsidRPr="009F6850">
        <w:instrText xml:space="preserve"> REF _Ref76736744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7</w:t>
      </w:r>
      <w:r w:rsidR="00435665" w:rsidRPr="009F6850">
        <w:fldChar w:fldCharType="end"/>
      </w:r>
      <w:r w:rsidRPr="009F6850">
        <w:t>.</w:t>
      </w:r>
    </w:p>
    <w:p w14:paraId="7FC9E537" w14:textId="3B04D10E" w:rsidR="00975665" w:rsidRPr="009F6850" w:rsidRDefault="00975665" w:rsidP="00975665">
      <w:pPr>
        <w:spacing w:line="360" w:lineRule="auto"/>
        <w:jc w:val="thaiDistribute"/>
      </w:pPr>
      <w:r w:rsidRPr="009F6850">
        <w:tab/>
      </w:r>
      <w:r w:rsidR="00435665" w:rsidRPr="009F6850">
        <w:fldChar w:fldCharType="begin" w:fldLock="1"/>
      </w:r>
      <w:r w:rsidR="00435665" w:rsidRPr="009F6850">
        <w:instrText xml:space="preserve"> REF _Ref76927450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8</w:t>
      </w:r>
      <w:r w:rsidR="00435665" w:rsidRPr="009F6850">
        <w:fldChar w:fldCharType="end"/>
      </w:r>
      <w:r w:rsidRPr="009F6850">
        <w:t xml:space="preserve"> shows that when all nodes perform the Document Register function at the same time, it took a slightly longer time to complete the function when compared to the situation when there is only a single node perform the Document Register function.</w:t>
      </w:r>
    </w:p>
    <w:p w14:paraId="143A7F65" w14:textId="42D4D6EF" w:rsidR="00975665" w:rsidRPr="009F6850" w:rsidRDefault="00975665" w:rsidP="00975665">
      <w:pPr>
        <w:spacing w:line="360" w:lineRule="auto"/>
        <w:jc w:val="thaiDistribute"/>
      </w:pPr>
      <w:r w:rsidRPr="009F6850">
        <w:tab/>
        <w:t xml:space="preserve">Considering the Document Register function, it is where each node gathers all transactions broadcasted into the Blockchain network at the time to put into the same Block and validate it for entering the Blockchain ledger. Whether there is a huge number of transactions entering the Blockchain or none, it should not be affecting the performance of each Blockchain node in performing the Document Register function. So, it is possible that the difference in performance shown in </w:t>
      </w:r>
      <w:r w:rsidR="00435665" w:rsidRPr="009F6850">
        <w:fldChar w:fldCharType="begin" w:fldLock="1"/>
      </w:r>
      <w:r w:rsidR="00435665" w:rsidRPr="009F6850">
        <w:instrText xml:space="preserve"> REF _Ref76927450 \h </w:instrText>
      </w:r>
      <w:r w:rsidR="0023508D" w:rsidRPr="009F6850">
        <w:instrText xml:space="preserve"> \* MERGEFORMAT </w:instrText>
      </w:r>
      <w:r w:rsidR="00435665" w:rsidRPr="009F6850">
        <w:fldChar w:fldCharType="separate"/>
      </w:r>
      <w:r w:rsidR="00435665" w:rsidRPr="009F6850">
        <w:t xml:space="preserve">Figure </w:t>
      </w:r>
      <w:r w:rsidR="00435665" w:rsidRPr="009F6850">
        <w:rPr>
          <w:noProof/>
        </w:rPr>
        <w:t>4</w:t>
      </w:r>
      <w:r w:rsidR="00435665" w:rsidRPr="009F6850">
        <w:noBreakHyphen/>
      </w:r>
      <w:r w:rsidR="00435665" w:rsidRPr="009F6850">
        <w:rPr>
          <w:noProof/>
        </w:rPr>
        <w:t>78</w:t>
      </w:r>
      <w:r w:rsidR="00435665" w:rsidRPr="009F6850">
        <w:fldChar w:fldCharType="end"/>
      </w:r>
      <w:r w:rsidRPr="009F6850">
        <w:t xml:space="preserve"> was a result of another factor.</w:t>
      </w:r>
    </w:p>
    <w:p w14:paraId="0F05311B" w14:textId="58FD3A2E" w:rsidR="00975665" w:rsidRPr="009F6850" w:rsidRDefault="00975665" w:rsidP="00F237D6">
      <w:pPr>
        <w:spacing w:after="240" w:line="360" w:lineRule="auto"/>
        <w:jc w:val="thaiDistribute"/>
      </w:pPr>
      <w:r w:rsidRPr="009F6850">
        <w:tab/>
        <w:t>Consider the nature of the 7-Nodes Example which its Blockchain nodes need to share processing units of the same host machine. The shared processing unit environment may be affecting the performance of each node resulting in a slight difference in performance.</w:t>
      </w:r>
    </w:p>
    <w:p w14:paraId="55A0254F" w14:textId="77777777" w:rsidR="0096498E" w:rsidRPr="009F6850" w:rsidRDefault="00E10EC0" w:rsidP="0096498E">
      <w:pPr>
        <w:keepNext/>
      </w:pPr>
      <w:r w:rsidRPr="009F6850">
        <w:rPr>
          <w:noProof/>
        </w:rPr>
        <w:lastRenderedPageBreak/>
        <w:drawing>
          <wp:inline distT="0" distB="0" distL="0" distR="0" wp14:anchorId="51AA2B00" wp14:editId="3EF09F6C">
            <wp:extent cx="5324475" cy="2943225"/>
            <wp:effectExtent l="0" t="0" r="9525" b="9525"/>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4E43BAA7" w14:textId="4BDB8D9C" w:rsidR="00E10EC0" w:rsidRPr="009F6850" w:rsidRDefault="0096498E" w:rsidP="0096498E">
      <w:pPr>
        <w:pStyle w:val="Caption"/>
        <w:jc w:val="center"/>
      </w:pPr>
      <w:bookmarkStart w:id="423" w:name="_Ref76927450"/>
      <w:bookmarkStart w:id="424" w:name="_Ref76935886"/>
      <w:r w:rsidRPr="009F6850">
        <w:t xml:space="preserve">Figure </w:t>
      </w:r>
      <w:r w:rsidR="00FF20E6">
        <w:fldChar w:fldCharType="begin" w:fldLock="1"/>
      </w:r>
      <w:r w:rsidR="00FF20E6">
        <w:instrText xml:space="preserve"> STYLEREF 1 \s </w:instrText>
      </w:r>
      <w:r w:rsidR="00FF20E6">
        <w:fldChar w:fldCharType="separate"/>
      </w:r>
      <w:r w:rsidRPr="009F6850">
        <w:rPr>
          <w:noProof/>
        </w:rPr>
        <w:t>4</w:t>
      </w:r>
      <w:r w:rsidR="00FF20E6">
        <w:rPr>
          <w:noProof/>
        </w:rPr>
        <w:fldChar w:fldCharType="end"/>
      </w:r>
      <w:r w:rsidRPr="009F6850">
        <w:noBreakHyphen/>
      </w:r>
      <w:r w:rsidR="00FF20E6">
        <w:fldChar w:fldCharType="begin" w:fldLock="1"/>
      </w:r>
      <w:r w:rsidR="00FF20E6">
        <w:instrText xml:space="preserve"> SEQ Figure \* ARABIC \s 1 </w:instrText>
      </w:r>
      <w:r w:rsidR="00FF20E6">
        <w:fldChar w:fldCharType="separate"/>
      </w:r>
      <w:r w:rsidRPr="009F6850">
        <w:rPr>
          <w:noProof/>
        </w:rPr>
        <w:t>78</w:t>
      </w:r>
      <w:r w:rsidR="00FF20E6">
        <w:rPr>
          <w:noProof/>
        </w:rPr>
        <w:fldChar w:fldCharType="end"/>
      </w:r>
      <w:bookmarkEnd w:id="423"/>
      <w:r w:rsidRPr="009F6850">
        <w:t xml:space="preserve"> </w:t>
      </w:r>
      <w:bookmarkStart w:id="425" w:name="_Ref76935880"/>
      <w:r w:rsidRPr="009F6850">
        <w:t xml:space="preserve">Performance comparison between </w:t>
      </w:r>
      <w:r w:rsidRPr="009F6850">
        <w:br/>
        <w:t xml:space="preserve">when only a single node performs the Document Register </w:t>
      </w:r>
      <w:r w:rsidRPr="009F6850">
        <w:br/>
        <w:t>and when all nodes perform the Document Register at the same time</w:t>
      </w:r>
      <w:bookmarkEnd w:id="424"/>
      <w:bookmarkEnd w:id="425"/>
    </w:p>
    <w:p w14:paraId="6859940F" w14:textId="30904F9E" w:rsidR="00060122" w:rsidRPr="009F6850" w:rsidRDefault="00060122"/>
    <w:p w14:paraId="0152EF30" w14:textId="174C81B4" w:rsidR="00946A9B" w:rsidRPr="009F6850" w:rsidRDefault="00946A9B" w:rsidP="008132D5">
      <w:pPr>
        <w:spacing w:line="360" w:lineRule="auto"/>
        <w:jc w:val="thaiDistribute"/>
      </w:pPr>
      <w:r w:rsidRPr="009F6850">
        <w:tab/>
        <w:t xml:space="preserve">4.4.2.6 </w:t>
      </w:r>
      <w:r w:rsidR="00605692" w:rsidRPr="009F6850">
        <w:t>Test if each active node has the same performance on performing the Document Register function when all active nodes perform</w:t>
      </w:r>
      <w:r w:rsidRPr="009F6850">
        <w:t xml:space="preserve"> the Document Register at the same time with Document Query.</w:t>
      </w:r>
    </w:p>
    <w:p w14:paraId="2343D7AA" w14:textId="071920E3" w:rsidR="003A651A" w:rsidRPr="009F6850" w:rsidRDefault="003A651A" w:rsidP="008132D5">
      <w:pPr>
        <w:spacing w:line="360" w:lineRule="auto"/>
        <w:jc w:val="thaiDistribute"/>
      </w:pPr>
      <w:r w:rsidRPr="009F6850">
        <w:tab/>
        <w:t>This setup is performed by a method like Section 4.4.2.3 with the addition of performing the Document Query function at the same time as the Document Register function. The processing time the XDS Document Registry took to complete the process publishing the metadata attributes set into the Blockchain ledger in each active node will be measured for the experiment result.</w:t>
      </w:r>
    </w:p>
    <w:p w14:paraId="2EA5FAB9" w14:textId="7A466849" w:rsidR="00060122" w:rsidRPr="009F6850" w:rsidRDefault="00EA30AB" w:rsidP="00EA30AB">
      <w:pPr>
        <w:spacing w:line="360" w:lineRule="auto"/>
        <w:jc w:val="thaiDistribute"/>
      </w:pPr>
      <w:r w:rsidRPr="009F6850">
        <w:tab/>
        <w:t xml:space="preserve">With 7 active nodes, to complete the Document Register function, the 1st Node took an average processing time of </w:t>
      </w:r>
      <w:r w:rsidR="00E46091" w:rsidRPr="009F6850">
        <w:t>10.91860947</w:t>
      </w:r>
      <w:r w:rsidRPr="009F6850">
        <w:t xml:space="preserve"> seconds. The 2nd Node took an average processing time of </w:t>
      </w:r>
      <w:r w:rsidR="00E46091" w:rsidRPr="009F6850">
        <w:t>11.16871924</w:t>
      </w:r>
      <w:r w:rsidRPr="009F6850">
        <w:t xml:space="preserve"> seconds. The 3rd Node took an average processing time of </w:t>
      </w:r>
      <w:r w:rsidR="00E46091" w:rsidRPr="009F6850">
        <w:t>10.75588351</w:t>
      </w:r>
      <w:r w:rsidRPr="009F6850">
        <w:t xml:space="preserve"> seconds. The 4th Node took an average processing time of </w:t>
      </w:r>
      <w:r w:rsidR="00E46091" w:rsidRPr="009F6850">
        <w:t>10.95396888</w:t>
      </w:r>
      <w:r w:rsidRPr="009F6850">
        <w:t xml:space="preserve"> seconds. The 5th Node took an average processing time of </w:t>
      </w:r>
      <w:r w:rsidR="00964A81" w:rsidRPr="009F6850">
        <w:t>10.9228691</w:t>
      </w:r>
      <w:r w:rsidRPr="009F6850">
        <w:t xml:space="preserve"> seconds. The 6th Node took an average processing time of </w:t>
      </w:r>
      <w:r w:rsidR="003474E9" w:rsidRPr="009F6850">
        <w:t>11.08287522</w:t>
      </w:r>
      <w:r w:rsidRPr="009F6850">
        <w:t xml:space="preserve"> seconds. The 7th Node took an average processing time of </w:t>
      </w:r>
      <w:r w:rsidR="003474E9" w:rsidRPr="009F6850">
        <w:t>10.88583567</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39775 \h </w:instrText>
      </w:r>
      <w:r w:rsidR="0023508D" w:rsidRPr="009F6850">
        <w:instrText xml:space="preserve"> \* MERGEFORMAT </w:instrText>
      </w:r>
      <w:r w:rsidR="00D8600C" w:rsidRPr="009F6850">
        <w:fldChar w:fldCharType="separate"/>
      </w:r>
      <w:r w:rsidR="00D8600C" w:rsidRPr="009F6850">
        <w:t xml:space="preserve">Figure </w:t>
      </w:r>
      <w:r w:rsidR="00D8600C" w:rsidRPr="009F6850">
        <w:rPr>
          <w:noProof/>
        </w:rPr>
        <w:t>4</w:t>
      </w:r>
      <w:r w:rsidR="00D8600C" w:rsidRPr="009F6850">
        <w:noBreakHyphen/>
      </w:r>
      <w:r w:rsidR="00D8600C" w:rsidRPr="009F6850">
        <w:rPr>
          <w:noProof/>
        </w:rPr>
        <w:t>79</w:t>
      </w:r>
      <w:r w:rsidR="00D8600C" w:rsidRPr="009F6850">
        <w:fldChar w:fldCharType="end"/>
      </w:r>
      <w:r w:rsidRPr="009F6850">
        <w:t>.</w:t>
      </w:r>
    </w:p>
    <w:p w14:paraId="420EA72A" w14:textId="7A1BB413" w:rsidR="00EA30AB" w:rsidRPr="009F6850" w:rsidRDefault="00EA30AB" w:rsidP="00EA30AB">
      <w:pPr>
        <w:spacing w:line="360" w:lineRule="auto"/>
        <w:jc w:val="thaiDistribute"/>
      </w:pPr>
      <w:r w:rsidRPr="009F6850">
        <w:lastRenderedPageBreak/>
        <w:tab/>
        <w:t xml:space="preserve">With 6 active nodes, to complete the Document Register function, the 1st Node took an average processing time of </w:t>
      </w:r>
      <w:r w:rsidR="00234DC9" w:rsidRPr="009F6850">
        <w:t>9.958971148</w:t>
      </w:r>
      <w:r w:rsidRPr="009F6850">
        <w:t xml:space="preserve"> seconds. The 2nd Node took an average processing time of </w:t>
      </w:r>
      <w:r w:rsidR="00234DC9" w:rsidRPr="009F6850">
        <w:t>10.00410103</w:t>
      </w:r>
      <w:r w:rsidRPr="009F6850">
        <w:t xml:space="preserve"> seconds. The 3rd Node took an average processing time of </w:t>
      </w:r>
      <w:r w:rsidR="00234DC9" w:rsidRPr="009F6850">
        <w:t>10.07019995</w:t>
      </w:r>
      <w:r w:rsidRPr="009F6850">
        <w:t xml:space="preserve"> seconds. The 4th Node took an average processing time of </w:t>
      </w:r>
      <w:r w:rsidR="00234DC9" w:rsidRPr="009F6850">
        <w:t>10.12037286</w:t>
      </w:r>
      <w:r w:rsidRPr="009F6850">
        <w:t xml:space="preserve"> seconds. The 5th Node took an average processing time of </w:t>
      </w:r>
      <w:r w:rsidR="00234DC9" w:rsidRPr="009F6850">
        <w:t>9.624050698</w:t>
      </w:r>
      <w:r w:rsidRPr="009F6850">
        <w:t xml:space="preserve"> seconds. The 6th Node took an average processing time of </w:t>
      </w:r>
      <w:r w:rsidR="00234DC9" w:rsidRPr="009F6850">
        <w:t>9.993514932</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55121 \h </w:instrText>
      </w:r>
      <w:r w:rsidR="0023508D" w:rsidRPr="009F6850">
        <w:instrText xml:space="preserve"> \* MERGEFORMAT </w:instrText>
      </w:r>
      <w:r w:rsidR="00D8600C" w:rsidRPr="009F6850">
        <w:fldChar w:fldCharType="separate"/>
      </w:r>
      <w:r w:rsidR="00D8600C" w:rsidRPr="009F6850">
        <w:t xml:space="preserve">Figure </w:t>
      </w:r>
      <w:r w:rsidR="00D8600C" w:rsidRPr="009F6850">
        <w:rPr>
          <w:noProof/>
        </w:rPr>
        <w:t>4</w:t>
      </w:r>
      <w:r w:rsidR="00D8600C" w:rsidRPr="009F6850">
        <w:noBreakHyphen/>
      </w:r>
      <w:r w:rsidR="00D8600C" w:rsidRPr="009F6850">
        <w:rPr>
          <w:noProof/>
        </w:rPr>
        <w:t>80</w:t>
      </w:r>
      <w:r w:rsidR="00D8600C" w:rsidRPr="009F6850">
        <w:fldChar w:fldCharType="end"/>
      </w:r>
      <w:r w:rsidRPr="009F6850">
        <w:t>.</w:t>
      </w:r>
    </w:p>
    <w:p w14:paraId="788950E4" w14:textId="13D82AFA" w:rsidR="00EA30AB" w:rsidRPr="009F6850" w:rsidRDefault="00EA30AB" w:rsidP="00D8600C">
      <w:pPr>
        <w:spacing w:after="240" w:line="360" w:lineRule="auto"/>
        <w:jc w:val="thaiDistribute"/>
      </w:pPr>
      <w:r w:rsidRPr="009F6850">
        <w:tab/>
        <w:t xml:space="preserve">With 5 active nodes, to complete the Document Register function, the 1st Node took an average processing time of </w:t>
      </w:r>
      <w:r w:rsidR="00A0398C" w:rsidRPr="009F6850">
        <w:t>9.784849326</w:t>
      </w:r>
      <w:r w:rsidRPr="009F6850">
        <w:t xml:space="preserve"> seconds. The 2nd Node took an average processing time of </w:t>
      </w:r>
      <w:r w:rsidR="00A0398C" w:rsidRPr="009F6850">
        <w:t>9.632056128</w:t>
      </w:r>
      <w:r w:rsidRPr="009F6850">
        <w:t xml:space="preserve"> seconds. The 3rd Node took an average processing time of </w:t>
      </w:r>
      <w:r w:rsidR="00A0398C" w:rsidRPr="009F6850">
        <w:t>9.813556105</w:t>
      </w:r>
      <w:r w:rsidRPr="009F6850">
        <w:t xml:space="preserve"> seconds. The 4th Node took an average processing time of </w:t>
      </w:r>
      <w:r w:rsidR="00A0398C" w:rsidRPr="009F6850">
        <w:t>9.420612465</w:t>
      </w:r>
      <w:r w:rsidRPr="009F6850">
        <w:t xml:space="preserve"> seconds. The 5th Node took an average processing time of </w:t>
      </w:r>
      <w:r w:rsidR="00A0398C" w:rsidRPr="009F6850">
        <w:t>9.451288139</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39784 \h </w:instrText>
      </w:r>
      <w:r w:rsidR="0023508D" w:rsidRPr="009F6850">
        <w:instrText xml:space="preserve"> \* MERGEFORMAT </w:instrText>
      </w:r>
      <w:r w:rsidR="00D8600C" w:rsidRPr="009F6850">
        <w:fldChar w:fldCharType="separate"/>
      </w:r>
      <w:r w:rsidR="00D8600C" w:rsidRPr="009F6850">
        <w:t xml:space="preserve">Figure </w:t>
      </w:r>
      <w:r w:rsidR="00D8600C" w:rsidRPr="009F6850">
        <w:rPr>
          <w:noProof/>
        </w:rPr>
        <w:t>4</w:t>
      </w:r>
      <w:r w:rsidR="00D8600C" w:rsidRPr="009F6850">
        <w:noBreakHyphen/>
      </w:r>
      <w:r w:rsidR="00D8600C" w:rsidRPr="009F6850">
        <w:rPr>
          <w:noProof/>
        </w:rPr>
        <w:t>81</w:t>
      </w:r>
      <w:r w:rsidR="00D8600C" w:rsidRPr="009F6850">
        <w:fldChar w:fldCharType="end"/>
      </w:r>
      <w:r w:rsidRPr="009F6850">
        <w:t>.</w:t>
      </w:r>
    </w:p>
    <w:p w14:paraId="2CA858D4" w14:textId="77777777" w:rsidR="00AB6813" w:rsidRPr="009F6850" w:rsidRDefault="00C162D5" w:rsidP="008132D5">
      <w:pPr>
        <w:keepNext/>
      </w:pPr>
      <w:r w:rsidRPr="009F6850">
        <w:rPr>
          <w:noProof/>
        </w:rPr>
        <w:drawing>
          <wp:inline distT="0" distB="0" distL="0" distR="0" wp14:anchorId="62FEAC17" wp14:editId="38951F19">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p>
    <w:p w14:paraId="3AA7B9FB" w14:textId="4BB8A12F" w:rsidR="00C162D5" w:rsidRPr="009F6850" w:rsidRDefault="00AB6813" w:rsidP="008132D5">
      <w:pPr>
        <w:pStyle w:val="Caption"/>
        <w:jc w:val="center"/>
      </w:pPr>
      <w:bookmarkStart w:id="426" w:name="_Ref76739775"/>
      <w:bookmarkStart w:id="427" w:name="_Ref76755343"/>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79</w:t>
      </w:r>
      <w:r w:rsidR="00FF20E6">
        <w:rPr>
          <w:noProof/>
        </w:rPr>
        <w:fldChar w:fldCharType="end"/>
      </w:r>
      <w:bookmarkEnd w:id="426"/>
      <w:r w:rsidRPr="009F6850">
        <w:rPr>
          <w:cs/>
        </w:rPr>
        <w:t xml:space="preserve"> </w:t>
      </w:r>
      <w:bookmarkStart w:id="428" w:name="_Ref76755233"/>
      <w:r w:rsidRPr="009F6850">
        <w:t>Performance comparison inspected from each node in 7</w:t>
      </w:r>
      <w:r w:rsidRPr="009F6850">
        <w:rPr>
          <w:cs/>
        </w:rPr>
        <w:t xml:space="preserve"> </w:t>
      </w:r>
      <w:r w:rsidRPr="009F6850">
        <w:t>Nodes setup</w:t>
      </w:r>
      <w:r w:rsidRPr="009F6850">
        <w:rPr>
          <w:cs/>
        </w:rPr>
        <w:t xml:space="preserve"> </w:t>
      </w:r>
      <w:r w:rsidRPr="009F6850">
        <w:rPr>
          <w:noProof/>
        </w:rPr>
        <w:t xml:space="preserve"> </w:t>
      </w:r>
      <w:r w:rsidRPr="009F6850">
        <w:rPr>
          <w:noProof/>
        </w:rPr>
        <w:br/>
        <w:t>trigger both Document Register and Document Query</w:t>
      </w:r>
      <w:bookmarkEnd w:id="427"/>
      <w:bookmarkEnd w:id="428"/>
    </w:p>
    <w:p w14:paraId="3E61B575" w14:textId="457B1675" w:rsidR="00F339A7" w:rsidRPr="009F6850" w:rsidRDefault="00F339A7"/>
    <w:p w14:paraId="4536D6AC" w14:textId="77777777" w:rsidR="00AB6813" w:rsidRPr="009F6850" w:rsidRDefault="00F339A7" w:rsidP="008132D5">
      <w:pPr>
        <w:keepNext/>
      </w:pPr>
      <w:r w:rsidRPr="009F6850">
        <w:rPr>
          <w:noProof/>
        </w:rPr>
        <w:lastRenderedPageBreak/>
        <w:drawing>
          <wp:inline distT="0" distB="0" distL="0" distR="0" wp14:anchorId="6F73C971" wp14:editId="574D1971">
            <wp:extent cx="5309870" cy="2847975"/>
            <wp:effectExtent l="0" t="0" r="508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0F024835" w14:textId="69D508FD" w:rsidR="00F339A7" w:rsidRPr="009F6850" w:rsidRDefault="00AB6813" w:rsidP="00A23CEF">
      <w:pPr>
        <w:pStyle w:val="Caption"/>
        <w:spacing w:after="240"/>
        <w:jc w:val="center"/>
      </w:pPr>
      <w:bookmarkStart w:id="429" w:name="_Ref76755121"/>
      <w:bookmarkStart w:id="430" w:name="_Ref76755350"/>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80</w:t>
      </w:r>
      <w:r w:rsidR="00FF20E6">
        <w:rPr>
          <w:noProof/>
        </w:rPr>
        <w:fldChar w:fldCharType="end"/>
      </w:r>
      <w:bookmarkEnd w:id="429"/>
      <w:r w:rsidRPr="009F6850">
        <w:t xml:space="preserve"> </w:t>
      </w:r>
      <w:bookmarkStart w:id="431" w:name="_Ref76755237"/>
      <w:r w:rsidRPr="009F6850">
        <w:t xml:space="preserve">Performance comparison inspected from each node in 6 Nodes setup </w:t>
      </w:r>
      <w:r w:rsidRPr="009F6850">
        <w:br/>
        <w:t>trigger both Document Register and Document Query</w:t>
      </w:r>
      <w:bookmarkEnd w:id="430"/>
      <w:bookmarkEnd w:id="431"/>
    </w:p>
    <w:p w14:paraId="7EEF71F4" w14:textId="77777777" w:rsidR="00684374" w:rsidRPr="009F6850" w:rsidRDefault="00F339A7" w:rsidP="008132D5">
      <w:pPr>
        <w:keepNext/>
      </w:pPr>
      <w:r w:rsidRPr="009F6850">
        <w:rPr>
          <w:noProof/>
        </w:rPr>
        <w:drawing>
          <wp:inline distT="0" distB="0" distL="0" distR="0" wp14:anchorId="6A19DC59" wp14:editId="2F516473">
            <wp:extent cx="5309870" cy="2886075"/>
            <wp:effectExtent l="0" t="0" r="5080" b="952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6140CDC5" w14:textId="05428439" w:rsidR="00F339A7" w:rsidRPr="009F6850" w:rsidRDefault="00684374" w:rsidP="008132D5">
      <w:pPr>
        <w:pStyle w:val="Caption"/>
        <w:jc w:val="center"/>
      </w:pPr>
      <w:bookmarkStart w:id="432" w:name="_Ref76739784"/>
      <w:bookmarkStart w:id="433" w:name="_Ref76755354"/>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81</w:t>
      </w:r>
      <w:r w:rsidR="00FF20E6">
        <w:rPr>
          <w:noProof/>
        </w:rPr>
        <w:fldChar w:fldCharType="end"/>
      </w:r>
      <w:bookmarkEnd w:id="432"/>
      <w:r w:rsidRPr="009F6850">
        <w:t xml:space="preserve"> </w:t>
      </w:r>
      <w:bookmarkStart w:id="434" w:name="_Ref76755245"/>
      <w:r w:rsidRPr="009F6850">
        <w:t xml:space="preserve">Performance comparison inspected from each node in 5 Nodes setup </w:t>
      </w:r>
      <w:r w:rsidRPr="009F6850">
        <w:br/>
        <w:t>trigger both Document Register and Document Query</w:t>
      </w:r>
      <w:bookmarkEnd w:id="433"/>
      <w:bookmarkEnd w:id="434"/>
    </w:p>
    <w:p w14:paraId="61E3CAA6" w14:textId="77777777" w:rsidR="00231B92" w:rsidRPr="009F6850" w:rsidRDefault="00231B92" w:rsidP="008132D5">
      <w:pPr>
        <w:spacing w:line="360" w:lineRule="auto"/>
        <w:jc w:val="thaiDistribute"/>
      </w:pPr>
    </w:p>
    <w:p w14:paraId="539A385B" w14:textId="77777777" w:rsidR="00231B92" w:rsidRPr="009F6850" w:rsidRDefault="00231B92" w:rsidP="008132D5">
      <w:pPr>
        <w:spacing w:line="360" w:lineRule="auto"/>
        <w:jc w:val="thaiDistribute"/>
      </w:pPr>
    </w:p>
    <w:p w14:paraId="2C78ACA3" w14:textId="77777777" w:rsidR="00231B92" w:rsidRPr="009F6850" w:rsidRDefault="00231B92" w:rsidP="008132D5">
      <w:pPr>
        <w:spacing w:line="360" w:lineRule="auto"/>
        <w:jc w:val="thaiDistribute"/>
      </w:pPr>
    </w:p>
    <w:p w14:paraId="0EA3198F" w14:textId="5E70E7C7" w:rsidR="00166317" w:rsidRPr="009F6850" w:rsidRDefault="00166317" w:rsidP="008132D5">
      <w:pPr>
        <w:spacing w:line="360" w:lineRule="auto"/>
        <w:jc w:val="thaiDistribute"/>
      </w:pPr>
      <w:r w:rsidRPr="009F6850">
        <w:lastRenderedPageBreak/>
        <w:tab/>
        <w:t>4.4.2.7 Test if the number of active nodes would cause a change in the performance of the Document Register function when all active nodes perform both the Document Register function and Document Query function at the same time.</w:t>
      </w:r>
    </w:p>
    <w:p w14:paraId="68D106A3" w14:textId="1A871DF4" w:rsidR="00803A88" w:rsidRPr="009F6850" w:rsidRDefault="00803A88" w:rsidP="008132D5">
      <w:pPr>
        <w:spacing w:line="360" w:lineRule="auto"/>
        <w:jc w:val="thaiDistribute"/>
      </w:pPr>
      <w:r w:rsidRPr="009F6850">
        <w:tab/>
        <w:t xml:space="preserve">This setup is a further analysis result of Section 4.4.2.6. The "7 Nodes" line was derived from the average values of the experiment result in </w:t>
      </w:r>
      <w:r w:rsidR="000F50FE" w:rsidRPr="009F6850">
        <w:fldChar w:fldCharType="begin" w:fldLock="1"/>
      </w:r>
      <w:r w:rsidR="000F50FE" w:rsidRPr="009F6850">
        <w:instrText xml:space="preserve"> REF _Ref76739775 \h </w:instrText>
      </w:r>
      <w:r w:rsidR="0023508D" w:rsidRPr="009F6850">
        <w:instrText xml:space="preserve"> \* MERGEFORMAT </w:instrText>
      </w:r>
      <w:r w:rsidR="000F50FE" w:rsidRPr="009F6850">
        <w:fldChar w:fldCharType="separate"/>
      </w:r>
      <w:r w:rsidR="000F50FE" w:rsidRPr="009F6850">
        <w:t xml:space="preserve">Figure </w:t>
      </w:r>
      <w:r w:rsidR="000F50FE" w:rsidRPr="009F6850">
        <w:rPr>
          <w:noProof/>
        </w:rPr>
        <w:t>4</w:t>
      </w:r>
      <w:r w:rsidR="000F50FE" w:rsidRPr="009F6850">
        <w:noBreakHyphen/>
      </w:r>
      <w:r w:rsidR="000F50FE" w:rsidRPr="009F6850">
        <w:rPr>
          <w:noProof/>
        </w:rPr>
        <w:t>79</w:t>
      </w:r>
      <w:r w:rsidR="000F50FE" w:rsidRPr="009F6850">
        <w:fldChar w:fldCharType="end"/>
      </w:r>
      <w:r w:rsidRPr="009F6850">
        <w:t xml:space="preserve">. The "6 Nodes" line was derived from the average values of the experiment result in </w:t>
      </w:r>
      <w:r w:rsidR="000F50FE" w:rsidRPr="009F6850">
        <w:fldChar w:fldCharType="begin" w:fldLock="1"/>
      </w:r>
      <w:r w:rsidR="000F50FE" w:rsidRPr="009F6850">
        <w:instrText xml:space="preserve"> REF _Ref76755121 \h </w:instrText>
      </w:r>
      <w:r w:rsidR="0023508D" w:rsidRPr="009F6850">
        <w:instrText xml:space="preserve"> \* MERGEFORMAT </w:instrText>
      </w:r>
      <w:r w:rsidR="000F50FE" w:rsidRPr="009F6850">
        <w:fldChar w:fldCharType="separate"/>
      </w:r>
      <w:r w:rsidR="000F50FE" w:rsidRPr="009F6850">
        <w:t xml:space="preserve">Figure </w:t>
      </w:r>
      <w:r w:rsidR="000F50FE" w:rsidRPr="009F6850">
        <w:rPr>
          <w:noProof/>
        </w:rPr>
        <w:t>4</w:t>
      </w:r>
      <w:r w:rsidR="000F50FE" w:rsidRPr="009F6850">
        <w:noBreakHyphen/>
      </w:r>
      <w:r w:rsidR="000F50FE" w:rsidRPr="009F6850">
        <w:rPr>
          <w:noProof/>
        </w:rPr>
        <w:t>80</w:t>
      </w:r>
      <w:r w:rsidR="000F50FE" w:rsidRPr="009F6850">
        <w:fldChar w:fldCharType="end"/>
      </w:r>
      <w:r w:rsidRPr="009F6850">
        <w:t xml:space="preserve">. The "5 Nodes" line was derived from the average values of the experiment result in </w:t>
      </w:r>
      <w:r w:rsidR="000F50FE" w:rsidRPr="009F6850">
        <w:fldChar w:fldCharType="begin" w:fldLock="1"/>
      </w:r>
      <w:r w:rsidR="000F50FE" w:rsidRPr="009F6850">
        <w:instrText xml:space="preserve"> REF _Ref76739784 \h </w:instrText>
      </w:r>
      <w:r w:rsidR="0023508D" w:rsidRPr="009F6850">
        <w:instrText xml:space="preserve"> \* MERGEFORMAT </w:instrText>
      </w:r>
      <w:r w:rsidR="000F50FE" w:rsidRPr="009F6850">
        <w:fldChar w:fldCharType="separate"/>
      </w:r>
      <w:r w:rsidR="000F50FE" w:rsidRPr="009F6850">
        <w:t xml:space="preserve">Figure </w:t>
      </w:r>
      <w:r w:rsidR="000F50FE" w:rsidRPr="009F6850">
        <w:rPr>
          <w:noProof/>
        </w:rPr>
        <w:t>4</w:t>
      </w:r>
      <w:r w:rsidR="000F50FE" w:rsidRPr="009F6850">
        <w:noBreakHyphen/>
      </w:r>
      <w:r w:rsidR="000F50FE" w:rsidRPr="009F6850">
        <w:rPr>
          <w:noProof/>
        </w:rPr>
        <w:t>81</w:t>
      </w:r>
      <w:r w:rsidR="000F50FE" w:rsidRPr="009F6850">
        <w:fldChar w:fldCharType="end"/>
      </w:r>
      <w:r w:rsidRPr="009F6850">
        <w:t>.</w:t>
      </w:r>
    </w:p>
    <w:p w14:paraId="180DCFFF" w14:textId="0CD4F1A2" w:rsidR="00AF5149" w:rsidRPr="009F6850" w:rsidRDefault="000F1FE9" w:rsidP="008132D5">
      <w:pPr>
        <w:spacing w:line="360" w:lineRule="auto"/>
        <w:jc w:val="thaiDistribute"/>
        <w:rPr>
          <w:cs/>
        </w:rPr>
      </w:pPr>
      <w:r w:rsidRPr="009F6850">
        <w:tab/>
      </w:r>
      <w:r w:rsidRPr="009F6850">
        <w:fldChar w:fldCharType="begin" w:fldLock="1"/>
      </w:r>
      <w:r w:rsidRPr="009F6850">
        <w:instrText xml:space="preserve"> REF _Ref76740145 \h </w:instrText>
      </w:r>
      <w:r w:rsidR="00E30E3D" w:rsidRPr="009F6850">
        <w:instrText xml:space="preserve"> \* MERGEFORMAT </w:instrText>
      </w:r>
      <w:r w:rsidRPr="009F6850">
        <w:fldChar w:fldCharType="separate"/>
      </w:r>
      <w:r w:rsidR="00803A88" w:rsidRPr="009F6850">
        <w:t xml:space="preserve">Figure </w:t>
      </w:r>
      <w:r w:rsidR="00803A88" w:rsidRPr="009F6850">
        <w:rPr>
          <w:noProof/>
        </w:rPr>
        <w:t>4</w:t>
      </w:r>
      <w:r w:rsidR="00803A88" w:rsidRPr="009F6850">
        <w:rPr>
          <w:noProof/>
        </w:rPr>
        <w:noBreakHyphen/>
        <w:t>82</w:t>
      </w:r>
      <w:r w:rsidRPr="009F6850">
        <w:fldChar w:fldCharType="end"/>
      </w:r>
      <w:r w:rsidRPr="009F6850">
        <w:t xml:space="preserve"> </w:t>
      </w:r>
      <w:r w:rsidR="005A2C51" w:rsidRPr="009F6850">
        <w:t>compares the processing times the system took to complete the Document Register function which shows that there is no significant difference in performance between each node number variation setup. This means the variation in node number is not affecting the performance of the system when performing both the Document Register and Document Query at the same time.</w:t>
      </w:r>
    </w:p>
    <w:p w14:paraId="11A60B52" w14:textId="77777777" w:rsidR="00AF5149" w:rsidRPr="009F6850" w:rsidRDefault="00AF5149"/>
    <w:p w14:paraId="5C3A21C6" w14:textId="77777777" w:rsidR="000F1FE9" w:rsidRPr="009F6850" w:rsidRDefault="00574CF8" w:rsidP="008132D5">
      <w:pPr>
        <w:keepNext/>
      </w:pPr>
      <w:r w:rsidRPr="009F6850">
        <w:rPr>
          <w:noProof/>
        </w:rPr>
        <w:drawing>
          <wp:inline distT="0" distB="0" distL="0" distR="0" wp14:anchorId="5597F01F" wp14:editId="6E970A9E">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5B928040" w14:textId="75D9E66E" w:rsidR="00574CF8" w:rsidRPr="009F6850" w:rsidRDefault="000F1FE9" w:rsidP="008132D5">
      <w:pPr>
        <w:pStyle w:val="Caption"/>
      </w:pPr>
      <w:bookmarkStart w:id="435" w:name="_Ref76740145"/>
      <w:bookmarkStart w:id="436" w:name="_Ref76755364"/>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82</w:t>
      </w:r>
      <w:r w:rsidR="00FF20E6">
        <w:rPr>
          <w:noProof/>
        </w:rPr>
        <w:fldChar w:fldCharType="end"/>
      </w:r>
      <w:bookmarkEnd w:id="435"/>
      <w:r w:rsidRPr="009F6850">
        <w:t xml:space="preserve"> </w:t>
      </w:r>
      <w:bookmarkStart w:id="437" w:name="_Ref76755249"/>
      <w:r w:rsidRPr="009F6850">
        <w:t>Performance comparison of average process time for each node number variation setup</w:t>
      </w:r>
      <w:bookmarkEnd w:id="436"/>
      <w:bookmarkEnd w:id="437"/>
    </w:p>
    <w:p w14:paraId="4CE61DC0" w14:textId="553B6662" w:rsidR="007C28AB" w:rsidRPr="009F6850" w:rsidRDefault="007C28AB" w:rsidP="007C28AB"/>
    <w:p w14:paraId="7319213B" w14:textId="77777777" w:rsidR="00A04377" w:rsidRPr="009F6850" w:rsidRDefault="00A04377" w:rsidP="008132D5">
      <w:pPr>
        <w:spacing w:line="360" w:lineRule="auto"/>
        <w:jc w:val="thaiDistribute"/>
      </w:pPr>
    </w:p>
    <w:p w14:paraId="3B723ED3" w14:textId="77777777" w:rsidR="00A04377" w:rsidRPr="009F6850" w:rsidRDefault="00A04377" w:rsidP="008132D5">
      <w:pPr>
        <w:spacing w:line="360" w:lineRule="auto"/>
        <w:jc w:val="thaiDistribute"/>
      </w:pPr>
    </w:p>
    <w:p w14:paraId="59062B29" w14:textId="77777777" w:rsidR="00A04377" w:rsidRPr="009F6850" w:rsidRDefault="00A04377" w:rsidP="008132D5">
      <w:pPr>
        <w:spacing w:line="360" w:lineRule="auto"/>
        <w:jc w:val="thaiDistribute"/>
      </w:pPr>
    </w:p>
    <w:p w14:paraId="1B06C4D4" w14:textId="28E0F43A" w:rsidR="00790B5E" w:rsidRPr="009F6850" w:rsidRDefault="00790B5E" w:rsidP="008132D5">
      <w:pPr>
        <w:spacing w:line="360" w:lineRule="auto"/>
        <w:jc w:val="thaiDistribute"/>
      </w:pPr>
      <w:r w:rsidRPr="009F6850">
        <w:lastRenderedPageBreak/>
        <w:tab/>
        <w:t>4.4.2.8 Test if perform the Document Register at the same time with Document Query would cause a change in performance of the system to complete the Document Register function</w:t>
      </w:r>
      <w:r w:rsidR="00845A42" w:rsidRPr="009F6850">
        <w:t>.</w:t>
      </w:r>
    </w:p>
    <w:p w14:paraId="52CAA563" w14:textId="6DACF74C" w:rsidR="008D6C0D" w:rsidRPr="009F6850" w:rsidRDefault="008D6C0D" w:rsidP="008132D5">
      <w:pPr>
        <w:spacing w:line="360" w:lineRule="auto"/>
        <w:jc w:val="thaiDistribute"/>
      </w:pPr>
      <w:r w:rsidRPr="009F6850">
        <w:tab/>
        <w:t xml:space="preserve">This setup is a further analysis result of Sections 4.4.2.4 and 4.4.2.7.  In </w:t>
      </w:r>
      <w:r w:rsidRPr="009F6850">
        <w:fldChar w:fldCharType="begin" w:fldLock="1"/>
      </w:r>
      <w:r w:rsidRPr="009F6850">
        <w:instrText xml:space="preserve"> REF _Ref76741656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3</w:t>
      </w:r>
      <w:r w:rsidRPr="009F6850">
        <w:fldChar w:fldCharType="end"/>
      </w:r>
      <w:r w:rsidRPr="009F6850">
        <w:t xml:space="preserve">, the "without Query" line was derived from the average values of the experiment result in </w:t>
      </w:r>
      <w:r w:rsidRPr="009F6850">
        <w:fldChar w:fldCharType="begin" w:fldLock="1"/>
      </w:r>
      <w:r w:rsidRPr="009F6850">
        <w:instrText xml:space="preserve"> REF _Ref76736744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77</w:t>
      </w:r>
      <w:r w:rsidRPr="009F6850">
        <w:fldChar w:fldCharType="end"/>
      </w:r>
      <w:r w:rsidRPr="009F6850">
        <w:t xml:space="preserve">. The "with Query" line was derived from the average values of the experiment result in </w:t>
      </w:r>
      <w:r w:rsidRPr="009F6850">
        <w:fldChar w:fldCharType="begin" w:fldLock="1"/>
      </w:r>
      <w:r w:rsidRPr="009F6850">
        <w:instrText xml:space="preserve"> REF _Ref76740145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2</w:t>
      </w:r>
      <w:r w:rsidRPr="009F6850">
        <w:fldChar w:fldCharType="end"/>
      </w:r>
      <w:r w:rsidRPr="009F6850">
        <w:t>.</w:t>
      </w:r>
    </w:p>
    <w:p w14:paraId="768F206D" w14:textId="1EECC2D2" w:rsidR="00C0235D" w:rsidRPr="009F6850" w:rsidRDefault="00C0235D" w:rsidP="008132D5">
      <w:pPr>
        <w:spacing w:line="360" w:lineRule="auto"/>
        <w:jc w:val="thaiDistribute"/>
      </w:pPr>
      <w:r w:rsidRPr="009F6850">
        <w:tab/>
      </w:r>
      <w:r w:rsidRPr="009F6850">
        <w:fldChar w:fldCharType="begin" w:fldLock="1"/>
      </w:r>
      <w:r w:rsidRPr="009F6850">
        <w:instrText xml:space="preserve"> REF _Ref76741656 \h  \* MERGEFORMAT </w:instrText>
      </w:r>
      <w:r w:rsidRPr="009F6850">
        <w:fldChar w:fldCharType="separate"/>
      </w:r>
      <w:r w:rsidR="00790B5E" w:rsidRPr="009F6850">
        <w:t xml:space="preserve">Figure </w:t>
      </w:r>
      <w:r w:rsidR="00790B5E" w:rsidRPr="009F6850">
        <w:rPr>
          <w:noProof/>
        </w:rPr>
        <w:t>4</w:t>
      </w:r>
      <w:r w:rsidR="00790B5E" w:rsidRPr="009F6850">
        <w:rPr>
          <w:noProof/>
        </w:rPr>
        <w:noBreakHyphen/>
        <w:t>83</w:t>
      </w:r>
      <w:r w:rsidRPr="009F6850">
        <w:fldChar w:fldCharType="end"/>
      </w:r>
      <w:r w:rsidRPr="009F6850">
        <w:rPr>
          <w:cs/>
        </w:rPr>
        <w:t xml:space="preserve"> </w:t>
      </w:r>
      <w:r w:rsidRPr="009F6850">
        <w:t>shows significant difference between each setup which means that triggering the Document Query function at the same time as the Document Register function is affecting the performance of the system to perform the Document Register function.</w:t>
      </w:r>
    </w:p>
    <w:p w14:paraId="187DC406" w14:textId="2C0666CE" w:rsidR="00B82767" w:rsidRPr="009F6850" w:rsidRDefault="00B82767" w:rsidP="008132D5">
      <w:pPr>
        <w:spacing w:after="240" w:line="360" w:lineRule="auto"/>
        <w:jc w:val="thaiDistribute"/>
      </w:pPr>
      <w:r w:rsidRPr="009F6850">
        <w:tab/>
      </w:r>
      <w:r w:rsidR="00231B92" w:rsidRPr="009F6850">
        <w:tab/>
      </w:r>
      <w:r w:rsidR="00231B92" w:rsidRPr="009F6850">
        <w:fldChar w:fldCharType="begin" w:fldLock="1"/>
      </w:r>
      <w:r w:rsidR="00231B92" w:rsidRPr="009F6850">
        <w:instrText xml:space="preserve"> REF _Ref76739775 \h </w:instrText>
      </w:r>
      <w:r w:rsidR="0023508D" w:rsidRPr="009F6850">
        <w:instrText xml:space="preserve"> \* MERGEFORMAT </w:instrText>
      </w:r>
      <w:r w:rsidR="00231B92" w:rsidRPr="009F6850">
        <w:fldChar w:fldCharType="separate"/>
      </w:r>
      <w:r w:rsidR="00231B92" w:rsidRPr="009F6850">
        <w:t xml:space="preserve">Figure </w:t>
      </w:r>
      <w:r w:rsidR="00231B92" w:rsidRPr="009F6850">
        <w:rPr>
          <w:noProof/>
        </w:rPr>
        <w:t>4</w:t>
      </w:r>
      <w:r w:rsidR="00231B92" w:rsidRPr="009F6850">
        <w:noBreakHyphen/>
      </w:r>
      <w:r w:rsidR="00231B92" w:rsidRPr="009F6850">
        <w:rPr>
          <w:noProof/>
        </w:rPr>
        <w:t>79</w:t>
      </w:r>
      <w:r w:rsidR="00231B92" w:rsidRPr="009F6850">
        <w:fldChar w:fldCharType="end"/>
      </w:r>
      <w:r w:rsidR="00231B92" w:rsidRPr="009F6850">
        <w:t xml:space="preserve"> to </w:t>
      </w:r>
      <w:r w:rsidR="00231B92" w:rsidRPr="009F6850">
        <w:fldChar w:fldCharType="begin" w:fldLock="1"/>
      </w:r>
      <w:r w:rsidR="00231B92" w:rsidRPr="009F6850">
        <w:instrText xml:space="preserve"> REF _Ref76739784 \h </w:instrText>
      </w:r>
      <w:r w:rsidR="0023508D" w:rsidRPr="009F6850">
        <w:instrText xml:space="preserve"> \* MERGEFORMAT </w:instrText>
      </w:r>
      <w:r w:rsidR="00231B92" w:rsidRPr="009F6850">
        <w:fldChar w:fldCharType="separate"/>
      </w:r>
      <w:r w:rsidR="00231B92" w:rsidRPr="009F6850">
        <w:t xml:space="preserve">Figure </w:t>
      </w:r>
      <w:r w:rsidR="00231B92" w:rsidRPr="009F6850">
        <w:rPr>
          <w:noProof/>
        </w:rPr>
        <w:t>4</w:t>
      </w:r>
      <w:r w:rsidR="00231B92" w:rsidRPr="009F6850">
        <w:noBreakHyphen/>
      </w:r>
      <w:r w:rsidR="00231B92" w:rsidRPr="009F6850">
        <w:rPr>
          <w:noProof/>
        </w:rPr>
        <w:t>81</w:t>
      </w:r>
      <w:r w:rsidR="00231B92" w:rsidRPr="009F6850">
        <w:fldChar w:fldCharType="end"/>
      </w:r>
      <w:r w:rsidR="00231B92" w:rsidRPr="009F6850">
        <w:t xml:space="preserve"> and </w:t>
      </w:r>
      <w:r w:rsidR="00231B92" w:rsidRPr="009F6850">
        <w:fldChar w:fldCharType="begin" w:fldLock="1"/>
      </w:r>
      <w:r w:rsidR="00231B92" w:rsidRPr="009F6850">
        <w:instrText xml:space="preserve"> REF _Ref76741656 \h </w:instrText>
      </w:r>
      <w:r w:rsidR="0023508D" w:rsidRPr="009F6850">
        <w:instrText xml:space="preserve"> \* MERGEFORMAT </w:instrText>
      </w:r>
      <w:r w:rsidR="00231B92" w:rsidRPr="009F6850">
        <w:fldChar w:fldCharType="separate"/>
      </w:r>
      <w:r w:rsidR="00231B92" w:rsidRPr="009F6850">
        <w:t xml:space="preserve">Figure </w:t>
      </w:r>
      <w:r w:rsidR="00231B92" w:rsidRPr="009F6850">
        <w:rPr>
          <w:noProof/>
        </w:rPr>
        <w:t>4</w:t>
      </w:r>
      <w:r w:rsidR="00231B92" w:rsidRPr="009F6850">
        <w:noBreakHyphen/>
      </w:r>
      <w:r w:rsidR="00231B92" w:rsidRPr="009F6850">
        <w:rPr>
          <w:noProof/>
        </w:rPr>
        <w:t>83</w:t>
      </w:r>
      <w:r w:rsidR="00231B92" w:rsidRPr="009F6850">
        <w:fldChar w:fldCharType="end"/>
      </w:r>
      <w:r w:rsidR="00231B92" w:rsidRPr="009F6850">
        <w:t xml:space="preserve"> shows that the system took a longer processing time as it proceeds to perform the Document Register function of each transaction sample when performing the Document Query function at the same time. The system also causes the test machine to freeze or show functional error after processed the Tx5 transaction set (</w:t>
      </w:r>
      <w:r w:rsidR="00EE63E4" w:rsidRPr="009F6850">
        <w:t>1</w:t>
      </w:r>
      <w:r w:rsidR="00231B92" w:rsidRPr="009F6850">
        <w:t>0 times</w:t>
      </w:r>
      <w:r w:rsidR="00EE63E4" w:rsidRPr="009F6850">
        <w:t xml:space="preserve"> each</w:t>
      </w:r>
      <w:r w:rsidR="00231B92" w:rsidRPr="009F6850">
        <w:t xml:space="preserve">). The Blockchain was forced to be reset to continue the experiment for Tx6 to Tx10. After investigation, we </w:t>
      </w:r>
      <w:r w:rsidR="00F6609F" w:rsidRPr="009F6850">
        <w:t>think</w:t>
      </w:r>
      <w:r w:rsidR="00231B92" w:rsidRPr="009F6850">
        <w:t xml:space="preserve"> that performing the Document Register and Document Query function at the same time causes the 7-Nodes Blockchain to accumulate redundancy over time. This should be fixed with further optimization of the XDS Document Registry Actor program.</w:t>
      </w:r>
    </w:p>
    <w:p w14:paraId="512CC83F" w14:textId="2F089028" w:rsidR="00940FB3" w:rsidRPr="009F6850" w:rsidRDefault="00724C36" w:rsidP="008132D5">
      <w:pPr>
        <w:spacing w:line="360" w:lineRule="auto"/>
        <w:jc w:val="thaiDistribute"/>
      </w:pPr>
      <w:r w:rsidRPr="009F6850">
        <w:rPr>
          <w:noProof/>
        </w:rPr>
        <w:drawing>
          <wp:inline distT="0" distB="0" distL="0" distR="0" wp14:anchorId="5A014922" wp14:editId="3B3FA4D9">
            <wp:extent cx="5309870" cy="2447925"/>
            <wp:effectExtent l="0" t="0" r="5080"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0F05EE1E" w14:textId="759BD247" w:rsidR="007C28AB" w:rsidRPr="009F6850" w:rsidRDefault="00940FB3" w:rsidP="008132D5">
      <w:pPr>
        <w:pStyle w:val="Caption"/>
        <w:jc w:val="center"/>
      </w:pPr>
      <w:bookmarkStart w:id="438" w:name="_Ref76741656"/>
      <w:bookmarkStart w:id="439" w:name="_Ref76755367"/>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83</w:t>
      </w:r>
      <w:r w:rsidR="00FF20E6">
        <w:rPr>
          <w:noProof/>
        </w:rPr>
        <w:fldChar w:fldCharType="end"/>
      </w:r>
      <w:bookmarkEnd w:id="438"/>
      <w:r w:rsidRPr="009F6850">
        <w:t xml:space="preserve"> </w:t>
      </w:r>
      <w:bookmarkStart w:id="440" w:name="_Ref76755252"/>
      <w:r w:rsidRPr="009F6850">
        <w:t xml:space="preserve">Performance comparison between trigger the Document Register function, </w:t>
      </w:r>
      <w:r w:rsidR="00143DF4" w:rsidRPr="009F6850">
        <w:rPr>
          <w:cs/>
        </w:rPr>
        <w:br/>
      </w:r>
      <w:r w:rsidRPr="009F6850">
        <w:t>with and without the Document Query function</w:t>
      </w:r>
      <w:bookmarkEnd w:id="439"/>
      <w:bookmarkEnd w:id="440"/>
    </w:p>
    <w:p w14:paraId="00450BA2" w14:textId="030EC861" w:rsidR="00236647" w:rsidRPr="009F6850" w:rsidRDefault="00236647" w:rsidP="008132D5">
      <w:pPr>
        <w:spacing w:line="360" w:lineRule="auto"/>
        <w:jc w:val="thaiDistribute"/>
      </w:pPr>
      <w:r w:rsidRPr="009F6850">
        <w:lastRenderedPageBreak/>
        <w:tab/>
        <w:t xml:space="preserve">4.4.2.9 </w:t>
      </w:r>
      <w:r w:rsidR="006517F8" w:rsidRPr="009F6850">
        <w:t>Test if the number of active nodes would cause a change in the performance of the Document Query function.</w:t>
      </w:r>
    </w:p>
    <w:p w14:paraId="6929E4B6" w14:textId="20500F95" w:rsidR="00BE7C87" w:rsidRPr="009F6850" w:rsidRDefault="00BE7C87" w:rsidP="008132D5">
      <w:pPr>
        <w:spacing w:line="360" w:lineRule="auto"/>
        <w:jc w:val="thaiDistribute"/>
      </w:pPr>
      <w:r w:rsidRPr="009F6850">
        <w:tab/>
        <w:t>This setup is performed by a method like Section 4.4.2.1 with the addition of node variation setup (with 7,6, and 5 active nodes)</w:t>
      </w:r>
      <w:r w:rsidR="000E6102" w:rsidRPr="009F6850">
        <w:t xml:space="preserve"> and perform only for the search with minimum number of search keywords</w:t>
      </w:r>
      <w:r w:rsidRPr="009F6850">
        <w:t>. The processing time since the moment the XDS Document Consumer Actor sent the ITI-18 transaction to the XDS Document Registry Actor until the XDS Document Consumer received the search result from the XDS Document Registry will be measured for the experiment result.</w:t>
      </w:r>
    </w:p>
    <w:p w14:paraId="193085B3" w14:textId="241F006F" w:rsidR="000E6102" w:rsidRPr="009F6850" w:rsidRDefault="000E6102" w:rsidP="008132D5">
      <w:pPr>
        <w:spacing w:line="360" w:lineRule="auto"/>
        <w:jc w:val="thaiDistribute"/>
      </w:pPr>
      <w:r w:rsidRPr="009F6850">
        <w:tab/>
      </w:r>
      <w:r w:rsidR="001F7E61" w:rsidRPr="009F6850">
        <w:t xml:space="preserve">Perform Document Query without the Document Register function, with 7 active nodes, the processing time the system took to complete the Document Query is an average of </w:t>
      </w:r>
      <w:r w:rsidR="004A43F1" w:rsidRPr="009F6850">
        <w:t>302.5096151</w:t>
      </w:r>
      <w:r w:rsidR="001F7E61" w:rsidRPr="009F6850">
        <w:t xml:space="preserve"> milliseconds. With 6 active nodes, took an average of </w:t>
      </w:r>
      <w:r w:rsidR="004A43F1" w:rsidRPr="009F6850">
        <w:t>259.7879338</w:t>
      </w:r>
      <w:r w:rsidR="001F7E61" w:rsidRPr="009F6850">
        <w:t xml:space="preserve"> milliseconds. With 5 active nodes, took an average of </w:t>
      </w:r>
      <w:r w:rsidR="004A43F1" w:rsidRPr="009F6850">
        <w:t>244.2096615</w:t>
      </w:r>
      <w:r w:rsidR="001F7E61" w:rsidRPr="009F6850">
        <w:t xml:space="preserve"> milliseconds. </w:t>
      </w:r>
      <w:r w:rsidR="00C43B42" w:rsidRPr="009F6850">
        <w:fldChar w:fldCharType="begin" w:fldLock="1"/>
      </w:r>
      <w:r w:rsidR="00C43B42" w:rsidRPr="009F6850">
        <w:instrText xml:space="preserve"> REF _Ref76742881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4</w:t>
      </w:r>
      <w:r w:rsidR="00C43B42" w:rsidRPr="009F6850">
        <w:fldChar w:fldCharType="end"/>
      </w:r>
      <w:r w:rsidR="00C43B42" w:rsidRPr="009F6850">
        <w:t xml:space="preserve"> </w:t>
      </w:r>
      <w:r w:rsidR="000617D7" w:rsidRPr="009F6850">
        <w:t>show a performance comparison between each setup.</w:t>
      </w:r>
    </w:p>
    <w:p w14:paraId="550BF959" w14:textId="45C34813" w:rsidR="001F7E61" w:rsidRPr="009F6850" w:rsidRDefault="001F7E61" w:rsidP="008132D5">
      <w:pPr>
        <w:spacing w:line="360" w:lineRule="auto"/>
        <w:jc w:val="thaiDistribute"/>
      </w:pPr>
      <w:r w:rsidRPr="009F6850">
        <w:tab/>
        <w:t xml:space="preserve">Perform Document Query at the same time as the Document Register function, with 7 active nodes, the processing time the system took to complete the Document Query is an average of </w:t>
      </w:r>
      <w:r w:rsidR="00AD64B7" w:rsidRPr="009F6850">
        <w:t>7.650895793</w:t>
      </w:r>
      <w:r w:rsidRPr="009F6850">
        <w:t xml:space="preserve"> milliseconds. With 6 active nodes, took an average of </w:t>
      </w:r>
      <w:r w:rsidR="00AD64B7" w:rsidRPr="009F6850">
        <w:t>5.760202558</w:t>
      </w:r>
      <w:r w:rsidRPr="009F6850">
        <w:t xml:space="preserve"> milliseconds. With 5 active nodes, took an average of </w:t>
      </w:r>
      <w:r w:rsidR="00AD64B7" w:rsidRPr="009F6850">
        <w:t>4.167169248</w:t>
      </w:r>
      <w:r w:rsidRPr="009F6850">
        <w:t xml:space="preserve"> milliseconds.</w:t>
      </w:r>
      <w:r w:rsidR="00C43B42" w:rsidRPr="009F6850">
        <w:t xml:space="preserve"> </w:t>
      </w:r>
      <w:r w:rsidR="00C43B42" w:rsidRPr="009F6850">
        <w:fldChar w:fldCharType="begin" w:fldLock="1"/>
      </w:r>
      <w:r w:rsidR="00C43B42" w:rsidRPr="009F6850">
        <w:instrText xml:space="preserve"> REF _Ref76742893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5</w:t>
      </w:r>
      <w:r w:rsidR="00C43B42" w:rsidRPr="009F6850">
        <w:fldChar w:fldCharType="end"/>
      </w:r>
      <w:r w:rsidR="00C43B42" w:rsidRPr="009F6850">
        <w:t xml:space="preserve"> </w:t>
      </w:r>
      <w:r w:rsidR="000617D7" w:rsidRPr="009F6850">
        <w:t>show a performance comparison between each setup.</w:t>
      </w:r>
    </w:p>
    <w:p w14:paraId="6110A2F8" w14:textId="45D91EDB" w:rsidR="0064710A" w:rsidRPr="009F6850" w:rsidRDefault="00792DEB" w:rsidP="00C43B42">
      <w:pPr>
        <w:spacing w:line="360" w:lineRule="auto"/>
        <w:jc w:val="thaiDistribute"/>
      </w:pPr>
      <w:r w:rsidRPr="009F6850">
        <w:tab/>
      </w:r>
      <w:r w:rsidR="000617D7" w:rsidRPr="009F6850">
        <w:t xml:space="preserve">Both </w:t>
      </w:r>
      <w:r w:rsidR="00D319FA" w:rsidRPr="009F6850">
        <w:fldChar w:fldCharType="begin" w:fldLock="1"/>
      </w:r>
      <w:r w:rsidR="00D319FA" w:rsidRPr="009F6850">
        <w:instrText xml:space="preserve"> REF _Ref76742881 \h </w:instrText>
      </w:r>
      <w:r w:rsidR="0023508D" w:rsidRPr="009F6850">
        <w:instrText xml:space="preserve"> \* MERGEFORMAT </w:instrText>
      </w:r>
      <w:r w:rsidR="00D319FA" w:rsidRPr="009F6850">
        <w:fldChar w:fldCharType="separate"/>
      </w:r>
      <w:r w:rsidR="00D319FA" w:rsidRPr="009F6850">
        <w:t xml:space="preserve">Figure </w:t>
      </w:r>
      <w:r w:rsidR="00D319FA" w:rsidRPr="009F6850">
        <w:rPr>
          <w:noProof/>
        </w:rPr>
        <w:t>4</w:t>
      </w:r>
      <w:r w:rsidR="00D319FA" w:rsidRPr="009F6850">
        <w:noBreakHyphen/>
      </w:r>
      <w:r w:rsidR="00D319FA" w:rsidRPr="009F6850">
        <w:rPr>
          <w:noProof/>
        </w:rPr>
        <w:t>84</w:t>
      </w:r>
      <w:r w:rsidR="00D319FA" w:rsidRPr="009F6850">
        <w:fldChar w:fldCharType="end"/>
      </w:r>
      <w:r w:rsidR="00C43B42" w:rsidRPr="009F6850">
        <w:t xml:space="preserve"> </w:t>
      </w:r>
      <w:r w:rsidR="000617D7" w:rsidRPr="009F6850">
        <w:t xml:space="preserve">and </w:t>
      </w:r>
      <w:r w:rsidR="000617D7" w:rsidRPr="009F6850">
        <w:fldChar w:fldCharType="begin" w:fldLock="1"/>
      </w:r>
      <w:r w:rsidR="000617D7" w:rsidRPr="009F6850">
        <w:instrText xml:space="preserve"> REF _Ref76742893 \h </w:instrText>
      </w:r>
      <w:r w:rsidR="0023508D" w:rsidRPr="009F6850">
        <w:instrText xml:space="preserve"> \* MERGEFORMAT </w:instrText>
      </w:r>
      <w:r w:rsidR="000617D7" w:rsidRPr="009F6850">
        <w:fldChar w:fldCharType="separate"/>
      </w:r>
      <w:r w:rsidR="000617D7" w:rsidRPr="009F6850">
        <w:t xml:space="preserve">Figure </w:t>
      </w:r>
      <w:r w:rsidR="000617D7" w:rsidRPr="009F6850">
        <w:rPr>
          <w:noProof/>
        </w:rPr>
        <w:t>4</w:t>
      </w:r>
      <w:r w:rsidR="000617D7" w:rsidRPr="009F6850">
        <w:noBreakHyphen/>
      </w:r>
      <w:r w:rsidR="000617D7" w:rsidRPr="009F6850">
        <w:rPr>
          <w:noProof/>
        </w:rPr>
        <w:t>85</w:t>
      </w:r>
      <w:r w:rsidR="000617D7" w:rsidRPr="009F6850">
        <w:fldChar w:fldCharType="end"/>
      </w:r>
      <w:r w:rsidR="000617D7" w:rsidRPr="009F6850">
        <w:t xml:space="preserve"> show the difference between each setup that means node number variation is affecting the system performance on performing the Document Query function. The graph suggests that the lower active nodes took a slightly shorter processing time to complete the Document Query function.</w:t>
      </w:r>
    </w:p>
    <w:p w14:paraId="1D3DFB98" w14:textId="77777777" w:rsidR="00290195" w:rsidRPr="009F6850" w:rsidRDefault="0038395A" w:rsidP="008132D5">
      <w:pPr>
        <w:keepNext/>
        <w:spacing w:after="240"/>
        <w:jc w:val="center"/>
      </w:pPr>
      <w:r w:rsidRPr="009F6850">
        <w:rPr>
          <w:noProof/>
        </w:rPr>
        <w:lastRenderedPageBreak/>
        <w:drawing>
          <wp:inline distT="0" distB="0" distL="0" distR="0" wp14:anchorId="20D1A4FC" wp14:editId="507D494E">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55DCF8FE" w14:textId="4BE1A6BE" w:rsidR="0038395A" w:rsidRPr="009F6850" w:rsidRDefault="00290195" w:rsidP="008132D5">
      <w:pPr>
        <w:pStyle w:val="Caption"/>
        <w:jc w:val="center"/>
      </w:pPr>
      <w:bookmarkStart w:id="441" w:name="_Ref76742881"/>
      <w:bookmarkStart w:id="442" w:name="_Ref76755375"/>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84</w:t>
      </w:r>
      <w:r w:rsidR="00FF20E6">
        <w:rPr>
          <w:noProof/>
        </w:rPr>
        <w:fldChar w:fldCharType="end"/>
      </w:r>
      <w:bookmarkEnd w:id="441"/>
      <w:r w:rsidRPr="009F6850">
        <w:t xml:space="preserve"> </w:t>
      </w:r>
      <w:bookmarkStart w:id="443" w:name="_Ref76755260"/>
      <w:r w:rsidRPr="009F6850">
        <w:t>Performance comparison of Document Query on node number variation setup</w:t>
      </w:r>
      <w:r w:rsidR="00CB25D3" w:rsidRPr="009F6850">
        <w:br/>
      </w:r>
      <w:r w:rsidR="0064710A" w:rsidRPr="009F6850">
        <w:t>without trigger Document register</w:t>
      </w:r>
      <w:bookmarkEnd w:id="442"/>
      <w:bookmarkEnd w:id="443"/>
    </w:p>
    <w:p w14:paraId="17C2B95A" w14:textId="7A8B557A" w:rsidR="0038395A" w:rsidRPr="009F6850" w:rsidRDefault="0038395A" w:rsidP="007C28AB"/>
    <w:p w14:paraId="47F5384C" w14:textId="77777777" w:rsidR="00D35CB2" w:rsidRPr="009F6850" w:rsidRDefault="0038395A" w:rsidP="008132D5">
      <w:pPr>
        <w:keepNext/>
        <w:spacing w:after="240"/>
        <w:jc w:val="center"/>
      </w:pPr>
      <w:r w:rsidRPr="009F6850">
        <w:rPr>
          <w:noProof/>
        </w:rPr>
        <w:drawing>
          <wp:inline distT="0" distB="0" distL="0" distR="0" wp14:anchorId="34DEB57D" wp14:editId="579ED71D">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4E5B11C5" w14:textId="043099E2" w:rsidR="0038395A" w:rsidRPr="009F6850" w:rsidRDefault="00D35CB2" w:rsidP="008132D5">
      <w:pPr>
        <w:pStyle w:val="Caption"/>
        <w:jc w:val="center"/>
      </w:pPr>
      <w:bookmarkStart w:id="444" w:name="_Ref76742893"/>
      <w:bookmarkStart w:id="445" w:name="_Ref76755379"/>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85</w:t>
      </w:r>
      <w:r w:rsidR="00FF20E6">
        <w:rPr>
          <w:noProof/>
        </w:rPr>
        <w:fldChar w:fldCharType="end"/>
      </w:r>
      <w:bookmarkEnd w:id="444"/>
      <w:r w:rsidRPr="009F6850">
        <w:t xml:space="preserve"> </w:t>
      </w:r>
      <w:bookmarkStart w:id="446" w:name="_Ref76755265"/>
      <w:r w:rsidRPr="009F6850">
        <w:t>Performance comparison of Document Query on node number variation setup</w:t>
      </w:r>
      <w:r w:rsidR="00CB25D3" w:rsidRPr="009F6850">
        <w:br/>
      </w:r>
      <w:r w:rsidR="0064710A" w:rsidRPr="009F6850">
        <w:t>with Document register triggered at the same time</w:t>
      </w:r>
      <w:bookmarkEnd w:id="445"/>
      <w:bookmarkEnd w:id="446"/>
    </w:p>
    <w:p w14:paraId="3A471204" w14:textId="77777777" w:rsidR="007C28AB" w:rsidRPr="009F6850" w:rsidRDefault="007C28AB" w:rsidP="007C28AB"/>
    <w:p w14:paraId="63169868" w14:textId="77777777" w:rsidR="00743A5F" w:rsidRPr="009F6850" w:rsidRDefault="00743A5F" w:rsidP="00163CE3">
      <w:pPr>
        <w:spacing w:line="360" w:lineRule="auto"/>
        <w:jc w:val="thaiDistribute"/>
      </w:pPr>
    </w:p>
    <w:p w14:paraId="1551D21A" w14:textId="77777777" w:rsidR="00743A5F" w:rsidRPr="009F6850" w:rsidRDefault="00743A5F" w:rsidP="00163CE3">
      <w:pPr>
        <w:spacing w:line="360" w:lineRule="auto"/>
        <w:jc w:val="thaiDistribute"/>
      </w:pPr>
    </w:p>
    <w:p w14:paraId="3B45BB71" w14:textId="434E79DD" w:rsidR="00743A5F" w:rsidRPr="009F6850" w:rsidRDefault="00743A5F" w:rsidP="00163CE3">
      <w:pPr>
        <w:spacing w:line="360" w:lineRule="auto"/>
        <w:jc w:val="thaiDistribute"/>
      </w:pPr>
      <w:r w:rsidRPr="009F6850">
        <w:lastRenderedPageBreak/>
        <w:tab/>
        <w:t>4.4.2.10</w:t>
      </w:r>
      <w:r w:rsidR="00084C8C" w:rsidRPr="009F6850">
        <w:t xml:space="preserve"> Test if the number of transactions would cause a change in performance of the system to perform the Document Query function.</w:t>
      </w:r>
    </w:p>
    <w:p w14:paraId="34A5F60B" w14:textId="4EB50D45" w:rsidR="00581693" w:rsidRPr="009F6850" w:rsidRDefault="00581693" w:rsidP="00163CE3">
      <w:pPr>
        <w:spacing w:line="360" w:lineRule="auto"/>
        <w:jc w:val="thaiDistribute"/>
      </w:pPr>
      <w:r w:rsidRPr="009F6850">
        <w:tab/>
        <w:t xml:space="preserve">This setup is a further analysis result of Sections 4.4.2.9.  In </w:t>
      </w:r>
      <w:r w:rsidRPr="009F6850">
        <w:fldChar w:fldCharType="begin" w:fldLock="1"/>
      </w:r>
      <w:r w:rsidRPr="009F6850">
        <w:instrText xml:space="preserve"> REF _Ref76743757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6</w:t>
      </w:r>
      <w:r w:rsidRPr="009F6850">
        <w:fldChar w:fldCharType="end"/>
      </w:r>
      <w:r w:rsidRPr="009F6850">
        <w:t xml:space="preserve">, the "Single Node" line was derived from the average values of the experiment result in </w:t>
      </w:r>
      <w:r w:rsidRPr="009F6850">
        <w:fldChar w:fldCharType="begin" w:fldLock="1"/>
      </w:r>
      <w:r w:rsidRPr="009F6850">
        <w:instrText xml:space="preserve"> REF _Ref76742881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4</w:t>
      </w:r>
      <w:r w:rsidRPr="009F6850">
        <w:fldChar w:fldCharType="end"/>
      </w:r>
      <w:r w:rsidRPr="009F6850">
        <w:t xml:space="preserve">. The "All Nodes" line was derived from the average values of the experiment result in </w:t>
      </w:r>
      <w:r w:rsidRPr="009F6850">
        <w:fldChar w:fldCharType="begin" w:fldLock="1"/>
      </w:r>
      <w:r w:rsidRPr="009F6850">
        <w:instrText xml:space="preserve"> REF _Ref76742893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5</w:t>
      </w:r>
      <w:r w:rsidRPr="009F6850">
        <w:fldChar w:fldCharType="end"/>
      </w:r>
      <w:r w:rsidRPr="009F6850">
        <w:t>.</w:t>
      </w:r>
    </w:p>
    <w:p w14:paraId="151B83D2" w14:textId="7F195445" w:rsidR="007C28AB" w:rsidRPr="009F6850" w:rsidRDefault="00163CE3" w:rsidP="00163CE3">
      <w:pPr>
        <w:spacing w:line="360" w:lineRule="auto"/>
        <w:jc w:val="thaiDistribute"/>
      </w:pPr>
      <w:r w:rsidRPr="009F6850">
        <w:tab/>
      </w:r>
      <w:r w:rsidR="00CB24E9" w:rsidRPr="009F6850">
        <w:fldChar w:fldCharType="begin" w:fldLock="1"/>
      </w:r>
      <w:r w:rsidR="00CB24E9" w:rsidRPr="009F6850">
        <w:instrText xml:space="preserve"> REF _Ref76743757 \h </w:instrText>
      </w:r>
      <w:r w:rsidRPr="009F6850">
        <w:instrText xml:space="preserve"> \* MERGEFORMAT </w:instrText>
      </w:r>
      <w:r w:rsidR="00CB24E9" w:rsidRPr="009F6850">
        <w:fldChar w:fldCharType="separate"/>
      </w:r>
      <w:r w:rsidR="00A05E96" w:rsidRPr="009F6850">
        <w:t xml:space="preserve">Figure </w:t>
      </w:r>
      <w:r w:rsidR="00A05E96" w:rsidRPr="009F6850">
        <w:rPr>
          <w:noProof/>
        </w:rPr>
        <w:t>4</w:t>
      </w:r>
      <w:r w:rsidR="00A05E96" w:rsidRPr="009F6850">
        <w:rPr>
          <w:noProof/>
        </w:rPr>
        <w:noBreakHyphen/>
        <w:t>86</w:t>
      </w:r>
      <w:r w:rsidR="00CB24E9" w:rsidRPr="009F6850">
        <w:fldChar w:fldCharType="end"/>
      </w:r>
      <w:r w:rsidR="00CB24E9" w:rsidRPr="009F6850">
        <w:t xml:space="preserve"> shows a significant difference in the performance of the system to perform the Document Query function.</w:t>
      </w:r>
    </w:p>
    <w:p w14:paraId="69F8A435" w14:textId="407ABD7B" w:rsidR="00FA2823" w:rsidRPr="009F6850" w:rsidRDefault="00FA2823" w:rsidP="008132D5">
      <w:pPr>
        <w:spacing w:after="240" w:line="360" w:lineRule="auto"/>
        <w:jc w:val="thaiDistribute"/>
      </w:pPr>
      <w:r w:rsidRPr="009F6850">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6FDF5B44" w14:textId="77777777" w:rsidR="00CB24E9" w:rsidRPr="009F6850" w:rsidRDefault="00CB24E9" w:rsidP="007C28AB"/>
    <w:p w14:paraId="75E8029F" w14:textId="77777777" w:rsidR="0064710A" w:rsidRPr="009F6850" w:rsidRDefault="003E707E" w:rsidP="008132D5">
      <w:pPr>
        <w:keepNext/>
      </w:pPr>
      <w:r w:rsidRPr="009F6850">
        <w:rPr>
          <w:noProof/>
        </w:rPr>
        <w:drawing>
          <wp:inline distT="0" distB="0" distL="0" distR="0" wp14:anchorId="3FD02093" wp14:editId="11A54B90">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03A6C3AC" w14:textId="6FA9620D" w:rsidR="00093BF3" w:rsidRPr="009F6850" w:rsidRDefault="0064710A" w:rsidP="008132D5">
      <w:pPr>
        <w:pStyle w:val="Caption"/>
        <w:jc w:val="center"/>
        <w:sectPr w:rsidR="00093BF3" w:rsidRPr="009F6850" w:rsidSect="008C5EA2">
          <w:headerReference w:type="even" r:id="rId237"/>
          <w:pgSz w:w="11906" w:h="16838"/>
          <w:pgMar w:top="2126" w:right="1418" w:bottom="1418" w:left="2126" w:header="720" w:footer="720" w:gutter="0"/>
          <w:cols w:space="720"/>
          <w:docGrid w:linePitch="360"/>
        </w:sectPr>
      </w:pPr>
      <w:bookmarkStart w:id="447" w:name="_Ref76743757"/>
      <w:bookmarkStart w:id="448" w:name="_Ref76755382"/>
      <w:r w:rsidRPr="009F6850">
        <w:t xml:space="preserve">Figure </w:t>
      </w:r>
      <w:r w:rsidR="00FF20E6">
        <w:fldChar w:fldCharType="begin" w:fldLock="1"/>
      </w:r>
      <w:r w:rsidR="00FF20E6">
        <w:instrText xml:space="preserve"> STYLEREF 1 \s </w:instrText>
      </w:r>
      <w:r w:rsidR="00FF20E6">
        <w:fldChar w:fldCharType="separate"/>
      </w:r>
      <w:r w:rsidR="0096498E" w:rsidRPr="009F6850">
        <w:rPr>
          <w:noProof/>
        </w:rPr>
        <w:t>4</w:t>
      </w:r>
      <w:r w:rsidR="00FF20E6">
        <w:rPr>
          <w:noProof/>
        </w:rPr>
        <w:fldChar w:fldCharType="end"/>
      </w:r>
      <w:r w:rsidR="0096498E" w:rsidRPr="009F6850">
        <w:noBreakHyphen/>
      </w:r>
      <w:r w:rsidR="00FF20E6">
        <w:fldChar w:fldCharType="begin" w:fldLock="1"/>
      </w:r>
      <w:r w:rsidR="00FF20E6">
        <w:instrText xml:space="preserve"> SEQ Figure \* ARABIC \s 1 </w:instrText>
      </w:r>
      <w:r w:rsidR="00FF20E6">
        <w:fldChar w:fldCharType="separate"/>
      </w:r>
      <w:r w:rsidR="0096498E" w:rsidRPr="009F6850">
        <w:rPr>
          <w:noProof/>
        </w:rPr>
        <w:t>86</w:t>
      </w:r>
      <w:r w:rsidR="00FF20E6">
        <w:rPr>
          <w:noProof/>
        </w:rPr>
        <w:fldChar w:fldCharType="end"/>
      </w:r>
      <w:bookmarkEnd w:id="447"/>
      <w:r w:rsidRPr="009F6850">
        <w:t xml:space="preserve"> </w:t>
      </w:r>
      <w:bookmarkStart w:id="449" w:name="_Ref76755269"/>
      <w:r w:rsidRPr="009F6850">
        <w:t xml:space="preserve">Performance Comparison between trigger Document Query, </w:t>
      </w:r>
      <w:r w:rsidRPr="009F6850">
        <w:br/>
        <w:t>with and without Document Register</w:t>
      </w:r>
      <w:bookmarkEnd w:id="448"/>
      <w:bookmarkEnd w:id="449"/>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450"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450"/>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conslusion</w:t>
      </w:r>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451" w:name="CHAPTERV_51"/>
      <w:r w:rsidRPr="00820112">
        <w:rPr>
          <w:b/>
          <w:bCs/>
          <w:sz w:val="28"/>
        </w:rPr>
        <w:t>5.</w:t>
      </w:r>
      <w:r w:rsidR="002C772A">
        <w:rPr>
          <w:rFonts w:cstheme="minorBidi"/>
          <w:b/>
          <w:bCs/>
          <w:sz w:val="28"/>
        </w:rPr>
        <w:t>1</w:t>
      </w:r>
      <w:r w:rsidR="00820112" w:rsidRPr="00820112">
        <w:rPr>
          <w:b/>
          <w:bCs/>
          <w:sz w:val="28"/>
        </w:rPr>
        <w:t xml:space="preserve"> Discussion</w:t>
      </w:r>
    </w:p>
    <w:bookmarkEnd w:id="451"/>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For example, "DocumentEntry.sourcePatientInfo"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452" w:name="CHAPTERV_52"/>
      <w:r w:rsidRPr="00820112">
        <w:rPr>
          <w:b/>
          <w:bCs/>
          <w:sz w:val="28"/>
        </w:rPr>
        <w:t>5.</w:t>
      </w:r>
      <w:r>
        <w:rPr>
          <w:b/>
          <w:bCs/>
          <w:sz w:val="28"/>
        </w:rPr>
        <w:t>2</w:t>
      </w:r>
      <w:r w:rsidRPr="00820112">
        <w:rPr>
          <w:b/>
          <w:bCs/>
          <w:sz w:val="28"/>
        </w:rPr>
        <w:t xml:space="preserve"> Conclusion</w:t>
      </w:r>
    </w:p>
    <w:bookmarkEnd w:id="452"/>
    <w:p w14:paraId="5DF50A93" w14:textId="78842354" w:rsidR="00E10FF5" w:rsidRDefault="002C772A" w:rsidP="008132D5">
      <w:pPr>
        <w:spacing w:line="360" w:lineRule="auto"/>
        <w:jc w:val="thaiDistribute"/>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8"/>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453" w:name="REFERENCE"/>
      <w:r w:rsidRPr="00212F19">
        <w:rPr>
          <w:b/>
          <w:bCs/>
          <w:sz w:val="28"/>
          <w:szCs w:val="28"/>
        </w:rPr>
        <w:lastRenderedPageBreak/>
        <w:t>REFERENCE</w:t>
      </w:r>
    </w:p>
    <w:bookmarkEnd w:id="453"/>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239"/>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454" w:name="Appendix"/>
      <w:r w:rsidRPr="00C77849">
        <w:rPr>
          <w:b/>
          <w:bCs/>
          <w:caps/>
          <w:sz w:val="28"/>
        </w:rPr>
        <w:lastRenderedPageBreak/>
        <w:t>APPENDI</w:t>
      </w:r>
      <w:r w:rsidRPr="00C77849">
        <w:rPr>
          <w:b/>
          <w:bCs/>
          <w:sz w:val="28"/>
        </w:rPr>
        <w:t>X</w:t>
      </w:r>
      <w:r w:rsidR="00D86834">
        <w:rPr>
          <w:rStyle w:val="Heading1Char"/>
        </w:rPr>
        <w:t>6</w:t>
      </w:r>
    </w:p>
    <w:bookmarkEnd w:id="454"/>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7188E3F9" w:rsidR="00126901" w:rsidRPr="00126901" w:rsidRDefault="00126901" w:rsidP="00126901">
      <w:pPr>
        <w:pStyle w:val="Heading3"/>
        <w:rPr>
          <w:rFonts w:cstheme="minorBidi"/>
        </w:rPr>
      </w:pPr>
      <w:r>
        <w:t>A. Metadata Attributes</w:t>
      </w:r>
    </w:p>
    <w:p w14:paraId="185577F8" w14:textId="1E53A7AC" w:rsidR="00126901" w:rsidRP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sz w:val="24"/>
          <w:szCs w:val="24"/>
        </w:rPr>
        <w:tab/>
      </w:r>
      <w:bookmarkStart w:id="455" w:name="TableA1"/>
      <w:r w:rsidR="00917805">
        <w:rPr>
          <w:rFonts w:ascii="Times New Roman" w:hAnsi="Times New Roman"/>
          <w:sz w:val="24"/>
          <w:szCs w:val="24"/>
        </w:rPr>
        <w:t xml:space="preserve">Table A-1 </w:t>
      </w:r>
      <w:r w:rsidR="00917805" w:rsidRPr="00A24A12">
        <w:rPr>
          <w:rFonts w:ascii="Times New Roman" w:hAnsi="Times New Roman" w:cs="Times New Roman"/>
          <w:sz w:val="24"/>
          <w:szCs w:val="24"/>
        </w:rPr>
        <w:t>SubmissionSet</w:t>
      </w:r>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126901" w:rsidRPr="006A7D30" w14:paraId="74039BA6" w14:textId="77777777" w:rsidTr="00EA32D7">
        <w:trPr>
          <w:trHeight w:val="70"/>
        </w:trPr>
        <w:tc>
          <w:tcPr>
            <w:tcW w:w="2121" w:type="dxa"/>
            <w:hideMark/>
          </w:tcPr>
          <w:bookmarkEnd w:id="455"/>
          <w:p w14:paraId="21E82370" w14:textId="77777777" w:rsidR="00126901" w:rsidRPr="006A7D30" w:rsidRDefault="00126901" w:rsidP="00EA32D7">
            <w:pPr>
              <w:pStyle w:val="ListParagraph"/>
              <w:spacing w:line="360" w:lineRule="auto"/>
              <w:ind w:left="0"/>
              <w:rPr>
                <w:b/>
                <w:bCs/>
                <w:sz w:val="20"/>
                <w:szCs w:val="22"/>
              </w:rPr>
            </w:pPr>
            <w:r w:rsidRPr="006A7D30">
              <w:rPr>
                <w:b/>
                <w:bCs/>
                <w:sz w:val="20"/>
                <w:szCs w:val="22"/>
              </w:rPr>
              <w:t>SubmissionSet Metadata Attributes</w:t>
            </w:r>
          </w:p>
        </w:tc>
        <w:tc>
          <w:tcPr>
            <w:tcW w:w="6231" w:type="dxa"/>
            <w:hideMark/>
          </w:tcPr>
          <w:p w14:paraId="61A437F5" w14:textId="77777777" w:rsidR="00126901" w:rsidRPr="006A7D30" w:rsidRDefault="00126901" w:rsidP="00EA32D7">
            <w:pPr>
              <w:pStyle w:val="ListParagraph"/>
              <w:spacing w:line="360" w:lineRule="auto"/>
              <w:ind w:left="0"/>
              <w:rPr>
                <w:sz w:val="20"/>
                <w:szCs w:val="22"/>
                <w:cs/>
              </w:rPr>
            </w:pPr>
            <w:r w:rsidRPr="006A7D30">
              <w:rPr>
                <w:b/>
                <w:bCs/>
                <w:sz w:val="20"/>
                <w:szCs w:val="22"/>
              </w:rPr>
              <w:t>Description</w:t>
            </w:r>
          </w:p>
        </w:tc>
      </w:tr>
      <w:tr w:rsidR="00126901" w:rsidRPr="006A7D30" w14:paraId="7A70B178" w14:textId="77777777" w:rsidTr="00EA32D7">
        <w:trPr>
          <w:trHeight w:val="584"/>
        </w:trPr>
        <w:tc>
          <w:tcPr>
            <w:tcW w:w="2121" w:type="dxa"/>
            <w:hideMark/>
          </w:tcPr>
          <w:p w14:paraId="497733DA" w14:textId="77777777" w:rsidR="00126901" w:rsidRPr="006A7D30" w:rsidRDefault="00126901" w:rsidP="00EA32D7">
            <w:pPr>
              <w:pStyle w:val="ListParagraph"/>
              <w:spacing w:line="360" w:lineRule="auto"/>
              <w:ind w:left="0"/>
              <w:rPr>
                <w:sz w:val="20"/>
                <w:szCs w:val="22"/>
              </w:rPr>
            </w:pPr>
            <w:r w:rsidRPr="006A7D30">
              <w:rPr>
                <w:sz w:val="20"/>
                <w:szCs w:val="22"/>
              </w:rPr>
              <w:t>author</w:t>
            </w:r>
          </w:p>
        </w:tc>
        <w:tc>
          <w:tcPr>
            <w:tcW w:w="6231" w:type="dxa"/>
            <w:hideMark/>
          </w:tcPr>
          <w:p w14:paraId="7D0D1878" w14:textId="77777777" w:rsidR="00126901" w:rsidRPr="006A7D30" w:rsidRDefault="00126901" w:rsidP="00EA32D7">
            <w:pPr>
              <w:pStyle w:val="ListParagraph"/>
              <w:spacing w:line="360" w:lineRule="auto"/>
              <w:ind w:left="0"/>
              <w:rPr>
                <w:sz w:val="20"/>
                <w:szCs w:val="22"/>
                <w:cs/>
              </w:rPr>
            </w:pPr>
            <w:r w:rsidRPr="006A7D30">
              <w:rPr>
                <w:sz w:val="20"/>
                <w:szCs w:val="22"/>
              </w:rPr>
              <w:t>The humans and/or machines that authored the SubmissionSet. This attribute contains the sub-attributes: authorInstitution, authorPerson, authorRole, authorSpecialty, authorTelecommunication.</w:t>
            </w:r>
          </w:p>
        </w:tc>
      </w:tr>
      <w:tr w:rsidR="00126901" w:rsidRPr="006A7D30" w14:paraId="21C1482C" w14:textId="77777777" w:rsidTr="00EA32D7">
        <w:trPr>
          <w:trHeight w:val="227"/>
        </w:trPr>
        <w:tc>
          <w:tcPr>
            <w:tcW w:w="2121" w:type="dxa"/>
            <w:hideMark/>
          </w:tcPr>
          <w:p w14:paraId="50554ECA" w14:textId="77777777" w:rsidR="00126901" w:rsidRPr="006A7D30" w:rsidRDefault="00126901" w:rsidP="00EA32D7">
            <w:pPr>
              <w:pStyle w:val="ListParagraph"/>
              <w:spacing w:line="360" w:lineRule="auto"/>
              <w:ind w:left="0"/>
              <w:rPr>
                <w:sz w:val="20"/>
                <w:szCs w:val="22"/>
                <w:cs/>
              </w:rPr>
            </w:pPr>
            <w:r w:rsidRPr="006A7D30">
              <w:rPr>
                <w:sz w:val="20"/>
                <w:szCs w:val="22"/>
              </w:rPr>
              <w:t>availabilityStatus</w:t>
            </w:r>
          </w:p>
        </w:tc>
        <w:tc>
          <w:tcPr>
            <w:tcW w:w="6231" w:type="dxa"/>
            <w:hideMark/>
          </w:tcPr>
          <w:p w14:paraId="73BC8182" w14:textId="77777777" w:rsidR="00126901" w:rsidRPr="006A7D30" w:rsidRDefault="00126901" w:rsidP="00EA32D7">
            <w:pPr>
              <w:pStyle w:val="ListParagraph"/>
              <w:spacing w:line="360" w:lineRule="auto"/>
              <w:ind w:left="0"/>
              <w:rPr>
                <w:sz w:val="20"/>
                <w:szCs w:val="22"/>
                <w:cs/>
              </w:rPr>
            </w:pPr>
            <w:r w:rsidRPr="006A7D30">
              <w:rPr>
                <w:sz w:val="20"/>
                <w:szCs w:val="22"/>
              </w:rPr>
              <w:t>The lifecycle status of the SubmissionSet.</w:t>
            </w:r>
          </w:p>
        </w:tc>
      </w:tr>
      <w:tr w:rsidR="00126901" w:rsidRPr="006A7D30" w14:paraId="2790BD88" w14:textId="77777777" w:rsidTr="00EA32D7">
        <w:trPr>
          <w:trHeight w:val="160"/>
        </w:trPr>
        <w:tc>
          <w:tcPr>
            <w:tcW w:w="2121" w:type="dxa"/>
            <w:hideMark/>
          </w:tcPr>
          <w:p w14:paraId="0EFA81DA" w14:textId="77777777" w:rsidR="00126901" w:rsidRPr="006A7D30" w:rsidRDefault="00126901" w:rsidP="00EA32D7">
            <w:pPr>
              <w:pStyle w:val="ListParagraph"/>
              <w:spacing w:line="360" w:lineRule="auto"/>
              <w:ind w:left="0"/>
              <w:rPr>
                <w:sz w:val="20"/>
                <w:szCs w:val="22"/>
                <w:cs/>
              </w:rPr>
            </w:pPr>
            <w:r w:rsidRPr="006A7D30">
              <w:rPr>
                <w:sz w:val="20"/>
                <w:szCs w:val="22"/>
              </w:rPr>
              <w:t>comments</w:t>
            </w:r>
          </w:p>
        </w:tc>
        <w:tc>
          <w:tcPr>
            <w:tcW w:w="6231" w:type="dxa"/>
            <w:hideMark/>
          </w:tcPr>
          <w:p w14:paraId="3B542EB6" w14:textId="77777777" w:rsidR="00126901" w:rsidRPr="006A7D30" w:rsidRDefault="00126901" w:rsidP="00EA32D7">
            <w:pPr>
              <w:pStyle w:val="ListParagraph"/>
              <w:spacing w:line="360" w:lineRule="auto"/>
              <w:ind w:left="0"/>
              <w:rPr>
                <w:sz w:val="20"/>
                <w:szCs w:val="22"/>
                <w:cs/>
              </w:rPr>
            </w:pPr>
            <w:r w:rsidRPr="006A7D30">
              <w:rPr>
                <w:sz w:val="20"/>
                <w:szCs w:val="22"/>
              </w:rPr>
              <w:t>Comments associated with the SubmissionSet.</w:t>
            </w:r>
          </w:p>
        </w:tc>
      </w:tr>
      <w:tr w:rsidR="00126901" w:rsidRPr="006A7D30" w14:paraId="64E9AF5B" w14:textId="77777777" w:rsidTr="00EA32D7">
        <w:trPr>
          <w:trHeight w:val="364"/>
        </w:trPr>
        <w:tc>
          <w:tcPr>
            <w:tcW w:w="2121" w:type="dxa"/>
            <w:hideMark/>
          </w:tcPr>
          <w:p w14:paraId="76C3D3D5" w14:textId="77777777" w:rsidR="00126901" w:rsidRPr="006A7D30" w:rsidRDefault="00126901" w:rsidP="00EA32D7">
            <w:pPr>
              <w:pStyle w:val="ListParagraph"/>
              <w:spacing w:line="360" w:lineRule="auto"/>
              <w:ind w:left="0"/>
              <w:rPr>
                <w:sz w:val="20"/>
                <w:szCs w:val="22"/>
                <w:cs/>
              </w:rPr>
            </w:pPr>
            <w:r w:rsidRPr="006A7D30">
              <w:rPr>
                <w:sz w:val="20"/>
                <w:szCs w:val="22"/>
              </w:rPr>
              <w:t>contentTypeCode</w:t>
            </w:r>
          </w:p>
        </w:tc>
        <w:tc>
          <w:tcPr>
            <w:tcW w:w="6231" w:type="dxa"/>
            <w:hideMark/>
          </w:tcPr>
          <w:p w14:paraId="51A292E1" w14:textId="77777777" w:rsidR="00126901" w:rsidRPr="006A7D30" w:rsidRDefault="00126901" w:rsidP="00EA32D7">
            <w:pPr>
              <w:pStyle w:val="ListParagraph"/>
              <w:spacing w:line="360" w:lineRule="auto"/>
              <w:ind w:left="0"/>
              <w:rPr>
                <w:sz w:val="20"/>
                <w:szCs w:val="22"/>
                <w:cs/>
              </w:rPr>
            </w:pPr>
            <w:r w:rsidRPr="006A7D30">
              <w:rPr>
                <w:sz w:val="20"/>
                <w:szCs w:val="22"/>
              </w:rPr>
              <w:t>The code specifying the type of clinical activity that resulted in placing the associated content in the SubmissionSet.</w:t>
            </w:r>
          </w:p>
        </w:tc>
      </w:tr>
      <w:tr w:rsidR="00126901" w:rsidRPr="006A7D30" w14:paraId="61F79B18" w14:textId="77777777" w:rsidTr="00EA32D7">
        <w:trPr>
          <w:trHeight w:val="232"/>
        </w:trPr>
        <w:tc>
          <w:tcPr>
            <w:tcW w:w="2121" w:type="dxa"/>
            <w:hideMark/>
          </w:tcPr>
          <w:p w14:paraId="73F92C4B" w14:textId="77777777" w:rsidR="00126901" w:rsidRPr="006A7D30" w:rsidRDefault="00126901" w:rsidP="00EA32D7">
            <w:pPr>
              <w:pStyle w:val="ListParagraph"/>
              <w:spacing w:line="360" w:lineRule="auto"/>
              <w:ind w:left="0"/>
              <w:rPr>
                <w:sz w:val="20"/>
                <w:szCs w:val="22"/>
                <w:cs/>
              </w:rPr>
            </w:pPr>
            <w:r w:rsidRPr="006A7D30">
              <w:rPr>
                <w:sz w:val="20"/>
                <w:szCs w:val="22"/>
              </w:rPr>
              <w:t>entryUUID</w:t>
            </w:r>
          </w:p>
        </w:tc>
        <w:tc>
          <w:tcPr>
            <w:tcW w:w="6231" w:type="dxa"/>
            <w:hideMark/>
          </w:tcPr>
          <w:p w14:paraId="39252B36" w14:textId="77777777" w:rsidR="00126901" w:rsidRPr="006A7D30" w:rsidRDefault="00126901" w:rsidP="00EA32D7">
            <w:pPr>
              <w:pStyle w:val="ListParagraph"/>
              <w:spacing w:line="360" w:lineRule="auto"/>
              <w:ind w:left="0"/>
              <w:rPr>
                <w:sz w:val="20"/>
                <w:szCs w:val="22"/>
                <w:cs/>
              </w:rPr>
            </w:pPr>
            <w:r w:rsidRPr="006A7D30">
              <w:rPr>
                <w:sz w:val="20"/>
                <w:szCs w:val="22"/>
              </w:rPr>
              <w:t>A globally unique identifier used to manage the entry.</w:t>
            </w:r>
          </w:p>
        </w:tc>
      </w:tr>
      <w:tr w:rsidR="00126901" w:rsidRPr="006A7D30" w14:paraId="09A1F2C2" w14:textId="77777777" w:rsidTr="00EA32D7">
        <w:trPr>
          <w:trHeight w:val="166"/>
        </w:trPr>
        <w:tc>
          <w:tcPr>
            <w:tcW w:w="2121" w:type="dxa"/>
            <w:hideMark/>
          </w:tcPr>
          <w:p w14:paraId="7305D7CF" w14:textId="77777777" w:rsidR="00126901" w:rsidRPr="006A7D30" w:rsidRDefault="00126901" w:rsidP="00EA32D7">
            <w:pPr>
              <w:pStyle w:val="ListParagraph"/>
              <w:spacing w:line="360" w:lineRule="auto"/>
              <w:ind w:left="0"/>
              <w:rPr>
                <w:sz w:val="20"/>
                <w:szCs w:val="22"/>
                <w:cs/>
              </w:rPr>
            </w:pPr>
            <w:r w:rsidRPr="006A7D30">
              <w:rPr>
                <w:sz w:val="20"/>
                <w:szCs w:val="22"/>
              </w:rPr>
              <w:t>homeCommunityId</w:t>
            </w:r>
          </w:p>
        </w:tc>
        <w:tc>
          <w:tcPr>
            <w:tcW w:w="6231" w:type="dxa"/>
            <w:hideMark/>
          </w:tcPr>
          <w:p w14:paraId="42351636" w14:textId="77777777" w:rsidR="00126901" w:rsidRPr="006A7D30" w:rsidRDefault="00126901" w:rsidP="00EA32D7">
            <w:pPr>
              <w:pStyle w:val="ListParagraph"/>
              <w:spacing w:line="360" w:lineRule="auto"/>
              <w:ind w:left="0"/>
              <w:rPr>
                <w:sz w:val="20"/>
                <w:szCs w:val="22"/>
                <w:cs/>
              </w:rPr>
            </w:pPr>
            <w:r w:rsidRPr="006A7D30">
              <w:rPr>
                <w:sz w:val="20"/>
                <w:szCs w:val="22"/>
              </w:rPr>
              <w:t>A globally unique identifier for a community.</w:t>
            </w:r>
          </w:p>
        </w:tc>
      </w:tr>
      <w:tr w:rsidR="00126901" w:rsidRPr="006A7D30" w14:paraId="73F719CE" w14:textId="77777777" w:rsidTr="00EA32D7">
        <w:trPr>
          <w:trHeight w:val="228"/>
        </w:trPr>
        <w:tc>
          <w:tcPr>
            <w:tcW w:w="2121" w:type="dxa"/>
            <w:hideMark/>
          </w:tcPr>
          <w:p w14:paraId="24EAA77D" w14:textId="77777777" w:rsidR="00126901" w:rsidRPr="006A7D30" w:rsidRDefault="00126901" w:rsidP="00EA32D7">
            <w:pPr>
              <w:pStyle w:val="ListParagraph"/>
              <w:spacing w:line="360" w:lineRule="auto"/>
              <w:ind w:left="0"/>
              <w:rPr>
                <w:sz w:val="20"/>
                <w:szCs w:val="22"/>
                <w:cs/>
              </w:rPr>
            </w:pPr>
            <w:r w:rsidRPr="006A7D30">
              <w:rPr>
                <w:sz w:val="20"/>
                <w:szCs w:val="22"/>
              </w:rPr>
              <w:t>intendedRecipient</w:t>
            </w:r>
          </w:p>
        </w:tc>
        <w:tc>
          <w:tcPr>
            <w:tcW w:w="6231" w:type="dxa"/>
            <w:hideMark/>
          </w:tcPr>
          <w:p w14:paraId="592823ED" w14:textId="77777777" w:rsidR="00126901" w:rsidRPr="006A7D30" w:rsidRDefault="00126901" w:rsidP="00EA32D7">
            <w:pPr>
              <w:pStyle w:val="ListParagraph"/>
              <w:spacing w:line="360" w:lineRule="auto"/>
              <w:ind w:left="0"/>
              <w:rPr>
                <w:sz w:val="20"/>
                <w:szCs w:val="22"/>
                <w:cs/>
              </w:rPr>
            </w:pPr>
            <w:r w:rsidRPr="006A7D30">
              <w:rPr>
                <w:sz w:val="20"/>
                <w:szCs w:val="22"/>
              </w:rPr>
              <w:t>The organizations or persons for whom the SubmissionSet is intended.</w:t>
            </w:r>
          </w:p>
        </w:tc>
      </w:tr>
      <w:tr w:rsidR="00126901" w:rsidRPr="006A7D30" w14:paraId="7A8F6156" w14:textId="77777777" w:rsidTr="00EA32D7">
        <w:trPr>
          <w:trHeight w:val="445"/>
        </w:trPr>
        <w:tc>
          <w:tcPr>
            <w:tcW w:w="2121" w:type="dxa"/>
            <w:hideMark/>
          </w:tcPr>
          <w:p w14:paraId="69A5E473" w14:textId="77777777" w:rsidR="00126901" w:rsidRPr="006A7D30" w:rsidRDefault="00126901" w:rsidP="00EA32D7">
            <w:pPr>
              <w:pStyle w:val="ListParagraph"/>
              <w:spacing w:line="360" w:lineRule="auto"/>
              <w:ind w:left="0"/>
              <w:rPr>
                <w:sz w:val="20"/>
                <w:szCs w:val="22"/>
                <w:cs/>
              </w:rPr>
            </w:pPr>
            <w:r w:rsidRPr="006A7D30">
              <w:rPr>
                <w:sz w:val="20"/>
                <w:szCs w:val="22"/>
              </w:rPr>
              <w:t>limitedMetadata</w:t>
            </w:r>
          </w:p>
        </w:tc>
        <w:tc>
          <w:tcPr>
            <w:tcW w:w="6231" w:type="dxa"/>
            <w:hideMark/>
          </w:tcPr>
          <w:p w14:paraId="1C3A1048" w14:textId="77777777" w:rsidR="00126901" w:rsidRPr="006A7D30" w:rsidRDefault="00126901" w:rsidP="00EA32D7">
            <w:pPr>
              <w:pStyle w:val="ListParagraph"/>
              <w:spacing w:line="360" w:lineRule="auto"/>
              <w:ind w:left="0"/>
              <w:rPr>
                <w:sz w:val="20"/>
                <w:szCs w:val="22"/>
                <w:cs/>
              </w:rPr>
            </w:pPr>
            <w:r w:rsidRPr="006A7D30">
              <w:rPr>
                <w:sz w:val="20"/>
                <w:szCs w:val="22"/>
              </w:rPr>
              <w:t>A flag that the associated SubmissionSet was created using the less rigorous metadata requirements as defined for the Metadata-Limited Document Source.</w:t>
            </w:r>
          </w:p>
        </w:tc>
      </w:tr>
      <w:tr w:rsidR="00126901" w:rsidRPr="006A7D30" w14:paraId="278F94F7" w14:textId="77777777" w:rsidTr="00EA32D7">
        <w:trPr>
          <w:trHeight w:val="584"/>
        </w:trPr>
        <w:tc>
          <w:tcPr>
            <w:tcW w:w="2121" w:type="dxa"/>
            <w:hideMark/>
          </w:tcPr>
          <w:p w14:paraId="69960F82" w14:textId="77777777" w:rsidR="00126901" w:rsidRPr="006A7D30" w:rsidRDefault="00126901" w:rsidP="00EA32D7">
            <w:pPr>
              <w:pStyle w:val="ListParagraph"/>
              <w:spacing w:line="360" w:lineRule="auto"/>
              <w:ind w:left="0"/>
              <w:rPr>
                <w:sz w:val="20"/>
                <w:szCs w:val="22"/>
              </w:rPr>
            </w:pPr>
            <w:r w:rsidRPr="006A7D30">
              <w:rPr>
                <w:sz w:val="20"/>
                <w:szCs w:val="22"/>
              </w:rPr>
              <w:t>patientId</w:t>
            </w:r>
          </w:p>
        </w:tc>
        <w:tc>
          <w:tcPr>
            <w:tcW w:w="6231" w:type="dxa"/>
            <w:hideMark/>
          </w:tcPr>
          <w:p w14:paraId="3CDDE464" w14:textId="77777777" w:rsidR="00126901" w:rsidRPr="006A7D30" w:rsidRDefault="00126901" w:rsidP="00EA32D7">
            <w:pPr>
              <w:pStyle w:val="ListParagraph"/>
              <w:spacing w:line="360" w:lineRule="auto"/>
              <w:ind w:left="0"/>
              <w:rPr>
                <w:sz w:val="20"/>
                <w:szCs w:val="22"/>
                <w:cs/>
              </w:rPr>
            </w:pPr>
            <w:r w:rsidRPr="006A7D30">
              <w:rPr>
                <w:sz w:val="20"/>
                <w:szCs w:val="22"/>
              </w:rPr>
              <w:t>The patientId represents the primary subject of care of the SubmissionSet.</w:t>
            </w:r>
          </w:p>
        </w:tc>
      </w:tr>
      <w:tr w:rsidR="00126901" w:rsidRPr="006A7D30" w14:paraId="79017D0E" w14:textId="77777777" w:rsidTr="00EA32D7">
        <w:trPr>
          <w:trHeight w:val="584"/>
        </w:trPr>
        <w:tc>
          <w:tcPr>
            <w:tcW w:w="2121" w:type="dxa"/>
            <w:hideMark/>
          </w:tcPr>
          <w:p w14:paraId="4A5289E4" w14:textId="77777777" w:rsidR="00126901" w:rsidRPr="006A7D30" w:rsidRDefault="00126901" w:rsidP="00EA32D7">
            <w:pPr>
              <w:pStyle w:val="ListParagraph"/>
              <w:spacing w:line="360" w:lineRule="auto"/>
              <w:ind w:left="0"/>
              <w:rPr>
                <w:sz w:val="20"/>
                <w:szCs w:val="22"/>
                <w:cs/>
              </w:rPr>
            </w:pPr>
            <w:r w:rsidRPr="006A7D30">
              <w:rPr>
                <w:sz w:val="20"/>
                <w:szCs w:val="22"/>
              </w:rPr>
              <w:t>sourceId</w:t>
            </w:r>
          </w:p>
        </w:tc>
        <w:tc>
          <w:tcPr>
            <w:tcW w:w="6231" w:type="dxa"/>
            <w:hideMark/>
          </w:tcPr>
          <w:p w14:paraId="5B80D894" w14:textId="77777777" w:rsidR="00126901" w:rsidRPr="006A7D30" w:rsidRDefault="00126901" w:rsidP="00EA32D7">
            <w:pPr>
              <w:pStyle w:val="ListParagraph"/>
              <w:spacing w:line="360" w:lineRule="auto"/>
              <w:ind w:left="0"/>
              <w:rPr>
                <w:sz w:val="20"/>
                <w:szCs w:val="22"/>
                <w:cs/>
              </w:rPr>
            </w:pPr>
            <w:r w:rsidRPr="006A7D30">
              <w:rPr>
                <w:sz w:val="20"/>
                <w:szCs w:val="22"/>
              </w:rPr>
              <w:t>Identifier of the entity that contributed the SubmissionSet.</w:t>
            </w:r>
          </w:p>
        </w:tc>
      </w:tr>
      <w:tr w:rsidR="00126901" w:rsidRPr="006A7D30" w14:paraId="5F842ABB" w14:textId="77777777" w:rsidTr="00EA32D7">
        <w:trPr>
          <w:trHeight w:val="584"/>
        </w:trPr>
        <w:tc>
          <w:tcPr>
            <w:tcW w:w="2121" w:type="dxa"/>
            <w:hideMark/>
          </w:tcPr>
          <w:p w14:paraId="49277361" w14:textId="77777777" w:rsidR="00126901" w:rsidRPr="006A7D30" w:rsidRDefault="00126901" w:rsidP="00EA32D7">
            <w:pPr>
              <w:pStyle w:val="ListParagraph"/>
              <w:spacing w:line="360" w:lineRule="auto"/>
              <w:ind w:left="0"/>
              <w:rPr>
                <w:sz w:val="20"/>
                <w:szCs w:val="22"/>
                <w:cs/>
              </w:rPr>
            </w:pPr>
            <w:r w:rsidRPr="006A7D30">
              <w:rPr>
                <w:sz w:val="20"/>
                <w:szCs w:val="22"/>
              </w:rPr>
              <w:t>submissionTime</w:t>
            </w:r>
          </w:p>
        </w:tc>
        <w:tc>
          <w:tcPr>
            <w:tcW w:w="6231" w:type="dxa"/>
            <w:hideMark/>
          </w:tcPr>
          <w:p w14:paraId="09821C4B" w14:textId="77777777" w:rsidR="00126901" w:rsidRPr="006A7D30" w:rsidRDefault="00126901" w:rsidP="00EA32D7">
            <w:pPr>
              <w:pStyle w:val="ListParagraph"/>
              <w:spacing w:line="360" w:lineRule="auto"/>
              <w:ind w:left="0"/>
              <w:rPr>
                <w:sz w:val="20"/>
                <w:szCs w:val="22"/>
                <w:cs/>
              </w:rPr>
            </w:pPr>
            <w:r w:rsidRPr="006A7D30">
              <w:rPr>
                <w:sz w:val="20"/>
                <w:szCs w:val="22"/>
              </w:rPr>
              <w:t>Point in time at the creating entity when the SubmissionSet was created</w:t>
            </w:r>
          </w:p>
        </w:tc>
      </w:tr>
      <w:tr w:rsidR="00126901" w:rsidRPr="006A7D30" w14:paraId="2B6BE922" w14:textId="77777777" w:rsidTr="00EA32D7">
        <w:trPr>
          <w:trHeight w:val="584"/>
        </w:trPr>
        <w:tc>
          <w:tcPr>
            <w:tcW w:w="2121" w:type="dxa"/>
            <w:hideMark/>
          </w:tcPr>
          <w:p w14:paraId="6C683EB1" w14:textId="77777777" w:rsidR="00126901" w:rsidRPr="006A7D30" w:rsidRDefault="00126901" w:rsidP="00EA32D7">
            <w:pPr>
              <w:pStyle w:val="ListParagraph"/>
              <w:spacing w:line="360" w:lineRule="auto"/>
              <w:ind w:left="0"/>
              <w:rPr>
                <w:sz w:val="20"/>
                <w:szCs w:val="22"/>
                <w:cs/>
              </w:rPr>
            </w:pPr>
            <w:r w:rsidRPr="006A7D30">
              <w:rPr>
                <w:sz w:val="20"/>
                <w:szCs w:val="22"/>
              </w:rPr>
              <w:t>title</w:t>
            </w:r>
          </w:p>
        </w:tc>
        <w:tc>
          <w:tcPr>
            <w:tcW w:w="6231" w:type="dxa"/>
            <w:hideMark/>
          </w:tcPr>
          <w:p w14:paraId="763A08AE" w14:textId="77777777" w:rsidR="00126901" w:rsidRPr="006A7D30" w:rsidRDefault="00126901" w:rsidP="00EA32D7">
            <w:pPr>
              <w:pStyle w:val="ListParagraph"/>
              <w:spacing w:line="360" w:lineRule="auto"/>
              <w:ind w:left="0"/>
              <w:rPr>
                <w:sz w:val="20"/>
                <w:szCs w:val="22"/>
                <w:cs/>
              </w:rPr>
            </w:pPr>
            <w:r w:rsidRPr="006A7D30">
              <w:rPr>
                <w:sz w:val="20"/>
                <w:szCs w:val="22"/>
              </w:rPr>
              <w:t>The title of the SubmissionSet.</w:t>
            </w:r>
          </w:p>
        </w:tc>
      </w:tr>
      <w:tr w:rsidR="00126901" w:rsidRPr="006A7D30" w14:paraId="059BED17" w14:textId="77777777" w:rsidTr="00EA32D7">
        <w:trPr>
          <w:trHeight w:val="584"/>
        </w:trPr>
        <w:tc>
          <w:tcPr>
            <w:tcW w:w="2121" w:type="dxa"/>
            <w:hideMark/>
          </w:tcPr>
          <w:p w14:paraId="65DB82CF" w14:textId="77777777" w:rsidR="00126901" w:rsidRPr="006A7D30" w:rsidRDefault="00126901" w:rsidP="00EA32D7">
            <w:pPr>
              <w:pStyle w:val="ListParagraph"/>
              <w:spacing w:line="360" w:lineRule="auto"/>
              <w:ind w:left="0"/>
              <w:rPr>
                <w:sz w:val="20"/>
                <w:szCs w:val="22"/>
                <w:cs/>
              </w:rPr>
            </w:pPr>
            <w:r w:rsidRPr="006A7D30">
              <w:rPr>
                <w:sz w:val="20"/>
                <w:szCs w:val="22"/>
              </w:rPr>
              <w:t>uniqueId</w:t>
            </w:r>
          </w:p>
        </w:tc>
        <w:tc>
          <w:tcPr>
            <w:tcW w:w="6231" w:type="dxa"/>
            <w:hideMark/>
          </w:tcPr>
          <w:p w14:paraId="313627A7" w14:textId="77777777" w:rsidR="00126901" w:rsidRPr="006A7D30" w:rsidRDefault="00126901" w:rsidP="00EA32D7">
            <w:pPr>
              <w:pStyle w:val="ListParagraph"/>
              <w:spacing w:line="360" w:lineRule="auto"/>
              <w:ind w:left="0"/>
              <w:rPr>
                <w:sz w:val="20"/>
                <w:szCs w:val="22"/>
                <w:cs/>
              </w:rPr>
            </w:pPr>
            <w:r w:rsidRPr="006A7D30">
              <w:rPr>
                <w:sz w:val="20"/>
                <w:szCs w:val="22"/>
              </w:rPr>
              <w:t>Globally unique identifier for the SubmissionSet assigned by the creating entity.</w:t>
            </w:r>
          </w:p>
        </w:tc>
      </w:tr>
    </w:tbl>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456"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456"/>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126901" w:rsidRPr="006A7D30" w14:paraId="610B093B" w14:textId="77777777" w:rsidTr="00EA32D7">
        <w:trPr>
          <w:trHeight w:val="325"/>
        </w:trPr>
        <w:tc>
          <w:tcPr>
            <w:tcW w:w="2122" w:type="dxa"/>
            <w:hideMark/>
          </w:tcPr>
          <w:p w14:paraId="5B857204" w14:textId="77777777" w:rsidR="00126901" w:rsidRPr="006A7D30" w:rsidRDefault="00126901" w:rsidP="00EA32D7">
            <w:pPr>
              <w:pStyle w:val="ListParagraph"/>
              <w:spacing w:line="360" w:lineRule="auto"/>
              <w:ind w:left="0"/>
              <w:rPr>
                <w:sz w:val="20"/>
                <w:szCs w:val="22"/>
              </w:rPr>
            </w:pPr>
            <w:r w:rsidRPr="006A7D30">
              <w:rPr>
                <w:b/>
                <w:bCs/>
                <w:sz w:val="20"/>
                <w:szCs w:val="22"/>
              </w:rPr>
              <w:t>Folder Metadata Attributes</w:t>
            </w:r>
          </w:p>
        </w:tc>
        <w:tc>
          <w:tcPr>
            <w:tcW w:w="6230" w:type="dxa"/>
            <w:hideMark/>
          </w:tcPr>
          <w:p w14:paraId="2973F858" w14:textId="77777777" w:rsidR="00126901" w:rsidRPr="006A7D30" w:rsidRDefault="00126901" w:rsidP="00EA32D7">
            <w:pPr>
              <w:pStyle w:val="ListParagraph"/>
              <w:spacing w:line="360" w:lineRule="auto"/>
              <w:ind w:left="0"/>
              <w:rPr>
                <w:sz w:val="20"/>
                <w:szCs w:val="22"/>
                <w:cs/>
              </w:rPr>
            </w:pPr>
            <w:r w:rsidRPr="006A7D30">
              <w:rPr>
                <w:b/>
                <w:bCs/>
                <w:sz w:val="20"/>
                <w:szCs w:val="22"/>
              </w:rPr>
              <w:t>Description</w:t>
            </w:r>
          </w:p>
        </w:tc>
      </w:tr>
      <w:tr w:rsidR="00126901" w:rsidRPr="006A7D30" w14:paraId="45A4DA36" w14:textId="77777777" w:rsidTr="00EA32D7">
        <w:trPr>
          <w:trHeight w:val="193"/>
        </w:trPr>
        <w:tc>
          <w:tcPr>
            <w:tcW w:w="2122" w:type="dxa"/>
            <w:hideMark/>
          </w:tcPr>
          <w:p w14:paraId="7F6DFE49" w14:textId="77777777" w:rsidR="00126901" w:rsidRPr="006A7D30" w:rsidRDefault="00126901" w:rsidP="00EA32D7">
            <w:pPr>
              <w:pStyle w:val="ListParagraph"/>
              <w:spacing w:line="360" w:lineRule="auto"/>
              <w:ind w:left="0"/>
              <w:rPr>
                <w:sz w:val="20"/>
                <w:szCs w:val="22"/>
                <w:cs/>
              </w:rPr>
            </w:pPr>
            <w:r w:rsidRPr="006A7D30">
              <w:rPr>
                <w:sz w:val="20"/>
                <w:szCs w:val="22"/>
              </w:rPr>
              <w:t>availabilityStatus</w:t>
            </w:r>
          </w:p>
        </w:tc>
        <w:tc>
          <w:tcPr>
            <w:tcW w:w="6230" w:type="dxa"/>
            <w:hideMark/>
          </w:tcPr>
          <w:p w14:paraId="39C13F44" w14:textId="77777777" w:rsidR="00126901" w:rsidRPr="006A7D30" w:rsidRDefault="00126901" w:rsidP="00EA32D7">
            <w:pPr>
              <w:pStyle w:val="ListParagraph"/>
              <w:spacing w:line="360" w:lineRule="auto"/>
              <w:ind w:left="0"/>
              <w:rPr>
                <w:sz w:val="20"/>
                <w:szCs w:val="22"/>
                <w:cs/>
              </w:rPr>
            </w:pPr>
            <w:r w:rsidRPr="006A7D30">
              <w:rPr>
                <w:sz w:val="20"/>
                <w:szCs w:val="22"/>
              </w:rPr>
              <w:t>The lifecycle status of the Folder.</w:t>
            </w:r>
          </w:p>
        </w:tc>
      </w:tr>
      <w:tr w:rsidR="00126901" w:rsidRPr="006A7D30" w14:paraId="06A2A301" w14:textId="77777777" w:rsidTr="00EA32D7">
        <w:trPr>
          <w:trHeight w:val="270"/>
        </w:trPr>
        <w:tc>
          <w:tcPr>
            <w:tcW w:w="2122" w:type="dxa"/>
            <w:hideMark/>
          </w:tcPr>
          <w:p w14:paraId="60542088" w14:textId="77777777" w:rsidR="00126901" w:rsidRPr="006A7D30" w:rsidRDefault="00126901" w:rsidP="00EA32D7">
            <w:pPr>
              <w:pStyle w:val="ListParagraph"/>
              <w:spacing w:line="360" w:lineRule="auto"/>
              <w:ind w:left="0"/>
              <w:rPr>
                <w:sz w:val="20"/>
                <w:szCs w:val="22"/>
                <w:cs/>
              </w:rPr>
            </w:pPr>
            <w:r w:rsidRPr="006A7D30">
              <w:rPr>
                <w:sz w:val="20"/>
                <w:szCs w:val="22"/>
              </w:rPr>
              <w:t>codeList</w:t>
            </w:r>
          </w:p>
        </w:tc>
        <w:tc>
          <w:tcPr>
            <w:tcW w:w="6230" w:type="dxa"/>
            <w:hideMark/>
          </w:tcPr>
          <w:p w14:paraId="1670F639" w14:textId="77777777" w:rsidR="00126901" w:rsidRPr="006A7D30" w:rsidRDefault="00126901" w:rsidP="00EA32D7">
            <w:pPr>
              <w:pStyle w:val="ListParagraph"/>
              <w:spacing w:line="360" w:lineRule="auto"/>
              <w:ind w:left="0"/>
              <w:rPr>
                <w:sz w:val="20"/>
                <w:szCs w:val="22"/>
                <w:cs/>
              </w:rPr>
            </w:pPr>
            <w:r w:rsidRPr="006A7D30">
              <w:rPr>
                <w:sz w:val="20"/>
                <w:szCs w:val="22"/>
              </w:rPr>
              <w:t>The set of codes specifying the type of clinical activities that resulted in placing DocumentEntry objects in the Folder.</w:t>
            </w:r>
          </w:p>
        </w:tc>
      </w:tr>
      <w:tr w:rsidR="00126901" w:rsidRPr="006A7D30" w14:paraId="1C3C82F9" w14:textId="77777777" w:rsidTr="00EA32D7">
        <w:trPr>
          <w:trHeight w:val="138"/>
        </w:trPr>
        <w:tc>
          <w:tcPr>
            <w:tcW w:w="2122" w:type="dxa"/>
            <w:hideMark/>
          </w:tcPr>
          <w:p w14:paraId="28541CFB" w14:textId="77777777" w:rsidR="00126901" w:rsidRPr="006A7D30" w:rsidRDefault="00126901" w:rsidP="00EA32D7">
            <w:pPr>
              <w:pStyle w:val="ListParagraph"/>
              <w:spacing w:line="360" w:lineRule="auto"/>
              <w:ind w:left="0"/>
              <w:rPr>
                <w:sz w:val="20"/>
                <w:szCs w:val="22"/>
                <w:cs/>
              </w:rPr>
            </w:pPr>
            <w:r w:rsidRPr="006A7D30">
              <w:rPr>
                <w:sz w:val="20"/>
                <w:szCs w:val="22"/>
              </w:rPr>
              <w:t>comments</w:t>
            </w:r>
          </w:p>
        </w:tc>
        <w:tc>
          <w:tcPr>
            <w:tcW w:w="6230" w:type="dxa"/>
            <w:hideMark/>
          </w:tcPr>
          <w:p w14:paraId="3DE884D4" w14:textId="77777777" w:rsidR="00126901" w:rsidRPr="006A7D30" w:rsidRDefault="00126901" w:rsidP="00EA32D7">
            <w:pPr>
              <w:pStyle w:val="ListParagraph"/>
              <w:spacing w:line="360" w:lineRule="auto"/>
              <w:ind w:left="0"/>
              <w:rPr>
                <w:sz w:val="20"/>
                <w:szCs w:val="22"/>
                <w:cs/>
              </w:rPr>
            </w:pPr>
            <w:r w:rsidRPr="006A7D30">
              <w:rPr>
                <w:sz w:val="20"/>
                <w:szCs w:val="22"/>
              </w:rPr>
              <w:t>Comments associated with the Folder.</w:t>
            </w:r>
          </w:p>
        </w:tc>
      </w:tr>
      <w:tr w:rsidR="00126901" w:rsidRPr="006A7D30" w14:paraId="4965C6E4" w14:textId="77777777" w:rsidTr="00EA32D7">
        <w:trPr>
          <w:trHeight w:val="70"/>
        </w:trPr>
        <w:tc>
          <w:tcPr>
            <w:tcW w:w="2122" w:type="dxa"/>
            <w:hideMark/>
          </w:tcPr>
          <w:p w14:paraId="587948A5" w14:textId="77777777" w:rsidR="00126901" w:rsidRPr="006A7D30" w:rsidRDefault="00126901" w:rsidP="00EA32D7">
            <w:pPr>
              <w:pStyle w:val="ListParagraph"/>
              <w:spacing w:line="360" w:lineRule="auto"/>
              <w:ind w:left="0"/>
              <w:rPr>
                <w:sz w:val="20"/>
                <w:szCs w:val="22"/>
                <w:cs/>
              </w:rPr>
            </w:pPr>
            <w:r w:rsidRPr="006A7D30">
              <w:rPr>
                <w:sz w:val="20"/>
                <w:szCs w:val="22"/>
              </w:rPr>
              <w:t>entryUUID</w:t>
            </w:r>
          </w:p>
        </w:tc>
        <w:tc>
          <w:tcPr>
            <w:tcW w:w="6230" w:type="dxa"/>
            <w:hideMark/>
          </w:tcPr>
          <w:p w14:paraId="3FE4D901" w14:textId="77777777" w:rsidR="00126901" w:rsidRPr="006A7D30" w:rsidRDefault="00126901" w:rsidP="00EA32D7">
            <w:pPr>
              <w:pStyle w:val="ListParagraph"/>
              <w:spacing w:line="360" w:lineRule="auto"/>
              <w:ind w:left="0"/>
              <w:rPr>
                <w:sz w:val="20"/>
                <w:szCs w:val="22"/>
                <w:cs/>
              </w:rPr>
            </w:pPr>
            <w:r w:rsidRPr="006A7D30">
              <w:rPr>
                <w:sz w:val="20"/>
                <w:szCs w:val="22"/>
              </w:rPr>
              <w:t>A globally unique identifier used to manage the entry.</w:t>
            </w:r>
          </w:p>
        </w:tc>
      </w:tr>
      <w:tr w:rsidR="00126901" w:rsidRPr="006A7D30" w14:paraId="07A72EE4" w14:textId="77777777" w:rsidTr="00EA32D7">
        <w:trPr>
          <w:trHeight w:val="134"/>
        </w:trPr>
        <w:tc>
          <w:tcPr>
            <w:tcW w:w="2122" w:type="dxa"/>
            <w:hideMark/>
          </w:tcPr>
          <w:p w14:paraId="608BF643" w14:textId="77777777" w:rsidR="00126901" w:rsidRPr="006A7D30" w:rsidRDefault="00126901" w:rsidP="00EA32D7">
            <w:pPr>
              <w:pStyle w:val="ListParagraph"/>
              <w:spacing w:line="360" w:lineRule="auto"/>
              <w:ind w:left="0"/>
              <w:rPr>
                <w:sz w:val="20"/>
                <w:szCs w:val="22"/>
                <w:cs/>
              </w:rPr>
            </w:pPr>
            <w:r w:rsidRPr="006A7D30">
              <w:rPr>
                <w:sz w:val="20"/>
                <w:szCs w:val="22"/>
              </w:rPr>
              <w:t>homeCommunityId</w:t>
            </w:r>
          </w:p>
        </w:tc>
        <w:tc>
          <w:tcPr>
            <w:tcW w:w="6230" w:type="dxa"/>
            <w:hideMark/>
          </w:tcPr>
          <w:p w14:paraId="74735595" w14:textId="77777777" w:rsidR="00126901" w:rsidRPr="006A7D30" w:rsidRDefault="00126901" w:rsidP="00EA32D7">
            <w:pPr>
              <w:pStyle w:val="ListParagraph"/>
              <w:spacing w:line="360" w:lineRule="auto"/>
              <w:ind w:left="0"/>
              <w:rPr>
                <w:sz w:val="20"/>
                <w:szCs w:val="22"/>
                <w:cs/>
              </w:rPr>
            </w:pPr>
            <w:r w:rsidRPr="006A7D30">
              <w:rPr>
                <w:sz w:val="20"/>
                <w:szCs w:val="22"/>
              </w:rPr>
              <w:t>A globally unique identifier for a community.</w:t>
            </w:r>
          </w:p>
        </w:tc>
      </w:tr>
      <w:tr w:rsidR="00126901" w:rsidRPr="006A7D30" w14:paraId="61CE26B6" w14:textId="77777777" w:rsidTr="00EA32D7">
        <w:trPr>
          <w:trHeight w:val="70"/>
        </w:trPr>
        <w:tc>
          <w:tcPr>
            <w:tcW w:w="2122" w:type="dxa"/>
            <w:hideMark/>
          </w:tcPr>
          <w:p w14:paraId="33BE9AC0" w14:textId="77777777" w:rsidR="00126901" w:rsidRPr="006A7D30" w:rsidRDefault="00126901" w:rsidP="00EA32D7">
            <w:pPr>
              <w:pStyle w:val="ListParagraph"/>
              <w:spacing w:line="360" w:lineRule="auto"/>
              <w:ind w:left="0"/>
              <w:rPr>
                <w:sz w:val="20"/>
                <w:szCs w:val="22"/>
                <w:cs/>
              </w:rPr>
            </w:pPr>
            <w:r w:rsidRPr="006A7D30">
              <w:rPr>
                <w:sz w:val="20"/>
                <w:szCs w:val="22"/>
              </w:rPr>
              <w:t>lastUpdateTime</w:t>
            </w:r>
          </w:p>
        </w:tc>
        <w:tc>
          <w:tcPr>
            <w:tcW w:w="6230" w:type="dxa"/>
            <w:hideMark/>
          </w:tcPr>
          <w:p w14:paraId="32437AE3" w14:textId="77777777" w:rsidR="00126901" w:rsidRPr="006A7D30" w:rsidRDefault="00126901" w:rsidP="00EA32D7">
            <w:pPr>
              <w:pStyle w:val="ListParagraph"/>
              <w:spacing w:line="360" w:lineRule="auto"/>
              <w:ind w:left="0"/>
              <w:rPr>
                <w:sz w:val="20"/>
                <w:szCs w:val="22"/>
                <w:cs/>
              </w:rPr>
            </w:pPr>
            <w:r w:rsidRPr="006A7D30">
              <w:rPr>
                <w:sz w:val="20"/>
                <w:szCs w:val="22"/>
              </w:rPr>
              <w:t>Most recent point in time that the Folder has been modified.</w:t>
            </w:r>
          </w:p>
        </w:tc>
      </w:tr>
      <w:tr w:rsidR="00126901" w:rsidRPr="006A7D30" w14:paraId="2713032C" w14:textId="77777777" w:rsidTr="00EA32D7">
        <w:trPr>
          <w:trHeight w:val="584"/>
        </w:trPr>
        <w:tc>
          <w:tcPr>
            <w:tcW w:w="2122" w:type="dxa"/>
            <w:hideMark/>
          </w:tcPr>
          <w:p w14:paraId="3CB00290" w14:textId="77777777" w:rsidR="00126901" w:rsidRPr="006A7D30" w:rsidRDefault="00126901" w:rsidP="00EA32D7">
            <w:pPr>
              <w:pStyle w:val="ListParagraph"/>
              <w:spacing w:line="360" w:lineRule="auto"/>
              <w:ind w:left="0"/>
              <w:rPr>
                <w:sz w:val="20"/>
                <w:szCs w:val="22"/>
                <w:cs/>
              </w:rPr>
            </w:pPr>
            <w:r w:rsidRPr="006A7D30">
              <w:rPr>
                <w:sz w:val="20"/>
                <w:szCs w:val="22"/>
              </w:rPr>
              <w:t>limitedMetadata</w:t>
            </w:r>
          </w:p>
        </w:tc>
        <w:tc>
          <w:tcPr>
            <w:tcW w:w="6230" w:type="dxa"/>
            <w:hideMark/>
          </w:tcPr>
          <w:p w14:paraId="475F1E1C" w14:textId="77777777" w:rsidR="00126901" w:rsidRPr="006A7D30" w:rsidRDefault="00126901" w:rsidP="00EA32D7">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126901" w:rsidRPr="006A7D30" w14:paraId="765B0C17" w14:textId="77777777" w:rsidTr="00EA32D7">
        <w:trPr>
          <w:trHeight w:val="131"/>
        </w:trPr>
        <w:tc>
          <w:tcPr>
            <w:tcW w:w="2122" w:type="dxa"/>
            <w:hideMark/>
          </w:tcPr>
          <w:p w14:paraId="1F6D7126" w14:textId="77777777" w:rsidR="00126901" w:rsidRPr="006A7D30" w:rsidRDefault="00126901" w:rsidP="00EA32D7">
            <w:pPr>
              <w:pStyle w:val="ListParagraph"/>
              <w:spacing w:line="360" w:lineRule="auto"/>
              <w:ind w:left="0"/>
              <w:rPr>
                <w:sz w:val="20"/>
                <w:szCs w:val="22"/>
                <w:cs/>
              </w:rPr>
            </w:pPr>
            <w:r w:rsidRPr="006A7D30">
              <w:rPr>
                <w:sz w:val="20"/>
                <w:szCs w:val="22"/>
              </w:rPr>
              <w:t>patientId</w:t>
            </w:r>
          </w:p>
        </w:tc>
        <w:tc>
          <w:tcPr>
            <w:tcW w:w="6230" w:type="dxa"/>
            <w:hideMark/>
          </w:tcPr>
          <w:p w14:paraId="449A8131" w14:textId="77777777" w:rsidR="00126901" w:rsidRPr="006A7D30" w:rsidRDefault="00126901" w:rsidP="00EA32D7">
            <w:pPr>
              <w:pStyle w:val="ListParagraph"/>
              <w:spacing w:line="360" w:lineRule="auto"/>
              <w:ind w:left="0"/>
              <w:rPr>
                <w:sz w:val="20"/>
                <w:szCs w:val="22"/>
                <w:cs/>
              </w:rPr>
            </w:pPr>
            <w:r w:rsidRPr="006A7D30">
              <w:rPr>
                <w:sz w:val="20"/>
                <w:szCs w:val="22"/>
              </w:rPr>
              <w:t>The patientId represents the primary subject of care of the Folder.</w:t>
            </w:r>
          </w:p>
        </w:tc>
      </w:tr>
      <w:tr w:rsidR="00126901" w:rsidRPr="006A7D30" w14:paraId="1A6DFDE9" w14:textId="77777777" w:rsidTr="00EA32D7">
        <w:trPr>
          <w:trHeight w:val="193"/>
        </w:trPr>
        <w:tc>
          <w:tcPr>
            <w:tcW w:w="2122" w:type="dxa"/>
            <w:hideMark/>
          </w:tcPr>
          <w:p w14:paraId="1DEBBFA6" w14:textId="77777777" w:rsidR="00126901" w:rsidRPr="006A7D30" w:rsidRDefault="00126901" w:rsidP="00EA32D7">
            <w:pPr>
              <w:pStyle w:val="ListParagraph"/>
              <w:spacing w:line="360" w:lineRule="auto"/>
              <w:ind w:left="0"/>
              <w:rPr>
                <w:sz w:val="20"/>
                <w:szCs w:val="22"/>
                <w:cs/>
              </w:rPr>
            </w:pPr>
            <w:r w:rsidRPr="006A7D30">
              <w:rPr>
                <w:sz w:val="20"/>
                <w:szCs w:val="22"/>
              </w:rPr>
              <w:t>title</w:t>
            </w:r>
          </w:p>
        </w:tc>
        <w:tc>
          <w:tcPr>
            <w:tcW w:w="6230" w:type="dxa"/>
            <w:hideMark/>
          </w:tcPr>
          <w:p w14:paraId="78240F5B" w14:textId="77777777" w:rsidR="00126901" w:rsidRPr="006A7D30" w:rsidRDefault="00126901" w:rsidP="00EA32D7">
            <w:pPr>
              <w:pStyle w:val="ListParagraph"/>
              <w:spacing w:line="360" w:lineRule="auto"/>
              <w:ind w:left="0"/>
              <w:rPr>
                <w:sz w:val="20"/>
                <w:szCs w:val="22"/>
                <w:cs/>
              </w:rPr>
            </w:pPr>
            <w:r w:rsidRPr="006A7D30">
              <w:rPr>
                <w:sz w:val="20"/>
                <w:szCs w:val="22"/>
              </w:rPr>
              <w:t>The title of the Folder</w:t>
            </w:r>
          </w:p>
        </w:tc>
      </w:tr>
      <w:tr w:rsidR="00126901" w:rsidRPr="006A7D30" w14:paraId="059C04CB" w14:textId="77777777" w:rsidTr="00EA32D7">
        <w:trPr>
          <w:trHeight w:val="269"/>
        </w:trPr>
        <w:tc>
          <w:tcPr>
            <w:tcW w:w="2122" w:type="dxa"/>
            <w:hideMark/>
          </w:tcPr>
          <w:p w14:paraId="08B2A432" w14:textId="77777777" w:rsidR="00126901" w:rsidRPr="006A7D30" w:rsidRDefault="00126901" w:rsidP="00EA32D7">
            <w:pPr>
              <w:pStyle w:val="ListParagraph"/>
              <w:spacing w:line="360" w:lineRule="auto"/>
              <w:ind w:left="0"/>
              <w:rPr>
                <w:sz w:val="20"/>
                <w:szCs w:val="22"/>
                <w:cs/>
              </w:rPr>
            </w:pPr>
            <w:r w:rsidRPr="006A7D30">
              <w:rPr>
                <w:sz w:val="20"/>
                <w:szCs w:val="22"/>
              </w:rPr>
              <w:t>uniqueId</w:t>
            </w:r>
          </w:p>
        </w:tc>
        <w:tc>
          <w:tcPr>
            <w:tcW w:w="6230" w:type="dxa"/>
            <w:hideMark/>
          </w:tcPr>
          <w:p w14:paraId="4851CFC1" w14:textId="77777777" w:rsidR="00126901" w:rsidRPr="006A7D30" w:rsidRDefault="00126901" w:rsidP="00EA32D7">
            <w:pPr>
              <w:pStyle w:val="ListParagraph"/>
              <w:spacing w:line="360" w:lineRule="auto"/>
              <w:ind w:left="0"/>
              <w:rPr>
                <w:sz w:val="20"/>
                <w:szCs w:val="22"/>
                <w:cs/>
              </w:rPr>
            </w:pPr>
            <w:r w:rsidRPr="006A7D30">
              <w:rPr>
                <w:sz w:val="20"/>
                <w:szCs w:val="22"/>
              </w:rPr>
              <w:t>Globally unique identifier for the Folder.</w:t>
            </w:r>
          </w:p>
        </w:tc>
      </w:tr>
    </w:tbl>
    <w:p w14:paraId="4D70A5E1" w14:textId="77777777" w:rsidR="00126901" w:rsidRPr="006A7D30" w:rsidRDefault="00126901" w:rsidP="00126901">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457" w:name="TableA3"/>
      <w:r w:rsidR="00917805">
        <w:rPr>
          <w:rFonts w:ascii="Times New Roman" w:hAnsi="Times New Roman" w:cs="Times New Roman"/>
          <w:sz w:val="24"/>
          <w:szCs w:val="24"/>
        </w:rPr>
        <w:t xml:space="preserve">Table A-3 </w:t>
      </w:r>
      <w:r w:rsidRPr="00A24A12">
        <w:rPr>
          <w:rFonts w:ascii="Times New Roman" w:hAnsi="Times New Roman" w:cs="Times New Roman"/>
          <w:sz w:val="24"/>
          <w:szCs w:val="24"/>
        </w:rPr>
        <w:t>DocumentEntry</w:t>
      </w:r>
      <w:bookmarkEnd w:id="457"/>
    </w:p>
    <w:tbl>
      <w:tblPr>
        <w:tblStyle w:val="TableGrid"/>
        <w:tblW w:w="8500" w:type="dxa"/>
        <w:jc w:val="center"/>
        <w:tblLook w:val="04A0" w:firstRow="1" w:lastRow="0" w:firstColumn="1" w:lastColumn="0" w:noHBand="0" w:noVBand="1"/>
      </w:tblPr>
      <w:tblGrid>
        <w:gridCol w:w="2263"/>
        <w:gridCol w:w="6237"/>
      </w:tblGrid>
      <w:tr w:rsidR="00126901" w:rsidRPr="006A7D30" w14:paraId="41EDC89E" w14:textId="77777777" w:rsidTr="00EA32D7">
        <w:trPr>
          <w:trHeight w:val="338"/>
          <w:jc w:val="center"/>
        </w:trPr>
        <w:tc>
          <w:tcPr>
            <w:tcW w:w="2263" w:type="dxa"/>
            <w:hideMark/>
          </w:tcPr>
          <w:p w14:paraId="0C76E422" w14:textId="77777777" w:rsidR="00126901" w:rsidRPr="006A7D30" w:rsidRDefault="00126901" w:rsidP="00EA32D7">
            <w:pPr>
              <w:pStyle w:val="ListParagraph"/>
              <w:spacing w:line="360" w:lineRule="auto"/>
              <w:ind w:left="0"/>
              <w:rPr>
                <w:sz w:val="20"/>
                <w:szCs w:val="22"/>
              </w:rPr>
            </w:pPr>
            <w:r w:rsidRPr="006A7D30">
              <w:rPr>
                <w:b/>
                <w:bCs/>
                <w:sz w:val="20"/>
                <w:szCs w:val="22"/>
              </w:rPr>
              <w:t>DocumentEntry Metadata Attributes</w:t>
            </w:r>
          </w:p>
        </w:tc>
        <w:tc>
          <w:tcPr>
            <w:tcW w:w="6237" w:type="dxa"/>
            <w:hideMark/>
          </w:tcPr>
          <w:p w14:paraId="481AA9B8" w14:textId="77777777" w:rsidR="00126901" w:rsidRPr="006A7D30" w:rsidRDefault="00126901" w:rsidP="00EA32D7">
            <w:pPr>
              <w:pStyle w:val="ListParagraph"/>
              <w:spacing w:line="360" w:lineRule="auto"/>
              <w:ind w:left="0"/>
              <w:rPr>
                <w:sz w:val="20"/>
                <w:szCs w:val="22"/>
                <w:cs/>
              </w:rPr>
            </w:pPr>
            <w:r w:rsidRPr="006A7D30">
              <w:rPr>
                <w:b/>
                <w:bCs/>
                <w:sz w:val="20"/>
                <w:szCs w:val="22"/>
              </w:rPr>
              <w:t>Description</w:t>
            </w:r>
          </w:p>
        </w:tc>
      </w:tr>
      <w:tr w:rsidR="00126901" w:rsidRPr="006A7D30" w14:paraId="63CE237B" w14:textId="77777777" w:rsidTr="00EA32D7">
        <w:trPr>
          <w:trHeight w:val="584"/>
          <w:jc w:val="center"/>
        </w:trPr>
        <w:tc>
          <w:tcPr>
            <w:tcW w:w="2263" w:type="dxa"/>
            <w:hideMark/>
          </w:tcPr>
          <w:p w14:paraId="5A3627E5" w14:textId="77777777" w:rsidR="00126901" w:rsidRPr="006A7D30" w:rsidRDefault="00126901" w:rsidP="00EA32D7">
            <w:pPr>
              <w:pStyle w:val="ListParagraph"/>
              <w:spacing w:line="360" w:lineRule="auto"/>
              <w:ind w:left="0"/>
              <w:rPr>
                <w:sz w:val="20"/>
                <w:szCs w:val="22"/>
                <w:cs/>
              </w:rPr>
            </w:pPr>
            <w:r w:rsidRPr="006A7D30">
              <w:rPr>
                <w:sz w:val="20"/>
                <w:szCs w:val="22"/>
              </w:rPr>
              <w:t>author</w:t>
            </w:r>
          </w:p>
        </w:tc>
        <w:tc>
          <w:tcPr>
            <w:tcW w:w="6237" w:type="dxa"/>
            <w:hideMark/>
          </w:tcPr>
          <w:p w14:paraId="6AA55581" w14:textId="77777777" w:rsidR="00126901" w:rsidRPr="006A7D30" w:rsidRDefault="00126901" w:rsidP="00EA32D7">
            <w:pPr>
              <w:pStyle w:val="ListParagraph"/>
              <w:spacing w:line="360" w:lineRule="auto"/>
              <w:ind w:left="0"/>
              <w:rPr>
                <w:sz w:val="20"/>
                <w:szCs w:val="22"/>
                <w:cs/>
              </w:rPr>
            </w:pPr>
            <w:r w:rsidRPr="006A7D30">
              <w:rPr>
                <w:sz w:val="20"/>
                <w:szCs w:val="22"/>
              </w:rPr>
              <w:t>The humans and/or machines that authored the document. This attribute contains the sub-attributes: authorInstitution, authorPerson, authorRole, authorSpecialty and authorTelecommunication.</w:t>
            </w:r>
          </w:p>
        </w:tc>
      </w:tr>
      <w:tr w:rsidR="00126901" w:rsidRPr="006A7D30" w14:paraId="0D86DFB9" w14:textId="77777777" w:rsidTr="00EA32D7">
        <w:trPr>
          <w:trHeight w:val="382"/>
          <w:jc w:val="center"/>
        </w:trPr>
        <w:tc>
          <w:tcPr>
            <w:tcW w:w="2263" w:type="dxa"/>
            <w:hideMark/>
          </w:tcPr>
          <w:p w14:paraId="76341BEB" w14:textId="77777777" w:rsidR="00126901" w:rsidRPr="006A7D30" w:rsidRDefault="00126901" w:rsidP="00EA32D7">
            <w:pPr>
              <w:pStyle w:val="ListParagraph"/>
              <w:spacing w:line="360" w:lineRule="auto"/>
              <w:ind w:left="0"/>
              <w:rPr>
                <w:sz w:val="20"/>
                <w:szCs w:val="22"/>
                <w:cs/>
              </w:rPr>
            </w:pPr>
            <w:r w:rsidRPr="006A7D30">
              <w:rPr>
                <w:sz w:val="20"/>
                <w:szCs w:val="22"/>
              </w:rPr>
              <w:t>availabilityStatus</w:t>
            </w:r>
          </w:p>
        </w:tc>
        <w:tc>
          <w:tcPr>
            <w:tcW w:w="6237" w:type="dxa"/>
            <w:hideMark/>
          </w:tcPr>
          <w:p w14:paraId="481FF856" w14:textId="77777777" w:rsidR="00126901" w:rsidRPr="006A7D30" w:rsidRDefault="00126901" w:rsidP="00EA32D7">
            <w:pPr>
              <w:pStyle w:val="ListParagraph"/>
              <w:spacing w:line="360" w:lineRule="auto"/>
              <w:ind w:left="0"/>
              <w:rPr>
                <w:sz w:val="20"/>
                <w:szCs w:val="22"/>
                <w:cs/>
              </w:rPr>
            </w:pPr>
            <w:r w:rsidRPr="006A7D30">
              <w:rPr>
                <w:sz w:val="20"/>
                <w:szCs w:val="22"/>
              </w:rPr>
              <w:t>The lifecycle status of the DocumentEntry</w:t>
            </w:r>
          </w:p>
        </w:tc>
      </w:tr>
      <w:tr w:rsidR="00126901" w:rsidRPr="006A7D30" w14:paraId="60EB49CD" w14:textId="77777777" w:rsidTr="00EA32D7">
        <w:trPr>
          <w:trHeight w:val="584"/>
          <w:jc w:val="center"/>
        </w:trPr>
        <w:tc>
          <w:tcPr>
            <w:tcW w:w="2263" w:type="dxa"/>
            <w:hideMark/>
          </w:tcPr>
          <w:p w14:paraId="0A4185F1" w14:textId="77777777" w:rsidR="00126901" w:rsidRPr="006A7D30" w:rsidRDefault="00126901" w:rsidP="00EA32D7">
            <w:pPr>
              <w:pStyle w:val="ListParagraph"/>
              <w:spacing w:line="360" w:lineRule="auto"/>
              <w:ind w:left="0"/>
              <w:rPr>
                <w:sz w:val="20"/>
                <w:szCs w:val="22"/>
                <w:cs/>
              </w:rPr>
            </w:pPr>
            <w:r w:rsidRPr="006A7D30">
              <w:rPr>
                <w:sz w:val="20"/>
                <w:szCs w:val="22"/>
              </w:rPr>
              <w:t>classCode</w:t>
            </w:r>
          </w:p>
        </w:tc>
        <w:tc>
          <w:tcPr>
            <w:tcW w:w="6237" w:type="dxa"/>
            <w:hideMark/>
          </w:tcPr>
          <w:p w14:paraId="0EBC17D7" w14:textId="77777777" w:rsidR="00126901" w:rsidRPr="006A7D30" w:rsidRDefault="00126901" w:rsidP="00EA32D7">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126901" w:rsidRPr="006A7D30" w14:paraId="408A7D3B" w14:textId="77777777" w:rsidTr="00EA32D7">
        <w:trPr>
          <w:trHeight w:val="269"/>
          <w:jc w:val="center"/>
        </w:trPr>
        <w:tc>
          <w:tcPr>
            <w:tcW w:w="2263" w:type="dxa"/>
            <w:hideMark/>
          </w:tcPr>
          <w:p w14:paraId="3D7B2E3D" w14:textId="77777777" w:rsidR="00126901" w:rsidRPr="006A7D30" w:rsidRDefault="00126901" w:rsidP="00EA32D7">
            <w:pPr>
              <w:pStyle w:val="ListParagraph"/>
              <w:spacing w:line="360" w:lineRule="auto"/>
              <w:ind w:left="0"/>
              <w:rPr>
                <w:sz w:val="20"/>
                <w:szCs w:val="22"/>
                <w:cs/>
              </w:rPr>
            </w:pPr>
            <w:r w:rsidRPr="006A7D30">
              <w:rPr>
                <w:sz w:val="20"/>
                <w:szCs w:val="22"/>
              </w:rPr>
              <w:t>comment</w:t>
            </w:r>
          </w:p>
        </w:tc>
        <w:tc>
          <w:tcPr>
            <w:tcW w:w="6237" w:type="dxa"/>
            <w:hideMark/>
          </w:tcPr>
          <w:p w14:paraId="39A9C229" w14:textId="77777777" w:rsidR="00126901" w:rsidRPr="006A7D30" w:rsidRDefault="00126901" w:rsidP="00EA32D7">
            <w:pPr>
              <w:pStyle w:val="ListParagraph"/>
              <w:spacing w:line="360" w:lineRule="auto"/>
              <w:ind w:left="0"/>
              <w:rPr>
                <w:sz w:val="20"/>
                <w:szCs w:val="22"/>
                <w:cs/>
              </w:rPr>
            </w:pPr>
            <w:r w:rsidRPr="006A7D30">
              <w:rPr>
                <w:sz w:val="20"/>
                <w:szCs w:val="22"/>
              </w:rPr>
              <w:t>Comments associated with the document.</w:t>
            </w:r>
          </w:p>
        </w:tc>
      </w:tr>
      <w:tr w:rsidR="00126901" w:rsidRPr="006A7D30" w14:paraId="600B4370" w14:textId="77777777" w:rsidTr="00EA32D7">
        <w:trPr>
          <w:trHeight w:val="345"/>
          <w:jc w:val="center"/>
        </w:trPr>
        <w:tc>
          <w:tcPr>
            <w:tcW w:w="2263" w:type="dxa"/>
            <w:hideMark/>
          </w:tcPr>
          <w:p w14:paraId="1BF30E36" w14:textId="77777777" w:rsidR="00126901" w:rsidRPr="006A7D30" w:rsidRDefault="00126901" w:rsidP="00EA32D7">
            <w:pPr>
              <w:pStyle w:val="ListParagraph"/>
              <w:spacing w:line="360" w:lineRule="auto"/>
              <w:ind w:left="0"/>
              <w:rPr>
                <w:sz w:val="20"/>
                <w:szCs w:val="22"/>
                <w:cs/>
              </w:rPr>
            </w:pPr>
            <w:r w:rsidRPr="006A7D30">
              <w:rPr>
                <w:sz w:val="20"/>
                <w:szCs w:val="22"/>
              </w:rPr>
              <w:t>confidentialityCode</w:t>
            </w:r>
          </w:p>
        </w:tc>
        <w:tc>
          <w:tcPr>
            <w:tcW w:w="6237" w:type="dxa"/>
            <w:hideMark/>
          </w:tcPr>
          <w:p w14:paraId="5674F5EC" w14:textId="77777777" w:rsidR="00126901" w:rsidRPr="006A7D30" w:rsidRDefault="00126901" w:rsidP="00EA32D7">
            <w:pPr>
              <w:pStyle w:val="ListParagraph"/>
              <w:spacing w:line="360" w:lineRule="auto"/>
              <w:ind w:left="0"/>
              <w:rPr>
                <w:sz w:val="20"/>
                <w:szCs w:val="22"/>
                <w:cs/>
              </w:rPr>
            </w:pPr>
            <w:r w:rsidRPr="006A7D30">
              <w:rPr>
                <w:sz w:val="20"/>
                <w:szCs w:val="22"/>
              </w:rPr>
              <w:t>The code specifying the level of confidentiality of the documented.</w:t>
            </w:r>
          </w:p>
        </w:tc>
      </w:tr>
      <w:tr w:rsidR="00126901" w:rsidRPr="006A7D30" w14:paraId="5DFA9BDF" w14:textId="77777777" w:rsidTr="00EA32D7">
        <w:trPr>
          <w:trHeight w:val="273"/>
          <w:jc w:val="center"/>
        </w:trPr>
        <w:tc>
          <w:tcPr>
            <w:tcW w:w="2263" w:type="dxa"/>
            <w:hideMark/>
          </w:tcPr>
          <w:p w14:paraId="2B26FE53" w14:textId="77777777" w:rsidR="00126901" w:rsidRPr="006A7D30" w:rsidRDefault="00126901" w:rsidP="00EA32D7">
            <w:pPr>
              <w:pStyle w:val="ListParagraph"/>
              <w:spacing w:line="360" w:lineRule="auto"/>
              <w:ind w:left="0"/>
              <w:rPr>
                <w:sz w:val="20"/>
                <w:szCs w:val="22"/>
                <w:cs/>
              </w:rPr>
            </w:pPr>
            <w:r w:rsidRPr="006A7D30">
              <w:rPr>
                <w:sz w:val="20"/>
                <w:szCs w:val="22"/>
              </w:rPr>
              <w:t>creationTime</w:t>
            </w:r>
          </w:p>
        </w:tc>
        <w:tc>
          <w:tcPr>
            <w:tcW w:w="6237" w:type="dxa"/>
            <w:hideMark/>
          </w:tcPr>
          <w:p w14:paraId="11F77971" w14:textId="77777777" w:rsidR="00126901" w:rsidRPr="006A7D30" w:rsidRDefault="00126901" w:rsidP="00EA32D7">
            <w:pPr>
              <w:pStyle w:val="ListParagraph"/>
              <w:spacing w:line="360" w:lineRule="auto"/>
              <w:ind w:left="0"/>
              <w:rPr>
                <w:sz w:val="20"/>
                <w:szCs w:val="22"/>
                <w:cs/>
              </w:rPr>
            </w:pPr>
            <w:r w:rsidRPr="006A7D30">
              <w:rPr>
                <w:sz w:val="20"/>
                <w:szCs w:val="22"/>
              </w:rPr>
              <w:t>The time the author created the document.</w:t>
            </w:r>
          </w:p>
        </w:tc>
      </w:tr>
      <w:tr w:rsidR="00126901" w:rsidRPr="006A7D30" w14:paraId="6A02D512" w14:textId="77777777" w:rsidTr="00EA32D7">
        <w:trPr>
          <w:trHeight w:val="273"/>
          <w:jc w:val="center"/>
        </w:trPr>
        <w:tc>
          <w:tcPr>
            <w:tcW w:w="2263" w:type="dxa"/>
            <w:hideMark/>
          </w:tcPr>
          <w:p w14:paraId="723AA036" w14:textId="77777777" w:rsidR="00126901" w:rsidRPr="006A7D30" w:rsidRDefault="00126901" w:rsidP="00EA32D7">
            <w:pPr>
              <w:pStyle w:val="ListParagraph"/>
              <w:spacing w:line="360" w:lineRule="auto"/>
              <w:ind w:left="0"/>
              <w:rPr>
                <w:sz w:val="20"/>
                <w:szCs w:val="22"/>
                <w:cs/>
              </w:rPr>
            </w:pPr>
            <w:r w:rsidRPr="006A7D30">
              <w:rPr>
                <w:sz w:val="20"/>
                <w:szCs w:val="22"/>
              </w:rPr>
              <w:t>entryUUID</w:t>
            </w:r>
          </w:p>
        </w:tc>
        <w:tc>
          <w:tcPr>
            <w:tcW w:w="6237" w:type="dxa"/>
            <w:hideMark/>
          </w:tcPr>
          <w:p w14:paraId="4E212E87" w14:textId="77777777" w:rsidR="00126901" w:rsidRPr="006A7D30" w:rsidRDefault="00126901" w:rsidP="00EA32D7">
            <w:pPr>
              <w:pStyle w:val="ListParagraph"/>
              <w:spacing w:line="360" w:lineRule="auto"/>
              <w:ind w:left="0"/>
              <w:rPr>
                <w:sz w:val="20"/>
                <w:szCs w:val="22"/>
                <w:cs/>
              </w:rPr>
            </w:pPr>
            <w:r w:rsidRPr="006A7D30">
              <w:rPr>
                <w:sz w:val="20"/>
                <w:szCs w:val="22"/>
              </w:rPr>
              <w:t>A globally unique identifier used to manage the entry.</w:t>
            </w:r>
          </w:p>
        </w:tc>
      </w:tr>
      <w:tr w:rsidR="00126901" w:rsidRPr="006A7D30" w14:paraId="278C5D98" w14:textId="77777777" w:rsidTr="00EA32D7">
        <w:trPr>
          <w:trHeight w:val="584"/>
          <w:jc w:val="center"/>
        </w:trPr>
        <w:tc>
          <w:tcPr>
            <w:tcW w:w="2263" w:type="dxa"/>
            <w:hideMark/>
          </w:tcPr>
          <w:p w14:paraId="09B50030" w14:textId="77777777" w:rsidR="00126901" w:rsidRPr="006A7D30" w:rsidRDefault="00126901" w:rsidP="00EA32D7">
            <w:pPr>
              <w:pStyle w:val="ListParagraph"/>
              <w:spacing w:line="360" w:lineRule="auto"/>
              <w:ind w:left="0"/>
              <w:rPr>
                <w:sz w:val="20"/>
                <w:szCs w:val="22"/>
                <w:cs/>
              </w:rPr>
            </w:pPr>
            <w:r w:rsidRPr="006A7D30">
              <w:rPr>
                <w:sz w:val="20"/>
                <w:szCs w:val="22"/>
              </w:rPr>
              <w:t>eventCodeList</w:t>
            </w:r>
          </w:p>
        </w:tc>
        <w:tc>
          <w:tcPr>
            <w:tcW w:w="6237" w:type="dxa"/>
            <w:hideMark/>
          </w:tcPr>
          <w:p w14:paraId="7FD4F372" w14:textId="77777777" w:rsidR="00126901" w:rsidRPr="006A7D30" w:rsidRDefault="00126901" w:rsidP="00EA32D7">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126901" w:rsidRPr="006A7D30" w14:paraId="2D608D53" w14:textId="77777777" w:rsidTr="00EA32D7">
        <w:tblPrEx>
          <w:jc w:val="left"/>
        </w:tblPrEx>
        <w:trPr>
          <w:trHeight w:val="269"/>
        </w:trPr>
        <w:tc>
          <w:tcPr>
            <w:tcW w:w="2263" w:type="dxa"/>
            <w:hideMark/>
          </w:tcPr>
          <w:p w14:paraId="4EEF4963" w14:textId="77777777" w:rsidR="00126901" w:rsidRPr="006A7D30" w:rsidRDefault="00126901" w:rsidP="00EA32D7">
            <w:pPr>
              <w:pStyle w:val="ListParagraph"/>
              <w:spacing w:line="360" w:lineRule="auto"/>
              <w:ind w:left="0"/>
              <w:rPr>
                <w:sz w:val="20"/>
                <w:szCs w:val="22"/>
              </w:rPr>
            </w:pPr>
            <w:r w:rsidRPr="006A7D30">
              <w:rPr>
                <w:sz w:val="20"/>
                <w:szCs w:val="22"/>
              </w:rPr>
              <w:t>formatCode</w:t>
            </w:r>
          </w:p>
        </w:tc>
        <w:tc>
          <w:tcPr>
            <w:tcW w:w="6237" w:type="dxa"/>
            <w:hideMark/>
          </w:tcPr>
          <w:p w14:paraId="4CDF4B82" w14:textId="77777777" w:rsidR="00126901" w:rsidRPr="006A7D30" w:rsidRDefault="00126901" w:rsidP="00EA32D7">
            <w:pPr>
              <w:pStyle w:val="ListParagraph"/>
              <w:spacing w:line="360" w:lineRule="auto"/>
              <w:ind w:left="0"/>
              <w:rPr>
                <w:sz w:val="20"/>
                <w:szCs w:val="22"/>
                <w:cs/>
              </w:rPr>
            </w:pPr>
            <w:r w:rsidRPr="006A7D30">
              <w:rPr>
                <w:sz w:val="20"/>
                <w:szCs w:val="22"/>
              </w:rPr>
              <w:t>The code specifying the detailed technical format of the document.</w:t>
            </w:r>
          </w:p>
        </w:tc>
      </w:tr>
      <w:tr w:rsidR="00126901" w:rsidRPr="006A7D30" w14:paraId="59EC35C2" w14:textId="77777777" w:rsidTr="00EA32D7">
        <w:tblPrEx>
          <w:jc w:val="left"/>
        </w:tblPrEx>
        <w:trPr>
          <w:trHeight w:val="217"/>
        </w:trPr>
        <w:tc>
          <w:tcPr>
            <w:tcW w:w="2263" w:type="dxa"/>
            <w:hideMark/>
          </w:tcPr>
          <w:p w14:paraId="6C1A6D7C" w14:textId="77777777" w:rsidR="00126901" w:rsidRPr="006A7D30" w:rsidRDefault="00126901" w:rsidP="00EA32D7">
            <w:pPr>
              <w:pStyle w:val="ListParagraph"/>
              <w:spacing w:line="360" w:lineRule="auto"/>
              <w:ind w:left="0"/>
              <w:rPr>
                <w:sz w:val="20"/>
                <w:szCs w:val="22"/>
                <w:cs/>
              </w:rPr>
            </w:pPr>
            <w:r w:rsidRPr="006A7D30">
              <w:rPr>
                <w:sz w:val="20"/>
                <w:szCs w:val="22"/>
              </w:rPr>
              <w:t>hash</w:t>
            </w:r>
          </w:p>
        </w:tc>
        <w:tc>
          <w:tcPr>
            <w:tcW w:w="6237" w:type="dxa"/>
            <w:hideMark/>
          </w:tcPr>
          <w:p w14:paraId="4CE72110" w14:textId="77777777" w:rsidR="00126901" w:rsidRPr="006A7D30" w:rsidRDefault="00126901" w:rsidP="00EA32D7">
            <w:pPr>
              <w:pStyle w:val="ListParagraph"/>
              <w:spacing w:line="360" w:lineRule="auto"/>
              <w:ind w:left="0"/>
              <w:rPr>
                <w:sz w:val="20"/>
                <w:szCs w:val="22"/>
                <w:cs/>
              </w:rPr>
            </w:pPr>
            <w:r w:rsidRPr="006A7D30">
              <w:rPr>
                <w:sz w:val="20"/>
                <w:szCs w:val="22"/>
              </w:rPr>
              <w:t>The hash of the contents of the document.</w:t>
            </w:r>
          </w:p>
        </w:tc>
      </w:tr>
      <w:tr w:rsidR="00126901" w:rsidRPr="006A7D30" w14:paraId="49651035" w14:textId="77777777" w:rsidTr="00EA32D7">
        <w:tblPrEx>
          <w:jc w:val="left"/>
        </w:tblPrEx>
        <w:trPr>
          <w:trHeight w:val="278"/>
        </w:trPr>
        <w:tc>
          <w:tcPr>
            <w:tcW w:w="2263" w:type="dxa"/>
            <w:hideMark/>
          </w:tcPr>
          <w:p w14:paraId="55D7303D" w14:textId="77777777" w:rsidR="00126901" w:rsidRPr="006A7D30" w:rsidRDefault="00126901" w:rsidP="00EA32D7">
            <w:pPr>
              <w:pStyle w:val="ListParagraph"/>
              <w:spacing w:line="360" w:lineRule="auto"/>
              <w:ind w:left="0"/>
              <w:rPr>
                <w:sz w:val="20"/>
                <w:szCs w:val="22"/>
                <w:cs/>
              </w:rPr>
            </w:pPr>
            <w:r w:rsidRPr="006A7D30">
              <w:rPr>
                <w:sz w:val="20"/>
                <w:szCs w:val="22"/>
              </w:rPr>
              <w:t>healthcareFacility TypeCode</w:t>
            </w:r>
          </w:p>
        </w:tc>
        <w:tc>
          <w:tcPr>
            <w:tcW w:w="6237" w:type="dxa"/>
            <w:hideMark/>
          </w:tcPr>
          <w:p w14:paraId="3B62690E" w14:textId="77777777" w:rsidR="00126901" w:rsidRPr="006A7D30" w:rsidRDefault="00126901" w:rsidP="00EA32D7">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126901" w:rsidRPr="006A7D30" w14:paraId="407A9658" w14:textId="77777777" w:rsidTr="00EA32D7">
        <w:tblPrEx>
          <w:jc w:val="left"/>
        </w:tblPrEx>
        <w:trPr>
          <w:trHeight w:val="288"/>
        </w:trPr>
        <w:tc>
          <w:tcPr>
            <w:tcW w:w="2263" w:type="dxa"/>
            <w:hideMark/>
          </w:tcPr>
          <w:p w14:paraId="452B9E17" w14:textId="77777777" w:rsidR="00126901" w:rsidRPr="006A7D30" w:rsidRDefault="00126901" w:rsidP="00EA32D7">
            <w:pPr>
              <w:pStyle w:val="ListParagraph"/>
              <w:spacing w:line="360" w:lineRule="auto"/>
              <w:ind w:left="0"/>
              <w:rPr>
                <w:sz w:val="20"/>
                <w:szCs w:val="22"/>
                <w:cs/>
              </w:rPr>
            </w:pPr>
            <w:r w:rsidRPr="006A7D30">
              <w:rPr>
                <w:sz w:val="20"/>
                <w:szCs w:val="22"/>
              </w:rPr>
              <w:t>homeCommunityId</w:t>
            </w:r>
          </w:p>
        </w:tc>
        <w:tc>
          <w:tcPr>
            <w:tcW w:w="6237" w:type="dxa"/>
            <w:hideMark/>
          </w:tcPr>
          <w:p w14:paraId="355CB438" w14:textId="77777777" w:rsidR="00126901" w:rsidRPr="006A7D30" w:rsidRDefault="00126901" w:rsidP="00EA32D7">
            <w:pPr>
              <w:pStyle w:val="ListParagraph"/>
              <w:spacing w:line="360" w:lineRule="auto"/>
              <w:ind w:left="0"/>
              <w:rPr>
                <w:sz w:val="20"/>
                <w:szCs w:val="22"/>
                <w:cs/>
              </w:rPr>
            </w:pPr>
            <w:r w:rsidRPr="006A7D30">
              <w:rPr>
                <w:sz w:val="20"/>
                <w:szCs w:val="22"/>
              </w:rPr>
              <w:t>A globally unique identifier for a community.</w:t>
            </w:r>
          </w:p>
        </w:tc>
      </w:tr>
      <w:tr w:rsidR="00126901" w:rsidRPr="006A7D30" w14:paraId="3EEA9E7B" w14:textId="77777777" w:rsidTr="00EA32D7">
        <w:tblPrEx>
          <w:jc w:val="left"/>
        </w:tblPrEx>
        <w:trPr>
          <w:trHeight w:val="222"/>
        </w:trPr>
        <w:tc>
          <w:tcPr>
            <w:tcW w:w="2263" w:type="dxa"/>
            <w:hideMark/>
          </w:tcPr>
          <w:p w14:paraId="39E68B2E" w14:textId="77777777" w:rsidR="00126901" w:rsidRPr="006A7D30" w:rsidRDefault="00126901" w:rsidP="00EA32D7">
            <w:pPr>
              <w:pStyle w:val="ListParagraph"/>
              <w:spacing w:line="360" w:lineRule="auto"/>
              <w:ind w:left="0"/>
              <w:rPr>
                <w:sz w:val="20"/>
                <w:szCs w:val="22"/>
                <w:cs/>
              </w:rPr>
            </w:pPr>
            <w:r w:rsidRPr="006A7D30">
              <w:rPr>
                <w:sz w:val="20"/>
                <w:szCs w:val="22"/>
              </w:rPr>
              <w:t>languageCode</w:t>
            </w:r>
          </w:p>
        </w:tc>
        <w:tc>
          <w:tcPr>
            <w:tcW w:w="6237" w:type="dxa"/>
            <w:hideMark/>
          </w:tcPr>
          <w:p w14:paraId="5C763C0D" w14:textId="77777777" w:rsidR="00126901" w:rsidRPr="006A7D30" w:rsidRDefault="00126901" w:rsidP="00EA32D7">
            <w:pPr>
              <w:pStyle w:val="ListParagraph"/>
              <w:spacing w:line="360" w:lineRule="auto"/>
              <w:ind w:left="0"/>
              <w:rPr>
                <w:sz w:val="20"/>
                <w:szCs w:val="22"/>
                <w:cs/>
              </w:rPr>
            </w:pPr>
            <w:r w:rsidRPr="006A7D30">
              <w:rPr>
                <w:sz w:val="20"/>
                <w:szCs w:val="22"/>
              </w:rPr>
              <w:t>Specifies the human language of character data in a document.</w:t>
            </w:r>
          </w:p>
        </w:tc>
      </w:tr>
      <w:tr w:rsidR="00126901" w:rsidRPr="006A7D30" w14:paraId="5B2F766E" w14:textId="77777777" w:rsidTr="00EA32D7">
        <w:tblPrEx>
          <w:jc w:val="left"/>
        </w:tblPrEx>
        <w:trPr>
          <w:trHeight w:val="284"/>
        </w:trPr>
        <w:tc>
          <w:tcPr>
            <w:tcW w:w="2263" w:type="dxa"/>
            <w:hideMark/>
          </w:tcPr>
          <w:p w14:paraId="49CEB3C4" w14:textId="77777777" w:rsidR="00126901" w:rsidRPr="006A7D30" w:rsidRDefault="00126901" w:rsidP="00EA32D7">
            <w:pPr>
              <w:pStyle w:val="ListParagraph"/>
              <w:spacing w:line="360" w:lineRule="auto"/>
              <w:ind w:left="0"/>
              <w:rPr>
                <w:sz w:val="20"/>
                <w:szCs w:val="22"/>
                <w:cs/>
              </w:rPr>
            </w:pPr>
            <w:r w:rsidRPr="006A7D30">
              <w:rPr>
                <w:sz w:val="20"/>
                <w:szCs w:val="22"/>
              </w:rPr>
              <w:t>legalAuthenticator</w:t>
            </w:r>
          </w:p>
        </w:tc>
        <w:tc>
          <w:tcPr>
            <w:tcW w:w="6237" w:type="dxa"/>
            <w:hideMark/>
          </w:tcPr>
          <w:p w14:paraId="19D3534D" w14:textId="77777777" w:rsidR="00126901" w:rsidRPr="006A7D30" w:rsidRDefault="00126901" w:rsidP="00EA32D7">
            <w:pPr>
              <w:pStyle w:val="ListParagraph"/>
              <w:spacing w:line="360" w:lineRule="auto"/>
              <w:ind w:left="0"/>
              <w:rPr>
                <w:sz w:val="20"/>
                <w:szCs w:val="22"/>
                <w:cs/>
              </w:rPr>
            </w:pPr>
            <w:r w:rsidRPr="006A7D30">
              <w:rPr>
                <w:sz w:val="20"/>
                <w:szCs w:val="22"/>
              </w:rPr>
              <w:t>Represents a participant within an authorInstitution who has legally authenticated or attested the document.</w:t>
            </w:r>
          </w:p>
        </w:tc>
      </w:tr>
      <w:tr w:rsidR="00126901" w:rsidRPr="006A7D30" w14:paraId="6AE83A82" w14:textId="77777777" w:rsidTr="00EA32D7">
        <w:tblPrEx>
          <w:jc w:val="left"/>
        </w:tblPrEx>
        <w:trPr>
          <w:trHeight w:val="294"/>
        </w:trPr>
        <w:tc>
          <w:tcPr>
            <w:tcW w:w="2263" w:type="dxa"/>
            <w:hideMark/>
          </w:tcPr>
          <w:p w14:paraId="46DF4269" w14:textId="77777777" w:rsidR="00126901" w:rsidRPr="006A7D30" w:rsidRDefault="00126901" w:rsidP="00EA32D7">
            <w:pPr>
              <w:pStyle w:val="ListParagraph"/>
              <w:spacing w:line="360" w:lineRule="auto"/>
              <w:ind w:left="0"/>
              <w:rPr>
                <w:sz w:val="20"/>
                <w:szCs w:val="22"/>
                <w:cs/>
              </w:rPr>
            </w:pPr>
            <w:r w:rsidRPr="006A7D30">
              <w:rPr>
                <w:sz w:val="20"/>
                <w:szCs w:val="22"/>
              </w:rPr>
              <w:t>limitedMetadata</w:t>
            </w:r>
          </w:p>
        </w:tc>
        <w:tc>
          <w:tcPr>
            <w:tcW w:w="6237" w:type="dxa"/>
            <w:hideMark/>
          </w:tcPr>
          <w:p w14:paraId="7E0397EC" w14:textId="77777777" w:rsidR="00126901" w:rsidRPr="006A7D30" w:rsidRDefault="00126901" w:rsidP="00EA32D7">
            <w:pPr>
              <w:pStyle w:val="ListParagraph"/>
              <w:spacing w:line="360" w:lineRule="auto"/>
              <w:ind w:left="0"/>
              <w:rPr>
                <w:sz w:val="20"/>
                <w:szCs w:val="22"/>
                <w:cs/>
              </w:rPr>
            </w:pPr>
            <w:r w:rsidRPr="006A7D30">
              <w:rPr>
                <w:sz w:val="20"/>
                <w:szCs w:val="22"/>
              </w:rPr>
              <w:t>Indicates whether the DocumentEntry was created using the less rigorous requirements of metadata as defined for the Metadata-Limited Document Source.</w:t>
            </w:r>
          </w:p>
        </w:tc>
      </w:tr>
      <w:tr w:rsidR="00126901" w:rsidRPr="006A7D30" w14:paraId="4C474C6A" w14:textId="77777777" w:rsidTr="00EA32D7">
        <w:tblPrEx>
          <w:jc w:val="left"/>
        </w:tblPrEx>
        <w:trPr>
          <w:trHeight w:val="252"/>
        </w:trPr>
        <w:tc>
          <w:tcPr>
            <w:tcW w:w="2263" w:type="dxa"/>
            <w:hideMark/>
          </w:tcPr>
          <w:p w14:paraId="6A197E24" w14:textId="77777777" w:rsidR="00126901" w:rsidRPr="006A7D30" w:rsidRDefault="00126901" w:rsidP="00EA32D7">
            <w:pPr>
              <w:pStyle w:val="ListParagraph"/>
              <w:spacing w:line="360" w:lineRule="auto"/>
              <w:ind w:left="0"/>
              <w:rPr>
                <w:sz w:val="20"/>
                <w:szCs w:val="22"/>
                <w:cs/>
              </w:rPr>
            </w:pPr>
            <w:r w:rsidRPr="006A7D30">
              <w:rPr>
                <w:sz w:val="20"/>
                <w:szCs w:val="22"/>
              </w:rPr>
              <w:lastRenderedPageBreak/>
              <w:t>mimeType</w:t>
            </w:r>
          </w:p>
        </w:tc>
        <w:tc>
          <w:tcPr>
            <w:tcW w:w="6237" w:type="dxa"/>
            <w:hideMark/>
          </w:tcPr>
          <w:p w14:paraId="6F092116" w14:textId="77777777" w:rsidR="00126901" w:rsidRPr="006A7D30" w:rsidRDefault="00126901" w:rsidP="00EA32D7">
            <w:pPr>
              <w:pStyle w:val="ListParagraph"/>
              <w:spacing w:line="360" w:lineRule="auto"/>
              <w:ind w:left="0"/>
              <w:rPr>
                <w:sz w:val="20"/>
                <w:szCs w:val="22"/>
                <w:cs/>
              </w:rPr>
            </w:pPr>
            <w:r w:rsidRPr="006A7D30">
              <w:rPr>
                <w:sz w:val="20"/>
                <w:szCs w:val="22"/>
              </w:rPr>
              <w:t>MIME type of the document.</w:t>
            </w:r>
          </w:p>
        </w:tc>
      </w:tr>
      <w:tr w:rsidR="00126901" w:rsidRPr="006A7D30" w14:paraId="1B550614" w14:textId="77777777" w:rsidTr="00EA32D7">
        <w:tblPrEx>
          <w:jc w:val="left"/>
        </w:tblPrEx>
        <w:trPr>
          <w:trHeight w:val="584"/>
        </w:trPr>
        <w:tc>
          <w:tcPr>
            <w:tcW w:w="2263" w:type="dxa"/>
            <w:hideMark/>
          </w:tcPr>
          <w:p w14:paraId="664B6F6C" w14:textId="77777777" w:rsidR="00126901" w:rsidRPr="006A7D30" w:rsidRDefault="00126901" w:rsidP="00EA32D7">
            <w:pPr>
              <w:pStyle w:val="ListParagraph"/>
              <w:spacing w:line="360" w:lineRule="auto"/>
              <w:ind w:left="0"/>
              <w:rPr>
                <w:sz w:val="20"/>
                <w:szCs w:val="22"/>
              </w:rPr>
            </w:pPr>
            <w:r w:rsidRPr="006A7D30">
              <w:rPr>
                <w:sz w:val="20"/>
                <w:szCs w:val="22"/>
              </w:rPr>
              <w:t>objectType</w:t>
            </w:r>
          </w:p>
        </w:tc>
        <w:tc>
          <w:tcPr>
            <w:tcW w:w="6237" w:type="dxa"/>
            <w:hideMark/>
          </w:tcPr>
          <w:p w14:paraId="76FE782B" w14:textId="77777777" w:rsidR="00126901" w:rsidRPr="006A7D30" w:rsidRDefault="00126901" w:rsidP="00EA32D7">
            <w:pPr>
              <w:pStyle w:val="ListParagraph"/>
              <w:spacing w:line="360" w:lineRule="auto"/>
              <w:ind w:left="0"/>
              <w:rPr>
                <w:sz w:val="20"/>
                <w:szCs w:val="22"/>
                <w:cs/>
              </w:rPr>
            </w:pPr>
            <w:r w:rsidRPr="006A7D30">
              <w:rPr>
                <w:sz w:val="20"/>
                <w:szCs w:val="22"/>
              </w:rPr>
              <w:t>The type of DocumentEntry (e.g., On-Demand DocumentEntry).</w:t>
            </w:r>
          </w:p>
        </w:tc>
      </w:tr>
      <w:tr w:rsidR="00126901" w:rsidRPr="006A7D30" w14:paraId="14CB047A" w14:textId="77777777" w:rsidTr="00EA32D7">
        <w:tblPrEx>
          <w:jc w:val="left"/>
        </w:tblPrEx>
        <w:trPr>
          <w:trHeight w:val="584"/>
        </w:trPr>
        <w:tc>
          <w:tcPr>
            <w:tcW w:w="2263" w:type="dxa"/>
            <w:hideMark/>
          </w:tcPr>
          <w:p w14:paraId="27D6FBDE" w14:textId="77777777" w:rsidR="00126901" w:rsidRPr="006A7D30" w:rsidRDefault="00126901" w:rsidP="00EA32D7">
            <w:pPr>
              <w:pStyle w:val="ListParagraph"/>
              <w:spacing w:line="360" w:lineRule="auto"/>
              <w:ind w:left="0"/>
              <w:rPr>
                <w:sz w:val="20"/>
                <w:szCs w:val="22"/>
                <w:cs/>
              </w:rPr>
            </w:pPr>
            <w:r w:rsidRPr="006A7D30">
              <w:rPr>
                <w:sz w:val="20"/>
                <w:szCs w:val="22"/>
              </w:rPr>
              <w:t>patientId</w:t>
            </w:r>
          </w:p>
        </w:tc>
        <w:tc>
          <w:tcPr>
            <w:tcW w:w="6237" w:type="dxa"/>
            <w:hideMark/>
          </w:tcPr>
          <w:p w14:paraId="7D893BE0" w14:textId="77777777" w:rsidR="00126901" w:rsidRPr="006A7D30" w:rsidRDefault="00126901" w:rsidP="00EA32D7">
            <w:pPr>
              <w:pStyle w:val="ListParagraph"/>
              <w:spacing w:line="360" w:lineRule="auto"/>
              <w:ind w:left="0"/>
              <w:rPr>
                <w:sz w:val="20"/>
                <w:szCs w:val="22"/>
                <w:cs/>
              </w:rPr>
            </w:pPr>
            <w:r w:rsidRPr="006A7D30">
              <w:rPr>
                <w:sz w:val="20"/>
                <w:szCs w:val="22"/>
              </w:rPr>
              <w:t>The patientId represents the subject of care of the document.</w:t>
            </w:r>
          </w:p>
        </w:tc>
      </w:tr>
      <w:tr w:rsidR="00126901" w:rsidRPr="006A7D30" w14:paraId="5A5A92ED" w14:textId="77777777" w:rsidTr="00EA32D7">
        <w:tblPrEx>
          <w:jc w:val="left"/>
        </w:tblPrEx>
        <w:trPr>
          <w:trHeight w:val="584"/>
        </w:trPr>
        <w:tc>
          <w:tcPr>
            <w:tcW w:w="2263" w:type="dxa"/>
            <w:hideMark/>
          </w:tcPr>
          <w:p w14:paraId="4B7778C9" w14:textId="77777777" w:rsidR="00126901" w:rsidRPr="006A7D30" w:rsidRDefault="00126901" w:rsidP="00EA32D7">
            <w:pPr>
              <w:pStyle w:val="ListParagraph"/>
              <w:spacing w:line="360" w:lineRule="auto"/>
              <w:ind w:left="0"/>
              <w:rPr>
                <w:sz w:val="20"/>
                <w:szCs w:val="22"/>
                <w:cs/>
              </w:rPr>
            </w:pPr>
            <w:r w:rsidRPr="006A7D30">
              <w:rPr>
                <w:sz w:val="20"/>
                <w:szCs w:val="22"/>
              </w:rPr>
              <w:t>practiceSettingCode</w:t>
            </w:r>
          </w:p>
        </w:tc>
        <w:tc>
          <w:tcPr>
            <w:tcW w:w="6237" w:type="dxa"/>
            <w:hideMark/>
          </w:tcPr>
          <w:p w14:paraId="4161A743" w14:textId="77777777" w:rsidR="00126901" w:rsidRPr="006A7D30" w:rsidRDefault="00126901" w:rsidP="00EA32D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126901" w:rsidRPr="006A7D30" w14:paraId="299FA1A3" w14:textId="77777777" w:rsidTr="00EA32D7">
        <w:tblPrEx>
          <w:jc w:val="left"/>
        </w:tblPrEx>
        <w:trPr>
          <w:trHeight w:val="270"/>
        </w:trPr>
        <w:tc>
          <w:tcPr>
            <w:tcW w:w="2263" w:type="dxa"/>
            <w:hideMark/>
          </w:tcPr>
          <w:p w14:paraId="5FC362EA" w14:textId="77777777" w:rsidR="00126901" w:rsidRPr="006A7D30" w:rsidRDefault="00126901" w:rsidP="00EA32D7">
            <w:pPr>
              <w:pStyle w:val="ListParagraph"/>
              <w:spacing w:line="360" w:lineRule="auto"/>
              <w:ind w:left="0"/>
              <w:rPr>
                <w:sz w:val="20"/>
                <w:szCs w:val="22"/>
                <w:cs/>
              </w:rPr>
            </w:pPr>
            <w:r w:rsidRPr="006A7D30">
              <w:rPr>
                <w:sz w:val="20"/>
                <w:szCs w:val="22"/>
              </w:rPr>
              <w:t>referenceIdList</w:t>
            </w:r>
          </w:p>
        </w:tc>
        <w:tc>
          <w:tcPr>
            <w:tcW w:w="6237" w:type="dxa"/>
            <w:hideMark/>
          </w:tcPr>
          <w:p w14:paraId="65B69C86" w14:textId="77777777" w:rsidR="00126901" w:rsidRPr="006A7D30" w:rsidRDefault="00126901" w:rsidP="00EA32D7">
            <w:pPr>
              <w:pStyle w:val="ListParagraph"/>
              <w:spacing w:line="360" w:lineRule="auto"/>
              <w:ind w:left="0"/>
              <w:rPr>
                <w:sz w:val="20"/>
                <w:szCs w:val="22"/>
              </w:rPr>
            </w:pPr>
            <w:r w:rsidRPr="006A7D30">
              <w:rPr>
                <w:sz w:val="20"/>
                <w:szCs w:val="22"/>
              </w:rPr>
              <w:t>A list of Identifiers related to the document</w:t>
            </w:r>
          </w:p>
        </w:tc>
      </w:tr>
      <w:tr w:rsidR="00126901" w:rsidRPr="006A7D30" w14:paraId="27F3EB76" w14:textId="77777777" w:rsidTr="00EA32D7">
        <w:tblPrEx>
          <w:jc w:val="left"/>
        </w:tblPrEx>
        <w:trPr>
          <w:trHeight w:val="584"/>
        </w:trPr>
        <w:tc>
          <w:tcPr>
            <w:tcW w:w="2263" w:type="dxa"/>
            <w:hideMark/>
          </w:tcPr>
          <w:p w14:paraId="6C08C5B3" w14:textId="77777777" w:rsidR="00126901" w:rsidRPr="006A7D30" w:rsidRDefault="00126901" w:rsidP="00EA32D7">
            <w:pPr>
              <w:pStyle w:val="ListParagraph"/>
              <w:spacing w:line="360" w:lineRule="auto"/>
              <w:ind w:left="0"/>
              <w:rPr>
                <w:sz w:val="20"/>
                <w:szCs w:val="22"/>
                <w:cs/>
              </w:rPr>
            </w:pPr>
            <w:r w:rsidRPr="006A7D30">
              <w:rPr>
                <w:sz w:val="20"/>
                <w:szCs w:val="22"/>
              </w:rPr>
              <w:t>repositoryUniqueId</w:t>
            </w:r>
          </w:p>
        </w:tc>
        <w:tc>
          <w:tcPr>
            <w:tcW w:w="6237" w:type="dxa"/>
            <w:hideMark/>
          </w:tcPr>
          <w:p w14:paraId="27955BEA" w14:textId="77777777" w:rsidR="00126901" w:rsidRPr="006A7D30" w:rsidRDefault="00126901" w:rsidP="00EA32D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126901" w:rsidRPr="006A7D30" w14:paraId="59C17DE8" w14:textId="77777777" w:rsidTr="00EA32D7">
        <w:tblPrEx>
          <w:jc w:val="left"/>
        </w:tblPrEx>
        <w:trPr>
          <w:trHeight w:val="246"/>
        </w:trPr>
        <w:tc>
          <w:tcPr>
            <w:tcW w:w="2263" w:type="dxa"/>
            <w:hideMark/>
          </w:tcPr>
          <w:p w14:paraId="539CE455" w14:textId="77777777" w:rsidR="00126901" w:rsidRPr="006A7D30" w:rsidRDefault="00126901" w:rsidP="00EA32D7">
            <w:pPr>
              <w:pStyle w:val="ListParagraph"/>
              <w:spacing w:line="360" w:lineRule="auto"/>
              <w:ind w:left="0"/>
              <w:rPr>
                <w:sz w:val="20"/>
                <w:szCs w:val="22"/>
                <w:cs/>
              </w:rPr>
            </w:pPr>
            <w:r w:rsidRPr="006A7D30">
              <w:rPr>
                <w:sz w:val="20"/>
                <w:szCs w:val="22"/>
              </w:rPr>
              <w:t>serviceStartTime</w:t>
            </w:r>
          </w:p>
        </w:tc>
        <w:tc>
          <w:tcPr>
            <w:tcW w:w="6237" w:type="dxa"/>
            <w:hideMark/>
          </w:tcPr>
          <w:p w14:paraId="44F0823F" w14:textId="77777777" w:rsidR="00126901" w:rsidRPr="006A7D30" w:rsidRDefault="00126901" w:rsidP="00EA32D7">
            <w:pPr>
              <w:pStyle w:val="ListParagraph"/>
              <w:spacing w:line="360" w:lineRule="auto"/>
              <w:ind w:left="0"/>
              <w:rPr>
                <w:sz w:val="20"/>
                <w:szCs w:val="22"/>
                <w:cs/>
              </w:rPr>
            </w:pPr>
            <w:r w:rsidRPr="006A7D30">
              <w:rPr>
                <w:sz w:val="20"/>
                <w:szCs w:val="22"/>
              </w:rPr>
              <w:t>The start time of the service being documented.</w:t>
            </w:r>
          </w:p>
        </w:tc>
      </w:tr>
      <w:tr w:rsidR="00126901" w:rsidRPr="006A7D30" w14:paraId="37D3A0EF" w14:textId="77777777" w:rsidTr="00EA32D7">
        <w:tblPrEx>
          <w:jc w:val="left"/>
        </w:tblPrEx>
        <w:trPr>
          <w:trHeight w:val="166"/>
        </w:trPr>
        <w:tc>
          <w:tcPr>
            <w:tcW w:w="2263" w:type="dxa"/>
            <w:hideMark/>
          </w:tcPr>
          <w:p w14:paraId="6F081102" w14:textId="77777777" w:rsidR="00126901" w:rsidRPr="006A7D30" w:rsidRDefault="00126901" w:rsidP="00EA32D7">
            <w:pPr>
              <w:pStyle w:val="ListParagraph"/>
              <w:spacing w:line="360" w:lineRule="auto"/>
              <w:ind w:left="0"/>
              <w:rPr>
                <w:sz w:val="20"/>
                <w:szCs w:val="22"/>
                <w:cs/>
              </w:rPr>
            </w:pPr>
            <w:r w:rsidRPr="006A7D30">
              <w:rPr>
                <w:sz w:val="20"/>
                <w:szCs w:val="22"/>
              </w:rPr>
              <w:t>serviceStopTime</w:t>
            </w:r>
          </w:p>
        </w:tc>
        <w:tc>
          <w:tcPr>
            <w:tcW w:w="6237" w:type="dxa"/>
            <w:hideMark/>
          </w:tcPr>
          <w:p w14:paraId="238170DD" w14:textId="77777777" w:rsidR="00126901" w:rsidRPr="006A7D30" w:rsidRDefault="00126901" w:rsidP="00EA32D7">
            <w:pPr>
              <w:pStyle w:val="ListParagraph"/>
              <w:spacing w:line="360" w:lineRule="auto"/>
              <w:ind w:left="0"/>
              <w:rPr>
                <w:sz w:val="20"/>
                <w:szCs w:val="22"/>
                <w:cs/>
              </w:rPr>
            </w:pPr>
            <w:r w:rsidRPr="006A7D30">
              <w:rPr>
                <w:sz w:val="20"/>
                <w:szCs w:val="22"/>
              </w:rPr>
              <w:t>The stop time of the service being documented.</w:t>
            </w:r>
          </w:p>
        </w:tc>
      </w:tr>
      <w:tr w:rsidR="00126901" w:rsidRPr="006A7D30" w14:paraId="1E6A70C3" w14:textId="77777777" w:rsidTr="00EA32D7">
        <w:tblPrEx>
          <w:jc w:val="left"/>
        </w:tblPrEx>
        <w:trPr>
          <w:trHeight w:val="255"/>
        </w:trPr>
        <w:tc>
          <w:tcPr>
            <w:tcW w:w="2263" w:type="dxa"/>
            <w:hideMark/>
          </w:tcPr>
          <w:p w14:paraId="4CD1B1B6" w14:textId="77777777" w:rsidR="00126901" w:rsidRPr="006A7D30" w:rsidRDefault="00126901" w:rsidP="00EA32D7">
            <w:pPr>
              <w:pStyle w:val="ListParagraph"/>
              <w:spacing w:line="360" w:lineRule="auto"/>
              <w:ind w:left="0"/>
              <w:rPr>
                <w:sz w:val="20"/>
                <w:szCs w:val="22"/>
                <w:cs/>
              </w:rPr>
            </w:pPr>
            <w:r w:rsidRPr="006A7D30">
              <w:rPr>
                <w:sz w:val="20"/>
                <w:szCs w:val="22"/>
              </w:rPr>
              <w:t>size</w:t>
            </w:r>
          </w:p>
        </w:tc>
        <w:tc>
          <w:tcPr>
            <w:tcW w:w="6237" w:type="dxa"/>
            <w:hideMark/>
          </w:tcPr>
          <w:p w14:paraId="239B787F" w14:textId="77777777" w:rsidR="00126901" w:rsidRPr="006A7D30" w:rsidRDefault="00126901" w:rsidP="00EA32D7">
            <w:pPr>
              <w:pStyle w:val="ListParagraph"/>
              <w:spacing w:line="360" w:lineRule="auto"/>
              <w:ind w:left="0"/>
              <w:rPr>
                <w:sz w:val="20"/>
                <w:szCs w:val="22"/>
                <w:cs/>
              </w:rPr>
            </w:pPr>
            <w:r w:rsidRPr="006A7D30">
              <w:rPr>
                <w:sz w:val="20"/>
                <w:szCs w:val="22"/>
              </w:rPr>
              <w:t>Size in bytes of the document.</w:t>
            </w:r>
          </w:p>
        </w:tc>
      </w:tr>
      <w:tr w:rsidR="00126901" w:rsidRPr="006A7D30" w14:paraId="48F064B1" w14:textId="77777777" w:rsidTr="00EA32D7">
        <w:tblPrEx>
          <w:jc w:val="left"/>
        </w:tblPrEx>
        <w:trPr>
          <w:trHeight w:val="584"/>
        </w:trPr>
        <w:tc>
          <w:tcPr>
            <w:tcW w:w="2263" w:type="dxa"/>
            <w:hideMark/>
          </w:tcPr>
          <w:p w14:paraId="7474AD65" w14:textId="77777777" w:rsidR="00126901" w:rsidRPr="006A7D30" w:rsidRDefault="00126901" w:rsidP="00EA32D7">
            <w:pPr>
              <w:pStyle w:val="ListParagraph"/>
              <w:spacing w:line="360" w:lineRule="auto"/>
              <w:ind w:left="0"/>
              <w:rPr>
                <w:sz w:val="20"/>
                <w:szCs w:val="22"/>
              </w:rPr>
            </w:pPr>
            <w:r w:rsidRPr="006A7D30">
              <w:rPr>
                <w:sz w:val="20"/>
                <w:szCs w:val="22"/>
              </w:rPr>
              <w:t>sourcePatientId</w:t>
            </w:r>
          </w:p>
        </w:tc>
        <w:tc>
          <w:tcPr>
            <w:tcW w:w="6237" w:type="dxa"/>
            <w:hideMark/>
          </w:tcPr>
          <w:p w14:paraId="3B2D039D" w14:textId="77777777" w:rsidR="00126901" w:rsidRPr="006A7D30" w:rsidRDefault="00126901" w:rsidP="00EA32D7">
            <w:pPr>
              <w:pStyle w:val="ListParagraph"/>
              <w:spacing w:line="360" w:lineRule="auto"/>
              <w:ind w:left="0"/>
              <w:rPr>
                <w:sz w:val="20"/>
                <w:szCs w:val="22"/>
                <w:cs/>
              </w:rPr>
            </w:pPr>
            <w:r w:rsidRPr="006A7D30">
              <w:rPr>
                <w:sz w:val="20"/>
                <w:szCs w:val="22"/>
              </w:rPr>
              <w:t>The sourcePatientId represents the subject of care’s medical record identifier (e.g., Patient Id) in the local patient identifier domain of the creating entity.</w:t>
            </w:r>
          </w:p>
        </w:tc>
      </w:tr>
      <w:tr w:rsidR="00126901" w:rsidRPr="006A7D30" w14:paraId="21D65F12" w14:textId="77777777" w:rsidTr="00EA32D7">
        <w:tblPrEx>
          <w:jc w:val="left"/>
        </w:tblPrEx>
        <w:trPr>
          <w:trHeight w:val="584"/>
        </w:trPr>
        <w:tc>
          <w:tcPr>
            <w:tcW w:w="2263" w:type="dxa"/>
            <w:hideMark/>
          </w:tcPr>
          <w:p w14:paraId="4953BF27" w14:textId="77777777" w:rsidR="00126901" w:rsidRPr="006A7D30" w:rsidRDefault="00126901" w:rsidP="00EA32D7">
            <w:pPr>
              <w:pStyle w:val="ListParagraph"/>
              <w:spacing w:line="360" w:lineRule="auto"/>
              <w:ind w:left="0"/>
              <w:rPr>
                <w:sz w:val="20"/>
                <w:szCs w:val="22"/>
                <w:cs/>
              </w:rPr>
            </w:pPr>
            <w:r w:rsidRPr="006A7D30">
              <w:rPr>
                <w:sz w:val="20"/>
                <w:szCs w:val="22"/>
              </w:rPr>
              <w:t>sourcePatientInfo</w:t>
            </w:r>
          </w:p>
        </w:tc>
        <w:tc>
          <w:tcPr>
            <w:tcW w:w="6237" w:type="dxa"/>
            <w:hideMark/>
          </w:tcPr>
          <w:p w14:paraId="2CD927BE" w14:textId="77777777" w:rsidR="00126901" w:rsidRPr="006A7D30" w:rsidRDefault="00126901" w:rsidP="00EA32D7">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126901" w:rsidRPr="006A7D30" w14:paraId="5F549594" w14:textId="77777777" w:rsidTr="00EA32D7">
        <w:tblPrEx>
          <w:jc w:val="left"/>
        </w:tblPrEx>
        <w:trPr>
          <w:trHeight w:val="240"/>
        </w:trPr>
        <w:tc>
          <w:tcPr>
            <w:tcW w:w="2263" w:type="dxa"/>
            <w:hideMark/>
          </w:tcPr>
          <w:p w14:paraId="3809EE1C" w14:textId="77777777" w:rsidR="00126901" w:rsidRPr="006A7D30" w:rsidRDefault="00126901" w:rsidP="00EA32D7">
            <w:pPr>
              <w:pStyle w:val="ListParagraph"/>
              <w:spacing w:line="360" w:lineRule="auto"/>
              <w:ind w:left="0"/>
              <w:rPr>
                <w:sz w:val="20"/>
                <w:szCs w:val="22"/>
                <w:cs/>
              </w:rPr>
            </w:pPr>
            <w:r w:rsidRPr="006A7D30">
              <w:rPr>
                <w:sz w:val="20"/>
                <w:szCs w:val="22"/>
              </w:rPr>
              <w:t>title</w:t>
            </w:r>
          </w:p>
        </w:tc>
        <w:tc>
          <w:tcPr>
            <w:tcW w:w="6237" w:type="dxa"/>
            <w:hideMark/>
          </w:tcPr>
          <w:p w14:paraId="70008754" w14:textId="77777777" w:rsidR="00126901" w:rsidRPr="006A7D30" w:rsidRDefault="00126901" w:rsidP="00EA32D7">
            <w:pPr>
              <w:pStyle w:val="ListParagraph"/>
              <w:spacing w:line="360" w:lineRule="auto"/>
              <w:ind w:left="0"/>
              <w:rPr>
                <w:sz w:val="20"/>
                <w:szCs w:val="22"/>
                <w:cs/>
              </w:rPr>
            </w:pPr>
            <w:r w:rsidRPr="006A7D30">
              <w:rPr>
                <w:sz w:val="20"/>
                <w:szCs w:val="22"/>
              </w:rPr>
              <w:t>The title of the document.</w:t>
            </w:r>
          </w:p>
        </w:tc>
      </w:tr>
      <w:tr w:rsidR="00126901" w:rsidRPr="006A7D30" w14:paraId="13CFCD3D" w14:textId="77777777" w:rsidTr="00EA32D7">
        <w:tblPrEx>
          <w:jc w:val="left"/>
        </w:tblPrEx>
        <w:trPr>
          <w:trHeight w:val="584"/>
        </w:trPr>
        <w:tc>
          <w:tcPr>
            <w:tcW w:w="2263" w:type="dxa"/>
            <w:hideMark/>
          </w:tcPr>
          <w:p w14:paraId="4AFB368A" w14:textId="77777777" w:rsidR="00126901" w:rsidRPr="006A7D30" w:rsidRDefault="00126901" w:rsidP="00EA32D7">
            <w:pPr>
              <w:pStyle w:val="ListParagraph"/>
              <w:spacing w:line="360" w:lineRule="auto"/>
              <w:ind w:left="0"/>
              <w:rPr>
                <w:sz w:val="20"/>
                <w:szCs w:val="22"/>
                <w:cs/>
              </w:rPr>
            </w:pPr>
            <w:r w:rsidRPr="006A7D30">
              <w:rPr>
                <w:sz w:val="20"/>
                <w:szCs w:val="22"/>
              </w:rPr>
              <w:t>typeCode</w:t>
            </w:r>
          </w:p>
        </w:tc>
        <w:tc>
          <w:tcPr>
            <w:tcW w:w="6237" w:type="dxa"/>
            <w:hideMark/>
          </w:tcPr>
          <w:p w14:paraId="22683BEE" w14:textId="77777777" w:rsidR="00126901" w:rsidRPr="006A7D30" w:rsidRDefault="00126901" w:rsidP="00EA32D7">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126901" w:rsidRPr="006A7D30" w14:paraId="4858FD19" w14:textId="77777777" w:rsidTr="00EA32D7">
        <w:tblPrEx>
          <w:jc w:val="left"/>
        </w:tblPrEx>
        <w:trPr>
          <w:trHeight w:val="169"/>
        </w:trPr>
        <w:tc>
          <w:tcPr>
            <w:tcW w:w="2263" w:type="dxa"/>
            <w:hideMark/>
          </w:tcPr>
          <w:p w14:paraId="26016458" w14:textId="77777777" w:rsidR="00126901" w:rsidRPr="006A7D30" w:rsidRDefault="00126901" w:rsidP="00EA32D7">
            <w:pPr>
              <w:pStyle w:val="ListParagraph"/>
              <w:spacing w:line="360" w:lineRule="auto"/>
              <w:ind w:left="0"/>
              <w:rPr>
                <w:sz w:val="20"/>
                <w:szCs w:val="22"/>
                <w:cs/>
              </w:rPr>
            </w:pPr>
            <w:r w:rsidRPr="006A7D30">
              <w:rPr>
                <w:sz w:val="20"/>
                <w:szCs w:val="22"/>
              </w:rPr>
              <w:t>uniqueId</w:t>
            </w:r>
          </w:p>
        </w:tc>
        <w:tc>
          <w:tcPr>
            <w:tcW w:w="6237" w:type="dxa"/>
            <w:hideMark/>
          </w:tcPr>
          <w:p w14:paraId="1E734CE0" w14:textId="77777777" w:rsidR="00126901" w:rsidRPr="006A7D30" w:rsidRDefault="00126901" w:rsidP="00EA32D7">
            <w:pPr>
              <w:pStyle w:val="ListParagraph"/>
              <w:spacing w:line="360" w:lineRule="auto"/>
              <w:ind w:left="0"/>
              <w:rPr>
                <w:sz w:val="20"/>
                <w:szCs w:val="22"/>
                <w:cs/>
              </w:rPr>
            </w:pPr>
            <w:r w:rsidRPr="006A7D30">
              <w:rPr>
                <w:sz w:val="20"/>
                <w:szCs w:val="22"/>
              </w:rPr>
              <w:t>Globally unique identifier assigned to the document by its creator.</w:t>
            </w:r>
          </w:p>
        </w:tc>
      </w:tr>
      <w:tr w:rsidR="00126901" w:rsidRPr="006A7D30" w14:paraId="16A40C4E" w14:textId="77777777" w:rsidTr="00EA32D7">
        <w:tblPrEx>
          <w:jc w:val="left"/>
        </w:tblPrEx>
        <w:trPr>
          <w:trHeight w:val="246"/>
        </w:trPr>
        <w:tc>
          <w:tcPr>
            <w:tcW w:w="2263" w:type="dxa"/>
            <w:hideMark/>
          </w:tcPr>
          <w:p w14:paraId="18F28C1D" w14:textId="77777777" w:rsidR="00126901" w:rsidRPr="006A7D30" w:rsidRDefault="00126901" w:rsidP="00EA32D7">
            <w:pPr>
              <w:pStyle w:val="ListParagraph"/>
              <w:spacing w:line="360" w:lineRule="auto"/>
              <w:ind w:left="0"/>
              <w:rPr>
                <w:sz w:val="20"/>
                <w:szCs w:val="22"/>
                <w:cs/>
              </w:rPr>
            </w:pPr>
            <w:r w:rsidRPr="006A7D30">
              <w:rPr>
                <w:sz w:val="20"/>
                <w:szCs w:val="22"/>
              </w:rPr>
              <w:t>URI</w:t>
            </w:r>
          </w:p>
        </w:tc>
        <w:tc>
          <w:tcPr>
            <w:tcW w:w="6237" w:type="dxa"/>
            <w:hideMark/>
          </w:tcPr>
          <w:p w14:paraId="2BF5FAD2" w14:textId="77777777" w:rsidR="00126901" w:rsidRPr="006A7D30" w:rsidRDefault="00126901" w:rsidP="00EA32D7">
            <w:pPr>
              <w:pStyle w:val="ListParagraph"/>
              <w:spacing w:line="360" w:lineRule="auto"/>
              <w:ind w:left="0"/>
              <w:rPr>
                <w:sz w:val="20"/>
                <w:szCs w:val="22"/>
                <w:cs/>
              </w:rPr>
            </w:pPr>
            <w:r w:rsidRPr="006A7D30">
              <w:rPr>
                <w:sz w:val="20"/>
                <w:szCs w:val="22"/>
              </w:rPr>
              <w:t>The URI for the document.</w:t>
            </w:r>
          </w:p>
        </w:tc>
      </w:tr>
    </w:tbl>
    <w:p w14:paraId="1DA8186E" w14:textId="2E78C0CA" w:rsidR="00126901" w:rsidRDefault="00126901" w:rsidP="00C82C3C">
      <w:pPr>
        <w:tabs>
          <w:tab w:val="left" w:pos="1120"/>
          <w:tab w:val="left" w:pos="2240"/>
        </w:tabs>
        <w:spacing w:line="360" w:lineRule="auto"/>
        <w:jc w:val="center"/>
        <w:rPr>
          <w:rFonts w:cstheme="minorBidi"/>
          <w:b/>
          <w:bCs/>
        </w:rPr>
      </w:pP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66D4EB5" w:rsidR="00126901" w:rsidRDefault="0012690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hint="cs"/>
          <w:b/>
          <w:bCs/>
        </w:rPr>
      </w:pPr>
    </w:p>
    <w:p w14:paraId="5CD83FD9" w14:textId="096969CD" w:rsidR="00FF6296" w:rsidRPr="00126901" w:rsidRDefault="00126901" w:rsidP="00FF6296">
      <w:pPr>
        <w:pStyle w:val="Heading3"/>
        <w:rPr>
          <w:rFonts w:cstheme="minorBidi" w:hint="cs"/>
        </w:rPr>
      </w:pPr>
      <w:r>
        <w:lastRenderedPageBreak/>
        <w:t>B</w:t>
      </w:r>
      <w:r w:rsidR="004959D0">
        <w:t xml:space="preserve">. </w:t>
      </w:r>
      <w:r w:rsidR="00FF6296">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bookmarkStart w:id="458" w:name="_MON_1687377659"/>
    <w:bookmarkEnd w:id="458"/>
    <w:p w14:paraId="0BD5B118" w14:textId="4C98CAAB" w:rsidR="00C82C3C" w:rsidRDefault="00DD674A" w:rsidP="00C82C3C">
      <w:pPr>
        <w:tabs>
          <w:tab w:val="left" w:pos="1120"/>
          <w:tab w:val="left" w:pos="2240"/>
        </w:tabs>
        <w:spacing w:line="360" w:lineRule="auto"/>
        <w:jc w:val="center"/>
        <w:rPr>
          <w:b/>
          <w:bCs/>
        </w:rPr>
      </w:pPr>
      <w:r>
        <w:rPr>
          <w:b/>
          <w:bCs/>
        </w:rPr>
        <w:object w:dxaOrig="9360" w:dyaOrig="12971" w14:anchorId="46E96040">
          <v:shape id="_x0000_i1103" type="#_x0000_t75" style="width:428.25pt;height:593.25pt" o:ole="" o:bordertopcolor="this" o:borderleftcolor="this" o:borderbottomcolor="this" o:borderrightcolor="this">
            <v:imagedata r:id="rId240" o:title=""/>
            <w10:bordertop type="single" width="4"/>
            <w10:borderleft type="single" width="4"/>
            <w10:borderbottom type="single" width="4"/>
            <w10:borderright type="single" width="4"/>
          </v:shape>
          <o:OLEObject Type="Embed" ProgID="Word.OpenDocumentText.12" ShapeID="_x0000_i1103" DrawAspect="Content" ObjectID="_1688561856" r:id="rId241"/>
        </w:object>
      </w:r>
    </w:p>
    <w:bookmarkStart w:id="459" w:name="_MON_1688152638"/>
    <w:bookmarkEnd w:id="459"/>
    <w:p w14:paraId="04951EAE" w14:textId="42AE393E" w:rsidR="00D86834" w:rsidRDefault="00D86834" w:rsidP="00D86834">
      <w:pPr>
        <w:keepNext/>
        <w:tabs>
          <w:tab w:val="left" w:pos="1120"/>
          <w:tab w:val="left" w:pos="2240"/>
        </w:tabs>
        <w:spacing w:line="360" w:lineRule="auto"/>
        <w:jc w:val="center"/>
        <w:rPr>
          <w:b/>
          <w:bCs/>
        </w:rPr>
      </w:pPr>
      <w:r>
        <w:rPr>
          <w:b/>
          <w:bCs/>
        </w:rPr>
        <w:object w:dxaOrig="9360" w:dyaOrig="12812" w14:anchorId="158A5710">
          <v:shape id="_x0000_i1104" type="#_x0000_t75" style="width:444pt;height:606.75pt" o:ole="" o:bordertopcolor="this" o:borderleftcolor="this" o:borderbottomcolor="this" o:borderrightcolor="this">
            <v:imagedata r:id="rId242" o:title=""/>
            <w10:bordertop type="single" width="4"/>
            <w10:borderleft type="single" width="4"/>
            <w10:borderbottom type="single" width="4"/>
            <w10:borderright type="single" width="4"/>
          </v:shape>
          <o:OLEObject Type="Embed" ProgID="Word.OpenDocumentText.12" ShapeID="_x0000_i1104" DrawAspect="Content" ObjectID="_1688561857" r:id="rId243"/>
        </w:object>
      </w:r>
    </w:p>
    <w:bookmarkStart w:id="460" w:name="_MON_1688152769"/>
    <w:bookmarkEnd w:id="460"/>
    <w:p w14:paraId="30D6C7C1" w14:textId="4223D86E" w:rsidR="00D86834" w:rsidRDefault="00D86834" w:rsidP="00D86834">
      <w:pPr>
        <w:keepNext/>
        <w:tabs>
          <w:tab w:val="left" w:pos="1120"/>
          <w:tab w:val="left" w:pos="2240"/>
        </w:tabs>
        <w:spacing w:line="360" w:lineRule="auto"/>
        <w:jc w:val="center"/>
        <w:rPr>
          <w:b/>
          <w:bCs/>
        </w:rPr>
      </w:pPr>
      <w:r>
        <w:rPr>
          <w:b/>
          <w:bCs/>
        </w:rPr>
        <w:object w:dxaOrig="9360" w:dyaOrig="12932" w14:anchorId="3ABA14D9">
          <v:shape id="_x0000_i1105" type="#_x0000_t75" style="width:444pt;height:612pt" o:ole="" o:bordertopcolor="this" o:borderleftcolor="this" o:borderbottomcolor="this" o:borderrightcolor="this">
            <v:imagedata r:id="rId244" o:title=""/>
            <w10:bordertop type="single" width="4"/>
            <w10:borderleft type="single" width="4"/>
            <w10:borderbottom type="single" width="4"/>
            <w10:borderright type="single" width="4"/>
          </v:shape>
          <o:OLEObject Type="Embed" ProgID="Word.OpenDocumentText.12" ShapeID="_x0000_i1105" DrawAspect="Content" ObjectID="_1688561858" r:id="rId245"/>
        </w:object>
      </w:r>
    </w:p>
    <w:bookmarkStart w:id="461" w:name="_MON_1688152799"/>
    <w:bookmarkEnd w:id="461"/>
    <w:p w14:paraId="7432D8BD" w14:textId="312E427E" w:rsidR="00D86834" w:rsidRDefault="00D86834" w:rsidP="00D86834">
      <w:pPr>
        <w:keepNext/>
        <w:tabs>
          <w:tab w:val="left" w:pos="1120"/>
          <w:tab w:val="left" w:pos="2240"/>
        </w:tabs>
        <w:spacing w:line="360" w:lineRule="auto"/>
        <w:jc w:val="center"/>
        <w:rPr>
          <w:b/>
          <w:bCs/>
        </w:rPr>
      </w:pPr>
      <w:r>
        <w:rPr>
          <w:b/>
          <w:bCs/>
        </w:rPr>
        <w:object w:dxaOrig="9360" w:dyaOrig="12743" w14:anchorId="5DB1BBBA">
          <v:shape id="_x0000_i1106" type="#_x0000_t75" style="width:444pt;height:603.75pt" o:ole="" o:bordertopcolor="this" o:borderleftcolor="this" o:borderbottomcolor="this" o:borderrightcolor="this">
            <v:imagedata r:id="rId246" o:title=""/>
            <w10:bordertop type="single" width="4"/>
            <w10:borderleft type="single" width="4"/>
            <w10:borderbottom type="single" width="4"/>
            <w10:borderright type="single" width="4"/>
          </v:shape>
          <o:OLEObject Type="Embed" ProgID="Word.OpenDocumentText.12" ShapeID="_x0000_i1106" DrawAspect="Content" ObjectID="_1688561859" r:id="rId247"/>
        </w:object>
      </w:r>
    </w:p>
    <w:bookmarkStart w:id="462" w:name="_MON_1688152820"/>
    <w:bookmarkEnd w:id="462"/>
    <w:p w14:paraId="56B9B337" w14:textId="3C3807FE" w:rsidR="00D86834" w:rsidRDefault="00D86834" w:rsidP="00D86834">
      <w:pPr>
        <w:keepNext/>
        <w:tabs>
          <w:tab w:val="left" w:pos="1120"/>
          <w:tab w:val="left" w:pos="2240"/>
        </w:tabs>
        <w:spacing w:line="360" w:lineRule="auto"/>
        <w:jc w:val="center"/>
        <w:rPr>
          <w:b/>
          <w:bCs/>
        </w:rPr>
      </w:pPr>
      <w:r>
        <w:rPr>
          <w:b/>
          <w:bCs/>
        </w:rPr>
        <w:object w:dxaOrig="9360" w:dyaOrig="12850" w14:anchorId="2D1D1DD9">
          <v:shape id="_x0000_i1107" type="#_x0000_t75" style="width:444pt;height:608.25pt" o:ole="" o:bordertopcolor="this" o:borderleftcolor="this" o:borderbottomcolor="this" o:borderrightcolor="this">
            <v:imagedata r:id="rId248" o:title=""/>
            <w10:bordertop type="single" width="4"/>
            <w10:borderleft type="single" width="4"/>
            <w10:borderbottom type="single" width="4"/>
            <w10:borderright type="single" width="4"/>
          </v:shape>
          <o:OLEObject Type="Embed" ProgID="Word.OpenDocumentText.12" ShapeID="_x0000_i1107" DrawAspect="Content" ObjectID="_1688561860" r:id="rId249"/>
        </w:object>
      </w:r>
    </w:p>
    <w:bookmarkStart w:id="463" w:name="_MON_1688152840"/>
    <w:bookmarkEnd w:id="463"/>
    <w:p w14:paraId="4C976D65" w14:textId="0FA56191" w:rsidR="00D86834" w:rsidRDefault="00D86834" w:rsidP="00D86834">
      <w:pPr>
        <w:keepNext/>
        <w:tabs>
          <w:tab w:val="left" w:pos="1120"/>
          <w:tab w:val="left" w:pos="2240"/>
        </w:tabs>
        <w:spacing w:line="360" w:lineRule="auto"/>
        <w:jc w:val="center"/>
        <w:rPr>
          <w:b/>
          <w:bCs/>
        </w:rPr>
      </w:pPr>
      <w:r>
        <w:rPr>
          <w:b/>
          <w:bCs/>
        </w:rPr>
        <w:object w:dxaOrig="9360" w:dyaOrig="12781" w14:anchorId="37D3E848">
          <v:shape id="_x0000_i1108" type="#_x0000_t75" style="width:444pt;height:605.25pt" o:ole="" o:bordertopcolor="this" o:borderleftcolor="this" o:borderbottomcolor="this" o:borderrightcolor="this">
            <v:imagedata r:id="rId250" o:title=""/>
            <w10:bordertop type="single" width="4"/>
            <w10:borderleft type="single" width="4"/>
            <w10:borderbottom type="single" width="4"/>
            <w10:borderright type="single" width="4"/>
          </v:shape>
          <o:OLEObject Type="Embed" ProgID="Word.OpenDocumentText.12" ShapeID="_x0000_i1108" DrawAspect="Content" ObjectID="_1688561861" r:id="rId251"/>
        </w:object>
      </w:r>
    </w:p>
    <w:bookmarkStart w:id="464" w:name="_MON_1688152860"/>
    <w:bookmarkEnd w:id="464"/>
    <w:p w14:paraId="569CB15F" w14:textId="008BF1D4" w:rsidR="00D86834" w:rsidRDefault="00D86834" w:rsidP="00D86834">
      <w:pPr>
        <w:keepNext/>
        <w:tabs>
          <w:tab w:val="left" w:pos="1120"/>
          <w:tab w:val="left" w:pos="2240"/>
        </w:tabs>
        <w:spacing w:line="360" w:lineRule="auto"/>
        <w:jc w:val="center"/>
        <w:rPr>
          <w:b/>
          <w:bCs/>
        </w:rPr>
      </w:pPr>
      <w:r>
        <w:rPr>
          <w:b/>
          <w:bCs/>
        </w:rPr>
        <w:object w:dxaOrig="9360" w:dyaOrig="13025" w14:anchorId="63D60C31">
          <v:shape id="_x0000_i1109" type="#_x0000_t75" style="width:444pt;height:616.5pt" o:ole="" o:bordertopcolor="this" o:borderleftcolor="this" o:borderbottomcolor="this" o:borderrightcolor="this">
            <v:imagedata r:id="rId252" o:title=""/>
            <w10:bordertop type="single" width="4"/>
            <w10:borderleft type="single" width="4"/>
            <w10:borderbottom type="single" width="4"/>
            <w10:borderright type="single" width="4"/>
          </v:shape>
          <o:OLEObject Type="Embed" ProgID="Word.OpenDocumentText.12" ShapeID="_x0000_i1109" DrawAspect="Content" ObjectID="_1688561862" r:id="rId253"/>
        </w:object>
      </w:r>
    </w:p>
    <w:bookmarkStart w:id="465" w:name="_MON_1688152884"/>
    <w:bookmarkEnd w:id="465"/>
    <w:p w14:paraId="13C8FFA6" w14:textId="0E139BC2" w:rsidR="00D86834" w:rsidRDefault="00D86834" w:rsidP="00D86834">
      <w:pPr>
        <w:keepNext/>
        <w:tabs>
          <w:tab w:val="left" w:pos="1120"/>
          <w:tab w:val="left" w:pos="2240"/>
        </w:tabs>
        <w:spacing w:line="360" w:lineRule="auto"/>
        <w:jc w:val="center"/>
        <w:rPr>
          <w:b/>
          <w:bCs/>
        </w:rPr>
      </w:pPr>
      <w:r>
        <w:rPr>
          <w:b/>
          <w:bCs/>
        </w:rPr>
        <w:object w:dxaOrig="9360" w:dyaOrig="13017" w14:anchorId="21044E89">
          <v:shape id="_x0000_i1110" type="#_x0000_t75" style="width:444pt;height:616.5pt" o:ole="" o:bordertopcolor="this" o:borderleftcolor="this" o:borderbottomcolor="this" o:borderrightcolor="this">
            <v:imagedata r:id="rId254" o:title=""/>
            <w10:bordertop type="single" width="4"/>
            <w10:borderleft type="single" width="4"/>
            <w10:borderbottom type="single" width="4"/>
            <w10:borderright type="single" width="4"/>
          </v:shape>
          <o:OLEObject Type="Embed" ProgID="Word.OpenDocumentText.12" ShapeID="_x0000_i1110" DrawAspect="Content" ObjectID="_1688561863" r:id="rId255"/>
        </w:object>
      </w:r>
    </w:p>
    <w:bookmarkStart w:id="466" w:name="_MON_1688152902"/>
    <w:bookmarkEnd w:id="466"/>
    <w:p w14:paraId="214B14BB" w14:textId="373AF4F2" w:rsidR="00D86834" w:rsidRDefault="00D86834" w:rsidP="00D86834">
      <w:pPr>
        <w:keepNext/>
        <w:tabs>
          <w:tab w:val="left" w:pos="1120"/>
          <w:tab w:val="left" w:pos="2240"/>
        </w:tabs>
        <w:spacing w:line="360" w:lineRule="auto"/>
        <w:jc w:val="center"/>
        <w:rPr>
          <w:b/>
          <w:bCs/>
        </w:rPr>
      </w:pPr>
      <w:r>
        <w:rPr>
          <w:b/>
          <w:bCs/>
        </w:rPr>
        <w:object w:dxaOrig="9360" w:dyaOrig="12865" w14:anchorId="503A53C2">
          <v:shape id="_x0000_i1111" type="#_x0000_t75" style="width:444pt;height:609pt" o:ole="" o:bordertopcolor="this" o:borderleftcolor="this" o:borderbottomcolor="this" o:borderrightcolor="this">
            <v:imagedata r:id="rId256" o:title=""/>
            <w10:bordertop type="single" width="4"/>
            <w10:borderleft type="single" width="4"/>
            <w10:borderbottom type="single" width="4"/>
            <w10:borderright type="single" width="4"/>
          </v:shape>
          <o:OLEObject Type="Embed" ProgID="Word.OpenDocumentText.12" ShapeID="_x0000_i1111" DrawAspect="Content" ObjectID="_1688561864" r:id="rId257"/>
        </w:object>
      </w:r>
    </w:p>
    <w:bookmarkStart w:id="467" w:name="_MON_1688152921"/>
    <w:bookmarkEnd w:id="467"/>
    <w:p w14:paraId="7315880F" w14:textId="77777777" w:rsidR="00D86834" w:rsidRDefault="00D86834" w:rsidP="00D86834">
      <w:pPr>
        <w:keepNext/>
        <w:tabs>
          <w:tab w:val="left" w:pos="1120"/>
          <w:tab w:val="left" w:pos="2240"/>
        </w:tabs>
        <w:spacing w:line="360" w:lineRule="auto"/>
        <w:jc w:val="center"/>
      </w:pPr>
      <w:r>
        <w:rPr>
          <w:b/>
          <w:bCs/>
        </w:rPr>
        <w:object w:dxaOrig="9360" w:dyaOrig="7038" w14:anchorId="4DBC7FA6">
          <v:shape id="_x0000_i1112" type="#_x0000_t75" style="width:444pt;height:333pt" o:ole="" o:bordertopcolor="this" o:borderleftcolor="this" o:borderbottomcolor="this" o:borderrightcolor="this">
            <v:imagedata r:id="rId258" o:title=""/>
            <w10:bordertop type="single" width="4"/>
            <w10:borderleft type="single" width="4"/>
            <w10:borderbottom type="single" width="4"/>
            <w10:borderright type="single" width="4"/>
          </v:shape>
          <o:OLEObject Type="Embed" ProgID="Word.OpenDocumentText.12" ShapeID="_x0000_i1112" DrawAspect="Content" ObjectID="_1688561865" r:id="rId259"/>
        </w:object>
      </w:r>
    </w:p>
    <w:p w14:paraId="6BD3B730" w14:textId="7C23E949" w:rsidR="00D86834" w:rsidRPr="00731E0F" w:rsidRDefault="00126901" w:rsidP="00D86834">
      <w:pPr>
        <w:pStyle w:val="Caption"/>
        <w:jc w:val="center"/>
      </w:pPr>
      <w:r>
        <w:t>Appendix B</w:t>
      </w:r>
      <w:r w:rsidR="00D86834" w:rsidRPr="00731E0F">
        <w:t xml:space="preserve">-1 </w:t>
      </w:r>
      <w:r w:rsidR="00731E0F" w:rsidRPr="00731E0F">
        <w:t>Full content of transaction sample “T</w:t>
      </w:r>
      <w:r w:rsidR="00892912">
        <w:t>x</w:t>
      </w:r>
      <w:r w:rsidR="00731E0F" w:rsidRPr="00731E0F">
        <w:t>1</w:t>
      </w:r>
      <w:r w:rsidR="00731E0F">
        <w:t>”</w:t>
      </w:r>
    </w:p>
    <w:bookmarkStart w:id="468" w:name="_MON_1687378009"/>
    <w:bookmarkEnd w:id="468"/>
    <w:p w14:paraId="4D555728" w14:textId="700A2CCE" w:rsidR="00C82C3C" w:rsidRDefault="00FF6296" w:rsidP="00C82C3C">
      <w:pPr>
        <w:tabs>
          <w:tab w:val="left" w:pos="1120"/>
          <w:tab w:val="left" w:pos="2240"/>
        </w:tabs>
        <w:spacing w:line="360" w:lineRule="auto"/>
        <w:jc w:val="center"/>
        <w:rPr>
          <w:b/>
          <w:bCs/>
        </w:rPr>
      </w:pPr>
      <w:r>
        <w:rPr>
          <w:b/>
          <w:bCs/>
        </w:rPr>
        <w:object w:dxaOrig="9360" w:dyaOrig="13133" w14:anchorId="26D9CC6A">
          <v:shape id="_x0000_i1113" type="#_x0000_t75" style="width:446.25pt;height:625.5pt" o:ole="" o:bordertopcolor="this" o:borderleftcolor="this" o:borderbottomcolor="this" o:borderrightcolor="this">
            <v:imagedata r:id="rId260" o:title=""/>
            <w10:bordertop type="single" width="4"/>
            <w10:borderleft type="single" width="4"/>
            <w10:borderbottom type="single" width="4"/>
            <w10:borderright type="single" width="4"/>
          </v:shape>
          <o:OLEObject Type="Embed" ProgID="Word.OpenDocumentText.12" ShapeID="_x0000_i1113" DrawAspect="Content" ObjectID="_1688561866" r:id="rId261"/>
        </w:object>
      </w:r>
    </w:p>
    <w:bookmarkStart w:id="469" w:name="_MON_1688153477"/>
    <w:bookmarkEnd w:id="469"/>
    <w:p w14:paraId="5165D4AB" w14:textId="4613E4E5" w:rsidR="00892912" w:rsidRDefault="00892912" w:rsidP="00C82C3C">
      <w:pPr>
        <w:tabs>
          <w:tab w:val="left" w:pos="1120"/>
          <w:tab w:val="left" w:pos="2240"/>
        </w:tabs>
        <w:spacing w:line="360" w:lineRule="auto"/>
        <w:jc w:val="center"/>
        <w:rPr>
          <w:b/>
          <w:bCs/>
        </w:rPr>
      </w:pPr>
      <w:r>
        <w:rPr>
          <w:b/>
          <w:bCs/>
        </w:rPr>
        <w:object w:dxaOrig="9360" w:dyaOrig="12970" w14:anchorId="4A9C8B72">
          <v:shape id="_x0000_i1114" type="#_x0000_t75" style="width:446.25pt;height:618pt" o:ole="" o:bordertopcolor="this" o:borderleftcolor="this" o:borderbottomcolor="this" o:borderrightcolor="this">
            <v:imagedata r:id="rId262" o:title=""/>
            <w10:bordertop type="single" width="4"/>
            <w10:borderleft type="single" width="4"/>
            <w10:borderbottom type="single" width="4"/>
            <w10:borderright type="single" width="4"/>
          </v:shape>
          <o:OLEObject Type="Embed" ProgID="Word.OpenDocumentText.12" ShapeID="_x0000_i1114" DrawAspect="Content" ObjectID="_1688561867" r:id="rId263"/>
        </w:object>
      </w:r>
    </w:p>
    <w:bookmarkStart w:id="470" w:name="_MON_1688153495"/>
    <w:bookmarkEnd w:id="470"/>
    <w:p w14:paraId="0441075A" w14:textId="3C68723F" w:rsidR="00892912" w:rsidRDefault="00892912" w:rsidP="00C82C3C">
      <w:pPr>
        <w:tabs>
          <w:tab w:val="left" w:pos="1120"/>
          <w:tab w:val="left" w:pos="2240"/>
        </w:tabs>
        <w:spacing w:line="360" w:lineRule="auto"/>
        <w:jc w:val="center"/>
        <w:rPr>
          <w:b/>
          <w:bCs/>
        </w:rPr>
      </w:pPr>
      <w:r>
        <w:rPr>
          <w:b/>
          <w:bCs/>
        </w:rPr>
        <w:object w:dxaOrig="9360" w:dyaOrig="13066" w14:anchorId="4DC3B939">
          <v:shape id="_x0000_i1115" type="#_x0000_t75" style="width:446.25pt;height:622.5pt" o:ole="" o:bordertopcolor="this" o:borderleftcolor="this" o:borderbottomcolor="this" o:borderrightcolor="this">
            <v:imagedata r:id="rId264" o:title=""/>
            <w10:bordertop type="single" width="4"/>
            <w10:borderleft type="single" width="4"/>
            <w10:borderbottom type="single" width="4"/>
            <w10:borderright type="single" width="4"/>
          </v:shape>
          <o:OLEObject Type="Embed" ProgID="Word.OpenDocumentText.12" ShapeID="_x0000_i1115" DrawAspect="Content" ObjectID="_1688561868" r:id="rId265"/>
        </w:object>
      </w:r>
    </w:p>
    <w:bookmarkStart w:id="471" w:name="_MON_1688153512"/>
    <w:bookmarkEnd w:id="471"/>
    <w:p w14:paraId="0DF3A778" w14:textId="5520B34A" w:rsidR="00892912" w:rsidRDefault="00892912" w:rsidP="00C82C3C">
      <w:pPr>
        <w:tabs>
          <w:tab w:val="left" w:pos="1120"/>
          <w:tab w:val="left" w:pos="2240"/>
        </w:tabs>
        <w:spacing w:line="360" w:lineRule="auto"/>
        <w:jc w:val="center"/>
        <w:rPr>
          <w:b/>
          <w:bCs/>
        </w:rPr>
      </w:pPr>
      <w:r>
        <w:rPr>
          <w:b/>
          <w:bCs/>
        </w:rPr>
        <w:object w:dxaOrig="9360" w:dyaOrig="12906" w14:anchorId="576C4C22">
          <v:shape id="_x0000_i1116" type="#_x0000_t75" style="width:446.25pt;height:615pt" o:ole="" o:bordertopcolor="this" o:borderleftcolor="this" o:borderbottomcolor="this" o:borderrightcolor="this">
            <v:imagedata r:id="rId266" o:title=""/>
            <w10:bordertop type="single" width="4"/>
            <w10:borderleft type="single" width="4"/>
            <w10:borderbottom type="single" width="4"/>
            <w10:borderright type="single" width="4"/>
          </v:shape>
          <o:OLEObject Type="Embed" ProgID="Word.OpenDocumentText.12" ShapeID="_x0000_i1116" DrawAspect="Content" ObjectID="_1688561869" r:id="rId267"/>
        </w:object>
      </w:r>
    </w:p>
    <w:bookmarkStart w:id="472" w:name="_MON_1688153531"/>
    <w:bookmarkEnd w:id="472"/>
    <w:p w14:paraId="628AF3AD" w14:textId="677E3055" w:rsidR="00892912" w:rsidRDefault="00892912" w:rsidP="00C82C3C">
      <w:pPr>
        <w:tabs>
          <w:tab w:val="left" w:pos="1120"/>
          <w:tab w:val="left" w:pos="2240"/>
        </w:tabs>
        <w:spacing w:line="360" w:lineRule="auto"/>
        <w:jc w:val="center"/>
        <w:rPr>
          <w:b/>
          <w:bCs/>
        </w:rPr>
      </w:pPr>
      <w:r>
        <w:rPr>
          <w:b/>
          <w:bCs/>
        </w:rPr>
        <w:object w:dxaOrig="9360" w:dyaOrig="13023" w14:anchorId="07B30CDE">
          <v:shape id="_x0000_i1117" type="#_x0000_t75" style="width:446.25pt;height:620.25pt" o:ole="" o:bordertopcolor="this" o:borderleftcolor="this" o:borderbottomcolor="this" o:borderrightcolor="this">
            <v:imagedata r:id="rId268" o:title=""/>
            <w10:bordertop type="single" width="4"/>
            <w10:borderleft type="single" width="4"/>
            <w10:borderbottom type="single" width="4"/>
            <w10:borderright type="single" width="4"/>
          </v:shape>
          <o:OLEObject Type="Embed" ProgID="Word.OpenDocumentText.12" ShapeID="_x0000_i1117" DrawAspect="Content" ObjectID="_1688561870" r:id="rId269"/>
        </w:object>
      </w:r>
    </w:p>
    <w:bookmarkStart w:id="473" w:name="_MON_1688153550"/>
    <w:bookmarkEnd w:id="473"/>
    <w:p w14:paraId="6F112BCE" w14:textId="37F5DE3B" w:rsidR="00892912" w:rsidRDefault="00892912" w:rsidP="00C82C3C">
      <w:pPr>
        <w:tabs>
          <w:tab w:val="left" w:pos="1120"/>
          <w:tab w:val="left" w:pos="2240"/>
        </w:tabs>
        <w:spacing w:line="360" w:lineRule="auto"/>
        <w:jc w:val="center"/>
        <w:rPr>
          <w:b/>
          <w:bCs/>
        </w:rPr>
      </w:pPr>
      <w:r>
        <w:rPr>
          <w:b/>
          <w:bCs/>
        </w:rPr>
        <w:object w:dxaOrig="9360" w:dyaOrig="12919" w14:anchorId="58FC116F">
          <v:shape id="_x0000_i1118" type="#_x0000_t75" style="width:446.25pt;height:615.75pt" o:ole="" o:bordertopcolor="this" o:borderleftcolor="this" o:borderbottomcolor="this" o:borderrightcolor="this">
            <v:imagedata r:id="rId270" o:title=""/>
            <w10:bordertop type="single" width="4"/>
            <w10:borderleft type="single" width="4"/>
            <w10:borderbottom type="single" width="4"/>
            <w10:borderright type="single" width="4"/>
          </v:shape>
          <o:OLEObject Type="Embed" ProgID="Word.OpenDocumentText.12" ShapeID="_x0000_i1118" DrawAspect="Content" ObjectID="_1688561871" r:id="rId271"/>
        </w:object>
      </w:r>
    </w:p>
    <w:bookmarkStart w:id="474" w:name="_MON_1688153569"/>
    <w:bookmarkEnd w:id="474"/>
    <w:p w14:paraId="6E5B5C4A" w14:textId="348ECB15" w:rsidR="00892912" w:rsidRDefault="00892912" w:rsidP="00C82C3C">
      <w:pPr>
        <w:tabs>
          <w:tab w:val="left" w:pos="1120"/>
          <w:tab w:val="left" w:pos="2240"/>
        </w:tabs>
        <w:spacing w:line="360" w:lineRule="auto"/>
        <w:jc w:val="center"/>
        <w:rPr>
          <w:b/>
          <w:bCs/>
        </w:rPr>
      </w:pPr>
      <w:r>
        <w:rPr>
          <w:b/>
          <w:bCs/>
        </w:rPr>
        <w:object w:dxaOrig="9360" w:dyaOrig="13096" w14:anchorId="6DD27D6C">
          <v:shape id="_x0000_i1119" type="#_x0000_t75" style="width:446.25pt;height:624pt" o:ole="" o:bordertopcolor="this" o:borderleftcolor="this" o:borderbottomcolor="this" o:borderrightcolor="this">
            <v:imagedata r:id="rId272" o:title=""/>
            <w10:bordertop type="single" width="4"/>
            <w10:borderleft type="single" width="4"/>
            <w10:borderbottom type="single" width="4"/>
            <w10:borderright type="single" width="4"/>
          </v:shape>
          <o:OLEObject Type="Embed" ProgID="Word.OpenDocumentText.12" ShapeID="_x0000_i1119" DrawAspect="Content" ObjectID="_1688561872" r:id="rId273"/>
        </w:object>
      </w:r>
    </w:p>
    <w:bookmarkStart w:id="475" w:name="_MON_1688153589"/>
    <w:bookmarkEnd w:id="475"/>
    <w:p w14:paraId="6511AB0F" w14:textId="459C90D7" w:rsidR="00892912" w:rsidRDefault="00892912" w:rsidP="00C82C3C">
      <w:pPr>
        <w:tabs>
          <w:tab w:val="left" w:pos="1120"/>
          <w:tab w:val="left" w:pos="2240"/>
        </w:tabs>
        <w:spacing w:line="360" w:lineRule="auto"/>
        <w:jc w:val="center"/>
        <w:rPr>
          <w:b/>
          <w:bCs/>
        </w:rPr>
      </w:pPr>
      <w:r>
        <w:rPr>
          <w:b/>
          <w:bCs/>
        </w:rPr>
        <w:object w:dxaOrig="9360" w:dyaOrig="13017" w14:anchorId="73068F93">
          <v:shape id="_x0000_i1120" type="#_x0000_t75" style="width:446.25pt;height:620.25pt" o:ole="" o:bordertopcolor="this" o:borderleftcolor="this" o:borderbottomcolor="this" o:borderrightcolor="this">
            <v:imagedata r:id="rId274" o:title=""/>
            <w10:bordertop type="single" width="4"/>
            <w10:borderleft type="single" width="4"/>
            <w10:borderbottom type="single" width="4"/>
            <w10:borderright type="single" width="4"/>
          </v:shape>
          <o:OLEObject Type="Embed" ProgID="Word.OpenDocumentText.12" ShapeID="_x0000_i1120" DrawAspect="Content" ObjectID="_1688561873" r:id="rId275"/>
        </w:object>
      </w:r>
    </w:p>
    <w:bookmarkStart w:id="476" w:name="_MON_1688153613"/>
    <w:bookmarkEnd w:id="476"/>
    <w:p w14:paraId="226D7368" w14:textId="2F86B34B" w:rsidR="00892912" w:rsidRDefault="00892912" w:rsidP="00C82C3C">
      <w:pPr>
        <w:tabs>
          <w:tab w:val="left" w:pos="1120"/>
          <w:tab w:val="left" w:pos="2240"/>
        </w:tabs>
        <w:spacing w:line="360" w:lineRule="auto"/>
        <w:jc w:val="center"/>
        <w:rPr>
          <w:b/>
          <w:bCs/>
        </w:rPr>
      </w:pPr>
      <w:r>
        <w:rPr>
          <w:b/>
          <w:bCs/>
        </w:rPr>
        <w:object w:dxaOrig="9360" w:dyaOrig="12865" w14:anchorId="09C03493">
          <v:shape id="_x0000_i1121" type="#_x0000_t75" style="width:446.25pt;height:612.75pt" o:ole="" o:bordertopcolor="this" o:borderleftcolor="this" o:borderbottomcolor="this" o:borderrightcolor="this">
            <v:imagedata r:id="rId276" o:title=""/>
            <w10:bordertop type="single" width="4"/>
            <w10:borderleft type="single" width="4"/>
            <w10:borderbottom type="single" width="4"/>
            <w10:borderright type="single" width="4"/>
          </v:shape>
          <o:OLEObject Type="Embed" ProgID="Word.OpenDocumentText.12" ShapeID="_x0000_i1121" DrawAspect="Content" ObjectID="_1688561874" r:id="rId277"/>
        </w:object>
      </w:r>
    </w:p>
    <w:bookmarkStart w:id="477" w:name="_MON_1688153640"/>
    <w:bookmarkEnd w:id="477"/>
    <w:p w14:paraId="5D9906B5" w14:textId="0D988687" w:rsidR="00892912" w:rsidRPr="00E84CC0" w:rsidRDefault="00892912" w:rsidP="00C82C3C">
      <w:pPr>
        <w:tabs>
          <w:tab w:val="left" w:pos="1120"/>
          <w:tab w:val="left" w:pos="2240"/>
        </w:tabs>
        <w:spacing w:line="360" w:lineRule="auto"/>
        <w:jc w:val="center"/>
        <w:rPr>
          <w:b/>
          <w:bCs/>
        </w:rPr>
      </w:pPr>
      <w:r>
        <w:rPr>
          <w:b/>
          <w:bCs/>
        </w:rPr>
        <w:object w:dxaOrig="9360" w:dyaOrig="7038" w14:anchorId="18CC42C5">
          <v:shape id="_x0000_i1122" type="#_x0000_t75" style="width:446.25pt;height:335.25pt" o:ole="" o:bordertopcolor="this" o:borderleftcolor="this" o:borderbottomcolor="this" o:borderrightcolor="this">
            <v:imagedata r:id="rId278" o:title=""/>
            <w10:bordertop type="single" width="4"/>
            <w10:borderleft type="single" width="4"/>
            <w10:borderbottom type="single" width="4"/>
            <w10:borderright type="single" width="4"/>
          </v:shape>
          <o:OLEObject Type="Embed" ProgID="Word.OpenDocumentText.12" ShapeID="_x0000_i1122" DrawAspect="Content" ObjectID="_1688561875" r:id="rId279"/>
        </w:object>
      </w:r>
    </w:p>
    <w:p w14:paraId="67AAEE9B" w14:textId="53D6DEC3" w:rsidR="00731E0F" w:rsidRPr="00731E0F" w:rsidRDefault="00126901" w:rsidP="00731E0F">
      <w:pPr>
        <w:pStyle w:val="Caption"/>
        <w:jc w:val="center"/>
      </w:pPr>
      <w:r>
        <w:t>Appendix B</w:t>
      </w:r>
      <w:r w:rsidR="00731E0F" w:rsidRPr="00731E0F">
        <w:t>-</w:t>
      </w:r>
      <w:r w:rsidR="00731E0F">
        <w:t>2</w:t>
      </w:r>
      <w:r w:rsidR="00731E0F" w:rsidRPr="00731E0F">
        <w:t xml:space="preserve"> Full content of transaction sample “T</w:t>
      </w:r>
      <w:r w:rsidR="00892912">
        <w:t>x</w:t>
      </w:r>
      <w:r w:rsidR="00731E0F">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78" w:name="_MON_1687378067"/>
    <w:bookmarkEnd w:id="478"/>
    <w:p w14:paraId="0C25B5BD" w14:textId="40A10CCF"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38AC52A5">
          <v:shape id="_x0000_i1123" type="#_x0000_t75" style="width:445.5pt;height:625.5pt" o:ole="" o:bordertopcolor="this" o:borderleftcolor="this" o:borderbottomcolor="this" o:borderrightcolor="this">
            <v:imagedata r:id="rId280" o:title=""/>
            <w10:bordertop type="single" width="4"/>
            <w10:borderleft type="single" width="4"/>
            <w10:borderbottom type="single" width="4"/>
            <w10:borderright type="single" width="4"/>
          </v:shape>
          <o:OLEObject Type="Embed" ProgID="Word.OpenDocumentText.12" ShapeID="_x0000_i1123" DrawAspect="Content" ObjectID="_1688561876" r:id="rId281"/>
        </w:object>
      </w:r>
    </w:p>
    <w:bookmarkStart w:id="479" w:name="_MON_1688153884"/>
    <w:bookmarkEnd w:id="479"/>
    <w:p w14:paraId="7D754959" w14:textId="6D73CFFE"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178BC79B">
          <v:shape id="_x0000_i1124" type="#_x0000_t75" style="width:445.5pt;height:618pt" o:ole="" o:bordertopcolor="this" o:borderleftcolor="this" o:borderbottomcolor="this" o:borderrightcolor="this">
            <v:imagedata r:id="rId282" o:title=""/>
            <w10:bordertop type="single" width="4"/>
            <w10:borderleft type="single" width="4"/>
            <w10:borderbottom type="single" width="4"/>
            <w10:borderright type="single" width="4"/>
          </v:shape>
          <o:OLEObject Type="Embed" ProgID="Word.OpenDocumentText.12" ShapeID="_x0000_i1124" DrawAspect="Content" ObjectID="_1688561877" r:id="rId283"/>
        </w:object>
      </w:r>
    </w:p>
    <w:bookmarkStart w:id="480" w:name="_MON_1688153900"/>
    <w:bookmarkEnd w:id="480"/>
    <w:p w14:paraId="0EFF3ED5" w14:textId="4C8EF27C"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711A3915">
          <v:shape id="_x0000_i1125" type="#_x0000_t75" style="width:445.5pt;height:622.5pt" o:ole="" o:bordertopcolor="this" o:borderleftcolor="this" o:borderbottomcolor="this" o:borderrightcolor="this">
            <v:imagedata r:id="rId284" o:title=""/>
            <w10:bordertop type="single" width="4"/>
            <w10:borderleft type="single" width="4"/>
            <w10:borderbottom type="single" width="4"/>
            <w10:borderright type="single" width="4"/>
          </v:shape>
          <o:OLEObject Type="Embed" ProgID="Word.OpenDocumentText.12" ShapeID="_x0000_i1125" DrawAspect="Content" ObjectID="_1688561878" r:id="rId285"/>
        </w:object>
      </w:r>
    </w:p>
    <w:bookmarkStart w:id="481" w:name="_MON_1688153915"/>
    <w:bookmarkEnd w:id="481"/>
    <w:p w14:paraId="22F95CC9" w14:textId="6FA63B27"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53694769">
          <v:shape id="_x0000_i1126" type="#_x0000_t75" style="width:445.5pt;height:619.5pt" o:ole="" o:bordertopcolor="this" o:borderleftcolor="this" o:borderbottomcolor="this" o:borderrightcolor="this">
            <v:imagedata r:id="rId286" o:title=""/>
            <w10:bordertop type="single" width="4"/>
            <w10:borderleft type="single" width="4"/>
            <w10:borderbottom type="single" width="4"/>
            <w10:borderright type="single" width="4"/>
          </v:shape>
          <o:OLEObject Type="Embed" ProgID="Word.OpenDocumentText.12" ShapeID="_x0000_i1126" DrawAspect="Content" ObjectID="_1688561879" r:id="rId287"/>
        </w:object>
      </w:r>
    </w:p>
    <w:bookmarkStart w:id="482" w:name="_MON_1688153931"/>
    <w:bookmarkEnd w:id="482"/>
    <w:p w14:paraId="57384AF7" w14:textId="717226FF"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25A0D30E">
          <v:shape id="_x0000_i1127" type="#_x0000_t75" style="width:445.5pt;height:616.5pt" o:ole="" o:bordertopcolor="this" o:borderleftcolor="this" o:borderbottomcolor="this" o:borderrightcolor="this">
            <v:imagedata r:id="rId288" o:title=""/>
            <w10:bordertop type="single" width="4"/>
            <w10:borderleft type="single" width="4"/>
            <w10:borderbottom type="single" width="4"/>
            <w10:borderright type="single" width="4"/>
          </v:shape>
          <o:OLEObject Type="Embed" ProgID="Word.OpenDocumentText.12" ShapeID="_x0000_i1127" DrawAspect="Content" ObjectID="_1688561880" r:id="rId289"/>
        </w:object>
      </w:r>
    </w:p>
    <w:bookmarkStart w:id="483" w:name="_MON_1688153947"/>
    <w:bookmarkEnd w:id="483"/>
    <w:p w14:paraId="434EF5C7" w14:textId="2BC69998"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4737B7EC">
          <v:shape id="_x0000_i1128" type="#_x0000_t75" style="width:445.5pt;height:615.75pt" o:ole="" o:bordertopcolor="this" o:borderleftcolor="this" o:borderbottomcolor="this" o:borderrightcolor="this">
            <v:imagedata r:id="rId290" o:title=""/>
            <w10:bordertop type="single" width="4"/>
            <w10:borderleft type="single" width="4"/>
            <w10:borderbottom type="single" width="4"/>
            <w10:borderright type="single" width="4"/>
          </v:shape>
          <o:OLEObject Type="Embed" ProgID="Word.OpenDocumentText.12" ShapeID="_x0000_i1128" DrawAspect="Content" ObjectID="_1688561881" r:id="rId291"/>
        </w:object>
      </w:r>
    </w:p>
    <w:bookmarkStart w:id="484" w:name="_MON_1688153965"/>
    <w:bookmarkEnd w:id="484"/>
    <w:p w14:paraId="7CFF17B5" w14:textId="7CFA7A9B"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3409FFA5">
          <v:shape id="_x0000_i1129" type="#_x0000_t75" style="width:445.5pt;height:624pt" o:ole="" o:bordertopcolor="this" o:borderleftcolor="this" o:borderbottomcolor="this" o:borderrightcolor="this">
            <v:imagedata r:id="rId292" o:title=""/>
            <w10:bordertop type="single" width="4"/>
            <w10:borderleft type="single" width="4"/>
            <w10:borderbottom type="single" width="4"/>
            <w10:borderright type="single" width="4"/>
          </v:shape>
          <o:OLEObject Type="Embed" ProgID="Word.OpenDocumentText.12" ShapeID="_x0000_i1129" DrawAspect="Content" ObjectID="_1688561882" r:id="rId293"/>
        </w:object>
      </w:r>
    </w:p>
    <w:bookmarkStart w:id="485" w:name="_MON_1688153984"/>
    <w:bookmarkEnd w:id="485"/>
    <w:p w14:paraId="303E78E2" w14:textId="7B212795"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2751A6ED">
          <v:shape id="_x0000_i1130" type="#_x0000_t75" style="width:445.5pt;height:624pt" o:ole="" o:bordertopcolor="this" o:borderleftcolor="this" o:borderbottomcolor="this" o:borderrightcolor="this">
            <v:imagedata r:id="rId294" o:title=""/>
            <w10:bordertop type="single" width="4"/>
            <w10:borderleft type="single" width="4"/>
            <w10:borderbottom type="single" width="4"/>
            <w10:borderright type="single" width="4"/>
          </v:shape>
          <o:OLEObject Type="Embed" ProgID="Word.OpenDocumentText.12" ShapeID="_x0000_i1130" DrawAspect="Content" ObjectID="_1688561883" r:id="rId295"/>
        </w:object>
      </w:r>
    </w:p>
    <w:bookmarkStart w:id="486" w:name="_MON_1688154001"/>
    <w:bookmarkEnd w:id="486"/>
    <w:p w14:paraId="41F87DC2" w14:textId="42D45761"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49DB5FEF">
          <v:shape id="_x0000_i1131" type="#_x0000_t75" style="width:445.5pt;height:612.75pt" o:ole="" o:bordertopcolor="this" o:borderleftcolor="this" o:borderbottomcolor="this" o:borderrightcolor="this">
            <v:imagedata r:id="rId296" o:title=""/>
            <w10:bordertop type="single" width="4"/>
            <w10:borderleft type="single" width="4"/>
            <w10:borderbottom type="single" width="4"/>
            <w10:borderright type="single" width="4"/>
          </v:shape>
          <o:OLEObject Type="Embed" ProgID="Word.OpenDocumentText.12" ShapeID="_x0000_i1131" DrawAspect="Content" ObjectID="_1688561884" r:id="rId297"/>
        </w:object>
      </w:r>
    </w:p>
    <w:bookmarkStart w:id="487" w:name="_MON_1688154018"/>
    <w:bookmarkEnd w:id="487"/>
    <w:p w14:paraId="67290C76" w14:textId="29D1EB18"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3431F8EC">
          <v:shape id="_x0000_i1132" type="#_x0000_t75" style="width:445.5pt;height:273.75pt" o:ole="" o:bordertopcolor="this" o:borderleftcolor="this" o:borderbottomcolor="this" o:borderrightcolor="this">
            <v:imagedata r:id="rId298" o:title=""/>
            <w10:bordertop type="single" width="4"/>
            <w10:borderleft type="single" width="4"/>
            <w10:borderbottom type="single" width="4"/>
            <w10:borderright type="single" width="4"/>
          </v:shape>
          <o:OLEObject Type="Embed" ProgID="Word.OpenDocumentText.12" ShapeID="_x0000_i1132" DrawAspect="Content" ObjectID="_1688561885" r:id="rId299"/>
        </w:object>
      </w:r>
    </w:p>
    <w:p w14:paraId="72D3D8F2" w14:textId="50EF0EC9" w:rsidR="0069160C" w:rsidRPr="00731E0F" w:rsidRDefault="00126901" w:rsidP="0069160C">
      <w:pPr>
        <w:pStyle w:val="Caption"/>
        <w:jc w:val="center"/>
      </w:pPr>
      <w:r>
        <w:t>Appendix B</w:t>
      </w:r>
      <w:r w:rsidR="0069160C" w:rsidRPr="00731E0F">
        <w:t>-</w:t>
      </w:r>
      <w:r w:rsidR="0069160C">
        <w:t>3</w:t>
      </w:r>
      <w:r w:rsidR="0069160C" w:rsidRPr="00731E0F">
        <w:t xml:space="preserve"> Full content of transaction sample “T</w:t>
      </w:r>
      <w:r w:rsidR="0069160C">
        <w:t>x3”</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88" w:name="_MON_1687378109"/>
    <w:bookmarkEnd w:id="488"/>
    <w:p w14:paraId="7322EE13" w14:textId="2BDD7FB4"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BFF80B4">
          <v:shape id="_x0000_i1133" type="#_x0000_t75" style="width:445.5pt;height:625.5pt" o:ole="" o:bordertopcolor="this" o:borderleftcolor="this" o:borderbottomcolor="this" o:borderrightcolor="this">
            <v:imagedata r:id="rId300" o:title=""/>
            <w10:bordertop type="single" width="4"/>
            <w10:borderleft type="single" width="4"/>
            <w10:borderbottom type="single" width="4"/>
            <w10:borderright type="single" width="4"/>
          </v:shape>
          <o:OLEObject Type="Embed" ProgID="Word.OpenDocumentText.12" ShapeID="_x0000_i1133" DrawAspect="Content" ObjectID="_1688561886" r:id="rId301"/>
        </w:object>
      </w:r>
    </w:p>
    <w:bookmarkStart w:id="489" w:name="_MON_1688154208"/>
    <w:bookmarkEnd w:id="489"/>
    <w:p w14:paraId="6B78E1D9" w14:textId="3EFDA5DA"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2579AB58">
          <v:shape id="_x0000_i1134" type="#_x0000_t75" style="width:445.5pt;height:618pt" o:ole="" o:bordertopcolor="this" o:borderleftcolor="this" o:borderbottomcolor="this" o:borderrightcolor="this">
            <v:imagedata r:id="rId302" o:title=""/>
            <w10:bordertop type="single" width="4"/>
            <w10:borderleft type="single" width="4"/>
            <w10:borderbottom type="single" width="4"/>
            <w10:borderright type="single" width="4"/>
          </v:shape>
          <o:OLEObject Type="Embed" ProgID="Word.OpenDocumentText.12" ShapeID="_x0000_i1134" DrawAspect="Content" ObjectID="_1688561887" r:id="rId303"/>
        </w:object>
      </w:r>
    </w:p>
    <w:bookmarkStart w:id="490" w:name="_MON_1688154225"/>
    <w:bookmarkEnd w:id="490"/>
    <w:p w14:paraId="23D066AD" w14:textId="5773A1B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0CFFC375">
          <v:shape id="_x0000_i1135" type="#_x0000_t75" style="width:445.5pt;height:622.5pt" o:ole="" o:bordertopcolor="this" o:borderleftcolor="this" o:borderbottomcolor="this" o:borderrightcolor="this">
            <v:imagedata r:id="rId304" o:title=""/>
            <w10:bordertop type="single" width="4"/>
            <w10:borderleft type="single" width="4"/>
            <w10:borderbottom type="single" width="4"/>
            <w10:borderright type="single" width="4"/>
          </v:shape>
          <o:OLEObject Type="Embed" ProgID="Word.OpenDocumentText.12" ShapeID="_x0000_i1135" DrawAspect="Content" ObjectID="_1688561888" r:id="rId305"/>
        </w:object>
      </w:r>
    </w:p>
    <w:bookmarkStart w:id="491" w:name="_MON_1688154240"/>
    <w:bookmarkEnd w:id="491"/>
    <w:p w14:paraId="0A107D98" w14:textId="469B459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35AEF0F5">
          <v:shape id="_x0000_i1136" type="#_x0000_t75" style="width:445.5pt;height:619.5pt" o:ole="" o:bordertopcolor="this" o:borderleftcolor="this" o:borderbottomcolor="this" o:borderrightcolor="this">
            <v:imagedata r:id="rId306" o:title=""/>
            <w10:bordertop type="single" width="4"/>
            <w10:borderleft type="single" width="4"/>
            <w10:borderbottom type="single" width="4"/>
            <w10:borderright type="single" width="4"/>
          </v:shape>
          <o:OLEObject Type="Embed" ProgID="Word.OpenDocumentText.12" ShapeID="_x0000_i1136" DrawAspect="Content" ObjectID="_1688561889" r:id="rId307"/>
        </w:object>
      </w:r>
    </w:p>
    <w:bookmarkStart w:id="492" w:name="_MON_1688154255"/>
    <w:bookmarkEnd w:id="492"/>
    <w:p w14:paraId="4DCA52A1" w14:textId="4CF2964F"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0069D06D">
          <v:shape id="_x0000_i1137" type="#_x0000_t75" style="width:445.5pt;height:616.5pt" o:ole="" o:bordertopcolor="this" o:borderleftcolor="this" o:borderbottomcolor="this" o:borderrightcolor="this">
            <v:imagedata r:id="rId308" o:title=""/>
            <w10:bordertop type="single" width="4"/>
            <w10:borderleft type="single" width="4"/>
            <w10:borderbottom type="single" width="4"/>
            <w10:borderright type="single" width="4"/>
          </v:shape>
          <o:OLEObject Type="Embed" ProgID="Word.OpenDocumentText.12" ShapeID="_x0000_i1137" DrawAspect="Content" ObjectID="_1688561890" r:id="rId309"/>
        </w:object>
      </w:r>
    </w:p>
    <w:bookmarkStart w:id="493" w:name="_MON_1688154271"/>
    <w:bookmarkEnd w:id="493"/>
    <w:p w14:paraId="117D2985" w14:textId="64445BB9"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70BFF6B5">
          <v:shape id="_x0000_i1138" type="#_x0000_t75" style="width:445.5pt;height:615.75pt" o:ole="" o:bordertopcolor="this" o:borderleftcolor="this" o:borderbottomcolor="this" o:borderrightcolor="this">
            <v:imagedata r:id="rId310" o:title=""/>
            <w10:bordertop type="single" width="4"/>
            <w10:borderleft type="single" width="4"/>
            <w10:borderbottom type="single" width="4"/>
            <w10:borderright type="single" width="4"/>
          </v:shape>
          <o:OLEObject Type="Embed" ProgID="Word.OpenDocumentText.12" ShapeID="_x0000_i1138" DrawAspect="Content" ObjectID="_1688561891" r:id="rId311"/>
        </w:object>
      </w:r>
    </w:p>
    <w:bookmarkStart w:id="494" w:name="_MON_1688154287"/>
    <w:bookmarkEnd w:id="494"/>
    <w:p w14:paraId="2D7FADA9" w14:textId="71DC52E6"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0F5D5544">
          <v:shape id="_x0000_i1139" type="#_x0000_t75" style="width:445.5pt;height:624pt" o:ole="" o:bordertopcolor="this" o:borderleftcolor="this" o:borderbottomcolor="this" o:borderrightcolor="this">
            <v:imagedata r:id="rId312" o:title=""/>
            <w10:bordertop type="single" width="4"/>
            <w10:borderleft type="single" width="4"/>
            <w10:borderbottom type="single" width="4"/>
            <w10:borderright type="single" width="4"/>
          </v:shape>
          <o:OLEObject Type="Embed" ProgID="Word.OpenDocumentText.12" ShapeID="_x0000_i1139" DrawAspect="Content" ObjectID="_1688561892" r:id="rId313"/>
        </w:object>
      </w:r>
    </w:p>
    <w:bookmarkStart w:id="495" w:name="_MON_1688154303"/>
    <w:bookmarkEnd w:id="495"/>
    <w:p w14:paraId="2C653A6A" w14:textId="2CC7EB35"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457CCA69">
          <v:shape id="_x0000_i1140" type="#_x0000_t75" style="width:445.5pt;height:624pt" o:ole="" o:bordertopcolor="this" o:borderleftcolor="this" o:borderbottomcolor="this" o:borderrightcolor="this">
            <v:imagedata r:id="rId314" o:title=""/>
            <w10:bordertop type="single" width="4"/>
            <w10:borderleft type="single" width="4"/>
            <w10:borderbottom type="single" width="4"/>
            <w10:borderright type="single" width="4"/>
          </v:shape>
          <o:OLEObject Type="Embed" ProgID="Word.OpenDocumentText.12" ShapeID="_x0000_i1140" DrawAspect="Content" ObjectID="_1688561893" r:id="rId315"/>
        </w:object>
      </w:r>
    </w:p>
    <w:bookmarkStart w:id="496" w:name="_MON_1688154319"/>
    <w:bookmarkEnd w:id="496"/>
    <w:p w14:paraId="0C971A36" w14:textId="0768D96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44996315">
          <v:shape id="_x0000_i1141" type="#_x0000_t75" style="width:445.5pt;height:612.75pt" o:ole="" o:bordertopcolor="this" o:borderleftcolor="this" o:borderbottomcolor="this" o:borderrightcolor="this">
            <v:imagedata r:id="rId316" o:title=""/>
            <w10:bordertop type="single" width="4"/>
            <w10:borderleft type="single" width="4"/>
            <w10:borderbottom type="single" width="4"/>
            <w10:borderright type="single" width="4"/>
          </v:shape>
          <o:OLEObject Type="Embed" ProgID="Word.OpenDocumentText.12" ShapeID="_x0000_i1141" DrawAspect="Content" ObjectID="_1688561894" r:id="rId317"/>
        </w:object>
      </w:r>
    </w:p>
    <w:bookmarkStart w:id="497" w:name="_MON_1688154334"/>
    <w:bookmarkEnd w:id="497"/>
    <w:p w14:paraId="5C69A8B9" w14:textId="1B7CA408"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B27599B">
          <v:shape id="_x0000_i1142" type="#_x0000_t75" style="width:445.5pt;height:273.75pt" o:ole="" o:bordertopcolor="this" o:borderleftcolor="this" o:borderbottomcolor="this" o:borderrightcolor="this">
            <v:imagedata r:id="rId318" o:title=""/>
            <w10:bordertop type="single" width="4"/>
            <w10:borderleft type="single" width="4"/>
            <w10:borderbottom type="single" width="4"/>
            <w10:borderright type="single" width="4"/>
          </v:shape>
          <o:OLEObject Type="Embed" ProgID="Word.OpenDocumentText.12" ShapeID="_x0000_i1142" DrawAspect="Content" ObjectID="_1688561895" r:id="rId319"/>
        </w:object>
      </w:r>
    </w:p>
    <w:p w14:paraId="753F9628" w14:textId="573FCCF8" w:rsidR="00A156E1" w:rsidRPr="00731E0F" w:rsidRDefault="00126901" w:rsidP="00A156E1">
      <w:pPr>
        <w:pStyle w:val="Caption"/>
        <w:jc w:val="center"/>
      </w:pPr>
      <w:r>
        <w:t>Appendix B</w:t>
      </w:r>
      <w:r w:rsidR="00A156E1" w:rsidRPr="00731E0F">
        <w:t>-</w:t>
      </w:r>
      <w:r w:rsidR="00A156E1">
        <w:t>4</w:t>
      </w:r>
      <w:r w:rsidR="00A156E1" w:rsidRPr="00731E0F">
        <w:t xml:space="preserve"> Full content of transaction sample “T</w:t>
      </w:r>
      <w:r w:rsidR="00A156E1">
        <w:t>x4”</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98" w:name="_MON_1687378147"/>
    <w:bookmarkEnd w:id="498"/>
    <w:p w14:paraId="35427A1A" w14:textId="6806119D"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65F32F68">
          <v:shape id="_x0000_i1143" type="#_x0000_t75" style="width:441.75pt;height:619.5pt" o:ole="" o:bordertopcolor="this" o:borderleftcolor="this" o:borderbottomcolor="this" o:borderrightcolor="this">
            <v:imagedata r:id="rId320" o:title=""/>
            <w10:bordertop type="single" width="4"/>
            <w10:borderleft type="single" width="4"/>
            <w10:borderbottom type="single" width="4"/>
            <w10:borderright type="single" width="4"/>
          </v:shape>
          <o:OLEObject Type="Embed" ProgID="Word.OpenDocumentText.12" ShapeID="_x0000_i1143" DrawAspect="Content" ObjectID="_1688561896" r:id="rId321"/>
        </w:object>
      </w:r>
    </w:p>
    <w:bookmarkStart w:id="499" w:name="_MON_1688155091"/>
    <w:bookmarkEnd w:id="499"/>
    <w:p w14:paraId="4BDE9AFC" w14:textId="59ACE8CF"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6127D475">
          <v:shape id="_x0000_i1144" type="#_x0000_t75" style="width:441.75pt;height:611.25pt" o:ole="" o:bordertopcolor="this" o:borderleftcolor="this" o:borderbottomcolor="this" o:borderrightcolor="this">
            <v:imagedata r:id="rId322" o:title=""/>
            <w10:bordertop type="single" width="4"/>
            <w10:borderleft type="single" width="4"/>
            <w10:borderbottom type="single" width="4"/>
            <w10:borderright type="single" width="4"/>
          </v:shape>
          <o:OLEObject Type="Embed" ProgID="Word.OpenDocumentText.12" ShapeID="_x0000_i1144" DrawAspect="Content" ObjectID="_1688561897" r:id="rId323"/>
        </w:object>
      </w:r>
    </w:p>
    <w:bookmarkStart w:id="500" w:name="_MON_1688155107"/>
    <w:bookmarkEnd w:id="500"/>
    <w:p w14:paraId="596C35DF" w14:textId="6655F2BE"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275BA2B3">
          <v:shape id="_x0000_i1145" type="#_x0000_t75" style="width:441.75pt;height:615.75pt" o:ole="" o:bordertopcolor="this" o:borderleftcolor="this" o:borderbottomcolor="this" o:borderrightcolor="this">
            <v:imagedata r:id="rId324" o:title=""/>
            <w10:bordertop type="single" width="4"/>
            <w10:borderleft type="single" width="4"/>
            <w10:borderbottom type="single" width="4"/>
            <w10:borderright type="single" width="4"/>
          </v:shape>
          <o:OLEObject Type="Embed" ProgID="Word.OpenDocumentText.12" ShapeID="_x0000_i1145" DrawAspect="Content" ObjectID="_1688561898" r:id="rId325"/>
        </w:object>
      </w:r>
    </w:p>
    <w:bookmarkStart w:id="501" w:name="_MON_1688155120"/>
    <w:bookmarkEnd w:id="501"/>
    <w:p w14:paraId="0A4E604F" w14:textId="663CCBCE"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BD15EC8">
          <v:shape id="_x0000_i1146" type="#_x0000_t75" style="width:441.75pt;height:612.75pt" o:ole="" o:bordertopcolor="this" o:borderleftcolor="this" o:borderbottomcolor="this" o:borderrightcolor="this">
            <v:imagedata r:id="rId326" o:title=""/>
            <w10:bordertop type="single" width="4"/>
            <w10:borderleft type="single" width="4"/>
            <w10:borderbottom type="single" width="4"/>
            <w10:borderright type="single" width="4"/>
          </v:shape>
          <o:OLEObject Type="Embed" ProgID="Word.OpenDocumentText.12" ShapeID="_x0000_i1146" DrawAspect="Content" ObjectID="_1688561899" r:id="rId327"/>
        </w:object>
      </w:r>
    </w:p>
    <w:bookmarkStart w:id="502" w:name="_MON_1688155135"/>
    <w:bookmarkEnd w:id="502"/>
    <w:p w14:paraId="456397AB" w14:textId="67FA48C2"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267E8090">
          <v:shape id="_x0000_i1147" type="#_x0000_t75" style="width:441.75pt;height:609.75pt" o:ole="" o:bordertopcolor="this" o:borderleftcolor="this" o:borderbottomcolor="this" o:borderrightcolor="this">
            <v:imagedata r:id="rId328" o:title=""/>
            <w10:bordertop type="single" width="4"/>
            <w10:borderleft type="single" width="4"/>
            <w10:borderbottom type="single" width="4"/>
            <w10:borderright type="single" width="4"/>
          </v:shape>
          <o:OLEObject Type="Embed" ProgID="Word.OpenDocumentText.12" ShapeID="_x0000_i1147" DrawAspect="Content" ObjectID="_1688561900" r:id="rId329"/>
        </w:object>
      </w:r>
    </w:p>
    <w:bookmarkStart w:id="503" w:name="_MON_1688155150"/>
    <w:bookmarkEnd w:id="503"/>
    <w:p w14:paraId="07C62A59" w14:textId="4257D1C4"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58535313">
          <v:shape id="_x0000_i1148" type="#_x0000_t75" style="width:441.75pt;height:609pt" o:ole="" o:bordertopcolor="this" o:borderleftcolor="this" o:borderbottomcolor="this" o:borderrightcolor="this">
            <v:imagedata r:id="rId330" o:title=""/>
            <w10:bordertop type="single" width="4"/>
            <w10:borderleft type="single" width="4"/>
            <w10:borderbottom type="single" width="4"/>
            <w10:borderright type="single" width="4"/>
          </v:shape>
          <o:OLEObject Type="Embed" ProgID="Word.OpenDocumentText.12" ShapeID="_x0000_i1148" DrawAspect="Content" ObjectID="_1688561901" r:id="rId331"/>
        </w:object>
      </w:r>
    </w:p>
    <w:bookmarkStart w:id="504" w:name="_MON_1688155165"/>
    <w:bookmarkEnd w:id="504"/>
    <w:p w14:paraId="3E171662" w14:textId="5546CA56"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501D1770">
          <v:shape id="_x0000_i1149" type="#_x0000_t75" style="width:441.75pt;height:617.25pt" o:ole="" o:bordertopcolor="this" o:borderleftcolor="this" o:borderbottomcolor="this" o:borderrightcolor="this">
            <v:imagedata r:id="rId332" o:title=""/>
            <w10:bordertop type="single" width="4"/>
            <w10:borderleft type="single" width="4"/>
            <w10:borderbottom type="single" width="4"/>
            <w10:borderright type="single" width="4"/>
          </v:shape>
          <o:OLEObject Type="Embed" ProgID="Word.OpenDocumentText.12" ShapeID="_x0000_i1149" DrawAspect="Content" ObjectID="_1688561902" r:id="rId333"/>
        </w:object>
      </w:r>
    </w:p>
    <w:bookmarkStart w:id="505" w:name="_MON_1688155179"/>
    <w:bookmarkEnd w:id="505"/>
    <w:p w14:paraId="17CD2407" w14:textId="118DEC1D"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0172EC66">
          <v:shape id="_x0000_i1150" type="#_x0000_t75" style="width:441.75pt;height:618pt" o:ole="" o:bordertopcolor="this" o:borderleftcolor="this" o:borderbottomcolor="this" o:borderrightcolor="this">
            <v:imagedata r:id="rId334" o:title=""/>
            <w10:bordertop type="single" width="4"/>
            <w10:borderleft type="single" width="4"/>
            <w10:borderbottom type="single" width="4"/>
            <w10:borderright type="single" width="4"/>
          </v:shape>
          <o:OLEObject Type="Embed" ProgID="Word.OpenDocumentText.12" ShapeID="_x0000_i1150" DrawAspect="Content" ObjectID="_1688561903" r:id="rId335"/>
        </w:object>
      </w:r>
    </w:p>
    <w:bookmarkStart w:id="506" w:name="_MON_1688155202"/>
    <w:bookmarkEnd w:id="506"/>
    <w:p w14:paraId="0CA7C398" w14:textId="04FD3C54"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1B075465">
          <v:shape id="_x0000_i1151" type="#_x0000_t75" style="width:441.75pt;height:606.75pt" o:ole="" o:bordertopcolor="this" o:borderleftcolor="this" o:borderbottomcolor="this" o:borderrightcolor="this">
            <v:imagedata r:id="rId336" o:title=""/>
            <w10:bordertop type="single" width="4"/>
            <w10:borderleft type="single" width="4"/>
            <w10:borderbottom type="single" width="4"/>
            <w10:borderright type="single" width="4"/>
          </v:shape>
          <o:OLEObject Type="Embed" ProgID="Word.OpenDocumentText.12" ShapeID="_x0000_i1151" DrawAspect="Content" ObjectID="_1688561904" r:id="rId337"/>
        </w:object>
      </w:r>
    </w:p>
    <w:bookmarkStart w:id="507" w:name="_MON_1688155216"/>
    <w:bookmarkEnd w:id="507"/>
    <w:p w14:paraId="0200061C" w14:textId="354059E0"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3E83C594">
          <v:shape id="_x0000_i1152" type="#_x0000_t75" style="width:441.75pt;height:270.75pt" o:ole="" o:bordertopcolor="this" o:borderleftcolor="this" o:borderbottomcolor="this" o:borderrightcolor="this">
            <v:imagedata r:id="rId338" o:title=""/>
            <w10:bordertop type="single" width="4"/>
            <w10:borderleft type="single" width="4"/>
            <w10:borderbottom type="single" width="4"/>
            <w10:borderright type="single" width="4"/>
          </v:shape>
          <o:OLEObject Type="Embed" ProgID="Word.OpenDocumentText.12" ShapeID="_x0000_i1152" DrawAspect="Content" ObjectID="_1688561905" r:id="rId339"/>
        </w:object>
      </w:r>
    </w:p>
    <w:p w14:paraId="7BDFF99E" w14:textId="3A8342D6" w:rsidR="007014D0" w:rsidRPr="004C5B96" w:rsidRDefault="00126901" w:rsidP="004C5B96">
      <w:pPr>
        <w:pStyle w:val="Caption"/>
        <w:jc w:val="center"/>
      </w:pPr>
      <w:r>
        <w:t>Appendix B</w:t>
      </w:r>
      <w:r w:rsidR="004C5B96" w:rsidRPr="00731E0F">
        <w:t>-</w:t>
      </w:r>
      <w:r w:rsidR="00262026">
        <w:t>5</w:t>
      </w:r>
      <w:r w:rsidR="004C5B96" w:rsidRPr="00731E0F">
        <w:t xml:space="preserve"> Full content of transaction sample “T</w:t>
      </w:r>
      <w:r w:rsidR="004C5B96">
        <w:t>x</w:t>
      </w:r>
      <w:r w:rsidR="00262026">
        <w:t>5</w:t>
      </w:r>
      <w:r w:rsidR="004C5B96">
        <w:t>”</w:t>
      </w:r>
    </w:p>
    <w:bookmarkStart w:id="508" w:name="_MON_1687378190"/>
    <w:bookmarkEnd w:id="508"/>
    <w:p w14:paraId="1D5A12D2" w14:textId="2250F7C5"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38C5C61">
          <v:shape id="_x0000_i1153" type="#_x0000_t75" style="width:438pt;height:614.25pt" o:ole="" o:bordertopcolor="this" o:borderleftcolor="this" o:borderbottomcolor="this" o:borderrightcolor="this">
            <v:imagedata r:id="rId340" o:title=""/>
            <w10:bordertop type="single" width="4"/>
            <w10:borderleft type="single" width="4"/>
            <w10:borderbottom type="single" width="4"/>
            <w10:borderright type="single" width="4"/>
          </v:shape>
          <o:OLEObject Type="Embed" ProgID="Word.OpenDocumentText.12" ShapeID="_x0000_i1153" DrawAspect="Content" ObjectID="_1688561906" r:id="rId341"/>
        </w:object>
      </w:r>
    </w:p>
    <w:bookmarkStart w:id="509" w:name="_MON_1688154434"/>
    <w:bookmarkEnd w:id="509"/>
    <w:p w14:paraId="173DFD90" w14:textId="1EFFFC9E"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40352B3E">
          <v:shape id="_x0000_i1154" type="#_x0000_t75" style="width:438pt;height:606pt" o:ole="" o:bordertopcolor="this" o:borderleftcolor="this" o:borderbottomcolor="this" o:borderrightcolor="this">
            <v:imagedata r:id="rId342" o:title=""/>
            <w10:bordertop type="single" width="4"/>
            <w10:borderleft type="single" width="4"/>
            <w10:borderbottom type="single" width="4"/>
            <w10:borderright type="single" width="4"/>
          </v:shape>
          <o:OLEObject Type="Embed" ProgID="Word.OpenDocumentText.12" ShapeID="_x0000_i1154" DrawAspect="Content" ObjectID="_1688561907" r:id="rId343"/>
        </w:object>
      </w:r>
    </w:p>
    <w:bookmarkStart w:id="510" w:name="_MON_1688154450"/>
    <w:bookmarkEnd w:id="510"/>
    <w:p w14:paraId="5D8AEBC0" w14:textId="159F4E10"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3E1A28EF">
          <v:shape id="_x0000_i1155" type="#_x0000_t75" style="width:438pt;height:610.5pt" o:ole="" o:bordertopcolor="this" o:borderleftcolor="this" o:borderbottomcolor="this" o:borderrightcolor="this">
            <v:imagedata r:id="rId344" o:title=""/>
            <w10:bordertop type="single" width="4"/>
            <w10:borderleft type="single" width="4"/>
            <w10:borderbottom type="single" width="4"/>
            <w10:borderright type="single" width="4"/>
          </v:shape>
          <o:OLEObject Type="Embed" ProgID="Word.OpenDocumentText.12" ShapeID="_x0000_i1155" DrawAspect="Content" ObjectID="_1688561908" r:id="rId345"/>
        </w:object>
      </w:r>
    </w:p>
    <w:bookmarkStart w:id="511" w:name="_MON_1688154466"/>
    <w:bookmarkEnd w:id="511"/>
    <w:p w14:paraId="1B8270F0" w14:textId="02AB4522"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63378B5">
          <v:shape id="_x0000_i1156" type="#_x0000_t75" style="width:438pt;height:607.5pt" o:ole="" o:bordertopcolor="this" o:borderleftcolor="this" o:borderbottomcolor="this" o:borderrightcolor="this">
            <v:imagedata r:id="rId346" o:title=""/>
            <w10:bordertop type="single" width="4"/>
            <w10:borderleft type="single" width="4"/>
            <w10:borderbottom type="single" width="4"/>
            <w10:borderright type="single" width="4"/>
          </v:shape>
          <o:OLEObject Type="Embed" ProgID="Word.OpenDocumentText.12" ShapeID="_x0000_i1156" DrawAspect="Content" ObjectID="_1688561909" r:id="rId347"/>
        </w:object>
      </w:r>
    </w:p>
    <w:bookmarkStart w:id="512" w:name="_MON_1688154482"/>
    <w:bookmarkEnd w:id="512"/>
    <w:p w14:paraId="7F87D99A" w14:textId="1AE83298"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60B72B51">
          <v:shape id="_x0000_i1157" type="#_x0000_t75" style="width:438pt;height:604.5pt" o:ole="" o:bordertopcolor="this" o:borderleftcolor="this" o:borderbottomcolor="this" o:borderrightcolor="this">
            <v:imagedata r:id="rId348" o:title=""/>
            <w10:bordertop type="single" width="4"/>
            <w10:borderleft type="single" width="4"/>
            <w10:borderbottom type="single" width="4"/>
            <w10:borderright type="single" width="4"/>
          </v:shape>
          <o:OLEObject Type="Embed" ProgID="Word.OpenDocumentText.12" ShapeID="_x0000_i1157" DrawAspect="Content" ObjectID="_1688561910" r:id="rId349"/>
        </w:object>
      </w:r>
    </w:p>
    <w:bookmarkStart w:id="513" w:name="_MON_1688154498"/>
    <w:bookmarkEnd w:id="513"/>
    <w:p w14:paraId="58E9B34E" w14:textId="7C2E30D0"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1890991F">
          <v:shape id="_x0000_i1158" type="#_x0000_t75" style="width:438pt;height:603.75pt" o:ole="" o:bordertopcolor="this" o:borderleftcolor="this" o:borderbottomcolor="this" o:borderrightcolor="this">
            <v:imagedata r:id="rId350" o:title=""/>
            <w10:bordertop type="single" width="4"/>
            <w10:borderleft type="single" width="4"/>
            <w10:borderbottom type="single" width="4"/>
            <w10:borderright type="single" width="4"/>
          </v:shape>
          <o:OLEObject Type="Embed" ProgID="Word.OpenDocumentText.12" ShapeID="_x0000_i1158" DrawAspect="Content" ObjectID="_1688561911" r:id="rId351"/>
        </w:object>
      </w:r>
    </w:p>
    <w:bookmarkStart w:id="514" w:name="_MON_1688154515"/>
    <w:bookmarkEnd w:id="514"/>
    <w:p w14:paraId="13139CAB" w14:textId="1E10BDCB"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2FA692E7">
          <v:shape id="_x0000_i1159" type="#_x0000_t75" style="width:438pt;height:612pt" o:ole="" o:bordertopcolor="this" o:borderleftcolor="this" o:borderbottomcolor="this" o:borderrightcolor="this">
            <v:imagedata r:id="rId352" o:title=""/>
            <w10:bordertop type="single" width="4"/>
            <w10:borderleft type="single" width="4"/>
            <w10:borderbottom type="single" width="4"/>
            <w10:borderright type="single" width="4"/>
          </v:shape>
          <o:OLEObject Type="Embed" ProgID="Word.OpenDocumentText.12" ShapeID="_x0000_i1159" DrawAspect="Content" ObjectID="_1688561912" r:id="rId353"/>
        </w:object>
      </w:r>
    </w:p>
    <w:bookmarkStart w:id="515" w:name="_MON_1688154532"/>
    <w:bookmarkEnd w:id="515"/>
    <w:p w14:paraId="034DD770" w14:textId="6914AF6D"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7B9D5CE0">
          <v:shape id="_x0000_i1160" type="#_x0000_t75" style="width:438pt;height:612.75pt" o:ole="" o:bordertopcolor="this" o:borderleftcolor="this" o:borderbottomcolor="this" o:borderrightcolor="this">
            <v:imagedata r:id="rId354" o:title=""/>
            <w10:bordertop type="single" width="4"/>
            <w10:borderleft type="single" width="4"/>
            <w10:borderbottom type="single" width="4"/>
            <w10:borderright type="single" width="4"/>
          </v:shape>
          <o:OLEObject Type="Embed" ProgID="Word.OpenDocumentText.12" ShapeID="_x0000_i1160" DrawAspect="Content" ObjectID="_1688561913" r:id="rId355"/>
        </w:object>
      </w:r>
    </w:p>
    <w:bookmarkStart w:id="516" w:name="_MON_1688154549"/>
    <w:bookmarkEnd w:id="516"/>
    <w:p w14:paraId="599AD492" w14:textId="3C08430F"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5CFF554A">
          <v:shape id="_x0000_i1161" type="#_x0000_t75" style="width:438pt;height:601.5pt" o:ole="" o:bordertopcolor="this" o:borderleftcolor="this" o:borderbottomcolor="this" o:borderrightcolor="this">
            <v:imagedata r:id="rId356" o:title=""/>
            <w10:bordertop type="single" width="4"/>
            <w10:borderleft type="single" width="4"/>
            <w10:borderbottom type="single" width="4"/>
            <w10:borderright type="single" width="4"/>
          </v:shape>
          <o:OLEObject Type="Embed" ProgID="Word.OpenDocumentText.12" ShapeID="_x0000_i1161" DrawAspect="Content" ObjectID="_1688561914" r:id="rId357"/>
        </w:object>
      </w:r>
    </w:p>
    <w:bookmarkStart w:id="517" w:name="_MON_1688154566"/>
    <w:bookmarkEnd w:id="517"/>
    <w:p w14:paraId="240169EC" w14:textId="3148F093"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6959BD0">
          <v:shape id="_x0000_i1162" type="#_x0000_t75" style="width:438pt;height:268.5pt" o:ole="" o:bordertopcolor="this" o:borderleftcolor="this" o:borderbottomcolor="this" o:borderrightcolor="this">
            <v:imagedata r:id="rId358" o:title=""/>
            <w10:bordertop type="single" width="4"/>
            <w10:borderleft type="single" width="4"/>
            <w10:borderbottom type="single" width="4"/>
            <w10:borderright type="single" width="4"/>
          </v:shape>
          <o:OLEObject Type="Embed" ProgID="Word.OpenDocumentText.12" ShapeID="_x0000_i1162" DrawAspect="Content" ObjectID="_1688561915" r:id="rId359"/>
        </w:object>
      </w:r>
    </w:p>
    <w:p w14:paraId="1BBAE05C" w14:textId="3D44899C" w:rsidR="007014D0" w:rsidRPr="002C6631" w:rsidRDefault="00126901" w:rsidP="004C5B96">
      <w:pPr>
        <w:pStyle w:val="Caption"/>
        <w:jc w:val="center"/>
        <w:rPr>
          <w:rFonts w:cstheme="minorBidi"/>
          <w:color w:val="FF0000"/>
          <w:sz w:val="28"/>
          <w:cs/>
        </w:rPr>
      </w:pPr>
      <w:r>
        <w:t>Appendix B</w:t>
      </w:r>
      <w:r w:rsidR="004C5B96" w:rsidRPr="00731E0F">
        <w:t>-</w:t>
      </w:r>
      <w:r w:rsidR="0009616F">
        <w:t>6</w:t>
      </w:r>
      <w:r w:rsidR="004C5B96" w:rsidRPr="00731E0F">
        <w:t xml:space="preserve"> Full content of transaction sample “T</w:t>
      </w:r>
      <w:r w:rsidR="004C5B96">
        <w:t>x</w:t>
      </w:r>
      <w:r w:rsidR="0009616F">
        <w:t>6</w:t>
      </w:r>
      <w:r w:rsidR="004C5B96">
        <w:t>”</w:t>
      </w:r>
    </w:p>
    <w:bookmarkStart w:id="518" w:name="_MON_1687378227"/>
    <w:bookmarkEnd w:id="518"/>
    <w:p w14:paraId="7D037769" w14:textId="3089D60A"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E930A5F">
          <v:shape id="_x0000_i1163" type="#_x0000_t75" style="width:442.5pt;height:621pt" o:ole="" o:bordertopcolor="this" o:borderleftcolor="this" o:borderbottomcolor="this" o:borderrightcolor="this">
            <v:imagedata r:id="rId360" o:title=""/>
            <w10:bordertop type="single" width="4"/>
            <w10:borderleft type="single" width="4"/>
            <w10:borderbottom type="single" width="4"/>
            <w10:borderright type="single" width="4"/>
          </v:shape>
          <o:OLEObject Type="Embed" ProgID="Word.OpenDocumentText.12" ShapeID="_x0000_i1163" DrawAspect="Content" ObjectID="_1688561916" r:id="rId361"/>
        </w:object>
      </w:r>
    </w:p>
    <w:bookmarkStart w:id="519" w:name="_MON_1688154732"/>
    <w:bookmarkEnd w:id="519"/>
    <w:p w14:paraId="32E50E5C" w14:textId="7D92CBCA"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1864B25F">
          <v:shape id="_x0000_i1164" type="#_x0000_t75" style="width:442.5pt;height:613.5pt" o:ole="" o:bordertopcolor="this" o:borderleftcolor="this" o:borderbottomcolor="this" o:borderrightcolor="this">
            <v:imagedata r:id="rId362" o:title=""/>
            <w10:bordertop type="single" width="4"/>
            <w10:borderleft type="single" width="4"/>
            <w10:borderbottom type="single" width="4"/>
            <w10:borderright type="single" width="4"/>
          </v:shape>
          <o:OLEObject Type="Embed" ProgID="Word.OpenDocumentText.12" ShapeID="_x0000_i1164" DrawAspect="Content" ObjectID="_1688561917" r:id="rId363"/>
        </w:object>
      </w:r>
    </w:p>
    <w:bookmarkStart w:id="520" w:name="_MON_1688154746"/>
    <w:bookmarkEnd w:id="520"/>
    <w:p w14:paraId="03A104AA" w14:textId="2462C5FD"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533CA009">
          <v:shape id="_x0000_i1165" type="#_x0000_t75" style="width:442.5pt;height:618pt" o:ole="" o:bordertopcolor="this" o:borderleftcolor="this" o:borderbottomcolor="this" o:borderrightcolor="this">
            <v:imagedata r:id="rId364" o:title=""/>
            <w10:bordertop type="single" width="4"/>
            <w10:borderleft type="single" width="4"/>
            <w10:borderbottom type="single" width="4"/>
            <w10:borderright type="single" width="4"/>
          </v:shape>
          <o:OLEObject Type="Embed" ProgID="Word.OpenDocumentText.12" ShapeID="_x0000_i1165" DrawAspect="Content" ObjectID="_1688561918" r:id="rId365"/>
        </w:object>
      </w:r>
    </w:p>
    <w:bookmarkStart w:id="521" w:name="_MON_1688154762"/>
    <w:bookmarkEnd w:id="521"/>
    <w:p w14:paraId="7C5233DA" w14:textId="27423200"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89C3431">
          <v:shape id="_x0000_i1166" type="#_x0000_t75" style="width:442.5pt;height:615pt" o:ole="" o:bordertopcolor="this" o:borderleftcolor="this" o:borderbottomcolor="this" o:borderrightcolor="this">
            <v:imagedata r:id="rId366" o:title=""/>
            <w10:bordertop type="single" width="4"/>
            <w10:borderleft type="single" width="4"/>
            <w10:borderbottom type="single" width="4"/>
            <w10:borderright type="single" width="4"/>
          </v:shape>
          <o:OLEObject Type="Embed" ProgID="Word.OpenDocumentText.12" ShapeID="_x0000_i1166" DrawAspect="Content" ObjectID="_1688561919" r:id="rId367"/>
        </w:object>
      </w:r>
    </w:p>
    <w:bookmarkStart w:id="522" w:name="_MON_1688154777"/>
    <w:bookmarkEnd w:id="522"/>
    <w:p w14:paraId="3184FB4C" w14:textId="532E45ED"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55A96F85">
          <v:shape id="_x0000_i1167" type="#_x0000_t75" style="width:442.5pt;height:612pt" o:ole="" o:bordertopcolor="this" o:borderleftcolor="this" o:borderbottomcolor="this" o:borderrightcolor="this">
            <v:imagedata r:id="rId368" o:title=""/>
            <w10:bordertop type="single" width="4"/>
            <w10:borderleft type="single" width="4"/>
            <w10:borderbottom type="single" width="4"/>
            <w10:borderright type="single" width="4"/>
          </v:shape>
          <o:OLEObject Type="Embed" ProgID="Word.OpenDocumentText.12" ShapeID="_x0000_i1167" DrawAspect="Content" ObjectID="_1688561920" r:id="rId369"/>
        </w:object>
      </w:r>
    </w:p>
    <w:bookmarkStart w:id="523" w:name="_MON_1688154791"/>
    <w:bookmarkEnd w:id="523"/>
    <w:p w14:paraId="313D820B" w14:textId="34E38758"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1FB2BDE2">
          <v:shape id="_x0000_i1168" type="#_x0000_t75" style="width:442.5pt;height:611.25pt" o:ole="" o:bordertopcolor="this" o:borderleftcolor="this" o:borderbottomcolor="this" o:borderrightcolor="this">
            <v:imagedata r:id="rId370" o:title=""/>
            <w10:bordertop type="single" width="4"/>
            <w10:borderleft type="single" width="4"/>
            <w10:borderbottom type="single" width="4"/>
            <w10:borderright type="single" width="4"/>
          </v:shape>
          <o:OLEObject Type="Embed" ProgID="Word.OpenDocumentText.12" ShapeID="_x0000_i1168" DrawAspect="Content" ObjectID="_1688561921" r:id="rId371"/>
        </w:object>
      </w:r>
    </w:p>
    <w:bookmarkStart w:id="524" w:name="_MON_1688154805"/>
    <w:bookmarkEnd w:id="524"/>
    <w:p w14:paraId="17CC0B85" w14:textId="470C8166"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7F11827F">
          <v:shape id="_x0000_i1169" type="#_x0000_t75" style="width:442.5pt;height:619.5pt" o:ole="" o:bordertopcolor="this" o:borderleftcolor="this" o:borderbottomcolor="this" o:borderrightcolor="this">
            <v:imagedata r:id="rId372" o:title=""/>
            <w10:bordertop type="single" width="4"/>
            <w10:borderleft type="single" width="4"/>
            <w10:borderbottom type="single" width="4"/>
            <w10:borderright type="single" width="4"/>
          </v:shape>
          <o:OLEObject Type="Embed" ProgID="Word.OpenDocumentText.12" ShapeID="_x0000_i1169" DrawAspect="Content" ObjectID="_1688561922" r:id="rId373"/>
        </w:object>
      </w:r>
    </w:p>
    <w:bookmarkStart w:id="525" w:name="_MON_1688154821"/>
    <w:bookmarkEnd w:id="525"/>
    <w:p w14:paraId="45CCF33B" w14:textId="1FD3FACE"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537730CE">
          <v:shape id="_x0000_i1170" type="#_x0000_t75" style="width:442.5pt;height:619.5pt" o:ole="" o:bordertopcolor="this" o:borderleftcolor="this" o:borderbottomcolor="this" o:borderrightcolor="this">
            <v:imagedata r:id="rId374" o:title=""/>
            <w10:bordertop type="single" width="4"/>
            <w10:borderleft type="single" width="4"/>
            <w10:borderbottom type="single" width="4"/>
            <w10:borderright type="single" width="4"/>
          </v:shape>
          <o:OLEObject Type="Embed" ProgID="Word.OpenDocumentText.12" ShapeID="_x0000_i1170" DrawAspect="Content" ObjectID="_1688561923" r:id="rId375"/>
        </w:object>
      </w:r>
    </w:p>
    <w:bookmarkStart w:id="526" w:name="_MON_1688154836"/>
    <w:bookmarkEnd w:id="526"/>
    <w:p w14:paraId="224971E0" w14:textId="2EBBF416"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1ADF6604">
          <v:shape id="_x0000_i1171" type="#_x0000_t75" style="width:442.5pt;height:608.25pt" o:ole="" o:bordertopcolor="this" o:borderleftcolor="this" o:borderbottomcolor="this" o:borderrightcolor="this">
            <v:imagedata r:id="rId376" o:title=""/>
            <w10:bordertop type="single" width="4"/>
            <w10:borderleft type="single" width="4"/>
            <w10:borderbottom type="single" width="4"/>
            <w10:borderright type="single" width="4"/>
          </v:shape>
          <o:OLEObject Type="Embed" ProgID="Word.OpenDocumentText.12" ShapeID="_x0000_i1171" DrawAspect="Content" ObjectID="_1688561924" r:id="rId377"/>
        </w:object>
      </w:r>
    </w:p>
    <w:bookmarkStart w:id="527" w:name="_MON_1688154850"/>
    <w:bookmarkEnd w:id="527"/>
    <w:p w14:paraId="7B8FC841" w14:textId="65F72B23"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26F9E060">
          <v:shape id="_x0000_i1172" type="#_x0000_t75" style="width:442.5pt;height:271.5pt" o:ole="" o:bordertopcolor="this" o:borderleftcolor="this" o:borderbottomcolor="this" o:borderrightcolor="this">
            <v:imagedata r:id="rId378" o:title=""/>
            <w10:bordertop type="single" width="4"/>
            <w10:borderleft type="single" width="4"/>
            <w10:borderbottom type="single" width="4"/>
            <w10:borderright type="single" width="4"/>
          </v:shape>
          <o:OLEObject Type="Embed" ProgID="Word.OpenDocumentText.12" ShapeID="_x0000_i1172" DrawAspect="Content" ObjectID="_1688561925" r:id="rId379"/>
        </w:object>
      </w:r>
    </w:p>
    <w:p w14:paraId="37E6446D" w14:textId="43081431" w:rsidR="007014D0" w:rsidRDefault="00126901" w:rsidP="0081137A">
      <w:pPr>
        <w:pStyle w:val="Caption"/>
        <w:jc w:val="center"/>
        <w:rPr>
          <w:color w:val="FF0000"/>
          <w:sz w:val="28"/>
        </w:rPr>
      </w:pPr>
      <w:r>
        <w:t>Appendix B</w:t>
      </w:r>
      <w:r w:rsidR="0081137A" w:rsidRPr="00731E0F">
        <w:t>-</w:t>
      </w:r>
      <w:r w:rsidR="002C6631">
        <w:rPr>
          <w:rFonts w:cstheme="minorBidi"/>
        </w:rPr>
        <w:t>7</w:t>
      </w:r>
      <w:r w:rsidR="0081137A" w:rsidRPr="00731E0F">
        <w:t xml:space="preserve"> Full content of transaction sample “T</w:t>
      </w:r>
      <w:r w:rsidR="0081137A">
        <w:t>x</w:t>
      </w:r>
      <w:r w:rsidR="002C6631">
        <w:rPr>
          <w:rFonts w:cstheme="minorBidi"/>
        </w:rPr>
        <w:t>7</w:t>
      </w:r>
      <w:r w:rsidR="0081137A">
        <w:t>”</w:t>
      </w:r>
    </w:p>
    <w:bookmarkStart w:id="528" w:name="_MON_1687378263"/>
    <w:bookmarkEnd w:id="528"/>
    <w:p w14:paraId="1D0EE02E" w14:textId="559E81C7"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F80E8D0">
          <v:shape id="_x0000_i1173" type="#_x0000_t75" style="width:441.75pt;height:619.5pt" o:ole="" o:bordertopcolor="this" o:borderleftcolor="this" o:borderbottomcolor="this" o:borderrightcolor="this">
            <v:imagedata r:id="rId380" o:title=""/>
            <w10:bordertop type="single" width="4"/>
            <w10:borderleft type="single" width="4"/>
            <w10:borderbottom type="single" width="4"/>
            <w10:borderright type="single" width="4"/>
          </v:shape>
          <o:OLEObject Type="Embed" ProgID="Word.OpenDocumentText.12" ShapeID="_x0000_i1173" DrawAspect="Content" ObjectID="_1688561926" r:id="rId381"/>
        </w:object>
      </w:r>
    </w:p>
    <w:bookmarkStart w:id="529" w:name="_MON_1688157397"/>
    <w:bookmarkEnd w:id="529"/>
    <w:p w14:paraId="3CE58E87" w14:textId="4CED6C6E"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4D99A5B6">
          <v:shape id="_x0000_i1174" type="#_x0000_t75" style="width:441.75pt;height:611.25pt" o:ole="" o:bordertopcolor="this" o:borderleftcolor="this" o:borderbottomcolor="this" o:borderrightcolor="this">
            <v:imagedata r:id="rId382" o:title=""/>
            <w10:bordertop type="single" width="4"/>
            <w10:borderleft type="single" width="4"/>
            <w10:borderbottom type="single" width="4"/>
            <w10:borderright type="single" width="4"/>
          </v:shape>
          <o:OLEObject Type="Embed" ProgID="Word.OpenDocumentText.12" ShapeID="_x0000_i1174" DrawAspect="Content" ObjectID="_1688561927" r:id="rId383"/>
        </w:object>
      </w:r>
    </w:p>
    <w:bookmarkStart w:id="530" w:name="_MON_1688157413"/>
    <w:bookmarkEnd w:id="530"/>
    <w:p w14:paraId="4B658450" w14:textId="37D7E2B1"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1091CE6D">
          <v:shape id="_x0000_i1175" type="#_x0000_t75" style="width:441.75pt;height:615.75pt" o:ole="" o:bordertopcolor="this" o:borderleftcolor="this" o:borderbottomcolor="this" o:borderrightcolor="this">
            <v:imagedata r:id="rId384" o:title=""/>
            <w10:bordertop type="single" width="4"/>
            <w10:borderleft type="single" width="4"/>
            <w10:borderbottom type="single" width="4"/>
            <w10:borderright type="single" width="4"/>
          </v:shape>
          <o:OLEObject Type="Embed" ProgID="Word.OpenDocumentText.12" ShapeID="_x0000_i1175" DrawAspect="Content" ObjectID="_1688561928" r:id="rId385"/>
        </w:object>
      </w:r>
    </w:p>
    <w:bookmarkStart w:id="531" w:name="_MON_1688157429"/>
    <w:bookmarkEnd w:id="531"/>
    <w:p w14:paraId="70206EF9" w14:textId="6CE801E6"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274E3C05">
          <v:shape id="_x0000_i1176" type="#_x0000_t75" style="width:441.75pt;height:612.75pt" o:ole="" o:bordertopcolor="this" o:borderleftcolor="this" o:borderbottomcolor="this" o:borderrightcolor="this">
            <v:imagedata r:id="rId386" o:title=""/>
            <w10:bordertop type="single" width="4"/>
            <w10:borderleft type="single" width="4"/>
            <w10:borderbottom type="single" width="4"/>
            <w10:borderright type="single" width="4"/>
          </v:shape>
          <o:OLEObject Type="Embed" ProgID="Word.OpenDocumentText.12" ShapeID="_x0000_i1176" DrawAspect="Content" ObjectID="_1688561929" r:id="rId387"/>
        </w:object>
      </w:r>
    </w:p>
    <w:bookmarkStart w:id="532" w:name="_MON_1688157443"/>
    <w:bookmarkEnd w:id="532"/>
    <w:p w14:paraId="1B9DB67D" w14:textId="1A2F50C0"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0C6E9C79">
          <v:shape id="_x0000_i1177" type="#_x0000_t75" style="width:441.75pt;height:609.75pt" o:ole="" o:bordertopcolor="this" o:borderleftcolor="this" o:borderbottomcolor="this" o:borderrightcolor="this">
            <v:imagedata r:id="rId388" o:title=""/>
            <w10:bordertop type="single" width="4"/>
            <w10:borderleft type="single" width="4"/>
            <w10:borderbottom type="single" width="4"/>
            <w10:borderright type="single" width="4"/>
          </v:shape>
          <o:OLEObject Type="Embed" ProgID="Word.OpenDocumentText.12" ShapeID="_x0000_i1177" DrawAspect="Content" ObjectID="_1688561930" r:id="rId389"/>
        </w:object>
      </w:r>
    </w:p>
    <w:bookmarkStart w:id="533" w:name="_MON_1688157456"/>
    <w:bookmarkEnd w:id="533"/>
    <w:p w14:paraId="2439A09B" w14:textId="7CC7B50D"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51D31F64">
          <v:shape id="_x0000_i1178" type="#_x0000_t75" style="width:441.75pt;height:609pt" o:ole="" o:bordertopcolor="this" o:borderleftcolor="this" o:borderbottomcolor="this" o:borderrightcolor="this">
            <v:imagedata r:id="rId390" o:title=""/>
            <w10:bordertop type="single" width="4"/>
            <w10:borderleft type="single" width="4"/>
            <w10:borderbottom type="single" width="4"/>
            <w10:borderright type="single" width="4"/>
          </v:shape>
          <o:OLEObject Type="Embed" ProgID="Word.OpenDocumentText.12" ShapeID="_x0000_i1178" DrawAspect="Content" ObjectID="_1688561931" r:id="rId391"/>
        </w:object>
      </w:r>
    </w:p>
    <w:bookmarkStart w:id="534" w:name="_MON_1688157470"/>
    <w:bookmarkEnd w:id="534"/>
    <w:p w14:paraId="1479B8F3" w14:textId="0178FA79"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72FBB898">
          <v:shape id="_x0000_i1179" type="#_x0000_t75" style="width:441.75pt;height:617.25pt" o:ole="" o:bordertopcolor="this" o:borderleftcolor="this" o:borderbottomcolor="this" o:borderrightcolor="this">
            <v:imagedata r:id="rId392" o:title=""/>
            <w10:bordertop type="single" width="4"/>
            <w10:borderleft type="single" width="4"/>
            <w10:borderbottom type="single" width="4"/>
            <w10:borderright type="single" width="4"/>
          </v:shape>
          <o:OLEObject Type="Embed" ProgID="Word.OpenDocumentText.12" ShapeID="_x0000_i1179" DrawAspect="Content" ObjectID="_1688561932" r:id="rId393"/>
        </w:object>
      </w:r>
    </w:p>
    <w:bookmarkStart w:id="535" w:name="_MON_1688157484"/>
    <w:bookmarkEnd w:id="535"/>
    <w:p w14:paraId="192DA4F6" w14:textId="07220F10"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071E4345">
          <v:shape id="_x0000_i1180" type="#_x0000_t75" style="width:441.75pt;height:618pt" o:ole="" o:bordertopcolor="this" o:borderleftcolor="this" o:borderbottomcolor="this" o:borderrightcolor="this">
            <v:imagedata r:id="rId394" o:title=""/>
            <w10:bordertop type="single" width="4"/>
            <w10:borderleft type="single" width="4"/>
            <w10:borderbottom type="single" width="4"/>
            <w10:borderright type="single" width="4"/>
          </v:shape>
          <o:OLEObject Type="Embed" ProgID="Word.OpenDocumentText.12" ShapeID="_x0000_i1180" DrawAspect="Content" ObjectID="_1688561933" r:id="rId395"/>
        </w:object>
      </w:r>
    </w:p>
    <w:bookmarkStart w:id="536" w:name="_MON_1688157502"/>
    <w:bookmarkEnd w:id="536"/>
    <w:p w14:paraId="40A886AB" w14:textId="17171AD9"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68B449D6">
          <v:shape id="_x0000_i1181" type="#_x0000_t75" style="width:441.75pt;height:606.75pt" o:ole="" o:bordertopcolor="this" o:borderleftcolor="this" o:borderbottomcolor="this" o:borderrightcolor="this">
            <v:imagedata r:id="rId396" o:title=""/>
            <w10:bordertop type="single" width="4"/>
            <w10:borderleft type="single" width="4"/>
            <w10:borderbottom type="single" width="4"/>
            <w10:borderright type="single" width="4"/>
          </v:shape>
          <o:OLEObject Type="Embed" ProgID="Word.OpenDocumentText.12" ShapeID="_x0000_i1181" DrawAspect="Content" ObjectID="_1688561934" r:id="rId397"/>
        </w:object>
      </w:r>
    </w:p>
    <w:bookmarkStart w:id="537" w:name="_MON_1688157517"/>
    <w:bookmarkEnd w:id="537"/>
    <w:p w14:paraId="6C6DBE16" w14:textId="25133F12"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B34BC6B">
          <v:shape id="_x0000_i1182" type="#_x0000_t75" style="width:441.75pt;height:270.75pt" o:ole="" o:bordertopcolor="this" o:borderleftcolor="this" o:borderbottomcolor="this" o:borderrightcolor="this">
            <v:imagedata r:id="rId398" o:title=""/>
            <w10:bordertop type="single" width="4"/>
            <w10:borderleft type="single" width="4"/>
            <w10:borderbottom type="single" width="4"/>
            <w10:borderright type="single" width="4"/>
          </v:shape>
          <o:OLEObject Type="Embed" ProgID="Word.OpenDocumentText.12" ShapeID="_x0000_i1182" DrawAspect="Content" ObjectID="_1688561935" r:id="rId399"/>
        </w:object>
      </w:r>
    </w:p>
    <w:p w14:paraId="47EF62AB" w14:textId="76699466" w:rsidR="007014D0" w:rsidRDefault="00126901" w:rsidP="002C6631">
      <w:pPr>
        <w:pStyle w:val="Caption"/>
        <w:jc w:val="center"/>
        <w:rPr>
          <w:color w:val="FF0000"/>
          <w:sz w:val="28"/>
        </w:rPr>
      </w:pPr>
      <w:r>
        <w:t>Appendix B</w:t>
      </w:r>
      <w:r w:rsidR="0081137A" w:rsidRPr="00731E0F">
        <w:t>-</w:t>
      </w:r>
      <w:r w:rsidR="002C6631">
        <w:rPr>
          <w:rFonts w:cstheme="minorBidi"/>
        </w:rPr>
        <w:t>8</w:t>
      </w:r>
      <w:r w:rsidR="0081137A" w:rsidRPr="00731E0F">
        <w:t xml:space="preserve"> Full content of transaction sample “T</w:t>
      </w:r>
      <w:r w:rsidR="0081137A">
        <w:t>x</w:t>
      </w:r>
      <w:r w:rsidR="002C6631">
        <w:t>8</w:t>
      </w:r>
      <w:r w:rsidR="0081137A">
        <w:t>”</w:t>
      </w:r>
    </w:p>
    <w:bookmarkStart w:id="538" w:name="_MON_1687378301"/>
    <w:bookmarkEnd w:id="538"/>
    <w:p w14:paraId="22B19CA2" w14:textId="2DE066F2" w:rsidR="00E571B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1335FECD">
          <v:shape id="_x0000_i1183" type="#_x0000_t75" style="width:440.25pt;height:618pt" o:ole="" o:bordertopcolor="this" o:borderleftcolor="this" o:borderbottomcolor="this" o:borderrightcolor="this">
            <v:imagedata r:id="rId400" o:title=""/>
            <w10:bordertop type="single" width="4"/>
            <w10:borderleft type="single" width="4"/>
            <w10:borderbottom type="single" width="4"/>
            <w10:borderright type="single" width="4"/>
          </v:shape>
          <o:OLEObject Type="Embed" ProgID="Word.OpenDocumentText.12" ShapeID="_x0000_i1183" DrawAspect="Content" ObjectID="_1688561936" r:id="rId401"/>
        </w:object>
      </w:r>
    </w:p>
    <w:bookmarkStart w:id="539" w:name="_MON_1688157698"/>
    <w:bookmarkEnd w:id="539"/>
    <w:p w14:paraId="14DA1713" w14:textId="6908E573"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0DB4007C">
          <v:shape id="_x0000_i1184" type="#_x0000_t75" style="width:440.25pt;height:610.5pt" o:ole="" o:bordertopcolor="this" o:borderleftcolor="this" o:borderbottomcolor="this" o:borderrightcolor="this">
            <v:imagedata r:id="rId402" o:title=""/>
            <w10:bordertop type="single" width="4"/>
            <w10:borderleft type="single" width="4"/>
            <w10:borderbottom type="single" width="4"/>
            <w10:borderright type="single" width="4"/>
          </v:shape>
          <o:OLEObject Type="Embed" ProgID="Word.OpenDocumentText.12" ShapeID="_x0000_i1184" DrawAspect="Content" ObjectID="_1688561937" r:id="rId403"/>
        </w:object>
      </w:r>
    </w:p>
    <w:bookmarkStart w:id="540" w:name="_MON_1688157720"/>
    <w:bookmarkEnd w:id="540"/>
    <w:p w14:paraId="15576471" w14:textId="27314FB7"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54B4F999">
          <v:shape id="_x0000_i1185" type="#_x0000_t75" style="width:440.25pt;height:615pt" o:ole="" o:bordertopcolor="this" o:borderleftcolor="this" o:borderbottomcolor="this" o:borderrightcolor="this">
            <v:imagedata r:id="rId404" o:title=""/>
            <w10:bordertop type="single" width="4"/>
            <w10:borderleft type="single" width="4"/>
            <w10:borderbottom type="single" width="4"/>
            <w10:borderright type="single" width="4"/>
          </v:shape>
          <o:OLEObject Type="Embed" ProgID="Word.OpenDocumentText.12" ShapeID="_x0000_i1185" DrawAspect="Content" ObjectID="_1688561938" r:id="rId405"/>
        </w:object>
      </w:r>
    </w:p>
    <w:bookmarkStart w:id="541" w:name="_MON_1688157735"/>
    <w:bookmarkEnd w:id="541"/>
    <w:p w14:paraId="29CBEADC" w14:textId="18545BFD"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0EFDC96D">
          <v:shape id="_x0000_i1186" type="#_x0000_t75" style="width:440.25pt;height:611.25pt" o:ole="" o:bordertopcolor="this" o:borderleftcolor="this" o:borderbottomcolor="this" o:borderrightcolor="this">
            <v:imagedata r:id="rId406" o:title=""/>
            <w10:bordertop type="single" width="4"/>
            <w10:borderleft type="single" width="4"/>
            <w10:borderbottom type="single" width="4"/>
            <w10:borderright type="single" width="4"/>
          </v:shape>
          <o:OLEObject Type="Embed" ProgID="Word.OpenDocumentText.12" ShapeID="_x0000_i1186" DrawAspect="Content" ObjectID="_1688561939" r:id="rId407"/>
        </w:object>
      </w:r>
    </w:p>
    <w:bookmarkStart w:id="542" w:name="_MON_1688157748"/>
    <w:bookmarkEnd w:id="542"/>
    <w:p w14:paraId="7759C63C" w14:textId="0D9505D1"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4A16D705">
          <v:shape id="_x0000_i1187" type="#_x0000_t75" style="width:440.25pt;height:608.25pt" o:ole="" o:bordertopcolor="this" o:borderleftcolor="this" o:borderbottomcolor="this" o:borderrightcolor="this">
            <v:imagedata r:id="rId408" o:title=""/>
            <w10:bordertop type="single" width="4"/>
            <w10:borderleft type="single" width="4"/>
            <w10:borderbottom type="single" width="4"/>
            <w10:borderright type="single" width="4"/>
          </v:shape>
          <o:OLEObject Type="Embed" ProgID="Word.OpenDocumentText.12" ShapeID="_x0000_i1187" DrawAspect="Content" ObjectID="_1688561940" r:id="rId409"/>
        </w:object>
      </w:r>
    </w:p>
    <w:bookmarkStart w:id="543" w:name="_MON_1688157762"/>
    <w:bookmarkEnd w:id="543"/>
    <w:p w14:paraId="290CCC83" w14:textId="619D3711"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6B0E9029">
          <v:shape id="_x0000_i1188" type="#_x0000_t75" style="width:440.25pt;height:607.5pt" o:ole="" o:bordertopcolor="this" o:borderleftcolor="this" o:borderbottomcolor="this" o:borderrightcolor="this">
            <v:imagedata r:id="rId410" o:title=""/>
            <w10:bordertop type="single" width="4"/>
            <w10:borderleft type="single" width="4"/>
            <w10:borderbottom type="single" width="4"/>
            <w10:borderright type="single" width="4"/>
          </v:shape>
          <o:OLEObject Type="Embed" ProgID="Word.OpenDocumentText.12" ShapeID="_x0000_i1188" DrawAspect="Content" ObjectID="_1688561941" r:id="rId411"/>
        </w:object>
      </w:r>
    </w:p>
    <w:bookmarkStart w:id="544" w:name="_MON_1688157776"/>
    <w:bookmarkEnd w:id="544"/>
    <w:p w14:paraId="67566B94" w14:textId="15A980A4"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4DFC6D6B">
          <v:shape id="_x0000_i1189" type="#_x0000_t75" style="width:440.25pt;height:616.5pt" o:ole="" o:bordertopcolor="this" o:borderleftcolor="this" o:borderbottomcolor="this" o:borderrightcolor="this">
            <v:imagedata r:id="rId412" o:title=""/>
            <w10:bordertop type="single" width="4"/>
            <w10:borderleft type="single" width="4"/>
            <w10:borderbottom type="single" width="4"/>
            <w10:borderright type="single" width="4"/>
          </v:shape>
          <o:OLEObject Type="Embed" ProgID="Word.OpenDocumentText.12" ShapeID="_x0000_i1189" DrawAspect="Content" ObjectID="_1688561942" r:id="rId413"/>
        </w:object>
      </w:r>
    </w:p>
    <w:bookmarkStart w:id="545" w:name="_MON_1688157789"/>
    <w:bookmarkEnd w:id="545"/>
    <w:p w14:paraId="22B8E03B" w14:textId="1CC3D4EC"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6BFF5300">
          <v:shape id="_x0000_i1190" type="#_x0000_t75" style="width:440.25pt;height:616.5pt" o:ole="" o:bordertopcolor="this" o:borderleftcolor="this" o:borderbottomcolor="this" o:borderrightcolor="this">
            <v:imagedata r:id="rId414" o:title=""/>
            <w10:bordertop type="single" width="4"/>
            <w10:borderleft type="single" width="4"/>
            <w10:borderbottom type="single" width="4"/>
            <w10:borderright type="single" width="4"/>
          </v:shape>
          <o:OLEObject Type="Embed" ProgID="Word.OpenDocumentText.12" ShapeID="_x0000_i1190" DrawAspect="Content" ObjectID="_1688561943" r:id="rId415"/>
        </w:object>
      </w:r>
    </w:p>
    <w:bookmarkStart w:id="546" w:name="_MON_1688157803"/>
    <w:bookmarkEnd w:id="546"/>
    <w:p w14:paraId="1FCC258C" w14:textId="450D130E"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383A21EF">
          <v:shape id="_x0000_i1191" type="#_x0000_t75" style="width:440.25pt;height:605.25pt" o:ole="" o:bordertopcolor="this" o:borderleftcolor="this" o:borderbottomcolor="this" o:borderrightcolor="this">
            <v:imagedata r:id="rId416" o:title=""/>
            <w10:bordertop type="single" width="4"/>
            <w10:borderleft type="single" width="4"/>
            <w10:borderbottom type="single" width="4"/>
            <w10:borderright type="single" width="4"/>
          </v:shape>
          <o:OLEObject Type="Embed" ProgID="Word.OpenDocumentText.12" ShapeID="_x0000_i1191" DrawAspect="Content" ObjectID="_1688561944" r:id="rId417"/>
        </w:object>
      </w:r>
    </w:p>
    <w:bookmarkStart w:id="547" w:name="_MON_1688157817"/>
    <w:bookmarkEnd w:id="547"/>
    <w:p w14:paraId="21A0E205" w14:textId="777A0A14"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471B7B21">
          <v:shape id="_x0000_i1192" type="#_x0000_t75" style="width:440.25pt;height:270pt" o:ole="" o:bordertopcolor="this" o:borderleftcolor="this" o:borderbottomcolor="this" o:borderrightcolor="this">
            <v:imagedata r:id="rId418" o:title=""/>
            <w10:bordertop type="single" width="4"/>
            <w10:borderleft type="single" width="4"/>
            <w10:borderbottom type="single" width="4"/>
            <w10:borderright type="single" width="4"/>
          </v:shape>
          <o:OLEObject Type="Embed" ProgID="Word.OpenDocumentText.12" ShapeID="_x0000_i1192" DrawAspect="Content" ObjectID="_1688561945" r:id="rId419"/>
        </w:object>
      </w:r>
    </w:p>
    <w:p w14:paraId="366ED440" w14:textId="7F4DE3DB" w:rsidR="00E571B7" w:rsidRDefault="00126901" w:rsidP="002C6631">
      <w:pPr>
        <w:pStyle w:val="Caption"/>
        <w:jc w:val="center"/>
        <w:rPr>
          <w:color w:val="FF0000"/>
          <w:sz w:val="28"/>
        </w:rPr>
      </w:pPr>
      <w:r>
        <w:t>Appendix B</w:t>
      </w:r>
      <w:r w:rsidR="002C6631" w:rsidRPr="00731E0F">
        <w:t>-</w:t>
      </w:r>
      <w:r w:rsidR="002C6631">
        <w:rPr>
          <w:rFonts w:cstheme="minorBidi"/>
        </w:rPr>
        <w:t>9</w:t>
      </w:r>
      <w:r w:rsidR="002C6631" w:rsidRPr="00731E0F">
        <w:t xml:space="preserve"> Full content of transaction sample “T</w:t>
      </w:r>
      <w:r w:rsidR="002C6631">
        <w:t>x9”</w:t>
      </w:r>
    </w:p>
    <w:bookmarkStart w:id="548" w:name="_MON_1687378429"/>
    <w:bookmarkEnd w:id="548"/>
    <w:p w14:paraId="478B26E4" w14:textId="478DD59D" w:rsidR="00550A9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5C6EF52F">
          <v:shape id="_x0000_i1193" type="#_x0000_t75" style="width:441.75pt;height:620.25pt" o:ole="" o:bordertopcolor="this" o:borderleftcolor="this" o:borderbottomcolor="this" o:borderrightcolor="this">
            <v:imagedata r:id="rId420" o:title=""/>
            <w10:bordertop type="single" width="4"/>
            <w10:borderleft type="single" width="4"/>
            <w10:borderbottom type="single" width="4"/>
            <w10:borderright type="single" width="4"/>
          </v:shape>
          <o:OLEObject Type="Embed" ProgID="Word.OpenDocumentText.12" ShapeID="_x0000_i1193" DrawAspect="Content" ObjectID="_1688561946" r:id="rId421"/>
        </w:object>
      </w:r>
    </w:p>
    <w:bookmarkStart w:id="549" w:name="_MON_1688158003"/>
    <w:bookmarkEnd w:id="549"/>
    <w:p w14:paraId="2748B211" w14:textId="50D453E5"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2AE3FB56">
          <v:shape id="_x0000_i1194" type="#_x0000_t75" style="width:441.75pt;height:612.75pt" o:ole="" o:bordertopcolor="this" o:borderleftcolor="this" o:borderbottomcolor="this" o:borderrightcolor="this">
            <v:imagedata r:id="rId422" o:title=""/>
            <w10:bordertop type="single" width="4"/>
            <w10:borderleft type="single" width="4"/>
            <w10:borderbottom type="single" width="4"/>
            <w10:borderright type="single" width="4"/>
          </v:shape>
          <o:OLEObject Type="Embed" ProgID="Word.OpenDocumentText.12" ShapeID="_x0000_i1194" DrawAspect="Content" ObjectID="_1688561947" r:id="rId423"/>
        </w:object>
      </w:r>
    </w:p>
    <w:bookmarkStart w:id="550" w:name="_MON_1688158017"/>
    <w:bookmarkEnd w:id="550"/>
    <w:p w14:paraId="7CA35B78" w14:textId="1941EEFA"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21F8FE49">
          <v:shape id="_x0000_i1195" type="#_x0000_t75" style="width:441.75pt;height:617.25pt" o:ole="" o:bordertopcolor="this" o:borderleftcolor="this" o:borderbottomcolor="this" o:borderrightcolor="this">
            <v:imagedata r:id="rId424" o:title=""/>
            <w10:bordertop type="single" width="4"/>
            <w10:borderleft type="single" width="4"/>
            <w10:borderbottom type="single" width="4"/>
            <w10:borderright type="single" width="4"/>
          </v:shape>
          <o:OLEObject Type="Embed" ProgID="Word.OpenDocumentText.12" ShapeID="_x0000_i1195" DrawAspect="Content" ObjectID="_1688561948" r:id="rId425"/>
        </w:object>
      </w:r>
    </w:p>
    <w:bookmarkStart w:id="551" w:name="_MON_1688158030"/>
    <w:bookmarkEnd w:id="551"/>
    <w:p w14:paraId="1179AA7D" w14:textId="002EFC12"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038E43B2">
          <v:shape id="_x0000_i1196" type="#_x0000_t75" style="width:441.75pt;height:614.25pt" o:ole="" o:bordertopcolor="this" o:borderleftcolor="this" o:borderbottomcolor="this" o:borderrightcolor="this">
            <v:imagedata r:id="rId426" o:title=""/>
            <w10:bordertop type="single" width="4"/>
            <w10:borderleft type="single" width="4"/>
            <w10:borderbottom type="single" width="4"/>
            <w10:borderright type="single" width="4"/>
          </v:shape>
          <o:OLEObject Type="Embed" ProgID="Word.OpenDocumentText.12" ShapeID="_x0000_i1196" DrawAspect="Content" ObjectID="_1688561949" r:id="rId427"/>
        </w:object>
      </w:r>
    </w:p>
    <w:bookmarkStart w:id="552" w:name="_MON_1688158043"/>
    <w:bookmarkEnd w:id="552"/>
    <w:p w14:paraId="2588FFBB" w14:textId="0776F7F4"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13C75D76">
          <v:shape id="_x0000_i1197" type="#_x0000_t75" style="width:441.75pt;height:611.25pt" o:ole="" o:bordertopcolor="this" o:borderleftcolor="this" o:borderbottomcolor="this" o:borderrightcolor="this">
            <v:imagedata r:id="rId428" o:title=""/>
            <w10:bordertop type="single" width="4"/>
            <w10:borderleft type="single" width="4"/>
            <w10:borderbottom type="single" width="4"/>
            <w10:borderright type="single" width="4"/>
          </v:shape>
          <o:OLEObject Type="Embed" ProgID="Word.OpenDocumentText.12" ShapeID="_x0000_i1197" DrawAspect="Content" ObjectID="_1688561950" r:id="rId429"/>
        </w:object>
      </w:r>
    </w:p>
    <w:bookmarkStart w:id="553" w:name="_MON_1688158056"/>
    <w:bookmarkEnd w:id="553"/>
    <w:p w14:paraId="7A130CE6" w14:textId="15FBE5F2"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47E2DBC6">
          <v:shape id="_x0000_i1198" type="#_x0000_t75" style="width:441.75pt;height:610.5pt" o:ole="" o:bordertopcolor="this" o:borderleftcolor="this" o:borderbottomcolor="this" o:borderrightcolor="this">
            <v:imagedata r:id="rId430" o:title=""/>
            <w10:bordertop type="single" width="4"/>
            <w10:borderleft type="single" width="4"/>
            <w10:borderbottom type="single" width="4"/>
            <w10:borderright type="single" width="4"/>
          </v:shape>
          <o:OLEObject Type="Embed" ProgID="Word.OpenDocumentText.12" ShapeID="_x0000_i1198" DrawAspect="Content" ObjectID="_1688561951" r:id="rId431"/>
        </w:object>
      </w:r>
    </w:p>
    <w:bookmarkStart w:id="554" w:name="_MON_1688158069"/>
    <w:bookmarkEnd w:id="554"/>
    <w:p w14:paraId="7BB126D0" w14:textId="38AD41A4"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562AF8B7">
          <v:shape id="_x0000_i1199" type="#_x0000_t75" style="width:441.75pt;height:618.75pt" o:ole="" o:bordertopcolor="this" o:borderleftcolor="this" o:borderbottomcolor="this" o:borderrightcolor="this">
            <v:imagedata r:id="rId432" o:title=""/>
            <w10:bordertop type="single" width="4"/>
            <w10:borderleft type="single" width="4"/>
            <w10:borderbottom type="single" width="4"/>
            <w10:borderright type="single" width="4"/>
          </v:shape>
          <o:OLEObject Type="Embed" ProgID="Word.OpenDocumentText.12" ShapeID="_x0000_i1199" DrawAspect="Content" ObjectID="_1688561952" r:id="rId433"/>
        </w:object>
      </w:r>
    </w:p>
    <w:bookmarkStart w:id="555" w:name="_MON_1688158082"/>
    <w:bookmarkEnd w:id="555"/>
    <w:p w14:paraId="69BBFE0D" w14:textId="17877EDE"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48FE563C">
          <v:shape id="_x0000_i1200" type="#_x0000_t75" style="width:441.75pt;height:618.75pt" o:ole="" o:bordertopcolor="this" o:borderleftcolor="this" o:borderbottomcolor="this" o:borderrightcolor="this">
            <v:imagedata r:id="rId434" o:title=""/>
            <w10:bordertop type="single" width="4"/>
            <w10:borderleft type="single" width="4"/>
            <w10:borderbottom type="single" width="4"/>
            <w10:borderright type="single" width="4"/>
          </v:shape>
          <o:OLEObject Type="Embed" ProgID="Word.OpenDocumentText.12" ShapeID="_x0000_i1200" DrawAspect="Content" ObjectID="_1688561953" r:id="rId435"/>
        </w:object>
      </w:r>
    </w:p>
    <w:bookmarkStart w:id="556" w:name="_MON_1688158096"/>
    <w:bookmarkEnd w:id="556"/>
    <w:p w14:paraId="441ACF6F" w14:textId="5423EEDE"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3D785111">
          <v:shape id="_x0000_i1201" type="#_x0000_t75" style="width:441.75pt;height:607.5pt" o:ole="" o:bordertopcolor="this" o:borderleftcolor="this" o:borderbottomcolor="this" o:borderrightcolor="this">
            <v:imagedata r:id="rId436" o:title=""/>
            <w10:bordertop type="single" width="4"/>
            <w10:borderleft type="single" width="4"/>
            <w10:borderbottom type="single" width="4"/>
            <w10:borderright type="single" width="4"/>
          </v:shape>
          <o:OLEObject Type="Embed" ProgID="Word.OpenDocumentText.12" ShapeID="_x0000_i1201" DrawAspect="Content" ObjectID="_1688561954" r:id="rId437"/>
        </w:object>
      </w:r>
    </w:p>
    <w:bookmarkStart w:id="557" w:name="_MON_1688158109"/>
    <w:bookmarkEnd w:id="557"/>
    <w:p w14:paraId="018F9C0F" w14:textId="7A2FA219"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61F7A10">
          <v:shape id="_x0000_i1202" type="#_x0000_t75" style="width:441.75pt;height:271.5pt" o:ole="" o:bordertopcolor="this" o:borderleftcolor="this" o:borderbottomcolor="this" o:borderrightcolor="this">
            <v:imagedata r:id="rId438" o:title=""/>
            <w10:bordertop type="single" width="4"/>
            <w10:borderleft type="single" width="4"/>
            <w10:borderbottom type="single" width="4"/>
            <w10:borderright type="single" width="4"/>
          </v:shape>
          <o:OLEObject Type="Embed" ProgID="Word.OpenDocumentText.12" ShapeID="_x0000_i1202" DrawAspect="Content" ObjectID="_1688561955" r:id="rId439"/>
        </w:object>
      </w:r>
    </w:p>
    <w:p w14:paraId="25F29104" w14:textId="1A6AC8F7" w:rsidR="002C6631" w:rsidRDefault="00126901" w:rsidP="002C6631">
      <w:pPr>
        <w:pStyle w:val="Caption"/>
        <w:jc w:val="center"/>
        <w:rPr>
          <w:color w:val="FF0000"/>
          <w:sz w:val="28"/>
        </w:rPr>
      </w:pPr>
      <w:r>
        <w:t>Appendix B</w:t>
      </w:r>
      <w:r w:rsidR="002C6631" w:rsidRPr="00731E0F">
        <w:t>-</w:t>
      </w:r>
      <w:r w:rsidR="002C6631">
        <w:rPr>
          <w:rFonts w:cstheme="minorBidi"/>
        </w:rPr>
        <w:t>10</w:t>
      </w:r>
      <w:r w:rsidR="002C6631" w:rsidRPr="00731E0F">
        <w:t xml:space="preserve"> Full content of transaction sample “T</w:t>
      </w:r>
      <w:r w:rsidR="002C6631">
        <w:t>x10”</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440"/>
          <w:pgSz w:w="11906" w:h="16838"/>
          <w:pgMar w:top="2126" w:right="1418" w:bottom="1418" w:left="2126" w:header="720" w:footer="720" w:gutter="0"/>
          <w:cols w:space="720"/>
          <w:docGrid w:linePitch="360"/>
        </w:sectPr>
      </w:pPr>
    </w:p>
    <w:p w14:paraId="2C92C93C" w14:textId="41B0EEE0" w:rsidR="00DD05AD" w:rsidRDefault="00D33C24" w:rsidP="00DD05AD">
      <w:pPr>
        <w:pStyle w:val="Heading3"/>
        <w:ind w:left="0"/>
      </w:pPr>
      <w:r>
        <w:lastRenderedPageBreak/>
        <w:t xml:space="preserve">B. </w:t>
      </w:r>
      <w:r w:rsidR="00DD05AD">
        <w:t>Experiment Result for Section 4.4.2</w:t>
      </w:r>
    </w:p>
    <w:p w14:paraId="27B5D6FB" w14:textId="7EC25A42" w:rsidR="00BD692C" w:rsidRDefault="00E55D53" w:rsidP="00BD692C">
      <w:r>
        <w:t>Raw data for Section 4.4.2.1 with minimum search keywords</w:t>
      </w:r>
    </w:p>
    <w:p w14:paraId="010DA53E" w14:textId="77777777" w:rsidR="00E55D53" w:rsidRDefault="00E55D53" w:rsidP="00BD692C"/>
    <w:tbl>
      <w:tblPr>
        <w:tblStyle w:val="TableGrid"/>
        <w:tblW w:w="0" w:type="auto"/>
        <w:tblLook w:val="04A0" w:firstRow="1" w:lastRow="0" w:firstColumn="1" w:lastColumn="0" w:noHBand="0" w:noVBand="1"/>
      </w:tblPr>
      <w:tblGrid>
        <w:gridCol w:w="1120"/>
        <w:gridCol w:w="1129"/>
        <w:gridCol w:w="1129"/>
        <w:gridCol w:w="1129"/>
        <w:gridCol w:w="1129"/>
        <w:gridCol w:w="1129"/>
        <w:gridCol w:w="1129"/>
        <w:gridCol w:w="1129"/>
        <w:gridCol w:w="1129"/>
        <w:gridCol w:w="1129"/>
        <w:gridCol w:w="1129"/>
      </w:tblGrid>
      <w:tr w:rsidR="00C3641C" w:rsidRPr="00E55D53" w14:paraId="2BB4C89C" w14:textId="77777777" w:rsidTr="009D77C9">
        <w:trPr>
          <w:trHeight w:val="261"/>
        </w:trPr>
        <w:tc>
          <w:tcPr>
            <w:tcW w:w="1120" w:type="dxa"/>
          </w:tcPr>
          <w:p w14:paraId="54A86B98" w14:textId="77777777" w:rsidR="00C3641C" w:rsidRPr="00E55D53" w:rsidRDefault="00C3641C" w:rsidP="00E55D53"/>
        </w:tc>
        <w:tc>
          <w:tcPr>
            <w:tcW w:w="1129" w:type="dxa"/>
            <w:noWrap/>
            <w:hideMark/>
          </w:tcPr>
          <w:p w14:paraId="7C4A877D" w14:textId="792D29C5" w:rsidR="00C3641C" w:rsidRPr="00E55D53" w:rsidRDefault="00C3641C" w:rsidP="00E55D53">
            <w:r w:rsidRPr="00E55D53">
              <w:t>Tx01</w:t>
            </w:r>
          </w:p>
        </w:tc>
        <w:tc>
          <w:tcPr>
            <w:tcW w:w="1129" w:type="dxa"/>
            <w:noWrap/>
            <w:hideMark/>
          </w:tcPr>
          <w:p w14:paraId="523CCBDB" w14:textId="77777777" w:rsidR="00C3641C" w:rsidRPr="00E55D53" w:rsidRDefault="00C3641C" w:rsidP="00E55D53">
            <w:r w:rsidRPr="00E55D53">
              <w:t>Tx02</w:t>
            </w:r>
          </w:p>
        </w:tc>
        <w:tc>
          <w:tcPr>
            <w:tcW w:w="1129" w:type="dxa"/>
            <w:noWrap/>
            <w:hideMark/>
          </w:tcPr>
          <w:p w14:paraId="01657DBC" w14:textId="77777777" w:rsidR="00C3641C" w:rsidRPr="00E55D53" w:rsidRDefault="00C3641C" w:rsidP="00E55D53">
            <w:r w:rsidRPr="00E55D53">
              <w:t>Tx03</w:t>
            </w:r>
          </w:p>
        </w:tc>
        <w:tc>
          <w:tcPr>
            <w:tcW w:w="1129" w:type="dxa"/>
            <w:noWrap/>
            <w:hideMark/>
          </w:tcPr>
          <w:p w14:paraId="2D953B5D" w14:textId="77777777" w:rsidR="00C3641C" w:rsidRPr="00E55D53" w:rsidRDefault="00C3641C" w:rsidP="00E55D53">
            <w:r w:rsidRPr="00E55D53">
              <w:t>Tx04</w:t>
            </w:r>
          </w:p>
        </w:tc>
        <w:tc>
          <w:tcPr>
            <w:tcW w:w="1129" w:type="dxa"/>
            <w:noWrap/>
            <w:hideMark/>
          </w:tcPr>
          <w:p w14:paraId="51131CC0" w14:textId="77777777" w:rsidR="00C3641C" w:rsidRPr="00E55D53" w:rsidRDefault="00C3641C" w:rsidP="00E55D53">
            <w:r w:rsidRPr="00E55D53">
              <w:t>Tx05</w:t>
            </w:r>
          </w:p>
        </w:tc>
        <w:tc>
          <w:tcPr>
            <w:tcW w:w="1129" w:type="dxa"/>
            <w:noWrap/>
            <w:hideMark/>
          </w:tcPr>
          <w:p w14:paraId="6542DF68" w14:textId="77777777" w:rsidR="00C3641C" w:rsidRPr="00E55D53" w:rsidRDefault="00C3641C" w:rsidP="00E55D53">
            <w:r w:rsidRPr="00E55D53">
              <w:t>Tx06</w:t>
            </w:r>
          </w:p>
        </w:tc>
        <w:tc>
          <w:tcPr>
            <w:tcW w:w="1129" w:type="dxa"/>
            <w:noWrap/>
            <w:hideMark/>
          </w:tcPr>
          <w:p w14:paraId="51817F48" w14:textId="77777777" w:rsidR="00C3641C" w:rsidRPr="00E55D53" w:rsidRDefault="00C3641C" w:rsidP="00E55D53">
            <w:r w:rsidRPr="00E55D53">
              <w:t>Tx07</w:t>
            </w:r>
          </w:p>
        </w:tc>
        <w:tc>
          <w:tcPr>
            <w:tcW w:w="1129" w:type="dxa"/>
            <w:noWrap/>
            <w:hideMark/>
          </w:tcPr>
          <w:p w14:paraId="6FFCD993" w14:textId="77777777" w:rsidR="00C3641C" w:rsidRPr="00E55D53" w:rsidRDefault="00C3641C" w:rsidP="00E55D53">
            <w:r w:rsidRPr="00E55D53">
              <w:t>Tx08</w:t>
            </w:r>
          </w:p>
        </w:tc>
        <w:tc>
          <w:tcPr>
            <w:tcW w:w="1129" w:type="dxa"/>
            <w:noWrap/>
            <w:hideMark/>
          </w:tcPr>
          <w:p w14:paraId="5233D63C" w14:textId="77777777" w:rsidR="00C3641C" w:rsidRPr="00E55D53" w:rsidRDefault="00C3641C" w:rsidP="00E55D53">
            <w:r w:rsidRPr="00E55D53">
              <w:t>Tx09</w:t>
            </w:r>
          </w:p>
        </w:tc>
        <w:tc>
          <w:tcPr>
            <w:tcW w:w="1129" w:type="dxa"/>
            <w:noWrap/>
            <w:hideMark/>
          </w:tcPr>
          <w:p w14:paraId="29AEA320" w14:textId="77777777" w:rsidR="00C3641C" w:rsidRPr="00E55D53" w:rsidRDefault="00C3641C" w:rsidP="00E55D53">
            <w:r w:rsidRPr="00E55D53">
              <w:t>Tx10</w:t>
            </w:r>
          </w:p>
        </w:tc>
      </w:tr>
      <w:tr w:rsidR="00C3641C" w:rsidRPr="00E55D53" w14:paraId="0296A87A" w14:textId="77777777" w:rsidTr="009D77C9">
        <w:trPr>
          <w:trHeight w:val="261"/>
        </w:trPr>
        <w:tc>
          <w:tcPr>
            <w:tcW w:w="1120" w:type="dxa"/>
            <w:vMerge w:val="restart"/>
          </w:tcPr>
          <w:p w14:paraId="63EB1F16" w14:textId="47D616B9" w:rsidR="00C3641C" w:rsidRPr="00E55D53" w:rsidRDefault="00C3641C" w:rsidP="00E55D53">
            <w:r>
              <w:t>Process Time</w:t>
            </w:r>
          </w:p>
        </w:tc>
        <w:tc>
          <w:tcPr>
            <w:tcW w:w="1129" w:type="dxa"/>
            <w:noWrap/>
            <w:hideMark/>
          </w:tcPr>
          <w:p w14:paraId="5180D52C" w14:textId="5C3477F7" w:rsidR="00C3641C" w:rsidRPr="00E55D53" w:rsidRDefault="00C3641C" w:rsidP="00E55D53">
            <w:r w:rsidRPr="00E55D53">
              <w:t>361.5501</w:t>
            </w:r>
          </w:p>
        </w:tc>
        <w:tc>
          <w:tcPr>
            <w:tcW w:w="1129" w:type="dxa"/>
            <w:noWrap/>
            <w:hideMark/>
          </w:tcPr>
          <w:p w14:paraId="567EE448" w14:textId="77777777" w:rsidR="00C3641C" w:rsidRPr="00E55D53" w:rsidRDefault="00C3641C" w:rsidP="00E55D53">
            <w:r w:rsidRPr="00E55D53">
              <w:t>321.9779</w:t>
            </w:r>
          </w:p>
        </w:tc>
        <w:tc>
          <w:tcPr>
            <w:tcW w:w="1129" w:type="dxa"/>
            <w:noWrap/>
            <w:hideMark/>
          </w:tcPr>
          <w:p w14:paraId="5D087C31" w14:textId="77777777" w:rsidR="00C3641C" w:rsidRPr="00E55D53" w:rsidRDefault="00C3641C" w:rsidP="00E55D53">
            <w:r w:rsidRPr="00E55D53">
              <w:t>296.8513</w:t>
            </w:r>
          </w:p>
        </w:tc>
        <w:tc>
          <w:tcPr>
            <w:tcW w:w="1129" w:type="dxa"/>
            <w:noWrap/>
            <w:hideMark/>
          </w:tcPr>
          <w:p w14:paraId="29913C11" w14:textId="77777777" w:rsidR="00C3641C" w:rsidRPr="00E55D53" w:rsidRDefault="00C3641C" w:rsidP="00E55D53">
            <w:r w:rsidRPr="00E55D53">
              <w:t>288.9975</w:t>
            </w:r>
          </w:p>
        </w:tc>
        <w:tc>
          <w:tcPr>
            <w:tcW w:w="1129" w:type="dxa"/>
            <w:noWrap/>
            <w:hideMark/>
          </w:tcPr>
          <w:p w14:paraId="43BA30F7" w14:textId="77777777" w:rsidR="00C3641C" w:rsidRPr="00E55D53" w:rsidRDefault="00C3641C" w:rsidP="00E55D53">
            <w:r w:rsidRPr="00E55D53">
              <w:t>321.6248</w:t>
            </w:r>
          </w:p>
        </w:tc>
        <w:tc>
          <w:tcPr>
            <w:tcW w:w="1129" w:type="dxa"/>
            <w:noWrap/>
            <w:hideMark/>
          </w:tcPr>
          <w:p w14:paraId="58F556EF" w14:textId="77777777" w:rsidR="00C3641C" w:rsidRPr="00E55D53" w:rsidRDefault="00C3641C" w:rsidP="00E55D53">
            <w:r w:rsidRPr="00E55D53">
              <w:t>300.7045</w:t>
            </w:r>
          </w:p>
        </w:tc>
        <w:tc>
          <w:tcPr>
            <w:tcW w:w="1129" w:type="dxa"/>
            <w:noWrap/>
            <w:hideMark/>
          </w:tcPr>
          <w:p w14:paraId="5714FB8B" w14:textId="77777777" w:rsidR="00C3641C" w:rsidRPr="00E55D53" w:rsidRDefault="00C3641C" w:rsidP="00E55D53">
            <w:r w:rsidRPr="00E55D53">
              <w:t>291.6251</w:t>
            </w:r>
          </w:p>
        </w:tc>
        <w:tc>
          <w:tcPr>
            <w:tcW w:w="1129" w:type="dxa"/>
            <w:noWrap/>
            <w:hideMark/>
          </w:tcPr>
          <w:p w14:paraId="5B02F2D7" w14:textId="77777777" w:rsidR="00C3641C" w:rsidRPr="00E55D53" w:rsidRDefault="00C3641C" w:rsidP="00E55D53">
            <w:r w:rsidRPr="00E55D53">
              <w:t>284.6361</w:t>
            </w:r>
          </w:p>
        </w:tc>
        <w:tc>
          <w:tcPr>
            <w:tcW w:w="1129" w:type="dxa"/>
            <w:noWrap/>
            <w:hideMark/>
          </w:tcPr>
          <w:p w14:paraId="1B2AF8CD" w14:textId="77777777" w:rsidR="00C3641C" w:rsidRPr="00E55D53" w:rsidRDefault="00C3641C" w:rsidP="00E55D53">
            <w:r w:rsidRPr="00E55D53">
              <w:t>293.0078</w:t>
            </w:r>
          </w:p>
        </w:tc>
        <w:tc>
          <w:tcPr>
            <w:tcW w:w="1129" w:type="dxa"/>
            <w:noWrap/>
            <w:hideMark/>
          </w:tcPr>
          <w:p w14:paraId="5A978A04" w14:textId="77777777" w:rsidR="00C3641C" w:rsidRPr="00E55D53" w:rsidRDefault="00C3641C" w:rsidP="00E55D53">
            <w:r w:rsidRPr="00E55D53">
              <w:t>314.4867</w:t>
            </w:r>
          </w:p>
        </w:tc>
      </w:tr>
      <w:tr w:rsidR="00C3641C" w:rsidRPr="00E55D53" w14:paraId="2260B468" w14:textId="77777777" w:rsidTr="009D77C9">
        <w:trPr>
          <w:trHeight w:val="261"/>
        </w:trPr>
        <w:tc>
          <w:tcPr>
            <w:tcW w:w="1120" w:type="dxa"/>
            <w:vMerge/>
          </w:tcPr>
          <w:p w14:paraId="036A9E00" w14:textId="77777777" w:rsidR="00C3641C" w:rsidRPr="00E55D53" w:rsidRDefault="00C3641C" w:rsidP="00E55D53"/>
        </w:tc>
        <w:tc>
          <w:tcPr>
            <w:tcW w:w="1129" w:type="dxa"/>
            <w:noWrap/>
            <w:hideMark/>
          </w:tcPr>
          <w:p w14:paraId="68CA0ECF" w14:textId="4E147F76" w:rsidR="00C3641C" w:rsidRPr="00E55D53" w:rsidRDefault="00C3641C" w:rsidP="00E55D53">
            <w:r w:rsidRPr="00E55D53">
              <w:t>328.3096</w:t>
            </w:r>
          </w:p>
        </w:tc>
        <w:tc>
          <w:tcPr>
            <w:tcW w:w="1129" w:type="dxa"/>
            <w:noWrap/>
            <w:hideMark/>
          </w:tcPr>
          <w:p w14:paraId="2AA707C6" w14:textId="77777777" w:rsidR="00C3641C" w:rsidRPr="00E55D53" w:rsidRDefault="00C3641C" w:rsidP="00E55D53">
            <w:r w:rsidRPr="00E55D53">
              <w:t>288.428</w:t>
            </w:r>
          </w:p>
        </w:tc>
        <w:tc>
          <w:tcPr>
            <w:tcW w:w="1129" w:type="dxa"/>
            <w:noWrap/>
            <w:hideMark/>
          </w:tcPr>
          <w:p w14:paraId="64E208F9" w14:textId="77777777" w:rsidR="00C3641C" w:rsidRPr="00E55D53" w:rsidRDefault="00C3641C" w:rsidP="00E55D53">
            <w:r w:rsidRPr="00E55D53">
              <w:t>304.6246</w:t>
            </w:r>
          </w:p>
        </w:tc>
        <w:tc>
          <w:tcPr>
            <w:tcW w:w="1129" w:type="dxa"/>
            <w:noWrap/>
            <w:hideMark/>
          </w:tcPr>
          <w:p w14:paraId="4E7F34B0" w14:textId="77777777" w:rsidR="00C3641C" w:rsidRPr="00E55D53" w:rsidRDefault="00C3641C" w:rsidP="00E55D53">
            <w:r w:rsidRPr="00E55D53">
              <w:t>278.6577</w:t>
            </w:r>
          </w:p>
        </w:tc>
        <w:tc>
          <w:tcPr>
            <w:tcW w:w="1129" w:type="dxa"/>
            <w:noWrap/>
            <w:hideMark/>
          </w:tcPr>
          <w:p w14:paraId="011523ED" w14:textId="77777777" w:rsidR="00C3641C" w:rsidRPr="00E55D53" w:rsidRDefault="00C3641C" w:rsidP="00E55D53">
            <w:r w:rsidRPr="00E55D53">
              <w:t>291.1331</w:t>
            </w:r>
          </w:p>
        </w:tc>
        <w:tc>
          <w:tcPr>
            <w:tcW w:w="1129" w:type="dxa"/>
            <w:noWrap/>
            <w:hideMark/>
          </w:tcPr>
          <w:p w14:paraId="230FE25D" w14:textId="77777777" w:rsidR="00C3641C" w:rsidRPr="00E55D53" w:rsidRDefault="00C3641C" w:rsidP="00E55D53">
            <w:r w:rsidRPr="00E55D53">
              <w:t>297.1532</w:t>
            </w:r>
          </w:p>
        </w:tc>
        <w:tc>
          <w:tcPr>
            <w:tcW w:w="1129" w:type="dxa"/>
            <w:noWrap/>
            <w:hideMark/>
          </w:tcPr>
          <w:p w14:paraId="336BC428" w14:textId="77777777" w:rsidR="00C3641C" w:rsidRPr="00E55D53" w:rsidRDefault="00C3641C" w:rsidP="00E55D53">
            <w:r w:rsidRPr="00E55D53">
              <w:t>333.1004</w:t>
            </w:r>
          </w:p>
        </w:tc>
        <w:tc>
          <w:tcPr>
            <w:tcW w:w="1129" w:type="dxa"/>
            <w:noWrap/>
            <w:hideMark/>
          </w:tcPr>
          <w:p w14:paraId="4851049D" w14:textId="77777777" w:rsidR="00C3641C" w:rsidRPr="00E55D53" w:rsidRDefault="00C3641C" w:rsidP="00E55D53">
            <w:r w:rsidRPr="00E55D53">
              <w:t>285.9932</w:t>
            </w:r>
          </w:p>
        </w:tc>
        <w:tc>
          <w:tcPr>
            <w:tcW w:w="1129" w:type="dxa"/>
            <w:noWrap/>
            <w:hideMark/>
          </w:tcPr>
          <w:p w14:paraId="672AE791" w14:textId="77777777" w:rsidR="00C3641C" w:rsidRPr="00E55D53" w:rsidRDefault="00C3641C" w:rsidP="00E55D53">
            <w:r w:rsidRPr="00E55D53">
              <w:t>287.7625</w:t>
            </w:r>
          </w:p>
        </w:tc>
        <w:tc>
          <w:tcPr>
            <w:tcW w:w="1129" w:type="dxa"/>
            <w:noWrap/>
            <w:hideMark/>
          </w:tcPr>
          <w:p w14:paraId="740296D1" w14:textId="77777777" w:rsidR="00C3641C" w:rsidRPr="00E55D53" w:rsidRDefault="00C3641C" w:rsidP="00E55D53">
            <w:r w:rsidRPr="00E55D53">
              <w:t>317.6712</w:t>
            </w:r>
          </w:p>
        </w:tc>
      </w:tr>
      <w:tr w:rsidR="00C3641C" w:rsidRPr="00E55D53" w14:paraId="2443992C" w14:textId="77777777" w:rsidTr="009D77C9">
        <w:trPr>
          <w:trHeight w:val="261"/>
        </w:trPr>
        <w:tc>
          <w:tcPr>
            <w:tcW w:w="1120" w:type="dxa"/>
            <w:vMerge/>
          </w:tcPr>
          <w:p w14:paraId="160F4D00" w14:textId="77777777" w:rsidR="00C3641C" w:rsidRPr="00E55D53" w:rsidRDefault="00C3641C" w:rsidP="00E55D53"/>
        </w:tc>
        <w:tc>
          <w:tcPr>
            <w:tcW w:w="1129" w:type="dxa"/>
            <w:noWrap/>
            <w:hideMark/>
          </w:tcPr>
          <w:p w14:paraId="72F5C395" w14:textId="2C3C0818" w:rsidR="00C3641C" w:rsidRPr="00E55D53" w:rsidRDefault="00C3641C" w:rsidP="00E55D53">
            <w:r w:rsidRPr="00E55D53">
              <w:t>290.7664</w:t>
            </w:r>
          </w:p>
        </w:tc>
        <w:tc>
          <w:tcPr>
            <w:tcW w:w="1129" w:type="dxa"/>
            <w:noWrap/>
            <w:hideMark/>
          </w:tcPr>
          <w:p w14:paraId="595D281C" w14:textId="77777777" w:rsidR="00C3641C" w:rsidRPr="00E55D53" w:rsidRDefault="00C3641C" w:rsidP="00E55D53">
            <w:r w:rsidRPr="00E55D53">
              <w:t>306.7773</w:t>
            </w:r>
          </w:p>
        </w:tc>
        <w:tc>
          <w:tcPr>
            <w:tcW w:w="1129" w:type="dxa"/>
            <w:noWrap/>
            <w:hideMark/>
          </w:tcPr>
          <w:p w14:paraId="65D8931C" w14:textId="77777777" w:rsidR="00C3641C" w:rsidRPr="00E55D53" w:rsidRDefault="00C3641C" w:rsidP="00E55D53">
            <w:r w:rsidRPr="00E55D53">
              <w:t>308.1006</w:t>
            </w:r>
          </w:p>
        </w:tc>
        <w:tc>
          <w:tcPr>
            <w:tcW w:w="1129" w:type="dxa"/>
            <w:noWrap/>
            <w:hideMark/>
          </w:tcPr>
          <w:p w14:paraId="40908A50" w14:textId="77777777" w:rsidR="00C3641C" w:rsidRPr="00E55D53" w:rsidRDefault="00C3641C" w:rsidP="00E55D53">
            <w:r w:rsidRPr="00E55D53">
              <w:t>294.7269</w:t>
            </w:r>
          </w:p>
        </w:tc>
        <w:tc>
          <w:tcPr>
            <w:tcW w:w="1129" w:type="dxa"/>
            <w:noWrap/>
            <w:hideMark/>
          </w:tcPr>
          <w:p w14:paraId="0417038C" w14:textId="77777777" w:rsidR="00C3641C" w:rsidRPr="00E55D53" w:rsidRDefault="00C3641C" w:rsidP="00E55D53">
            <w:r w:rsidRPr="00E55D53">
              <w:t>284.9566</w:t>
            </w:r>
          </w:p>
        </w:tc>
        <w:tc>
          <w:tcPr>
            <w:tcW w:w="1129" w:type="dxa"/>
            <w:noWrap/>
            <w:hideMark/>
          </w:tcPr>
          <w:p w14:paraId="01EFB53B" w14:textId="77777777" w:rsidR="00C3641C" w:rsidRPr="00E55D53" w:rsidRDefault="00C3641C" w:rsidP="00E55D53">
            <w:r w:rsidRPr="00E55D53">
              <w:t>307.1629</w:t>
            </w:r>
          </w:p>
        </w:tc>
        <w:tc>
          <w:tcPr>
            <w:tcW w:w="1129" w:type="dxa"/>
            <w:noWrap/>
            <w:hideMark/>
          </w:tcPr>
          <w:p w14:paraId="640841B8" w14:textId="77777777" w:rsidR="00C3641C" w:rsidRPr="00E55D53" w:rsidRDefault="00C3641C" w:rsidP="00E55D53">
            <w:r w:rsidRPr="00E55D53">
              <w:t>256.034</w:t>
            </w:r>
          </w:p>
        </w:tc>
        <w:tc>
          <w:tcPr>
            <w:tcW w:w="1129" w:type="dxa"/>
            <w:noWrap/>
            <w:hideMark/>
          </w:tcPr>
          <w:p w14:paraId="2BCE0CE9" w14:textId="77777777" w:rsidR="00C3641C" w:rsidRPr="00E55D53" w:rsidRDefault="00C3641C" w:rsidP="00E55D53">
            <w:r w:rsidRPr="00E55D53">
              <w:t>281.7649</w:t>
            </w:r>
          </w:p>
        </w:tc>
        <w:tc>
          <w:tcPr>
            <w:tcW w:w="1129" w:type="dxa"/>
            <w:noWrap/>
            <w:hideMark/>
          </w:tcPr>
          <w:p w14:paraId="1AD201B1" w14:textId="77777777" w:rsidR="00C3641C" w:rsidRPr="00E55D53" w:rsidRDefault="00C3641C" w:rsidP="00E55D53">
            <w:r w:rsidRPr="00E55D53">
              <w:t>280.7085</w:t>
            </w:r>
          </w:p>
        </w:tc>
        <w:tc>
          <w:tcPr>
            <w:tcW w:w="1129" w:type="dxa"/>
            <w:noWrap/>
            <w:hideMark/>
          </w:tcPr>
          <w:p w14:paraId="05979BE0" w14:textId="77777777" w:rsidR="00C3641C" w:rsidRPr="00E55D53" w:rsidRDefault="00C3641C" w:rsidP="00E55D53">
            <w:r w:rsidRPr="00E55D53">
              <w:t>398.6213</w:t>
            </w:r>
          </w:p>
        </w:tc>
      </w:tr>
      <w:tr w:rsidR="00C3641C" w:rsidRPr="00E55D53" w14:paraId="73020D62" w14:textId="77777777" w:rsidTr="009D77C9">
        <w:trPr>
          <w:trHeight w:val="261"/>
        </w:trPr>
        <w:tc>
          <w:tcPr>
            <w:tcW w:w="1120" w:type="dxa"/>
            <w:vMerge/>
          </w:tcPr>
          <w:p w14:paraId="61A65BF0" w14:textId="77777777" w:rsidR="00C3641C" w:rsidRPr="00E55D53" w:rsidRDefault="00C3641C" w:rsidP="00E55D53"/>
        </w:tc>
        <w:tc>
          <w:tcPr>
            <w:tcW w:w="1129" w:type="dxa"/>
            <w:noWrap/>
            <w:hideMark/>
          </w:tcPr>
          <w:p w14:paraId="5057FAAF" w14:textId="6409A907" w:rsidR="00C3641C" w:rsidRPr="00E55D53" w:rsidRDefault="00C3641C" w:rsidP="00E55D53">
            <w:r w:rsidRPr="00E55D53">
              <w:t>364.0201</w:t>
            </w:r>
          </w:p>
        </w:tc>
        <w:tc>
          <w:tcPr>
            <w:tcW w:w="1129" w:type="dxa"/>
            <w:noWrap/>
            <w:hideMark/>
          </w:tcPr>
          <w:p w14:paraId="5A38F346" w14:textId="77777777" w:rsidR="00C3641C" w:rsidRPr="00E55D53" w:rsidRDefault="00C3641C" w:rsidP="00E55D53">
            <w:r w:rsidRPr="00E55D53">
              <w:t>296.2914</w:t>
            </w:r>
          </w:p>
        </w:tc>
        <w:tc>
          <w:tcPr>
            <w:tcW w:w="1129" w:type="dxa"/>
            <w:noWrap/>
            <w:hideMark/>
          </w:tcPr>
          <w:p w14:paraId="55D9AD41" w14:textId="77777777" w:rsidR="00C3641C" w:rsidRPr="00E55D53" w:rsidRDefault="00C3641C" w:rsidP="00E55D53">
            <w:r w:rsidRPr="00E55D53">
              <w:t>268.5683</w:t>
            </w:r>
          </w:p>
        </w:tc>
        <w:tc>
          <w:tcPr>
            <w:tcW w:w="1129" w:type="dxa"/>
            <w:noWrap/>
            <w:hideMark/>
          </w:tcPr>
          <w:p w14:paraId="1AD874E0" w14:textId="77777777" w:rsidR="00C3641C" w:rsidRPr="00E55D53" w:rsidRDefault="00C3641C" w:rsidP="00E55D53">
            <w:r w:rsidRPr="00E55D53">
              <w:t>300.2671</w:t>
            </w:r>
          </w:p>
        </w:tc>
        <w:tc>
          <w:tcPr>
            <w:tcW w:w="1129" w:type="dxa"/>
            <w:noWrap/>
            <w:hideMark/>
          </w:tcPr>
          <w:p w14:paraId="7D087C2E" w14:textId="77777777" w:rsidR="00C3641C" w:rsidRPr="00E55D53" w:rsidRDefault="00C3641C" w:rsidP="00E55D53">
            <w:r w:rsidRPr="00E55D53">
              <w:t>276.3719</w:t>
            </w:r>
          </w:p>
        </w:tc>
        <w:tc>
          <w:tcPr>
            <w:tcW w:w="1129" w:type="dxa"/>
            <w:noWrap/>
            <w:hideMark/>
          </w:tcPr>
          <w:p w14:paraId="4990E380" w14:textId="77777777" w:rsidR="00C3641C" w:rsidRPr="00E55D53" w:rsidRDefault="00C3641C" w:rsidP="00E55D53">
            <w:r w:rsidRPr="00E55D53">
              <w:t>266.0841</w:t>
            </w:r>
          </w:p>
        </w:tc>
        <w:tc>
          <w:tcPr>
            <w:tcW w:w="1129" w:type="dxa"/>
            <w:noWrap/>
            <w:hideMark/>
          </w:tcPr>
          <w:p w14:paraId="567489D4" w14:textId="77777777" w:rsidR="00C3641C" w:rsidRPr="00E55D53" w:rsidRDefault="00C3641C" w:rsidP="00E55D53">
            <w:r w:rsidRPr="00E55D53">
              <w:t>300.1949</w:t>
            </w:r>
          </w:p>
        </w:tc>
        <w:tc>
          <w:tcPr>
            <w:tcW w:w="1129" w:type="dxa"/>
            <w:noWrap/>
            <w:hideMark/>
          </w:tcPr>
          <w:p w14:paraId="4FD86C2C" w14:textId="77777777" w:rsidR="00C3641C" w:rsidRPr="00E55D53" w:rsidRDefault="00C3641C" w:rsidP="00E55D53">
            <w:r w:rsidRPr="00E55D53">
              <w:t>287.3013</w:t>
            </w:r>
          </w:p>
        </w:tc>
        <w:tc>
          <w:tcPr>
            <w:tcW w:w="1129" w:type="dxa"/>
            <w:noWrap/>
            <w:hideMark/>
          </w:tcPr>
          <w:p w14:paraId="3CBAABE0" w14:textId="77777777" w:rsidR="00C3641C" w:rsidRPr="00E55D53" w:rsidRDefault="00C3641C" w:rsidP="00E55D53">
            <w:r w:rsidRPr="00E55D53">
              <w:t>305.3752</w:t>
            </w:r>
          </w:p>
        </w:tc>
        <w:tc>
          <w:tcPr>
            <w:tcW w:w="1129" w:type="dxa"/>
            <w:noWrap/>
            <w:hideMark/>
          </w:tcPr>
          <w:p w14:paraId="60608CAF" w14:textId="77777777" w:rsidR="00C3641C" w:rsidRPr="00E55D53" w:rsidRDefault="00C3641C" w:rsidP="00E55D53">
            <w:r w:rsidRPr="00E55D53">
              <w:t>271.5091</w:t>
            </w:r>
          </w:p>
        </w:tc>
      </w:tr>
      <w:tr w:rsidR="00C3641C" w:rsidRPr="00E55D53" w14:paraId="3A2F5388" w14:textId="77777777" w:rsidTr="009D77C9">
        <w:trPr>
          <w:trHeight w:val="261"/>
        </w:trPr>
        <w:tc>
          <w:tcPr>
            <w:tcW w:w="1120" w:type="dxa"/>
            <w:vMerge/>
          </w:tcPr>
          <w:p w14:paraId="21F480A8" w14:textId="77777777" w:rsidR="00C3641C" w:rsidRPr="00E55D53" w:rsidRDefault="00C3641C" w:rsidP="00E55D53"/>
        </w:tc>
        <w:tc>
          <w:tcPr>
            <w:tcW w:w="1129" w:type="dxa"/>
            <w:noWrap/>
            <w:hideMark/>
          </w:tcPr>
          <w:p w14:paraId="30C85373" w14:textId="462203B1" w:rsidR="00C3641C" w:rsidRPr="00E55D53" w:rsidRDefault="00C3641C" w:rsidP="00E55D53">
            <w:r w:rsidRPr="00E55D53">
              <w:t>329.1722</w:t>
            </w:r>
          </w:p>
        </w:tc>
        <w:tc>
          <w:tcPr>
            <w:tcW w:w="1129" w:type="dxa"/>
            <w:noWrap/>
            <w:hideMark/>
          </w:tcPr>
          <w:p w14:paraId="10363D85" w14:textId="77777777" w:rsidR="00C3641C" w:rsidRPr="00E55D53" w:rsidRDefault="00C3641C" w:rsidP="00E55D53">
            <w:r w:rsidRPr="00E55D53">
              <w:t>284.9879</w:t>
            </w:r>
          </w:p>
        </w:tc>
        <w:tc>
          <w:tcPr>
            <w:tcW w:w="1129" w:type="dxa"/>
            <w:noWrap/>
            <w:hideMark/>
          </w:tcPr>
          <w:p w14:paraId="0BE2C986" w14:textId="77777777" w:rsidR="00C3641C" w:rsidRPr="00E55D53" w:rsidRDefault="00C3641C" w:rsidP="00E55D53">
            <w:r w:rsidRPr="00E55D53">
              <w:t>339.6045</w:t>
            </w:r>
          </w:p>
        </w:tc>
        <w:tc>
          <w:tcPr>
            <w:tcW w:w="1129" w:type="dxa"/>
            <w:noWrap/>
            <w:hideMark/>
          </w:tcPr>
          <w:p w14:paraId="1659C19F" w14:textId="77777777" w:rsidR="00C3641C" w:rsidRPr="00E55D53" w:rsidRDefault="00C3641C" w:rsidP="00E55D53">
            <w:r w:rsidRPr="00E55D53">
              <w:t>308.2748</w:t>
            </w:r>
          </w:p>
        </w:tc>
        <w:tc>
          <w:tcPr>
            <w:tcW w:w="1129" w:type="dxa"/>
            <w:noWrap/>
            <w:hideMark/>
          </w:tcPr>
          <w:p w14:paraId="0C659D1F" w14:textId="77777777" w:rsidR="00C3641C" w:rsidRPr="00E55D53" w:rsidRDefault="00C3641C" w:rsidP="00E55D53">
            <w:r w:rsidRPr="00E55D53">
              <w:t>271.4789</w:t>
            </w:r>
          </w:p>
        </w:tc>
        <w:tc>
          <w:tcPr>
            <w:tcW w:w="1129" w:type="dxa"/>
            <w:noWrap/>
            <w:hideMark/>
          </w:tcPr>
          <w:p w14:paraId="3149761F" w14:textId="77777777" w:rsidR="00C3641C" w:rsidRPr="00E55D53" w:rsidRDefault="00C3641C" w:rsidP="00E55D53">
            <w:r w:rsidRPr="00E55D53">
              <w:t>317.9875</w:t>
            </w:r>
          </w:p>
        </w:tc>
        <w:tc>
          <w:tcPr>
            <w:tcW w:w="1129" w:type="dxa"/>
            <w:noWrap/>
            <w:hideMark/>
          </w:tcPr>
          <w:p w14:paraId="6A453E27" w14:textId="77777777" w:rsidR="00C3641C" w:rsidRPr="00E55D53" w:rsidRDefault="00C3641C" w:rsidP="00E55D53">
            <w:r w:rsidRPr="00E55D53">
              <w:t>294.9599</w:t>
            </w:r>
          </w:p>
        </w:tc>
        <w:tc>
          <w:tcPr>
            <w:tcW w:w="1129" w:type="dxa"/>
            <w:noWrap/>
            <w:hideMark/>
          </w:tcPr>
          <w:p w14:paraId="7D6E5586" w14:textId="77777777" w:rsidR="00C3641C" w:rsidRPr="00E55D53" w:rsidRDefault="00C3641C" w:rsidP="00E55D53">
            <w:r w:rsidRPr="00E55D53">
              <w:t>263.2637</w:t>
            </w:r>
          </w:p>
        </w:tc>
        <w:tc>
          <w:tcPr>
            <w:tcW w:w="1129" w:type="dxa"/>
            <w:noWrap/>
            <w:hideMark/>
          </w:tcPr>
          <w:p w14:paraId="0CD40373" w14:textId="77777777" w:rsidR="00C3641C" w:rsidRPr="00E55D53" w:rsidRDefault="00C3641C" w:rsidP="00E55D53">
            <w:r w:rsidRPr="00E55D53">
              <w:t>296.5325</w:t>
            </w:r>
          </w:p>
        </w:tc>
        <w:tc>
          <w:tcPr>
            <w:tcW w:w="1129" w:type="dxa"/>
            <w:noWrap/>
            <w:hideMark/>
          </w:tcPr>
          <w:p w14:paraId="3C94F95E" w14:textId="77777777" w:rsidR="00C3641C" w:rsidRPr="00E55D53" w:rsidRDefault="00C3641C" w:rsidP="00E55D53">
            <w:r w:rsidRPr="00E55D53">
              <w:t>295.7916</w:t>
            </w:r>
          </w:p>
        </w:tc>
      </w:tr>
      <w:tr w:rsidR="00C3641C" w:rsidRPr="00E55D53" w14:paraId="5F356240" w14:textId="77777777" w:rsidTr="009D77C9">
        <w:trPr>
          <w:trHeight w:val="261"/>
        </w:trPr>
        <w:tc>
          <w:tcPr>
            <w:tcW w:w="1120" w:type="dxa"/>
            <w:vMerge/>
          </w:tcPr>
          <w:p w14:paraId="47863441" w14:textId="77777777" w:rsidR="00C3641C" w:rsidRPr="00E55D53" w:rsidRDefault="00C3641C" w:rsidP="00E55D53"/>
        </w:tc>
        <w:tc>
          <w:tcPr>
            <w:tcW w:w="1129" w:type="dxa"/>
            <w:noWrap/>
            <w:hideMark/>
          </w:tcPr>
          <w:p w14:paraId="44A44DB7" w14:textId="3BF88153" w:rsidR="00C3641C" w:rsidRPr="00E55D53" w:rsidRDefault="00C3641C" w:rsidP="00E55D53">
            <w:r w:rsidRPr="00E55D53">
              <w:t>294.024</w:t>
            </w:r>
          </w:p>
        </w:tc>
        <w:tc>
          <w:tcPr>
            <w:tcW w:w="1129" w:type="dxa"/>
            <w:noWrap/>
            <w:hideMark/>
          </w:tcPr>
          <w:p w14:paraId="6E463FFE" w14:textId="77777777" w:rsidR="00C3641C" w:rsidRPr="00E55D53" w:rsidRDefault="00C3641C" w:rsidP="00E55D53">
            <w:r w:rsidRPr="00E55D53">
              <w:t>303.3484</w:t>
            </w:r>
          </w:p>
        </w:tc>
        <w:tc>
          <w:tcPr>
            <w:tcW w:w="1129" w:type="dxa"/>
            <w:noWrap/>
            <w:hideMark/>
          </w:tcPr>
          <w:p w14:paraId="1811DD4D" w14:textId="77777777" w:rsidR="00C3641C" w:rsidRPr="00E55D53" w:rsidRDefault="00C3641C" w:rsidP="00E55D53">
            <w:r w:rsidRPr="00E55D53">
              <w:t>311.2926</w:t>
            </w:r>
          </w:p>
        </w:tc>
        <w:tc>
          <w:tcPr>
            <w:tcW w:w="1129" w:type="dxa"/>
            <w:noWrap/>
            <w:hideMark/>
          </w:tcPr>
          <w:p w14:paraId="0063875A" w14:textId="77777777" w:rsidR="00C3641C" w:rsidRPr="00E55D53" w:rsidRDefault="00C3641C" w:rsidP="00E55D53">
            <w:r w:rsidRPr="00E55D53">
              <w:t>283.0728</w:t>
            </w:r>
          </w:p>
        </w:tc>
        <w:tc>
          <w:tcPr>
            <w:tcW w:w="1129" w:type="dxa"/>
            <w:noWrap/>
            <w:hideMark/>
          </w:tcPr>
          <w:p w14:paraId="054C39E7" w14:textId="77777777" w:rsidR="00C3641C" w:rsidRPr="00E55D53" w:rsidRDefault="00C3641C" w:rsidP="00E55D53">
            <w:r w:rsidRPr="00E55D53">
              <w:t>311.5203</w:t>
            </w:r>
          </w:p>
        </w:tc>
        <w:tc>
          <w:tcPr>
            <w:tcW w:w="1129" w:type="dxa"/>
            <w:noWrap/>
            <w:hideMark/>
          </w:tcPr>
          <w:p w14:paraId="5855FADB" w14:textId="77777777" w:rsidR="00C3641C" w:rsidRPr="00E55D53" w:rsidRDefault="00C3641C" w:rsidP="00E55D53">
            <w:r w:rsidRPr="00E55D53">
              <w:t>307.2749</w:t>
            </w:r>
          </w:p>
        </w:tc>
        <w:tc>
          <w:tcPr>
            <w:tcW w:w="1129" w:type="dxa"/>
            <w:noWrap/>
            <w:hideMark/>
          </w:tcPr>
          <w:p w14:paraId="758584A6" w14:textId="77777777" w:rsidR="00C3641C" w:rsidRPr="00E55D53" w:rsidRDefault="00C3641C" w:rsidP="00E55D53">
            <w:r w:rsidRPr="00E55D53">
              <w:t>309.714</w:t>
            </w:r>
          </w:p>
        </w:tc>
        <w:tc>
          <w:tcPr>
            <w:tcW w:w="1129" w:type="dxa"/>
            <w:noWrap/>
            <w:hideMark/>
          </w:tcPr>
          <w:p w14:paraId="1E3ECD3E" w14:textId="77777777" w:rsidR="00C3641C" w:rsidRPr="00E55D53" w:rsidRDefault="00C3641C" w:rsidP="00E55D53">
            <w:r w:rsidRPr="00E55D53">
              <w:t>280.873</w:t>
            </w:r>
          </w:p>
        </w:tc>
        <w:tc>
          <w:tcPr>
            <w:tcW w:w="1129" w:type="dxa"/>
            <w:noWrap/>
            <w:hideMark/>
          </w:tcPr>
          <w:p w14:paraId="6A547D97" w14:textId="77777777" w:rsidR="00C3641C" w:rsidRPr="00E55D53" w:rsidRDefault="00C3641C" w:rsidP="00E55D53">
            <w:r w:rsidRPr="00E55D53">
              <w:t>275.8628</w:t>
            </w:r>
          </w:p>
        </w:tc>
        <w:tc>
          <w:tcPr>
            <w:tcW w:w="1129" w:type="dxa"/>
            <w:noWrap/>
            <w:hideMark/>
          </w:tcPr>
          <w:p w14:paraId="4663014B" w14:textId="77777777" w:rsidR="00C3641C" w:rsidRPr="00E55D53" w:rsidRDefault="00C3641C" w:rsidP="00E55D53">
            <w:r w:rsidRPr="00E55D53">
              <w:t>285.6257</w:t>
            </w:r>
          </w:p>
        </w:tc>
      </w:tr>
      <w:tr w:rsidR="00C3641C" w:rsidRPr="00E55D53" w14:paraId="6B0D6E52" w14:textId="77777777" w:rsidTr="009D77C9">
        <w:trPr>
          <w:trHeight w:val="261"/>
        </w:trPr>
        <w:tc>
          <w:tcPr>
            <w:tcW w:w="1120" w:type="dxa"/>
            <w:vMerge/>
          </w:tcPr>
          <w:p w14:paraId="5523E6F3" w14:textId="77777777" w:rsidR="00C3641C" w:rsidRPr="00E55D53" w:rsidRDefault="00C3641C" w:rsidP="00E55D53"/>
        </w:tc>
        <w:tc>
          <w:tcPr>
            <w:tcW w:w="1129" w:type="dxa"/>
            <w:noWrap/>
            <w:hideMark/>
          </w:tcPr>
          <w:p w14:paraId="1E072072" w14:textId="028F790F" w:rsidR="00C3641C" w:rsidRPr="00E55D53" w:rsidRDefault="00C3641C" w:rsidP="00E55D53">
            <w:r w:rsidRPr="00E55D53">
              <w:t>303.3317</w:t>
            </w:r>
          </w:p>
        </w:tc>
        <w:tc>
          <w:tcPr>
            <w:tcW w:w="1129" w:type="dxa"/>
            <w:noWrap/>
            <w:hideMark/>
          </w:tcPr>
          <w:p w14:paraId="12747E2C" w14:textId="77777777" w:rsidR="00C3641C" w:rsidRPr="00E55D53" w:rsidRDefault="00C3641C" w:rsidP="00E55D53">
            <w:r w:rsidRPr="00E55D53">
              <w:t>316.5503</w:t>
            </w:r>
          </w:p>
        </w:tc>
        <w:tc>
          <w:tcPr>
            <w:tcW w:w="1129" w:type="dxa"/>
            <w:noWrap/>
            <w:hideMark/>
          </w:tcPr>
          <w:p w14:paraId="1A191FC6" w14:textId="77777777" w:rsidR="00C3641C" w:rsidRPr="00E55D53" w:rsidRDefault="00C3641C" w:rsidP="00E55D53">
            <w:r w:rsidRPr="00E55D53">
              <w:t>286.3469</w:t>
            </w:r>
          </w:p>
        </w:tc>
        <w:tc>
          <w:tcPr>
            <w:tcW w:w="1129" w:type="dxa"/>
            <w:noWrap/>
            <w:hideMark/>
          </w:tcPr>
          <w:p w14:paraId="50E4B4D6" w14:textId="77777777" w:rsidR="00C3641C" w:rsidRPr="00E55D53" w:rsidRDefault="00C3641C" w:rsidP="00E55D53">
            <w:r w:rsidRPr="00E55D53">
              <w:t>305.986</w:t>
            </w:r>
          </w:p>
        </w:tc>
        <w:tc>
          <w:tcPr>
            <w:tcW w:w="1129" w:type="dxa"/>
            <w:noWrap/>
            <w:hideMark/>
          </w:tcPr>
          <w:p w14:paraId="70FA61A3" w14:textId="77777777" w:rsidR="00C3641C" w:rsidRPr="00E55D53" w:rsidRDefault="00C3641C" w:rsidP="00E55D53">
            <w:r w:rsidRPr="00E55D53">
              <w:t>297.3743</w:t>
            </w:r>
          </w:p>
        </w:tc>
        <w:tc>
          <w:tcPr>
            <w:tcW w:w="1129" w:type="dxa"/>
            <w:noWrap/>
            <w:hideMark/>
          </w:tcPr>
          <w:p w14:paraId="508099A2" w14:textId="77777777" w:rsidR="00C3641C" w:rsidRPr="00E55D53" w:rsidRDefault="00C3641C" w:rsidP="00E55D53">
            <w:r w:rsidRPr="00E55D53">
              <w:t>307.8647</w:t>
            </w:r>
          </w:p>
        </w:tc>
        <w:tc>
          <w:tcPr>
            <w:tcW w:w="1129" w:type="dxa"/>
            <w:noWrap/>
            <w:hideMark/>
          </w:tcPr>
          <w:p w14:paraId="7092B996" w14:textId="77777777" w:rsidR="00C3641C" w:rsidRPr="00E55D53" w:rsidRDefault="00C3641C" w:rsidP="00E55D53">
            <w:r w:rsidRPr="00E55D53">
              <w:t>303.7185</w:t>
            </w:r>
          </w:p>
        </w:tc>
        <w:tc>
          <w:tcPr>
            <w:tcW w:w="1129" w:type="dxa"/>
            <w:noWrap/>
            <w:hideMark/>
          </w:tcPr>
          <w:p w14:paraId="47E6923F" w14:textId="77777777" w:rsidR="00C3641C" w:rsidRPr="00E55D53" w:rsidRDefault="00C3641C" w:rsidP="00E55D53">
            <w:r w:rsidRPr="00E55D53">
              <w:t>282.9706</w:t>
            </w:r>
          </w:p>
        </w:tc>
        <w:tc>
          <w:tcPr>
            <w:tcW w:w="1129" w:type="dxa"/>
            <w:noWrap/>
            <w:hideMark/>
          </w:tcPr>
          <w:p w14:paraId="7385644F" w14:textId="77777777" w:rsidR="00C3641C" w:rsidRPr="00E55D53" w:rsidRDefault="00C3641C" w:rsidP="00E55D53">
            <w:r w:rsidRPr="00E55D53">
              <w:t>300.5428</w:t>
            </w:r>
          </w:p>
        </w:tc>
        <w:tc>
          <w:tcPr>
            <w:tcW w:w="1129" w:type="dxa"/>
            <w:noWrap/>
            <w:hideMark/>
          </w:tcPr>
          <w:p w14:paraId="5F661A57" w14:textId="77777777" w:rsidR="00C3641C" w:rsidRPr="00E55D53" w:rsidRDefault="00C3641C" w:rsidP="00E55D53">
            <w:r w:rsidRPr="00E55D53">
              <w:t>282.0309</w:t>
            </w:r>
          </w:p>
        </w:tc>
      </w:tr>
      <w:tr w:rsidR="00C3641C" w:rsidRPr="00E55D53" w14:paraId="0D7FB9D2" w14:textId="77777777" w:rsidTr="009D77C9">
        <w:trPr>
          <w:trHeight w:val="261"/>
        </w:trPr>
        <w:tc>
          <w:tcPr>
            <w:tcW w:w="1120" w:type="dxa"/>
            <w:vMerge/>
          </w:tcPr>
          <w:p w14:paraId="427F5561" w14:textId="77777777" w:rsidR="00C3641C" w:rsidRPr="00E55D53" w:rsidRDefault="00C3641C" w:rsidP="00E55D53"/>
        </w:tc>
        <w:tc>
          <w:tcPr>
            <w:tcW w:w="1129" w:type="dxa"/>
            <w:noWrap/>
            <w:hideMark/>
          </w:tcPr>
          <w:p w14:paraId="7D4E1D25" w14:textId="5D5FE274" w:rsidR="00C3641C" w:rsidRPr="00E55D53" w:rsidRDefault="00C3641C" w:rsidP="00E55D53">
            <w:r w:rsidRPr="00E55D53">
              <w:t>308.9477</w:t>
            </w:r>
          </w:p>
        </w:tc>
        <w:tc>
          <w:tcPr>
            <w:tcW w:w="1129" w:type="dxa"/>
            <w:noWrap/>
            <w:hideMark/>
          </w:tcPr>
          <w:p w14:paraId="38C1213C" w14:textId="77777777" w:rsidR="00C3641C" w:rsidRPr="00E55D53" w:rsidRDefault="00C3641C" w:rsidP="00E55D53">
            <w:r w:rsidRPr="00E55D53">
              <w:t>286.298</w:t>
            </w:r>
          </w:p>
        </w:tc>
        <w:tc>
          <w:tcPr>
            <w:tcW w:w="1129" w:type="dxa"/>
            <w:noWrap/>
            <w:hideMark/>
          </w:tcPr>
          <w:p w14:paraId="6424B9F6" w14:textId="77777777" w:rsidR="00C3641C" w:rsidRPr="00E55D53" w:rsidRDefault="00C3641C" w:rsidP="00E55D53">
            <w:r w:rsidRPr="00E55D53">
              <w:t>309.3546</w:t>
            </w:r>
          </w:p>
        </w:tc>
        <w:tc>
          <w:tcPr>
            <w:tcW w:w="1129" w:type="dxa"/>
            <w:noWrap/>
            <w:hideMark/>
          </w:tcPr>
          <w:p w14:paraId="6FFEF0ED" w14:textId="77777777" w:rsidR="00C3641C" w:rsidRPr="00E55D53" w:rsidRDefault="00C3641C" w:rsidP="00E55D53">
            <w:r w:rsidRPr="00E55D53">
              <w:t>294.2719</w:t>
            </w:r>
          </w:p>
        </w:tc>
        <w:tc>
          <w:tcPr>
            <w:tcW w:w="1129" w:type="dxa"/>
            <w:noWrap/>
            <w:hideMark/>
          </w:tcPr>
          <w:p w14:paraId="226D96C8" w14:textId="77777777" w:rsidR="00C3641C" w:rsidRPr="00E55D53" w:rsidRDefault="00C3641C" w:rsidP="00E55D53">
            <w:r w:rsidRPr="00E55D53">
              <w:t>275.1136</w:t>
            </w:r>
          </w:p>
        </w:tc>
        <w:tc>
          <w:tcPr>
            <w:tcW w:w="1129" w:type="dxa"/>
            <w:noWrap/>
            <w:hideMark/>
          </w:tcPr>
          <w:p w14:paraId="613E32AC" w14:textId="77777777" w:rsidR="00C3641C" w:rsidRPr="00E55D53" w:rsidRDefault="00C3641C" w:rsidP="00E55D53">
            <w:r w:rsidRPr="00E55D53">
              <w:t>273.2222</w:t>
            </w:r>
          </w:p>
        </w:tc>
        <w:tc>
          <w:tcPr>
            <w:tcW w:w="1129" w:type="dxa"/>
            <w:noWrap/>
            <w:hideMark/>
          </w:tcPr>
          <w:p w14:paraId="2A2ADD48" w14:textId="77777777" w:rsidR="00C3641C" w:rsidRPr="00E55D53" w:rsidRDefault="00C3641C" w:rsidP="00E55D53">
            <w:r w:rsidRPr="00E55D53">
              <w:t>333.0603</w:t>
            </w:r>
          </w:p>
        </w:tc>
        <w:tc>
          <w:tcPr>
            <w:tcW w:w="1129" w:type="dxa"/>
            <w:noWrap/>
            <w:hideMark/>
          </w:tcPr>
          <w:p w14:paraId="4977E31B" w14:textId="77777777" w:rsidR="00C3641C" w:rsidRPr="00E55D53" w:rsidRDefault="00C3641C" w:rsidP="00E55D53">
            <w:r w:rsidRPr="00E55D53">
              <w:t>334.033</w:t>
            </w:r>
          </w:p>
        </w:tc>
        <w:tc>
          <w:tcPr>
            <w:tcW w:w="1129" w:type="dxa"/>
            <w:noWrap/>
            <w:hideMark/>
          </w:tcPr>
          <w:p w14:paraId="17505562" w14:textId="77777777" w:rsidR="00C3641C" w:rsidRPr="00E55D53" w:rsidRDefault="00C3641C" w:rsidP="00E55D53">
            <w:r w:rsidRPr="00E55D53">
              <w:t>299.8779</w:t>
            </w:r>
          </w:p>
        </w:tc>
        <w:tc>
          <w:tcPr>
            <w:tcW w:w="1129" w:type="dxa"/>
            <w:noWrap/>
            <w:hideMark/>
          </w:tcPr>
          <w:p w14:paraId="7FE84A84" w14:textId="77777777" w:rsidR="00C3641C" w:rsidRPr="00E55D53" w:rsidRDefault="00C3641C" w:rsidP="00E55D53">
            <w:r w:rsidRPr="00E55D53">
              <w:t>274.1863</w:t>
            </w:r>
          </w:p>
        </w:tc>
      </w:tr>
      <w:tr w:rsidR="00C3641C" w:rsidRPr="00E55D53" w14:paraId="7E69FF08" w14:textId="77777777" w:rsidTr="009D77C9">
        <w:trPr>
          <w:trHeight w:val="261"/>
        </w:trPr>
        <w:tc>
          <w:tcPr>
            <w:tcW w:w="1120" w:type="dxa"/>
            <w:vMerge/>
          </w:tcPr>
          <w:p w14:paraId="295B0ED3" w14:textId="77777777" w:rsidR="00C3641C" w:rsidRPr="00E55D53" w:rsidRDefault="00C3641C" w:rsidP="00E55D53"/>
        </w:tc>
        <w:tc>
          <w:tcPr>
            <w:tcW w:w="1129" w:type="dxa"/>
            <w:noWrap/>
            <w:hideMark/>
          </w:tcPr>
          <w:p w14:paraId="7808572C" w14:textId="29FB50E4" w:rsidR="00C3641C" w:rsidRPr="00E55D53" w:rsidRDefault="00C3641C" w:rsidP="00E55D53">
            <w:r w:rsidRPr="00E55D53">
              <w:t>404.0886</w:t>
            </w:r>
          </w:p>
        </w:tc>
        <w:tc>
          <w:tcPr>
            <w:tcW w:w="1129" w:type="dxa"/>
            <w:noWrap/>
            <w:hideMark/>
          </w:tcPr>
          <w:p w14:paraId="7305216D" w14:textId="77777777" w:rsidR="00C3641C" w:rsidRPr="00E55D53" w:rsidRDefault="00C3641C" w:rsidP="00E55D53">
            <w:r w:rsidRPr="00E55D53">
              <w:t>296.3726</w:t>
            </w:r>
          </w:p>
        </w:tc>
        <w:tc>
          <w:tcPr>
            <w:tcW w:w="1129" w:type="dxa"/>
            <w:noWrap/>
            <w:hideMark/>
          </w:tcPr>
          <w:p w14:paraId="26E048E9" w14:textId="77777777" w:rsidR="00C3641C" w:rsidRPr="00E55D53" w:rsidRDefault="00C3641C" w:rsidP="00E55D53">
            <w:r w:rsidRPr="00E55D53">
              <w:t>276.1675</w:t>
            </w:r>
          </w:p>
        </w:tc>
        <w:tc>
          <w:tcPr>
            <w:tcW w:w="1129" w:type="dxa"/>
            <w:noWrap/>
            <w:hideMark/>
          </w:tcPr>
          <w:p w14:paraId="0559E54B" w14:textId="77777777" w:rsidR="00C3641C" w:rsidRPr="00E55D53" w:rsidRDefault="00C3641C" w:rsidP="00E55D53">
            <w:r w:rsidRPr="00E55D53">
              <w:t>305.1688</w:t>
            </w:r>
          </w:p>
        </w:tc>
        <w:tc>
          <w:tcPr>
            <w:tcW w:w="1129" w:type="dxa"/>
            <w:noWrap/>
            <w:hideMark/>
          </w:tcPr>
          <w:p w14:paraId="64BE2F22" w14:textId="77777777" w:rsidR="00C3641C" w:rsidRPr="00E55D53" w:rsidRDefault="00C3641C" w:rsidP="00E55D53">
            <w:r w:rsidRPr="00E55D53">
              <w:t>294.6468</w:t>
            </w:r>
          </w:p>
        </w:tc>
        <w:tc>
          <w:tcPr>
            <w:tcW w:w="1129" w:type="dxa"/>
            <w:noWrap/>
            <w:hideMark/>
          </w:tcPr>
          <w:p w14:paraId="6F2310BA" w14:textId="77777777" w:rsidR="00C3641C" w:rsidRPr="00E55D53" w:rsidRDefault="00C3641C" w:rsidP="00E55D53">
            <w:r w:rsidRPr="00E55D53">
              <w:t>293.2474</w:t>
            </w:r>
          </w:p>
        </w:tc>
        <w:tc>
          <w:tcPr>
            <w:tcW w:w="1129" w:type="dxa"/>
            <w:noWrap/>
            <w:hideMark/>
          </w:tcPr>
          <w:p w14:paraId="2F45A68F" w14:textId="77777777" w:rsidR="00C3641C" w:rsidRPr="00E55D53" w:rsidRDefault="00C3641C" w:rsidP="00E55D53">
            <w:r w:rsidRPr="00E55D53">
              <w:t>304.8766</w:t>
            </w:r>
          </w:p>
        </w:tc>
        <w:tc>
          <w:tcPr>
            <w:tcW w:w="1129" w:type="dxa"/>
            <w:noWrap/>
            <w:hideMark/>
          </w:tcPr>
          <w:p w14:paraId="1E138083" w14:textId="77777777" w:rsidR="00C3641C" w:rsidRPr="00E55D53" w:rsidRDefault="00C3641C" w:rsidP="00E55D53">
            <w:r w:rsidRPr="00E55D53">
              <w:t>296.5421</w:t>
            </w:r>
          </w:p>
        </w:tc>
        <w:tc>
          <w:tcPr>
            <w:tcW w:w="1129" w:type="dxa"/>
            <w:noWrap/>
            <w:hideMark/>
          </w:tcPr>
          <w:p w14:paraId="6D35DCC8" w14:textId="77777777" w:rsidR="00C3641C" w:rsidRPr="00E55D53" w:rsidRDefault="00C3641C" w:rsidP="00E55D53">
            <w:r w:rsidRPr="00E55D53">
              <w:t>289.3705</w:t>
            </w:r>
          </w:p>
        </w:tc>
        <w:tc>
          <w:tcPr>
            <w:tcW w:w="1129" w:type="dxa"/>
            <w:noWrap/>
            <w:hideMark/>
          </w:tcPr>
          <w:p w14:paraId="4663D187" w14:textId="77777777" w:rsidR="00C3641C" w:rsidRPr="00E55D53" w:rsidRDefault="00C3641C" w:rsidP="00E55D53">
            <w:r w:rsidRPr="00E55D53">
              <w:t>391.6395</w:t>
            </w:r>
          </w:p>
        </w:tc>
      </w:tr>
      <w:tr w:rsidR="00C3641C" w:rsidRPr="00E55D53" w14:paraId="09F23742" w14:textId="77777777" w:rsidTr="009D77C9">
        <w:trPr>
          <w:trHeight w:val="261"/>
        </w:trPr>
        <w:tc>
          <w:tcPr>
            <w:tcW w:w="1120" w:type="dxa"/>
            <w:vMerge/>
          </w:tcPr>
          <w:p w14:paraId="35BAC2AA" w14:textId="77777777" w:rsidR="00C3641C" w:rsidRPr="00E55D53" w:rsidRDefault="00C3641C" w:rsidP="00E55D53"/>
        </w:tc>
        <w:tc>
          <w:tcPr>
            <w:tcW w:w="1129" w:type="dxa"/>
            <w:noWrap/>
            <w:hideMark/>
          </w:tcPr>
          <w:p w14:paraId="4369D1B0" w14:textId="25547FE2" w:rsidR="00C3641C" w:rsidRPr="00E55D53" w:rsidRDefault="00C3641C" w:rsidP="00E55D53">
            <w:r w:rsidRPr="00E55D53">
              <w:t>316.9525</w:t>
            </w:r>
          </w:p>
        </w:tc>
        <w:tc>
          <w:tcPr>
            <w:tcW w:w="1129" w:type="dxa"/>
            <w:noWrap/>
            <w:hideMark/>
          </w:tcPr>
          <w:p w14:paraId="4D9E2979" w14:textId="77777777" w:rsidR="00C3641C" w:rsidRPr="00E55D53" w:rsidRDefault="00C3641C" w:rsidP="00E55D53">
            <w:r w:rsidRPr="00E55D53">
              <w:t>302.006</w:t>
            </w:r>
          </w:p>
        </w:tc>
        <w:tc>
          <w:tcPr>
            <w:tcW w:w="1129" w:type="dxa"/>
            <w:noWrap/>
            <w:hideMark/>
          </w:tcPr>
          <w:p w14:paraId="47A9ED4F" w14:textId="77777777" w:rsidR="00C3641C" w:rsidRPr="00E55D53" w:rsidRDefault="00C3641C" w:rsidP="00E55D53">
            <w:r w:rsidRPr="00E55D53">
              <w:t>376.3464</w:t>
            </w:r>
          </w:p>
        </w:tc>
        <w:tc>
          <w:tcPr>
            <w:tcW w:w="1129" w:type="dxa"/>
            <w:noWrap/>
            <w:hideMark/>
          </w:tcPr>
          <w:p w14:paraId="5D01CE2F" w14:textId="77777777" w:rsidR="00C3641C" w:rsidRPr="00E55D53" w:rsidRDefault="00C3641C" w:rsidP="00E55D53">
            <w:r w:rsidRPr="00E55D53">
              <w:t>276.8336</w:t>
            </w:r>
          </w:p>
        </w:tc>
        <w:tc>
          <w:tcPr>
            <w:tcW w:w="1129" w:type="dxa"/>
            <w:noWrap/>
            <w:hideMark/>
          </w:tcPr>
          <w:p w14:paraId="294FBCCA" w14:textId="77777777" w:rsidR="00C3641C" w:rsidRPr="00E55D53" w:rsidRDefault="00C3641C" w:rsidP="00E55D53">
            <w:r w:rsidRPr="00E55D53">
              <w:t>302.9856</w:t>
            </w:r>
          </w:p>
        </w:tc>
        <w:tc>
          <w:tcPr>
            <w:tcW w:w="1129" w:type="dxa"/>
            <w:noWrap/>
            <w:hideMark/>
          </w:tcPr>
          <w:p w14:paraId="730A5172" w14:textId="77777777" w:rsidR="00C3641C" w:rsidRPr="00E55D53" w:rsidRDefault="00C3641C" w:rsidP="00E55D53">
            <w:r w:rsidRPr="00E55D53">
              <w:t>319.8724</w:t>
            </w:r>
          </w:p>
        </w:tc>
        <w:tc>
          <w:tcPr>
            <w:tcW w:w="1129" w:type="dxa"/>
            <w:noWrap/>
            <w:hideMark/>
          </w:tcPr>
          <w:p w14:paraId="6DE367DD" w14:textId="77777777" w:rsidR="00C3641C" w:rsidRPr="00E55D53" w:rsidRDefault="00C3641C" w:rsidP="00E55D53">
            <w:r w:rsidRPr="00E55D53">
              <w:t>278.599</w:t>
            </w:r>
          </w:p>
        </w:tc>
        <w:tc>
          <w:tcPr>
            <w:tcW w:w="1129" w:type="dxa"/>
            <w:noWrap/>
            <w:hideMark/>
          </w:tcPr>
          <w:p w14:paraId="48148764" w14:textId="77777777" w:rsidR="00C3641C" w:rsidRPr="00E55D53" w:rsidRDefault="00C3641C" w:rsidP="00E55D53">
            <w:r w:rsidRPr="00E55D53">
              <w:t>289.6617</w:t>
            </w:r>
          </w:p>
        </w:tc>
        <w:tc>
          <w:tcPr>
            <w:tcW w:w="1129" w:type="dxa"/>
            <w:noWrap/>
            <w:hideMark/>
          </w:tcPr>
          <w:p w14:paraId="569AD5C7" w14:textId="77777777" w:rsidR="00C3641C" w:rsidRPr="00E55D53" w:rsidRDefault="00C3641C" w:rsidP="00E55D53">
            <w:r w:rsidRPr="00E55D53">
              <w:t>340.2034</w:t>
            </w:r>
          </w:p>
        </w:tc>
        <w:tc>
          <w:tcPr>
            <w:tcW w:w="1129" w:type="dxa"/>
            <w:noWrap/>
            <w:hideMark/>
          </w:tcPr>
          <w:p w14:paraId="0D0813F4" w14:textId="77777777" w:rsidR="00C3641C" w:rsidRPr="00E55D53" w:rsidRDefault="00C3641C" w:rsidP="00E55D53">
            <w:r w:rsidRPr="00E55D53">
              <w:t>321.7385</w:t>
            </w:r>
          </w:p>
        </w:tc>
      </w:tr>
      <w:tr w:rsidR="00C3641C" w:rsidRPr="00E55D53" w14:paraId="0F2DB802" w14:textId="77777777" w:rsidTr="009D77C9">
        <w:trPr>
          <w:trHeight w:val="261"/>
        </w:trPr>
        <w:tc>
          <w:tcPr>
            <w:tcW w:w="1120" w:type="dxa"/>
          </w:tcPr>
          <w:p w14:paraId="76DF5C85" w14:textId="0EAAF71A" w:rsidR="00C3641C" w:rsidRPr="00E55D53" w:rsidRDefault="00C3641C" w:rsidP="00E55D53">
            <w:pPr>
              <w:rPr>
                <w:b/>
                <w:bCs/>
              </w:rPr>
            </w:pPr>
            <w:r>
              <w:rPr>
                <w:b/>
                <w:bCs/>
              </w:rPr>
              <w:t>Average</w:t>
            </w:r>
          </w:p>
        </w:tc>
        <w:tc>
          <w:tcPr>
            <w:tcW w:w="1129" w:type="dxa"/>
            <w:noWrap/>
            <w:hideMark/>
          </w:tcPr>
          <w:p w14:paraId="2C3E9A9F" w14:textId="58CACB1F" w:rsidR="00C3641C" w:rsidRPr="00E55D53" w:rsidRDefault="00C3641C" w:rsidP="00E55D53">
            <w:pPr>
              <w:rPr>
                <w:b/>
                <w:bCs/>
              </w:rPr>
            </w:pPr>
            <w:r w:rsidRPr="00E55D53">
              <w:rPr>
                <w:b/>
                <w:bCs/>
              </w:rPr>
              <w:t>330.1163</w:t>
            </w:r>
          </w:p>
        </w:tc>
        <w:tc>
          <w:tcPr>
            <w:tcW w:w="1129" w:type="dxa"/>
            <w:noWrap/>
            <w:hideMark/>
          </w:tcPr>
          <w:p w14:paraId="78BE8FB6" w14:textId="77777777" w:rsidR="00C3641C" w:rsidRPr="00E55D53" w:rsidRDefault="00C3641C" w:rsidP="00E55D53">
            <w:pPr>
              <w:rPr>
                <w:b/>
                <w:bCs/>
              </w:rPr>
            </w:pPr>
            <w:r w:rsidRPr="00E55D53">
              <w:rPr>
                <w:b/>
                <w:bCs/>
              </w:rPr>
              <w:t>300.3038</w:t>
            </w:r>
          </w:p>
        </w:tc>
        <w:tc>
          <w:tcPr>
            <w:tcW w:w="1129" w:type="dxa"/>
            <w:noWrap/>
            <w:hideMark/>
          </w:tcPr>
          <w:p w14:paraId="419C4409" w14:textId="77777777" w:rsidR="00C3641C" w:rsidRPr="00E55D53" w:rsidRDefault="00C3641C" w:rsidP="00E55D53">
            <w:pPr>
              <w:rPr>
                <w:b/>
                <w:bCs/>
              </w:rPr>
            </w:pPr>
            <w:r w:rsidRPr="00E55D53">
              <w:rPr>
                <w:b/>
                <w:bCs/>
              </w:rPr>
              <w:t>307.7257</w:t>
            </w:r>
          </w:p>
        </w:tc>
        <w:tc>
          <w:tcPr>
            <w:tcW w:w="1129" w:type="dxa"/>
            <w:noWrap/>
            <w:hideMark/>
          </w:tcPr>
          <w:p w14:paraId="22EADE1F" w14:textId="77777777" w:rsidR="00C3641C" w:rsidRPr="00E55D53" w:rsidRDefault="00C3641C" w:rsidP="00E55D53">
            <w:pPr>
              <w:rPr>
                <w:b/>
                <w:bCs/>
              </w:rPr>
            </w:pPr>
            <w:r w:rsidRPr="00E55D53">
              <w:rPr>
                <w:b/>
                <w:bCs/>
              </w:rPr>
              <w:t>293.6257</w:t>
            </w:r>
          </w:p>
        </w:tc>
        <w:tc>
          <w:tcPr>
            <w:tcW w:w="1129" w:type="dxa"/>
            <w:noWrap/>
            <w:hideMark/>
          </w:tcPr>
          <w:p w14:paraId="2757FE5D" w14:textId="77777777" w:rsidR="00C3641C" w:rsidRPr="00E55D53" w:rsidRDefault="00C3641C" w:rsidP="00E55D53">
            <w:pPr>
              <w:rPr>
                <w:b/>
                <w:bCs/>
              </w:rPr>
            </w:pPr>
            <w:r w:rsidRPr="00E55D53">
              <w:rPr>
                <w:b/>
                <w:bCs/>
              </w:rPr>
              <w:t>292.7206</w:t>
            </w:r>
          </w:p>
        </w:tc>
        <w:tc>
          <w:tcPr>
            <w:tcW w:w="1129" w:type="dxa"/>
            <w:noWrap/>
            <w:hideMark/>
          </w:tcPr>
          <w:p w14:paraId="75C60AFA" w14:textId="77777777" w:rsidR="00C3641C" w:rsidRPr="00E55D53" w:rsidRDefault="00C3641C" w:rsidP="00E55D53">
            <w:pPr>
              <w:rPr>
                <w:b/>
                <w:bCs/>
              </w:rPr>
            </w:pPr>
            <w:r w:rsidRPr="00E55D53">
              <w:rPr>
                <w:b/>
                <w:bCs/>
              </w:rPr>
              <w:t>299.0574</w:t>
            </w:r>
          </w:p>
        </w:tc>
        <w:tc>
          <w:tcPr>
            <w:tcW w:w="1129" w:type="dxa"/>
            <w:noWrap/>
            <w:hideMark/>
          </w:tcPr>
          <w:p w14:paraId="49A006D1" w14:textId="77777777" w:rsidR="00C3641C" w:rsidRPr="00E55D53" w:rsidRDefault="00C3641C" w:rsidP="00E55D53">
            <w:pPr>
              <w:rPr>
                <w:b/>
                <w:bCs/>
              </w:rPr>
            </w:pPr>
            <w:r w:rsidRPr="00E55D53">
              <w:rPr>
                <w:b/>
                <w:bCs/>
              </w:rPr>
              <w:t>300.5883</w:t>
            </w:r>
          </w:p>
        </w:tc>
        <w:tc>
          <w:tcPr>
            <w:tcW w:w="1129" w:type="dxa"/>
            <w:noWrap/>
            <w:hideMark/>
          </w:tcPr>
          <w:p w14:paraId="1B324C48" w14:textId="77777777" w:rsidR="00C3641C" w:rsidRPr="00E55D53" w:rsidRDefault="00C3641C" w:rsidP="00E55D53">
            <w:pPr>
              <w:rPr>
                <w:b/>
                <w:bCs/>
              </w:rPr>
            </w:pPr>
            <w:r w:rsidRPr="00E55D53">
              <w:rPr>
                <w:b/>
                <w:bCs/>
              </w:rPr>
              <w:t>288.704</w:t>
            </w:r>
          </w:p>
        </w:tc>
        <w:tc>
          <w:tcPr>
            <w:tcW w:w="1129" w:type="dxa"/>
            <w:noWrap/>
            <w:hideMark/>
          </w:tcPr>
          <w:p w14:paraId="73A51D27" w14:textId="77777777" w:rsidR="00C3641C" w:rsidRPr="00E55D53" w:rsidRDefault="00C3641C" w:rsidP="00E55D53">
            <w:pPr>
              <w:rPr>
                <w:b/>
                <w:bCs/>
              </w:rPr>
            </w:pPr>
            <w:r w:rsidRPr="00E55D53">
              <w:rPr>
                <w:b/>
                <w:bCs/>
              </w:rPr>
              <w:t>296.9244</w:t>
            </w:r>
          </w:p>
        </w:tc>
        <w:tc>
          <w:tcPr>
            <w:tcW w:w="1129" w:type="dxa"/>
            <w:noWrap/>
            <w:hideMark/>
          </w:tcPr>
          <w:p w14:paraId="205C4773" w14:textId="77777777" w:rsidR="00C3641C" w:rsidRPr="00E55D53" w:rsidRDefault="00C3641C" w:rsidP="00E55D53">
            <w:pPr>
              <w:rPr>
                <w:b/>
                <w:bCs/>
              </w:rPr>
            </w:pPr>
            <w:r w:rsidRPr="00E55D53">
              <w:rPr>
                <w:b/>
                <w:bCs/>
              </w:rPr>
              <w:t>315.3301</w:t>
            </w:r>
          </w:p>
        </w:tc>
      </w:tr>
    </w:tbl>
    <w:p w14:paraId="26017C11" w14:textId="5844F4BE" w:rsidR="00680EC7" w:rsidRDefault="00680EC7" w:rsidP="00DD05AD"/>
    <w:p w14:paraId="7D181CA9" w14:textId="77777777" w:rsidR="009D77C9" w:rsidRDefault="009D77C9" w:rsidP="00DD05AD">
      <w:r>
        <w:br w:type="page"/>
      </w:r>
    </w:p>
    <w:p w14:paraId="1DF1C315" w14:textId="0EC02A01" w:rsidR="00680EC7" w:rsidRDefault="00680EC7" w:rsidP="00DD05AD">
      <w:r>
        <w:lastRenderedPageBreak/>
        <w:t>Raw data for Section 4.4.2.1 with maximum search keywords</w:t>
      </w:r>
    </w:p>
    <w:p w14:paraId="475C3BFF" w14:textId="5037FAE3" w:rsidR="00680EC7" w:rsidRDefault="00680EC7" w:rsidP="00DD05AD">
      <w:pPr>
        <w:rPr>
          <w:rFonts w:asciiTheme="minorHAnsi" w:eastAsiaTheme="minorHAnsi" w:hAnsiTheme="minorHAnsi" w:cstheme="minorBidi"/>
          <w:sz w:val="22"/>
          <w:szCs w:val="28"/>
        </w:rPr>
      </w:pPr>
      <w:r>
        <w:fldChar w:fldCharType="begin" w:fldLock="1"/>
      </w:r>
      <w:r>
        <w:instrText xml:space="preserve"> LINK </w:instrText>
      </w:r>
      <w:r w:rsidR="003F3B9D">
        <w:instrText xml:space="preserve">Excel.Sheet.12 D:\\Petch\\XDSchain\\NodeXDSDocRegistry\\ExpResult.xlsx maxQuery!R1C1:R12C10 </w:instrText>
      </w:r>
      <w:r>
        <w:instrText xml:space="preserve">\a \f 5 \h  \* MERGEFORMAT </w:instrText>
      </w:r>
      <w:r>
        <w:fldChar w:fldCharType="separate"/>
      </w:r>
    </w:p>
    <w:tbl>
      <w:tblPr>
        <w:tblStyle w:val="TableGrid"/>
        <w:tblW w:w="12474" w:type="dxa"/>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1F6893" w:rsidRPr="00680EC7" w14:paraId="59A505EE" w14:textId="77777777" w:rsidTr="001F6893">
        <w:trPr>
          <w:trHeight w:val="226"/>
        </w:trPr>
        <w:tc>
          <w:tcPr>
            <w:tcW w:w="1134" w:type="dxa"/>
          </w:tcPr>
          <w:p w14:paraId="33EA504D" w14:textId="77777777" w:rsidR="001F6893" w:rsidRPr="00680EC7" w:rsidRDefault="001F6893" w:rsidP="00680EC7"/>
        </w:tc>
        <w:tc>
          <w:tcPr>
            <w:tcW w:w="1134" w:type="dxa"/>
            <w:noWrap/>
            <w:hideMark/>
          </w:tcPr>
          <w:p w14:paraId="3FC41D6D" w14:textId="5522D24A" w:rsidR="001F6893" w:rsidRPr="00680EC7" w:rsidRDefault="001F6893" w:rsidP="00680EC7">
            <w:r w:rsidRPr="00680EC7">
              <w:t>Tx01</w:t>
            </w:r>
          </w:p>
        </w:tc>
        <w:tc>
          <w:tcPr>
            <w:tcW w:w="1134" w:type="dxa"/>
            <w:noWrap/>
            <w:hideMark/>
          </w:tcPr>
          <w:p w14:paraId="61A9A4A7" w14:textId="77777777" w:rsidR="001F6893" w:rsidRPr="00680EC7" w:rsidRDefault="001F6893" w:rsidP="00680EC7">
            <w:r w:rsidRPr="00680EC7">
              <w:t>Tx02</w:t>
            </w:r>
          </w:p>
        </w:tc>
        <w:tc>
          <w:tcPr>
            <w:tcW w:w="1134" w:type="dxa"/>
            <w:noWrap/>
            <w:hideMark/>
          </w:tcPr>
          <w:p w14:paraId="441E9480" w14:textId="77777777" w:rsidR="001F6893" w:rsidRPr="00680EC7" w:rsidRDefault="001F6893" w:rsidP="00680EC7">
            <w:r w:rsidRPr="00680EC7">
              <w:t>Tx03</w:t>
            </w:r>
          </w:p>
        </w:tc>
        <w:tc>
          <w:tcPr>
            <w:tcW w:w="1134" w:type="dxa"/>
            <w:noWrap/>
            <w:hideMark/>
          </w:tcPr>
          <w:p w14:paraId="6433D9AD" w14:textId="77777777" w:rsidR="001F6893" w:rsidRPr="00680EC7" w:rsidRDefault="001F6893" w:rsidP="00680EC7">
            <w:r w:rsidRPr="00680EC7">
              <w:t>Tx04</w:t>
            </w:r>
          </w:p>
        </w:tc>
        <w:tc>
          <w:tcPr>
            <w:tcW w:w="1134" w:type="dxa"/>
            <w:noWrap/>
            <w:hideMark/>
          </w:tcPr>
          <w:p w14:paraId="3432A042" w14:textId="77777777" w:rsidR="001F6893" w:rsidRPr="00680EC7" w:rsidRDefault="001F6893" w:rsidP="00680EC7">
            <w:r w:rsidRPr="00680EC7">
              <w:t>Tx05</w:t>
            </w:r>
          </w:p>
        </w:tc>
        <w:tc>
          <w:tcPr>
            <w:tcW w:w="1134" w:type="dxa"/>
            <w:noWrap/>
            <w:hideMark/>
          </w:tcPr>
          <w:p w14:paraId="153AD8B9" w14:textId="77777777" w:rsidR="001F6893" w:rsidRPr="00680EC7" w:rsidRDefault="001F6893" w:rsidP="00680EC7">
            <w:r w:rsidRPr="00680EC7">
              <w:t>Tx06</w:t>
            </w:r>
          </w:p>
        </w:tc>
        <w:tc>
          <w:tcPr>
            <w:tcW w:w="1134" w:type="dxa"/>
            <w:noWrap/>
            <w:hideMark/>
          </w:tcPr>
          <w:p w14:paraId="0D98F565" w14:textId="77777777" w:rsidR="001F6893" w:rsidRPr="00680EC7" w:rsidRDefault="001F6893" w:rsidP="00680EC7">
            <w:r w:rsidRPr="00680EC7">
              <w:t>Tx07</w:t>
            </w:r>
          </w:p>
        </w:tc>
        <w:tc>
          <w:tcPr>
            <w:tcW w:w="1134" w:type="dxa"/>
            <w:noWrap/>
            <w:hideMark/>
          </w:tcPr>
          <w:p w14:paraId="400AE268" w14:textId="77777777" w:rsidR="001F6893" w:rsidRPr="00680EC7" w:rsidRDefault="001F6893" w:rsidP="00680EC7">
            <w:r w:rsidRPr="00680EC7">
              <w:t>Tx08</w:t>
            </w:r>
          </w:p>
        </w:tc>
        <w:tc>
          <w:tcPr>
            <w:tcW w:w="1134" w:type="dxa"/>
            <w:noWrap/>
            <w:hideMark/>
          </w:tcPr>
          <w:p w14:paraId="7C9C8AE4" w14:textId="77777777" w:rsidR="001F6893" w:rsidRPr="00680EC7" w:rsidRDefault="001F6893" w:rsidP="00680EC7">
            <w:r w:rsidRPr="00680EC7">
              <w:t>Tx09</w:t>
            </w:r>
          </w:p>
        </w:tc>
        <w:tc>
          <w:tcPr>
            <w:tcW w:w="1134" w:type="dxa"/>
            <w:noWrap/>
            <w:hideMark/>
          </w:tcPr>
          <w:p w14:paraId="1C89483D" w14:textId="77777777" w:rsidR="001F6893" w:rsidRPr="00680EC7" w:rsidRDefault="001F6893" w:rsidP="00680EC7">
            <w:r w:rsidRPr="00680EC7">
              <w:t>Tx10</w:t>
            </w:r>
          </w:p>
        </w:tc>
      </w:tr>
      <w:tr w:rsidR="001F6893" w:rsidRPr="00680EC7" w14:paraId="24CC9A9D" w14:textId="77777777" w:rsidTr="001F6893">
        <w:trPr>
          <w:trHeight w:val="226"/>
        </w:trPr>
        <w:tc>
          <w:tcPr>
            <w:tcW w:w="1134" w:type="dxa"/>
            <w:vMerge w:val="restart"/>
          </w:tcPr>
          <w:p w14:paraId="02555DA5" w14:textId="3D06B264" w:rsidR="001F6893" w:rsidRPr="00680EC7" w:rsidRDefault="001F6893" w:rsidP="00680EC7">
            <w:r>
              <w:t>Process Time</w:t>
            </w:r>
          </w:p>
        </w:tc>
        <w:tc>
          <w:tcPr>
            <w:tcW w:w="1134" w:type="dxa"/>
            <w:noWrap/>
            <w:hideMark/>
          </w:tcPr>
          <w:p w14:paraId="2AE15706" w14:textId="3F1777A2" w:rsidR="001F6893" w:rsidRPr="00680EC7" w:rsidRDefault="001F6893" w:rsidP="00680EC7">
            <w:r w:rsidRPr="00680EC7">
              <w:t>295.2806</w:t>
            </w:r>
          </w:p>
        </w:tc>
        <w:tc>
          <w:tcPr>
            <w:tcW w:w="1134" w:type="dxa"/>
            <w:noWrap/>
            <w:hideMark/>
          </w:tcPr>
          <w:p w14:paraId="21D459AC" w14:textId="77777777" w:rsidR="001F6893" w:rsidRPr="00680EC7" w:rsidRDefault="001F6893" w:rsidP="00680EC7">
            <w:r w:rsidRPr="00680EC7">
              <w:t>320.5024</w:t>
            </w:r>
          </w:p>
        </w:tc>
        <w:tc>
          <w:tcPr>
            <w:tcW w:w="1134" w:type="dxa"/>
            <w:noWrap/>
            <w:hideMark/>
          </w:tcPr>
          <w:p w14:paraId="6A80E2D0" w14:textId="77777777" w:rsidR="001F6893" w:rsidRPr="00680EC7" w:rsidRDefault="001F6893" w:rsidP="00680EC7">
            <w:r w:rsidRPr="00680EC7">
              <w:t>304.5893</w:t>
            </w:r>
          </w:p>
        </w:tc>
        <w:tc>
          <w:tcPr>
            <w:tcW w:w="1134" w:type="dxa"/>
            <w:noWrap/>
            <w:hideMark/>
          </w:tcPr>
          <w:p w14:paraId="6D8A42C4" w14:textId="77777777" w:rsidR="001F6893" w:rsidRPr="00680EC7" w:rsidRDefault="001F6893" w:rsidP="00680EC7">
            <w:r w:rsidRPr="00680EC7">
              <w:t>257.8478</w:t>
            </w:r>
          </w:p>
        </w:tc>
        <w:tc>
          <w:tcPr>
            <w:tcW w:w="1134" w:type="dxa"/>
            <w:noWrap/>
            <w:hideMark/>
          </w:tcPr>
          <w:p w14:paraId="6C30470C" w14:textId="77777777" w:rsidR="001F6893" w:rsidRPr="00680EC7" w:rsidRDefault="001F6893" w:rsidP="00680EC7">
            <w:r w:rsidRPr="00680EC7">
              <w:t>290.7988</w:t>
            </w:r>
          </w:p>
        </w:tc>
        <w:tc>
          <w:tcPr>
            <w:tcW w:w="1134" w:type="dxa"/>
            <w:noWrap/>
            <w:hideMark/>
          </w:tcPr>
          <w:p w14:paraId="13227C4A" w14:textId="77777777" w:rsidR="001F6893" w:rsidRPr="00680EC7" w:rsidRDefault="001F6893" w:rsidP="00680EC7">
            <w:r w:rsidRPr="00680EC7">
              <w:t>303.6325</w:t>
            </w:r>
          </w:p>
        </w:tc>
        <w:tc>
          <w:tcPr>
            <w:tcW w:w="1134" w:type="dxa"/>
            <w:noWrap/>
            <w:hideMark/>
          </w:tcPr>
          <w:p w14:paraId="2D06F023" w14:textId="77777777" w:rsidR="001F6893" w:rsidRPr="00680EC7" w:rsidRDefault="001F6893" w:rsidP="00680EC7">
            <w:r w:rsidRPr="00680EC7">
              <w:t>315.7229</w:t>
            </w:r>
          </w:p>
        </w:tc>
        <w:tc>
          <w:tcPr>
            <w:tcW w:w="1134" w:type="dxa"/>
            <w:noWrap/>
            <w:hideMark/>
          </w:tcPr>
          <w:p w14:paraId="7E372C9A" w14:textId="77777777" w:rsidR="001F6893" w:rsidRPr="00680EC7" w:rsidRDefault="001F6893" w:rsidP="00680EC7">
            <w:r w:rsidRPr="00680EC7">
              <w:t>291.3759</w:t>
            </w:r>
          </w:p>
        </w:tc>
        <w:tc>
          <w:tcPr>
            <w:tcW w:w="1134" w:type="dxa"/>
            <w:noWrap/>
            <w:hideMark/>
          </w:tcPr>
          <w:p w14:paraId="25B71180" w14:textId="77777777" w:rsidR="001F6893" w:rsidRPr="00680EC7" w:rsidRDefault="001F6893" w:rsidP="00680EC7">
            <w:r w:rsidRPr="00680EC7">
              <w:t>287.6642</w:t>
            </w:r>
          </w:p>
        </w:tc>
        <w:tc>
          <w:tcPr>
            <w:tcW w:w="1134" w:type="dxa"/>
            <w:noWrap/>
            <w:hideMark/>
          </w:tcPr>
          <w:p w14:paraId="7B271138" w14:textId="77777777" w:rsidR="001F6893" w:rsidRPr="00680EC7" w:rsidRDefault="001F6893" w:rsidP="00680EC7">
            <w:r w:rsidRPr="00680EC7">
              <w:t>300.1845</w:t>
            </w:r>
          </w:p>
        </w:tc>
      </w:tr>
      <w:tr w:rsidR="001F6893" w:rsidRPr="00680EC7" w14:paraId="16D22FFA" w14:textId="77777777" w:rsidTr="001F6893">
        <w:trPr>
          <w:trHeight w:val="226"/>
        </w:trPr>
        <w:tc>
          <w:tcPr>
            <w:tcW w:w="1134" w:type="dxa"/>
            <w:vMerge/>
          </w:tcPr>
          <w:p w14:paraId="40C0F902" w14:textId="77777777" w:rsidR="001F6893" w:rsidRPr="00680EC7" w:rsidRDefault="001F6893" w:rsidP="00680EC7"/>
        </w:tc>
        <w:tc>
          <w:tcPr>
            <w:tcW w:w="1134" w:type="dxa"/>
            <w:noWrap/>
            <w:hideMark/>
          </w:tcPr>
          <w:p w14:paraId="585449E2" w14:textId="1FF6239D" w:rsidR="001F6893" w:rsidRPr="00680EC7" w:rsidRDefault="001F6893" w:rsidP="00680EC7">
            <w:r w:rsidRPr="00680EC7">
              <w:t>268.3097</w:t>
            </w:r>
          </w:p>
        </w:tc>
        <w:tc>
          <w:tcPr>
            <w:tcW w:w="1134" w:type="dxa"/>
            <w:noWrap/>
            <w:hideMark/>
          </w:tcPr>
          <w:p w14:paraId="34A33C91" w14:textId="77777777" w:rsidR="001F6893" w:rsidRPr="00680EC7" w:rsidRDefault="001F6893" w:rsidP="00680EC7">
            <w:r w:rsidRPr="00680EC7">
              <w:t>269.4562</w:t>
            </w:r>
          </w:p>
        </w:tc>
        <w:tc>
          <w:tcPr>
            <w:tcW w:w="1134" w:type="dxa"/>
            <w:noWrap/>
            <w:hideMark/>
          </w:tcPr>
          <w:p w14:paraId="75575BDE" w14:textId="77777777" w:rsidR="001F6893" w:rsidRPr="00680EC7" w:rsidRDefault="001F6893" w:rsidP="00680EC7">
            <w:r w:rsidRPr="00680EC7">
              <w:t>298.2768</w:t>
            </w:r>
          </w:p>
        </w:tc>
        <w:tc>
          <w:tcPr>
            <w:tcW w:w="1134" w:type="dxa"/>
            <w:noWrap/>
            <w:hideMark/>
          </w:tcPr>
          <w:p w14:paraId="336C41A5" w14:textId="77777777" w:rsidR="001F6893" w:rsidRPr="00680EC7" w:rsidRDefault="001F6893" w:rsidP="00680EC7">
            <w:r w:rsidRPr="00680EC7">
              <w:t>307.078</w:t>
            </w:r>
          </w:p>
        </w:tc>
        <w:tc>
          <w:tcPr>
            <w:tcW w:w="1134" w:type="dxa"/>
            <w:noWrap/>
            <w:hideMark/>
          </w:tcPr>
          <w:p w14:paraId="5B1F234B" w14:textId="77777777" w:rsidR="001F6893" w:rsidRPr="00680EC7" w:rsidRDefault="001F6893" w:rsidP="00680EC7">
            <w:r w:rsidRPr="00680EC7">
              <w:t>389.2062</w:t>
            </w:r>
          </w:p>
        </w:tc>
        <w:tc>
          <w:tcPr>
            <w:tcW w:w="1134" w:type="dxa"/>
            <w:noWrap/>
            <w:hideMark/>
          </w:tcPr>
          <w:p w14:paraId="5499D19B" w14:textId="77777777" w:rsidR="001F6893" w:rsidRPr="00680EC7" w:rsidRDefault="001F6893" w:rsidP="00680EC7">
            <w:r w:rsidRPr="00680EC7">
              <w:t>321.2631</w:t>
            </w:r>
          </w:p>
        </w:tc>
        <w:tc>
          <w:tcPr>
            <w:tcW w:w="1134" w:type="dxa"/>
            <w:noWrap/>
            <w:hideMark/>
          </w:tcPr>
          <w:p w14:paraId="2C0B0D96" w14:textId="77777777" w:rsidR="001F6893" w:rsidRPr="00680EC7" w:rsidRDefault="001F6893" w:rsidP="00680EC7">
            <w:r w:rsidRPr="00680EC7">
              <w:t>279.6589</w:t>
            </w:r>
          </w:p>
        </w:tc>
        <w:tc>
          <w:tcPr>
            <w:tcW w:w="1134" w:type="dxa"/>
            <w:noWrap/>
            <w:hideMark/>
          </w:tcPr>
          <w:p w14:paraId="3F150B02" w14:textId="77777777" w:rsidR="001F6893" w:rsidRPr="00680EC7" w:rsidRDefault="001F6893" w:rsidP="00680EC7">
            <w:r w:rsidRPr="00680EC7">
              <w:t>267.7094</w:t>
            </w:r>
          </w:p>
        </w:tc>
        <w:tc>
          <w:tcPr>
            <w:tcW w:w="1134" w:type="dxa"/>
            <w:noWrap/>
            <w:hideMark/>
          </w:tcPr>
          <w:p w14:paraId="25542B90" w14:textId="77777777" w:rsidR="001F6893" w:rsidRPr="00680EC7" w:rsidRDefault="001F6893" w:rsidP="00680EC7">
            <w:r w:rsidRPr="00680EC7">
              <w:t>317.3643</w:t>
            </w:r>
          </w:p>
        </w:tc>
        <w:tc>
          <w:tcPr>
            <w:tcW w:w="1134" w:type="dxa"/>
            <w:noWrap/>
            <w:hideMark/>
          </w:tcPr>
          <w:p w14:paraId="2917F301" w14:textId="77777777" w:rsidR="001F6893" w:rsidRPr="00680EC7" w:rsidRDefault="001F6893" w:rsidP="00680EC7">
            <w:r w:rsidRPr="00680EC7">
              <w:t>304.6549</w:t>
            </w:r>
          </w:p>
        </w:tc>
      </w:tr>
      <w:tr w:rsidR="001F6893" w:rsidRPr="00680EC7" w14:paraId="088EC184" w14:textId="77777777" w:rsidTr="001F6893">
        <w:trPr>
          <w:trHeight w:val="226"/>
        </w:trPr>
        <w:tc>
          <w:tcPr>
            <w:tcW w:w="1134" w:type="dxa"/>
            <w:vMerge/>
          </w:tcPr>
          <w:p w14:paraId="7650B917" w14:textId="77777777" w:rsidR="001F6893" w:rsidRPr="00680EC7" w:rsidRDefault="001F6893" w:rsidP="00680EC7"/>
        </w:tc>
        <w:tc>
          <w:tcPr>
            <w:tcW w:w="1134" w:type="dxa"/>
            <w:noWrap/>
            <w:hideMark/>
          </w:tcPr>
          <w:p w14:paraId="18874FA8" w14:textId="461D8A55" w:rsidR="001F6893" w:rsidRPr="00680EC7" w:rsidRDefault="001F6893" w:rsidP="00680EC7">
            <w:r w:rsidRPr="00680EC7">
              <w:t>364.2183</w:t>
            </w:r>
          </w:p>
        </w:tc>
        <w:tc>
          <w:tcPr>
            <w:tcW w:w="1134" w:type="dxa"/>
            <w:noWrap/>
            <w:hideMark/>
          </w:tcPr>
          <w:p w14:paraId="1A079E99" w14:textId="77777777" w:rsidR="001F6893" w:rsidRPr="00680EC7" w:rsidRDefault="001F6893" w:rsidP="00680EC7">
            <w:r w:rsidRPr="00680EC7">
              <w:t>284.0702</w:t>
            </w:r>
          </w:p>
        </w:tc>
        <w:tc>
          <w:tcPr>
            <w:tcW w:w="1134" w:type="dxa"/>
            <w:noWrap/>
            <w:hideMark/>
          </w:tcPr>
          <w:p w14:paraId="315C20C2" w14:textId="77777777" w:rsidR="001F6893" w:rsidRPr="00680EC7" w:rsidRDefault="001F6893" w:rsidP="00680EC7">
            <w:r w:rsidRPr="00680EC7">
              <w:t>404.4955</w:t>
            </w:r>
          </w:p>
        </w:tc>
        <w:tc>
          <w:tcPr>
            <w:tcW w:w="1134" w:type="dxa"/>
            <w:noWrap/>
            <w:hideMark/>
          </w:tcPr>
          <w:p w14:paraId="36618FC3" w14:textId="77777777" w:rsidR="001F6893" w:rsidRPr="00680EC7" w:rsidRDefault="001F6893" w:rsidP="00680EC7">
            <w:r w:rsidRPr="00680EC7">
              <w:t>332.3231</w:t>
            </w:r>
          </w:p>
        </w:tc>
        <w:tc>
          <w:tcPr>
            <w:tcW w:w="1134" w:type="dxa"/>
            <w:noWrap/>
            <w:hideMark/>
          </w:tcPr>
          <w:p w14:paraId="57D50B26" w14:textId="77777777" w:rsidR="001F6893" w:rsidRPr="00680EC7" w:rsidRDefault="001F6893" w:rsidP="00680EC7">
            <w:r w:rsidRPr="00680EC7">
              <w:t>309.1843</w:t>
            </w:r>
          </w:p>
        </w:tc>
        <w:tc>
          <w:tcPr>
            <w:tcW w:w="1134" w:type="dxa"/>
            <w:noWrap/>
            <w:hideMark/>
          </w:tcPr>
          <w:p w14:paraId="23198C72" w14:textId="77777777" w:rsidR="001F6893" w:rsidRPr="00680EC7" w:rsidRDefault="001F6893" w:rsidP="00680EC7">
            <w:r w:rsidRPr="00680EC7">
              <w:t>327.8908</w:t>
            </w:r>
          </w:p>
        </w:tc>
        <w:tc>
          <w:tcPr>
            <w:tcW w:w="1134" w:type="dxa"/>
            <w:noWrap/>
            <w:hideMark/>
          </w:tcPr>
          <w:p w14:paraId="262DAA83" w14:textId="77777777" w:rsidR="001F6893" w:rsidRPr="00680EC7" w:rsidRDefault="001F6893" w:rsidP="00680EC7">
            <w:r w:rsidRPr="00680EC7">
              <w:t>296.513</w:t>
            </w:r>
          </w:p>
        </w:tc>
        <w:tc>
          <w:tcPr>
            <w:tcW w:w="1134" w:type="dxa"/>
            <w:noWrap/>
            <w:hideMark/>
          </w:tcPr>
          <w:p w14:paraId="40F326CD" w14:textId="77777777" w:rsidR="001F6893" w:rsidRPr="00680EC7" w:rsidRDefault="001F6893" w:rsidP="00680EC7">
            <w:r w:rsidRPr="00680EC7">
              <w:t>277.1485</w:t>
            </w:r>
          </w:p>
        </w:tc>
        <w:tc>
          <w:tcPr>
            <w:tcW w:w="1134" w:type="dxa"/>
            <w:noWrap/>
            <w:hideMark/>
          </w:tcPr>
          <w:p w14:paraId="4B245DB0" w14:textId="77777777" w:rsidR="001F6893" w:rsidRPr="00680EC7" w:rsidRDefault="001F6893" w:rsidP="00680EC7">
            <w:r w:rsidRPr="00680EC7">
              <w:t>278.443</w:t>
            </w:r>
          </w:p>
        </w:tc>
        <w:tc>
          <w:tcPr>
            <w:tcW w:w="1134" w:type="dxa"/>
            <w:noWrap/>
            <w:hideMark/>
          </w:tcPr>
          <w:p w14:paraId="4D2B1343" w14:textId="77777777" w:rsidR="001F6893" w:rsidRPr="00680EC7" w:rsidRDefault="001F6893" w:rsidP="00680EC7">
            <w:r w:rsidRPr="00680EC7">
              <w:t>311.6176</w:t>
            </w:r>
          </w:p>
        </w:tc>
      </w:tr>
      <w:tr w:rsidR="001F6893" w:rsidRPr="00680EC7" w14:paraId="36D58113" w14:textId="77777777" w:rsidTr="001F6893">
        <w:trPr>
          <w:trHeight w:val="226"/>
        </w:trPr>
        <w:tc>
          <w:tcPr>
            <w:tcW w:w="1134" w:type="dxa"/>
            <w:vMerge/>
          </w:tcPr>
          <w:p w14:paraId="643D7EDE" w14:textId="77777777" w:rsidR="001F6893" w:rsidRPr="00680EC7" w:rsidRDefault="001F6893" w:rsidP="00680EC7"/>
        </w:tc>
        <w:tc>
          <w:tcPr>
            <w:tcW w:w="1134" w:type="dxa"/>
            <w:noWrap/>
            <w:hideMark/>
          </w:tcPr>
          <w:p w14:paraId="67A2A610" w14:textId="11D99BDF" w:rsidR="001F6893" w:rsidRPr="00680EC7" w:rsidRDefault="001F6893" w:rsidP="00680EC7">
            <w:r w:rsidRPr="00680EC7">
              <w:t>323.7353</w:t>
            </w:r>
          </w:p>
        </w:tc>
        <w:tc>
          <w:tcPr>
            <w:tcW w:w="1134" w:type="dxa"/>
            <w:noWrap/>
            <w:hideMark/>
          </w:tcPr>
          <w:p w14:paraId="65C9AE18" w14:textId="77777777" w:rsidR="001F6893" w:rsidRPr="00680EC7" w:rsidRDefault="001F6893" w:rsidP="00680EC7">
            <w:r w:rsidRPr="00680EC7">
              <w:t>298.8492</w:t>
            </w:r>
          </w:p>
        </w:tc>
        <w:tc>
          <w:tcPr>
            <w:tcW w:w="1134" w:type="dxa"/>
            <w:noWrap/>
            <w:hideMark/>
          </w:tcPr>
          <w:p w14:paraId="0528B958" w14:textId="77777777" w:rsidR="001F6893" w:rsidRPr="00680EC7" w:rsidRDefault="001F6893" w:rsidP="00680EC7">
            <w:r w:rsidRPr="00680EC7">
              <w:t>274.6096</w:t>
            </w:r>
          </w:p>
        </w:tc>
        <w:tc>
          <w:tcPr>
            <w:tcW w:w="1134" w:type="dxa"/>
            <w:noWrap/>
            <w:hideMark/>
          </w:tcPr>
          <w:p w14:paraId="065B2AA8" w14:textId="77777777" w:rsidR="001F6893" w:rsidRPr="00680EC7" w:rsidRDefault="001F6893" w:rsidP="00680EC7">
            <w:r w:rsidRPr="00680EC7">
              <w:t>288.3095</w:t>
            </w:r>
          </w:p>
        </w:tc>
        <w:tc>
          <w:tcPr>
            <w:tcW w:w="1134" w:type="dxa"/>
            <w:noWrap/>
            <w:hideMark/>
          </w:tcPr>
          <w:p w14:paraId="72801FA8" w14:textId="77777777" w:rsidR="001F6893" w:rsidRPr="00680EC7" w:rsidRDefault="001F6893" w:rsidP="00680EC7">
            <w:r w:rsidRPr="00680EC7">
              <w:t>313.1121</w:t>
            </w:r>
          </w:p>
        </w:tc>
        <w:tc>
          <w:tcPr>
            <w:tcW w:w="1134" w:type="dxa"/>
            <w:noWrap/>
            <w:hideMark/>
          </w:tcPr>
          <w:p w14:paraId="384B6BD0" w14:textId="77777777" w:rsidR="001F6893" w:rsidRPr="00680EC7" w:rsidRDefault="001F6893" w:rsidP="00680EC7">
            <w:r w:rsidRPr="00680EC7">
              <w:t>292.5901</w:t>
            </w:r>
          </w:p>
        </w:tc>
        <w:tc>
          <w:tcPr>
            <w:tcW w:w="1134" w:type="dxa"/>
            <w:noWrap/>
            <w:hideMark/>
          </w:tcPr>
          <w:p w14:paraId="4073E719" w14:textId="77777777" w:rsidR="001F6893" w:rsidRPr="00680EC7" w:rsidRDefault="001F6893" w:rsidP="00680EC7">
            <w:r w:rsidRPr="00680EC7">
              <w:t>309.5612</w:t>
            </w:r>
          </w:p>
        </w:tc>
        <w:tc>
          <w:tcPr>
            <w:tcW w:w="1134" w:type="dxa"/>
            <w:noWrap/>
            <w:hideMark/>
          </w:tcPr>
          <w:p w14:paraId="3975906F" w14:textId="77777777" w:rsidR="001F6893" w:rsidRPr="00680EC7" w:rsidRDefault="001F6893" w:rsidP="00680EC7">
            <w:r w:rsidRPr="00680EC7">
              <w:t>278.401</w:t>
            </w:r>
          </w:p>
        </w:tc>
        <w:tc>
          <w:tcPr>
            <w:tcW w:w="1134" w:type="dxa"/>
            <w:noWrap/>
            <w:hideMark/>
          </w:tcPr>
          <w:p w14:paraId="6E32D0CE" w14:textId="77777777" w:rsidR="001F6893" w:rsidRPr="00680EC7" w:rsidRDefault="001F6893" w:rsidP="00680EC7">
            <w:r w:rsidRPr="00680EC7">
              <w:t>253.4089</w:t>
            </w:r>
          </w:p>
        </w:tc>
        <w:tc>
          <w:tcPr>
            <w:tcW w:w="1134" w:type="dxa"/>
            <w:noWrap/>
            <w:hideMark/>
          </w:tcPr>
          <w:p w14:paraId="2E8170EA" w14:textId="77777777" w:rsidR="001F6893" w:rsidRPr="00680EC7" w:rsidRDefault="001F6893" w:rsidP="00680EC7">
            <w:r w:rsidRPr="00680EC7">
              <w:t>272.3898</w:t>
            </w:r>
          </w:p>
        </w:tc>
      </w:tr>
      <w:tr w:rsidR="001F6893" w:rsidRPr="00680EC7" w14:paraId="44517A93" w14:textId="77777777" w:rsidTr="001F6893">
        <w:trPr>
          <w:trHeight w:val="226"/>
        </w:trPr>
        <w:tc>
          <w:tcPr>
            <w:tcW w:w="1134" w:type="dxa"/>
            <w:vMerge/>
          </w:tcPr>
          <w:p w14:paraId="74F7C3A6" w14:textId="77777777" w:rsidR="001F6893" w:rsidRPr="00680EC7" w:rsidRDefault="001F6893" w:rsidP="00680EC7"/>
        </w:tc>
        <w:tc>
          <w:tcPr>
            <w:tcW w:w="1134" w:type="dxa"/>
            <w:noWrap/>
            <w:hideMark/>
          </w:tcPr>
          <w:p w14:paraId="37C574FE" w14:textId="26390815" w:rsidR="001F6893" w:rsidRPr="00680EC7" w:rsidRDefault="001F6893" w:rsidP="00680EC7">
            <w:r w:rsidRPr="00680EC7">
              <w:t>277.506</w:t>
            </w:r>
          </w:p>
        </w:tc>
        <w:tc>
          <w:tcPr>
            <w:tcW w:w="1134" w:type="dxa"/>
            <w:noWrap/>
            <w:hideMark/>
          </w:tcPr>
          <w:p w14:paraId="2D260BDE" w14:textId="77777777" w:rsidR="001F6893" w:rsidRPr="00680EC7" w:rsidRDefault="001F6893" w:rsidP="00680EC7">
            <w:r w:rsidRPr="00680EC7">
              <w:t>318.1052</w:t>
            </w:r>
          </w:p>
        </w:tc>
        <w:tc>
          <w:tcPr>
            <w:tcW w:w="1134" w:type="dxa"/>
            <w:noWrap/>
            <w:hideMark/>
          </w:tcPr>
          <w:p w14:paraId="27A20417" w14:textId="77777777" w:rsidR="001F6893" w:rsidRPr="00680EC7" w:rsidRDefault="001F6893" w:rsidP="00680EC7">
            <w:r w:rsidRPr="00680EC7">
              <w:t>314.1802</w:t>
            </w:r>
          </w:p>
        </w:tc>
        <w:tc>
          <w:tcPr>
            <w:tcW w:w="1134" w:type="dxa"/>
            <w:noWrap/>
            <w:hideMark/>
          </w:tcPr>
          <w:p w14:paraId="0D83A1ED" w14:textId="77777777" w:rsidR="001F6893" w:rsidRPr="00680EC7" w:rsidRDefault="001F6893" w:rsidP="00680EC7">
            <w:r w:rsidRPr="00680EC7">
              <w:t>312.3103</w:t>
            </w:r>
          </w:p>
        </w:tc>
        <w:tc>
          <w:tcPr>
            <w:tcW w:w="1134" w:type="dxa"/>
            <w:noWrap/>
            <w:hideMark/>
          </w:tcPr>
          <w:p w14:paraId="0DE7C416" w14:textId="77777777" w:rsidR="001F6893" w:rsidRPr="00680EC7" w:rsidRDefault="001F6893" w:rsidP="00680EC7">
            <w:r w:rsidRPr="00680EC7">
              <w:t>253.1484</w:t>
            </w:r>
          </w:p>
        </w:tc>
        <w:tc>
          <w:tcPr>
            <w:tcW w:w="1134" w:type="dxa"/>
            <w:noWrap/>
            <w:hideMark/>
          </w:tcPr>
          <w:p w14:paraId="0F5A424F" w14:textId="77777777" w:rsidR="001F6893" w:rsidRPr="00680EC7" w:rsidRDefault="001F6893" w:rsidP="00680EC7">
            <w:r w:rsidRPr="00680EC7">
              <w:t>326.4243</w:t>
            </w:r>
          </w:p>
        </w:tc>
        <w:tc>
          <w:tcPr>
            <w:tcW w:w="1134" w:type="dxa"/>
            <w:noWrap/>
            <w:hideMark/>
          </w:tcPr>
          <w:p w14:paraId="14AE7AA9" w14:textId="77777777" w:rsidR="001F6893" w:rsidRPr="00680EC7" w:rsidRDefault="001F6893" w:rsidP="00680EC7">
            <w:r w:rsidRPr="00680EC7">
              <w:t>331.3146</w:t>
            </w:r>
          </w:p>
        </w:tc>
        <w:tc>
          <w:tcPr>
            <w:tcW w:w="1134" w:type="dxa"/>
            <w:noWrap/>
            <w:hideMark/>
          </w:tcPr>
          <w:p w14:paraId="04A47473" w14:textId="77777777" w:rsidR="001F6893" w:rsidRPr="00680EC7" w:rsidRDefault="001F6893" w:rsidP="00680EC7">
            <w:r w:rsidRPr="00680EC7">
              <w:t>274.0725</w:t>
            </w:r>
          </w:p>
        </w:tc>
        <w:tc>
          <w:tcPr>
            <w:tcW w:w="1134" w:type="dxa"/>
            <w:noWrap/>
            <w:hideMark/>
          </w:tcPr>
          <w:p w14:paraId="34140518" w14:textId="77777777" w:rsidR="001F6893" w:rsidRPr="00680EC7" w:rsidRDefault="001F6893" w:rsidP="00680EC7">
            <w:r w:rsidRPr="00680EC7">
              <w:t>270.3752</w:t>
            </w:r>
          </w:p>
        </w:tc>
        <w:tc>
          <w:tcPr>
            <w:tcW w:w="1134" w:type="dxa"/>
            <w:noWrap/>
            <w:hideMark/>
          </w:tcPr>
          <w:p w14:paraId="7F142EB9" w14:textId="77777777" w:rsidR="001F6893" w:rsidRPr="00680EC7" w:rsidRDefault="001F6893" w:rsidP="00680EC7">
            <w:r w:rsidRPr="00680EC7">
              <w:t>294.7594</w:t>
            </w:r>
          </w:p>
        </w:tc>
      </w:tr>
      <w:tr w:rsidR="001F6893" w:rsidRPr="00680EC7" w14:paraId="42B14427" w14:textId="77777777" w:rsidTr="001F6893">
        <w:trPr>
          <w:trHeight w:val="226"/>
        </w:trPr>
        <w:tc>
          <w:tcPr>
            <w:tcW w:w="1134" w:type="dxa"/>
            <w:vMerge/>
          </w:tcPr>
          <w:p w14:paraId="556B2A5B" w14:textId="77777777" w:rsidR="001F6893" w:rsidRPr="00680EC7" w:rsidRDefault="001F6893" w:rsidP="00680EC7"/>
        </w:tc>
        <w:tc>
          <w:tcPr>
            <w:tcW w:w="1134" w:type="dxa"/>
            <w:noWrap/>
            <w:hideMark/>
          </w:tcPr>
          <w:p w14:paraId="04D82D8D" w14:textId="6019B615" w:rsidR="001F6893" w:rsidRPr="00680EC7" w:rsidRDefault="001F6893" w:rsidP="00680EC7">
            <w:r w:rsidRPr="00680EC7">
              <w:t>286.9077</w:t>
            </w:r>
          </w:p>
        </w:tc>
        <w:tc>
          <w:tcPr>
            <w:tcW w:w="1134" w:type="dxa"/>
            <w:noWrap/>
            <w:hideMark/>
          </w:tcPr>
          <w:p w14:paraId="74582D05" w14:textId="77777777" w:rsidR="001F6893" w:rsidRPr="00680EC7" w:rsidRDefault="001F6893" w:rsidP="00680EC7">
            <w:r w:rsidRPr="00680EC7">
              <w:t>339.3985</w:t>
            </w:r>
          </w:p>
        </w:tc>
        <w:tc>
          <w:tcPr>
            <w:tcW w:w="1134" w:type="dxa"/>
            <w:noWrap/>
            <w:hideMark/>
          </w:tcPr>
          <w:p w14:paraId="75C41EDC" w14:textId="77777777" w:rsidR="001F6893" w:rsidRPr="00680EC7" w:rsidRDefault="001F6893" w:rsidP="00680EC7">
            <w:r w:rsidRPr="00680EC7">
              <w:t>303.7118</w:t>
            </w:r>
          </w:p>
        </w:tc>
        <w:tc>
          <w:tcPr>
            <w:tcW w:w="1134" w:type="dxa"/>
            <w:noWrap/>
            <w:hideMark/>
          </w:tcPr>
          <w:p w14:paraId="7FE0DC79" w14:textId="77777777" w:rsidR="001F6893" w:rsidRPr="00680EC7" w:rsidRDefault="001F6893" w:rsidP="00680EC7">
            <w:r w:rsidRPr="00680EC7">
              <w:t>293.9657</w:t>
            </w:r>
          </w:p>
        </w:tc>
        <w:tc>
          <w:tcPr>
            <w:tcW w:w="1134" w:type="dxa"/>
            <w:noWrap/>
            <w:hideMark/>
          </w:tcPr>
          <w:p w14:paraId="70770637" w14:textId="77777777" w:rsidR="001F6893" w:rsidRPr="00680EC7" w:rsidRDefault="001F6893" w:rsidP="00680EC7">
            <w:r w:rsidRPr="00680EC7">
              <w:t>292.4213</w:t>
            </w:r>
          </w:p>
        </w:tc>
        <w:tc>
          <w:tcPr>
            <w:tcW w:w="1134" w:type="dxa"/>
            <w:noWrap/>
            <w:hideMark/>
          </w:tcPr>
          <w:p w14:paraId="21365A5A" w14:textId="77777777" w:rsidR="001F6893" w:rsidRPr="00680EC7" w:rsidRDefault="001F6893" w:rsidP="00680EC7">
            <w:r w:rsidRPr="00680EC7">
              <w:t>396.6533</w:t>
            </w:r>
          </w:p>
        </w:tc>
        <w:tc>
          <w:tcPr>
            <w:tcW w:w="1134" w:type="dxa"/>
            <w:noWrap/>
            <w:hideMark/>
          </w:tcPr>
          <w:p w14:paraId="3D34F79A" w14:textId="77777777" w:rsidR="001F6893" w:rsidRPr="00680EC7" w:rsidRDefault="001F6893" w:rsidP="00680EC7">
            <w:r w:rsidRPr="00680EC7">
              <w:t>299.6992</w:t>
            </w:r>
          </w:p>
        </w:tc>
        <w:tc>
          <w:tcPr>
            <w:tcW w:w="1134" w:type="dxa"/>
            <w:noWrap/>
            <w:hideMark/>
          </w:tcPr>
          <w:p w14:paraId="340B9EAC" w14:textId="77777777" w:rsidR="001F6893" w:rsidRPr="00680EC7" w:rsidRDefault="001F6893" w:rsidP="00680EC7">
            <w:r w:rsidRPr="00680EC7">
              <w:t>298.6558</w:t>
            </w:r>
          </w:p>
        </w:tc>
        <w:tc>
          <w:tcPr>
            <w:tcW w:w="1134" w:type="dxa"/>
            <w:noWrap/>
            <w:hideMark/>
          </w:tcPr>
          <w:p w14:paraId="3CD2EA27" w14:textId="77777777" w:rsidR="001F6893" w:rsidRPr="00680EC7" w:rsidRDefault="001F6893" w:rsidP="00680EC7">
            <w:r w:rsidRPr="00680EC7">
              <w:t>315.7477</w:t>
            </w:r>
          </w:p>
        </w:tc>
        <w:tc>
          <w:tcPr>
            <w:tcW w:w="1134" w:type="dxa"/>
            <w:noWrap/>
            <w:hideMark/>
          </w:tcPr>
          <w:p w14:paraId="026DA074" w14:textId="77777777" w:rsidR="001F6893" w:rsidRPr="00680EC7" w:rsidRDefault="001F6893" w:rsidP="00680EC7">
            <w:r w:rsidRPr="00680EC7">
              <w:t>271.0378</w:t>
            </w:r>
          </w:p>
        </w:tc>
      </w:tr>
      <w:tr w:rsidR="001F6893" w:rsidRPr="00680EC7" w14:paraId="1B790599" w14:textId="77777777" w:rsidTr="001F6893">
        <w:trPr>
          <w:trHeight w:val="226"/>
        </w:trPr>
        <w:tc>
          <w:tcPr>
            <w:tcW w:w="1134" w:type="dxa"/>
            <w:vMerge/>
          </w:tcPr>
          <w:p w14:paraId="67876D49" w14:textId="77777777" w:rsidR="001F6893" w:rsidRPr="00680EC7" w:rsidRDefault="001F6893" w:rsidP="00680EC7"/>
        </w:tc>
        <w:tc>
          <w:tcPr>
            <w:tcW w:w="1134" w:type="dxa"/>
            <w:noWrap/>
            <w:hideMark/>
          </w:tcPr>
          <w:p w14:paraId="259066FC" w14:textId="0B44C006" w:rsidR="001F6893" w:rsidRPr="00680EC7" w:rsidRDefault="001F6893" w:rsidP="00680EC7">
            <w:r w:rsidRPr="00680EC7">
              <w:t>295.4567</w:t>
            </w:r>
          </w:p>
        </w:tc>
        <w:tc>
          <w:tcPr>
            <w:tcW w:w="1134" w:type="dxa"/>
            <w:noWrap/>
            <w:hideMark/>
          </w:tcPr>
          <w:p w14:paraId="2FCBA1B9" w14:textId="77777777" w:rsidR="001F6893" w:rsidRPr="00680EC7" w:rsidRDefault="001F6893" w:rsidP="00680EC7">
            <w:r w:rsidRPr="00680EC7">
              <w:t>317.4593</w:t>
            </w:r>
          </w:p>
        </w:tc>
        <w:tc>
          <w:tcPr>
            <w:tcW w:w="1134" w:type="dxa"/>
            <w:noWrap/>
            <w:hideMark/>
          </w:tcPr>
          <w:p w14:paraId="3207F752" w14:textId="77777777" w:rsidR="001F6893" w:rsidRPr="00680EC7" w:rsidRDefault="001F6893" w:rsidP="00680EC7">
            <w:r w:rsidRPr="00680EC7">
              <w:t>306.1546</w:t>
            </w:r>
          </w:p>
        </w:tc>
        <w:tc>
          <w:tcPr>
            <w:tcW w:w="1134" w:type="dxa"/>
            <w:noWrap/>
            <w:hideMark/>
          </w:tcPr>
          <w:p w14:paraId="76A7D8B5" w14:textId="77777777" w:rsidR="001F6893" w:rsidRPr="00680EC7" w:rsidRDefault="001F6893" w:rsidP="00680EC7">
            <w:r w:rsidRPr="00680EC7">
              <w:t>284.8343</w:t>
            </w:r>
          </w:p>
        </w:tc>
        <w:tc>
          <w:tcPr>
            <w:tcW w:w="1134" w:type="dxa"/>
            <w:noWrap/>
            <w:hideMark/>
          </w:tcPr>
          <w:p w14:paraId="20318261" w14:textId="77777777" w:rsidR="001F6893" w:rsidRPr="00680EC7" w:rsidRDefault="001F6893" w:rsidP="00680EC7">
            <w:r w:rsidRPr="00680EC7">
              <w:t>306.1946</w:t>
            </w:r>
          </w:p>
        </w:tc>
        <w:tc>
          <w:tcPr>
            <w:tcW w:w="1134" w:type="dxa"/>
            <w:noWrap/>
            <w:hideMark/>
          </w:tcPr>
          <w:p w14:paraId="26638900" w14:textId="77777777" w:rsidR="001F6893" w:rsidRPr="00680EC7" w:rsidRDefault="001F6893" w:rsidP="00680EC7">
            <w:r w:rsidRPr="00680EC7">
              <w:t>296.0514</w:t>
            </w:r>
          </w:p>
        </w:tc>
        <w:tc>
          <w:tcPr>
            <w:tcW w:w="1134" w:type="dxa"/>
            <w:noWrap/>
            <w:hideMark/>
          </w:tcPr>
          <w:p w14:paraId="538B7C99" w14:textId="77777777" w:rsidR="001F6893" w:rsidRPr="00680EC7" w:rsidRDefault="001F6893" w:rsidP="00680EC7">
            <w:r w:rsidRPr="00680EC7">
              <w:t>319.3008</w:t>
            </w:r>
          </w:p>
        </w:tc>
        <w:tc>
          <w:tcPr>
            <w:tcW w:w="1134" w:type="dxa"/>
            <w:noWrap/>
            <w:hideMark/>
          </w:tcPr>
          <w:p w14:paraId="2937CAE2" w14:textId="77777777" w:rsidR="001F6893" w:rsidRPr="00680EC7" w:rsidRDefault="001F6893" w:rsidP="00680EC7">
            <w:r w:rsidRPr="00680EC7">
              <w:t>303.2261</w:t>
            </w:r>
          </w:p>
        </w:tc>
        <w:tc>
          <w:tcPr>
            <w:tcW w:w="1134" w:type="dxa"/>
            <w:noWrap/>
            <w:hideMark/>
          </w:tcPr>
          <w:p w14:paraId="5C6EF6A6" w14:textId="77777777" w:rsidR="001F6893" w:rsidRPr="00680EC7" w:rsidRDefault="001F6893" w:rsidP="00680EC7">
            <w:r w:rsidRPr="00680EC7">
              <w:t>287.7795</w:t>
            </w:r>
          </w:p>
        </w:tc>
        <w:tc>
          <w:tcPr>
            <w:tcW w:w="1134" w:type="dxa"/>
            <w:noWrap/>
            <w:hideMark/>
          </w:tcPr>
          <w:p w14:paraId="27F92123" w14:textId="77777777" w:rsidR="001F6893" w:rsidRPr="00680EC7" w:rsidRDefault="001F6893" w:rsidP="00680EC7">
            <w:r w:rsidRPr="00680EC7">
              <w:t>293.3666</w:t>
            </w:r>
          </w:p>
        </w:tc>
      </w:tr>
      <w:tr w:rsidR="001F6893" w:rsidRPr="00680EC7" w14:paraId="2F9DB24C" w14:textId="77777777" w:rsidTr="001F6893">
        <w:trPr>
          <w:trHeight w:val="226"/>
        </w:trPr>
        <w:tc>
          <w:tcPr>
            <w:tcW w:w="1134" w:type="dxa"/>
            <w:vMerge/>
          </w:tcPr>
          <w:p w14:paraId="14B35923" w14:textId="77777777" w:rsidR="001F6893" w:rsidRPr="00680EC7" w:rsidRDefault="001F6893" w:rsidP="00680EC7"/>
        </w:tc>
        <w:tc>
          <w:tcPr>
            <w:tcW w:w="1134" w:type="dxa"/>
            <w:noWrap/>
            <w:hideMark/>
          </w:tcPr>
          <w:p w14:paraId="0CD875CF" w14:textId="517871D2" w:rsidR="001F6893" w:rsidRPr="00680EC7" w:rsidRDefault="001F6893" w:rsidP="00680EC7">
            <w:r w:rsidRPr="00680EC7">
              <w:t>303.3449</w:t>
            </w:r>
          </w:p>
        </w:tc>
        <w:tc>
          <w:tcPr>
            <w:tcW w:w="1134" w:type="dxa"/>
            <w:noWrap/>
            <w:hideMark/>
          </w:tcPr>
          <w:p w14:paraId="672C34A7" w14:textId="77777777" w:rsidR="001F6893" w:rsidRPr="00680EC7" w:rsidRDefault="001F6893" w:rsidP="00680EC7">
            <w:r w:rsidRPr="00680EC7">
              <w:t>257.162</w:t>
            </w:r>
          </w:p>
        </w:tc>
        <w:tc>
          <w:tcPr>
            <w:tcW w:w="1134" w:type="dxa"/>
            <w:noWrap/>
            <w:hideMark/>
          </w:tcPr>
          <w:p w14:paraId="25ECDC30" w14:textId="77777777" w:rsidR="001F6893" w:rsidRPr="00680EC7" w:rsidRDefault="001F6893" w:rsidP="00680EC7">
            <w:r w:rsidRPr="00680EC7">
              <w:t>273.2708</w:t>
            </w:r>
          </w:p>
        </w:tc>
        <w:tc>
          <w:tcPr>
            <w:tcW w:w="1134" w:type="dxa"/>
            <w:noWrap/>
            <w:hideMark/>
          </w:tcPr>
          <w:p w14:paraId="0AC7D809" w14:textId="77777777" w:rsidR="001F6893" w:rsidRPr="00680EC7" w:rsidRDefault="001F6893" w:rsidP="00680EC7">
            <w:r w:rsidRPr="00680EC7">
              <w:t>312.9825</w:t>
            </w:r>
          </w:p>
        </w:tc>
        <w:tc>
          <w:tcPr>
            <w:tcW w:w="1134" w:type="dxa"/>
            <w:noWrap/>
            <w:hideMark/>
          </w:tcPr>
          <w:p w14:paraId="2FB78665" w14:textId="77777777" w:rsidR="001F6893" w:rsidRPr="00680EC7" w:rsidRDefault="001F6893" w:rsidP="00680EC7">
            <w:r w:rsidRPr="00680EC7">
              <w:t>272.4797</w:t>
            </w:r>
          </w:p>
        </w:tc>
        <w:tc>
          <w:tcPr>
            <w:tcW w:w="1134" w:type="dxa"/>
            <w:noWrap/>
            <w:hideMark/>
          </w:tcPr>
          <w:p w14:paraId="2EABA237" w14:textId="77777777" w:rsidR="001F6893" w:rsidRPr="00680EC7" w:rsidRDefault="001F6893" w:rsidP="00680EC7">
            <w:r w:rsidRPr="00680EC7">
              <w:t>305.1728</w:t>
            </w:r>
          </w:p>
        </w:tc>
        <w:tc>
          <w:tcPr>
            <w:tcW w:w="1134" w:type="dxa"/>
            <w:noWrap/>
            <w:hideMark/>
          </w:tcPr>
          <w:p w14:paraId="097AE370" w14:textId="77777777" w:rsidR="001F6893" w:rsidRPr="00680EC7" w:rsidRDefault="001F6893" w:rsidP="00680EC7">
            <w:r w:rsidRPr="00680EC7">
              <w:t>278.2808</w:t>
            </w:r>
          </w:p>
        </w:tc>
        <w:tc>
          <w:tcPr>
            <w:tcW w:w="1134" w:type="dxa"/>
            <w:noWrap/>
            <w:hideMark/>
          </w:tcPr>
          <w:p w14:paraId="4A73EFCB" w14:textId="77777777" w:rsidR="001F6893" w:rsidRPr="00680EC7" w:rsidRDefault="001F6893" w:rsidP="00680EC7">
            <w:r w:rsidRPr="00680EC7">
              <w:t>262.2752</w:t>
            </w:r>
          </w:p>
        </w:tc>
        <w:tc>
          <w:tcPr>
            <w:tcW w:w="1134" w:type="dxa"/>
            <w:noWrap/>
            <w:hideMark/>
          </w:tcPr>
          <w:p w14:paraId="5CC309BF" w14:textId="77777777" w:rsidR="001F6893" w:rsidRPr="00680EC7" w:rsidRDefault="001F6893" w:rsidP="00680EC7">
            <w:r w:rsidRPr="00680EC7">
              <w:t>260.1112</w:t>
            </w:r>
          </w:p>
        </w:tc>
        <w:tc>
          <w:tcPr>
            <w:tcW w:w="1134" w:type="dxa"/>
            <w:noWrap/>
            <w:hideMark/>
          </w:tcPr>
          <w:p w14:paraId="4159DDC5" w14:textId="77777777" w:rsidR="001F6893" w:rsidRPr="00680EC7" w:rsidRDefault="001F6893" w:rsidP="00680EC7">
            <w:r w:rsidRPr="00680EC7">
              <w:t>336.1655</w:t>
            </w:r>
          </w:p>
        </w:tc>
      </w:tr>
      <w:tr w:rsidR="001F6893" w:rsidRPr="00680EC7" w14:paraId="2B6D27A2" w14:textId="77777777" w:rsidTr="001F6893">
        <w:trPr>
          <w:trHeight w:val="226"/>
        </w:trPr>
        <w:tc>
          <w:tcPr>
            <w:tcW w:w="1134" w:type="dxa"/>
            <w:vMerge/>
          </w:tcPr>
          <w:p w14:paraId="2C838388" w14:textId="77777777" w:rsidR="001F6893" w:rsidRPr="00680EC7" w:rsidRDefault="001F6893" w:rsidP="00680EC7"/>
        </w:tc>
        <w:tc>
          <w:tcPr>
            <w:tcW w:w="1134" w:type="dxa"/>
            <w:noWrap/>
            <w:hideMark/>
          </w:tcPr>
          <w:p w14:paraId="4FCDDE62" w14:textId="3F6F5102" w:rsidR="001F6893" w:rsidRPr="00680EC7" w:rsidRDefault="001F6893" w:rsidP="00680EC7">
            <w:r w:rsidRPr="00680EC7">
              <w:t>247.2612</w:t>
            </w:r>
          </w:p>
        </w:tc>
        <w:tc>
          <w:tcPr>
            <w:tcW w:w="1134" w:type="dxa"/>
            <w:noWrap/>
            <w:hideMark/>
          </w:tcPr>
          <w:p w14:paraId="27D92819" w14:textId="77777777" w:rsidR="001F6893" w:rsidRPr="00680EC7" w:rsidRDefault="001F6893" w:rsidP="00680EC7">
            <w:r w:rsidRPr="00680EC7">
              <w:t>272.1019</w:t>
            </w:r>
          </w:p>
        </w:tc>
        <w:tc>
          <w:tcPr>
            <w:tcW w:w="1134" w:type="dxa"/>
            <w:noWrap/>
            <w:hideMark/>
          </w:tcPr>
          <w:p w14:paraId="50E42065" w14:textId="77777777" w:rsidR="001F6893" w:rsidRPr="00680EC7" w:rsidRDefault="001F6893" w:rsidP="00680EC7">
            <w:r w:rsidRPr="00680EC7">
              <w:t>245.5428</w:t>
            </w:r>
          </w:p>
        </w:tc>
        <w:tc>
          <w:tcPr>
            <w:tcW w:w="1134" w:type="dxa"/>
            <w:noWrap/>
            <w:hideMark/>
          </w:tcPr>
          <w:p w14:paraId="5ABBB04F" w14:textId="77777777" w:rsidR="001F6893" w:rsidRPr="00680EC7" w:rsidRDefault="001F6893" w:rsidP="00680EC7">
            <w:r w:rsidRPr="00680EC7">
              <w:t>290.3839</w:t>
            </w:r>
          </w:p>
        </w:tc>
        <w:tc>
          <w:tcPr>
            <w:tcW w:w="1134" w:type="dxa"/>
            <w:noWrap/>
            <w:hideMark/>
          </w:tcPr>
          <w:p w14:paraId="6D67BCEF" w14:textId="77777777" w:rsidR="001F6893" w:rsidRPr="00680EC7" w:rsidRDefault="001F6893" w:rsidP="00680EC7">
            <w:r w:rsidRPr="00680EC7">
              <w:t>289.1424</w:t>
            </w:r>
          </w:p>
        </w:tc>
        <w:tc>
          <w:tcPr>
            <w:tcW w:w="1134" w:type="dxa"/>
            <w:noWrap/>
            <w:hideMark/>
          </w:tcPr>
          <w:p w14:paraId="3FC80ECA" w14:textId="77777777" w:rsidR="001F6893" w:rsidRPr="00680EC7" w:rsidRDefault="001F6893" w:rsidP="00680EC7">
            <w:r w:rsidRPr="00680EC7">
              <w:t>290.8117</w:t>
            </w:r>
          </w:p>
        </w:tc>
        <w:tc>
          <w:tcPr>
            <w:tcW w:w="1134" w:type="dxa"/>
            <w:noWrap/>
            <w:hideMark/>
          </w:tcPr>
          <w:p w14:paraId="78EC3FDC" w14:textId="77777777" w:rsidR="001F6893" w:rsidRPr="00680EC7" w:rsidRDefault="001F6893" w:rsidP="00680EC7">
            <w:r w:rsidRPr="00680EC7">
              <w:t>311.063</w:t>
            </w:r>
          </w:p>
        </w:tc>
        <w:tc>
          <w:tcPr>
            <w:tcW w:w="1134" w:type="dxa"/>
            <w:noWrap/>
            <w:hideMark/>
          </w:tcPr>
          <w:p w14:paraId="1A5ACB04" w14:textId="77777777" w:rsidR="001F6893" w:rsidRPr="00680EC7" w:rsidRDefault="001F6893" w:rsidP="00680EC7">
            <w:r w:rsidRPr="00680EC7">
              <w:t>386.3543</w:t>
            </w:r>
          </w:p>
        </w:tc>
        <w:tc>
          <w:tcPr>
            <w:tcW w:w="1134" w:type="dxa"/>
            <w:noWrap/>
            <w:hideMark/>
          </w:tcPr>
          <w:p w14:paraId="282B281B" w14:textId="77777777" w:rsidR="001F6893" w:rsidRPr="00680EC7" w:rsidRDefault="001F6893" w:rsidP="00680EC7">
            <w:r w:rsidRPr="00680EC7">
              <w:t>307.3423</w:t>
            </w:r>
          </w:p>
        </w:tc>
        <w:tc>
          <w:tcPr>
            <w:tcW w:w="1134" w:type="dxa"/>
            <w:noWrap/>
            <w:hideMark/>
          </w:tcPr>
          <w:p w14:paraId="1AAE4A82" w14:textId="77777777" w:rsidR="001F6893" w:rsidRPr="00680EC7" w:rsidRDefault="001F6893" w:rsidP="00680EC7">
            <w:r w:rsidRPr="00680EC7">
              <w:t>271.7562</w:t>
            </w:r>
          </w:p>
        </w:tc>
      </w:tr>
      <w:tr w:rsidR="001F6893" w:rsidRPr="00680EC7" w14:paraId="51B95636" w14:textId="77777777" w:rsidTr="001F6893">
        <w:trPr>
          <w:trHeight w:val="226"/>
        </w:trPr>
        <w:tc>
          <w:tcPr>
            <w:tcW w:w="1134" w:type="dxa"/>
            <w:vMerge/>
          </w:tcPr>
          <w:p w14:paraId="2C67F21F" w14:textId="77777777" w:rsidR="001F6893" w:rsidRPr="00680EC7" w:rsidRDefault="001F6893" w:rsidP="00680EC7"/>
        </w:tc>
        <w:tc>
          <w:tcPr>
            <w:tcW w:w="1134" w:type="dxa"/>
            <w:noWrap/>
            <w:hideMark/>
          </w:tcPr>
          <w:p w14:paraId="1596337E" w14:textId="4C59CF06" w:rsidR="001F6893" w:rsidRPr="00680EC7" w:rsidRDefault="001F6893" w:rsidP="00680EC7">
            <w:r w:rsidRPr="00680EC7">
              <w:t>292.8699</w:t>
            </w:r>
          </w:p>
        </w:tc>
        <w:tc>
          <w:tcPr>
            <w:tcW w:w="1134" w:type="dxa"/>
            <w:noWrap/>
            <w:hideMark/>
          </w:tcPr>
          <w:p w14:paraId="3E4220BF" w14:textId="77777777" w:rsidR="001F6893" w:rsidRPr="00680EC7" w:rsidRDefault="001F6893" w:rsidP="00680EC7">
            <w:r w:rsidRPr="00680EC7">
              <w:t>271.8207</w:t>
            </w:r>
          </w:p>
        </w:tc>
        <w:tc>
          <w:tcPr>
            <w:tcW w:w="1134" w:type="dxa"/>
            <w:noWrap/>
            <w:hideMark/>
          </w:tcPr>
          <w:p w14:paraId="09EF0D2A" w14:textId="77777777" w:rsidR="001F6893" w:rsidRPr="00680EC7" w:rsidRDefault="001F6893" w:rsidP="00680EC7">
            <w:r w:rsidRPr="00680EC7">
              <w:t>305.2499</w:t>
            </w:r>
          </w:p>
        </w:tc>
        <w:tc>
          <w:tcPr>
            <w:tcW w:w="1134" w:type="dxa"/>
            <w:noWrap/>
            <w:hideMark/>
          </w:tcPr>
          <w:p w14:paraId="32D8CC91" w14:textId="77777777" w:rsidR="001F6893" w:rsidRPr="00680EC7" w:rsidRDefault="001F6893" w:rsidP="00680EC7">
            <w:r w:rsidRPr="00680EC7">
              <w:t>273.2218</w:t>
            </w:r>
          </w:p>
        </w:tc>
        <w:tc>
          <w:tcPr>
            <w:tcW w:w="1134" w:type="dxa"/>
            <w:noWrap/>
            <w:hideMark/>
          </w:tcPr>
          <w:p w14:paraId="422C9504" w14:textId="77777777" w:rsidR="001F6893" w:rsidRPr="00680EC7" w:rsidRDefault="001F6893" w:rsidP="00680EC7">
            <w:r w:rsidRPr="00680EC7">
              <w:t>328.7851</w:t>
            </w:r>
          </w:p>
        </w:tc>
        <w:tc>
          <w:tcPr>
            <w:tcW w:w="1134" w:type="dxa"/>
            <w:noWrap/>
            <w:hideMark/>
          </w:tcPr>
          <w:p w14:paraId="435D9916" w14:textId="77777777" w:rsidR="001F6893" w:rsidRPr="00680EC7" w:rsidRDefault="001F6893" w:rsidP="00680EC7">
            <w:r w:rsidRPr="00680EC7">
              <w:t>285.0503</w:t>
            </w:r>
          </w:p>
        </w:tc>
        <w:tc>
          <w:tcPr>
            <w:tcW w:w="1134" w:type="dxa"/>
            <w:noWrap/>
            <w:hideMark/>
          </w:tcPr>
          <w:p w14:paraId="78C6CAA3" w14:textId="77777777" w:rsidR="001F6893" w:rsidRPr="00680EC7" w:rsidRDefault="001F6893" w:rsidP="00680EC7">
            <w:r w:rsidRPr="00680EC7">
              <w:t>304.2626</w:t>
            </w:r>
          </w:p>
        </w:tc>
        <w:tc>
          <w:tcPr>
            <w:tcW w:w="1134" w:type="dxa"/>
            <w:noWrap/>
            <w:hideMark/>
          </w:tcPr>
          <w:p w14:paraId="7D58D3C2" w14:textId="77777777" w:rsidR="001F6893" w:rsidRPr="00680EC7" w:rsidRDefault="001F6893" w:rsidP="00680EC7">
            <w:r w:rsidRPr="00680EC7">
              <w:t>287.3717</w:t>
            </w:r>
          </w:p>
        </w:tc>
        <w:tc>
          <w:tcPr>
            <w:tcW w:w="1134" w:type="dxa"/>
            <w:noWrap/>
            <w:hideMark/>
          </w:tcPr>
          <w:p w14:paraId="53C0C61E" w14:textId="77777777" w:rsidR="001F6893" w:rsidRPr="00680EC7" w:rsidRDefault="001F6893" w:rsidP="00680EC7">
            <w:r w:rsidRPr="00680EC7">
              <w:t>311.3424</w:t>
            </w:r>
          </w:p>
        </w:tc>
        <w:tc>
          <w:tcPr>
            <w:tcW w:w="1134" w:type="dxa"/>
            <w:noWrap/>
            <w:hideMark/>
          </w:tcPr>
          <w:p w14:paraId="257D447E" w14:textId="77777777" w:rsidR="001F6893" w:rsidRPr="00680EC7" w:rsidRDefault="001F6893" w:rsidP="00680EC7">
            <w:r w:rsidRPr="00680EC7">
              <w:t>298.6512</w:t>
            </w:r>
          </w:p>
        </w:tc>
      </w:tr>
      <w:tr w:rsidR="001F6893" w:rsidRPr="00680EC7" w14:paraId="2EA5ADB1" w14:textId="77777777" w:rsidTr="001F6893">
        <w:trPr>
          <w:trHeight w:val="226"/>
        </w:trPr>
        <w:tc>
          <w:tcPr>
            <w:tcW w:w="1134" w:type="dxa"/>
          </w:tcPr>
          <w:p w14:paraId="304B161D" w14:textId="6F1E2F06" w:rsidR="001F6893" w:rsidRPr="00680EC7" w:rsidRDefault="001F6893" w:rsidP="00680EC7">
            <w:pPr>
              <w:rPr>
                <w:b/>
                <w:bCs/>
              </w:rPr>
            </w:pPr>
            <w:r>
              <w:rPr>
                <w:b/>
                <w:bCs/>
              </w:rPr>
              <w:t xml:space="preserve">Average </w:t>
            </w:r>
          </w:p>
        </w:tc>
        <w:tc>
          <w:tcPr>
            <w:tcW w:w="1134" w:type="dxa"/>
            <w:noWrap/>
            <w:hideMark/>
          </w:tcPr>
          <w:p w14:paraId="4E2D378C" w14:textId="2AC05A0B" w:rsidR="001F6893" w:rsidRPr="00680EC7" w:rsidRDefault="001F6893" w:rsidP="00680EC7">
            <w:pPr>
              <w:rPr>
                <w:b/>
                <w:bCs/>
              </w:rPr>
            </w:pPr>
            <w:r w:rsidRPr="00680EC7">
              <w:rPr>
                <w:b/>
                <w:bCs/>
              </w:rPr>
              <w:t>295.489</w:t>
            </w:r>
          </w:p>
        </w:tc>
        <w:tc>
          <w:tcPr>
            <w:tcW w:w="1134" w:type="dxa"/>
            <w:noWrap/>
            <w:hideMark/>
          </w:tcPr>
          <w:p w14:paraId="37B8DF36" w14:textId="77777777" w:rsidR="001F6893" w:rsidRPr="00680EC7" w:rsidRDefault="001F6893" w:rsidP="00680EC7">
            <w:pPr>
              <w:rPr>
                <w:b/>
                <w:bCs/>
              </w:rPr>
            </w:pPr>
            <w:r w:rsidRPr="00680EC7">
              <w:rPr>
                <w:b/>
                <w:bCs/>
              </w:rPr>
              <w:t>294.8926</w:t>
            </w:r>
          </w:p>
        </w:tc>
        <w:tc>
          <w:tcPr>
            <w:tcW w:w="1134" w:type="dxa"/>
            <w:noWrap/>
            <w:hideMark/>
          </w:tcPr>
          <w:p w14:paraId="4A57DCEE" w14:textId="77777777" w:rsidR="001F6893" w:rsidRPr="00680EC7" w:rsidRDefault="001F6893" w:rsidP="00680EC7">
            <w:pPr>
              <w:rPr>
                <w:b/>
                <w:bCs/>
              </w:rPr>
            </w:pPr>
            <w:r w:rsidRPr="00680EC7">
              <w:rPr>
                <w:b/>
                <w:bCs/>
              </w:rPr>
              <w:t>303.0081</w:t>
            </w:r>
          </w:p>
        </w:tc>
        <w:tc>
          <w:tcPr>
            <w:tcW w:w="1134" w:type="dxa"/>
            <w:noWrap/>
            <w:hideMark/>
          </w:tcPr>
          <w:p w14:paraId="27C366C9" w14:textId="77777777" w:rsidR="001F6893" w:rsidRPr="00680EC7" w:rsidRDefault="001F6893" w:rsidP="00680EC7">
            <w:pPr>
              <w:rPr>
                <w:b/>
                <w:bCs/>
              </w:rPr>
            </w:pPr>
            <w:r w:rsidRPr="00680EC7">
              <w:rPr>
                <w:b/>
                <w:bCs/>
              </w:rPr>
              <w:t>295.3257</w:t>
            </w:r>
          </w:p>
        </w:tc>
        <w:tc>
          <w:tcPr>
            <w:tcW w:w="1134" w:type="dxa"/>
            <w:noWrap/>
            <w:hideMark/>
          </w:tcPr>
          <w:p w14:paraId="0E4AFC12" w14:textId="77777777" w:rsidR="001F6893" w:rsidRPr="00680EC7" w:rsidRDefault="001F6893" w:rsidP="00680EC7">
            <w:pPr>
              <w:rPr>
                <w:b/>
                <w:bCs/>
              </w:rPr>
            </w:pPr>
            <w:r w:rsidRPr="00680EC7">
              <w:rPr>
                <w:b/>
                <w:bCs/>
              </w:rPr>
              <w:t>304.4473</w:t>
            </w:r>
          </w:p>
        </w:tc>
        <w:tc>
          <w:tcPr>
            <w:tcW w:w="1134" w:type="dxa"/>
            <w:noWrap/>
            <w:hideMark/>
          </w:tcPr>
          <w:p w14:paraId="6DB50A37" w14:textId="77777777" w:rsidR="001F6893" w:rsidRPr="00680EC7" w:rsidRDefault="001F6893" w:rsidP="00680EC7">
            <w:pPr>
              <w:rPr>
                <w:b/>
                <w:bCs/>
              </w:rPr>
            </w:pPr>
            <w:r w:rsidRPr="00680EC7">
              <w:rPr>
                <w:b/>
                <w:bCs/>
              </w:rPr>
              <w:t>314.554</w:t>
            </w:r>
          </w:p>
        </w:tc>
        <w:tc>
          <w:tcPr>
            <w:tcW w:w="1134" w:type="dxa"/>
            <w:noWrap/>
            <w:hideMark/>
          </w:tcPr>
          <w:p w14:paraId="5555CB5A" w14:textId="77777777" w:rsidR="001F6893" w:rsidRPr="00680EC7" w:rsidRDefault="001F6893" w:rsidP="00680EC7">
            <w:pPr>
              <w:rPr>
                <w:b/>
                <w:bCs/>
              </w:rPr>
            </w:pPr>
            <w:r w:rsidRPr="00680EC7">
              <w:rPr>
                <w:b/>
                <w:bCs/>
              </w:rPr>
              <w:t>304.5377</w:t>
            </w:r>
          </w:p>
        </w:tc>
        <w:tc>
          <w:tcPr>
            <w:tcW w:w="1134" w:type="dxa"/>
            <w:noWrap/>
            <w:hideMark/>
          </w:tcPr>
          <w:p w14:paraId="576720C6" w14:textId="77777777" w:rsidR="001F6893" w:rsidRPr="00680EC7" w:rsidRDefault="001F6893" w:rsidP="00680EC7">
            <w:pPr>
              <w:rPr>
                <w:b/>
                <w:bCs/>
              </w:rPr>
            </w:pPr>
            <w:r w:rsidRPr="00680EC7">
              <w:rPr>
                <w:b/>
                <w:bCs/>
              </w:rPr>
              <w:t>292.659</w:t>
            </w:r>
          </w:p>
        </w:tc>
        <w:tc>
          <w:tcPr>
            <w:tcW w:w="1134" w:type="dxa"/>
            <w:noWrap/>
            <w:hideMark/>
          </w:tcPr>
          <w:p w14:paraId="2A61270B" w14:textId="77777777" w:rsidR="001F6893" w:rsidRPr="00680EC7" w:rsidRDefault="001F6893" w:rsidP="00680EC7">
            <w:pPr>
              <w:rPr>
                <w:b/>
                <w:bCs/>
              </w:rPr>
            </w:pPr>
            <w:r w:rsidRPr="00680EC7">
              <w:rPr>
                <w:b/>
                <w:bCs/>
              </w:rPr>
              <w:t>288.9579</w:t>
            </w:r>
          </w:p>
        </w:tc>
        <w:tc>
          <w:tcPr>
            <w:tcW w:w="1134" w:type="dxa"/>
            <w:noWrap/>
            <w:hideMark/>
          </w:tcPr>
          <w:p w14:paraId="6C23A60A" w14:textId="77777777" w:rsidR="001F6893" w:rsidRPr="00680EC7" w:rsidRDefault="001F6893" w:rsidP="00680EC7">
            <w:pPr>
              <w:rPr>
                <w:b/>
                <w:bCs/>
              </w:rPr>
            </w:pPr>
            <w:r w:rsidRPr="00680EC7">
              <w:rPr>
                <w:b/>
                <w:bCs/>
              </w:rPr>
              <w:t>295.4584</w:t>
            </w:r>
          </w:p>
        </w:tc>
      </w:tr>
    </w:tbl>
    <w:p w14:paraId="54ED76D1" w14:textId="079D4555" w:rsidR="00680EC7" w:rsidRDefault="00680EC7" w:rsidP="00DD05AD">
      <w:r>
        <w:fldChar w:fldCharType="end"/>
      </w:r>
    </w:p>
    <w:p w14:paraId="37797764" w14:textId="07A3E23D" w:rsidR="004046EF" w:rsidRDefault="004046EF" w:rsidP="004046EF">
      <w:pPr>
        <w:spacing w:after="240"/>
      </w:pPr>
      <w:r>
        <w:t>Raw data for Section 4.4.2.2 with 7 active nodes</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gridCol w:w="1133"/>
      </w:tblGrid>
      <w:tr w:rsidR="001F6893" w:rsidRPr="004046EF" w14:paraId="0F062DDF" w14:textId="77777777" w:rsidTr="00B003E2">
        <w:trPr>
          <w:trHeight w:val="246"/>
        </w:trPr>
        <w:tc>
          <w:tcPr>
            <w:tcW w:w="1133" w:type="dxa"/>
          </w:tcPr>
          <w:p w14:paraId="147B08A0" w14:textId="77777777" w:rsidR="001F6893" w:rsidRPr="004046EF" w:rsidRDefault="001F6893" w:rsidP="004046EF"/>
        </w:tc>
        <w:tc>
          <w:tcPr>
            <w:tcW w:w="1133" w:type="dxa"/>
            <w:noWrap/>
            <w:hideMark/>
          </w:tcPr>
          <w:p w14:paraId="0640DED5" w14:textId="36D13F6D" w:rsidR="001F6893" w:rsidRPr="004046EF" w:rsidRDefault="001F6893" w:rsidP="004046EF">
            <w:r w:rsidRPr="004046EF">
              <w:t>Tx01</w:t>
            </w:r>
          </w:p>
        </w:tc>
        <w:tc>
          <w:tcPr>
            <w:tcW w:w="1133" w:type="dxa"/>
            <w:noWrap/>
            <w:hideMark/>
          </w:tcPr>
          <w:p w14:paraId="01B136EC" w14:textId="77777777" w:rsidR="001F6893" w:rsidRPr="004046EF" w:rsidRDefault="001F6893" w:rsidP="004046EF">
            <w:r w:rsidRPr="004046EF">
              <w:t>Tx02</w:t>
            </w:r>
          </w:p>
        </w:tc>
        <w:tc>
          <w:tcPr>
            <w:tcW w:w="1133" w:type="dxa"/>
            <w:noWrap/>
            <w:hideMark/>
          </w:tcPr>
          <w:p w14:paraId="0694AF4A" w14:textId="77777777" w:rsidR="001F6893" w:rsidRPr="004046EF" w:rsidRDefault="001F6893" w:rsidP="004046EF">
            <w:r w:rsidRPr="004046EF">
              <w:t>Tx03</w:t>
            </w:r>
          </w:p>
        </w:tc>
        <w:tc>
          <w:tcPr>
            <w:tcW w:w="1133" w:type="dxa"/>
            <w:noWrap/>
            <w:hideMark/>
          </w:tcPr>
          <w:p w14:paraId="11155C2A" w14:textId="77777777" w:rsidR="001F6893" w:rsidRPr="004046EF" w:rsidRDefault="001F6893" w:rsidP="004046EF">
            <w:r w:rsidRPr="004046EF">
              <w:t>Tx04</w:t>
            </w:r>
          </w:p>
        </w:tc>
        <w:tc>
          <w:tcPr>
            <w:tcW w:w="1133" w:type="dxa"/>
            <w:noWrap/>
            <w:hideMark/>
          </w:tcPr>
          <w:p w14:paraId="7B7D7D27" w14:textId="77777777" w:rsidR="001F6893" w:rsidRPr="004046EF" w:rsidRDefault="001F6893" w:rsidP="004046EF">
            <w:r w:rsidRPr="004046EF">
              <w:t>Tx05</w:t>
            </w:r>
          </w:p>
        </w:tc>
        <w:tc>
          <w:tcPr>
            <w:tcW w:w="1133" w:type="dxa"/>
            <w:noWrap/>
            <w:hideMark/>
          </w:tcPr>
          <w:p w14:paraId="1837442F" w14:textId="77777777" w:rsidR="001F6893" w:rsidRPr="004046EF" w:rsidRDefault="001F6893" w:rsidP="004046EF">
            <w:r w:rsidRPr="004046EF">
              <w:t>Tx06</w:t>
            </w:r>
          </w:p>
        </w:tc>
        <w:tc>
          <w:tcPr>
            <w:tcW w:w="1133" w:type="dxa"/>
            <w:noWrap/>
            <w:hideMark/>
          </w:tcPr>
          <w:p w14:paraId="1B3F7673" w14:textId="77777777" w:rsidR="001F6893" w:rsidRPr="004046EF" w:rsidRDefault="001F6893" w:rsidP="004046EF">
            <w:r w:rsidRPr="004046EF">
              <w:t>Tx07</w:t>
            </w:r>
          </w:p>
        </w:tc>
        <w:tc>
          <w:tcPr>
            <w:tcW w:w="1133" w:type="dxa"/>
            <w:noWrap/>
            <w:hideMark/>
          </w:tcPr>
          <w:p w14:paraId="6CAFD62B" w14:textId="77777777" w:rsidR="001F6893" w:rsidRPr="004046EF" w:rsidRDefault="001F6893" w:rsidP="004046EF">
            <w:r w:rsidRPr="004046EF">
              <w:t>Tx08</w:t>
            </w:r>
          </w:p>
        </w:tc>
        <w:tc>
          <w:tcPr>
            <w:tcW w:w="1133" w:type="dxa"/>
            <w:noWrap/>
            <w:hideMark/>
          </w:tcPr>
          <w:p w14:paraId="30B818E6" w14:textId="77777777" w:rsidR="001F6893" w:rsidRPr="004046EF" w:rsidRDefault="001F6893" w:rsidP="004046EF">
            <w:r w:rsidRPr="004046EF">
              <w:t>Tx09</w:t>
            </w:r>
          </w:p>
        </w:tc>
        <w:tc>
          <w:tcPr>
            <w:tcW w:w="1133" w:type="dxa"/>
            <w:noWrap/>
            <w:hideMark/>
          </w:tcPr>
          <w:p w14:paraId="219FEAFA" w14:textId="77777777" w:rsidR="001F6893" w:rsidRPr="004046EF" w:rsidRDefault="001F6893" w:rsidP="004046EF">
            <w:r w:rsidRPr="004046EF">
              <w:t>Tx10</w:t>
            </w:r>
          </w:p>
        </w:tc>
      </w:tr>
      <w:tr w:rsidR="001F6893" w:rsidRPr="004046EF" w14:paraId="162703D8" w14:textId="77777777" w:rsidTr="00B003E2">
        <w:trPr>
          <w:trHeight w:val="246"/>
        </w:trPr>
        <w:tc>
          <w:tcPr>
            <w:tcW w:w="1133" w:type="dxa"/>
            <w:vMerge w:val="restart"/>
          </w:tcPr>
          <w:p w14:paraId="4A9A8722" w14:textId="175BD363" w:rsidR="001F6893" w:rsidRPr="004046EF" w:rsidRDefault="001F6893" w:rsidP="004046EF">
            <w:r>
              <w:t>Process Time</w:t>
            </w:r>
          </w:p>
        </w:tc>
        <w:tc>
          <w:tcPr>
            <w:tcW w:w="1133" w:type="dxa"/>
            <w:noWrap/>
            <w:hideMark/>
          </w:tcPr>
          <w:p w14:paraId="7B1A8E90" w14:textId="4F06954D" w:rsidR="001F6893" w:rsidRPr="004046EF" w:rsidRDefault="001F6893" w:rsidP="004046EF">
            <w:r w:rsidRPr="004046EF">
              <w:t>2.68073</w:t>
            </w:r>
          </w:p>
        </w:tc>
        <w:tc>
          <w:tcPr>
            <w:tcW w:w="1133" w:type="dxa"/>
            <w:noWrap/>
            <w:hideMark/>
          </w:tcPr>
          <w:p w14:paraId="44DC2040" w14:textId="77777777" w:rsidR="001F6893" w:rsidRPr="004046EF" w:rsidRDefault="001F6893" w:rsidP="004046EF">
            <w:r w:rsidRPr="004046EF">
              <w:t>3.151614</w:t>
            </w:r>
          </w:p>
        </w:tc>
        <w:tc>
          <w:tcPr>
            <w:tcW w:w="1133" w:type="dxa"/>
            <w:noWrap/>
            <w:hideMark/>
          </w:tcPr>
          <w:p w14:paraId="4BCE0D7E" w14:textId="77777777" w:rsidR="001F6893" w:rsidRPr="004046EF" w:rsidRDefault="001F6893" w:rsidP="004046EF">
            <w:r w:rsidRPr="004046EF">
              <w:t>2.661582</w:t>
            </w:r>
          </w:p>
        </w:tc>
        <w:tc>
          <w:tcPr>
            <w:tcW w:w="1133" w:type="dxa"/>
            <w:noWrap/>
            <w:hideMark/>
          </w:tcPr>
          <w:p w14:paraId="3AE8773C" w14:textId="77777777" w:rsidR="001F6893" w:rsidRPr="004046EF" w:rsidRDefault="001F6893" w:rsidP="004046EF">
            <w:r w:rsidRPr="004046EF">
              <w:t>5.237348</w:t>
            </w:r>
          </w:p>
        </w:tc>
        <w:tc>
          <w:tcPr>
            <w:tcW w:w="1133" w:type="dxa"/>
            <w:noWrap/>
            <w:hideMark/>
          </w:tcPr>
          <w:p w14:paraId="0333182F" w14:textId="77777777" w:rsidR="001F6893" w:rsidRPr="004046EF" w:rsidRDefault="001F6893" w:rsidP="004046EF">
            <w:r w:rsidRPr="004046EF">
              <w:t>4.541333</w:t>
            </w:r>
          </w:p>
        </w:tc>
        <w:tc>
          <w:tcPr>
            <w:tcW w:w="1133" w:type="dxa"/>
            <w:noWrap/>
            <w:hideMark/>
          </w:tcPr>
          <w:p w14:paraId="5A337F51" w14:textId="77777777" w:rsidR="001F6893" w:rsidRPr="004046EF" w:rsidRDefault="001F6893" w:rsidP="004046EF">
            <w:r w:rsidRPr="004046EF">
              <w:t>3.311541</w:t>
            </w:r>
          </w:p>
        </w:tc>
        <w:tc>
          <w:tcPr>
            <w:tcW w:w="1133" w:type="dxa"/>
            <w:noWrap/>
            <w:hideMark/>
          </w:tcPr>
          <w:p w14:paraId="04A821C5" w14:textId="77777777" w:rsidR="001F6893" w:rsidRPr="004046EF" w:rsidRDefault="001F6893" w:rsidP="004046EF">
            <w:r w:rsidRPr="004046EF">
              <w:t>6.615839</w:t>
            </w:r>
          </w:p>
        </w:tc>
        <w:tc>
          <w:tcPr>
            <w:tcW w:w="1133" w:type="dxa"/>
            <w:noWrap/>
            <w:hideMark/>
          </w:tcPr>
          <w:p w14:paraId="412436CB" w14:textId="77777777" w:rsidR="001F6893" w:rsidRPr="004046EF" w:rsidRDefault="001F6893" w:rsidP="004046EF">
            <w:r w:rsidRPr="004046EF">
              <w:t>5.640675</w:t>
            </w:r>
          </w:p>
        </w:tc>
        <w:tc>
          <w:tcPr>
            <w:tcW w:w="1133" w:type="dxa"/>
            <w:noWrap/>
            <w:hideMark/>
          </w:tcPr>
          <w:p w14:paraId="2556D460" w14:textId="77777777" w:rsidR="001F6893" w:rsidRPr="004046EF" w:rsidRDefault="001F6893" w:rsidP="004046EF">
            <w:r w:rsidRPr="004046EF">
              <w:t>7.618481</w:t>
            </w:r>
          </w:p>
        </w:tc>
        <w:tc>
          <w:tcPr>
            <w:tcW w:w="1133" w:type="dxa"/>
            <w:noWrap/>
            <w:hideMark/>
          </w:tcPr>
          <w:p w14:paraId="0F1E3D6C" w14:textId="77777777" w:rsidR="001F6893" w:rsidRPr="004046EF" w:rsidRDefault="001F6893" w:rsidP="004046EF">
            <w:r w:rsidRPr="004046EF">
              <w:t>4.11658</w:t>
            </w:r>
          </w:p>
        </w:tc>
      </w:tr>
      <w:tr w:rsidR="001F6893" w:rsidRPr="004046EF" w14:paraId="167DBFFF" w14:textId="77777777" w:rsidTr="00B003E2">
        <w:trPr>
          <w:trHeight w:val="246"/>
        </w:trPr>
        <w:tc>
          <w:tcPr>
            <w:tcW w:w="1133" w:type="dxa"/>
            <w:vMerge/>
          </w:tcPr>
          <w:p w14:paraId="7EEB36CB" w14:textId="77777777" w:rsidR="001F6893" w:rsidRPr="004046EF" w:rsidRDefault="001F6893" w:rsidP="004046EF"/>
        </w:tc>
        <w:tc>
          <w:tcPr>
            <w:tcW w:w="1133" w:type="dxa"/>
            <w:noWrap/>
            <w:hideMark/>
          </w:tcPr>
          <w:p w14:paraId="71CB445E" w14:textId="253F0D3A" w:rsidR="001F6893" w:rsidRPr="004046EF" w:rsidRDefault="001F6893" w:rsidP="004046EF">
            <w:r w:rsidRPr="004046EF">
              <w:t>4.372585</w:t>
            </w:r>
          </w:p>
        </w:tc>
        <w:tc>
          <w:tcPr>
            <w:tcW w:w="1133" w:type="dxa"/>
            <w:noWrap/>
            <w:hideMark/>
          </w:tcPr>
          <w:p w14:paraId="1E0AAE41" w14:textId="77777777" w:rsidR="001F6893" w:rsidRPr="004046EF" w:rsidRDefault="001F6893" w:rsidP="004046EF">
            <w:r w:rsidRPr="004046EF">
              <w:t>6.394495</w:t>
            </w:r>
          </w:p>
        </w:tc>
        <w:tc>
          <w:tcPr>
            <w:tcW w:w="1133" w:type="dxa"/>
            <w:noWrap/>
            <w:hideMark/>
          </w:tcPr>
          <w:p w14:paraId="1ACBC0DE" w14:textId="77777777" w:rsidR="001F6893" w:rsidRPr="004046EF" w:rsidRDefault="001F6893" w:rsidP="004046EF">
            <w:r w:rsidRPr="004046EF">
              <w:t>2.216457</w:t>
            </w:r>
          </w:p>
        </w:tc>
        <w:tc>
          <w:tcPr>
            <w:tcW w:w="1133" w:type="dxa"/>
            <w:noWrap/>
            <w:hideMark/>
          </w:tcPr>
          <w:p w14:paraId="15B2C28B" w14:textId="77777777" w:rsidR="001F6893" w:rsidRPr="004046EF" w:rsidRDefault="001F6893" w:rsidP="004046EF">
            <w:r w:rsidRPr="004046EF">
              <w:t>2.758618</w:t>
            </w:r>
          </w:p>
        </w:tc>
        <w:tc>
          <w:tcPr>
            <w:tcW w:w="1133" w:type="dxa"/>
            <w:noWrap/>
            <w:hideMark/>
          </w:tcPr>
          <w:p w14:paraId="05DE0353" w14:textId="77777777" w:rsidR="001F6893" w:rsidRPr="004046EF" w:rsidRDefault="001F6893" w:rsidP="004046EF">
            <w:r w:rsidRPr="004046EF">
              <w:t>3.496835</w:t>
            </w:r>
          </w:p>
        </w:tc>
        <w:tc>
          <w:tcPr>
            <w:tcW w:w="1133" w:type="dxa"/>
            <w:noWrap/>
            <w:hideMark/>
          </w:tcPr>
          <w:p w14:paraId="31323CCD" w14:textId="77777777" w:rsidR="001F6893" w:rsidRPr="004046EF" w:rsidRDefault="001F6893" w:rsidP="004046EF">
            <w:r w:rsidRPr="004046EF">
              <w:t>4.551798</w:t>
            </w:r>
          </w:p>
        </w:tc>
        <w:tc>
          <w:tcPr>
            <w:tcW w:w="1133" w:type="dxa"/>
            <w:noWrap/>
            <w:hideMark/>
          </w:tcPr>
          <w:p w14:paraId="6F536068" w14:textId="77777777" w:rsidR="001F6893" w:rsidRPr="004046EF" w:rsidRDefault="001F6893" w:rsidP="004046EF">
            <w:r w:rsidRPr="004046EF">
              <w:t>2.835121</w:t>
            </w:r>
          </w:p>
        </w:tc>
        <w:tc>
          <w:tcPr>
            <w:tcW w:w="1133" w:type="dxa"/>
            <w:noWrap/>
            <w:hideMark/>
          </w:tcPr>
          <w:p w14:paraId="6CA6711C" w14:textId="77777777" w:rsidR="001F6893" w:rsidRPr="004046EF" w:rsidRDefault="001F6893" w:rsidP="004046EF">
            <w:r w:rsidRPr="004046EF">
              <w:t>2.684245</w:t>
            </w:r>
          </w:p>
        </w:tc>
        <w:tc>
          <w:tcPr>
            <w:tcW w:w="1133" w:type="dxa"/>
            <w:noWrap/>
            <w:hideMark/>
          </w:tcPr>
          <w:p w14:paraId="484E3EC6" w14:textId="77777777" w:rsidR="001F6893" w:rsidRPr="004046EF" w:rsidRDefault="001F6893" w:rsidP="004046EF">
            <w:r w:rsidRPr="004046EF">
              <w:t>3.399676</w:t>
            </w:r>
          </w:p>
        </w:tc>
        <w:tc>
          <w:tcPr>
            <w:tcW w:w="1133" w:type="dxa"/>
            <w:noWrap/>
            <w:hideMark/>
          </w:tcPr>
          <w:p w14:paraId="7CCB18A7" w14:textId="77777777" w:rsidR="001F6893" w:rsidRPr="004046EF" w:rsidRDefault="001F6893" w:rsidP="004046EF">
            <w:r w:rsidRPr="004046EF">
              <w:t>2.324835</w:t>
            </w:r>
          </w:p>
        </w:tc>
      </w:tr>
      <w:tr w:rsidR="001F6893" w:rsidRPr="004046EF" w14:paraId="3A0E07F3" w14:textId="77777777" w:rsidTr="00B003E2">
        <w:trPr>
          <w:trHeight w:val="246"/>
        </w:trPr>
        <w:tc>
          <w:tcPr>
            <w:tcW w:w="1133" w:type="dxa"/>
            <w:vMerge/>
          </w:tcPr>
          <w:p w14:paraId="03648107" w14:textId="77777777" w:rsidR="001F6893" w:rsidRPr="004046EF" w:rsidRDefault="001F6893" w:rsidP="004046EF"/>
        </w:tc>
        <w:tc>
          <w:tcPr>
            <w:tcW w:w="1133" w:type="dxa"/>
            <w:noWrap/>
            <w:hideMark/>
          </w:tcPr>
          <w:p w14:paraId="713B60E4" w14:textId="20A209F3" w:rsidR="001F6893" w:rsidRPr="004046EF" w:rsidRDefault="001F6893" w:rsidP="004046EF">
            <w:r w:rsidRPr="004046EF">
              <w:t>2.215025</w:t>
            </w:r>
          </w:p>
        </w:tc>
        <w:tc>
          <w:tcPr>
            <w:tcW w:w="1133" w:type="dxa"/>
            <w:noWrap/>
            <w:hideMark/>
          </w:tcPr>
          <w:p w14:paraId="0E010111" w14:textId="77777777" w:rsidR="001F6893" w:rsidRPr="004046EF" w:rsidRDefault="001F6893" w:rsidP="004046EF">
            <w:r w:rsidRPr="004046EF">
              <w:t>6.994962</w:t>
            </w:r>
          </w:p>
        </w:tc>
        <w:tc>
          <w:tcPr>
            <w:tcW w:w="1133" w:type="dxa"/>
            <w:noWrap/>
            <w:hideMark/>
          </w:tcPr>
          <w:p w14:paraId="5792B4ED" w14:textId="77777777" w:rsidR="001F6893" w:rsidRPr="004046EF" w:rsidRDefault="001F6893" w:rsidP="004046EF">
            <w:r w:rsidRPr="004046EF">
              <w:t>2.293773</w:t>
            </w:r>
          </w:p>
        </w:tc>
        <w:tc>
          <w:tcPr>
            <w:tcW w:w="1133" w:type="dxa"/>
            <w:noWrap/>
            <w:hideMark/>
          </w:tcPr>
          <w:p w14:paraId="3233DA70" w14:textId="77777777" w:rsidR="001F6893" w:rsidRPr="004046EF" w:rsidRDefault="001F6893" w:rsidP="004046EF">
            <w:r w:rsidRPr="004046EF">
              <w:t>2.643011</w:t>
            </w:r>
          </w:p>
        </w:tc>
        <w:tc>
          <w:tcPr>
            <w:tcW w:w="1133" w:type="dxa"/>
            <w:noWrap/>
            <w:hideMark/>
          </w:tcPr>
          <w:p w14:paraId="0A4FDB93" w14:textId="77777777" w:rsidR="001F6893" w:rsidRPr="004046EF" w:rsidRDefault="001F6893" w:rsidP="004046EF">
            <w:r w:rsidRPr="004046EF">
              <w:t>2.40669</w:t>
            </w:r>
          </w:p>
        </w:tc>
        <w:tc>
          <w:tcPr>
            <w:tcW w:w="1133" w:type="dxa"/>
            <w:noWrap/>
            <w:hideMark/>
          </w:tcPr>
          <w:p w14:paraId="34A7448F" w14:textId="77777777" w:rsidR="001F6893" w:rsidRPr="004046EF" w:rsidRDefault="001F6893" w:rsidP="004046EF">
            <w:r w:rsidRPr="004046EF">
              <w:t>5.827773</w:t>
            </w:r>
          </w:p>
        </w:tc>
        <w:tc>
          <w:tcPr>
            <w:tcW w:w="1133" w:type="dxa"/>
            <w:noWrap/>
            <w:hideMark/>
          </w:tcPr>
          <w:p w14:paraId="0FFDF798" w14:textId="77777777" w:rsidR="001F6893" w:rsidRPr="004046EF" w:rsidRDefault="001F6893" w:rsidP="004046EF">
            <w:r w:rsidRPr="004046EF">
              <w:t>2.840869</w:t>
            </w:r>
          </w:p>
        </w:tc>
        <w:tc>
          <w:tcPr>
            <w:tcW w:w="1133" w:type="dxa"/>
            <w:noWrap/>
            <w:hideMark/>
          </w:tcPr>
          <w:p w14:paraId="1D104D4D" w14:textId="77777777" w:rsidR="001F6893" w:rsidRPr="004046EF" w:rsidRDefault="001F6893" w:rsidP="004046EF">
            <w:r w:rsidRPr="004046EF">
              <w:t>2.590497</w:t>
            </w:r>
          </w:p>
        </w:tc>
        <w:tc>
          <w:tcPr>
            <w:tcW w:w="1133" w:type="dxa"/>
            <w:noWrap/>
            <w:hideMark/>
          </w:tcPr>
          <w:p w14:paraId="1572369A" w14:textId="77777777" w:rsidR="001F6893" w:rsidRPr="004046EF" w:rsidRDefault="001F6893" w:rsidP="004046EF">
            <w:r w:rsidRPr="004046EF">
              <w:t>2.883383</w:t>
            </w:r>
          </w:p>
        </w:tc>
        <w:tc>
          <w:tcPr>
            <w:tcW w:w="1133" w:type="dxa"/>
            <w:noWrap/>
            <w:hideMark/>
          </w:tcPr>
          <w:p w14:paraId="59A56B30" w14:textId="77777777" w:rsidR="001F6893" w:rsidRPr="004046EF" w:rsidRDefault="001F6893" w:rsidP="004046EF">
            <w:r w:rsidRPr="004046EF">
              <w:t>7.156621</w:t>
            </w:r>
          </w:p>
        </w:tc>
      </w:tr>
      <w:tr w:rsidR="001F6893" w:rsidRPr="004046EF" w14:paraId="7423D410" w14:textId="77777777" w:rsidTr="00B003E2">
        <w:trPr>
          <w:trHeight w:val="246"/>
        </w:trPr>
        <w:tc>
          <w:tcPr>
            <w:tcW w:w="1133" w:type="dxa"/>
            <w:vMerge/>
          </w:tcPr>
          <w:p w14:paraId="16ACAF3D" w14:textId="77777777" w:rsidR="001F6893" w:rsidRPr="004046EF" w:rsidRDefault="001F6893" w:rsidP="004046EF"/>
        </w:tc>
        <w:tc>
          <w:tcPr>
            <w:tcW w:w="1133" w:type="dxa"/>
            <w:noWrap/>
            <w:hideMark/>
          </w:tcPr>
          <w:p w14:paraId="4753C440" w14:textId="41B6A38A" w:rsidR="001F6893" w:rsidRPr="004046EF" w:rsidRDefault="001F6893" w:rsidP="004046EF">
            <w:r w:rsidRPr="004046EF">
              <w:t>4.824055</w:t>
            </w:r>
          </w:p>
        </w:tc>
        <w:tc>
          <w:tcPr>
            <w:tcW w:w="1133" w:type="dxa"/>
            <w:noWrap/>
            <w:hideMark/>
          </w:tcPr>
          <w:p w14:paraId="739CB652" w14:textId="77777777" w:rsidR="001F6893" w:rsidRPr="004046EF" w:rsidRDefault="001F6893" w:rsidP="004046EF">
            <w:r w:rsidRPr="004046EF">
              <w:t>2.954028</w:t>
            </w:r>
          </w:p>
        </w:tc>
        <w:tc>
          <w:tcPr>
            <w:tcW w:w="1133" w:type="dxa"/>
            <w:noWrap/>
            <w:hideMark/>
          </w:tcPr>
          <w:p w14:paraId="5E0B5748" w14:textId="77777777" w:rsidR="001F6893" w:rsidRPr="004046EF" w:rsidRDefault="001F6893" w:rsidP="004046EF">
            <w:r w:rsidRPr="004046EF">
              <w:t>6.703593</w:t>
            </w:r>
          </w:p>
        </w:tc>
        <w:tc>
          <w:tcPr>
            <w:tcW w:w="1133" w:type="dxa"/>
            <w:noWrap/>
            <w:hideMark/>
          </w:tcPr>
          <w:p w14:paraId="742049C8" w14:textId="77777777" w:rsidR="001F6893" w:rsidRPr="004046EF" w:rsidRDefault="001F6893" w:rsidP="004046EF">
            <w:r w:rsidRPr="004046EF">
              <w:t>2.954469</w:t>
            </w:r>
          </w:p>
        </w:tc>
        <w:tc>
          <w:tcPr>
            <w:tcW w:w="1133" w:type="dxa"/>
            <w:noWrap/>
            <w:hideMark/>
          </w:tcPr>
          <w:p w14:paraId="15BB7BB0" w14:textId="77777777" w:rsidR="001F6893" w:rsidRPr="004046EF" w:rsidRDefault="001F6893" w:rsidP="004046EF">
            <w:r w:rsidRPr="004046EF">
              <w:t>6.882535</w:t>
            </w:r>
          </w:p>
        </w:tc>
        <w:tc>
          <w:tcPr>
            <w:tcW w:w="1133" w:type="dxa"/>
            <w:noWrap/>
            <w:hideMark/>
          </w:tcPr>
          <w:p w14:paraId="5484D67E" w14:textId="77777777" w:rsidR="001F6893" w:rsidRPr="004046EF" w:rsidRDefault="001F6893" w:rsidP="004046EF">
            <w:r w:rsidRPr="004046EF">
              <w:t>2.816632</w:t>
            </w:r>
          </w:p>
        </w:tc>
        <w:tc>
          <w:tcPr>
            <w:tcW w:w="1133" w:type="dxa"/>
            <w:noWrap/>
            <w:hideMark/>
          </w:tcPr>
          <w:p w14:paraId="07258B86" w14:textId="77777777" w:rsidR="001F6893" w:rsidRPr="004046EF" w:rsidRDefault="001F6893" w:rsidP="004046EF">
            <w:r w:rsidRPr="004046EF">
              <w:t>2.436429</w:t>
            </w:r>
          </w:p>
        </w:tc>
        <w:tc>
          <w:tcPr>
            <w:tcW w:w="1133" w:type="dxa"/>
            <w:noWrap/>
            <w:hideMark/>
          </w:tcPr>
          <w:p w14:paraId="46664ECC" w14:textId="77777777" w:rsidR="001F6893" w:rsidRPr="004046EF" w:rsidRDefault="001F6893" w:rsidP="004046EF">
            <w:r w:rsidRPr="004046EF">
              <w:t>3.630659</w:t>
            </w:r>
          </w:p>
        </w:tc>
        <w:tc>
          <w:tcPr>
            <w:tcW w:w="1133" w:type="dxa"/>
            <w:noWrap/>
            <w:hideMark/>
          </w:tcPr>
          <w:p w14:paraId="5DE9CE03" w14:textId="77777777" w:rsidR="001F6893" w:rsidRPr="004046EF" w:rsidRDefault="001F6893" w:rsidP="004046EF">
            <w:r w:rsidRPr="004046EF">
              <w:t>2.657426</w:t>
            </w:r>
          </w:p>
        </w:tc>
        <w:tc>
          <w:tcPr>
            <w:tcW w:w="1133" w:type="dxa"/>
            <w:noWrap/>
            <w:hideMark/>
          </w:tcPr>
          <w:p w14:paraId="6D912420" w14:textId="77777777" w:rsidR="001F6893" w:rsidRPr="004046EF" w:rsidRDefault="001F6893" w:rsidP="004046EF">
            <w:r w:rsidRPr="004046EF">
              <w:t>2.540885</w:t>
            </w:r>
          </w:p>
        </w:tc>
      </w:tr>
      <w:tr w:rsidR="001F6893" w:rsidRPr="004046EF" w14:paraId="52AAA913" w14:textId="77777777" w:rsidTr="00B003E2">
        <w:trPr>
          <w:trHeight w:val="246"/>
        </w:trPr>
        <w:tc>
          <w:tcPr>
            <w:tcW w:w="1133" w:type="dxa"/>
            <w:vMerge/>
          </w:tcPr>
          <w:p w14:paraId="0F787657" w14:textId="77777777" w:rsidR="001F6893" w:rsidRPr="004046EF" w:rsidRDefault="001F6893" w:rsidP="004046EF"/>
        </w:tc>
        <w:tc>
          <w:tcPr>
            <w:tcW w:w="1133" w:type="dxa"/>
            <w:noWrap/>
            <w:hideMark/>
          </w:tcPr>
          <w:p w14:paraId="1D8B4E25" w14:textId="79CB8349" w:rsidR="001F6893" w:rsidRPr="004046EF" w:rsidRDefault="001F6893" w:rsidP="004046EF">
            <w:r w:rsidRPr="004046EF">
              <w:t>2.484757</w:t>
            </w:r>
          </w:p>
        </w:tc>
        <w:tc>
          <w:tcPr>
            <w:tcW w:w="1133" w:type="dxa"/>
            <w:noWrap/>
            <w:hideMark/>
          </w:tcPr>
          <w:p w14:paraId="04419D50" w14:textId="77777777" w:rsidR="001F6893" w:rsidRPr="004046EF" w:rsidRDefault="001F6893" w:rsidP="004046EF">
            <w:r w:rsidRPr="004046EF">
              <w:t>2.169813</w:t>
            </w:r>
          </w:p>
        </w:tc>
        <w:tc>
          <w:tcPr>
            <w:tcW w:w="1133" w:type="dxa"/>
            <w:noWrap/>
            <w:hideMark/>
          </w:tcPr>
          <w:p w14:paraId="643CBE8E" w14:textId="77777777" w:rsidR="001F6893" w:rsidRPr="004046EF" w:rsidRDefault="001F6893" w:rsidP="004046EF">
            <w:r w:rsidRPr="004046EF">
              <w:t>6.365845</w:t>
            </w:r>
          </w:p>
        </w:tc>
        <w:tc>
          <w:tcPr>
            <w:tcW w:w="1133" w:type="dxa"/>
            <w:noWrap/>
            <w:hideMark/>
          </w:tcPr>
          <w:p w14:paraId="09674C25" w14:textId="77777777" w:rsidR="001F6893" w:rsidRPr="004046EF" w:rsidRDefault="001F6893" w:rsidP="004046EF">
            <w:r w:rsidRPr="004046EF">
              <w:t>2.702546</w:t>
            </w:r>
          </w:p>
        </w:tc>
        <w:tc>
          <w:tcPr>
            <w:tcW w:w="1133" w:type="dxa"/>
            <w:noWrap/>
            <w:hideMark/>
          </w:tcPr>
          <w:p w14:paraId="5AE0D2E6" w14:textId="77777777" w:rsidR="001F6893" w:rsidRPr="004046EF" w:rsidRDefault="001F6893" w:rsidP="004046EF">
            <w:r w:rsidRPr="004046EF">
              <w:t>3.435865</w:t>
            </w:r>
          </w:p>
        </w:tc>
        <w:tc>
          <w:tcPr>
            <w:tcW w:w="1133" w:type="dxa"/>
            <w:noWrap/>
            <w:hideMark/>
          </w:tcPr>
          <w:p w14:paraId="7E07A8E1" w14:textId="77777777" w:rsidR="001F6893" w:rsidRPr="004046EF" w:rsidRDefault="001F6893" w:rsidP="004046EF">
            <w:r w:rsidRPr="004046EF">
              <w:t>4.844194</w:t>
            </w:r>
          </w:p>
        </w:tc>
        <w:tc>
          <w:tcPr>
            <w:tcW w:w="1133" w:type="dxa"/>
            <w:noWrap/>
            <w:hideMark/>
          </w:tcPr>
          <w:p w14:paraId="06E6AC17" w14:textId="77777777" w:rsidR="001F6893" w:rsidRPr="004046EF" w:rsidRDefault="001F6893" w:rsidP="004046EF">
            <w:r w:rsidRPr="004046EF">
              <w:t>6.753344</w:t>
            </w:r>
          </w:p>
        </w:tc>
        <w:tc>
          <w:tcPr>
            <w:tcW w:w="1133" w:type="dxa"/>
            <w:noWrap/>
            <w:hideMark/>
          </w:tcPr>
          <w:p w14:paraId="5A6494A4" w14:textId="77777777" w:rsidR="001F6893" w:rsidRPr="004046EF" w:rsidRDefault="001F6893" w:rsidP="004046EF">
            <w:r w:rsidRPr="004046EF">
              <w:t>2.811427</w:t>
            </w:r>
          </w:p>
        </w:tc>
        <w:tc>
          <w:tcPr>
            <w:tcW w:w="1133" w:type="dxa"/>
            <w:noWrap/>
            <w:hideMark/>
          </w:tcPr>
          <w:p w14:paraId="5FA750CF" w14:textId="77777777" w:rsidR="001F6893" w:rsidRPr="004046EF" w:rsidRDefault="001F6893" w:rsidP="004046EF">
            <w:r w:rsidRPr="004046EF">
              <w:t>2.902904</w:t>
            </w:r>
          </w:p>
        </w:tc>
        <w:tc>
          <w:tcPr>
            <w:tcW w:w="1133" w:type="dxa"/>
            <w:noWrap/>
            <w:hideMark/>
          </w:tcPr>
          <w:p w14:paraId="30D4115B" w14:textId="77777777" w:rsidR="001F6893" w:rsidRPr="004046EF" w:rsidRDefault="001F6893" w:rsidP="004046EF">
            <w:r w:rsidRPr="004046EF">
              <w:t>2.322986</w:t>
            </w:r>
          </w:p>
        </w:tc>
      </w:tr>
      <w:tr w:rsidR="001F6893" w:rsidRPr="004046EF" w14:paraId="616D2101" w14:textId="77777777" w:rsidTr="00B003E2">
        <w:trPr>
          <w:trHeight w:val="246"/>
        </w:trPr>
        <w:tc>
          <w:tcPr>
            <w:tcW w:w="1133" w:type="dxa"/>
            <w:vMerge/>
          </w:tcPr>
          <w:p w14:paraId="67E49B5D" w14:textId="77777777" w:rsidR="001F6893" w:rsidRPr="004046EF" w:rsidRDefault="001F6893" w:rsidP="004046EF"/>
        </w:tc>
        <w:tc>
          <w:tcPr>
            <w:tcW w:w="1133" w:type="dxa"/>
            <w:noWrap/>
            <w:hideMark/>
          </w:tcPr>
          <w:p w14:paraId="78250FA5" w14:textId="1B60B3F6" w:rsidR="001F6893" w:rsidRPr="004046EF" w:rsidRDefault="001F6893" w:rsidP="004046EF">
            <w:r w:rsidRPr="004046EF">
              <w:t>6.590677</w:t>
            </w:r>
          </w:p>
        </w:tc>
        <w:tc>
          <w:tcPr>
            <w:tcW w:w="1133" w:type="dxa"/>
            <w:noWrap/>
            <w:hideMark/>
          </w:tcPr>
          <w:p w14:paraId="40D633AA" w14:textId="77777777" w:rsidR="001F6893" w:rsidRPr="004046EF" w:rsidRDefault="001F6893" w:rsidP="004046EF">
            <w:r w:rsidRPr="004046EF">
              <w:t>2.213652</w:t>
            </w:r>
          </w:p>
        </w:tc>
        <w:tc>
          <w:tcPr>
            <w:tcW w:w="1133" w:type="dxa"/>
            <w:noWrap/>
            <w:hideMark/>
          </w:tcPr>
          <w:p w14:paraId="7488CB02" w14:textId="77777777" w:rsidR="001F6893" w:rsidRPr="004046EF" w:rsidRDefault="001F6893" w:rsidP="004046EF">
            <w:r w:rsidRPr="004046EF">
              <w:t>7.392581</w:t>
            </w:r>
          </w:p>
        </w:tc>
        <w:tc>
          <w:tcPr>
            <w:tcW w:w="1133" w:type="dxa"/>
            <w:noWrap/>
            <w:hideMark/>
          </w:tcPr>
          <w:p w14:paraId="3EE10C27" w14:textId="77777777" w:rsidR="001F6893" w:rsidRPr="004046EF" w:rsidRDefault="001F6893" w:rsidP="004046EF">
            <w:r w:rsidRPr="004046EF">
              <w:t>2.504734</w:t>
            </w:r>
          </w:p>
        </w:tc>
        <w:tc>
          <w:tcPr>
            <w:tcW w:w="1133" w:type="dxa"/>
            <w:noWrap/>
            <w:hideMark/>
          </w:tcPr>
          <w:p w14:paraId="5A9C1AE5" w14:textId="77777777" w:rsidR="001F6893" w:rsidRPr="004046EF" w:rsidRDefault="001F6893" w:rsidP="004046EF">
            <w:r w:rsidRPr="004046EF">
              <w:t>6.337972</w:t>
            </w:r>
          </w:p>
        </w:tc>
        <w:tc>
          <w:tcPr>
            <w:tcW w:w="1133" w:type="dxa"/>
            <w:noWrap/>
            <w:hideMark/>
          </w:tcPr>
          <w:p w14:paraId="31C09E28" w14:textId="77777777" w:rsidR="001F6893" w:rsidRPr="004046EF" w:rsidRDefault="001F6893" w:rsidP="004046EF">
            <w:r w:rsidRPr="004046EF">
              <w:t>2.79669</w:t>
            </w:r>
          </w:p>
        </w:tc>
        <w:tc>
          <w:tcPr>
            <w:tcW w:w="1133" w:type="dxa"/>
            <w:noWrap/>
            <w:hideMark/>
          </w:tcPr>
          <w:p w14:paraId="45802BA3" w14:textId="77777777" w:rsidR="001F6893" w:rsidRPr="004046EF" w:rsidRDefault="001F6893" w:rsidP="004046EF">
            <w:r w:rsidRPr="004046EF">
              <w:t>3.162911</w:t>
            </w:r>
          </w:p>
        </w:tc>
        <w:tc>
          <w:tcPr>
            <w:tcW w:w="1133" w:type="dxa"/>
            <w:noWrap/>
            <w:hideMark/>
          </w:tcPr>
          <w:p w14:paraId="6116F483" w14:textId="77777777" w:rsidR="001F6893" w:rsidRPr="004046EF" w:rsidRDefault="001F6893" w:rsidP="004046EF">
            <w:r w:rsidRPr="004046EF">
              <w:t>2.670018</w:t>
            </w:r>
          </w:p>
        </w:tc>
        <w:tc>
          <w:tcPr>
            <w:tcW w:w="1133" w:type="dxa"/>
            <w:noWrap/>
            <w:hideMark/>
          </w:tcPr>
          <w:p w14:paraId="48AF3FCC" w14:textId="77777777" w:rsidR="001F6893" w:rsidRPr="004046EF" w:rsidRDefault="001F6893" w:rsidP="004046EF">
            <w:r w:rsidRPr="004046EF">
              <w:t>3.341148</w:t>
            </w:r>
          </w:p>
        </w:tc>
        <w:tc>
          <w:tcPr>
            <w:tcW w:w="1133" w:type="dxa"/>
            <w:noWrap/>
            <w:hideMark/>
          </w:tcPr>
          <w:p w14:paraId="062F58C5" w14:textId="77777777" w:rsidR="001F6893" w:rsidRPr="004046EF" w:rsidRDefault="001F6893" w:rsidP="004046EF">
            <w:r w:rsidRPr="004046EF">
              <w:t>2.818651</w:t>
            </w:r>
          </w:p>
        </w:tc>
      </w:tr>
      <w:tr w:rsidR="001F6893" w:rsidRPr="004046EF" w14:paraId="3644911F" w14:textId="77777777" w:rsidTr="00B003E2">
        <w:trPr>
          <w:trHeight w:val="246"/>
        </w:trPr>
        <w:tc>
          <w:tcPr>
            <w:tcW w:w="1133" w:type="dxa"/>
            <w:vMerge/>
          </w:tcPr>
          <w:p w14:paraId="6D7FAE54" w14:textId="77777777" w:rsidR="001F6893" w:rsidRPr="004046EF" w:rsidRDefault="001F6893" w:rsidP="004046EF"/>
        </w:tc>
        <w:tc>
          <w:tcPr>
            <w:tcW w:w="1133" w:type="dxa"/>
            <w:noWrap/>
            <w:hideMark/>
          </w:tcPr>
          <w:p w14:paraId="32982058" w14:textId="48292510" w:rsidR="001F6893" w:rsidRPr="004046EF" w:rsidRDefault="001F6893" w:rsidP="004046EF">
            <w:r w:rsidRPr="004046EF">
              <w:t>6.872279</w:t>
            </w:r>
          </w:p>
        </w:tc>
        <w:tc>
          <w:tcPr>
            <w:tcW w:w="1133" w:type="dxa"/>
            <w:noWrap/>
            <w:hideMark/>
          </w:tcPr>
          <w:p w14:paraId="111DA8E9" w14:textId="77777777" w:rsidR="001F6893" w:rsidRPr="004046EF" w:rsidRDefault="001F6893" w:rsidP="004046EF">
            <w:r w:rsidRPr="004046EF">
              <w:t>2.637137</w:t>
            </w:r>
          </w:p>
        </w:tc>
        <w:tc>
          <w:tcPr>
            <w:tcW w:w="1133" w:type="dxa"/>
            <w:noWrap/>
            <w:hideMark/>
          </w:tcPr>
          <w:p w14:paraId="39E5BD6C" w14:textId="77777777" w:rsidR="001F6893" w:rsidRPr="004046EF" w:rsidRDefault="001F6893" w:rsidP="004046EF">
            <w:r w:rsidRPr="004046EF">
              <w:t>2.673112</w:t>
            </w:r>
          </w:p>
        </w:tc>
        <w:tc>
          <w:tcPr>
            <w:tcW w:w="1133" w:type="dxa"/>
            <w:noWrap/>
            <w:hideMark/>
          </w:tcPr>
          <w:p w14:paraId="3DA0BCB7" w14:textId="77777777" w:rsidR="001F6893" w:rsidRPr="004046EF" w:rsidRDefault="001F6893" w:rsidP="004046EF">
            <w:r w:rsidRPr="004046EF">
              <w:t>2.600543</w:t>
            </w:r>
          </w:p>
        </w:tc>
        <w:tc>
          <w:tcPr>
            <w:tcW w:w="1133" w:type="dxa"/>
            <w:noWrap/>
            <w:hideMark/>
          </w:tcPr>
          <w:p w14:paraId="5A748235" w14:textId="77777777" w:rsidR="001F6893" w:rsidRPr="004046EF" w:rsidRDefault="001F6893" w:rsidP="004046EF">
            <w:r w:rsidRPr="004046EF">
              <w:t>6.200746</w:t>
            </w:r>
          </w:p>
        </w:tc>
        <w:tc>
          <w:tcPr>
            <w:tcW w:w="1133" w:type="dxa"/>
            <w:noWrap/>
            <w:hideMark/>
          </w:tcPr>
          <w:p w14:paraId="42B42144" w14:textId="77777777" w:rsidR="001F6893" w:rsidRPr="004046EF" w:rsidRDefault="001F6893" w:rsidP="004046EF">
            <w:r w:rsidRPr="004046EF">
              <w:t>2.358182</w:t>
            </w:r>
          </w:p>
        </w:tc>
        <w:tc>
          <w:tcPr>
            <w:tcW w:w="1133" w:type="dxa"/>
            <w:noWrap/>
            <w:hideMark/>
          </w:tcPr>
          <w:p w14:paraId="136D0AC4" w14:textId="77777777" w:rsidR="001F6893" w:rsidRPr="004046EF" w:rsidRDefault="001F6893" w:rsidP="004046EF">
            <w:r w:rsidRPr="004046EF">
              <w:t>3.151459</w:t>
            </w:r>
          </w:p>
        </w:tc>
        <w:tc>
          <w:tcPr>
            <w:tcW w:w="1133" w:type="dxa"/>
            <w:noWrap/>
            <w:hideMark/>
          </w:tcPr>
          <w:p w14:paraId="5942CB9B" w14:textId="77777777" w:rsidR="001F6893" w:rsidRPr="004046EF" w:rsidRDefault="001F6893" w:rsidP="004046EF">
            <w:r w:rsidRPr="004046EF">
              <w:t>2.701559</w:t>
            </w:r>
          </w:p>
        </w:tc>
        <w:tc>
          <w:tcPr>
            <w:tcW w:w="1133" w:type="dxa"/>
            <w:noWrap/>
            <w:hideMark/>
          </w:tcPr>
          <w:p w14:paraId="7289E14E" w14:textId="77777777" w:rsidR="001F6893" w:rsidRPr="004046EF" w:rsidRDefault="001F6893" w:rsidP="004046EF">
            <w:r w:rsidRPr="004046EF">
              <w:t>3.140091</w:t>
            </w:r>
          </w:p>
        </w:tc>
        <w:tc>
          <w:tcPr>
            <w:tcW w:w="1133" w:type="dxa"/>
            <w:noWrap/>
            <w:hideMark/>
          </w:tcPr>
          <w:p w14:paraId="2E957209" w14:textId="77777777" w:rsidR="001F6893" w:rsidRPr="004046EF" w:rsidRDefault="001F6893" w:rsidP="004046EF">
            <w:r w:rsidRPr="004046EF">
              <w:t>3.113012</w:t>
            </w:r>
          </w:p>
        </w:tc>
      </w:tr>
      <w:tr w:rsidR="001F6893" w:rsidRPr="004046EF" w14:paraId="63A69C5B" w14:textId="77777777" w:rsidTr="00B003E2">
        <w:trPr>
          <w:trHeight w:val="246"/>
        </w:trPr>
        <w:tc>
          <w:tcPr>
            <w:tcW w:w="1133" w:type="dxa"/>
            <w:vMerge/>
          </w:tcPr>
          <w:p w14:paraId="4993B876" w14:textId="77777777" w:rsidR="001F6893" w:rsidRPr="004046EF" w:rsidRDefault="001F6893" w:rsidP="004046EF"/>
        </w:tc>
        <w:tc>
          <w:tcPr>
            <w:tcW w:w="1133" w:type="dxa"/>
            <w:noWrap/>
            <w:hideMark/>
          </w:tcPr>
          <w:p w14:paraId="7F802188" w14:textId="564FAC59" w:rsidR="001F6893" w:rsidRPr="004046EF" w:rsidRDefault="001F6893" w:rsidP="004046EF">
            <w:r w:rsidRPr="004046EF">
              <w:t>2.891139</w:t>
            </w:r>
          </w:p>
        </w:tc>
        <w:tc>
          <w:tcPr>
            <w:tcW w:w="1133" w:type="dxa"/>
            <w:noWrap/>
            <w:hideMark/>
          </w:tcPr>
          <w:p w14:paraId="71936559" w14:textId="77777777" w:rsidR="001F6893" w:rsidRPr="004046EF" w:rsidRDefault="001F6893" w:rsidP="004046EF">
            <w:r w:rsidRPr="004046EF">
              <w:t>2.444129</w:t>
            </w:r>
          </w:p>
        </w:tc>
        <w:tc>
          <w:tcPr>
            <w:tcW w:w="1133" w:type="dxa"/>
            <w:noWrap/>
            <w:hideMark/>
          </w:tcPr>
          <w:p w14:paraId="3EA40CC8" w14:textId="77777777" w:rsidR="001F6893" w:rsidRPr="004046EF" w:rsidRDefault="001F6893" w:rsidP="004046EF">
            <w:r w:rsidRPr="004046EF">
              <w:t>2.262201</w:t>
            </w:r>
          </w:p>
        </w:tc>
        <w:tc>
          <w:tcPr>
            <w:tcW w:w="1133" w:type="dxa"/>
            <w:noWrap/>
            <w:hideMark/>
          </w:tcPr>
          <w:p w14:paraId="368B1B77" w14:textId="77777777" w:rsidR="001F6893" w:rsidRPr="004046EF" w:rsidRDefault="001F6893" w:rsidP="004046EF">
            <w:r w:rsidRPr="004046EF">
              <w:t>2.530835</w:t>
            </w:r>
          </w:p>
        </w:tc>
        <w:tc>
          <w:tcPr>
            <w:tcW w:w="1133" w:type="dxa"/>
            <w:noWrap/>
            <w:hideMark/>
          </w:tcPr>
          <w:p w14:paraId="11A970A9" w14:textId="77777777" w:rsidR="001F6893" w:rsidRPr="004046EF" w:rsidRDefault="001F6893" w:rsidP="004046EF">
            <w:r w:rsidRPr="004046EF">
              <w:t>3.155368</w:t>
            </w:r>
          </w:p>
        </w:tc>
        <w:tc>
          <w:tcPr>
            <w:tcW w:w="1133" w:type="dxa"/>
            <w:noWrap/>
            <w:hideMark/>
          </w:tcPr>
          <w:p w14:paraId="2C53C15D" w14:textId="77777777" w:rsidR="001F6893" w:rsidRPr="004046EF" w:rsidRDefault="001F6893" w:rsidP="004046EF">
            <w:r w:rsidRPr="004046EF">
              <w:t>2.715653</w:t>
            </w:r>
          </w:p>
        </w:tc>
        <w:tc>
          <w:tcPr>
            <w:tcW w:w="1133" w:type="dxa"/>
            <w:noWrap/>
            <w:hideMark/>
          </w:tcPr>
          <w:p w14:paraId="242DC894" w14:textId="77777777" w:rsidR="001F6893" w:rsidRPr="004046EF" w:rsidRDefault="001F6893" w:rsidP="004046EF">
            <w:r w:rsidRPr="004046EF">
              <w:t>3.147318</w:t>
            </w:r>
          </w:p>
        </w:tc>
        <w:tc>
          <w:tcPr>
            <w:tcW w:w="1133" w:type="dxa"/>
            <w:noWrap/>
            <w:hideMark/>
          </w:tcPr>
          <w:p w14:paraId="0B74ADA9" w14:textId="77777777" w:rsidR="001F6893" w:rsidRPr="004046EF" w:rsidRDefault="001F6893" w:rsidP="004046EF">
            <w:r w:rsidRPr="004046EF">
              <w:t>2.627268</w:t>
            </w:r>
          </w:p>
        </w:tc>
        <w:tc>
          <w:tcPr>
            <w:tcW w:w="1133" w:type="dxa"/>
            <w:noWrap/>
            <w:hideMark/>
          </w:tcPr>
          <w:p w14:paraId="1636E259" w14:textId="77777777" w:rsidR="001F6893" w:rsidRPr="004046EF" w:rsidRDefault="001F6893" w:rsidP="004046EF">
            <w:r w:rsidRPr="004046EF">
              <w:t>3.917894</w:t>
            </w:r>
          </w:p>
        </w:tc>
        <w:tc>
          <w:tcPr>
            <w:tcW w:w="1133" w:type="dxa"/>
            <w:noWrap/>
            <w:hideMark/>
          </w:tcPr>
          <w:p w14:paraId="52961B6A" w14:textId="77777777" w:rsidR="001F6893" w:rsidRPr="004046EF" w:rsidRDefault="001F6893" w:rsidP="004046EF">
            <w:r w:rsidRPr="004046EF">
              <w:t>3.364169</w:t>
            </w:r>
          </w:p>
        </w:tc>
      </w:tr>
      <w:tr w:rsidR="001F6893" w:rsidRPr="004046EF" w14:paraId="0C8BBD1C" w14:textId="77777777" w:rsidTr="00B003E2">
        <w:trPr>
          <w:trHeight w:val="246"/>
        </w:trPr>
        <w:tc>
          <w:tcPr>
            <w:tcW w:w="1133" w:type="dxa"/>
            <w:vMerge/>
          </w:tcPr>
          <w:p w14:paraId="16D30D7E" w14:textId="77777777" w:rsidR="001F6893" w:rsidRPr="004046EF" w:rsidRDefault="001F6893" w:rsidP="004046EF"/>
        </w:tc>
        <w:tc>
          <w:tcPr>
            <w:tcW w:w="1133" w:type="dxa"/>
            <w:noWrap/>
            <w:hideMark/>
          </w:tcPr>
          <w:p w14:paraId="09C929A7" w14:textId="43185072" w:rsidR="001F6893" w:rsidRPr="004046EF" w:rsidRDefault="001F6893" w:rsidP="004046EF">
            <w:r w:rsidRPr="004046EF">
              <w:t>2.864586</w:t>
            </w:r>
          </w:p>
        </w:tc>
        <w:tc>
          <w:tcPr>
            <w:tcW w:w="1133" w:type="dxa"/>
            <w:noWrap/>
            <w:hideMark/>
          </w:tcPr>
          <w:p w14:paraId="054F8FF0" w14:textId="77777777" w:rsidR="001F6893" w:rsidRPr="004046EF" w:rsidRDefault="001F6893" w:rsidP="004046EF">
            <w:r w:rsidRPr="004046EF">
              <w:t>6.963518</w:t>
            </w:r>
          </w:p>
        </w:tc>
        <w:tc>
          <w:tcPr>
            <w:tcW w:w="1133" w:type="dxa"/>
            <w:noWrap/>
            <w:hideMark/>
          </w:tcPr>
          <w:p w14:paraId="58519A5E" w14:textId="77777777" w:rsidR="001F6893" w:rsidRPr="004046EF" w:rsidRDefault="001F6893" w:rsidP="004046EF">
            <w:r w:rsidRPr="004046EF">
              <w:t>6.496215</w:t>
            </w:r>
          </w:p>
        </w:tc>
        <w:tc>
          <w:tcPr>
            <w:tcW w:w="1133" w:type="dxa"/>
            <w:noWrap/>
            <w:hideMark/>
          </w:tcPr>
          <w:p w14:paraId="4D9BDA1F" w14:textId="77777777" w:rsidR="001F6893" w:rsidRPr="004046EF" w:rsidRDefault="001F6893" w:rsidP="004046EF">
            <w:r w:rsidRPr="004046EF">
              <w:t>2.450075</w:t>
            </w:r>
          </w:p>
        </w:tc>
        <w:tc>
          <w:tcPr>
            <w:tcW w:w="1133" w:type="dxa"/>
            <w:noWrap/>
            <w:hideMark/>
          </w:tcPr>
          <w:p w14:paraId="6F0BA629" w14:textId="77777777" w:rsidR="001F6893" w:rsidRPr="004046EF" w:rsidRDefault="001F6893" w:rsidP="004046EF">
            <w:r w:rsidRPr="004046EF">
              <w:t>2.156459</w:t>
            </w:r>
          </w:p>
        </w:tc>
        <w:tc>
          <w:tcPr>
            <w:tcW w:w="1133" w:type="dxa"/>
            <w:noWrap/>
            <w:hideMark/>
          </w:tcPr>
          <w:p w14:paraId="2CF25700" w14:textId="77777777" w:rsidR="001F6893" w:rsidRPr="004046EF" w:rsidRDefault="001F6893" w:rsidP="004046EF">
            <w:r w:rsidRPr="004046EF">
              <w:t>2.728363</w:t>
            </w:r>
          </w:p>
        </w:tc>
        <w:tc>
          <w:tcPr>
            <w:tcW w:w="1133" w:type="dxa"/>
            <w:noWrap/>
            <w:hideMark/>
          </w:tcPr>
          <w:p w14:paraId="68006840" w14:textId="77777777" w:rsidR="001F6893" w:rsidRPr="004046EF" w:rsidRDefault="001F6893" w:rsidP="004046EF">
            <w:r w:rsidRPr="004046EF">
              <w:t>3.226092</w:t>
            </w:r>
          </w:p>
        </w:tc>
        <w:tc>
          <w:tcPr>
            <w:tcW w:w="1133" w:type="dxa"/>
            <w:noWrap/>
            <w:hideMark/>
          </w:tcPr>
          <w:p w14:paraId="72AC4380" w14:textId="77777777" w:rsidR="001F6893" w:rsidRPr="004046EF" w:rsidRDefault="001F6893" w:rsidP="004046EF">
            <w:r w:rsidRPr="004046EF">
              <w:t>2.384504</w:t>
            </w:r>
          </w:p>
        </w:tc>
        <w:tc>
          <w:tcPr>
            <w:tcW w:w="1133" w:type="dxa"/>
            <w:noWrap/>
            <w:hideMark/>
          </w:tcPr>
          <w:p w14:paraId="55A6870D" w14:textId="77777777" w:rsidR="001F6893" w:rsidRPr="004046EF" w:rsidRDefault="001F6893" w:rsidP="004046EF">
            <w:r w:rsidRPr="004046EF">
              <w:t>3.169569</w:t>
            </w:r>
          </w:p>
        </w:tc>
        <w:tc>
          <w:tcPr>
            <w:tcW w:w="1133" w:type="dxa"/>
            <w:noWrap/>
            <w:hideMark/>
          </w:tcPr>
          <w:p w14:paraId="7097D9CF" w14:textId="77777777" w:rsidR="001F6893" w:rsidRPr="004046EF" w:rsidRDefault="001F6893" w:rsidP="004046EF">
            <w:r w:rsidRPr="004046EF">
              <w:t>3.325037</w:t>
            </w:r>
          </w:p>
        </w:tc>
      </w:tr>
      <w:tr w:rsidR="001F6893" w:rsidRPr="004046EF" w14:paraId="4D85532F" w14:textId="77777777" w:rsidTr="00B003E2">
        <w:trPr>
          <w:trHeight w:val="246"/>
        </w:trPr>
        <w:tc>
          <w:tcPr>
            <w:tcW w:w="1133" w:type="dxa"/>
            <w:vMerge/>
          </w:tcPr>
          <w:p w14:paraId="16B38B23" w14:textId="77777777" w:rsidR="001F6893" w:rsidRPr="004046EF" w:rsidRDefault="001F6893" w:rsidP="004046EF"/>
        </w:tc>
        <w:tc>
          <w:tcPr>
            <w:tcW w:w="1133" w:type="dxa"/>
            <w:noWrap/>
            <w:hideMark/>
          </w:tcPr>
          <w:p w14:paraId="67E285A7" w14:textId="39B959B7" w:rsidR="001F6893" w:rsidRPr="004046EF" w:rsidRDefault="001F6893" w:rsidP="004046EF">
            <w:r w:rsidRPr="004046EF">
              <w:t>2.666282</w:t>
            </w:r>
          </w:p>
        </w:tc>
        <w:tc>
          <w:tcPr>
            <w:tcW w:w="1133" w:type="dxa"/>
            <w:noWrap/>
            <w:hideMark/>
          </w:tcPr>
          <w:p w14:paraId="782E577E" w14:textId="77777777" w:rsidR="001F6893" w:rsidRPr="004046EF" w:rsidRDefault="001F6893" w:rsidP="004046EF">
            <w:r w:rsidRPr="004046EF">
              <w:t>2.713009</w:t>
            </w:r>
          </w:p>
        </w:tc>
        <w:tc>
          <w:tcPr>
            <w:tcW w:w="1133" w:type="dxa"/>
            <w:noWrap/>
            <w:hideMark/>
          </w:tcPr>
          <w:p w14:paraId="24DF7855" w14:textId="77777777" w:rsidR="001F6893" w:rsidRPr="004046EF" w:rsidRDefault="001F6893" w:rsidP="004046EF">
            <w:r w:rsidRPr="004046EF">
              <w:t>2.660164</w:t>
            </w:r>
          </w:p>
        </w:tc>
        <w:tc>
          <w:tcPr>
            <w:tcW w:w="1133" w:type="dxa"/>
            <w:noWrap/>
            <w:hideMark/>
          </w:tcPr>
          <w:p w14:paraId="2C181C96" w14:textId="77777777" w:rsidR="001F6893" w:rsidRPr="004046EF" w:rsidRDefault="001F6893" w:rsidP="004046EF">
            <w:r w:rsidRPr="004046EF">
              <w:t>2.419571</w:t>
            </w:r>
          </w:p>
        </w:tc>
        <w:tc>
          <w:tcPr>
            <w:tcW w:w="1133" w:type="dxa"/>
            <w:noWrap/>
            <w:hideMark/>
          </w:tcPr>
          <w:p w14:paraId="340D79D0" w14:textId="77777777" w:rsidR="001F6893" w:rsidRPr="004046EF" w:rsidRDefault="001F6893" w:rsidP="004046EF">
            <w:r w:rsidRPr="004046EF">
              <w:t>2.79651</w:t>
            </w:r>
          </w:p>
        </w:tc>
        <w:tc>
          <w:tcPr>
            <w:tcW w:w="1133" w:type="dxa"/>
            <w:noWrap/>
            <w:hideMark/>
          </w:tcPr>
          <w:p w14:paraId="0406F9CE" w14:textId="77777777" w:rsidR="001F6893" w:rsidRPr="004046EF" w:rsidRDefault="001F6893" w:rsidP="004046EF">
            <w:r w:rsidRPr="004046EF">
              <w:t>2.931885</w:t>
            </w:r>
          </w:p>
        </w:tc>
        <w:tc>
          <w:tcPr>
            <w:tcW w:w="1133" w:type="dxa"/>
            <w:noWrap/>
            <w:hideMark/>
          </w:tcPr>
          <w:p w14:paraId="1AAA1421" w14:textId="77777777" w:rsidR="001F6893" w:rsidRPr="004046EF" w:rsidRDefault="001F6893" w:rsidP="004046EF">
            <w:r w:rsidRPr="004046EF">
              <w:t>6.44408</w:t>
            </w:r>
          </w:p>
        </w:tc>
        <w:tc>
          <w:tcPr>
            <w:tcW w:w="1133" w:type="dxa"/>
            <w:noWrap/>
            <w:hideMark/>
          </w:tcPr>
          <w:p w14:paraId="09D2E3A0" w14:textId="77777777" w:rsidR="001F6893" w:rsidRPr="004046EF" w:rsidRDefault="001F6893" w:rsidP="004046EF">
            <w:r w:rsidRPr="004046EF">
              <w:t>2.521418</w:t>
            </w:r>
          </w:p>
        </w:tc>
        <w:tc>
          <w:tcPr>
            <w:tcW w:w="1133" w:type="dxa"/>
            <w:noWrap/>
            <w:hideMark/>
          </w:tcPr>
          <w:p w14:paraId="7A7315FD" w14:textId="77777777" w:rsidR="001F6893" w:rsidRPr="004046EF" w:rsidRDefault="001F6893" w:rsidP="004046EF">
            <w:r w:rsidRPr="004046EF">
              <w:t>3.148796</w:t>
            </w:r>
          </w:p>
        </w:tc>
        <w:tc>
          <w:tcPr>
            <w:tcW w:w="1133" w:type="dxa"/>
            <w:noWrap/>
            <w:hideMark/>
          </w:tcPr>
          <w:p w14:paraId="2C1F72D6" w14:textId="77777777" w:rsidR="001F6893" w:rsidRPr="004046EF" w:rsidRDefault="001F6893" w:rsidP="004046EF">
            <w:r w:rsidRPr="004046EF">
              <w:t>3.358816</w:t>
            </w:r>
          </w:p>
        </w:tc>
      </w:tr>
      <w:tr w:rsidR="001F6893" w:rsidRPr="004046EF" w14:paraId="00EAAD69" w14:textId="77777777" w:rsidTr="00B003E2">
        <w:trPr>
          <w:trHeight w:val="246"/>
        </w:trPr>
        <w:tc>
          <w:tcPr>
            <w:tcW w:w="1133" w:type="dxa"/>
          </w:tcPr>
          <w:p w14:paraId="3349B1E0" w14:textId="675E537B" w:rsidR="001F6893" w:rsidRPr="004046EF" w:rsidRDefault="001F6893" w:rsidP="004046EF">
            <w:pPr>
              <w:rPr>
                <w:b/>
                <w:bCs/>
              </w:rPr>
            </w:pPr>
            <w:r>
              <w:rPr>
                <w:b/>
                <w:bCs/>
              </w:rPr>
              <w:t>Average</w:t>
            </w:r>
          </w:p>
        </w:tc>
        <w:tc>
          <w:tcPr>
            <w:tcW w:w="1133" w:type="dxa"/>
            <w:noWrap/>
            <w:hideMark/>
          </w:tcPr>
          <w:p w14:paraId="0ED50AF1" w14:textId="00ED8666" w:rsidR="001F6893" w:rsidRPr="004046EF" w:rsidRDefault="001F6893" w:rsidP="004046EF">
            <w:pPr>
              <w:rPr>
                <w:b/>
                <w:bCs/>
              </w:rPr>
            </w:pPr>
            <w:r w:rsidRPr="004046EF">
              <w:rPr>
                <w:b/>
                <w:bCs/>
              </w:rPr>
              <w:t>3.846212</w:t>
            </w:r>
          </w:p>
        </w:tc>
        <w:tc>
          <w:tcPr>
            <w:tcW w:w="1133" w:type="dxa"/>
            <w:noWrap/>
            <w:hideMark/>
          </w:tcPr>
          <w:p w14:paraId="1E11835D" w14:textId="77777777" w:rsidR="001F6893" w:rsidRPr="004046EF" w:rsidRDefault="001F6893" w:rsidP="004046EF">
            <w:pPr>
              <w:rPr>
                <w:b/>
                <w:bCs/>
              </w:rPr>
            </w:pPr>
            <w:r w:rsidRPr="004046EF">
              <w:rPr>
                <w:b/>
                <w:bCs/>
              </w:rPr>
              <w:t>3.863636</w:t>
            </w:r>
          </w:p>
        </w:tc>
        <w:tc>
          <w:tcPr>
            <w:tcW w:w="1133" w:type="dxa"/>
            <w:noWrap/>
            <w:hideMark/>
          </w:tcPr>
          <w:p w14:paraId="20E94906" w14:textId="77777777" w:rsidR="001F6893" w:rsidRPr="004046EF" w:rsidRDefault="001F6893" w:rsidP="004046EF">
            <w:pPr>
              <w:rPr>
                <w:b/>
                <w:bCs/>
              </w:rPr>
            </w:pPr>
            <w:r w:rsidRPr="004046EF">
              <w:rPr>
                <w:b/>
                <w:bCs/>
              </w:rPr>
              <w:t>4.172552</w:t>
            </w:r>
          </w:p>
        </w:tc>
        <w:tc>
          <w:tcPr>
            <w:tcW w:w="1133" w:type="dxa"/>
            <w:noWrap/>
            <w:hideMark/>
          </w:tcPr>
          <w:p w14:paraId="30A33489" w14:textId="77777777" w:rsidR="001F6893" w:rsidRPr="004046EF" w:rsidRDefault="001F6893" w:rsidP="004046EF">
            <w:pPr>
              <w:rPr>
                <w:b/>
                <w:bCs/>
              </w:rPr>
            </w:pPr>
            <w:r w:rsidRPr="004046EF">
              <w:rPr>
                <w:b/>
                <w:bCs/>
              </w:rPr>
              <w:t>2.880175</w:t>
            </w:r>
          </w:p>
        </w:tc>
        <w:tc>
          <w:tcPr>
            <w:tcW w:w="1133" w:type="dxa"/>
            <w:noWrap/>
            <w:hideMark/>
          </w:tcPr>
          <w:p w14:paraId="00233EF2" w14:textId="77777777" w:rsidR="001F6893" w:rsidRPr="004046EF" w:rsidRDefault="001F6893" w:rsidP="004046EF">
            <w:pPr>
              <w:rPr>
                <w:b/>
                <w:bCs/>
              </w:rPr>
            </w:pPr>
            <w:r w:rsidRPr="004046EF">
              <w:rPr>
                <w:b/>
                <w:bCs/>
              </w:rPr>
              <w:t>4.141031</w:t>
            </w:r>
          </w:p>
        </w:tc>
        <w:tc>
          <w:tcPr>
            <w:tcW w:w="1133" w:type="dxa"/>
            <w:noWrap/>
            <w:hideMark/>
          </w:tcPr>
          <w:p w14:paraId="63326EDA" w14:textId="77777777" w:rsidR="001F6893" w:rsidRPr="004046EF" w:rsidRDefault="001F6893" w:rsidP="004046EF">
            <w:pPr>
              <w:rPr>
                <w:b/>
                <w:bCs/>
              </w:rPr>
            </w:pPr>
            <w:r w:rsidRPr="004046EF">
              <w:rPr>
                <w:b/>
                <w:bCs/>
              </w:rPr>
              <w:t>3.488271</w:t>
            </w:r>
          </w:p>
        </w:tc>
        <w:tc>
          <w:tcPr>
            <w:tcW w:w="1133" w:type="dxa"/>
            <w:noWrap/>
            <w:hideMark/>
          </w:tcPr>
          <w:p w14:paraId="20D39018" w14:textId="77777777" w:rsidR="001F6893" w:rsidRPr="004046EF" w:rsidRDefault="001F6893" w:rsidP="004046EF">
            <w:pPr>
              <w:rPr>
                <w:b/>
                <w:bCs/>
              </w:rPr>
            </w:pPr>
            <w:r w:rsidRPr="004046EF">
              <w:rPr>
                <w:b/>
                <w:bCs/>
              </w:rPr>
              <w:t>4.061346</w:t>
            </w:r>
          </w:p>
        </w:tc>
        <w:tc>
          <w:tcPr>
            <w:tcW w:w="1133" w:type="dxa"/>
            <w:noWrap/>
            <w:hideMark/>
          </w:tcPr>
          <w:p w14:paraId="6F4BA3FC" w14:textId="77777777" w:rsidR="001F6893" w:rsidRPr="004046EF" w:rsidRDefault="001F6893" w:rsidP="004046EF">
            <w:pPr>
              <w:rPr>
                <w:b/>
                <w:bCs/>
              </w:rPr>
            </w:pPr>
            <w:r w:rsidRPr="004046EF">
              <w:rPr>
                <w:b/>
                <w:bCs/>
              </w:rPr>
              <w:t>3.026227</w:t>
            </w:r>
          </w:p>
        </w:tc>
        <w:tc>
          <w:tcPr>
            <w:tcW w:w="1133" w:type="dxa"/>
            <w:noWrap/>
            <w:hideMark/>
          </w:tcPr>
          <w:p w14:paraId="43DEEE63" w14:textId="77777777" w:rsidR="001F6893" w:rsidRPr="004046EF" w:rsidRDefault="001F6893" w:rsidP="004046EF">
            <w:pPr>
              <w:rPr>
                <w:b/>
                <w:bCs/>
              </w:rPr>
            </w:pPr>
            <w:r w:rsidRPr="004046EF">
              <w:rPr>
                <w:b/>
                <w:bCs/>
              </w:rPr>
              <w:t>3.617937</w:t>
            </w:r>
          </w:p>
        </w:tc>
        <w:tc>
          <w:tcPr>
            <w:tcW w:w="1133" w:type="dxa"/>
            <w:noWrap/>
            <w:hideMark/>
          </w:tcPr>
          <w:p w14:paraId="5A6C1EE9" w14:textId="77777777" w:rsidR="001F6893" w:rsidRPr="004046EF" w:rsidRDefault="001F6893" w:rsidP="004046EF">
            <w:pPr>
              <w:rPr>
                <w:b/>
                <w:bCs/>
              </w:rPr>
            </w:pPr>
            <w:r w:rsidRPr="004046EF">
              <w:rPr>
                <w:b/>
                <w:bCs/>
              </w:rPr>
              <w:t>3.444159</w:t>
            </w:r>
          </w:p>
        </w:tc>
      </w:tr>
    </w:tbl>
    <w:p w14:paraId="180B48DE" w14:textId="301F0AF9" w:rsidR="004046EF" w:rsidRDefault="001F6893" w:rsidP="00DD05AD">
      <w:r>
        <w:lastRenderedPageBreak/>
        <w:t>Raw data for Section 4.4.2.2 with 6 active nodes</w:t>
      </w:r>
    </w:p>
    <w:p w14:paraId="31F4BD29" w14:textId="77777777" w:rsidR="001F6893" w:rsidRDefault="001F6893" w:rsidP="00DD05AD"/>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gridCol w:w="1132"/>
      </w:tblGrid>
      <w:tr w:rsidR="0020430D" w:rsidRPr="001F6893" w14:paraId="79AFA053" w14:textId="77777777" w:rsidTr="0020430D">
        <w:trPr>
          <w:trHeight w:val="261"/>
        </w:trPr>
        <w:tc>
          <w:tcPr>
            <w:tcW w:w="1132" w:type="dxa"/>
          </w:tcPr>
          <w:p w14:paraId="1113612E" w14:textId="77777777" w:rsidR="0020430D" w:rsidRPr="001F6893" w:rsidRDefault="0020430D" w:rsidP="001F6893"/>
        </w:tc>
        <w:tc>
          <w:tcPr>
            <w:tcW w:w="1132" w:type="dxa"/>
            <w:noWrap/>
            <w:hideMark/>
          </w:tcPr>
          <w:p w14:paraId="4C9B1E4E" w14:textId="0A7DA443" w:rsidR="0020430D" w:rsidRPr="001F6893" w:rsidRDefault="0020430D" w:rsidP="001F6893">
            <w:r w:rsidRPr="001F6893">
              <w:t>Tx01</w:t>
            </w:r>
          </w:p>
        </w:tc>
        <w:tc>
          <w:tcPr>
            <w:tcW w:w="1132" w:type="dxa"/>
            <w:noWrap/>
            <w:hideMark/>
          </w:tcPr>
          <w:p w14:paraId="75E68574" w14:textId="77777777" w:rsidR="0020430D" w:rsidRPr="001F6893" w:rsidRDefault="0020430D" w:rsidP="001F6893">
            <w:r w:rsidRPr="001F6893">
              <w:t>Tx02</w:t>
            </w:r>
          </w:p>
        </w:tc>
        <w:tc>
          <w:tcPr>
            <w:tcW w:w="1132" w:type="dxa"/>
            <w:noWrap/>
            <w:hideMark/>
          </w:tcPr>
          <w:p w14:paraId="279A9B4B" w14:textId="77777777" w:rsidR="0020430D" w:rsidRPr="001F6893" w:rsidRDefault="0020430D" w:rsidP="001F6893">
            <w:r w:rsidRPr="001F6893">
              <w:t>Tx03</w:t>
            </w:r>
          </w:p>
        </w:tc>
        <w:tc>
          <w:tcPr>
            <w:tcW w:w="1132" w:type="dxa"/>
            <w:noWrap/>
            <w:hideMark/>
          </w:tcPr>
          <w:p w14:paraId="7144524D" w14:textId="77777777" w:rsidR="0020430D" w:rsidRPr="001F6893" w:rsidRDefault="0020430D" w:rsidP="001F6893">
            <w:r w:rsidRPr="001F6893">
              <w:t>Tx04</w:t>
            </w:r>
          </w:p>
        </w:tc>
        <w:tc>
          <w:tcPr>
            <w:tcW w:w="1132" w:type="dxa"/>
            <w:noWrap/>
            <w:hideMark/>
          </w:tcPr>
          <w:p w14:paraId="65164DCE" w14:textId="77777777" w:rsidR="0020430D" w:rsidRPr="001F6893" w:rsidRDefault="0020430D" w:rsidP="001F6893">
            <w:r w:rsidRPr="001F6893">
              <w:t>Tx05</w:t>
            </w:r>
          </w:p>
        </w:tc>
        <w:tc>
          <w:tcPr>
            <w:tcW w:w="1132" w:type="dxa"/>
            <w:noWrap/>
            <w:hideMark/>
          </w:tcPr>
          <w:p w14:paraId="23B3BF2A" w14:textId="77777777" w:rsidR="0020430D" w:rsidRPr="001F6893" w:rsidRDefault="0020430D" w:rsidP="001F6893">
            <w:r w:rsidRPr="001F6893">
              <w:t>Tx06</w:t>
            </w:r>
          </w:p>
        </w:tc>
        <w:tc>
          <w:tcPr>
            <w:tcW w:w="1132" w:type="dxa"/>
            <w:noWrap/>
            <w:hideMark/>
          </w:tcPr>
          <w:p w14:paraId="41B9743E" w14:textId="77777777" w:rsidR="0020430D" w:rsidRPr="001F6893" w:rsidRDefault="0020430D" w:rsidP="001F6893">
            <w:r w:rsidRPr="001F6893">
              <w:t>Tx07</w:t>
            </w:r>
          </w:p>
        </w:tc>
        <w:tc>
          <w:tcPr>
            <w:tcW w:w="1132" w:type="dxa"/>
            <w:noWrap/>
            <w:hideMark/>
          </w:tcPr>
          <w:p w14:paraId="02AD3B07" w14:textId="77777777" w:rsidR="0020430D" w:rsidRPr="001F6893" w:rsidRDefault="0020430D" w:rsidP="001F6893">
            <w:r w:rsidRPr="001F6893">
              <w:t>Tx08</w:t>
            </w:r>
          </w:p>
        </w:tc>
        <w:tc>
          <w:tcPr>
            <w:tcW w:w="1132" w:type="dxa"/>
            <w:noWrap/>
            <w:hideMark/>
          </w:tcPr>
          <w:p w14:paraId="4ABE407A" w14:textId="77777777" w:rsidR="0020430D" w:rsidRPr="001F6893" w:rsidRDefault="0020430D" w:rsidP="001F6893">
            <w:r w:rsidRPr="001F6893">
              <w:t>Tx09</w:t>
            </w:r>
          </w:p>
        </w:tc>
        <w:tc>
          <w:tcPr>
            <w:tcW w:w="1132" w:type="dxa"/>
            <w:noWrap/>
            <w:hideMark/>
          </w:tcPr>
          <w:p w14:paraId="7FBC665B" w14:textId="77777777" w:rsidR="0020430D" w:rsidRPr="001F6893" w:rsidRDefault="0020430D" w:rsidP="001F6893">
            <w:r w:rsidRPr="001F6893">
              <w:t>Tx10</w:t>
            </w:r>
          </w:p>
        </w:tc>
      </w:tr>
      <w:tr w:rsidR="0020430D" w:rsidRPr="001F6893" w14:paraId="66FE16D0" w14:textId="77777777" w:rsidTr="0020430D">
        <w:trPr>
          <w:trHeight w:val="261"/>
        </w:trPr>
        <w:tc>
          <w:tcPr>
            <w:tcW w:w="1132" w:type="dxa"/>
            <w:vMerge w:val="restart"/>
          </w:tcPr>
          <w:p w14:paraId="6FB8E28E" w14:textId="1AA19268" w:rsidR="0020430D" w:rsidRPr="001F6893" w:rsidRDefault="0020430D" w:rsidP="001F6893">
            <w:r>
              <w:t>Process Time</w:t>
            </w:r>
          </w:p>
        </w:tc>
        <w:tc>
          <w:tcPr>
            <w:tcW w:w="1132" w:type="dxa"/>
            <w:noWrap/>
            <w:hideMark/>
          </w:tcPr>
          <w:p w14:paraId="61A68650" w14:textId="2F83D616" w:rsidR="0020430D" w:rsidRPr="001F6893" w:rsidRDefault="0020430D" w:rsidP="001F6893">
            <w:r w:rsidRPr="001F6893">
              <w:t>6.880628</w:t>
            </w:r>
          </w:p>
        </w:tc>
        <w:tc>
          <w:tcPr>
            <w:tcW w:w="1132" w:type="dxa"/>
            <w:noWrap/>
            <w:hideMark/>
          </w:tcPr>
          <w:p w14:paraId="4C7B9622" w14:textId="77777777" w:rsidR="0020430D" w:rsidRPr="001F6893" w:rsidRDefault="0020430D" w:rsidP="001F6893">
            <w:r w:rsidRPr="001F6893">
              <w:t>3.938475</w:t>
            </w:r>
          </w:p>
        </w:tc>
        <w:tc>
          <w:tcPr>
            <w:tcW w:w="1132" w:type="dxa"/>
            <w:noWrap/>
            <w:hideMark/>
          </w:tcPr>
          <w:p w14:paraId="3C3B85D8" w14:textId="77777777" w:rsidR="0020430D" w:rsidRPr="001F6893" w:rsidRDefault="0020430D" w:rsidP="001F6893">
            <w:r w:rsidRPr="001F6893">
              <w:t>5.230393</w:t>
            </w:r>
          </w:p>
        </w:tc>
        <w:tc>
          <w:tcPr>
            <w:tcW w:w="1132" w:type="dxa"/>
            <w:noWrap/>
            <w:hideMark/>
          </w:tcPr>
          <w:p w14:paraId="528A9419" w14:textId="77777777" w:rsidR="0020430D" w:rsidRPr="001F6893" w:rsidRDefault="0020430D" w:rsidP="001F6893">
            <w:r w:rsidRPr="001F6893">
              <w:t>6.810856</w:t>
            </w:r>
          </w:p>
        </w:tc>
        <w:tc>
          <w:tcPr>
            <w:tcW w:w="1132" w:type="dxa"/>
            <w:noWrap/>
            <w:hideMark/>
          </w:tcPr>
          <w:p w14:paraId="29605AC0" w14:textId="77777777" w:rsidR="0020430D" w:rsidRPr="001F6893" w:rsidRDefault="0020430D" w:rsidP="001F6893">
            <w:r w:rsidRPr="001F6893">
              <w:t>5.900798</w:t>
            </w:r>
          </w:p>
        </w:tc>
        <w:tc>
          <w:tcPr>
            <w:tcW w:w="1132" w:type="dxa"/>
            <w:noWrap/>
            <w:hideMark/>
          </w:tcPr>
          <w:p w14:paraId="70863F27" w14:textId="77777777" w:rsidR="0020430D" w:rsidRPr="001F6893" w:rsidRDefault="0020430D" w:rsidP="001F6893">
            <w:r w:rsidRPr="001F6893">
              <w:t>3.26112</w:t>
            </w:r>
          </w:p>
        </w:tc>
        <w:tc>
          <w:tcPr>
            <w:tcW w:w="1132" w:type="dxa"/>
            <w:noWrap/>
            <w:hideMark/>
          </w:tcPr>
          <w:p w14:paraId="6931BF57" w14:textId="77777777" w:rsidR="0020430D" w:rsidRPr="001F6893" w:rsidRDefault="0020430D" w:rsidP="001F6893">
            <w:r w:rsidRPr="001F6893">
              <w:t>4.248382</w:t>
            </w:r>
          </w:p>
        </w:tc>
        <w:tc>
          <w:tcPr>
            <w:tcW w:w="1132" w:type="dxa"/>
            <w:noWrap/>
            <w:hideMark/>
          </w:tcPr>
          <w:p w14:paraId="34865655" w14:textId="77777777" w:rsidR="0020430D" w:rsidRPr="001F6893" w:rsidRDefault="0020430D" w:rsidP="001F6893">
            <w:r w:rsidRPr="001F6893">
              <w:t>2.973701</w:t>
            </w:r>
          </w:p>
        </w:tc>
        <w:tc>
          <w:tcPr>
            <w:tcW w:w="1132" w:type="dxa"/>
            <w:noWrap/>
            <w:hideMark/>
          </w:tcPr>
          <w:p w14:paraId="20AAB9AC" w14:textId="77777777" w:rsidR="0020430D" w:rsidRPr="001F6893" w:rsidRDefault="0020430D" w:rsidP="001F6893">
            <w:r w:rsidRPr="001F6893">
              <w:t>3.893158</w:t>
            </w:r>
          </w:p>
        </w:tc>
        <w:tc>
          <w:tcPr>
            <w:tcW w:w="1132" w:type="dxa"/>
            <w:noWrap/>
            <w:hideMark/>
          </w:tcPr>
          <w:p w14:paraId="50A1B734" w14:textId="77777777" w:rsidR="0020430D" w:rsidRPr="001F6893" w:rsidRDefault="0020430D" w:rsidP="001F6893">
            <w:r w:rsidRPr="001F6893">
              <w:t>5.335234</w:t>
            </w:r>
          </w:p>
        </w:tc>
      </w:tr>
      <w:tr w:rsidR="0020430D" w:rsidRPr="001F6893" w14:paraId="46E85DE7" w14:textId="77777777" w:rsidTr="0020430D">
        <w:trPr>
          <w:trHeight w:val="261"/>
        </w:trPr>
        <w:tc>
          <w:tcPr>
            <w:tcW w:w="1132" w:type="dxa"/>
            <w:vMerge/>
          </w:tcPr>
          <w:p w14:paraId="6071A80B" w14:textId="77777777" w:rsidR="0020430D" w:rsidRPr="001F6893" w:rsidRDefault="0020430D" w:rsidP="001F6893"/>
        </w:tc>
        <w:tc>
          <w:tcPr>
            <w:tcW w:w="1132" w:type="dxa"/>
            <w:noWrap/>
            <w:hideMark/>
          </w:tcPr>
          <w:p w14:paraId="3CBE09FF" w14:textId="22D85640" w:rsidR="0020430D" w:rsidRPr="001F6893" w:rsidRDefault="0020430D" w:rsidP="001F6893">
            <w:r w:rsidRPr="001F6893">
              <w:t>8.21377</w:t>
            </w:r>
          </w:p>
        </w:tc>
        <w:tc>
          <w:tcPr>
            <w:tcW w:w="1132" w:type="dxa"/>
            <w:noWrap/>
            <w:hideMark/>
          </w:tcPr>
          <w:p w14:paraId="61924CB5" w14:textId="77777777" w:rsidR="0020430D" w:rsidRPr="001F6893" w:rsidRDefault="0020430D" w:rsidP="001F6893">
            <w:r w:rsidRPr="001F6893">
              <w:t>2.923259</w:t>
            </w:r>
          </w:p>
        </w:tc>
        <w:tc>
          <w:tcPr>
            <w:tcW w:w="1132" w:type="dxa"/>
            <w:noWrap/>
            <w:hideMark/>
          </w:tcPr>
          <w:p w14:paraId="4495AA20" w14:textId="77777777" w:rsidR="0020430D" w:rsidRPr="001F6893" w:rsidRDefault="0020430D" w:rsidP="001F6893">
            <w:r w:rsidRPr="001F6893">
              <w:t>3.264188</w:t>
            </w:r>
          </w:p>
        </w:tc>
        <w:tc>
          <w:tcPr>
            <w:tcW w:w="1132" w:type="dxa"/>
            <w:noWrap/>
            <w:hideMark/>
          </w:tcPr>
          <w:p w14:paraId="3CAC5675" w14:textId="77777777" w:rsidR="0020430D" w:rsidRPr="001F6893" w:rsidRDefault="0020430D" w:rsidP="001F6893">
            <w:r w:rsidRPr="001F6893">
              <w:t>3.172868</w:t>
            </w:r>
          </w:p>
        </w:tc>
        <w:tc>
          <w:tcPr>
            <w:tcW w:w="1132" w:type="dxa"/>
            <w:noWrap/>
            <w:hideMark/>
          </w:tcPr>
          <w:p w14:paraId="3A7D8F43" w14:textId="77777777" w:rsidR="0020430D" w:rsidRPr="001F6893" w:rsidRDefault="0020430D" w:rsidP="001F6893">
            <w:r w:rsidRPr="001F6893">
              <w:t>2.820754</w:t>
            </w:r>
          </w:p>
        </w:tc>
        <w:tc>
          <w:tcPr>
            <w:tcW w:w="1132" w:type="dxa"/>
            <w:noWrap/>
            <w:hideMark/>
          </w:tcPr>
          <w:p w14:paraId="7DEDBF20" w14:textId="77777777" w:rsidR="0020430D" w:rsidRPr="001F6893" w:rsidRDefault="0020430D" w:rsidP="001F6893">
            <w:r w:rsidRPr="001F6893">
              <w:t>12.50073</w:t>
            </w:r>
          </w:p>
        </w:tc>
        <w:tc>
          <w:tcPr>
            <w:tcW w:w="1132" w:type="dxa"/>
            <w:noWrap/>
            <w:hideMark/>
          </w:tcPr>
          <w:p w14:paraId="24CA1AE6" w14:textId="77777777" w:rsidR="0020430D" w:rsidRPr="001F6893" w:rsidRDefault="0020430D" w:rsidP="001F6893">
            <w:r w:rsidRPr="001F6893">
              <w:t>12.18951</w:t>
            </w:r>
          </w:p>
        </w:tc>
        <w:tc>
          <w:tcPr>
            <w:tcW w:w="1132" w:type="dxa"/>
            <w:noWrap/>
            <w:hideMark/>
          </w:tcPr>
          <w:p w14:paraId="7876AF29" w14:textId="77777777" w:rsidR="0020430D" w:rsidRPr="001F6893" w:rsidRDefault="0020430D" w:rsidP="001F6893">
            <w:r w:rsidRPr="001F6893">
              <w:t>2.781588</w:t>
            </w:r>
          </w:p>
        </w:tc>
        <w:tc>
          <w:tcPr>
            <w:tcW w:w="1132" w:type="dxa"/>
            <w:noWrap/>
            <w:hideMark/>
          </w:tcPr>
          <w:p w14:paraId="7C2AAE47" w14:textId="77777777" w:rsidR="0020430D" w:rsidRPr="001F6893" w:rsidRDefault="0020430D" w:rsidP="001F6893">
            <w:r w:rsidRPr="001F6893">
              <w:t>3.239</w:t>
            </w:r>
          </w:p>
        </w:tc>
        <w:tc>
          <w:tcPr>
            <w:tcW w:w="1132" w:type="dxa"/>
            <w:noWrap/>
            <w:hideMark/>
          </w:tcPr>
          <w:p w14:paraId="0C6CD9B3" w14:textId="77777777" w:rsidR="0020430D" w:rsidRPr="001F6893" w:rsidRDefault="0020430D" w:rsidP="001F6893">
            <w:r w:rsidRPr="001F6893">
              <w:t>3.263277</w:t>
            </w:r>
          </w:p>
        </w:tc>
      </w:tr>
      <w:tr w:rsidR="0020430D" w:rsidRPr="001F6893" w14:paraId="1986BA27" w14:textId="77777777" w:rsidTr="0020430D">
        <w:trPr>
          <w:trHeight w:val="261"/>
        </w:trPr>
        <w:tc>
          <w:tcPr>
            <w:tcW w:w="1132" w:type="dxa"/>
            <w:vMerge/>
          </w:tcPr>
          <w:p w14:paraId="14A91F37" w14:textId="77777777" w:rsidR="0020430D" w:rsidRPr="001F6893" w:rsidRDefault="0020430D" w:rsidP="001F6893"/>
        </w:tc>
        <w:tc>
          <w:tcPr>
            <w:tcW w:w="1132" w:type="dxa"/>
            <w:noWrap/>
            <w:hideMark/>
          </w:tcPr>
          <w:p w14:paraId="5B673165" w14:textId="0348A330" w:rsidR="0020430D" w:rsidRPr="001F6893" w:rsidRDefault="0020430D" w:rsidP="001F6893">
            <w:r w:rsidRPr="001F6893">
              <w:t>2.816022</w:t>
            </w:r>
          </w:p>
        </w:tc>
        <w:tc>
          <w:tcPr>
            <w:tcW w:w="1132" w:type="dxa"/>
            <w:noWrap/>
            <w:hideMark/>
          </w:tcPr>
          <w:p w14:paraId="20DEDEAA" w14:textId="77777777" w:rsidR="0020430D" w:rsidRPr="001F6893" w:rsidRDefault="0020430D" w:rsidP="001F6893">
            <w:r w:rsidRPr="001F6893">
              <w:t>8.306507</w:t>
            </w:r>
          </w:p>
        </w:tc>
        <w:tc>
          <w:tcPr>
            <w:tcW w:w="1132" w:type="dxa"/>
            <w:noWrap/>
            <w:hideMark/>
          </w:tcPr>
          <w:p w14:paraId="2110D39C" w14:textId="77777777" w:rsidR="0020430D" w:rsidRPr="001F6893" w:rsidRDefault="0020430D" w:rsidP="001F6893">
            <w:r w:rsidRPr="001F6893">
              <w:t>8.495377</w:t>
            </w:r>
          </w:p>
        </w:tc>
        <w:tc>
          <w:tcPr>
            <w:tcW w:w="1132" w:type="dxa"/>
            <w:noWrap/>
            <w:hideMark/>
          </w:tcPr>
          <w:p w14:paraId="1D92D5D3" w14:textId="77777777" w:rsidR="0020430D" w:rsidRPr="001F6893" w:rsidRDefault="0020430D" w:rsidP="001F6893">
            <w:r w:rsidRPr="001F6893">
              <w:t>2.927673</w:t>
            </w:r>
          </w:p>
        </w:tc>
        <w:tc>
          <w:tcPr>
            <w:tcW w:w="1132" w:type="dxa"/>
            <w:noWrap/>
            <w:hideMark/>
          </w:tcPr>
          <w:p w14:paraId="2521C470" w14:textId="77777777" w:rsidR="0020430D" w:rsidRPr="001F6893" w:rsidRDefault="0020430D" w:rsidP="001F6893">
            <w:r w:rsidRPr="001F6893">
              <w:t>7.764292</w:t>
            </w:r>
          </w:p>
        </w:tc>
        <w:tc>
          <w:tcPr>
            <w:tcW w:w="1132" w:type="dxa"/>
            <w:noWrap/>
            <w:hideMark/>
          </w:tcPr>
          <w:p w14:paraId="1B79CCCA" w14:textId="77777777" w:rsidR="0020430D" w:rsidRPr="001F6893" w:rsidRDefault="0020430D" w:rsidP="001F6893">
            <w:r w:rsidRPr="001F6893">
              <w:t>2.649918</w:t>
            </w:r>
          </w:p>
        </w:tc>
        <w:tc>
          <w:tcPr>
            <w:tcW w:w="1132" w:type="dxa"/>
            <w:noWrap/>
            <w:hideMark/>
          </w:tcPr>
          <w:p w14:paraId="2AB21B87" w14:textId="77777777" w:rsidR="0020430D" w:rsidRPr="001F6893" w:rsidRDefault="0020430D" w:rsidP="001F6893">
            <w:r w:rsidRPr="001F6893">
              <w:t>2.869132</w:t>
            </w:r>
          </w:p>
        </w:tc>
        <w:tc>
          <w:tcPr>
            <w:tcW w:w="1132" w:type="dxa"/>
            <w:noWrap/>
            <w:hideMark/>
          </w:tcPr>
          <w:p w14:paraId="0DD6E216" w14:textId="77777777" w:rsidR="0020430D" w:rsidRPr="001F6893" w:rsidRDefault="0020430D" w:rsidP="001F6893">
            <w:r w:rsidRPr="001F6893">
              <w:t>2.770278</w:t>
            </w:r>
          </w:p>
        </w:tc>
        <w:tc>
          <w:tcPr>
            <w:tcW w:w="1132" w:type="dxa"/>
            <w:noWrap/>
            <w:hideMark/>
          </w:tcPr>
          <w:p w14:paraId="07AC29E2" w14:textId="77777777" w:rsidR="0020430D" w:rsidRPr="001F6893" w:rsidRDefault="0020430D" w:rsidP="001F6893">
            <w:r w:rsidRPr="001F6893">
              <w:t>8.614435</w:t>
            </w:r>
          </w:p>
        </w:tc>
        <w:tc>
          <w:tcPr>
            <w:tcW w:w="1132" w:type="dxa"/>
            <w:noWrap/>
            <w:hideMark/>
          </w:tcPr>
          <w:p w14:paraId="72CF65F1" w14:textId="77777777" w:rsidR="0020430D" w:rsidRPr="001F6893" w:rsidRDefault="0020430D" w:rsidP="001F6893">
            <w:r w:rsidRPr="001F6893">
              <w:t>8.594275</w:t>
            </w:r>
          </w:p>
        </w:tc>
      </w:tr>
      <w:tr w:rsidR="0020430D" w:rsidRPr="001F6893" w14:paraId="75A18AEB" w14:textId="77777777" w:rsidTr="0020430D">
        <w:trPr>
          <w:trHeight w:val="261"/>
        </w:trPr>
        <w:tc>
          <w:tcPr>
            <w:tcW w:w="1132" w:type="dxa"/>
            <w:vMerge/>
          </w:tcPr>
          <w:p w14:paraId="41E783CB" w14:textId="77777777" w:rsidR="0020430D" w:rsidRPr="001F6893" w:rsidRDefault="0020430D" w:rsidP="001F6893"/>
        </w:tc>
        <w:tc>
          <w:tcPr>
            <w:tcW w:w="1132" w:type="dxa"/>
            <w:noWrap/>
            <w:hideMark/>
          </w:tcPr>
          <w:p w14:paraId="60A01759" w14:textId="371F2BFE" w:rsidR="0020430D" w:rsidRPr="001F6893" w:rsidRDefault="0020430D" w:rsidP="001F6893">
            <w:r w:rsidRPr="001F6893">
              <w:t>2.584044</w:t>
            </w:r>
          </w:p>
        </w:tc>
        <w:tc>
          <w:tcPr>
            <w:tcW w:w="1132" w:type="dxa"/>
            <w:noWrap/>
            <w:hideMark/>
          </w:tcPr>
          <w:p w14:paraId="78AC9F79" w14:textId="77777777" w:rsidR="0020430D" w:rsidRPr="001F6893" w:rsidRDefault="0020430D" w:rsidP="001F6893">
            <w:r w:rsidRPr="001F6893">
              <w:t>2.977262</w:t>
            </w:r>
          </w:p>
        </w:tc>
        <w:tc>
          <w:tcPr>
            <w:tcW w:w="1132" w:type="dxa"/>
            <w:noWrap/>
            <w:hideMark/>
          </w:tcPr>
          <w:p w14:paraId="116EE59D" w14:textId="77777777" w:rsidR="0020430D" w:rsidRPr="001F6893" w:rsidRDefault="0020430D" w:rsidP="001F6893">
            <w:r w:rsidRPr="001F6893">
              <w:t>2.813614</w:t>
            </w:r>
          </w:p>
        </w:tc>
        <w:tc>
          <w:tcPr>
            <w:tcW w:w="1132" w:type="dxa"/>
            <w:noWrap/>
            <w:hideMark/>
          </w:tcPr>
          <w:p w14:paraId="666B66DD" w14:textId="77777777" w:rsidR="0020430D" w:rsidRPr="001F6893" w:rsidRDefault="0020430D" w:rsidP="001F6893">
            <w:r w:rsidRPr="001F6893">
              <w:t>6.985399</w:t>
            </w:r>
          </w:p>
        </w:tc>
        <w:tc>
          <w:tcPr>
            <w:tcW w:w="1132" w:type="dxa"/>
            <w:noWrap/>
            <w:hideMark/>
          </w:tcPr>
          <w:p w14:paraId="41561A48" w14:textId="77777777" w:rsidR="0020430D" w:rsidRPr="001F6893" w:rsidRDefault="0020430D" w:rsidP="001F6893">
            <w:r w:rsidRPr="001F6893">
              <w:t>3.462449</w:t>
            </w:r>
          </w:p>
        </w:tc>
        <w:tc>
          <w:tcPr>
            <w:tcW w:w="1132" w:type="dxa"/>
            <w:noWrap/>
            <w:hideMark/>
          </w:tcPr>
          <w:p w14:paraId="1F3B0883" w14:textId="77777777" w:rsidR="0020430D" w:rsidRPr="001F6893" w:rsidRDefault="0020430D" w:rsidP="001F6893">
            <w:r w:rsidRPr="001F6893">
              <w:t>3.256951</w:t>
            </w:r>
          </w:p>
        </w:tc>
        <w:tc>
          <w:tcPr>
            <w:tcW w:w="1132" w:type="dxa"/>
            <w:noWrap/>
            <w:hideMark/>
          </w:tcPr>
          <w:p w14:paraId="36C24097" w14:textId="77777777" w:rsidR="0020430D" w:rsidRPr="001F6893" w:rsidRDefault="0020430D" w:rsidP="001F6893">
            <w:r w:rsidRPr="001F6893">
              <w:t>2.682154</w:t>
            </w:r>
          </w:p>
        </w:tc>
        <w:tc>
          <w:tcPr>
            <w:tcW w:w="1132" w:type="dxa"/>
            <w:noWrap/>
            <w:hideMark/>
          </w:tcPr>
          <w:p w14:paraId="5534A0C5" w14:textId="77777777" w:rsidR="0020430D" w:rsidRPr="001F6893" w:rsidRDefault="0020430D" w:rsidP="001F6893">
            <w:r w:rsidRPr="001F6893">
              <w:t>3.462817</w:t>
            </w:r>
          </w:p>
        </w:tc>
        <w:tc>
          <w:tcPr>
            <w:tcW w:w="1132" w:type="dxa"/>
            <w:noWrap/>
            <w:hideMark/>
          </w:tcPr>
          <w:p w14:paraId="5F087D15" w14:textId="77777777" w:rsidR="0020430D" w:rsidRPr="001F6893" w:rsidRDefault="0020430D" w:rsidP="001F6893">
            <w:r w:rsidRPr="001F6893">
              <w:t>3.154</w:t>
            </w:r>
          </w:p>
        </w:tc>
        <w:tc>
          <w:tcPr>
            <w:tcW w:w="1132" w:type="dxa"/>
            <w:noWrap/>
            <w:hideMark/>
          </w:tcPr>
          <w:p w14:paraId="63B36E76" w14:textId="77777777" w:rsidR="0020430D" w:rsidRPr="001F6893" w:rsidRDefault="0020430D" w:rsidP="001F6893">
            <w:r w:rsidRPr="001F6893">
              <w:t>3.114753</w:t>
            </w:r>
          </w:p>
        </w:tc>
      </w:tr>
      <w:tr w:rsidR="0020430D" w:rsidRPr="001F6893" w14:paraId="71E41B96" w14:textId="77777777" w:rsidTr="0020430D">
        <w:trPr>
          <w:trHeight w:val="261"/>
        </w:trPr>
        <w:tc>
          <w:tcPr>
            <w:tcW w:w="1132" w:type="dxa"/>
            <w:vMerge/>
          </w:tcPr>
          <w:p w14:paraId="4CF53F68" w14:textId="77777777" w:rsidR="0020430D" w:rsidRPr="001F6893" w:rsidRDefault="0020430D" w:rsidP="001F6893"/>
        </w:tc>
        <w:tc>
          <w:tcPr>
            <w:tcW w:w="1132" w:type="dxa"/>
            <w:noWrap/>
            <w:hideMark/>
          </w:tcPr>
          <w:p w14:paraId="515B4258" w14:textId="69B7D863" w:rsidR="0020430D" w:rsidRPr="001F6893" w:rsidRDefault="0020430D" w:rsidP="001F6893">
            <w:r w:rsidRPr="001F6893">
              <w:t>2.890357</w:t>
            </w:r>
          </w:p>
        </w:tc>
        <w:tc>
          <w:tcPr>
            <w:tcW w:w="1132" w:type="dxa"/>
            <w:noWrap/>
            <w:hideMark/>
          </w:tcPr>
          <w:p w14:paraId="350D163E" w14:textId="77777777" w:rsidR="0020430D" w:rsidRPr="001F6893" w:rsidRDefault="0020430D" w:rsidP="001F6893">
            <w:r w:rsidRPr="001F6893">
              <w:t>3.134744</w:t>
            </w:r>
          </w:p>
        </w:tc>
        <w:tc>
          <w:tcPr>
            <w:tcW w:w="1132" w:type="dxa"/>
            <w:noWrap/>
            <w:hideMark/>
          </w:tcPr>
          <w:p w14:paraId="521B0E0E" w14:textId="77777777" w:rsidR="0020430D" w:rsidRPr="001F6893" w:rsidRDefault="0020430D" w:rsidP="001F6893">
            <w:r w:rsidRPr="001F6893">
              <w:t>3.429335</w:t>
            </w:r>
          </w:p>
        </w:tc>
        <w:tc>
          <w:tcPr>
            <w:tcW w:w="1132" w:type="dxa"/>
            <w:noWrap/>
            <w:hideMark/>
          </w:tcPr>
          <w:p w14:paraId="72F71E80" w14:textId="77777777" w:rsidR="0020430D" w:rsidRPr="001F6893" w:rsidRDefault="0020430D" w:rsidP="001F6893">
            <w:r w:rsidRPr="001F6893">
              <w:t>4.159583</w:t>
            </w:r>
          </w:p>
        </w:tc>
        <w:tc>
          <w:tcPr>
            <w:tcW w:w="1132" w:type="dxa"/>
            <w:noWrap/>
            <w:hideMark/>
          </w:tcPr>
          <w:p w14:paraId="0D5A1887" w14:textId="77777777" w:rsidR="0020430D" w:rsidRPr="001F6893" w:rsidRDefault="0020430D" w:rsidP="001F6893">
            <w:r w:rsidRPr="001F6893">
              <w:t>3.104246</w:t>
            </w:r>
          </w:p>
        </w:tc>
        <w:tc>
          <w:tcPr>
            <w:tcW w:w="1132" w:type="dxa"/>
            <w:noWrap/>
            <w:hideMark/>
          </w:tcPr>
          <w:p w14:paraId="546BA89E" w14:textId="77777777" w:rsidR="0020430D" w:rsidRPr="001F6893" w:rsidRDefault="0020430D" w:rsidP="001F6893">
            <w:r w:rsidRPr="001F6893">
              <w:t>3.465109</w:t>
            </w:r>
          </w:p>
        </w:tc>
        <w:tc>
          <w:tcPr>
            <w:tcW w:w="1132" w:type="dxa"/>
            <w:noWrap/>
            <w:hideMark/>
          </w:tcPr>
          <w:p w14:paraId="41308A5E" w14:textId="77777777" w:rsidR="0020430D" w:rsidRPr="001F6893" w:rsidRDefault="0020430D" w:rsidP="001F6893">
            <w:r w:rsidRPr="001F6893">
              <w:t>10.35582</w:t>
            </w:r>
          </w:p>
        </w:tc>
        <w:tc>
          <w:tcPr>
            <w:tcW w:w="1132" w:type="dxa"/>
            <w:noWrap/>
            <w:hideMark/>
          </w:tcPr>
          <w:p w14:paraId="7E39113C" w14:textId="77777777" w:rsidR="0020430D" w:rsidRPr="001F6893" w:rsidRDefault="0020430D" w:rsidP="001F6893">
            <w:r w:rsidRPr="001F6893">
              <w:t>8.14886</w:t>
            </w:r>
          </w:p>
        </w:tc>
        <w:tc>
          <w:tcPr>
            <w:tcW w:w="1132" w:type="dxa"/>
            <w:noWrap/>
            <w:hideMark/>
          </w:tcPr>
          <w:p w14:paraId="6E5729DF" w14:textId="77777777" w:rsidR="0020430D" w:rsidRPr="001F6893" w:rsidRDefault="0020430D" w:rsidP="001F6893">
            <w:r w:rsidRPr="001F6893">
              <w:t>2.823066</w:t>
            </w:r>
          </w:p>
        </w:tc>
        <w:tc>
          <w:tcPr>
            <w:tcW w:w="1132" w:type="dxa"/>
            <w:noWrap/>
            <w:hideMark/>
          </w:tcPr>
          <w:p w14:paraId="20EE529D" w14:textId="77777777" w:rsidR="0020430D" w:rsidRPr="001F6893" w:rsidRDefault="0020430D" w:rsidP="001F6893">
            <w:r w:rsidRPr="001F6893">
              <w:t>3.958465</w:t>
            </w:r>
          </w:p>
        </w:tc>
      </w:tr>
      <w:tr w:rsidR="0020430D" w:rsidRPr="001F6893" w14:paraId="7F76125B" w14:textId="77777777" w:rsidTr="0020430D">
        <w:trPr>
          <w:trHeight w:val="261"/>
        </w:trPr>
        <w:tc>
          <w:tcPr>
            <w:tcW w:w="1132" w:type="dxa"/>
            <w:vMerge/>
          </w:tcPr>
          <w:p w14:paraId="2A0A2F2D" w14:textId="77777777" w:rsidR="0020430D" w:rsidRPr="001F6893" w:rsidRDefault="0020430D" w:rsidP="001F6893"/>
        </w:tc>
        <w:tc>
          <w:tcPr>
            <w:tcW w:w="1132" w:type="dxa"/>
            <w:noWrap/>
            <w:hideMark/>
          </w:tcPr>
          <w:p w14:paraId="57033F6E" w14:textId="778E52C4" w:rsidR="0020430D" w:rsidRPr="001F6893" w:rsidRDefault="0020430D" w:rsidP="001F6893">
            <w:r w:rsidRPr="001F6893">
              <w:t>3.419065</w:t>
            </w:r>
          </w:p>
        </w:tc>
        <w:tc>
          <w:tcPr>
            <w:tcW w:w="1132" w:type="dxa"/>
            <w:noWrap/>
            <w:hideMark/>
          </w:tcPr>
          <w:p w14:paraId="32A53534" w14:textId="77777777" w:rsidR="0020430D" w:rsidRPr="001F6893" w:rsidRDefault="0020430D" w:rsidP="001F6893">
            <w:r w:rsidRPr="001F6893">
              <w:t>6.783448</w:t>
            </w:r>
          </w:p>
        </w:tc>
        <w:tc>
          <w:tcPr>
            <w:tcW w:w="1132" w:type="dxa"/>
            <w:noWrap/>
            <w:hideMark/>
          </w:tcPr>
          <w:p w14:paraId="06F6E85B" w14:textId="77777777" w:rsidR="0020430D" w:rsidRPr="001F6893" w:rsidRDefault="0020430D" w:rsidP="001F6893">
            <w:r w:rsidRPr="001F6893">
              <w:t>2.76202</w:t>
            </w:r>
          </w:p>
        </w:tc>
        <w:tc>
          <w:tcPr>
            <w:tcW w:w="1132" w:type="dxa"/>
            <w:noWrap/>
            <w:hideMark/>
          </w:tcPr>
          <w:p w14:paraId="493CA414" w14:textId="77777777" w:rsidR="0020430D" w:rsidRPr="001F6893" w:rsidRDefault="0020430D" w:rsidP="001F6893">
            <w:r w:rsidRPr="001F6893">
              <w:t>2.725988</w:t>
            </w:r>
          </w:p>
        </w:tc>
        <w:tc>
          <w:tcPr>
            <w:tcW w:w="1132" w:type="dxa"/>
            <w:noWrap/>
            <w:hideMark/>
          </w:tcPr>
          <w:p w14:paraId="366F75DF" w14:textId="77777777" w:rsidR="0020430D" w:rsidRPr="001F6893" w:rsidRDefault="0020430D" w:rsidP="001F6893">
            <w:r w:rsidRPr="001F6893">
              <w:t>2.617308</w:t>
            </w:r>
          </w:p>
        </w:tc>
        <w:tc>
          <w:tcPr>
            <w:tcW w:w="1132" w:type="dxa"/>
            <w:noWrap/>
            <w:hideMark/>
          </w:tcPr>
          <w:p w14:paraId="6D09C759" w14:textId="77777777" w:rsidR="0020430D" w:rsidRPr="001F6893" w:rsidRDefault="0020430D" w:rsidP="001F6893">
            <w:r w:rsidRPr="001F6893">
              <w:t>3.430552</w:t>
            </w:r>
          </w:p>
        </w:tc>
        <w:tc>
          <w:tcPr>
            <w:tcW w:w="1132" w:type="dxa"/>
            <w:noWrap/>
            <w:hideMark/>
          </w:tcPr>
          <w:p w14:paraId="2B318B48" w14:textId="77777777" w:rsidR="0020430D" w:rsidRPr="001F6893" w:rsidRDefault="0020430D" w:rsidP="001F6893">
            <w:r w:rsidRPr="001F6893">
              <w:t>3.30789</w:t>
            </w:r>
          </w:p>
        </w:tc>
        <w:tc>
          <w:tcPr>
            <w:tcW w:w="1132" w:type="dxa"/>
            <w:noWrap/>
            <w:hideMark/>
          </w:tcPr>
          <w:p w14:paraId="26B91D01" w14:textId="77777777" w:rsidR="0020430D" w:rsidRPr="001F6893" w:rsidRDefault="0020430D" w:rsidP="001F6893">
            <w:r w:rsidRPr="001F6893">
              <w:t>3.640485</w:t>
            </w:r>
          </w:p>
        </w:tc>
        <w:tc>
          <w:tcPr>
            <w:tcW w:w="1132" w:type="dxa"/>
            <w:noWrap/>
            <w:hideMark/>
          </w:tcPr>
          <w:p w14:paraId="269A6CA8" w14:textId="77777777" w:rsidR="0020430D" w:rsidRPr="001F6893" w:rsidRDefault="0020430D" w:rsidP="001F6893">
            <w:r w:rsidRPr="001F6893">
              <w:t>3.190139</w:t>
            </w:r>
          </w:p>
        </w:tc>
        <w:tc>
          <w:tcPr>
            <w:tcW w:w="1132" w:type="dxa"/>
            <w:noWrap/>
            <w:hideMark/>
          </w:tcPr>
          <w:p w14:paraId="0D4732D7" w14:textId="77777777" w:rsidR="0020430D" w:rsidRPr="001F6893" w:rsidRDefault="0020430D" w:rsidP="001F6893">
            <w:r w:rsidRPr="001F6893">
              <w:t>3.385063</w:t>
            </w:r>
          </w:p>
        </w:tc>
      </w:tr>
      <w:tr w:rsidR="0020430D" w:rsidRPr="001F6893" w14:paraId="18CE3D6D" w14:textId="77777777" w:rsidTr="0020430D">
        <w:trPr>
          <w:trHeight w:val="261"/>
        </w:trPr>
        <w:tc>
          <w:tcPr>
            <w:tcW w:w="1132" w:type="dxa"/>
            <w:vMerge/>
          </w:tcPr>
          <w:p w14:paraId="7026B11C" w14:textId="77777777" w:rsidR="0020430D" w:rsidRPr="001F6893" w:rsidRDefault="0020430D" w:rsidP="001F6893"/>
        </w:tc>
        <w:tc>
          <w:tcPr>
            <w:tcW w:w="1132" w:type="dxa"/>
            <w:noWrap/>
            <w:hideMark/>
          </w:tcPr>
          <w:p w14:paraId="6FAB2C5C" w14:textId="63C0A27E" w:rsidR="0020430D" w:rsidRPr="001F6893" w:rsidRDefault="0020430D" w:rsidP="001F6893">
            <w:r w:rsidRPr="001F6893">
              <w:t>8.286262</w:t>
            </w:r>
          </w:p>
        </w:tc>
        <w:tc>
          <w:tcPr>
            <w:tcW w:w="1132" w:type="dxa"/>
            <w:noWrap/>
            <w:hideMark/>
          </w:tcPr>
          <w:p w14:paraId="14D1B6A4" w14:textId="77777777" w:rsidR="0020430D" w:rsidRPr="001F6893" w:rsidRDefault="0020430D" w:rsidP="001F6893">
            <w:r w:rsidRPr="001F6893">
              <w:t>8.567907</w:t>
            </w:r>
          </w:p>
        </w:tc>
        <w:tc>
          <w:tcPr>
            <w:tcW w:w="1132" w:type="dxa"/>
            <w:noWrap/>
            <w:hideMark/>
          </w:tcPr>
          <w:p w14:paraId="4C5876BD" w14:textId="77777777" w:rsidR="0020430D" w:rsidRPr="001F6893" w:rsidRDefault="0020430D" w:rsidP="001F6893">
            <w:r w:rsidRPr="001F6893">
              <w:t>2.955045</w:t>
            </w:r>
          </w:p>
        </w:tc>
        <w:tc>
          <w:tcPr>
            <w:tcW w:w="1132" w:type="dxa"/>
            <w:noWrap/>
            <w:hideMark/>
          </w:tcPr>
          <w:p w14:paraId="78CFFD3C" w14:textId="77777777" w:rsidR="0020430D" w:rsidRPr="001F6893" w:rsidRDefault="0020430D" w:rsidP="001F6893">
            <w:r w:rsidRPr="001F6893">
              <w:t>11.79742</w:t>
            </w:r>
          </w:p>
        </w:tc>
        <w:tc>
          <w:tcPr>
            <w:tcW w:w="1132" w:type="dxa"/>
            <w:noWrap/>
            <w:hideMark/>
          </w:tcPr>
          <w:p w14:paraId="5E32D910" w14:textId="77777777" w:rsidR="0020430D" w:rsidRPr="001F6893" w:rsidRDefault="0020430D" w:rsidP="001F6893">
            <w:r w:rsidRPr="001F6893">
              <w:t>3.288132</w:t>
            </w:r>
          </w:p>
        </w:tc>
        <w:tc>
          <w:tcPr>
            <w:tcW w:w="1132" w:type="dxa"/>
            <w:noWrap/>
            <w:hideMark/>
          </w:tcPr>
          <w:p w14:paraId="5FBE14CD" w14:textId="77777777" w:rsidR="0020430D" w:rsidRPr="001F6893" w:rsidRDefault="0020430D" w:rsidP="001F6893">
            <w:r w:rsidRPr="001F6893">
              <w:t>8.643554</w:t>
            </w:r>
          </w:p>
        </w:tc>
        <w:tc>
          <w:tcPr>
            <w:tcW w:w="1132" w:type="dxa"/>
            <w:noWrap/>
            <w:hideMark/>
          </w:tcPr>
          <w:p w14:paraId="1A30DC15" w14:textId="77777777" w:rsidR="0020430D" w:rsidRPr="001F6893" w:rsidRDefault="0020430D" w:rsidP="001F6893">
            <w:r w:rsidRPr="001F6893">
              <w:t>3.118872</w:t>
            </w:r>
          </w:p>
        </w:tc>
        <w:tc>
          <w:tcPr>
            <w:tcW w:w="1132" w:type="dxa"/>
            <w:noWrap/>
            <w:hideMark/>
          </w:tcPr>
          <w:p w14:paraId="5F77E2C6" w14:textId="77777777" w:rsidR="0020430D" w:rsidRPr="001F6893" w:rsidRDefault="0020430D" w:rsidP="001F6893">
            <w:r w:rsidRPr="001F6893">
              <w:t>3.225435</w:t>
            </w:r>
          </w:p>
        </w:tc>
        <w:tc>
          <w:tcPr>
            <w:tcW w:w="1132" w:type="dxa"/>
            <w:noWrap/>
            <w:hideMark/>
          </w:tcPr>
          <w:p w14:paraId="1543BB45" w14:textId="77777777" w:rsidR="0020430D" w:rsidRPr="001F6893" w:rsidRDefault="0020430D" w:rsidP="001F6893">
            <w:r w:rsidRPr="001F6893">
              <w:t>3.155186</w:t>
            </w:r>
          </w:p>
        </w:tc>
        <w:tc>
          <w:tcPr>
            <w:tcW w:w="1132" w:type="dxa"/>
            <w:noWrap/>
            <w:hideMark/>
          </w:tcPr>
          <w:p w14:paraId="62740AC6" w14:textId="77777777" w:rsidR="0020430D" w:rsidRPr="001F6893" w:rsidRDefault="0020430D" w:rsidP="001F6893">
            <w:r w:rsidRPr="001F6893">
              <w:t>3.43903</w:t>
            </w:r>
          </w:p>
        </w:tc>
      </w:tr>
      <w:tr w:rsidR="0020430D" w:rsidRPr="001F6893" w14:paraId="6F5D1CC3" w14:textId="77777777" w:rsidTr="0020430D">
        <w:trPr>
          <w:trHeight w:val="261"/>
        </w:trPr>
        <w:tc>
          <w:tcPr>
            <w:tcW w:w="1132" w:type="dxa"/>
            <w:vMerge/>
          </w:tcPr>
          <w:p w14:paraId="28A9BC18" w14:textId="77777777" w:rsidR="0020430D" w:rsidRPr="001F6893" w:rsidRDefault="0020430D" w:rsidP="001F6893"/>
        </w:tc>
        <w:tc>
          <w:tcPr>
            <w:tcW w:w="1132" w:type="dxa"/>
            <w:noWrap/>
            <w:hideMark/>
          </w:tcPr>
          <w:p w14:paraId="3B173CDD" w14:textId="17656A3F" w:rsidR="0020430D" w:rsidRPr="001F6893" w:rsidRDefault="0020430D" w:rsidP="001F6893">
            <w:r w:rsidRPr="001F6893">
              <w:t>2.360498</w:t>
            </w:r>
          </w:p>
        </w:tc>
        <w:tc>
          <w:tcPr>
            <w:tcW w:w="1132" w:type="dxa"/>
            <w:noWrap/>
            <w:hideMark/>
          </w:tcPr>
          <w:p w14:paraId="0586C1F5" w14:textId="77777777" w:rsidR="0020430D" w:rsidRPr="001F6893" w:rsidRDefault="0020430D" w:rsidP="001F6893">
            <w:r w:rsidRPr="001F6893">
              <w:t>3.100079</w:t>
            </w:r>
          </w:p>
        </w:tc>
        <w:tc>
          <w:tcPr>
            <w:tcW w:w="1132" w:type="dxa"/>
            <w:noWrap/>
            <w:hideMark/>
          </w:tcPr>
          <w:p w14:paraId="1DCB750D" w14:textId="77777777" w:rsidR="0020430D" w:rsidRPr="001F6893" w:rsidRDefault="0020430D" w:rsidP="001F6893">
            <w:r w:rsidRPr="001F6893">
              <w:t>8.216567</w:t>
            </w:r>
          </w:p>
        </w:tc>
        <w:tc>
          <w:tcPr>
            <w:tcW w:w="1132" w:type="dxa"/>
            <w:noWrap/>
            <w:hideMark/>
          </w:tcPr>
          <w:p w14:paraId="21562B2C" w14:textId="77777777" w:rsidR="0020430D" w:rsidRPr="001F6893" w:rsidRDefault="0020430D" w:rsidP="001F6893">
            <w:r w:rsidRPr="001F6893">
              <w:t>2.590899</w:t>
            </w:r>
          </w:p>
        </w:tc>
        <w:tc>
          <w:tcPr>
            <w:tcW w:w="1132" w:type="dxa"/>
            <w:noWrap/>
            <w:hideMark/>
          </w:tcPr>
          <w:p w14:paraId="01C2FA59" w14:textId="77777777" w:rsidR="0020430D" w:rsidRPr="001F6893" w:rsidRDefault="0020430D" w:rsidP="001F6893">
            <w:r w:rsidRPr="001F6893">
              <w:t>7.796244</w:t>
            </w:r>
          </w:p>
        </w:tc>
        <w:tc>
          <w:tcPr>
            <w:tcW w:w="1132" w:type="dxa"/>
            <w:noWrap/>
            <w:hideMark/>
          </w:tcPr>
          <w:p w14:paraId="300AE720" w14:textId="77777777" w:rsidR="0020430D" w:rsidRPr="001F6893" w:rsidRDefault="0020430D" w:rsidP="001F6893">
            <w:r w:rsidRPr="001F6893">
              <w:t>3.124284</w:t>
            </w:r>
          </w:p>
        </w:tc>
        <w:tc>
          <w:tcPr>
            <w:tcW w:w="1132" w:type="dxa"/>
            <w:noWrap/>
            <w:hideMark/>
          </w:tcPr>
          <w:p w14:paraId="2D517259" w14:textId="77777777" w:rsidR="0020430D" w:rsidRPr="001F6893" w:rsidRDefault="0020430D" w:rsidP="001F6893">
            <w:r w:rsidRPr="001F6893">
              <w:t>3.413362</w:t>
            </w:r>
          </w:p>
        </w:tc>
        <w:tc>
          <w:tcPr>
            <w:tcW w:w="1132" w:type="dxa"/>
            <w:noWrap/>
            <w:hideMark/>
          </w:tcPr>
          <w:p w14:paraId="289C81E5" w14:textId="77777777" w:rsidR="0020430D" w:rsidRPr="001F6893" w:rsidRDefault="0020430D" w:rsidP="001F6893">
            <w:r w:rsidRPr="001F6893">
              <w:t>4.480756</w:t>
            </w:r>
          </w:p>
        </w:tc>
        <w:tc>
          <w:tcPr>
            <w:tcW w:w="1132" w:type="dxa"/>
            <w:noWrap/>
            <w:hideMark/>
          </w:tcPr>
          <w:p w14:paraId="17300590" w14:textId="77777777" w:rsidR="0020430D" w:rsidRPr="001F6893" w:rsidRDefault="0020430D" w:rsidP="001F6893">
            <w:r w:rsidRPr="001F6893">
              <w:t>8.581782</w:t>
            </w:r>
          </w:p>
        </w:tc>
        <w:tc>
          <w:tcPr>
            <w:tcW w:w="1132" w:type="dxa"/>
            <w:noWrap/>
            <w:hideMark/>
          </w:tcPr>
          <w:p w14:paraId="285210D9" w14:textId="77777777" w:rsidR="0020430D" w:rsidRPr="001F6893" w:rsidRDefault="0020430D" w:rsidP="001F6893">
            <w:r w:rsidRPr="001F6893">
              <w:t>8.516605</w:t>
            </w:r>
          </w:p>
        </w:tc>
      </w:tr>
      <w:tr w:rsidR="0020430D" w:rsidRPr="001F6893" w14:paraId="1C17B7DD" w14:textId="77777777" w:rsidTr="0020430D">
        <w:trPr>
          <w:trHeight w:val="261"/>
        </w:trPr>
        <w:tc>
          <w:tcPr>
            <w:tcW w:w="1132" w:type="dxa"/>
            <w:vMerge/>
          </w:tcPr>
          <w:p w14:paraId="5F01C92F" w14:textId="77777777" w:rsidR="0020430D" w:rsidRPr="001F6893" w:rsidRDefault="0020430D" w:rsidP="001F6893"/>
        </w:tc>
        <w:tc>
          <w:tcPr>
            <w:tcW w:w="1132" w:type="dxa"/>
            <w:noWrap/>
            <w:hideMark/>
          </w:tcPr>
          <w:p w14:paraId="62254D10" w14:textId="12A1A9F5" w:rsidR="0020430D" w:rsidRPr="001F6893" w:rsidRDefault="0020430D" w:rsidP="001F6893">
            <w:r w:rsidRPr="001F6893">
              <w:t>2.381852</w:t>
            </w:r>
          </w:p>
        </w:tc>
        <w:tc>
          <w:tcPr>
            <w:tcW w:w="1132" w:type="dxa"/>
            <w:noWrap/>
            <w:hideMark/>
          </w:tcPr>
          <w:p w14:paraId="4C0A5220" w14:textId="77777777" w:rsidR="0020430D" w:rsidRPr="001F6893" w:rsidRDefault="0020430D" w:rsidP="001F6893">
            <w:r w:rsidRPr="001F6893">
              <w:t>2.738307</w:t>
            </w:r>
          </w:p>
        </w:tc>
        <w:tc>
          <w:tcPr>
            <w:tcW w:w="1132" w:type="dxa"/>
            <w:noWrap/>
            <w:hideMark/>
          </w:tcPr>
          <w:p w14:paraId="42FD845F" w14:textId="77777777" w:rsidR="0020430D" w:rsidRPr="001F6893" w:rsidRDefault="0020430D" w:rsidP="001F6893">
            <w:r w:rsidRPr="001F6893">
              <w:t>2.909863</w:t>
            </w:r>
          </w:p>
        </w:tc>
        <w:tc>
          <w:tcPr>
            <w:tcW w:w="1132" w:type="dxa"/>
            <w:noWrap/>
            <w:hideMark/>
          </w:tcPr>
          <w:p w14:paraId="12CBF5D3" w14:textId="77777777" w:rsidR="0020430D" w:rsidRPr="001F6893" w:rsidRDefault="0020430D" w:rsidP="001F6893">
            <w:r w:rsidRPr="001F6893">
              <w:t>2.743144</w:t>
            </w:r>
          </w:p>
        </w:tc>
        <w:tc>
          <w:tcPr>
            <w:tcW w:w="1132" w:type="dxa"/>
            <w:noWrap/>
            <w:hideMark/>
          </w:tcPr>
          <w:p w14:paraId="35A253CE" w14:textId="77777777" w:rsidR="0020430D" w:rsidRPr="001F6893" w:rsidRDefault="0020430D" w:rsidP="001F6893">
            <w:r w:rsidRPr="001F6893">
              <w:t>2.76369</w:t>
            </w:r>
          </w:p>
        </w:tc>
        <w:tc>
          <w:tcPr>
            <w:tcW w:w="1132" w:type="dxa"/>
            <w:noWrap/>
            <w:hideMark/>
          </w:tcPr>
          <w:p w14:paraId="2F75C97F" w14:textId="77777777" w:rsidR="0020430D" w:rsidRPr="001F6893" w:rsidRDefault="0020430D" w:rsidP="001F6893">
            <w:r w:rsidRPr="001F6893">
              <w:t>2.726006</w:t>
            </w:r>
          </w:p>
        </w:tc>
        <w:tc>
          <w:tcPr>
            <w:tcW w:w="1132" w:type="dxa"/>
            <w:noWrap/>
            <w:hideMark/>
          </w:tcPr>
          <w:p w14:paraId="54BFE7CD" w14:textId="77777777" w:rsidR="0020430D" w:rsidRPr="001F6893" w:rsidRDefault="0020430D" w:rsidP="001F6893">
            <w:r w:rsidRPr="001F6893">
              <w:t>3.274998</w:t>
            </w:r>
          </w:p>
        </w:tc>
        <w:tc>
          <w:tcPr>
            <w:tcW w:w="1132" w:type="dxa"/>
            <w:noWrap/>
            <w:hideMark/>
          </w:tcPr>
          <w:p w14:paraId="612C7511" w14:textId="77777777" w:rsidR="0020430D" w:rsidRPr="001F6893" w:rsidRDefault="0020430D" w:rsidP="001F6893">
            <w:r w:rsidRPr="001F6893">
              <w:t>8.707057</w:t>
            </w:r>
          </w:p>
        </w:tc>
        <w:tc>
          <w:tcPr>
            <w:tcW w:w="1132" w:type="dxa"/>
            <w:noWrap/>
            <w:hideMark/>
          </w:tcPr>
          <w:p w14:paraId="019405F7" w14:textId="77777777" w:rsidR="0020430D" w:rsidRPr="001F6893" w:rsidRDefault="0020430D" w:rsidP="001F6893">
            <w:r w:rsidRPr="001F6893">
              <w:t>3.284112</w:t>
            </w:r>
          </w:p>
        </w:tc>
        <w:tc>
          <w:tcPr>
            <w:tcW w:w="1132" w:type="dxa"/>
            <w:noWrap/>
            <w:hideMark/>
          </w:tcPr>
          <w:p w14:paraId="26B580B7" w14:textId="77777777" w:rsidR="0020430D" w:rsidRPr="001F6893" w:rsidRDefault="0020430D" w:rsidP="001F6893">
            <w:r w:rsidRPr="001F6893">
              <w:t>3.234782</w:t>
            </w:r>
          </w:p>
        </w:tc>
      </w:tr>
      <w:tr w:rsidR="0020430D" w:rsidRPr="001F6893" w14:paraId="5EFDE09F" w14:textId="77777777" w:rsidTr="0020430D">
        <w:trPr>
          <w:trHeight w:val="261"/>
        </w:trPr>
        <w:tc>
          <w:tcPr>
            <w:tcW w:w="1132" w:type="dxa"/>
            <w:vMerge/>
          </w:tcPr>
          <w:p w14:paraId="491884A2" w14:textId="77777777" w:rsidR="0020430D" w:rsidRPr="001F6893" w:rsidRDefault="0020430D" w:rsidP="001F6893"/>
        </w:tc>
        <w:tc>
          <w:tcPr>
            <w:tcW w:w="1132" w:type="dxa"/>
            <w:noWrap/>
            <w:hideMark/>
          </w:tcPr>
          <w:p w14:paraId="54F54DEC" w14:textId="628FFE38" w:rsidR="0020430D" w:rsidRPr="001F6893" w:rsidRDefault="0020430D" w:rsidP="001F6893">
            <w:r w:rsidRPr="001F6893">
              <w:t>3.150281</w:t>
            </w:r>
          </w:p>
        </w:tc>
        <w:tc>
          <w:tcPr>
            <w:tcW w:w="1132" w:type="dxa"/>
            <w:noWrap/>
            <w:hideMark/>
          </w:tcPr>
          <w:p w14:paraId="61BB3481" w14:textId="77777777" w:rsidR="0020430D" w:rsidRPr="001F6893" w:rsidRDefault="0020430D" w:rsidP="001F6893">
            <w:r w:rsidRPr="001F6893">
              <w:t>5.850814</w:t>
            </w:r>
          </w:p>
        </w:tc>
        <w:tc>
          <w:tcPr>
            <w:tcW w:w="1132" w:type="dxa"/>
            <w:noWrap/>
            <w:hideMark/>
          </w:tcPr>
          <w:p w14:paraId="65DA323F" w14:textId="77777777" w:rsidR="0020430D" w:rsidRPr="001F6893" w:rsidRDefault="0020430D" w:rsidP="001F6893">
            <w:r w:rsidRPr="001F6893">
              <w:t>3.79289</w:t>
            </w:r>
          </w:p>
        </w:tc>
        <w:tc>
          <w:tcPr>
            <w:tcW w:w="1132" w:type="dxa"/>
            <w:noWrap/>
            <w:hideMark/>
          </w:tcPr>
          <w:p w14:paraId="7EC67E9D" w14:textId="77777777" w:rsidR="0020430D" w:rsidRPr="001F6893" w:rsidRDefault="0020430D" w:rsidP="001F6893">
            <w:r w:rsidRPr="001F6893">
              <w:t>2.785076</w:t>
            </w:r>
          </w:p>
        </w:tc>
        <w:tc>
          <w:tcPr>
            <w:tcW w:w="1132" w:type="dxa"/>
            <w:noWrap/>
            <w:hideMark/>
          </w:tcPr>
          <w:p w14:paraId="1FF4442C" w14:textId="77777777" w:rsidR="0020430D" w:rsidRPr="001F6893" w:rsidRDefault="0020430D" w:rsidP="001F6893">
            <w:r w:rsidRPr="001F6893">
              <w:t>2.935758</w:t>
            </w:r>
          </w:p>
        </w:tc>
        <w:tc>
          <w:tcPr>
            <w:tcW w:w="1132" w:type="dxa"/>
            <w:noWrap/>
            <w:hideMark/>
          </w:tcPr>
          <w:p w14:paraId="78E81EA1" w14:textId="77777777" w:rsidR="0020430D" w:rsidRPr="001F6893" w:rsidRDefault="0020430D" w:rsidP="001F6893">
            <w:r w:rsidRPr="001F6893">
              <w:t>3.354323</w:t>
            </w:r>
          </w:p>
        </w:tc>
        <w:tc>
          <w:tcPr>
            <w:tcW w:w="1132" w:type="dxa"/>
            <w:noWrap/>
            <w:hideMark/>
          </w:tcPr>
          <w:p w14:paraId="7BEBEDBC" w14:textId="77777777" w:rsidR="0020430D" w:rsidRPr="001F6893" w:rsidRDefault="0020430D" w:rsidP="001F6893">
            <w:r w:rsidRPr="001F6893">
              <w:t>8.455066</w:t>
            </w:r>
          </w:p>
        </w:tc>
        <w:tc>
          <w:tcPr>
            <w:tcW w:w="1132" w:type="dxa"/>
            <w:noWrap/>
            <w:hideMark/>
          </w:tcPr>
          <w:p w14:paraId="250C5131" w14:textId="77777777" w:rsidR="0020430D" w:rsidRPr="001F6893" w:rsidRDefault="0020430D" w:rsidP="001F6893">
            <w:r w:rsidRPr="001F6893">
              <w:t>3.318851</w:t>
            </w:r>
          </w:p>
        </w:tc>
        <w:tc>
          <w:tcPr>
            <w:tcW w:w="1132" w:type="dxa"/>
            <w:noWrap/>
            <w:hideMark/>
          </w:tcPr>
          <w:p w14:paraId="64937D12" w14:textId="77777777" w:rsidR="0020430D" w:rsidRPr="001F6893" w:rsidRDefault="0020430D" w:rsidP="001F6893">
            <w:r w:rsidRPr="001F6893">
              <w:t>3.155815</w:t>
            </w:r>
          </w:p>
        </w:tc>
        <w:tc>
          <w:tcPr>
            <w:tcW w:w="1132" w:type="dxa"/>
            <w:noWrap/>
            <w:hideMark/>
          </w:tcPr>
          <w:p w14:paraId="09320531" w14:textId="77777777" w:rsidR="0020430D" w:rsidRPr="001F6893" w:rsidRDefault="0020430D" w:rsidP="001F6893">
            <w:r w:rsidRPr="001F6893">
              <w:t>3.267826</w:t>
            </w:r>
          </w:p>
        </w:tc>
      </w:tr>
      <w:tr w:rsidR="0020430D" w:rsidRPr="001F6893" w14:paraId="1F97D4E8" w14:textId="77777777" w:rsidTr="0020430D">
        <w:trPr>
          <w:trHeight w:val="261"/>
        </w:trPr>
        <w:tc>
          <w:tcPr>
            <w:tcW w:w="1132" w:type="dxa"/>
          </w:tcPr>
          <w:p w14:paraId="7362841E" w14:textId="53A6931D" w:rsidR="0020430D" w:rsidRPr="001F6893" w:rsidRDefault="0020430D" w:rsidP="001F6893">
            <w:pPr>
              <w:rPr>
                <w:b/>
                <w:bCs/>
              </w:rPr>
            </w:pPr>
            <w:r>
              <w:rPr>
                <w:b/>
                <w:bCs/>
              </w:rPr>
              <w:t>Average</w:t>
            </w:r>
          </w:p>
        </w:tc>
        <w:tc>
          <w:tcPr>
            <w:tcW w:w="1132" w:type="dxa"/>
            <w:noWrap/>
            <w:hideMark/>
          </w:tcPr>
          <w:p w14:paraId="4C9F19F7" w14:textId="4CA50FF8" w:rsidR="0020430D" w:rsidRPr="001F6893" w:rsidRDefault="0020430D" w:rsidP="001F6893">
            <w:pPr>
              <w:rPr>
                <w:b/>
                <w:bCs/>
              </w:rPr>
            </w:pPr>
            <w:r w:rsidRPr="001F6893">
              <w:rPr>
                <w:b/>
                <w:bCs/>
              </w:rPr>
              <w:t>4.298278</w:t>
            </w:r>
          </w:p>
        </w:tc>
        <w:tc>
          <w:tcPr>
            <w:tcW w:w="1132" w:type="dxa"/>
            <w:noWrap/>
            <w:hideMark/>
          </w:tcPr>
          <w:p w14:paraId="0EB3E948" w14:textId="77777777" w:rsidR="0020430D" w:rsidRPr="001F6893" w:rsidRDefault="0020430D" w:rsidP="001F6893">
            <w:pPr>
              <w:rPr>
                <w:b/>
                <w:bCs/>
              </w:rPr>
            </w:pPr>
            <w:r w:rsidRPr="001F6893">
              <w:rPr>
                <w:b/>
                <w:bCs/>
              </w:rPr>
              <w:t>4.83208</w:t>
            </w:r>
          </w:p>
        </w:tc>
        <w:tc>
          <w:tcPr>
            <w:tcW w:w="1132" w:type="dxa"/>
            <w:noWrap/>
            <w:hideMark/>
          </w:tcPr>
          <w:p w14:paraId="27092CC0" w14:textId="77777777" w:rsidR="0020430D" w:rsidRPr="001F6893" w:rsidRDefault="0020430D" w:rsidP="001F6893">
            <w:pPr>
              <w:rPr>
                <w:b/>
                <w:bCs/>
              </w:rPr>
            </w:pPr>
            <w:r w:rsidRPr="001F6893">
              <w:rPr>
                <w:b/>
                <w:bCs/>
              </w:rPr>
              <w:t>4.386929</w:t>
            </w:r>
          </w:p>
        </w:tc>
        <w:tc>
          <w:tcPr>
            <w:tcW w:w="1132" w:type="dxa"/>
            <w:noWrap/>
            <w:hideMark/>
          </w:tcPr>
          <w:p w14:paraId="26068111" w14:textId="77777777" w:rsidR="0020430D" w:rsidRPr="001F6893" w:rsidRDefault="0020430D" w:rsidP="001F6893">
            <w:pPr>
              <w:rPr>
                <w:b/>
                <w:bCs/>
              </w:rPr>
            </w:pPr>
            <w:r w:rsidRPr="001F6893">
              <w:rPr>
                <w:b/>
                <w:bCs/>
              </w:rPr>
              <w:t>4.669891</w:t>
            </w:r>
          </w:p>
        </w:tc>
        <w:tc>
          <w:tcPr>
            <w:tcW w:w="1132" w:type="dxa"/>
            <w:noWrap/>
            <w:hideMark/>
          </w:tcPr>
          <w:p w14:paraId="62922F4F" w14:textId="77777777" w:rsidR="0020430D" w:rsidRPr="001F6893" w:rsidRDefault="0020430D" w:rsidP="001F6893">
            <w:pPr>
              <w:rPr>
                <w:b/>
                <w:bCs/>
              </w:rPr>
            </w:pPr>
            <w:r w:rsidRPr="001F6893">
              <w:rPr>
                <w:b/>
                <w:bCs/>
              </w:rPr>
              <w:t>4.245367</w:t>
            </w:r>
          </w:p>
        </w:tc>
        <w:tc>
          <w:tcPr>
            <w:tcW w:w="1132" w:type="dxa"/>
            <w:noWrap/>
            <w:hideMark/>
          </w:tcPr>
          <w:p w14:paraId="1D2DC424" w14:textId="77777777" w:rsidR="0020430D" w:rsidRPr="001F6893" w:rsidRDefault="0020430D" w:rsidP="001F6893">
            <w:pPr>
              <w:rPr>
                <w:b/>
                <w:bCs/>
              </w:rPr>
            </w:pPr>
            <w:r w:rsidRPr="001F6893">
              <w:rPr>
                <w:b/>
                <w:bCs/>
              </w:rPr>
              <w:t>4.641255</w:t>
            </w:r>
          </w:p>
        </w:tc>
        <w:tc>
          <w:tcPr>
            <w:tcW w:w="1132" w:type="dxa"/>
            <w:noWrap/>
            <w:hideMark/>
          </w:tcPr>
          <w:p w14:paraId="7FCA55C4" w14:textId="77777777" w:rsidR="0020430D" w:rsidRPr="001F6893" w:rsidRDefault="0020430D" w:rsidP="001F6893">
            <w:pPr>
              <w:rPr>
                <w:b/>
                <w:bCs/>
              </w:rPr>
            </w:pPr>
            <w:r w:rsidRPr="001F6893">
              <w:rPr>
                <w:b/>
                <w:bCs/>
              </w:rPr>
              <w:t>5.391518</w:t>
            </w:r>
          </w:p>
        </w:tc>
        <w:tc>
          <w:tcPr>
            <w:tcW w:w="1132" w:type="dxa"/>
            <w:noWrap/>
            <w:hideMark/>
          </w:tcPr>
          <w:p w14:paraId="1049455B" w14:textId="77777777" w:rsidR="0020430D" w:rsidRPr="001F6893" w:rsidRDefault="0020430D" w:rsidP="001F6893">
            <w:pPr>
              <w:rPr>
                <w:b/>
                <w:bCs/>
              </w:rPr>
            </w:pPr>
            <w:r w:rsidRPr="001F6893">
              <w:rPr>
                <w:b/>
                <w:bCs/>
              </w:rPr>
              <w:t>4.350983</w:t>
            </w:r>
          </w:p>
        </w:tc>
        <w:tc>
          <w:tcPr>
            <w:tcW w:w="1132" w:type="dxa"/>
            <w:noWrap/>
            <w:hideMark/>
          </w:tcPr>
          <w:p w14:paraId="65F65EFE" w14:textId="77777777" w:rsidR="0020430D" w:rsidRPr="001F6893" w:rsidRDefault="0020430D" w:rsidP="001F6893">
            <w:pPr>
              <w:rPr>
                <w:b/>
                <w:bCs/>
              </w:rPr>
            </w:pPr>
            <w:r w:rsidRPr="001F6893">
              <w:rPr>
                <w:b/>
                <w:bCs/>
              </w:rPr>
              <w:t>4.309069</w:t>
            </w:r>
          </w:p>
        </w:tc>
        <w:tc>
          <w:tcPr>
            <w:tcW w:w="1132" w:type="dxa"/>
            <w:noWrap/>
            <w:hideMark/>
          </w:tcPr>
          <w:p w14:paraId="37A7132F" w14:textId="77777777" w:rsidR="0020430D" w:rsidRPr="001F6893" w:rsidRDefault="0020430D" w:rsidP="001F6893">
            <w:pPr>
              <w:rPr>
                <w:b/>
                <w:bCs/>
              </w:rPr>
            </w:pPr>
            <w:r w:rsidRPr="001F6893">
              <w:rPr>
                <w:b/>
                <w:bCs/>
              </w:rPr>
              <w:t>4.610931</w:t>
            </w:r>
          </w:p>
        </w:tc>
      </w:tr>
    </w:tbl>
    <w:p w14:paraId="3CE2A2EA" w14:textId="5D90C7B1" w:rsidR="004046EF" w:rsidRDefault="004046EF" w:rsidP="00DD05AD"/>
    <w:p w14:paraId="1649C598" w14:textId="0859A271" w:rsidR="004046EF" w:rsidRDefault="0020430D" w:rsidP="00DD05AD">
      <w:r>
        <w:t>Raw data for Section 4.4.2.2 with 5 active nodes</w:t>
      </w:r>
    </w:p>
    <w:p w14:paraId="71B976C1" w14:textId="730DC2AC" w:rsidR="0020430D" w:rsidRDefault="0020430D" w:rsidP="00DD05AD"/>
    <w:tbl>
      <w:tblPr>
        <w:tblStyle w:val="TableGrid"/>
        <w:tblW w:w="0" w:type="auto"/>
        <w:tblLook w:val="04A0" w:firstRow="1" w:lastRow="0" w:firstColumn="1" w:lastColumn="0" w:noHBand="0" w:noVBand="1"/>
      </w:tblPr>
      <w:tblGrid>
        <w:gridCol w:w="1087"/>
        <w:gridCol w:w="1135"/>
        <w:gridCol w:w="1135"/>
        <w:gridCol w:w="1135"/>
        <w:gridCol w:w="1135"/>
        <w:gridCol w:w="1135"/>
        <w:gridCol w:w="1135"/>
        <w:gridCol w:w="1135"/>
        <w:gridCol w:w="1135"/>
        <w:gridCol w:w="1135"/>
        <w:gridCol w:w="1135"/>
      </w:tblGrid>
      <w:tr w:rsidR="0020430D" w:rsidRPr="0020430D" w14:paraId="71AA672B" w14:textId="77777777" w:rsidTr="0020430D">
        <w:trPr>
          <w:trHeight w:val="237"/>
        </w:trPr>
        <w:tc>
          <w:tcPr>
            <w:tcW w:w="1087" w:type="dxa"/>
          </w:tcPr>
          <w:p w14:paraId="19519D5B" w14:textId="77777777" w:rsidR="0020430D" w:rsidRPr="0020430D" w:rsidRDefault="0020430D" w:rsidP="0020430D"/>
        </w:tc>
        <w:tc>
          <w:tcPr>
            <w:tcW w:w="1135" w:type="dxa"/>
            <w:noWrap/>
            <w:hideMark/>
          </w:tcPr>
          <w:p w14:paraId="7EA8C5BA" w14:textId="66139BEC" w:rsidR="0020430D" w:rsidRPr="0020430D" w:rsidRDefault="0020430D" w:rsidP="0020430D">
            <w:r w:rsidRPr="0020430D">
              <w:t>Tx01</w:t>
            </w:r>
          </w:p>
        </w:tc>
        <w:tc>
          <w:tcPr>
            <w:tcW w:w="1135" w:type="dxa"/>
            <w:noWrap/>
            <w:hideMark/>
          </w:tcPr>
          <w:p w14:paraId="2BB65CEB" w14:textId="77777777" w:rsidR="0020430D" w:rsidRPr="0020430D" w:rsidRDefault="0020430D" w:rsidP="0020430D">
            <w:r w:rsidRPr="0020430D">
              <w:t>Tx02</w:t>
            </w:r>
          </w:p>
        </w:tc>
        <w:tc>
          <w:tcPr>
            <w:tcW w:w="1135" w:type="dxa"/>
            <w:noWrap/>
            <w:hideMark/>
          </w:tcPr>
          <w:p w14:paraId="0E177007" w14:textId="77777777" w:rsidR="0020430D" w:rsidRPr="0020430D" w:rsidRDefault="0020430D" w:rsidP="0020430D">
            <w:r w:rsidRPr="0020430D">
              <w:t>Tx03</w:t>
            </w:r>
          </w:p>
        </w:tc>
        <w:tc>
          <w:tcPr>
            <w:tcW w:w="1135" w:type="dxa"/>
            <w:noWrap/>
            <w:hideMark/>
          </w:tcPr>
          <w:p w14:paraId="3431690D" w14:textId="77777777" w:rsidR="0020430D" w:rsidRPr="0020430D" w:rsidRDefault="0020430D" w:rsidP="0020430D">
            <w:r w:rsidRPr="0020430D">
              <w:t>Tx04</w:t>
            </w:r>
          </w:p>
        </w:tc>
        <w:tc>
          <w:tcPr>
            <w:tcW w:w="1135" w:type="dxa"/>
            <w:noWrap/>
            <w:hideMark/>
          </w:tcPr>
          <w:p w14:paraId="6697ED83" w14:textId="77777777" w:rsidR="0020430D" w:rsidRPr="0020430D" w:rsidRDefault="0020430D" w:rsidP="0020430D">
            <w:r w:rsidRPr="0020430D">
              <w:t>Tx05</w:t>
            </w:r>
          </w:p>
        </w:tc>
        <w:tc>
          <w:tcPr>
            <w:tcW w:w="1135" w:type="dxa"/>
            <w:noWrap/>
            <w:hideMark/>
          </w:tcPr>
          <w:p w14:paraId="6D7FB9F7" w14:textId="77777777" w:rsidR="0020430D" w:rsidRPr="0020430D" w:rsidRDefault="0020430D" w:rsidP="0020430D">
            <w:r w:rsidRPr="0020430D">
              <w:t>Tx06</w:t>
            </w:r>
          </w:p>
        </w:tc>
        <w:tc>
          <w:tcPr>
            <w:tcW w:w="1135" w:type="dxa"/>
            <w:noWrap/>
            <w:hideMark/>
          </w:tcPr>
          <w:p w14:paraId="580E30D7" w14:textId="77777777" w:rsidR="0020430D" w:rsidRPr="0020430D" w:rsidRDefault="0020430D" w:rsidP="0020430D">
            <w:r w:rsidRPr="0020430D">
              <w:t>Tx07</w:t>
            </w:r>
          </w:p>
        </w:tc>
        <w:tc>
          <w:tcPr>
            <w:tcW w:w="1135" w:type="dxa"/>
            <w:noWrap/>
            <w:hideMark/>
          </w:tcPr>
          <w:p w14:paraId="3374888A" w14:textId="77777777" w:rsidR="0020430D" w:rsidRPr="0020430D" w:rsidRDefault="0020430D" w:rsidP="0020430D">
            <w:r w:rsidRPr="0020430D">
              <w:t>Tx08</w:t>
            </w:r>
          </w:p>
        </w:tc>
        <w:tc>
          <w:tcPr>
            <w:tcW w:w="1135" w:type="dxa"/>
            <w:noWrap/>
            <w:hideMark/>
          </w:tcPr>
          <w:p w14:paraId="18A6E735" w14:textId="77777777" w:rsidR="0020430D" w:rsidRPr="0020430D" w:rsidRDefault="0020430D" w:rsidP="0020430D">
            <w:r w:rsidRPr="0020430D">
              <w:t>Tx09</w:t>
            </w:r>
          </w:p>
        </w:tc>
        <w:tc>
          <w:tcPr>
            <w:tcW w:w="1135" w:type="dxa"/>
            <w:noWrap/>
            <w:hideMark/>
          </w:tcPr>
          <w:p w14:paraId="5600A442" w14:textId="77777777" w:rsidR="0020430D" w:rsidRPr="0020430D" w:rsidRDefault="0020430D" w:rsidP="0020430D">
            <w:r w:rsidRPr="0020430D">
              <w:t>Tx10</w:t>
            </w:r>
          </w:p>
        </w:tc>
      </w:tr>
      <w:tr w:rsidR="0020430D" w:rsidRPr="0020430D" w14:paraId="7F173879" w14:textId="77777777" w:rsidTr="0020430D">
        <w:trPr>
          <w:trHeight w:val="237"/>
        </w:trPr>
        <w:tc>
          <w:tcPr>
            <w:tcW w:w="1087" w:type="dxa"/>
            <w:vMerge w:val="restart"/>
          </w:tcPr>
          <w:p w14:paraId="217C7C0E" w14:textId="64A41E53" w:rsidR="0020430D" w:rsidRPr="0020430D" w:rsidRDefault="0020430D" w:rsidP="0020430D">
            <w:r>
              <w:t>Process Time</w:t>
            </w:r>
          </w:p>
        </w:tc>
        <w:tc>
          <w:tcPr>
            <w:tcW w:w="1135" w:type="dxa"/>
            <w:noWrap/>
            <w:hideMark/>
          </w:tcPr>
          <w:p w14:paraId="3144CBBE" w14:textId="6B0E5FC2" w:rsidR="0020430D" w:rsidRPr="0020430D" w:rsidRDefault="0020430D" w:rsidP="0020430D">
            <w:r w:rsidRPr="0020430D">
              <w:t>11.28528</w:t>
            </w:r>
          </w:p>
        </w:tc>
        <w:tc>
          <w:tcPr>
            <w:tcW w:w="1135" w:type="dxa"/>
            <w:noWrap/>
            <w:hideMark/>
          </w:tcPr>
          <w:p w14:paraId="3748F9E3" w14:textId="77777777" w:rsidR="0020430D" w:rsidRPr="0020430D" w:rsidRDefault="0020430D" w:rsidP="0020430D">
            <w:r w:rsidRPr="0020430D">
              <w:t>5.716336</w:t>
            </w:r>
          </w:p>
        </w:tc>
        <w:tc>
          <w:tcPr>
            <w:tcW w:w="1135" w:type="dxa"/>
            <w:noWrap/>
            <w:hideMark/>
          </w:tcPr>
          <w:p w14:paraId="05A74658" w14:textId="77777777" w:rsidR="0020430D" w:rsidRPr="0020430D" w:rsidRDefault="0020430D" w:rsidP="0020430D">
            <w:r w:rsidRPr="0020430D">
              <w:t>4.106565</w:t>
            </w:r>
          </w:p>
        </w:tc>
        <w:tc>
          <w:tcPr>
            <w:tcW w:w="1135" w:type="dxa"/>
            <w:noWrap/>
            <w:hideMark/>
          </w:tcPr>
          <w:p w14:paraId="7D425F61" w14:textId="77777777" w:rsidR="0020430D" w:rsidRPr="0020430D" w:rsidRDefault="0020430D" w:rsidP="0020430D">
            <w:r w:rsidRPr="0020430D">
              <w:t>3.854076</w:t>
            </w:r>
          </w:p>
        </w:tc>
        <w:tc>
          <w:tcPr>
            <w:tcW w:w="1135" w:type="dxa"/>
            <w:noWrap/>
            <w:hideMark/>
          </w:tcPr>
          <w:p w14:paraId="7651FC07" w14:textId="77777777" w:rsidR="0020430D" w:rsidRPr="0020430D" w:rsidRDefault="0020430D" w:rsidP="0020430D">
            <w:r w:rsidRPr="0020430D">
              <w:t>9.750213</w:t>
            </w:r>
          </w:p>
        </w:tc>
        <w:tc>
          <w:tcPr>
            <w:tcW w:w="1135" w:type="dxa"/>
            <w:noWrap/>
            <w:hideMark/>
          </w:tcPr>
          <w:p w14:paraId="423E990C" w14:textId="77777777" w:rsidR="0020430D" w:rsidRPr="0020430D" w:rsidRDefault="0020430D" w:rsidP="0020430D">
            <w:r w:rsidRPr="0020430D">
              <w:t>3.249585</w:t>
            </w:r>
          </w:p>
        </w:tc>
        <w:tc>
          <w:tcPr>
            <w:tcW w:w="1135" w:type="dxa"/>
            <w:noWrap/>
            <w:hideMark/>
          </w:tcPr>
          <w:p w14:paraId="7682289D" w14:textId="77777777" w:rsidR="0020430D" w:rsidRPr="0020430D" w:rsidRDefault="0020430D" w:rsidP="0020430D">
            <w:r w:rsidRPr="0020430D">
              <w:t>4.726692</w:t>
            </w:r>
          </w:p>
        </w:tc>
        <w:tc>
          <w:tcPr>
            <w:tcW w:w="1135" w:type="dxa"/>
            <w:noWrap/>
            <w:hideMark/>
          </w:tcPr>
          <w:p w14:paraId="7A5D0545" w14:textId="77777777" w:rsidR="0020430D" w:rsidRPr="0020430D" w:rsidRDefault="0020430D" w:rsidP="0020430D">
            <w:r w:rsidRPr="0020430D">
              <w:t>10.75421</w:t>
            </w:r>
          </w:p>
        </w:tc>
        <w:tc>
          <w:tcPr>
            <w:tcW w:w="1135" w:type="dxa"/>
            <w:noWrap/>
            <w:hideMark/>
          </w:tcPr>
          <w:p w14:paraId="5DA01A2E" w14:textId="77777777" w:rsidR="0020430D" w:rsidRPr="0020430D" w:rsidRDefault="0020430D" w:rsidP="0020430D">
            <w:r w:rsidRPr="0020430D">
              <w:t>1.798116</w:t>
            </w:r>
          </w:p>
        </w:tc>
        <w:tc>
          <w:tcPr>
            <w:tcW w:w="1135" w:type="dxa"/>
            <w:noWrap/>
            <w:hideMark/>
          </w:tcPr>
          <w:p w14:paraId="62194920" w14:textId="77777777" w:rsidR="0020430D" w:rsidRPr="0020430D" w:rsidRDefault="0020430D" w:rsidP="0020430D">
            <w:r w:rsidRPr="0020430D">
              <w:t>9.31799</w:t>
            </w:r>
          </w:p>
        </w:tc>
      </w:tr>
      <w:tr w:rsidR="0020430D" w:rsidRPr="0020430D" w14:paraId="024A7C9C" w14:textId="77777777" w:rsidTr="0020430D">
        <w:trPr>
          <w:trHeight w:val="237"/>
        </w:trPr>
        <w:tc>
          <w:tcPr>
            <w:tcW w:w="1087" w:type="dxa"/>
            <w:vMerge/>
          </w:tcPr>
          <w:p w14:paraId="5BEAF1C1" w14:textId="77777777" w:rsidR="0020430D" w:rsidRPr="0020430D" w:rsidRDefault="0020430D" w:rsidP="0020430D"/>
        </w:tc>
        <w:tc>
          <w:tcPr>
            <w:tcW w:w="1135" w:type="dxa"/>
            <w:noWrap/>
            <w:hideMark/>
          </w:tcPr>
          <w:p w14:paraId="38DE70B8" w14:textId="3FAFF230" w:rsidR="0020430D" w:rsidRPr="0020430D" w:rsidRDefault="0020430D" w:rsidP="0020430D">
            <w:r w:rsidRPr="0020430D">
              <w:t>2.723173</w:t>
            </w:r>
          </w:p>
        </w:tc>
        <w:tc>
          <w:tcPr>
            <w:tcW w:w="1135" w:type="dxa"/>
            <w:noWrap/>
            <w:hideMark/>
          </w:tcPr>
          <w:p w14:paraId="489718F0" w14:textId="77777777" w:rsidR="0020430D" w:rsidRPr="0020430D" w:rsidRDefault="0020430D" w:rsidP="0020430D">
            <w:r w:rsidRPr="0020430D">
              <w:t>3.49951</w:t>
            </w:r>
          </w:p>
        </w:tc>
        <w:tc>
          <w:tcPr>
            <w:tcW w:w="1135" w:type="dxa"/>
            <w:noWrap/>
            <w:hideMark/>
          </w:tcPr>
          <w:p w14:paraId="67A47DB6" w14:textId="77777777" w:rsidR="0020430D" w:rsidRPr="0020430D" w:rsidRDefault="0020430D" w:rsidP="0020430D">
            <w:r w:rsidRPr="0020430D">
              <w:t>2.725831</w:t>
            </w:r>
          </w:p>
        </w:tc>
        <w:tc>
          <w:tcPr>
            <w:tcW w:w="1135" w:type="dxa"/>
            <w:noWrap/>
            <w:hideMark/>
          </w:tcPr>
          <w:p w14:paraId="2C7796BF" w14:textId="77777777" w:rsidR="0020430D" w:rsidRPr="0020430D" w:rsidRDefault="0020430D" w:rsidP="0020430D">
            <w:r w:rsidRPr="0020430D">
              <w:t>7.753251</w:t>
            </w:r>
          </w:p>
        </w:tc>
        <w:tc>
          <w:tcPr>
            <w:tcW w:w="1135" w:type="dxa"/>
            <w:noWrap/>
            <w:hideMark/>
          </w:tcPr>
          <w:p w14:paraId="02DED8E2" w14:textId="77777777" w:rsidR="0020430D" w:rsidRPr="0020430D" w:rsidRDefault="0020430D" w:rsidP="0020430D">
            <w:r w:rsidRPr="0020430D">
              <w:t>2.887039</w:t>
            </w:r>
          </w:p>
        </w:tc>
        <w:tc>
          <w:tcPr>
            <w:tcW w:w="1135" w:type="dxa"/>
            <w:noWrap/>
            <w:hideMark/>
          </w:tcPr>
          <w:p w14:paraId="3A33121F" w14:textId="77777777" w:rsidR="0020430D" w:rsidRPr="0020430D" w:rsidRDefault="0020430D" w:rsidP="0020430D">
            <w:r w:rsidRPr="0020430D">
              <w:t>7.879125</w:t>
            </w:r>
          </w:p>
        </w:tc>
        <w:tc>
          <w:tcPr>
            <w:tcW w:w="1135" w:type="dxa"/>
            <w:noWrap/>
            <w:hideMark/>
          </w:tcPr>
          <w:p w14:paraId="544AF5B2" w14:textId="77777777" w:rsidR="0020430D" w:rsidRPr="0020430D" w:rsidRDefault="0020430D" w:rsidP="0020430D">
            <w:r w:rsidRPr="0020430D">
              <w:t>6.463516</w:t>
            </w:r>
          </w:p>
        </w:tc>
        <w:tc>
          <w:tcPr>
            <w:tcW w:w="1135" w:type="dxa"/>
            <w:noWrap/>
            <w:hideMark/>
          </w:tcPr>
          <w:p w14:paraId="5AC0949D" w14:textId="77777777" w:rsidR="0020430D" w:rsidRPr="0020430D" w:rsidRDefault="0020430D" w:rsidP="0020430D">
            <w:r w:rsidRPr="0020430D">
              <w:t>8.353327</w:t>
            </w:r>
          </w:p>
        </w:tc>
        <w:tc>
          <w:tcPr>
            <w:tcW w:w="1135" w:type="dxa"/>
            <w:noWrap/>
            <w:hideMark/>
          </w:tcPr>
          <w:p w14:paraId="29123AE8" w14:textId="77777777" w:rsidR="0020430D" w:rsidRPr="0020430D" w:rsidRDefault="0020430D" w:rsidP="0020430D">
            <w:r w:rsidRPr="0020430D">
              <w:t>11.78947</w:t>
            </w:r>
          </w:p>
        </w:tc>
        <w:tc>
          <w:tcPr>
            <w:tcW w:w="1135" w:type="dxa"/>
            <w:noWrap/>
            <w:hideMark/>
          </w:tcPr>
          <w:p w14:paraId="3B6A9107" w14:textId="77777777" w:rsidR="0020430D" w:rsidRPr="0020430D" w:rsidRDefault="0020430D" w:rsidP="0020430D">
            <w:r w:rsidRPr="0020430D">
              <w:t>7.799165</w:t>
            </w:r>
          </w:p>
        </w:tc>
      </w:tr>
      <w:tr w:rsidR="0020430D" w:rsidRPr="0020430D" w14:paraId="72D18CE7" w14:textId="77777777" w:rsidTr="0020430D">
        <w:trPr>
          <w:trHeight w:val="237"/>
        </w:trPr>
        <w:tc>
          <w:tcPr>
            <w:tcW w:w="1087" w:type="dxa"/>
            <w:vMerge/>
          </w:tcPr>
          <w:p w14:paraId="1C701BC3" w14:textId="77777777" w:rsidR="0020430D" w:rsidRPr="0020430D" w:rsidRDefault="0020430D" w:rsidP="0020430D"/>
        </w:tc>
        <w:tc>
          <w:tcPr>
            <w:tcW w:w="1135" w:type="dxa"/>
            <w:noWrap/>
            <w:hideMark/>
          </w:tcPr>
          <w:p w14:paraId="7E9B0F96" w14:textId="5F495C8B" w:rsidR="0020430D" w:rsidRPr="0020430D" w:rsidRDefault="0020430D" w:rsidP="0020430D">
            <w:r w:rsidRPr="0020430D">
              <w:t>3.214391</w:t>
            </w:r>
          </w:p>
        </w:tc>
        <w:tc>
          <w:tcPr>
            <w:tcW w:w="1135" w:type="dxa"/>
            <w:noWrap/>
            <w:hideMark/>
          </w:tcPr>
          <w:p w14:paraId="1DB1E010" w14:textId="77777777" w:rsidR="0020430D" w:rsidRPr="0020430D" w:rsidRDefault="0020430D" w:rsidP="0020430D">
            <w:r w:rsidRPr="0020430D">
              <w:t>8.330988</w:t>
            </w:r>
          </w:p>
        </w:tc>
        <w:tc>
          <w:tcPr>
            <w:tcW w:w="1135" w:type="dxa"/>
            <w:noWrap/>
            <w:hideMark/>
          </w:tcPr>
          <w:p w14:paraId="4BED85E0" w14:textId="77777777" w:rsidR="0020430D" w:rsidRPr="0020430D" w:rsidRDefault="0020430D" w:rsidP="0020430D">
            <w:r w:rsidRPr="0020430D">
              <w:t>8.170676</w:t>
            </w:r>
          </w:p>
        </w:tc>
        <w:tc>
          <w:tcPr>
            <w:tcW w:w="1135" w:type="dxa"/>
            <w:noWrap/>
            <w:hideMark/>
          </w:tcPr>
          <w:p w14:paraId="7235C7D3" w14:textId="77777777" w:rsidR="0020430D" w:rsidRPr="0020430D" w:rsidRDefault="0020430D" w:rsidP="0020430D">
            <w:r w:rsidRPr="0020430D">
              <w:t>2.998909</w:t>
            </w:r>
          </w:p>
        </w:tc>
        <w:tc>
          <w:tcPr>
            <w:tcW w:w="1135" w:type="dxa"/>
            <w:noWrap/>
            <w:hideMark/>
          </w:tcPr>
          <w:p w14:paraId="143FE79C" w14:textId="77777777" w:rsidR="0020430D" w:rsidRPr="0020430D" w:rsidRDefault="0020430D" w:rsidP="0020430D">
            <w:r w:rsidRPr="0020430D">
              <w:t>2.905998</w:t>
            </w:r>
          </w:p>
        </w:tc>
        <w:tc>
          <w:tcPr>
            <w:tcW w:w="1135" w:type="dxa"/>
            <w:noWrap/>
            <w:hideMark/>
          </w:tcPr>
          <w:p w14:paraId="72A50C2F" w14:textId="77777777" w:rsidR="0020430D" w:rsidRPr="0020430D" w:rsidRDefault="0020430D" w:rsidP="0020430D">
            <w:r w:rsidRPr="0020430D">
              <w:t>3.19525</w:t>
            </w:r>
          </w:p>
        </w:tc>
        <w:tc>
          <w:tcPr>
            <w:tcW w:w="1135" w:type="dxa"/>
            <w:noWrap/>
            <w:hideMark/>
          </w:tcPr>
          <w:p w14:paraId="40D14FF9" w14:textId="77777777" w:rsidR="0020430D" w:rsidRPr="0020430D" w:rsidRDefault="0020430D" w:rsidP="0020430D">
            <w:r w:rsidRPr="0020430D">
              <w:t>3.960724</w:t>
            </w:r>
          </w:p>
        </w:tc>
        <w:tc>
          <w:tcPr>
            <w:tcW w:w="1135" w:type="dxa"/>
            <w:noWrap/>
            <w:hideMark/>
          </w:tcPr>
          <w:p w14:paraId="38F5E8B0" w14:textId="77777777" w:rsidR="0020430D" w:rsidRPr="0020430D" w:rsidRDefault="0020430D" w:rsidP="0020430D">
            <w:r w:rsidRPr="0020430D">
              <w:t>3.412023</w:t>
            </w:r>
          </w:p>
        </w:tc>
        <w:tc>
          <w:tcPr>
            <w:tcW w:w="1135" w:type="dxa"/>
            <w:noWrap/>
            <w:hideMark/>
          </w:tcPr>
          <w:p w14:paraId="4CEC6AA0" w14:textId="77777777" w:rsidR="0020430D" w:rsidRPr="0020430D" w:rsidRDefault="0020430D" w:rsidP="0020430D">
            <w:r w:rsidRPr="0020430D">
              <w:t>8.522973</w:t>
            </w:r>
          </w:p>
        </w:tc>
        <w:tc>
          <w:tcPr>
            <w:tcW w:w="1135" w:type="dxa"/>
            <w:noWrap/>
            <w:hideMark/>
          </w:tcPr>
          <w:p w14:paraId="24C348EE" w14:textId="77777777" w:rsidR="0020430D" w:rsidRPr="0020430D" w:rsidRDefault="0020430D" w:rsidP="0020430D">
            <w:r w:rsidRPr="0020430D">
              <w:t>2.384024</w:t>
            </w:r>
          </w:p>
        </w:tc>
      </w:tr>
      <w:tr w:rsidR="0020430D" w:rsidRPr="0020430D" w14:paraId="45EB7BD1" w14:textId="77777777" w:rsidTr="0020430D">
        <w:trPr>
          <w:trHeight w:val="237"/>
        </w:trPr>
        <w:tc>
          <w:tcPr>
            <w:tcW w:w="1087" w:type="dxa"/>
            <w:vMerge/>
          </w:tcPr>
          <w:p w14:paraId="70AE9451" w14:textId="77777777" w:rsidR="0020430D" w:rsidRPr="0020430D" w:rsidRDefault="0020430D" w:rsidP="0020430D"/>
        </w:tc>
        <w:tc>
          <w:tcPr>
            <w:tcW w:w="1135" w:type="dxa"/>
            <w:noWrap/>
            <w:hideMark/>
          </w:tcPr>
          <w:p w14:paraId="6C176DD4" w14:textId="13E5C476" w:rsidR="0020430D" w:rsidRPr="0020430D" w:rsidRDefault="0020430D" w:rsidP="0020430D">
            <w:r w:rsidRPr="0020430D">
              <w:t>8.30914</w:t>
            </w:r>
          </w:p>
        </w:tc>
        <w:tc>
          <w:tcPr>
            <w:tcW w:w="1135" w:type="dxa"/>
            <w:noWrap/>
            <w:hideMark/>
          </w:tcPr>
          <w:p w14:paraId="59DD5E37" w14:textId="77777777" w:rsidR="0020430D" w:rsidRPr="0020430D" w:rsidRDefault="0020430D" w:rsidP="0020430D">
            <w:r w:rsidRPr="0020430D">
              <w:t>8.546567</w:t>
            </w:r>
          </w:p>
        </w:tc>
        <w:tc>
          <w:tcPr>
            <w:tcW w:w="1135" w:type="dxa"/>
            <w:noWrap/>
            <w:hideMark/>
          </w:tcPr>
          <w:p w14:paraId="1C745C18" w14:textId="77777777" w:rsidR="0020430D" w:rsidRPr="0020430D" w:rsidRDefault="0020430D" w:rsidP="0020430D">
            <w:r w:rsidRPr="0020430D">
              <w:t>8.324266</w:t>
            </w:r>
          </w:p>
        </w:tc>
        <w:tc>
          <w:tcPr>
            <w:tcW w:w="1135" w:type="dxa"/>
            <w:noWrap/>
            <w:hideMark/>
          </w:tcPr>
          <w:p w14:paraId="36FDBEB7" w14:textId="77777777" w:rsidR="0020430D" w:rsidRPr="0020430D" w:rsidRDefault="0020430D" w:rsidP="0020430D">
            <w:r w:rsidRPr="0020430D">
              <w:t>3.241913</w:t>
            </w:r>
          </w:p>
        </w:tc>
        <w:tc>
          <w:tcPr>
            <w:tcW w:w="1135" w:type="dxa"/>
            <w:noWrap/>
            <w:hideMark/>
          </w:tcPr>
          <w:p w14:paraId="3F8A3C96" w14:textId="77777777" w:rsidR="0020430D" w:rsidRPr="0020430D" w:rsidRDefault="0020430D" w:rsidP="0020430D">
            <w:r w:rsidRPr="0020430D">
              <w:t>8.165692</w:t>
            </w:r>
          </w:p>
        </w:tc>
        <w:tc>
          <w:tcPr>
            <w:tcW w:w="1135" w:type="dxa"/>
            <w:noWrap/>
            <w:hideMark/>
          </w:tcPr>
          <w:p w14:paraId="3543129F" w14:textId="77777777" w:rsidR="0020430D" w:rsidRPr="0020430D" w:rsidRDefault="0020430D" w:rsidP="0020430D">
            <w:r w:rsidRPr="0020430D">
              <w:t>3.233768</w:t>
            </w:r>
          </w:p>
        </w:tc>
        <w:tc>
          <w:tcPr>
            <w:tcW w:w="1135" w:type="dxa"/>
            <w:noWrap/>
            <w:hideMark/>
          </w:tcPr>
          <w:p w14:paraId="692E2637" w14:textId="77777777" w:rsidR="0020430D" w:rsidRPr="0020430D" w:rsidRDefault="0020430D" w:rsidP="0020430D">
            <w:r w:rsidRPr="0020430D">
              <w:t>11.49424</w:t>
            </w:r>
          </w:p>
        </w:tc>
        <w:tc>
          <w:tcPr>
            <w:tcW w:w="1135" w:type="dxa"/>
            <w:noWrap/>
            <w:hideMark/>
          </w:tcPr>
          <w:p w14:paraId="2A7CFE9F" w14:textId="77777777" w:rsidR="0020430D" w:rsidRPr="0020430D" w:rsidRDefault="0020430D" w:rsidP="0020430D">
            <w:r w:rsidRPr="0020430D">
              <w:t>3.729393</w:t>
            </w:r>
          </w:p>
        </w:tc>
        <w:tc>
          <w:tcPr>
            <w:tcW w:w="1135" w:type="dxa"/>
            <w:noWrap/>
            <w:hideMark/>
          </w:tcPr>
          <w:p w14:paraId="1840F028" w14:textId="77777777" w:rsidR="0020430D" w:rsidRPr="0020430D" w:rsidRDefault="0020430D" w:rsidP="0020430D">
            <w:r w:rsidRPr="0020430D">
              <w:t>3.233613</w:t>
            </w:r>
          </w:p>
        </w:tc>
        <w:tc>
          <w:tcPr>
            <w:tcW w:w="1135" w:type="dxa"/>
            <w:noWrap/>
            <w:hideMark/>
          </w:tcPr>
          <w:p w14:paraId="0E49F292" w14:textId="77777777" w:rsidR="0020430D" w:rsidRPr="0020430D" w:rsidRDefault="0020430D" w:rsidP="0020430D">
            <w:r w:rsidRPr="0020430D">
              <w:t>3.554789</w:t>
            </w:r>
          </w:p>
        </w:tc>
      </w:tr>
      <w:tr w:rsidR="0020430D" w:rsidRPr="0020430D" w14:paraId="44FB021E" w14:textId="77777777" w:rsidTr="0020430D">
        <w:trPr>
          <w:trHeight w:val="237"/>
        </w:trPr>
        <w:tc>
          <w:tcPr>
            <w:tcW w:w="1087" w:type="dxa"/>
            <w:vMerge/>
          </w:tcPr>
          <w:p w14:paraId="762264FE" w14:textId="77777777" w:rsidR="0020430D" w:rsidRPr="0020430D" w:rsidRDefault="0020430D" w:rsidP="0020430D"/>
        </w:tc>
        <w:tc>
          <w:tcPr>
            <w:tcW w:w="1135" w:type="dxa"/>
            <w:noWrap/>
            <w:hideMark/>
          </w:tcPr>
          <w:p w14:paraId="75F9E447" w14:textId="747CE321" w:rsidR="0020430D" w:rsidRPr="0020430D" w:rsidRDefault="0020430D" w:rsidP="0020430D">
            <w:r w:rsidRPr="0020430D">
              <w:t>8.387923</w:t>
            </w:r>
          </w:p>
        </w:tc>
        <w:tc>
          <w:tcPr>
            <w:tcW w:w="1135" w:type="dxa"/>
            <w:noWrap/>
            <w:hideMark/>
          </w:tcPr>
          <w:p w14:paraId="0EB77274" w14:textId="77777777" w:rsidR="0020430D" w:rsidRPr="0020430D" w:rsidRDefault="0020430D" w:rsidP="0020430D">
            <w:r w:rsidRPr="0020430D">
              <w:t>3.16485</w:t>
            </w:r>
          </w:p>
        </w:tc>
        <w:tc>
          <w:tcPr>
            <w:tcW w:w="1135" w:type="dxa"/>
            <w:noWrap/>
            <w:hideMark/>
          </w:tcPr>
          <w:p w14:paraId="2EAE8CF4" w14:textId="77777777" w:rsidR="0020430D" w:rsidRPr="0020430D" w:rsidRDefault="0020430D" w:rsidP="0020430D">
            <w:r w:rsidRPr="0020430D">
              <w:t>3.426457</w:t>
            </w:r>
          </w:p>
        </w:tc>
        <w:tc>
          <w:tcPr>
            <w:tcW w:w="1135" w:type="dxa"/>
            <w:noWrap/>
            <w:hideMark/>
          </w:tcPr>
          <w:p w14:paraId="79624B0C" w14:textId="77777777" w:rsidR="0020430D" w:rsidRPr="0020430D" w:rsidRDefault="0020430D" w:rsidP="0020430D">
            <w:r w:rsidRPr="0020430D">
              <w:t>8.146069</w:t>
            </w:r>
          </w:p>
        </w:tc>
        <w:tc>
          <w:tcPr>
            <w:tcW w:w="1135" w:type="dxa"/>
            <w:noWrap/>
            <w:hideMark/>
          </w:tcPr>
          <w:p w14:paraId="4AE60677" w14:textId="77777777" w:rsidR="0020430D" w:rsidRPr="0020430D" w:rsidRDefault="0020430D" w:rsidP="0020430D">
            <w:r w:rsidRPr="0020430D">
              <w:t>8.576572</w:t>
            </w:r>
          </w:p>
        </w:tc>
        <w:tc>
          <w:tcPr>
            <w:tcW w:w="1135" w:type="dxa"/>
            <w:noWrap/>
            <w:hideMark/>
          </w:tcPr>
          <w:p w14:paraId="7592EDDA" w14:textId="77777777" w:rsidR="0020430D" w:rsidRPr="0020430D" w:rsidRDefault="0020430D" w:rsidP="0020430D">
            <w:r w:rsidRPr="0020430D">
              <w:t>8.485378</w:t>
            </w:r>
          </w:p>
        </w:tc>
        <w:tc>
          <w:tcPr>
            <w:tcW w:w="1135" w:type="dxa"/>
            <w:noWrap/>
            <w:hideMark/>
          </w:tcPr>
          <w:p w14:paraId="20BBB03F" w14:textId="77777777" w:rsidR="0020430D" w:rsidRPr="0020430D" w:rsidRDefault="0020430D" w:rsidP="0020430D">
            <w:r w:rsidRPr="0020430D">
              <w:t>8.465468</w:t>
            </w:r>
          </w:p>
        </w:tc>
        <w:tc>
          <w:tcPr>
            <w:tcW w:w="1135" w:type="dxa"/>
            <w:noWrap/>
            <w:hideMark/>
          </w:tcPr>
          <w:p w14:paraId="5B6511AA" w14:textId="77777777" w:rsidR="0020430D" w:rsidRPr="0020430D" w:rsidRDefault="0020430D" w:rsidP="0020430D">
            <w:r w:rsidRPr="0020430D">
              <w:t>8.273408</w:t>
            </w:r>
          </w:p>
        </w:tc>
        <w:tc>
          <w:tcPr>
            <w:tcW w:w="1135" w:type="dxa"/>
            <w:noWrap/>
            <w:hideMark/>
          </w:tcPr>
          <w:p w14:paraId="4F638A1D" w14:textId="77777777" w:rsidR="0020430D" w:rsidRPr="0020430D" w:rsidRDefault="0020430D" w:rsidP="0020430D">
            <w:r w:rsidRPr="0020430D">
              <w:t>3.595532</w:t>
            </w:r>
          </w:p>
        </w:tc>
        <w:tc>
          <w:tcPr>
            <w:tcW w:w="1135" w:type="dxa"/>
            <w:noWrap/>
            <w:hideMark/>
          </w:tcPr>
          <w:p w14:paraId="38B64ED5" w14:textId="77777777" w:rsidR="0020430D" w:rsidRPr="0020430D" w:rsidRDefault="0020430D" w:rsidP="0020430D">
            <w:r w:rsidRPr="0020430D">
              <w:t>8.456423</w:t>
            </w:r>
          </w:p>
        </w:tc>
      </w:tr>
      <w:tr w:rsidR="0020430D" w:rsidRPr="0020430D" w14:paraId="2280910D" w14:textId="77777777" w:rsidTr="0020430D">
        <w:trPr>
          <w:trHeight w:val="237"/>
        </w:trPr>
        <w:tc>
          <w:tcPr>
            <w:tcW w:w="1087" w:type="dxa"/>
            <w:vMerge/>
          </w:tcPr>
          <w:p w14:paraId="4FAD076A" w14:textId="77777777" w:rsidR="0020430D" w:rsidRPr="0020430D" w:rsidRDefault="0020430D" w:rsidP="0020430D"/>
        </w:tc>
        <w:tc>
          <w:tcPr>
            <w:tcW w:w="1135" w:type="dxa"/>
            <w:noWrap/>
            <w:hideMark/>
          </w:tcPr>
          <w:p w14:paraId="6C8D1056" w14:textId="208955CB" w:rsidR="0020430D" w:rsidRPr="0020430D" w:rsidRDefault="0020430D" w:rsidP="0020430D">
            <w:r w:rsidRPr="0020430D">
              <w:t>3.239683</w:t>
            </w:r>
          </w:p>
        </w:tc>
        <w:tc>
          <w:tcPr>
            <w:tcW w:w="1135" w:type="dxa"/>
            <w:noWrap/>
            <w:hideMark/>
          </w:tcPr>
          <w:p w14:paraId="7AB8B278" w14:textId="77777777" w:rsidR="0020430D" w:rsidRPr="0020430D" w:rsidRDefault="0020430D" w:rsidP="0020430D">
            <w:r w:rsidRPr="0020430D">
              <w:t>3.308106</w:t>
            </w:r>
          </w:p>
        </w:tc>
        <w:tc>
          <w:tcPr>
            <w:tcW w:w="1135" w:type="dxa"/>
            <w:noWrap/>
            <w:hideMark/>
          </w:tcPr>
          <w:p w14:paraId="1AA38FEB" w14:textId="77777777" w:rsidR="0020430D" w:rsidRPr="0020430D" w:rsidRDefault="0020430D" w:rsidP="0020430D">
            <w:r w:rsidRPr="0020430D">
              <w:t>11.55166</w:t>
            </w:r>
          </w:p>
        </w:tc>
        <w:tc>
          <w:tcPr>
            <w:tcW w:w="1135" w:type="dxa"/>
            <w:noWrap/>
            <w:hideMark/>
          </w:tcPr>
          <w:p w14:paraId="0FD4FA9F" w14:textId="77777777" w:rsidR="0020430D" w:rsidRPr="0020430D" w:rsidRDefault="0020430D" w:rsidP="0020430D">
            <w:r w:rsidRPr="0020430D">
              <w:t>8.491374</w:t>
            </w:r>
          </w:p>
        </w:tc>
        <w:tc>
          <w:tcPr>
            <w:tcW w:w="1135" w:type="dxa"/>
            <w:noWrap/>
            <w:hideMark/>
          </w:tcPr>
          <w:p w14:paraId="789F6DD7" w14:textId="77777777" w:rsidR="0020430D" w:rsidRPr="0020430D" w:rsidRDefault="0020430D" w:rsidP="0020430D">
            <w:r w:rsidRPr="0020430D">
              <w:t>2.89582</w:t>
            </w:r>
          </w:p>
        </w:tc>
        <w:tc>
          <w:tcPr>
            <w:tcW w:w="1135" w:type="dxa"/>
            <w:noWrap/>
            <w:hideMark/>
          </w:tcPr>
          <w:p w14:paraId="1745C745" w14:textId="77777777" w:rsidR="0020430D" w:rsidRPr="0020430D" w:rsidRDefault="0020430D" w:rsidP="0020430D">
            <w:r w:rsidRPr="0020430D">
              <w:t>8.572759</w:t>
            </w:r>
          </w:p>
        </w:tc>
        <w:tc>
          <w:tcPr>
            <w:tcW w:w="1135" w:type="dxa"/>
            <w:noWrap/>
            <w:hideMark/>
          </w:tcPr>
          <w:p w14:paraId="6AFA66C6" w14:textId="77777777" w:rsidR="0020430D" w:rsidRPr="0020430D" w:rsidRDefault="0020430D" w:rsidP="0020430D">
            <w:r w:rsidRPr="0020430D">
              <w:t>3.200905</w:t>
            </w:r>
          </w:p>
        </w:tc>
        <w:tc>
          <w:tcPr>
            <w:tcW w:w="1135" w:type="dxa"/>
            <w:noWrap/>
            <w:hideMark/>
          </w:tcPr>
          <w:p w14:paraId="2345A96D" w14:textId="77777777" w:rsidR="0020430D" w:rsidRPr="0020430D" w:rsidRDefault="0020430D" w:rsidP="0020430D">
            <w:r w:rsidRPr="0020430D">
              <w:t>8.188239</w:t>
            </w:r>
          </w:p>
        </w:tc>
        <w:tc>
          <w:tcPr>
            <w:tcW w:w="1135" w:type="dxa"/>
            <w:noWrap/>
            <w:hideMark/>
          </w:tcPr>
          <w:p w14:paraId="428178DD" w14:textId="77777777" w:rsidR="0020430D" w:rsidRPr="0020430D" w:rsidRDefault="0020430D" w:rsidP="0020430D">
            <w:r w:rsidRPr="0020430D">
              <w:t>6.537505</w:t>
            </w:r>
          </w:p>
        </w:tc>
        <w:tc>
          <w:tcPr>
            <w:tcW w:w="1135" w:type="dxa"/>
            <w:noWrap/>
            <w:hideMark/>
          </w:tcPr>
          <w:p w14:paraId="7C068DF3" w14:textId="77777777" w:rsidR="0020430D" w:rsidRPr="0020430D" w:rsidRDefault="0020430D" w:rsidP="0020430D">
            <w:r w:rsidRPr="0020430D">
              <w:t>8.592069</w:t>
            </w:r>
          </w:p>
        </w:tc>
      </w:tr>
      <w:tr w:rsidR="0020430D" w:rsidRPr="0020430D" w14:paraId="15CC9A17" w14:textId="77777777" w:rsidTr="0020430D">
        <w:trPr>
          <w:trHeight w:val="237"/>
        </w:trPr>
        <w:tc>
          <w:tcPr>
            <w:tcW w:w="1087" w:type="dxa"/>
            <w:vMerge/>
          </w:tcPr>
          <w:p w14:paraId="3FC28422" w14:textId="77777777" w:rsidR="0020430D" w:rsidRPr="0020430D" w:rsidRDefault="0020430D" w:rsidP="0020430D"/>
        </w:tc>
        <w:tc>
          <w:tcPr>
            <w:tcW w:w="1135" w:type="dxa"/>
            <w:noWrap/>
            <w:hideMark/>
          </w:tcPr>
          <w:p w14:paraId="3949573F" w14:textId="3C024FF7" w:rsidR="0020430D" w:rsidRPr="0020430D" w:rsidRDefault="0020430D" w:rsidP="0020430D">
            <w:r w:rsidRPr="0020430D">
              <w:t>3.287175</w:t>
            </w:r>
          </w:p>
        </w:tc>
        <w:tc>
          <w:tcPr>
            <w:tcW w:w="1135" w:type="dxa"/>
            <w:noWrap/>
            <w:hideMark/>
          </w:tcPr>
          <w:p w14:paraId="4DA4D637" w14:textId="77777777" w:rsidR="0020430D" w:rsidRPr="0020430D" w:rsidRDefault="0020430D" w:rsidP="0020430D">
            <w:r w:rsidRPr="0020430D">
              <w:t>5.412601</w:t>
            </w:r>
          </w:p>
        </w:tc>
        <w:tc>
          <w:tcPr>
            <w:tcW w:w="1135" w:type="dxa"/>
            <w:noWrap/>
            <w:hideMark/>
          </w:tcPr>
          <w:p w14:paraId="47BADD03" w14:textId="77777777" w:rsidR="0020430D" w:rsidRPr="0020430D" w:rsidRDefault="0020430D" w:rsidP="0020430D">
            <w:r w:rsidRPr="0020430D">
              <w:t>8.12281</w:t>
            </w:r>
          </w:p>
        </w:tc>
        <w:tc>
          <w:tcPr>
            <w:tcW w:w="1135" w:type="dxa"/>
            <w:noWrap/>
            <w:hideMark/>
          </w:tcPr>
          <w:p w14:paraId="66BD9E8B" w14:textId="77777777" w:rsidR="0020430D" w:rsidRPr="0020430D" w:rsidRDefault="0020430D" w:rsidP="0020430D">
            <w:r w:rsidRPr="0020430D">
              <w:t>2.933324</w:t>
            </w:r>
          </w:p>
        </w:tc>
        <w:tc>
          <w:tcPr>
            <w:tcW w:w="1135" w:type="dxa"/>
            <w:noWrap/>
            <w:hideMark/>
          </w:tcPr>
          <w:p w14:paraId="13782E43" w14:textId="77777777" w:rsidR="0020430D" w:rsidRPr="0020430D" w:rsidRDefault="0020430D" w:rsidP="0020430D">
            <w:r w:rsidRPr="0020430D">
              <w:t>3.109568</w:t>
            </w:r>
          </w:p>
        </w:tc>
        <w:tc>
          <w:tcPr>
            <w:tcW w:w="1135" w:type="dxa"/>
            <w:noWrap/>
            <w:hideMark/>
          </w:tcPr>
          <w:p w14:paraId="04938C2C" w14:textId="77777777" w:rsidR="0020430D" w:rsidRPr="0020430D" w:rsidRDefault="0020430D" w:rsidP="0020430D">
            <w:r w:rsidRPr="0020430D">
              <w:t>6.785974</w:t>
            </w:r>
          </w:p>
        </w:tc>
        <w:tc>
          <w:tcPr>
            <w:tcW w:w="1135" w:type="dxa"/>
            <w:noWrap/>
            <w:hideMark/>
          </w:tcPr>
          <w:p w14:paraId="2B752091" w14:textId="77777777" w:rsidR="0020430D" w:rsidRPr="0020430D" w:rsidRDefault="0020430D" w:rsidP="0020430D">
            <w:r w:rsidRPr="0020430D">
              <w:t>3.181069</w:t>
            </w:r>
          </w:p>
        </w:tc>
        <w:tc>
          <w:tcPr>
            <w:tcW w:w="1135" w:type="dxa"/>
            <w:noWrap/>
            <w:hideMark/>
          </w:tcPr>
          <w:p w14:paraId="476F3770" w14:textId="77777777" w:rsidR="0020430D" w:rsidRPr="0020430D" w:rsidRDefault="0020430D" w:rsidP="0020430D">
            <w:r w:rsidRPr="0020430D">
              <w:t>2.375766</w:t>
            </w:r>
          </w:p>
        </w:tc>
        <w:tc>
          <w:tcPr>
            <w:tcW w:w="1135" w:type="dxa"/>
            <w:noWrap/>
            <w:hideMark/>
          </w:tcPr>
          <w:p w14:paraId="10AE9896" w14:textId="77777777" w:rsidR="0020430D" w:rsidRPr="0020430D" w:rsidRDefault="0020430D" w:rsidP="0020430D">
            <w:r w:rsidRPr="0020430D">
              <w:t>8.586562</w:t>
            </w:r>
          </w:p>
        </w:tc>
        <w:tc>
          <w:tcPr>
            <w:tcW w:w="1135" w:type="dxa"/>
            <w:noWrap/>
            <w:hideMark/>
          </w:tcPr>
          <w:p w14:paraId="15205E41" w14:textId="77777777" w:rsidR="0020430D" w:rsidRPr="0020430D" w:rsidRDefault="0020430D" w:rsidP="0020430D">
            <w:r w:rsidRPr="0020430D">
              <w:t>3.397658</w:t>
            </w:r>
          </w:p>
        </w:tc>
      </w:tr>
      <w:tr w:rsidR="0020430D" w:rsidRPr="0020430D" w14:paraId="466EA35E" w14:textId="77777777" w:rsidTr="0020430D">
        <w:trPr>
          <w:trHeight w:val="237"/>
        </w:trPr>
        <w:tc>
          <w:tcPr>
            <w:tcW w:w="1087" w:type="dxa"/>
            <w:vMerge/>
          </w:tcPr>
          <w:p w14:paraId="3F992FA8" w14:textId="77777777" w:rsidR="0020430D" w:rsidRPr="0020430D" w:rsidRDefault="0020430D" w:rsidP="0020430D"/>
        </w:tc>
        <w:tc>
          <w:tcPr>
            <w:tcW w:w="1135" w:type="dxa"/>
            <w:noWrap/>
            <w:hideMark/>
          </w:tcPr>
          <w:p w14:paraId="654019DA" w14:textId="2453D82E" w:rsidR="0020430D" w:rsidRPr="0020430D" w:rsidRDefault="0020430D" w:rsidP="0020430D">
            <w:r w:rsidRPr="0020430D">
              <w:t>8.45797</w:t>
            </w:r>
          </w:p>
        </w:tc>
        <w:tc>
          <w:tcPr>
            <w:tcW w:w="1135" w:type="dxa"/>
            <w:noWrap/>
            <w:hideMark/>
          </w:tcPr>
          <w:p w14:paraId="672CB48F" w14:textId="77777777" w:rsidR="0020430D" w:rsidRPr="0020430D" w:rsidRDefault="0020430D" w:rsidP="0020430D">
            <w:r w:rsidRPr="0020430D">
              <w:t>8.41878</w:t>
            </w:r>
          </w:p>
        </w:tc>
        <w:tc>
          <w:tcPr>
            <w:tcW w:w="1135" w:type="dxa"/>
            <w:noWrap/>
            <w:hideMark/>
          </w:tcPr>
          <w:p w14:paraId="3917AF29" w14:textId="77777777" w:rsidR="0020430D" w:rsidRPr="0020430D" w:rsidRDefault="0020430D" w:rsidP="0020430D">
            <w:r w:rsidRPr="0020430D">
              <w:t>3.191035</w:t>
            </w:r>
          </w:p>
        </w:tc>
        <w:tc>
          <w:tcPr>
            <w:tcW w:w="1135" w:type="dxa"/>
            <w:noWrap/>
            <w:hideMark/>
          </w:tcPr>
          <w:p w14:paraId="5CA7903C" w14:textId="77777777" w:rsidR="0020430D" w:rsidRPr="0020430D" w:rsidRDefault="0020430D" w:rsidP="0020430D">
            <w:r w:rsidRPr="0020430D">
              <w:t>3.133708</w:t>
            </w:r>
          </w:p>
        </w:tc>
        <w:tc>
          <w:tcPr>
            <w:tcW w:w="1135" w:type="dxa"/>
            <w:noWrap/>
            <w:hideMark/>
          </w:tcPr>
          <w:p w14:paraId="23552D8F" w14:textId="77777777" w:rsidR="0020430D" w:rsidRPr="0020430D" w:rsidRDefault="0020430D" w:rsidP="0020430D">
            <w:r w:rsidRPr="0020430D">
              <w:t>5.965457</w:t>
            </w:r>
          </w:p>
        </w:tc>
        <w:tc>
          <w:tcPr>
            <w:tcW w:w="1135" w:type="dxa"/>
            <w:noWrap/>
            <w:hideMark/>
          </w:tcPr>
          <w:p w14:paraId="15C17FAC" w14:textId="77777777" w:rsidR="0020430D" w:rsidRPr="0020430D" w:rsidRDefault="0020430D" w:rsidP="0020430D">
            <w:r w:rsidRPr="0020430D">
              <w:t>8.600581</w:t>
            </w:r>
          </w:p>
        </w:tc>
        <w:tc>
          <w:tcPr>
            <w:tcW w:w="1135" w:type="dxa"/>
            <w:noWrap/>
            <w:hideMark/>
          </w:tcPr>
          <w:p w14:paraId="3B4BB038" w14:textId="77777777" w:rsidR="0020430D" w:rsidRPr="0020430D" w:rsidRDefault="0020430D" w:rsidP="0020430D">
            <w:r w:rsidRPr="0020430D">
              <w:t>8.332304</w:t>
            </w:r>
          </w:p>
        </w:tc>
        <w:tc>
          <w:tcPr>
            <w:tcW w:w="1135" w:type="dxa"/>
            <w:noWrap/>
            <w:hideMark/>
          </w:tcPr>
          <w:p w14:paraId="61B419CD" w14:textId="77777777" w:rsidR="0020430D" w:rsidRPr="0020430D" w:rsidRDefault="0020430D" w:rsidP="0020430D">
            <w:r w:rsidRPr="0020430D">
              <w:t>2.755142</w:t>
            </w:r>
          </w:p>
        </w:tc>
        <w:tc>
          <w:tcPr>
            <w:tcW w:w="1135" w:type="dxa"/>
            <w:noWrap/>
            <w:hideMark/>
          </w:tcPr>
          <w:p w14:paraId="554EB5EC" w14:textId="77777777" w:rsidR="0020430D" w:rsidRPr="0020430D" w:rsidRDefault="0020430D" w:rsidP="0020430D">
            <w:r w:rsidRPr="0020430D">
              <w:t>2.87528</w:t>
            </w:r>
          </w:p>
        </w:tc>
        <w:tc>
          <w:tcPr>
            <w:tcW w:w="1135" w:type="dxa"/>
            <w:noWrap/>
            <w:hideMark/>
          </w:tcPr>
          <w:p w14:paraId="47A60084" w14:textId="77777777" w:rsidR="0020430D" w:rsidRPr="0020430D" w:rsidRDefault="0020430D" w:rsidP="0020430D">
            <w:r w:rsidRPr="0020430D">
              <w:t>3.175573</w:t>
            </w:r>
          </w:p>
        </w:tc>
      </w:tr>
      <w:tr w:rsidR="0020430D" w:rsidRPr="0020430D" w14:paraId="78B0825A" w14:textId="77777777" w:rsidTr="0020430D">
        <w:trPr>
          <w:trHeight w:val="237"/>
        </w:trPr>
        <w:tc>
          <w:tcPr>
            <w:tcW w:w="1087" w:type="dxa"/>
            <w:vMerge/>
          </w:tcPr>
          <w:p w14:paraId="354B6CA4" w14:textId="77777777" w:rsidR="0020430D" w:rsidRPr="0020430D" w:rsidRDefault="0020430D" w:rsidP="0020430D"/>
        </w:tc>
        <w:tc>
          <w:tcPr>
            <w:tcW w:w="1135" w:type="dxa"/>
            <w:noWrap/>
            <w:hideMark/>
          </w:tcPr>
          <w:p w14:paraId="1D7E17B4" w14:textId="72C61CCA" w:rsidR="0020430D" w:rsidRPr="0020430D" w:rsidRDefault="0020430D" w:rsidP="0020430D">
            <w:r w:rsidRPr="0020430D">
              <w:t>8.375442</w:t>
            </w:r>
          </w:p>
        </w:tc>
        <w:tc>
          <w:tcPr>
            <w:tcW w:w="1135" w:type="dxa"/>
            <w:noWrap/>
            <w:hideMark/>
          </w:tcPr>
          <w:p w14:paraId="096023F8" w14:textId="77777777" w:rsidR="0020430D" w:rsidRPr="0020430D" w:rsidRDefault="0020430D" w:rsidP="0020430D">
            <w:r w:rsidRPr="0020430D">
              <w:t>3.725271</w:t>
            </w:r>
          </w:p>
        </w:tc>
        <w:tc>
          <w:tcPr>
            <w:tcW w:w="1135" w:type="dxa"/>
            <w:noWrap/>
            <w:hideMark/>
          </w:tcPr>
          <w:p w14:paraId="485090D3" w14:textId="77777777" w:rsidR="0020430D" w:rsidRPr="0020430D" w:rsidRDefault="0020430D" w:rsidP="0020430D">
            <w:r w:rsidRPr="0020430D">
              <w:t>3.12257</w:t>
            </w:r>
          </w:p>
        </w:tc>
        <w:tc>
          <w:tcPr>
            <w:tcW w:w="1135" w:type="dxa"/>
            <w:noWrap/>
            <w:hideMark/>
          </w:tcPr>
          <w:p w14:paraId="55D0BD2D" w14:textId="77777777" w:rsidR="0020430D" w:rsidRPr="0020430D" w:rsidRDefault="0020430D" w:rsidP="0020430D">
            <w:r w:rsidRPr="0020430D">
              <w:t>8.752813</w:t>
            </w:r>
          </w:p>
        </w:tc>
        <w:tc>
          <w:tcPr>
            <w:tcW w:w="1135" w:type="dxa"/>
            <w:noWrap/>
            <w:hideMark/>
          </w:tcPr>
          <w:p w14:paraId="43F64EF9" w14:textId="77777777" w:rsidR="0020430D" w:rsidRPr="0020430D" w:rsidRDefault="0020430D" w:rsidP="0020430D">
            <w:r w:rsidRPr="0020430D">
              <w:t>8.445579</w:t>
            </w:r>
          </w:p>
        </w:tc>
        <w:tc>
          <w:tcPr>
            <w:tcW w:w="1135" w:type="dxa"/>
            <w:noWrap/>
            <w:hideMark/>
          </w:tcPr>
          <w:p w14:paraId="5B408850" w14:textId="77777777" w:rsidR="0020430D" w:rsidRPr="0020430D" w:rsidRDefault="0020430D" w:rsidP="0020430D">
            <w:r w:rsidRPr="0020430D">
              <w:t>8.662234</w:t>
            </w:r>
          </w:p>
        </w:tc>
        <w:tc>
          <w:tcPr>
            <w:tcW w:w="1135" w:type="dxa"/>
            <w:noWrap/>
            <w:hideMark/>
          </w:tcPr>
          <w:p w14:paraId="55BA4771" w14:textId="77777777" w:rsidR="0020430D" w:rsidRPr="0020430D" w:rsidRDefault="0020430D" w:rsidP="0020430D">
            <w:r w:rsidRPr="0020430D">
              <w:t>8.284439</w:t>
            </w:r>
          </w:p>
        </w:tc>
        <w:tc>
          <w:tcPr>
            <w:tcW w:w="1135" w:type="dxa"/>
            <w:noWrap/>
            <w:hideMark/>
          </w:tcPr>
          <w:p w14:paraId="6653A6D8" w14:textId="77777777" w:rsidR="0020430D" w:rsidRPr="0020430D" w:rsidRDefault="0020430D" w:rsidP="0020430D">
            <w:r w:rsidRPr="0020430D">
              <w:t>6.488892</w:t>
            </w:r>
          </w:p>
        </w:tc>
        <w:tc>
          <w:tcPr>
            <w:tcW w:w="1135" w:type="dxa"/>
            <w:noWrap/>
            <w:hideMark/>
          </w:tcPr>
          <w:p w14:paraId="3234A2C8" w14:textId="77777777" w:rsidR="0020430D" w:rsidRPr="0020430D" w:rsidRDefault="0020430D" w:rsidP="0020430D">
            <w:r w:rsidRPr="0020430D">
              <w:t>3.114275</w:t>
            </w:r>
          </w:p>
        </w:tc>
        <w:tc>
          <w:tcPr>
            <w:tcW w:w="1135" w:type="dxa"/>
            <w:noWrap/>
            <w:hideMark/>
          </w:tcPr>
          <w:p w14:paraId="2855A53B" w14:textId="77777777" w:rsidR="0020430D" w:rsidRPr="0020430D" w:rsidRDefault="0020430D" w:rsidP="0020430D">
            <w:r w:rsidRPr="0020430D">
              <w:t>8.462259</w:t>
            </w:r>
          </w:p>
        </w:tc>
      </w:tr>
      <w:tr w:rsidR="0020430D" w:rsidRPr="0020430D" w14:paraId="4900A228" w14:textId="77777777" w:rsidTr="0020430D">
        <w:trPr>
          <w:trHeight w:val="237"/>
        </w:trPr>
        <w:tc>
          <w:tcPr>
            <w:tcW w:w="1087" w:type="dxa"/>
            <w:vMerge/>
          </w:tcPr>
          <w:p w14:paraId="1FB20CBD" w14:textId="77777777" w:rsidR="0020430D" w:rsidRPr="0020430D" w:rsidRDefault="0020430D" w:rsidP="0020430D"/>
        </w:tc>
        <w:tc>
          <w:tcPr>
            <w:tcW w:w="1135" w:type="dxa"/>
            <w:noWrap/>
            <w:hideMark/>
          </w:tcPr>
          <w:p w14:paraId="2685A032" w14:textId="2993A1C7" w:rsidR="0020430D" w:rsidRPr="0020430D" w:rsidRDefault="0020430D" w:rsidP="0020430D">
            <w:r w:rsidRPr="0020430D">
              <w:t>2.94391</w:t>
            </w:r>
          </w:p>
        </w:tc>
        <w:tc>
          <w:tcPr>
            <w:tcW w:w="1135" w:type="dxa"/>
            <w:noWrap/>
            <w:hideMark/>
          </w:tcPr>
          <w:p w14:paraId="6F5F6E69" w14:textId="77777777" w:rsidR="0020430D" w:rsidRPr="0020430D" w:rsidRDefault="0020430D" w:rsidP="0020430D">
            <w:r w:rsidRPr="0020430D">
              <w:t>2.614038</w:t>
            </w:r>
          </w:p>
        </w:tc>
        <w:tc>
          <w:tcPr>
            <w:tcW w:w="1135" w:type="dxa"/>
            <w:noWrap/>
            <w:hideMark/>
          </w:tcPr>
          <w:p w14:paraId="3B1BA097" w14:textId="77777777" w:rsidR="0020430D" w:rsidRPr="0020430D" w:rsidRDefault="0020430D" w:rsidP="0020430D">
            <w:r w:rsidRPr="0020430D">
              <w:t>8.140122</w:t>
            </w:r>
          </w:p>
        </w:tc>
        <w:tc>
          <w:tcPr>
            <w:tcW w:w="1135" w:type="dxa"/>
            <w:noWrap/>
            <w:hideMark/>
          </w:tcPr>
          <w:p w14:paraId="2DEC90CE" w14:textId="77777777" w:rsidR="0020430D" w:rsidRPr="0020430D" w:rsidRDefault="0020430D" w:rsidP="0020430D">
            <w:r w:rsidRPr="0020430D">
              <w:t>8.412796</w:t>
            </w:r>
          </w:p>
        </w:tc>
        <w:tc>
          <w:tcPr>
            <w:tcW w:w="1135" w:type="dxa"/>
            <w:noWrap/>
            <w:hideMark/>
          </w:tcPr>
          <w:p w14:paraId="677C0168" w14:textId="77777777" w:rsidR="0020430D" w:rsidRPr="0020430D" w:rsidRDefault="0020430D" w:rsidP="0020430D">
            <w:r w:rsidRPr="0020430D">
              <w:t>2.765969</w:t>
            </w:r>
          </w:p>
        </w:tc>
        <w:tc>
          <w:tcPr>
            <w:tcW w:w="1135" w:type="dxa"/>
            <w:noWrap/>
            <w:hideMark/>
          </w:tcPr>
          <w:p w14:paraId="1B4ED311" w14:textId="77777777" w:rsidR="0020430D" w:rsidRPr="0020430D" w:rsidRDefault="0020430D" w:rsidP="0020430D">
            <w:r w:rsidRPr="0020430D">
              <w:t>3.985776</w:t>
            </w:r>
          </w:p>
        </w:tc>
        <w:tc>
          <w:tcPr>
            <w:tcW w:w="1135" w:type="dxa"/>
            <w:noWrap/>
            <w:hideMark/>
          </w:tcPr>
          <w:p w14:paraId="3A03F650" w14:textId="77777777" w:rsidR="0020430D" w:rsidRPr="0020430D" w:rsidRDefault="0020430D" w:rsidP="0020430D">
            <w:r w:rsidRPr="0020430D">
              <w:t>3.062941</w:t>
            </w:r>
          </w:p>
        </w:tc>
        <w:tc>
          <w:tcPr>
            <w:tcW w:w="1135" w:type="dxa"/>
            <w:noWrap/>
            <w:hideMark/>
          </w:tcPr>
          <w:p w14:paraId="450D2B50" w14:textId="77777777" w:rsidR="0020430D" w:rsidRPr="0020430D" w:rsidRDefault="0020430D" w:rsidP="0020430D">
            <w:r w:rsidRPr="0020430D">
              <w:t>8.261957</w:t>
            </w:r>
          </w:p>
        </w:tc>
        <w:tc>
          <w:tcPr>
            <w:tcW w:w="1135" w:type="dxa"/>
            <w:noWrap/>
            <w:hideMark/>
          </w:tcPr>
          <w:p w14:paraId="25436425" w14:textId="77777777" w:rsidR="0020430D" w:rsidRPr="0020430D" w:rsidRDefault="0020430D" w:rsidP="0020430D">
            <w:r w:rsidRPr="0020430D">
              <w:t>8.243523</w:t>
            </w:r>
          </w:p>
        </w:tc>
        <w:tc>
          <w:tcPr>
            <w:tcW w:w="1135" w:type="dxa"/>
            <w:noWrap/>
            <w:hideMark/>
          </w:tcPr>
          <w:p w14:paraId="2565AF3E" w14:textId="77777777" w:rsidR="0020430D" w:rsidRPr="0020430D" w:rsidRDefault="0020430D" w:rsidP="0020430D">
            <w:r w:rsidRPr="0020430D">
              <w:t>8.57635</w:t>
            </w:r>
          </w:p>
        </w:tc>
      </w:tr>
      <w:tr w:rsidR="0020430D" w:rsidRPr="0020430D" w14:paraId="65580C5C" w14:textId="77777777" w:rsidTr="0020430D">
        <w:trPr>
          <w:trHeight w:val="237"/>
        </w:trPr>
        <w:tc>
          <w:tcPr>
            <w:tcW w:w="1087" w:type="dxa"/>
          </w:tcPr>
          <w:p w14:paraId="59342E02" w14:textId="008C3D20" w:rsidR="0020430D" w:rsidRPr="0020430D" w:rsidRDefault="0020430D" w:rsidP="0020430D">
            <w:pPr>
              <w:rPr>
                <w:b/>
                <w:bCs/>
              </w:rPr>
            </w:pPr>
            <w:r>
              <w:rPr>
                <w:b/>
                <w:bCs/>
              </w:rPr>
              <w:t>Average</w:t>
            </w:r>
          </w:p>
        </w:tc>
        <w:tc>
          <w:tcPr>
            <w:tcW w:w="1135" w:type="dxa"/>
            <w:noWrap/>
            <w:hideMark/>
          </w:tcPr>
          <w:p w14:paraId="3859C10F" w14:textId="0C9F600B" w:rsidR="0020430D" w:rsidRPr="0020430D" w:rsidRDefault="0020430D" w:rsidP="0020430D">
            <w:pPr>
              <w:rPr>
                <w:b/>
                <w:bCs/>
              </w:rPr>
            </w:pPr>
            <w:r w:rsidRPr="0020430D">
              <w:rPr>
                <w:b/>
                <w:bCs/>
              </w:rPr>
              <w:t>6.022409</w:t>
            </w:r>
          </w:p>
        </w:tc>
        <w:tc>
          <w:tcPr>
            <w:tcW w:w="1135" w:type="dxa"/>
            <w:noWrap/>
            <w:hideMark/>
          </w:tcPr>
          <w:p w14:paraId="66501ED5" w14:textId="77777777" w:rsidR="0020430D" w:rsidRPr="0020430D" w:rsidRDefault="0020430D" w:rsidP="0020430D">
            <w:pPr>
              <w:rPr>
                <w:b/>
                <w:bCs/>
              </w:rPr>
            </w:pPr>
            <w:r w:rsidRPr="0020430D">
              <w:rPr>
                <w:b/>
                <w:bCs/>
              </w:rPr>
              <w:t>5.273705</w:t>
            </w:r>
          </w:p>
        </w:tc>
        <w:tc>
          <w:tcPr>
            <w:tcW w:w="1135" w:type="dxa"/>
            <w:noWrap/>
            <w:hideMark/>
          </w:tcPr>
          <w:p w14:paraId="2ABBCF09" w14:textId="77777777" w:rsidR="0020430D" w:rsidRPr="0020430D" w:rsidRDefault="0020430D" w:rsidP="0020430D">
            <w:pPr>
              <w:rPr>
                <w:b/>
                <w:bCs/>
              </w:rPr>
            </w:pPr>
            <w:r w:rsidRPr="0020430D">
              <w:rPr>
                <w:b/>
                <w:bCs/>
              </w:rPr>
              <w:t>6.088199</w:t>
            </w:r>
          </w:p>
        </w:tc>
        <w:tc>
          <w:tcPr>
            <w:tcW w:w="1135" w:type="dxa"/>
            <w:noWrap/>
            <w:hideMark/>
          </w:tcPr>
          <w:p w14:paraId="02025734" w14:textId="77777777" w:rsidR="0020430D" w:rsidRPr="0020430D" w:rsidRDefault="0020430D" w:rsidP="0020430D">
            <w:pPr>
              <w:rPr>
                <w:b/>
                <w:bCs/>
              </w:rPr>
            </w:pPr>
            <w:r w:rsidRPr="0020430D">
              <w:rPr>
                <w:b/>
                <w:bCs/>
              </w:rPr>
              <w:t>5.771823</w:t>
            </w:r>
          </w:p>
        </w:tc>
        <w:tc>
          <w:tcPr>
            <w:tcW w:w="1135" w:type="dxa"/>
            <w:noWrap/>
            <w:hideMark/>
          </w:tcPr>
          <w:p w14:paraId="2ED80B95" w14:textId="77777777" w:rsidR="0020430D" w:rsidRPr="0020430D" w:rsidRDefault="0020430D" w:rsidP="0020430D">
            <w:pPr>
              <w:rPr>
                <w:b/>
                <w:bCs/>
              </w:rPr>
            </w:pPr>
            <w:r w:rsidRPr="0020430D">
              <w:rPr>
                <w:b/>
                <w:bCs/>
              </w:rPr>
              <w:t>5.546791</w:t>
            </w:r>
          </w:p>
        </w:tc>
        <w:tc>
          <w:tcPr>
            <w:tcW w:w="1135" w:type="dxa"/>
            <w:noWrap/>
            <w:hideMark/>
          </w:tcPr>
          <w:p w14:paraId="3141149F" w14:textId="77777777" w:rsidR="0020430D" w:rsidRPr="0020430D" w:rsidRDefault="0020430D" w:rsidP="0020430D">
            <w:pPr>
              <w:rPr>
                <w:b/>
                <w:bCs/>
              </w:rPr>
            </w:pPr>
            <w:r w:rsidRPr="0020430D">
              <w:rPr>
                <w:b/>
                <w:bCs/>
              </w:rPr>
              <w:t>6.265043</w:t>
            </w:r>
          </w:p>
        </w:tc>
        <w:tc>
          <w:tcPr>
            <w:tcW w:w="1135" w:type="dxa"/>
            <w:noWrap/>
            <w:hideMark/>
          </w:tcPr>
          <w:p w14:paraId="28C0D8CD" w14:textId="77777777" w:rsidR="0020430D" w:rsidRPr="0020430D" w:rsidRDefault="0020430D" w:rsidP="0020430D">
            <w:pPr>
              <w:rPr>
                <w:b/>
                <w:bCs/>
              </w:rPr>
            </w:pPr>
            <w:r w:rsidRPr="0020430D">
              <w:rPr>
                <w:b/>
                <w:bCs/>
              </w:rPr>
              <w:t>6.11723</w:t>
            </w:r>
          </w:p>
        </w:tc>
        <w:tc>
          <w:tcPr>
            <w:tcW w:w="1135" w:type="dxa"/>
            <w:noWrap/>
            <w:hideMark/>
          </w:tcPr>
          <w:p w14:paraId="0949FD6D" w14:textId="77777777" w:rsidR="0020430D" w:rsidRPr="0020430D" w:rsidRDefault="0020430D" w:rsidP="0020430D">
            <w:pPr>
              <w:rPr>
                <w:b/>
                <w:bCs/>
              </w:rPr>
            </w:pPr>
            <w:r w:rsidRPr="0020430D">
              <w:rPr>
                <w:b/>
                <w:bCs/>
              </w:rPr>
              <w:t>6.259236</w:t>
            </w:r>
          </w:p>
        </w:tc>
        <w:tc>
          <w:tcPr>
            <w:tcW w:w="1135" w:type="dxa"/>
            <w:noWrap/>
            <w:hideMark/>
          </w:tcPr>
          <w:p w14:paraId="768C06FA" w14:textId="77777777" w:rsidR="0020430D" w:rsidRPr="0020430D" w:rsidRDefault="0020430D" w:rsidP="0020430D">
            <w:pPr>
              <w:rPr>
                <w:b/>
                <w:bCs/>
              </w:rPr>
            </w:pPr>
            <w:r w:rsidRPr="0020430D">
              <w:rPr>
                <w:b/>
                <w:bCs/>
              </w:rPr>
              <w:t>5.829685</w:t>
            </w:r>
          </w:p>
        </w:tc>
        <w:tc>
          <w:tcPr>
            <w:tcW w:w="1135" w:type="dxa"/>
            <w:noWrap/>
            <w:hideMark/>
          </w:tcPr>
          <w:p w14:paraId="74F4907D" w14:textId="77777777" w:rsidR="0020430D" w:rsidRPr="0020430D" w:rsidRDefault="0020430D" w:rsidP="0020430D">
            <w:pPr>
              <w:rPr>
                <w:b/>
                <w:bCs/>
              </w:rPr>
            </w:pPr>
            <w:r w:rsidRPr="0020430D">
              <w:rPr>
                <w:b/>
                <w:bCs/>
              </w:rPr>
              <w:t>6.37163</w:t>
            </w:r>
          </w:p>
        </w:tc>
      </w:tr>
    </w:tbl>
    <w:p w14:paraId="71F2245C" w14:textId="5FDB2E08" w:rsidR="0020430D" w:rsidRDefault="00A51E78" w:rsidP="00DD05AD">
      <w:r>
        <w:lastRenderedPageBreak/>
        <w:t>Raw data for Section 4.4.2.3 with 7 active nodes</w:t>
      </w:r>
    </w:p>
    <w:p w14:paraId="2F9654DE" w14:textId="343AA4AE" w:rsidR="00A51E78" w:rsidRDefault="00A51E78" w:rsidP="00DD05AD">
      <w:r>
        <w:t>1</w:t>
      </w:r>
      <w:r w:rsidRPr="00A51E78">
        <w:rPr>
          <w:vertAlign w:val="superscript"/>
        </w:rPr>
        <w:t>st</w:t>
      </w:r>
      <w:r>
        <w:t xml:space="preserve"> Node</w:t>
      </w:r>
    </w:p>
    <w:tbl>
      <w:tblPr>
        <w:tblStyle w:val="TableGrid"/>
        <w:tblW w:w="0" w:type="auto"/>
        <w:tblLook w:val="04A0" w:firstRow="1" w:lastRow="0" w:firstColumn="1" w:lastColumn="0" w:noHBand="0" w:noVBand="1"/>
      </w:tblPr>
      <w:tblGrid>
        <w:gridCol w:w="1193"/>
        <w:gridCol w:w="1193"/>
        <w:gridCol w:w="1193"/>
        <w:gridCol w:w="1193"/>
        <w:gridCol w:w="1193"/>
        <w:gridCol w:w="1193"/>
        <w:gridCol w:w="1193"/>
        <w:gridCol w:w="1193"/>
        <w:gridCol w:w="1193"/>
        <w:gridCol w:w="1193"/>
      </w:tblGrid>
      <w:tr w:rsidR="00A51E78" w:rsidRPr="00A51E78" w14:paraId="4EE045EB" w14:textId="77777777" w:rsidTr="00A51E78">
        <w:trPr>
          <w:trHeight w:val="261"/>
        </w:trPr>
        <w:tc>
          <w:tcPr>
            <w:tcW w:w="1193" w:type="dxa"/>
            <w:noWrap/>
            <w:hideMark/>
          </w:tcPr>
          <w:p w14:paraId="340749AF" w14:textId="77777777" w:rsidR="00A51E78" w:rsidRPr="00A51E78" w:rsidRDefault="00A51E78" w:rsidP="00A51E78">
            <w:r w:rsidRPr="00A51E78">
              <w:t>Tx01</w:t>
            </w:r>
          </w:p>
        </w:tc>
        <w:tc>
          <w:tcPr>
            <w:tcW w:w="1193" w:type="dxa"/>
            <w:noWrap/>
            <w:hideMark/>
          </w:tcPr>
          <w:p w14:paraId="16A28E9A" w14:textId="77777777" w:rsidR="00A51E78" w:rsidRPr="00A51E78" w:rsidRDefault="00A51E78" w:rsidP="00A51E78">
            <w:r w:rsidRPr="00A51E78">
              <w:t>Tx02</w:t>
            </w:r>
          </w:p>
        </w:tc>
        <w:tc>
          <w:tcPr>
            <w:tcW w:w="1193" w:type="dxa"/>
            <w:noWrap/>
            <w:hideMark/>
          </w:tcPr>
          <w:p w14:paraId="75455D1E" w14:textId="77777777" w:rsidR="00A51E78" w:rsidRPr="00A51E78" w:rsidRDefault="00A51E78" w:rsidP="00A51E78">
            <w:r w:rsidRPr="00A51E78">
              <w:t>Tx03</w:t>
            </w:r>
          </w:p>
        </w:tc>
        <w:tc>
          <w:tcPr>
            <w:tcW w:w="1193" w:type="dxa"/>
            <w:noWrap/>
            <w:hideMark/>
          </w:tcPr>
          <w:p w14:paraId="01124A6D" w14:textId="77777777" w:rsidR="00A51E78" w:rsidRPr="00A51E78" w:rsidRDefault="00A51E78" w:rsidP="00A51E78">
            <w:r w:rsidRPr="00A51E78">
              <w:t>Tx04</w:t>
            </w:r>
          </w:p>
        </w:tc>
        <w:tc>
          <w:tcPr>
            <w:tcW w:w="1193" w:type="dxa"/>
            <w:noWrap/>
            <w:hideMark/>
          </w:tcPr>
          <w:p w14:paraId="35BDFB42" w14:textId="77777777" w:rsidR="00A51E78" w:rsidRPr="00A51E78" w:rsidRDefault="00A51E78" w:rsidP="00A51E78">
            <w:r w:rsidRPr="00A51E78">
              <w:t>Tx05</w:t>
            </w:r>
          </w:p>
        </w:tc>
        <w:tc>
          <w:tcPr>
            <w:tcW w:w="1193" w:type="dxa"/>
            <w:noWrap/>
            <w:hideMark/>
          </w:tcPr>
          <w:p w14:paraId="545CEDA4" w14:textId="77777777" w:rsidR="00A51E78" w:rsidRPr="00A51E78" w:rsidRDefault="00A51E78" w:rsidP="00A51E78">
            <w:r w:rsidRPr="00A51E78">
              <w:t>Tx06</w:t>
            </w:r>
          </w:p>
        </w:tc>
        <w:tc>
          <w:tcPr>
            <w:tcW w:w="1193" w:type="dxa"/>
            <w:noWrap/>
            <w:hideMark/>
          </w:tcPr>
          <w:p w14:paraId="0C1589A4" w14:textId="77777777" w:rsidR="00A51E78" w:rsidRPr="00A51E78" w:rsidRDefault="00A51E78" w:rsidP="00A51E78">
            <w:r w:rsidRPr="00A51E78">
              <w:t>Tx07</w:t>
            </w:r>
          </w:p>
        </w:tc>
        <w:tc>
          <w:tcPr>
            <w:tcW w:w="1193" w:type="dxa"/>
            <w:noWrap/>
            <w:hideMark/>
          </w:tcPr>
          <w:p w14:paraId="314E22FC" w14:textId="77777777" w:rsidR="00A51E78" w:rsidRPr="00A51E78" w:rsidRDefault="00A51E78" w:rsidP="00A51E78">
            <w:r w:rsidRPr="00A51E78">
              <w:t>Tx08</w:t>
            </w:r>
          </w:p>
        </w:tc>
        <w:tc>
          <w:tcPr>
            <w:tcW w:w="1193" w:type="dxa"/>
            <w:noWrap/>
            <w:hideMark/>
          </w:tcPr>
          <w:p w14:paraId="1DA0DF30" w14:textId="77777777" w:rsidR="00A51E78" w:rsidRPr="00A51E78" w:rsidRDefault="00A51E78" w:rsidP="00A51E78">
            <w:r w:rsidRPr="00A51E78">
              <w:t>Tx09</w:t>
            </w:r>
          </w:p>
        </w:tc>
        <w:tc>
          <w:tcPr>
            <w:tcW w:w="1193" w:type="dxa"/>
            <w:noWrap/>
            <w:hideMark/>
          </w:tcPr>
          <w:p w14:paraId="3F9EEC69" w14:textId="77777777" w:rsidR="00A51E78" w:rsidRPr="00A51E78" w:rsidRDefault="00A51E78" w:rsidP="00A51E78">
            <w:r w:rsidRPr="00A51E78">
              <w:t>Tx10</w:t>
            </w:r>
          </w:p>
        </w:tc>
      </w:tr>
      <w:tr w:rsidR="00A51E78" w:rsidRPr="00A51E78" w14:paraId="474BFFE8" w14:textId="77777777" w:rsidTr="00A51E78">
        <w:trPr>
          <w:trHeight w:val="261"/>
        </w:trPr>
        <w:tc>
          <w:tcPr>
            <w:tcW w:w="1193" w:type="dxa"/>
            <w:noWrap/>
            <w:hideMark/>
          </w:tcPr>
          <w:p w14:paraId="0CE7370B" w14:textId="77777777" w:rsidR="00A51E78" w:rsidRPr="00A51E78" w:rsidRDefault="00A51E78" w:rsidP="00A51E78">
            <w:r w:rsidRPr="00A51E78">
              <w:t>6.156735</w:t>
            </w:r>
          </w:p>
        </w:tc>
        <w:tc>
          <w:tcPr>
            <w:tcW w:w="1193" w:type="dxa"/>
            <w:noWrap/>
            <w:hideMark/>
          </w:tcPr>
          <w:p w14:paraId="1D375F57" w14:textId="77777777" w:rsidR="00A51E78" w:rsidRPr="00A51E78" w:rsidRDefault="00A51E78" w:rsidP="00A51E78">
            <w:r w:rsidRPr="00A51E78">
              <w:t>8.636554</w:t>
            </w:r>
          </w:p>
        </w:tc>
        <w:tc>
          <w:tcPr>
            <w:tcW w:w="1193" w:type="dxa"/>
            <w:noWrap/>
            <w:hideMark/>
          </w:tcPr>
          <w:p w14:paraId="705144E0" w14:textId="77777777" w:rsidR="00A51E78" w:rsidRPr="00A51E78" w:rsidRDefault="00A51E78" w:rsidP="00A51E78">
            <w:r w:rsidRPr="00A51E78">
              <w:t>6.208585</w:t>
            </w:r>
          </w:p>
        </w:tc>
        <w:tc>
          <w:tcPr>
            <w:tcW w:w="1193" w:type="dxa"/>
            <w:noWrap/>
            <w:hideMark/>
          </w:tcPr>
          <w:p w14:paraId="78CC2F05" w14:textId="77777777" w:rsidR="00A51E78" w:rsidRPr="00A51E78" w:rsidRDefault="00A51E78" w:rsidP="00A51E78">
            <w:r w:rsidRPr="00A51E78">
              <w:t>7.658495</w:t>
            </w:r>
          </w:p>
        </w:tc>
        <w:tc>
          <w:tcPr>
            <w:tcW w:w="1193" w:type="dxa"/>
            <w:noWrap/>
            <w:hideMark/>
          </w:tcPr>
          <w:p w14:paraId="4C34D784" w14:textId="77777777" w:rsidR="00A51E78" w:rsidRPr="00A51E78" w:rsidRDefault="00A51E78" w:rsidP="00A51E78">
            <w:r w:rsidRPr="00A51E78">
              <w:t>10.17554</w:t>
            </w:r>
          </w:p>
        </w:tc>
        <w:tc>
          <w:tcPr>
            <w:tcW w:w="1193" w:type="dxa"/>
            <w:noWrap/>
            <w:hideMark/>
          </w:tcPr>
          <w:p w14:paraId="223CB0CE" w14:textId="77777777" w:rsidR="00A51E78" w:rsidRPr="00A51E78" w:rsidRDefault="00A51E78" w:rsidP="00A51E78">
            <w:r w:rsidRPr="00A51E78">
              <w:t>6.782309</w:t>
            </w:r>
          </w:p>
        </w:tc>
        <w:tc>
          <w:tcPr>
            <w:tcW w:w="1193" w:type="dxa"/>
            <w:noWrap/>
            <w:hideMark/>
          </w:tcPr>
          <w:p w14:paraId="0D579E1D" w14:textId="77777777" w:rsidR="00A51E78" w:rsidRPr="00A51E78" w:rsidRDefault="00A51E78" w:rsidP="00A51E78">
            <w:r w:rsidRPr="00A51E78">
              <w:t>8.446497</w:t>
            </w:r>
          </w:p>
        </w:tc>
        <w:tc>
          <w:tcPr>
            <w:tcW w:w="1193" w:type="dxa"/>
            <w:noWrap/>
            <w:hideMark/>
          </w:tcPr>
          <w:p w14:paraId="755978C0" w14:textId="77777777" w:rsidR="00A51E78" w:rsidRPr="00A51E78" w:rsidRDefault="00A51E78" w:rsidP="00A51E78">
            <w:r w:rsidRPr="00A51E78">
              <w:t>8.685504</w:t>
            </w:r>
          </w:p>
        </w:tc>
        <w:tc>
          <w:tcPr>
            <w:tcW w:w="1193" w:type="dxa"/>
            <w:noWrap/>
            <w:hideMark/>
          </w:tcPr>
          <w:p w14:paraId="047A6320" w14:textId="77777777" w:rsidR="00A51E78" w:rsidRPr="00A51E78" w:rsidRDefault="00A51E78" w:rsidP="00A51E78">
            <w:r w:rsidRPr="00A51E78">
              <w:t>37.18996</w:t>
            </w:r>
          </w:p>
        </w:tc>
        <w:tc>
          <w:tcPr>
            <w:tcW w:w="1193" w:type="dxa"/>
            <w:noWrap/>
            <w:hideMark/>
          </w:tcPr>
          <w:p w14:paraId="66398263" w14:textId="77777777" w:rsidR="00A51E78" w:rsidRPr="00A51E78" w:rsidRDefault="00A51E78" w:rsidP="00A51E78">
            <w:r w:rsidRPr="00A51E78">
              <w:t>5.137619</w:t>
            </w:r>
          </w:p>
        </w:tc>
      </w:tr>
      <w:tr w:rsidR="00A51E78" w:rsidRPr="00A51E78" w14:paraId="2225BFA0" w14:textId="77777777" w:rsidTr="00A51E78">
        <w:trPr>
          <w:trHeight w:val="261"/>
        </w:trPr>
        <w:tc>
          <w:tcPr>
            <w:tcW w:w="1193" w:type="dxa"/>
            <w:noWrap/>
            <w:hideMark/>
          </w:tcPr>
          <w:p w14:paraId="49A54F5B" w14:textId="77777777" w:rsidR="00A51E78" w:rsidRPr="00A51E78" w:rsidRDefault="00A51E78" w:rsidP="00A51E78">
            <w:r w:rsidRPr="00A51E78">
              <w:t>5.56816</w:t>
            </w:r>
          </w:p>
        </w:tc>
        <w:tc>
          <w:tcPr>
            <w:tcW w:w="1193" w:type="dxa"/>
            <w:noWrap/>
            <w:hideMark/>
          </w:tcPr>
          <w:p w14:paraId="65E23B5C" w14:textId="77777777" w:rsidR="00A51E78" w:rsidRPr="00A51E78" w:rsidRDefault="00A51E78" w:rsidP="00A51E78">
            <w:r w:rsidRPr="00A51E78">
              <w:t>8.423783</w:t>
            </w:r>
          </w:p>
        </w:tc>
        <w:tc>
          <w:tcPr>
            <w:tcW w:w="1193" w:type="dxa"/>
            <w:noWrap/>
            <w:hideMark/>
          </w:tcPr>
          <w:p w14:paraId="330C2871" w14:textId="77777777" w:rsidR="00A51E78" w:rsidRPr="00A51E78" w:rsidRDefault="00A51E78" w:rsidP="00A51E78">
            <w:r w:rsidRPr="00A51E78">
              <w:t>7.550394</w:t>
            </w:r>
          </w:p>
        </w:tc>
        <w:tc>
          <w:tcPr>
            <w:tcW w:w="1193" w:type="dxa"/>
            <w:noWrap/>
            <w:hideMark/>
          </w:tcPr>
          <w:p w14:paraId="74783FBA" w14:textId="77777777" w:rsidR="00A51E78" w:rsidRPr="00A51E78" w:rsidRDefault="00A51E78" w:rsidP="00A51E78">
            <w:r w:rsidRPr="00A51E78">
              <w:t>3.375108</w:t>
            </w:r>
          </w:p>
        </w:tc>
        <w:tc>
          <w:tcPr>
            <w:tcW w:w="1193" w:type="dxa"/>
            <w:noWrap/>
            <w:hideMark/>
          </w:tcPr>
          <w:p w14:paraId="4431CA1E" w14:textId="77777777" w:rsidR="00A51E78" w:rsidRPr="00A51E78" w:rsidRDefault="00A51E78" w:rsidP="00A51E78">
            <w:r w:rsidRPr="00A51E78">
              <w:t>5.938423</w:t>
            </w:r>
          </w:p>
        </w:tc>
        <w:tc>
          <w:tcPr>
            <w:tcW w:w="1193" w:type="dxa"/>
            <w:noWrap/>
            <w:hideMark/>
          </w:tcPr>
          <w:p w14:paraId="4523AB01" w14:textId="77777777" w:rsidR="00A51E78" w:rsidRPr="00A51E78" w:rsidRDefault="00A51E78" w:rsidP="00A51E78">
            <w:r w:rsidRPr="00A51E78">
              <w:t>7.388122</w:t>
            </w:r>
          </w:p>
        </w:tc>
        <w:tc>
          <w:tcPr>
            <w:tcW w:w="1193" w:type="dxa"/>
            <w:noWrap/>
            <w:hideMark/>
          </w:tcPr>
          <w:p w14:paraId="0464117F" w14:textId="77777777" w:rsidR="00A51E78" w:rsidRPr="00A51E78" w:rsidRDefault="00A51E78" w:rsidP="00A51E78">
            <w:r w:rsidRPr="00A51E78">
              <w:t>6.855765</w:t>
            </w:r>
          </w:p>
        </w:tc>
        <w:tc>
          <w:tcPr>
            <w:tcW w:w="1193" w:type="dxa"/>
            <w:noWrap/>
            <w:hideMark/>
          </w:tcPr>
          <w:p w14:paraId="0DFFD73C" w14:textId="77777777" w:rsidR="00A51E78" w:rsidRPr="00A51E78" w:rsidRDefault="00A51E78" w:rsidP="00A51E78">
            <w:r w:rsidRPr="00A51E78">
              <w:t>6.431094</w:t>
            </w:r>
          </w:p>
        </w:tc>
        <w:tc>
          <w:tcPr>
            <w:tcW w:w="1193" w:type="dxa"/>
            <w:noWrap/>
            <w:hideMark/>
          </w:tcPr>
          <w:p w14:paraId="2AF0BEB6" w14:textId="77777777" w:rsidR="00A51E78" w:rsidRPr="00A51E78" w:rsidRDefault="00A51E78" w:rsidP="00A51E78">
            <w:r w:rsidRPr="00A51E78">
              <w:t>5.278317</w:t>
            </w:r>
          </w:p>
        </w:tc>
        <w:tc>
          <w:tcPr>
            <w:tcW w:w="1193" w:type="dxa"/>
            <w:noWrap/>
            <w:hideMark/>
          </w:tcPr>
          <w:p w14:paraId="70D12282" w14:textId="77777777" w:rsidR="00A51E78" w:rsidRPr="00A51E78" w:rsidRDefault="00A51E78" w:rsidP="00A51E78">
            <w:r w:rsidRPr="00A51E78">
              <w:t>6.930143</w:t>
            </w:r>
          </w:p>
        </w:tc>
      </w:tr>
      <w:tr w:rsidR="00A51E78" w:rsidRPr="00A51E78" w14:paraId="185475AA" w14:textId="77777777" w:rsidTr="00A51E78">
        <w:trPr>
          <w:trHeight w:val="261"/>
        </w:trPr>
        <w:tc>
          <w:tcPr>
            <w:tcW w:w="1193" w:type="dxa"/>
            <w:noWrap/>
            <w:hideMark/>
          </w:tcPr>
          <w:p w14:paraId="1D353445" w14:textId="77777777" w:rsidR="00A51E78" w:rsidRPr="00A51E78" w:rsidRDefault="00A51E78" w:rsidP="00A51E78">
            <w:r w:rsidRPr="00A51E78">
              <w:t>4.822655</w:t>
            </w:r>
          </w:p>
        </w:tc>
        <w:tc>
          <w:tcPr>
            <w:tcW w:w="1193" w:type="dxa"/>
            <w:noWrap/>
            <w:hideMark/>
          </w:tcPr>
          <w:p w14:paraId="1D22F80F" w14:textId="77777777" w:rsidR="00A51E78" w:rsidRPr="00A51E78" w:rsidRDefault="00A51E78" w:rsidP="00A51E78">
            <w:r w:rsidRPr="00A51E78">
              <w:t>7.269939</w:t>
            </w:r>
          </w:p>
        </w:tc>
        <w:tc>
          <w:tcPr>
            <w:tcW w:w="1193" w:type="dxa"/>
            <w:noWrap/>
            <w:hideMark/>
          </w:tcPr>
          <w:p w14:paraId="61932BBE" w14:textId="77777777" w:rsidR="00A51E78" w:rsidRPr="00A51E78" w:rsidRDefault="00A51E78" w:rsidP="00A51E78">
            <w:r w:rsidRPr="00A51E78">
              <w:t>6.567002</w:t>
            </w:r>
          </w:p>
        </w:tc>
        <w:tc>
          <w:tcPr>
            <w:tcW w:w="1193" w:type="dxa"/>
            <w:noWrap/>
            <w:hideMark/>
          </w:tcPr>
          <w:p w14:paraId="6601FF1F" w14:textId="77777777" w:rsidR="00A51E78" w:rsidRPr="00A51E78" w:rsidRDefault="00A51E78" w:rsidP="00A51E78">
            <w:r w:rsidRPr="00A51E78">
              <w:t>7.210126</w:t>
            </w:r>
          </w:p>
        </w:tc>
        <w:tc>
          <w:tcPr>
            <w:tcW w:w="1193" w:type="dxa"/>
            <w:noWrap/>
            <w:hideMark/>
          </w:tcPr>
          <w:p w14:paraId="75A54610" w14:textId="77777777" w:rsidR="00A51E78" w:rsidRPr="00A51E78" w:rsidRDefault="00A51E78" w:rsidP="00A51E78">
            <w:r w:rsidRPr="00A51E78">
              <w:t>5.991954</w:t>
            </w:r>
          </w:p>
        </w:tc>
        <w:tc>
          <w:tcPr>
            <w:tcW w:w="1193" w:type="dxa"/>
            <w:noWrap/>
            <w:hideMark/>
          </w:tcPr>
          <w:p w14:paraId="607DD30A" w14:textId="77777777" w:rsidR="00A51E78" w:rsidRPr="00A51E78" w:rsidRDefault="00A51E78" w:rsidP="00A51E78">
            <w:r w:rsidRPr="00A51E78">
              <w:t>7.459164</w:t>
            </w:r>
          </w:p>
        </w:tc>
        <w:tc>
          <w:tcPr>
            <w:tcW w:w="1193" w:type="dxa"/>
            <w:noWrap/>
            <w:hideMark/>
          </w:tcPr>
          <w:p w14:paraId="561610F4" w14:textId="77777777" w:rsidR="00A51E78" w:rsidRPr="00A51E78" w:rsidRDefault="00A51E78" w:rsidP="00A51E78">
            <w:r w:rsidRPr="00A51E78">
              <w:t>7.195279</w:t>
            </w:r>
          </w:p>
        </w:tc>
        <w:tc>
          <w:tcPr>
            <w:tcW w:w="1193" w:type="dxa"/>
            <w:noWrap/>
            <w:hideMark/>
          </w:tcPr>
          <w:p w14:paraId="2795572E" w14:textId="77777777" w:rsidR="00A51E78" w:rsidRPr="00A51E78" w:rsidRDefault="00A51E78" w:rsidP="00A51E78">
            <w:r w:rsidRPr="00A51E78">
              <w:t>6.771607</w:t>
            </w:r>
          </w:p>
        </w:tc>
        <w:tc>
          <w:tcPr>
            <w:tcW w:w="1193" w:type="dxa"/>
            <w:noWrap/>
            <w:hideMark/>
          </w:tcPr>
          <w:p w14:paraId="273E40D3" w14:textId="77777777" w:rsidR="00A51E78" w:rsidRPr="00A51E78" w:rsidRDefault="00A51E78" w:rsidP="00A51E78">
            <w:r w:rsidRPr="00A51E78">
              <w:t>6.389932</w:t>
            </w:r>
          </w:p>
        </w:tc>
        <w:tc>
          <w:tcPr>
            <w:tcW w:w="1193" w:type="dxa"/>
            <w:noWrap/>
            <w:hideMark/>
          </w:tcPr>
          <w:p w14:paraId="1A49B293" w14:textId="77777777" w:rsidR="00A51E78" w:rsidRPr="00A51E78" w:rsidRDefault="00A51E78" w:rsidP="00A51E78">
            <w:r w:rsidRPr="00A51E78">
              <w:t>8.309827</w:t>
            </w:r>
          </w:p>
        </w:tc>
      </w:tr>
      <w:tr w:rsidR="00A51E78" w:rsidRPr="00A51E78" w14:paraId="258A17BD" w14:textId="77777777" w:rsidTr="00A51E78">
        <w:trPr>
          <w:trHeight w:val="261"/>
        </w:trPr>
        <w:tc>
          <w:tcPr>
            <w:tcW w:w="1193" w:type="dxa"/>
            <w:noWrap/>
            <w:hideMark/>
          </w:tcPr>
          <w:p w14:paraId="7B32C070" w14:textId="77777777" w:rsidR="00A51E78" w:rsidRPr="00A51E78" w:rsidRDefault="00A51E78" w:rsidP="00A51E78">
            <w:r w:rsidRPr="00A51E78">
              <w:t>4.266415</w:t>
            </w:r>
          </w:p>
        </w:tc>
        <w:tc>
          <w:tcPr>
            <w:tcW w:w="1193" w:type="dxa"/>
            <w:noWrap/>
            <w:hideMark/>
          </w:tcPr>
          <w:p w14:paraId="650D860A" w14:textId="77777777" w:rsidR="00A51E78" w:rsidRPr="00A51E78" w:rsidRDefault="00A51E78" w:rsidP="00A51E78">
            <w:r w:rsidRPr="00A51E78">
              <w:t>7.741778</w:t>
            </w:r>
          </w:p>
        </w:tc>
        <w:tc>
          <w:tcPr>
            <w:tcW w:w="1193" w:type="dxa"/>
            <w:noWrap/>
            <w:hideMark/>
          </w:tcPr>
          <w:p w14:paraId="52DC297D" w14:textId="77777777" w:rsidR="00A51E78" w:rsidRPr="00A51E78" w:rsidRDefault="00A51E78" w:rsidP="00A51E78">
            <w:r w:rsidRPr="00A51E78">
              <w:t>2.152551</w:t>
            </w:r>
          </w:p>
        </w:tc>
        <w:tc>
          <w:tcPr>
            <w:tcW w:w="1193" w:type="dxa"/>
            <w:noWrap/>
            <w:hideMark/>
          </w:tcPr>
          <w:p w14:paraId="633083EA" w14:textId="77777777" w:rsidR="00A51E78" w:rsidRPr="00A51E78" w:rsidRDefault="00A51E78" w:rsidP="00A51E78">
            <w:r w:rsidRPr="00A51E78">
              <w:t>7.500981</w:t>
            </w:r>
          </w:p>
        </w:tc>
        <w:tc>
          <w:tcPr>
            <w:tcW w:w="1193" w:type="dxa"/>
            <w:noWrap/>
            <w:hideMark/>
          </w:tcPr>
          <w:p w14:paraId="57418A3D" w14:textId="77777777" w:rsidR="00A51E78" w:rsidRPr="00A51E78" w:rsidRDefault="00A51E78" w:rsidP="00A51E78">
            <w:r w:rsidRPr="00A51E78">
              <w:t>2.576576</w:t>
            </w:r>
          </w:p>
        </w:tc>
        <w:tc>
          <w:tcPr>
            <w:tcW w:w="1193" w:type="dxa"/>
            <w:noWrap/>
            <w:hideMark/>
          </w:tcPr>
          <w:p w14:paraId="08612506" w14:textId="77777777" w:rsidR="00A51E78" w:rsidRPr="00A51E78" w:rsidRDefault="00A51E78" w:rsidP="00A51E78">
            <w:r w:rsidRPr="00A51E78">
              <w:t>6.96675</w:t>
            </w:r>
          </w:p>
        </w:tc>
        <w:tc>
          <w:tcPr>
            <w:tcW w:w="1193" w:type="dxa"/>
            <w:noWrap/>
            <w:hideMark/>
          </w:tcPr>
          <w:p w14:paraId="11D60903" w14:textId="77777777" w:rsidR="00A51E78" w:rsidRPr="00A51E78" w:rsidRDefault="00A51E78" w:rsidP="00A51E78">
            <w:r w:rsidRPr="00A51E78">
              <w:t>5.745021</w:t>
            </w:r>
          </w:p>
        </w:tc>
        <w:tc>
          <w:tcPr>
            <w:tcW w:w="1193" w:type="dxa"/>
            <w:noWrap/>
            <w:hideMark/>
          </w:tcPr>
          <w:p w14:paraId="5B24638C" w14:textId="77777777" w:rsidR="00A51E78" w:rsidRPr="00A51E78" w:rsidRDefault="00A51E78" w:rsidP="00A51E78">
            <w:r w:rsidRPr="00A51E78">
              <w:t>7.256076</w:t>
            </w:r>
          </w:p>
        </w:tc>
        <w:tc>
          <w:tcPr>
            <w:tcW w:w="1193" w:type="dxa"/>
            <w:noWrap/>
            <w:hideMark/>
          </w:tcPr>
          <w:p w14:paraId="1E0BD930" w14:textId="77777777" w:rsidR="00A51E78" w:rsidRPr="00A51E78" w:rsidRDefault="00A51E78" w:rsidP="00A51E78">
            <w:r w:rsidRPr="00A51E78">
              <w:t>8.115372</w:t>
            </w:r>
          </w:p>
        </w:tc>
        <w:tc>
          <w:tcPr>
            <w:tcW w:w="1193" w:type="dxa"/>
            <w:noWrap/>
            <w:hideMark/>
          </w:tcPr>
          <w:p w14:paraId="4797CC6C" w14:textId="77777777" w:rsidR="00A51E78" w:rsidRPr="00A51E78" w:rsidRDefault="00A51E78" w:rsidP="00A51E78">
            <w:r w:rsidRPr="00A51E78">
              <w:t>2.8799</w:t>
            </w:r>
          </w:p>
        </w:tc>
      </w:tr>
      <w:tr w:rsidR="00A51E78" w:rsidRPr="00A51E78" w14:paraId="404EC784" w14:textId="77777777" w:rsidTr="00A51E78">
        <w:trPr>
          <w:trHeight w:val="261"/>
        </w:trPr>
        <w:tc>
          <w:tcPr>
            <w:tcW w:w="1193" w:type="dxa"/>
            <w:noWrap/>
            <w:hideMark/>
          </w:tcPr>
          <w:p w14:paraId="3DBD7298" w14:textId="77777777" w:rsidR="00A51E78" w:rsidRPr="00A51E78" w:rsidRDefault="00A51E78" w:rsidP="00A51E78">
            <w:r w:rsidRPr="00A51E78">
              <w:t>5.634261</w:t>
            </w:r>
          </w:p>
        </w:tc>
        <w:tc>
          <w:tcPr>
            <w:tcW w:w="1193" w:type="dxa"/>
            <w:noWrap/>
            <w:hideMark/>
          </w:tcPr>
          <w:p w14:paraId="27E20F41" w14:textId="77777777" w:rsidR="00A51E78" w:rsidRPr="00A51E78" w:rsidRDefault="00A51E78" w:rsidP="00A51E78">
            <w:r w:rsidRPr="00A51E78">
              <w:t>7.852192</w:t>
            </w:r>
          </w:p>
        </w:tc>
        <w:tc>
          <w:tcPr>
            <w:tcW w:w="1193" w:type="dxa"/>
            <w:noWrap/>
            <w:hideMark/>
          </w:tcPr>
          <w:p w14:paraId="267008E1" w14:textId="77777777" w:rsidR="00A51E78" w:rsidRPr="00A51E78" w:rsidRDefault="00A51E78" w:rsidP="00A51E78">
            <w:r w:rsidRPr="00A51E78">
              <w:t>7.432676</w:t>
            </w:r>
          </w:p>
        </w:tc>
        <w:tc>
          <w:tcPr>
            <w:tcW w:w="1193" w:type="dxa"/>
            <w:noWrap/>
            <w:hideMark/>
          </w:tcPr>
          <w:p w14:paraId="33117888" w14:textId="77777777" w:rsidR="00A51E78" w:rsidRPr="00A51E78" w:rsidRDefault="00A51E78" w:rsidP="00A51E78">
            <w:r w:rsidRPr="00A51E78">
              <w:t>6.408233</w:t>
            </w:r>
          </w:p>
        </w:tc>
        <w:tc>
          <w:tcPr>
            <w:tcW w:w="1193" w:type="dxa"/>
            <w:noWrap/>
            <w:hideMark/>
          </w:tcPr>
          <w:p w14:paraId="4049B640" w14:textId="77777777" w:rsidR="00A51E78" w:rsidRPr="00A51E78" w:rsidRDefault="00A51E78" w:rsidP="00A51E78">
            <w:r w:rsidRPr="00A51E78">
              <w:t>7.473243</w:t>
            </w:r>
          </w:p>
        </w:tc>
        <w:tc>
          <w:tcPr>
            <w:tcW w:w="1193" w:type="dxa"/>
            <w:noWrap/>
            <w:hideMark/>
          </w:tcPr>
          <w:p w14:paraId="66E17B9B" w14:textId="77777777" w:rsidR="00A51E78" w:rsidRPr="00A51E78" w:rsidRDefault="00A51E78" w:rsidP="00A51E78">
            <w:r w:rsidRPr="00A51E78">
              <w:t>6.572273</w:t>
            </w:r>
          </w:p>
        </w:tc>
        <w:tc>
          <w:tcPr>
            <w:tcW w:w="1193" w:type="dxa"/>
            <w:noWrap/>
            <w:hideMark/>
          </w:tcPr>
          <w:p w14:paraId="734FD8A6" w14:textId="77777777" w:rsidR="00A51E78" w:rsidRPr="00A51E78" w:rsidRDefault="00A51E78" w:rsidP="00A51E78">
            <w:r w:rsidRPr="00A51E78">
              <w:t>6.119251</w:t>
            </w:r>
          </w:p>
        </w:tc>
        <w:tc>
          <w:tcPr>
            <w:tcW w:w="1193" w:type="dxa"/>
            <w:noWrap/>
            <w:hideMark/>
          </w:tcPr>
          <w:p w14:paraId="5937555C" w14:textId="77777777" w:rsidR="00A51E78" w:rsidRPr="00A51E78" w:rsidRDefault="00A51E78" w:rsidP="00A51E78">
            <w:r w:rsidRPr="00A51E78">
              <w:t>2.339185</w:t>
            </w:r>
          </w:p>
        </w:tc>
        <w:tc>
          <w:tcPr>
            <w:tcW w:w="1193" w:type="dxa"/>
            <w:noWrap/>
            <w:hideMark/>
          </w:tcPr>
          <w:p w14:paraId="3AD28A68" w14:textId="77777777" w:rsidR="00A51E78" w:rsidRPr="00A51E78" w:rsidRDefault="00A51E78" w:rsidP="00A51E78">
            <w:r w:rsidRPr="00A51E78">
              <w:t>4.183155</w:t>
            </w:r>
          </w:p>
        </w:tc>
        <w:tc>
          <w:tcPr>
            <w:tcW w:w="1193" w:type="dxa"/>
            <w:noWrap/>
            <w:hideMark/>
          </w:tcPr>
          <w:p w14:paraId="3A148568" w14:textId="77777777" w:rsidR="00A51E78" w:rsidRPr="00A51E78" w:rsidRDefault="00A51E78" w:rsidP="00A51E78">
            <w:r w:rsidRPr="00A51E78">
              <w:t>5.986353</w:t>
            </w:r>
          </w:p>
        </w:tc>
      </w:tr>
      <w:tr w:rsidR="00A51E78" w:rsidRPr="00A51E78" w14:paraId="76B1E6BC" w14:textId="77777777" w:rsidTr="00A51E78">
        <w:trPr>
          <w:trHeight w:val="261"/>
        </w:trPr>
        <w:tc>
          <w:tcPr>
            <w:tcW w:w="1193" w:type="dxa"/>
            <w:noWrap/>
            <w:hideMark/>
          </w:tcPr>
          <w:p w14:paraId="2948D98A" w14:textId="77777777" w:rsidR="00A51E78" w:rsidRPr="00A51E78" w:rsidRDefault="00A51E78" w:rsidP="00A51E78">
            <w:r w:rsidRPr="00A51E78">
              <w:t>6.362324</w:t>
            </w:r>
          </w:p>
        </w:tc>
        <w:tc>
          <w:tcPr>
            <w:tcW w:w="1193" w:type="dxa"/>
            <w:noWrap/>
            <w:hideMark/>
          </w:tcPr>
          <w:p w14:paraId="6ACE3AA7" w14:textId="77777777" w:rsidR="00A51E78" w:rsidRPr="00A51E78" w:rsidRDefault="00A51E78" w:rsidP="00A51E78">
            <w:r w:rsidRPr="00A51E78">
              <w:t>5.403609</w:t>
            </w:r>
          </w:p>
        </w:tc>
        <w:tc>
          <w:tcPr>
            <w:tcW w:w="1193" w:type="dxa"/>
            <w:noWrap/>
            <w:hideMark/>
          </w:tcPr>
          <w:p w14:paraId="04AD095D" w14:textId="77777777" w:rsidR="00A51E78" w:rsidRPr="00A51E78" w:rsidRDefault="00A51E78" w:rsidP="00A51E78">
            <w:r w:rsidRPr="00A51E78">
              <w:t>4.715459</w:t>
            </w:r>
          </w:p>
        </w:tc>
        <w:tc>
          <w:tcPr>
            <w:tcW w:w="1193" w:type="dxa"/>
            <w:noWrap/>
            <w:hideMark/>
          </w:tcPr>
          <w:p w14:paraId="7D4CEF73" w14:textId="77777777" w:rsidR="00A51E78" w:rsidRPr="00A51E78" w:rsidRDefault="00A51E78" w:rsidP="00A51E78">
            <w:r w:rsidRPr="00A51E78">
              <w:t>5.223318</w:t>
            </w:r>
          </w:p>
        </w:tc>
        <w:tc>
          <w:tcPr>
            <w:tcW w:w="1193" w:type="dxa"/>
            <w:noWrap/>
            <w:hideMark/>
          </w:tcPr>
          <w:p w14:paraId="0B8B179A" w14:textId="77777777" w:rsidR="00A51E78" w:rsidRPr="00A51E78" w:rsidRDefault="00A51E78" w:rsidP="00A51E78">
            <w:r w:rsidRPr="00A51E78">
              <w:t>7.238745</w:t>
            </w:r>
          </w:p>
        </w:tc>
        <w:tc>
          <w:tcPr>
            <w:tcW w:w="1193" w:type="dxa"/>
            <w:noWrap/>
            <w:hideMark/>
          </w:tcPr>
          <w:p w14:paraId="72151621" w14:textId="77777777" w:rsidR="00A51E78" w:rsidRPr="00A51E78" w:rsidRDefault="00A51E78" w:rsidP="00A51E78">
            <w:r w:rsidRPr="00A51E78">
              <w:t>7.254771</w:t>
            </w:r>
          </w:p>
        </w:tc>
        <w:tc>
          <w:tcPr>
            <w:tcW w:w="1193" w:type="dxa"/>
            <w:noWrap/>
            <w:hideMark/>
          </w:tcPr>
          <w:p w14:paraId="2DFEF01E" w14:textId="77777777" w:rsidR="00A51E78" w:rsidRPr="00A51E78" w:rsidRDefault="00A51E78" w:rsidP="00A51E78">
            <w:r w:rsidRPr="00A51E78">
              <w:t>5.356058</w:t>
            </w:r>
          </w:p>
        </w:tc>
        <w:tc>
          <w:tcPr>
            <w:tcW w:w="1193" w:type="dxa"/>
            <w:noWrap/>
            <w:hideMark/>
          </w:tcPr>
          <w:p w14:paraId="284E79C1" w14:textId="77777777" w:rsidR="00A51E78" w:rsidRPr="00A51E78" w:rsidRDefault="00A51E78" w:rsidP="00A51E78">
            <w:r w:rsidRPr="00A51E78">
              <w:t>8.605071</w:t>
            </w:r>
          </w:p>
        </w:tc>
        <w:tc>
          <w:tcPr>
            <w:tcW w:w="1193" w:type="dxa"/>
            <w:noWrap/>
            <w:hideMark/>
          </w:tcPr>
          <w:p w14:paraId="65A1A632" w14:textId="77777777" w:rsidR="00A51E78" w:rsidRPr="00A51E78" w:rsidRDefault="00A51E78" w:rsidP="00A51E78">
            <w:r w:rsidRPr="00A51E78">
              <w:t>6.558008</w:t>
            </w:r>
          </w:p>
        </w:tc>
        <w:tc>
          <w:tcPr>
            <w:tcW w:w="1193" w:type="dxa"/>
            <w:noWrap/>
            <w:hideMark/>
          </w:tcPr>
          <w:p w14:paraId="0571B824" w14:textId="77777777" w:rsidR="00A51E78" w:rsidRPr="00A51E78" w:rsidRDefault="00A51E78" w:rsidP="00A51E78">
            <w:r w:rsidRPr="00A51E78">
              <w:t>6.827084</w:t>
            </w:r>
          </w:p>
        </w:tc>
      </w:tr>
      <w:tr w:rsidR="00A51E78" w:rsidRPr="00A51E78" w14:paraId="38DB8928" w14:textId="77777777" w:rsidTr="00A51E78">
        <w:trPr>
          <w:trHeight w:val="261"/>
        </w:trPr>
        <w:tc>
          <w:tcPr>
            <w:tcW w:w="1193" w:type="dxa"/>
            <w:noWrap/>
            <w:hideMark/>
          </w:tcPr>
          <w:p w14:paraId="21EDBA34" w14:textId="77777777" w:rsidR="00A51E78" w:rsidRPr="00A51E78" w:rsidRDefault="00A51E78" w:rsidP="00A51E78">
            <w:r w:rsidRPr="00A51E78">
              <w:t>4.759757</w:t>
            </w:r>
          </w:p>
        </w:tc>
        <w:tc>
          <w:tcPr>
            <w:tcW w:w="1193" w:type="dxa"/>
            <w:noWrap/>
            <w:hideMark/>
          </w:tcPr>
          <w:p w14:paraId="380D12C4" w14:textId="77777777" w:rsidR="00A51E78" w:rsidRPr="00A51E78" w:rsidRDefault="00A51E78" w:rsidP="00A51E78">
            <w:r w:rsidRPr="00A51E78">
              <w:t>7.331461</w:t>
            </w:r>
          </w:p>
        </w:tc>
        <w:tc>
          <w:tcPr>
            <w:tcW w:w="1193" w:type="dxa"/>
            <w:noWrap/>
            <w:hideMark/>
          </w:tcPr>
          <w:p w14:paraId="6895B3AE" w14:textId="77777777" w:rsidR="00A51E78" w:rsidRPr="00A51E78" w:rsidRDefault="00A51E78" w:rsidP="00A51E78">
            <w:r w:rsidRPr="00A51E78">
              <w:t>4.62882</w:t>
            </w:r>
          </w:p>
        </w:tc>
        <w:tc>
          <w:tcPr>
            <w:tcW w:w="1193" w:type="dxa"/>
            <w:noWrap/>
            <w:hideMark/>
          </w:tcPr>
          <w:p w14:paraId="521B092E" w14:textId="77777777" w:rsidR="00A51E78" w:rsidRPr="00A51E78" w:rsidRDefault="00A51E78" w:rsidP="00A51E78">
            <w:r w:rsidRPr="00A51E78">
              <w:t>7.55669</w:t>
            </w:r>
          </w:p>
        </w:tc>
        <w:tc>
          <w:tcPr>
            <w:tcW w:w="1193" w:type="dxa"/>
            <w:noWrap/>
            <w:hideMark/>
          </w:tcPr>
          <w:p w14:paraId="723C03EC" w14:textId="77777777" w:rsidR="00A51E78" w:rsidRPr="00A51E78" w:rsidRDefault="00A51E78" w:rsidP="00A51E78">
            <w:r w:rsidRPr="00A51E78">
              <w:t>7.101153</w:t>
            </w:r>
          </w:p>
        </w:tc>
        <w:tc>
          <w:tcPr>
            <w:tcW w:w="1193" w:type="dxa"/>
            <w:noWrap/>
            <w:hideMark/>
          </w:tcPr>
          <w:p w14:paraId="036F6940" w14:textId="77777777" w:rsidR="00A51E78" w:rsidRPr="00A51E78" w:rsidRDefault="00A51E78" w:rsidP="00A51E78">
            <w:r w:rsidRPr="00A51E78">
              <w:t>7.26637</w:t>
            </w:r>
          </w:p>
        </w:tc>
        <w:tc>
          <w:tcPr>
            <w:tcW w:w="1193" w:type="dxa"/>
            <w:noWrap/>
            <w:hideMark/>
          </w:tcPr>
          <w:p w14:paraId="6425811B" w14:textId="77777777" w:rsidR="00A51E78" w:rsidRPr="00A51E78" w:rsidRDefault="00A51E78" w:rsidP="00A51E78">
            <w:r w:rsidRPr="00A51E78">
              <w:t>6.752975</w:t>
            </w:r>
          </w:p>
        </w:tc>
        <w:tc>
          <w:tcPr>
            <w:tcW w:w="1193" w:type="dxa"/>
            <w:noWrap/>
            <w:hideMark/>
          </w:tcPr>
          <w:p w14:paraId="0DD6E63E" w14:textId="77777777" w:rsidR="00A51E78" w:rsidRPr="00A51E78" w:rsidRDefault="00A51E78" w:rsidP="00A51E78">
            <w:r w:rsidRPr="00A51E78">
              <w:t>5.924426</w:t>
            </w:r>
          </w:p>
        </w:tc>
        <w:tc>
          <w:tcPr>
            <w:tcW w:w="1193" w:type="dxa"/>
            <w:noWrap/>
            <w:hideMark/>
          </w:tcPr>
          <w:p w14:paraId="084B8E8D" w14:textId="77777777" w:rsidR="00A51E78" w:rsidRPr="00A51E78" w:rsidRDefault="00A51E78" w:rsidP="00A51E78">
            <w:r w:rsidRPr="00A51E78">
              <w:t>7.557353</w:t>
            </w:r>
          </w:p>
        </w:tc>
        <w:tc>
          <w:tcPr>
            <w:tcW w:w="1193" w:type="dxa"/>
            <w:noWrap/>
            <w:hideMark/>
          </w:tcPr>
          <w:p w14:paraId="55A86946" w14:textId="77777777" w:rsidR="00A51E78" w:rsidRPr="00A51E78" w:rsidRDefault="00A51E78" w:rsidP="00A51E78">
            <w:r w:rsidRPr="00A51E78">
              <w:t>6.737186</w:t>
            </w:r>
          </w:p>
        </w:tc>
      </w:tr>
      <w:tr w:rsidR="00A51E78" w:rsidRPr="00A51E78" w14:paraId="254CC0B5" w14:textId="77777777" w:rsidTr="00A51E78">
        <w:trPr>
          <w:trHeight w:val="261"/>
        </w:trPr>
        <w:tc>
          <w:tcPr>
            <w:tcW w:w="1193" w:type="dxa"/>
            <w:noWrap/>
            <w:hideMark/>
          </w:tcPr>
          <w:p w14:paraId="59299E7E" w14:textId="77777777" w:rsidR="00A51E78" w:rsidRPr="00A51E78" w:rsidRDefault="00A51E78" w:rsidP="00A51E78">
            <w:r w:rsidRPr="00A51E78">
              <w:t>5.29052</w:t>
            </w:r>
          </w:p>
        </w:tc>
        <w:tc>
          <w:tcPr>
            <w:tcW w:w="1193" w:type="dxa"/>
            <w:noWrap/>
            <w:hideMark/>
          </w:tcPr>
          <w:p w14:paraId="2CB2353F" w14:textId="77777777" w:rsidR="00A51E78" w:rsidRPr="00A51E78" w:rsidRDefault="00A51E78" w:rsidP="00A51E78">
            <w:r w:rsidRPr="00A51E78">
              <w:t>7.55689</w:t>
            </w:r>
          </w:p>
        </w:tc>
        <w:tc>
          <w:tcPr>
            <w:tcW w:w="1193" w:type="dxa"/>
            <w:noWrap/>
            <w:hideMark/>
          </w:tcPr>
          <w:p w14:paraId="4BB173D3" w14:textId="77777777" w:rsidR="00A51E78" w:rsidRPr="00A51E78" w:rsidRDefault="00A51E78" w:rsidP="00A51E78">
            <w:r w:rsidRPr="00A51E78">
              <w:t>6.683296</w:t>
            </w:r>
          </w:p>
        </w:tc>
        <w:tc>
          <w:tcPr>
            <w:tcW w:w="1193" w:type="dxa"/>
            <w:noWrap/>
            <w:hideMark/>
          </w:tcPr>
          <w:p w14:paraId="71B5397F" w14:textId="77777777" w:rsidR="00A51E78" w:rsidRPr="00A51E78" w:rsidRDefault="00A51E78" w:rsidP="00A51E78">
            <w:r w:rsidRPr="00A51E78">
              <w:t>7.644746</w:t>
            </w:r>
          </w:p>
        </w:tc>
        <w:tc>
          <w:tcPr>
            <w:tcW w:w="1193" w:type="dxa"/>
            <w:noWrap/>
            <w:hideMark/>
          </w:tcPr>
          <w:p w14:paraId="506BA0CA" w14:textId="77777777" w:rsidR="00A51E78" w:rsidRPr="00A51E78" w:rsidRDefault="00A51E78" w:rsidP="00A51E78">
            <w:r w:rsidRPr="00A51E78">
              <w:t>3.47895</w:t>
            </w:r>
          </w:p>
        </w:tc>
        <w:tc>
          <w:tcPr>
            <w:tcW w:w="1193" w:type="dxa"/>
            <w:noWrap/>
            <w:hideMark/>
          </w:tcPr>
          <w:p w14:paraId="4C0455B3" w14:textId="77777777" w:rsidR="00A51E78" w:rsidRPr="00A51E78" w:rsidRDefault="00A51E78" w:rsidP="00A51E78">
            <w:r w:rsidRPr="00A51E78">
              <w:t>8.367521</w:t>
            </w:r>
          </w:p>
        </w:tc>
        <w:tc>
          <w:tcPr>
            <w:tcW w:w="1193" w:type="dxa"/>
            <w:noWrap/>
            <w:hideMark/>
          </w:tcPr>
          <w:p w14:paraId="5D589894" w14:textId="77777777" w:rsidR="00A51E78" w:rsidRPr="00A51E78" w:rsidRDefault="00A51E78" w:rsidP="00A51E78">
            <w:r w:rsidRPr="00A51E78">
              <w:t>5.922679</w:t>
            </w:r>
          </w:p>
        </w:tc>
        <w:tc>
          <w:tcPr>
            <w:tcW w:w="1193" w:type="dxa"/>
            <w:noWrap/>
            <w:hideMark/>
          </w:tcPr>
          <w:p w14:paraId="2AE25CD4" w14:textId="77777777" w:rsidR="00A51E78" w:rsidRPr="00A51E78" w:rsidRDefault="00A51E78" w:rsidP="00A51E78">
            <w:r w:rsidRPr="00A51E78">
              <w:t>4.760416</w:t>
            </w:r>
          </w:p>
        </w:tc>
        <w:tc>
          <w:tcPr>
            <w:tcW w:w="1193" w:type="dxa"/>
            <w:noWrap/>
            <w:hideMark/>
          </w:tcPr>
          <w:p w14:paraId="490FFC8B" w14:textId="77777777" w:rsidR="00A51E78" w:rsidRPr="00A51E78" w:rsidRDefault="00A51E78" w:rsidP="00A51E78">
            <w:r w:rsidRPr="00A51E78">
              <w:t>7.765911</w:t>
            </w:r>
          </w:p>
        </w:tc>
        <w:tc>
          <w:tcPr>
            <w:tcW w:w="1193" w:type="dxa"/>
            <w:noWrap/>
            <w:hideMark/>
          </w:tcPr>
          <w:p w14:paraId="05583DF0" w14:textId="77777777" w:rsidR="00A51E78" w:rsidRPr="00A51E78" w:rsidRDefault="00A51E78" w:rsidP="00A51E78">
            <w:r w:rsidRPr="00A51E78">
              <w:t>6.991613</w:t>
            </w:r>
          </w:p>
        </w:tc>
      </w:tr>
      <w:tr w:rsidR="00A51E78" w:rsidRPr="00A51E78" w14:paraId="47D89F6F" w14:textId="77777777" w:rsidTr="00A51E78">
        <w:trPr>
          <w:trHeight w:val="261"/>
        </w:trPr>
        <w:tc>
          <w:tcPr>
            <w:tcW w:w="1193" w:type="dxa"/>
            <w:noWrap/>
            <w:hideMark/>
          </w:tcPr>
          <w:p w14:paraId="0C89B327" w14:textId="77777777" w:rsidR="00A51E78" w:rsidRPr="00A51E78" w:rsidRDefault="00A51E78" w:rsidP="00A51E78">
            <w:r w:rsidRPr="00A51E78">
              <w:t>7.327436</w:t>
            </w:r>
          </w:p>
        </w:tc>
        <w:tc>
          <w:tcPr>
            <w:tcW w:w="1193" w:type="dxa"/>
            <w:noWrap/>
            <w:hideMark/>
          </w:tcPr>
          <w:p w14:paraId="19AA9904" w14:textId="77777777" w:rsidR="00A51E78" w:rsidRPr="00A51E78" w:rsidRDefault="00A51E78" w:rsidP="00A51E78">
            <w:r w:rsidRPr="00A51E78">
              <w:t>6.778447</w:t>
            </w:r>
          </w:p>
        </w:tc>
        <w:tc>
          <w:tcPr>
            <w:tcW w:w="1193" w:type="dxa"/>
            <w:noWrap/>
            <w:hideMark/>
          </w:tcPr>
          <w:p w14:paraId="40BCEA9F" w14:textId="77777777" w:rsidR="00A51E78" w:rsidRPr="00A51E78" w:rsidRDefault="00A51E78" w:rsidP="00A51E78">
            <w:r w:rsidRPr="00A51E78">
              <w:t>7.524533</w:t>
            </w:r>
          </w:p>
        </w:tc>
        <w:tc>
          <w:tcPr>
            <w:tcW w:w="1193" w:type="dxa"/>
            <w:noWrap/>
            <w:hideMark/>
          </w:tcPr>
          <w:p w14:paraId="2A81AA22" w14:textId="77777777" w:rsidR="00A51E78" w:rsidRPr="00A51E78" w:rsidRDefault="00A51E78" w:rsidP="00A51E78">
            <w:r w:rsidRPr="00A51E78">
              <w:t>7.774795</w:t>
            </w:r>
          </w:p>
        </w:tc>
        <w:tc>
          <w:tcPr>
            <w:tcW w:w="1193" w:type="dxa"/>
            <w:noWrap/>
            <w:hideMark/>
          </w:tcPr>
          <w:p w14:paraId="4B68A20F" w14:textId="77777777" w:rsidR="00A51E78" w:rsidRPr="00A51E78" w:rsidRDefault="00A51E78" w:rsidP="00A51E78">
            <w:r w:rsidRPr="00A51E78">
              <w:t>2.247269</w:t>
            </w:r>
          </w:p>
        </w:tc>
        <w:tc>
          <w:tcPr>
            <w:tcW w:w="1193" w:type="dxa"/>
            <w:noWrap/>
            <w:hideMark/>
          </w:tcPr>
          <w:p w14:paraId="081DECC6" w14:textId="77777777" w:rsidR="00A51E78" w:rsidRPr="00A51E78" w:rsidRDefault="00A51E78" w:rsidP="00A51E78">
            <w:r w:rsidRPr="00A51E78">
              <w:t>6.337485</w:t>
            </w:r>
          </w:p>
        </w:tc>
        <w:tc>
          <w:tcPr>
            <w:tcW w:w="1193" w:type="dxa"/>
            <w:noWrap/>
            <w:hideMark/>
          </w:tcPr>
          <w:p w14:paraId="7F111ACD" w14:textId="77777777" w:rsidR="00A51E78" w:rsidRPr="00A51E78" w:rsidRDefault="00A51E78" w:rsidP="00A51E78">
            <w:r w:rsidRPr="00A51E78">
              <w:t>6.754916</w:t>
            </w:r>
          </w:p>
        </w:tc>
        <w:tc>
          <w:tcPr>
            <w:tcW w:w="1193" w:type="dxa"/>
            <w:noWrap/>
            <w:hideMark/>
          </w:tcPr>
          <w:p w14:paraId="4E3E377D" w14:textId="77777777" w:rsidR="00A51E78" w:rsidRPr="00A51E78" w:rsidRDefault="00A51E78" w:rsidP="00A51E78">
            <w:r w:rsidRPr="00A51E78">
              <w:t>5.89436</w:t>
            </w:r>
          </w:p>
        </w:tc>
        <w:tc>
          <w:tcPr>
            <w:tcW w:w="1193" w:type="dxa"/>
            <w:noWrap/>
            <w:hideMark/>
          </w:tcPr>
          <w:p w14:paraId="43E38A8E" w14:textId="77777777" w:rsidR="00A51E78" w:rsidRPr="00A51E78" w:rsidRDefault="00A51E78" w:rsidP="00A51E78">
            <w:r w:rsidRPr="00A51E78">
              <w:t>7.180417</w:t>
            </w:r>
          </w:p>
        </w:tc>
        <w:tc>
          <w:tcPr>
            <w:tcW w:w="1193" w:type="dxa"/>
            <w:noWrap/>
            <w:hideMark/>
          </w:tcPr>
          <w:p w14:paraId="0B4742C1" w14:textId="77777777" w:rsidR="00A51E78" w:rsidRPr="00A51E78" w:rsidRDefault="00A51E78" w:rsidP="00A51E78">
            <w:r w:rsidRPr="00A51E78">
              <w:t>3.375356</w:t>
            </w:r>
          </w:p>
        </w:tc>
      </w:tr>
      <w:tr w:rsidR="00A51E78" w:rsidRPr="00A51E78" w14:paraId="1A5F5BB0" w14:textId="77777777" w:rsidTr="00A51E78">
        <w:trPr>
          <w:trHeight w:val="261"/>
        </w:trPr>
        <w:tc>
          <w:tcPr>
            <w:tcW w:w="1193" w:type="dxa"/>
            <w:noWrap/>
            <w:hideMark/>
          </w:tcPr>
          <w:p w14:paraId="5C693D70" w14:textId="77777777" w:rsidR="00A51E78" w:rsidRPr="00A51E78" w:rsidRDefault="00A51E78" w:rsidP="00A51E78">
            <w:r w:rsidRPr="00A51E78">
              <w:t>5.617162</w:t>
            </w:r>
          </w:p>
        </w:tc>
        <w:tc>
          <w:tcPr>
            <w:tcW w:w="1193" w:type="dxa"/>
            <w:noWrap/>
            <w:hideMark/>
          </w:tcPr>
          <w:p w14:paraId="4C66E2E7" w14:textId="77777777" w:rsidR="00A51E78" w:rsidRPr="00A51E78" w:rsidRDefault="00A51E78" w:rsidP="00A51E78">
            <w:r w:rsidRPr="00A51E78">
              <w:t>4.394353</w:t>
            </w:r>
          </w:p>
        </w:tc>
        <w:tc>
          <w:tcPr>
            <w:tcW w:w="1193" w:type="dxa"/>
            <w:noWrap/>
            <w:hideMark/>
          </w:tcPr>
          <w:p w14:paraId="221BA35E" w14:textId="77777777" w:rsidR="00A51E78" w:rsidRPr="00A51E78" w:rsidRDefault="00A51E78" w:rsidP="00A51E78">
            <w:r w:rsidRPr="00A51E78">
              <w:t>6.969221</w:t>
            </w:r>
          </w:p>
        </w:tc>
        <w:tc>
          <w:tcPr>
            <w:tcW w:w="1193" w:type="dxa"/>
            <w:noWrap/>
            <w:hideMark/>
          </w:tcPr>
          <w:p w14:paraId="195712C2" w14:textId="77777777" w:rsidR="00A51E78" w:rsidRPr="00A51E78" w:rsidRDefault="00A51E78" w:rsidP="00A51E78">
            <w:r w:rsidRPr="00A51E78">
              <w:t>7.997927</w:t>
            </w:r>
          </w:p>
        </w:tc>
        <w:tc>
          <w:tcPr>
            <w:tcW w:w="1193" w:type="dxa"/>
            <w:noWrap/>
            <w:hideMark/>
          </w:tcPr>
          <w:p w14:paraId="3C776C80" w14:textId="77777777" w:rsidR="00A51E78" w:rsidRPr="00A51E78" w:rsidRDefault="00A51E78" w:rsidP="00A51E78">
            <w:r w:rsidRPr="00A51E78">
              <w:t>4.702248</w:t>
            </w:r>
          </w:p>
        </w:tc>
        <w:tc>
          <w:tcPr>
            <w:tcW w:w="1193" w:type="dxa"/>
            <w:noWrap/>
            <w:hideMark/>
          </w:tcPr>
          <w:p w14:paraId="4C8A440A" w14:textId="77777777" w:rsidR="00A51E78" w:rsidRPr="00A51E78" w:rsidRDefault="00A51E78" w:rsidP="00A51E78">
            <w:r w:rsidRPr="00A51E78">
              <w:t>4.726713</w:t>
            </w:r>
          </w:p>
        </w:tc>
        <w:tc>
          <w:tcPr>
            <w:tcW w:w="1193" w:type="dxa"/>
            <w:noWrap/>
            <w:hideMark/>
          </w:tcPr>
          <w:p w14:paraId="6F610FCB" w14:textId="77777777" w:rsidR="00A51E78" w:rsidRPr="00A51E78" w:rsidRDefault="00A51E78" w:rsidP="00A51E78">
            <w:r w:rsidRPr="00A51E78">
              <w:t>6.719917</w:t>
            </w:r>
          </w:p>
        </w:tc>
        <w:tc>
          <w:tcPr>
            <w:tcW w:w="1193" w:type="dxa"/>
            <w:noWrap/>
            <w:hideMark/>
          </w:tcPr>
          <w:p w14:paraId="79A7C89E" w14:textId="77777777" w:rsidR="00A51E78" w:rsidRPr="00A51E78" w:rsidRDefault="00A51E78" w:rsidP="00A51E78">
            <w:r w:rsidRPr="00A51E78">
              <w:t>6.207209</w:t>
            </w:r>
          </w:p>
        </w:tc>
        <w:tc>
          <w:tcPr>
            <w:tcW w:w="1193" w:type="dxa"/>
            <w:noWrap/>
            <w:hideMark/>
          </w:tcPr>
          <w:p w14:paraId="34C84890" w14:textId="77777777" w:rsidR="00A51E78" w:rsidRPr="00A51E78" w:rsidRDefault="00A51E78" w:rsidP="00A51E78">
            <w:r w:rsidRPr="00A51E78">
              <w:t>7.813705</w:t>
            </w:r>
          </w:p>
        </w:tc>
        <w:tc>
          <w:tcPr>
            <w:tcW w:w="1193" w:type="dxa"/>
            <w:noWrap/>
            <w:hideMark/>
          </w:tcPr>
          <w:p w14:paraId="02949D33" w14:textId="77777777" w:rsidR="00A51E78" w:rsidRPr="00A51E78" w:rsidRDefault="00A51E78" w:rsidP="00A51E78">
            <w:r w:rsidRPr="00A51E78">
              <w:t>7.500567</w:t>
            </w:r>
          </w:p>
        </w:tc>
      </w:tr>
      <w:tr w:rsidR="00A51E78" w:rsidRPr="00A51E78" w14:paraId="0050843B" w14:textId="77777777" w:rsidTr="00A51E78">
        <w:trPr>
          <w:trHeight w:val="261"/>
        </w:trPr>
        <w:tc>
          <w:tcPr>
            <w:tcW w:w="1193" w:type="dxa"/>
            <w:noWrap/>
            <w:hideMark/>
          </w:tcPr>
          <w:p w14:paraId="574D1E38" w14:textId="77777777" w:rsidR="00A51E78" w:rsidRPr="00A51E78" w:rsidRDefault="00A51E78" w:rsidP="00A51E78">
            <w:pPr>
              <w:rPr>
                <w:b/>
                <w:bCs/>
              </w:rPr>
            </w:pPr>
            <w:r w:rsidRPr="00A51E78">
              <w:rPr>
                <w:b/>
                <w:bCs/>
              </w:rPr>
              <w:t>5.580542</w:t>
            </w:r>
          </w:p>
        </w:tc>
        <w:tc>
          <w:tcPr>
            <w:tcW w:w="1193" w:type="dxa"/>
            <w:noWrap/>
            <w:hideMark/>
          </w:tcPr>
          <w:p w14:paraId="448D2C6D" w14:textId="77777777" w:rsidR="00A51E78" w:rsidRPr="00A51E78" w:rsidRDefault="00A51E78" w:rsidP="00A51E78">
            <w:pPr>
              <w:rPr>
                <w:b/>
                <w:bCs/>
              </w:rPr>
            </w:pPr>
            <w:r w:rsidRPr="00A51E78">
              <w:rPr>
                <w:b/>
                <w:bCs/>
              </w:rPr>
              <w:t>7.138901</w:t>
            </w:r>
          </w:p>
        </w:tc>
        <w:tc>
          <w:tcPr>
            <w:tcW w:w="1193" w:type="dxa"/>
            <w:noWrap/>
            <w:hideMark/>
          </w:tcPr>
          <w:p w14:paraId="76EE2284" w14:textId="77777777" w:rsidR="00A51E78" w:rsidRPr="00A51E78" w:rsidRDefault="00A51E78" w:rsidP="00A51E78">
            <w:pPr>
              <w:rPr>
                <w:b/>
                <w:bCs/>
              </w:rPr>
            </w:pPr>
            <w:r w:rsidRPr="00A51E78">
              <w:rPr>
                <w:b/>
                <w:bCs/>
              </w:rPr>
              <w:t>6.043254</w:t>
            </w:r>
          </w:p>
        </w:tc>
        <w:tc>
          <w:tcPr>
            <w:tcW w:w="1193" w:type="dxa"/>
            <w:noWrap/>
            <w:hideMark/>
          </w:tcPr>
          <w:p w14:paraId="28AF28C0" w14:textId="77777777" w:rsidR="00A51E78" w:rsidRPr="00A51E78" w:rsidRDefault="00A51E78" w:rsidP="00A51E78">
            <w:pPr>
              <w:rPr>
                <w:b/>
                <w:bCs/>
              </w:rPr>
            </w:pPr>
            <w:r w:rsidRPr="00A51E78">
              <w:rPr>
                <w:b/>
                <w:bCs/>
              </w:rPr>
              <w:t>6.835042</w:t>
            </w:r>
          </w:p>
        </w:tc>
        <w:tc>
          <w:tcPr>
            <w:tcW w:w="1193" w:type="dxa"/>
            <w:noWrap/>
            <w:hideMark/>
          </w:tcPr>
          <w:p w14:paraId="62BB1EE5" w14:textId="77777777" w:rsidR="00A51E78" w:rsidRPr="00A51E78" w:rsidRDefault="00A51E78" w:rsidP="00A51E78">
            <w:pPr>
              <w:rPr>
                <w:b/>
                <w:bCs/>
              </w:rPr>
            </w:pPr>
            <w:r w:rsidRPr="00A51E78">
              <w:rPr>
                <w:b/>
                <w:bCs/>
              </w:rPr>
              <w:t>5.69241</w:t>
            </w:r>
          </w:p>
        </w:tc>
        <w:tc>
          <w:tcPr>
            <w:tcW w:w="1193" w:type="dxa"/>
            <w:noWrap/>
            <w:hideMark/>
          </w:tcPr>
          <w:p w14:paraId="3F9D2C88" w14:textId="77777777" w:rsidR="00A51E78" w:rsidRPr="00A51E78" w:rsidRDefault="00A51E78" w:rsidP="00A51E78">
            <w:pPr>
              <w:rPr>
                <w:b/>
                <w:bCs/>
              </w:rPr>
            </w:pPr>
            <w:r w:rsidRPr="00A51E78">
              <w:rPr>
                <w:b/>
                <w:bCs/>
              </w:rPr>
              <w:t>6.912148</w:t>
            </w:r>
          </w:p>
        </w:tc>
        <w:tc>
          <w:tcPr>
            <w:tcW w:w="1193" w:type="dxa"/>
            <w:noWrap/>
            <w:hideMark/>
          </w:tcPr>
          <w:p w14:paraId="0BC2221E" w14:textId="77777777" w:rsidR="00A51E78" w:rsidRPr="00A51E78" w:rsidRDefault="00A51E78" w:rsidP="00A51E78">
            <w:pPr>
              <w:rPr>
                <w:b/>
                <w:bCs/>
              </w:rPr>
            </w:pPr>
            <w:r w:rsidRPr="00A51E78">
              <w:rPr>
                <w:b/>
                <w:bCs/>
              </w:rPr>
              <w:t>6.586836</w:t>
            </w:r>
          </w:p>
        </w:tc>
        <w:tc>
          <w:tcPr>
            <w:tcW w:w="1193" w:type="dxa"/>
            <w:noWrap/>
            <w:hideMark/>
          </w:tcPr>
          <w:p w14:paraId="31A3A208" w14:textId="77777777" w:rsidR="00A51E78" w:rsidRPr="00A51E78" w:rsidRDefault="00A51E78" w:rsidP="00A51E78">
            <w:pPr>
              <w:rPr>
                <w:b/>
                <w:bCs/>
              </w:rPr>
            </w:pPr>
            <w:r w:rsidRPr="00A51E78">
              <w:rPr>
                <w:b/>
                <w:bCs/>
              </w:rPr>
              <w:t>6.287495</w:t>
            </w:r>
          </w:p>
        </w:tc>
        <w:tc>
          <w:tcPr>
            <w:tcW w:w="1193" w:type="dxa"/>
            <w:noWrap/>
            <w:hideMark/>
          </w:tcPr>
          <w:p w14:paraId="6D8BCB2B" w14:textId="77777777" w:rsidR="00A51E78" w:rsidRPr="00A51E78" w:rsidRDefault="00A51E78" w:rsidP="00A51E78">
            <w:pPr>
              <w:rPr>
                <w:b/>
                <w:bCs/>
              </w:rPr>
            </w:pPr>
            <w:r w:rsidRPr="00A51E78">
              <w:rPr>
                <w:b/>
                <w:bCs/>
              </w:rPr>
              <w:t>9.803213</w:t>
            </w:r>
          </w:p>
        </w:tc>
        <w:tc>
          <w:tcPr>
            <w:tcW w:w="1193" w:type="dxa"/>
            <w:noWrap/>
            <w:hideMark/>
          </w:tcPr>
          <w:p w14:paraId="26FE2EA7" w14:textId="77777777" w:rsidR="00A51E78" w:rsidRPr="00A51E78" w:rsidRDefault="00A51E78" w:rsidP="00A51E78">
            <w:pPr>
              <w:rPr>
                <w:b/>
                <w:bCs/>
              </w:rPr>
            </w:pPr>
            <w:r w:rsidRPr="00A51E78">
              <w:rPr>
                <w:b/>
                <w:bCs/>
              </w:rPr>
              <w:t>6.067565</w:t>
            </w:r>
          </w:p>
        </w:tc>
      </w:tr>
    </w:tbl>
    <w:p w14:paraId="54D9CFB0" w14:textId="4A681466" w:rsidR="00A51E78" w:rsidRDefault="00A51E78" w:rsidP="00DD05AD"/>
    <w:p w14:paraId="15E375BB" w14:textId="44A33670" w:rsidR="00A51E78" w:rsidRDefault="00A51E78" w:rsidP="00DD05AD">
      <w:r>
        <w:t>2</w:t>
      </w:r>
      <w:r w:rsidRPr="00A51E78">
        <w:rPr>
          <w:vertAlign w:val="superscript"/>
        </w:rPr>
        <w:t>nd</w:t>
      </w:r>
      <w:r>
        <w:t xml:space="preserve"> Node</w:t>
      </w:r>
    </w:p>
    <w:tbl>
      <w:tblPr>
        <w:tblStyle w:val="TableGrid"/>
        <w:tblW w:w="0" w:type="auto"/>
        <w:tblLook w:val="04A0" w:firstRow="1" w:lastRow="0" w:firstColumn="1" w:lastColumn="0" w:noHBand="0" w:noVBand="1"/>
      </w:tblPr>
      <w:tblGrid>
        <w:gridCol w:w="1190"/>
        <w:gridCol w:w="1190"/>
        <w:gridCol w:w="1190"/>
        <w:gridCol w:w="1190"/>
        <w:gridCol w:w="1190"/>
        <w:gridCol w:w="1190"/>
        <w:gridCol w:w="1190"/>
        <w:gridCol w:w="1190"/>
        <w:gridCol w:w="1190"/>
        <w:gridCol w:w="1190"/>
      </w:tblGrid>
      <w:tr w:rsidR="00A51E78" w:rsidRPr="00A51E78" w14:paraId="64A28491" w14:textId="77777777" w:rsidTr="00A51E78">
        <w:trPr>
          <w:trHeight w:val="261"/>
        </w:trPr>
        <w:tc>
          <w:tcPr>
            <w:tcW w:w="1190" w:type="dxa"/>
            <w:noWrap/>
            <w:hideMark/>
          </w:tcPr>
          <w:p w14:paraId="653DACA8" w14:textId="77777777" w:rsidR="00A51E78" w:rsidRPr="00A51E78" w:rsidRDefault="00A51E78" w:rsidP="00A51E78">
            <w:r w:rsidRPr="00A51E78">
              <w:t>Tx01</w:t>
            </w:r>
          </w:p>
        </w:tc>
        <w:tc>
          <w:tcPr>
            <w:tcW w:w="1190" w:type="dxa"/>
            <w:noWrap/>
            <w:hideMark/>
          </w:tcPr>
          <w:p w14:paraId="0A159EBF" w14:textId="77777777" w:rsidR="00A51E78" w:rsidRPr="00A51E78" w:rsidRDefault="00A51E78" w:rsidP="00A51E78">
            <w:r w:rsidRPr="00A51E78">
              <w:t>Tx02</w:t>
            </w:r>
          </w:p>
        </w:tc>
        <w:tc>
          <w:tcPr>
            <w:tcW w:w="1190" w:type="dxa"/>
            <w:noWrap/>
            <w:hideMark/>
          </w:tcPr>
          <w:p w14:paraId="7A77C692" w14:textId="77777777" w:rsidR="00A51E78" w:rsidRPr="00A51E78" w:rsidRDefault="00A51E78" w:rsidP="00A51E78">
            <w:r w:rsidRPr="00A51E78">
              <w:t>Tx03</w:t>
            </w:r>
          </w:p>
        </w:tc>
        <w:tc>
          <w:tcPr>
            <w:tcW w:w="1190" w:type="dxa"/>
            <w:noWrap/>
            <w:hideMark/>
          </w:tcPr>
          <w:p w14:paraId="6009D04A" w14:textId="77777777" w:rsidR="00A51E78" w:rsidRPr="00A51E78" w:rsidRDefault="00A51E78" w:rsidP="00A51E78">
            <w:r w:rsidRPr="00A51E78">
              <w:t>Tx04</w:t>
            </w:r>
          </w:p>
        </w:tc>
        <w:tc>
          <w:tcPr>
            <w:tcW w:w="1190" w:type="dxa"/>
            <w:noWrap/>
            <w:hideMark/>
          </w:tcPr>
          <w:p w14:paraId="73888D75" w14:textId="77777777" w:rsidR="00A51E78" w:rsidRPr="00A51E78" w:rsidRDefault="00A51E78" w:rsidP="00A51E78">
            <w:r w:rsidRPr="00A51E78">
              <w:t>Tx05</w:t>
            </w:r>
          </w:p>
        </w:tc>
        <w:tc>
          <w:tcPr>
            <w:tcW w:w="1190" w:type="dxa"/>
            <w:noWrap/>
            <w:hideMark/>
          </w:tcPr>
          <w:p w14:paraId="58A7B4E4" w14:textId="77777777" w:rsidR="00A51E78" w:rsidRPr="00A51E78" w:rsidRDefault="00A51E78" w:rsidP="00A51E78">
            <w:r w:rsidRPr="00A51E78">
              <w:t>Tx06</w:t>
            </w:r>
          </w:p>
        </w:tc>
        <w:tc>
          <w:tcPr>
            <w:tcW w:w="1190" w:type="dxa"/>
            <w:noWrap/>
            <w:hideMark/>
          </w:tcPr>
          <w:p w14:paraId="34D3848B" w14:textId="77777777" w:rsidR="00A51E78" w:rsidRPr="00A51E78" w:rsidRDefault="00A51E78" w:rsidP="00A51E78">
            <w:r w:rsidRPr="00A51E78">
              <w:t>Tx07</w:t>
            </w:r>
          </w:p>
        </w:tc>
        <w:tc>
          <w:tcPr>
            <w:tcW w:w="1190" w:type="dxa"/>
            <w:noWrap/>
            <w:hideMark/>
          </w:tcPr>
          <w:p w14:paraId="319089AF" w14:textId="77777777" w:rsidR="00A51E78" w:rsidRPr="00A51E78" w:rsidRDefault="00A51E78" w:rsidP="00A51E78">
            <w:r w:rsidRPr="00A51E78">
              <w:t>Tx08</w:t>
            </w:r>
          </w:p>
        </w:tc>
        <w:tc>
          <w:tcPr>
            <w:tcW w:w="1190" w:type="dxa"/>
            <w:noWrap/>
            <w:hideMark/>
          </w:tcPr>
          <w:p w14:paraId="10FED977" w14:textId="77777777" w:rsidR="00A51E78" w:rsidRPr="00A51E78" w:rsidRDefault="00A51E78" w:rsidP="00A51E78">
            <w:r w:rsidRPr="00A51E78">
              <w:t>Tx09</w:t>
            </w:r>
          </w:p>
        </w:tc>
        <w:tc>
          <w:tcPr>
            <w:tcW w:w="1190" w:type="dxa"/>
            <w:noWrap/>
            <w:hideMark/>
          </w:tcPr>
          <w:p w14:paraId="1BE96A5F" w14:textId="77777777" w:rsidR="00A51E78" w:rsidRPr="00A51E78" w:rsidRDefault="00A51E78" w:rsidP="00A51E78">
            <w:r w:rsidRPr="00A51E78">
              <w:t>Tx10</w:t>
            </w:r>
          </w:p>
        </w:tc>
      </w:tr>
      <w:tr w:rsidR="00A51E78" w:rsidRPr="00A51E78" w14:paraId="6720747D" w14:textId="77777777" w:rsidTr="00A51E78">
        <w:trPr>
          <w:trHeight w:val="261"/>
        </w:trPr>
        <w:tc>
          <w:tcPr>
            <w:tcW w:w="1190" w:type="dxa"/>
            <w:noWrap/>
            <w:hideMark/>
          </w:tcPr>
          <w:p w14:paraId="49C4A882" w14:textId="77777777" w:rsidR="00A51E78" w:rsidRPr="00A51E78" w:rsidRDefault="00A51E78" w:rsidP="00A51E78">
            <w:r w:rsidRPr="00A51E78">
              <w:t>6.683668</w:t>
            </w:r>
          </w:p>
        </w:tc>
        <w:tc>
          <w:tcPr>
            <w:tcW w:w="1190" w:type="dxa"/>
            <w:noWrap/>
            <w:hideMark/>
          </w:tcPr>
          <w:p w14:paraId="18816A68" w14:textId="77777777" w:rsidR="00A51E78" w:rsidRPr="00A51E78" w:rsidRDefault="00A51E78" w:rsidP="00A51E78">
            <w:r w:rsidRPr="00A51E78">
              <w:t>8.582416</w:t>
            </w:r>
          </w:p>
        </w:tc>
        <w:tc>
          <w:tcPr>
            <w:tcW w:w="1190" w:type="dxa"/>
            <w:noWrap/>
            <w:hideMark/>
          </w:tcPr>
          <w:p w14:paraId="37DBCFD4" w14:textId="77777777" w:rsidR="00A51E78" w:rsidRPr="00A51E78" w:rsidRDefault="00A51E78" w:rsidP="00A51E78">
            <w:r w:rsidRPr="00A51E78">
              <w:t>6.173577</w:t>
            </w:r>
          </w:p>
        </w:tc>
        <w:tc>
          <w:tcPr>
            <w:tcW w:w="1190" w:type="dxa"/>
            <w:noWrap/>
            <w:hideMark/>
          </w:tcPr>
          <w:p w14:paraId="06C0CCC3" w14:textId="77777777" w:rsidR="00A51E78" w:rsidRPr="00A51E78" w:rsidRDefault="00A51E78" w:rsidP="00A51E78">
            <w:r w:rsidRPr="00A51E78">
              <w:t>8.304825</w:t>
            </w:r>
          </w:p>
        </w:tc>
        <w:tc>
          <w:tcPr>
            <w:tcW w:w="1190" w:type="dxa"/>
            <w:noWrap/>
            <w:hideMark/>
          </w:tcPr>
          <w:p w14:paraId="2D7C1907" w14:textId="77777777" w:rsidR="00A51E78" w:rsidRPr="00A51E78" w:rsidRDefault="00A51E78" w:rsidP="00A51E78">
            <w:r w:rsidRPr="00A51E78">
              <w:t>10.58071</w:t>
            </w:r>
          </w:p>
        </w:tc>
        <w:tc>
          <w:tcPr>
            <w:tcW w:w="1190" w:type="dxa"/>
            <w:noWrap/>
            <w:hideMark/>
          </w:tcPr>
          <w:p w14:paraId="0CD8E043" w14:textId="77777777" w:rsidR="00A51E78" w:rsidRPr="00A51E78" w:rsidRDefault="00A51E78" w:rsidP="00A51E78">
            <w:r w:rsidRPr="00A51E78">
              <w:t>7.260624</w:t>
            </w:r>
          </w:p>
        </w:tc>
        <w:tc>
          <w:tcPr>
            <w:tcW w:w="1190" w:type="dxa"/>
            <w:noWrap/>
            <w:hideMark/>
          </w:tcPr>
          <w:p w14:paraId="77201F16" w14:textId="77777777" w:rsidR="00A51E78" w:rsidRPr="00A51E78" w:rsidRDefault="00A51E78" w:rsidP="00A51E78">
            <w:r w:rsidRPr="00A51E78">
              <w:t>9.783247</w:t>
            </w:r>
          </w:p>
        </w:tc>
        <w:tc>
          <w:tcPr>
            <w:tcW w:w="1190" w:type="dxa"/>
            <w:noWrap/>
            <w:hideMark/>
          </w:tcPr>
          <w:p w14:paraId="26558A67" w14:textId="77777777" w:rsidR="00A51E78" w:rsidRPr="00A51E78" w:rsidRDefault="00A51E78" w:rsidP="00A51E78">
            <w:r w:rsidRPr="00A51E78">
              <w:t>7.971569</w:t>
            </w:r>
          </w:p>
        </w:tc>
        <w:tc>
          <w:tcPr>
            <w:tcW w:w="1190" w:type="dxa"/>
            <w:noWrap/>
            <w:hideMark/>
          </w:tcPr>
          <w:p w14:paraId="3AAB4B30" w14:textId="77777777" w:rsidR="00A51E78" w:rsidRPr="00A51E78" w:rsidRDefault="00A51E78" w:rsidP="00A51E78">
            <w:r w:rsidRPr="00A51E78">
              <w:t>24.45546</w:t>
            </w:r>
          </w:p>
        </w:tc>
        <w:tc>
          <w:tcPr>
            <w:tcW w:w="1190" w:type="dxa"/>
            <w:noWrap/>
            <w:hideMark/>
          </w:tcPr>
          <w:p w14:paraId="58704C00" w14:textId="77777777" w:rsidR="00A51E78" w:rsidRPr="00A51E78" w:rsidRDefault="00A51E78" w:rsidP="00A51E78">
            <w:r w:rsidRPr="00A51E78">
              <w:t>5.578423</w:t>
            </w:r>
          </w:p>
        </w:tc>
      </w:tr>
      <w:tr w:rsidR="00A51E78" w:rsidRPr="00A51E78" w14:paraId="18EB0505" w14:textId="77777777" w:rsidTr="00A51E78">
        <w:trPr>
          <w:trHeight w:val="261"/>
        </w:trPr>
        <w:tc>
          <w:tcPr>
            <w:tcW w:w="1190" w:type="dxa"/>
            <w:noWrap/>
            <w:hideMark/>
          </w:tcPr>
          <w:p w14:paraId="6321CD1A" w14:textId="77777777" w:rsidR="00A51E78" w:rsidRPr="00A51E78" w:rsidRDefault="00A51E78" w:rsidP="00A51E78">
            <w:r w:rsidRPr="00A51E78">
              <w:t>5.563531</w:t>
            </w:r>
          </w:p>
        </w:tc>
        <w:tc>
          <w:tcPr>
            <w:tcW w:w="1190" w:type="dxa"/>
            <w:noWrap/>
            <w:hideMark/>
          </w:tcPr>
          <w:p w14:paraId="22C65BA7" w14:textId="77777777" w:rsidR="00A51E78" w:rsidRPr="00A51E78" w:rsidRDefault="00A51E78" w:rsidP="00A51E78">
            <w:r w:rsidRPr="00A51E78">
              <w:t>7.877425</w:t>
            </w:r>
          </w:p>
        </w:tc>
        <w:tc>
          <w:tcPr>
            <w:tcW w:w="1190" w:type="dxa"/>
            <w:noWrap/>
            <w:hideMark/>
          </w:tcPr>
          <w:p w14:paraId="2EB6DD27" w14:textId="77777777" w:rsidR="00A51E78" w:rsidRPr="00A51E78" w:rsidRDefault="00A51E78" w:rsidP="00A51E78">
            <w:r w:rsidRPr="00A51E78">
              <w:t>6.971251</w:t>
            </w:r>
          </w:p>
        </w:tc>
        <w:tc>
          <w:tcPr>
            <w:tcW w:w="1190" w:type="dxa"/>
            <w:noWrap/>
            <w:hideMark/>
          </w:tcPr>
          <w:p w14:paraId="384EDF96" w14:textId="77777777" w:rsidR="00A51E78" w:rsidRPr="00A51E78" w:rsidRDefault="00A51E78" w:rsidP="00A51E78">
            <w:r w:rsidRPr="00A51E78">
              <w:t>3.273537</w:t>
            </w:r>
          </w:p>
        </w:tc>
        <w:tc>
          <w:tcPr>
            <w:tcW w:w="1190" w:type="dxa"/>
            <w:noWrap/>
            <w:hideMark/>
          </w:tcPr>
          <w:p w14:paraId="44E43CBB" w14:textId="77777777" w:rsidR="00A51E78" w:rsidRPr="00A51E78" w:rsidRDefault="00A51E78" w:rsidP="00A51E78">
            <w:r w:rsidRPr="00A51E78">
              <w:t>5.860319</w:t>
            </w:r>
          </w:p>
        </w:tc>
        <w:tc>
          <w:tcPr>
            <w:tcW w:w="1190" w:type="dxa"/>
            <w:noWrap/>
            <w:hideMark/>
          </w:tcPr>
          <w:p w14:paraId="02FAB777" w14:textId="77777777" w:rsidR="00A51E78" w:rsidRPr="00A51E78" w:rsidRDefault="00A51E78" w:rsidP="00A51E78">
            <w:r w:rsidRPr="00A51E78">
              <w:t>7.291958</w:t>
            </w:r>
          </w:p>
        </w:tc>
        <w:tc>
          <w:tcPr>
            <w:tcW w:w="1190" w:type="dxa"/>
            <w:noWrap/>
            <w:hideMark/>
          </w:tcPr>
          <w:p w14:paraId="675D086D" w14:textId="77777777" w:rsidR="00A51E78" w:rsidRPr="00A51E78" w:rsidRDefault="00A51E78" w:rsidP="00A51E78">
            <w:r w:rsidRPr="00A51E78">
              <w:t>6.132884</w:t>
            </w:r>
          </w:p>
        </w:tc>
        <w:tc>
          <w:tcPr>
            <w:tcW w:w="1190" w:type="dxa"/>
            <w:noWrap/>
            <w:hideMark/>
          </w:tcPr>
          <w:p w14:paraId="77192047" w14:textId="77777777" w:rsidR="00A51E78" w:rsidRPr="00A51E78" w:rsidRDefault="00A51E78" w:rsidP="00A51E78">
            <w:r w:rsidRPr="00A51E78">
              <w:t>6.43743</w:t>
            </w:r>
          </w:p>
        </w:tc>
        <w:tc>
          <w:tcPr>
            <w:tcW w:w="1190" w:type="dxa"/>
            <w:noWrap/>
            <w:hideMark/>
          </w:tcPr>
          <w:p w14:paraId="19F83D1B" w14:textId="77777777" w:rsidR="00A51E78" w:rsidRPr="00A51E78" w:rsidRDefault="00A51E78" w:rsidP="00A51E78">
            <w:r w:rsidRPr="00A51E78">
              <w:t>5.155888</w:t>
            </w:r>
          </w:p>
        </w:tc>
        <w:tc>
          <w:tcPr>
            <w:tcW w:w="1190" w:type="dxa"/>
            <w:noWrap/>
            <w:hideMark/>
          </w:tcPr>
          <w:p w14:paraId="634CEB48" w14:textId="77777777" w:rsidR="00A51E78" w:rsidRPr="00A51E78" w:rsidRDefault="00A51E78" w:rsidP="00A51E78">
            <w:r w:rsidRPr="00A51E78">
              <w:t>6.951285</w:t>
            </w:r>
          </w:p>
        </w:tc>
      </w:tr>
      <w:tr w:rsidR="00A51E78" w:rsidRPr="00A51E78" w14:paraId="51E92199" w14:textId="77777777" w:rsidTr="00A51E78">
        <w:trPr>
          <w:trHeight w:val="261"/>
        </w:trPr>
        <w:tc>
          <w:tcPr>
            <w:tcW w:w="1190" w:type="dxa"/>
            <w:noWrap/>
            <w:hideMark/>
          </w:tcPr>
          <w:p w14:paraId="0B2C5ED2" w14:textId="77777777" w:rsidR="00A51E78" w:rsidRPr="00A51E78" w:rsidRDefault="00A51E78" w:rsidP="00A51E78">
            <w:r w:rsidRPr="00A51E78">
              <w:t>4.489251</w:t>
            </w:r>
          </w:p>
        </w:tc>
        <w:tc>
          <w:tcPr>
            <w:tcW w:w="1190" w:type="dxa"/>
            <w:noWrap/>
            <w:hideMark/>
          </w:tcPr>
          <w:p w14:paraId="403E5523" w14:textId="77777777" w:rsidR="00A51E78" w:rsidRPr="00A51E78" w:rsidRDefault="00A51E78" w:rsidP="00A51E78">
            <w:r w:rsidRPr="00A51E78">
              <w:t>6.972192</w:t>
            </w:r>
          </w:p>
        </w:tc>
        <w:tc>
          <w:tcPr>
            <w:tcW w:w="1190" w:type="dxa"/>
            <w:noWrap/>
            <w:hideMark/>
          </w:tcPr>
          <w:p w14:paraId="3254F80E" w14:textId="77777777" w:rsidR="00A51E78" w:rsidRPr="00A51E78" w:rsidRDefault="00A51E78" w:rsidP="00A51E78">
            <w:r w:rsidRPr="00A51E78">
              <w:t>6.508708</w:t>
            </w:r>
          </w:p>
        </w:tc>
        <w:tc>
          <w:tcPr>
            <w:tcW w:w="1190" w:type="dxa"/>
            <w:noWrap/>
            <w:hideMark/>
          </w:tcPr>
          <w:p w14:paraId="00BD10D9" w14:textId="77777777" w:rsidR="00A51E78" w:rsidRPr="00A51E78" w:rsidRDefault="00A51E78" w:rsidP="00A51E78">
            <w:r w:rsidRPr="00A51E78">
              <w:t>7.546228</w:t>
            </w:r>
          </w:p>
        </w:tc>
        <w:tc>
          <w:tcPr>
            <w:tcW w:w="1190" w:type="dxa"/>
            <w:noWrap/>
            <w:hideMark/>
          </w:tcPr>
          <w:p w14:paraId="703C0D8D" w14:textId="77777777" w:rsidR="00A51E78" w:rsidRPr="00A51E78" w:rsidRDefault="00A51E78" w:rsidP="00A51E78">
            <w:r w:rsidRPr="00A51E78">
              <w:t>6.652256</w:t>
            </w:r>
          </w:p>
        </w:tc>
        <w:tc>
          <w:tcPr>
            <w:tcW w:w="1190" w:type="dxa"/>
            <w:noWrap/>
            <w:hideMark/>
          </w:tcPr>
          <w:p w14:paraId="4AE0C752" w14:textId="77777777" w:rsidR="00A51E78" w:rsidRPr="00A51E78" w:rsidRDefault="00A51E78" w:rsidP="00A51E78">
            <w:r w:rsidRPr="00A51E78">
              <w:t>7.468606</w:t>
            </w:r>
          </w:p>
        </w:tc>
        <w:tc>
          <w:tcPr>
            <w:tcW w:w="1190" w:type="dxa"/>
            <w:noWrap/>
            <w:hideMark/>
          </w:tcPr>
          <w:p w14:paraId="2C4B65CA" w14:textId="77777777" w:rsidR="00A51E78" w:rsidRPr="00A51E78" w:rsidRDefault="00A51E78" w:rsidP="00A51E78">
            <w:r w:rsidRPr="00A51E78">
              <w:t>7.432737</w:t>
            </w:r>
          </w:p>
        </w:tc>
        <w:tc>
          <w:tcPr>
            <w:tcW w:w="1190" w:type="dxa"/>
            <w:noWrap/>
            <w:hideMark/>
          </w:tcPr>
          <w:p w14:paraId="638CB76B" w14:textId="77777777" w:rsidR="00A51E78" w:rsidRPr="00A51E78" w:rsidRDefault="00A51E78" w:rsidP="00A51E78">
            <w:r w:rsidRPr="00A51E78">
              <w:t>6.855071</w:t>
            </w:r>
          </w:p>
        </w:tc>
        <w:tc>
          <w:tcPr>
            <w:tcW w:w="1190" w:type="dxa"/>
            <w:noWrap/>
            <w:hideMark/>
          </w:tcPr>
          <w:p w14:paraId="28657730" w14:textId="77777777" w:rsidR="00A51E78" w:rsidRPr="00A51E78" w:rsidRDefault="00A51E78" w:rsidP="00A51E78">
            <w:r w:rsidRPr="00A51E78">
              <w:t>6.326591</w:t>
            </w:r>
          </w:p>
        </w:tc>
        <w:tc>
          <w:tcPr>
            <w:tcW w:w="1190" w:type="dxa"/>
            <w:noWrap/>
            <w:hideMark/>
          </w:tcPr>
          <w:p w14:paraId="579A34D1" w14:textId="77777777" w:rsidR="00A51E78" w:rsidRPr="00A51E78" w:rsidRDefault="00A51E78" w:rsidP="00A51E78">
            <w:r w:rsidRPr="00A51E78">
              <w:t>8.266131</w:t>
            </w:r>
          </w:p>
        </w:tc>
      </w:tr>
      <w:tr w:rsidR="00A51E78" w:rsidRPr="00A51E78" w14:paraId="0DFB65FD" w14:textId="77777777" w:rsidTr="00A51E78">
        <w:trPr>
          <w:trHeight w:val="261"/>
        </w:trPr>
        <w:tc>
          <w:tcPr>
            <w:tcW w:w="1190" w:type="dxa"/>
            <w:noWrap/>
            <w:hideMark/>
          </w:tcPr>
          <w:p w14:paraId="77BAC518" w14:textId="77777777" w:rsidR="00A51E78" w:rsidRPr="00A51E78" w:rsidRDefault="00A51E78" w:rsidP="00A51E78">
            <w:r w:rsidRPr="00A51E78">
              <w:t>3.739953</w:t>
            </w:r>
          </w:p>
        </w:tc>
        <w:tc>
          <w:tcPr>
            <w:tcW w:w="1190" w:type="dxa"/>
            <w:noWrap/>
            <w:hideMark/>
          </w:tcPr>
          <w:p w14:paraId="532813BE" w14:textId="77777777" w:rsidR="00A51E78" w:rsidRPr="00A51E78" w:rsidRDefault="00A51E78" w:rsidP="00A51E78">
            <w:r w:rsidRPr="00A51E78">
              <w:t>7.727328</w:t>
            </w:r>
          </w:p>
        </w:tc>
        <w:tc>
          <w:tcPr>
            <w:tcW w:w="1190" w:type="dxa"/>
            <w:noWrap/>
            <w:hideMark/>
          </w:tcPr>
          <w:p w14:paraId="438A3AC3" w14:textId="77777777" w:rsidR="00A51E78" w:rsidRPr="00A51E78" w:rsidRDefault="00A51E78" w:rsidP="00A51E78">
            <w:r w:rsidRPr="00A51E78">
              <w:t>2.406526</w:t>
            </w:r>
          </w:p>
        </w:tc>
        <w:tc>
          <w:tcPr>
            <w:tcW w:w="1190" w:type="dxa"/>
            <w:noWrap/>
            <w:hideMark/>
          </w:tcPr>
          <w:p w14:paraId="28FD2368" w14:textId="77777777" w:rsidR="00A51E78" w:rsidRPr="00A51E78" w:rsidRDefault="00A51E78" w:rsidP="00A51E78">
            <w:r w:rsidRPr="00A51E78">
              <w:t>7.18475</w:t>
            </w:r>
          </w:p>
        </w:tc>
        <w:tc>
          <w:tcPr>
            <w:tcW w:w="1190" w:type="dxa"/>
            <w:noWrap/>
            <w:hideMark/>
          </w:tcPr>
          <w:p w14:paraId="12441B16" w14:textId="77777777" w:rsidR="00A51E78" w:rsidRPr="00A51E78" w:rsidRDefault="00A51E78" w:rsidP="00A51E78">
            <w:r w:rsidRPr="00A51E78">
              <w:t>2.543018</w:t>
            </w:r>
          </w:p>
        </w:tc>
        <w:tc>
          <w:tcPr>
            <w:tcW w:w="1190" w:type="dxa"/>
            <w:noWrap/>
            <w:hideMark/>
          </w:tcPr>
          <w:p w14:paraId="59CFC759" w14:textId="77777777" w:rsidR="00A51E78" w:rsidRPr="00A51E78" w:rsidRDefault="00A51E78" w:rsidP="00A51E78">
            <w:r w:rsidRPr="00A51E78">
              <w:t>7.792587</w:t>
            </w:r>
          </w:p>
        </w:tc>
        <w:tc>
          <w:tcPr>
            <w:tcW w:w="1190" w:type="dxa"/>
            <w:noWrap/>
            <w:hideMark/>
          </w:tcPr>
          <w:p w14:paraId="131F8F8E" w14:textId="77777777" w:rsidR="00A51E78" w:rsidRPr="00A51E78" w:rsidRDefault="00A51E78" w:rsidP="00A51E78">
            <w:r w:rsidRPr="00A51E78">
              <w:t>6.994329</w:t>
            </w:r>
          </w:p>
        </w:tc>
        <w:tc>
          <w:tcPr>
            <w:tcW w:w="1190" w:type="dxa"/>
            <w:noWrap/>
            <w:hideMark/>
          </w:tcPr>
          <w:p w14:paraId="3CD2F57B" w14:textId="77777777" w:rsidR="00A51E78" w:rsidRPr="00A51E78" w:rsidRDefault="00A51E78" w:rsidP="00A51E78">
            <w:r w:rsidRPr="00A51E78">
              <w:t>7.28506</w:t>
            </w:r>
          </w:p>
        </w:tc>
        <w:tc>
          <w:tcPr>
            <w:tcW w:w="1190" w:type="dxa"/>
            <w:noWrap/>
            <w:hideMark/>
          </w:tcPr>
          <w:p w14:paraId="042040AF" w14:textId="77777777" w:rsidR="00A51E78" w:rsidRPr="00A51E78" w:rsidRDefault="00A51E78" w:rsidP="00A51E78">
            <w:r w:rsidRPr="00A51E78">
              <w:t>8.171559</w:t>
            </w:r>
          </w:p>
        </w:tc>
        <w:tc>
          <w:tcPr>
            <w:tcW w:w="1190" w:type="dxa"/>
            <w:noWrap/>
            <w:hideMark/>
          </w:tcPr>
          <w:p w14:paraId="645E3A9C" w14:textId="77777777" w:rsidR="00A51E78" w:rsidRPr="00A51E78" w:rsidRDefault="00A51E78" w:rsidP="00A51E78">
            <w:r w:rsidRPr="00A51E78">
              <w:t>2.992477</w:t>
            </w:r>
          </w:p>
        </w:tc>
      </w:tr>
      <w:tr w:rsidR="00A51E78" w:rsidRPr="00A51E78" w14:paraId="47C1DB34" w14:textId="77777777" w:rsidTr="00A51E78">
        <w:trPr>
          <w:trHeight w:val="261"/>
        </w:trPr>
        <w:tc>
          <w:tcPr>
            <w:tcW w:w="1190" w:type="dxa"/>
            <w:noWrap/>
            <w:hideMark/>
          </w:tcPr>
          <w:p w14:paraId="0084634C" w14:textId="77777777" w:rsidR="00A51E78" w:rsidRPr="00A51E78" w:rsidRDefault="00A51E78" w:rsidP="00A51E78">
            <w:r w:rsidRPr="00A51E78">
              <w:t>5.618089</w:t>
            </w:r>
          </w:p>
        </w:tc>
        <w:tc>
          <w:tcPr>
            <w:tcW w:w="1190" w:type="dxa"/>
            <w:noWrap/>
            <w:hideMark/>
          </w:tcPr>
          <w:p w14:paraId="71E1F98D" w14:textId="77777777" w:rsidR="00A51E78" w:rsidRPr="00A51E78" w:rsidRDefault="00A51E78" w:rsidP="00A51E78">
            <w:r w:rsidRPr="00A51E78">
              <w:t>6.978388</w:t>
            </w:r>
          </w:p>
        </w:tc>
        <w:tc>
          <w:tcPr>
            <w:tcW w:w="1190" w:type="dxa"/>
            <w:noWrap/>
            <w:hideMark/>
          </w:tcPr>
          <w:p w14:paraId="052F971B" w14:textId="77777777" w:rsidR="00A51E78" w:rsidRPr="00A51E78" w:rsidRDefault="00A51E78" w:rsidP="00A51E78">
            <w:r w:rsidRPr="00A51E78">
              <w:t>8.251861</w:t>
            </w:r>
          </w:p>
        </w:tc>
        <w:tc>
          <w:tcPr>
            <w:tcW w:w="1190" w:type="dxa"/>
            <w:noWrap/>
            <w:hideMark/>
          </w:tcPr>
          <w:p w14:paraId="0DC48FA6" w14:textId="77777777" w:rsidR="00A51E78" w:rsidRPr="00A51E78" w:rsidRDefault="00A51E78" w:rsidP="00A51E78">
            <w:r w:rsidRPr="00A51E78">
              <w:t>7.819232</w:t>
            </w:r>
          </w:p>
        </w:tc>
        <w:tc>
          <w:tcPr>
            <w:tcW w:w="1190" w:type="dxa"/>
            <w:noWrap/>
            <w:hideMark/>
          </w:tcPr>
          <w:p w14:paraId="48C7868E" w14:textId="77777777" w:rsidR="00A51E78" w:rsidRPr="00A51E78" w:rsidRDefault="00A51E78" w:rsidP="00A51E78">
            <w:r w:rsidRPr="00A51E78">
              <w:t>9.106248</w:t>
            </w:r>
          </w:p>
        </w:tc>
        <w:tc>
          <w:tcPr>
            <w:tcW w:w="1190" w:type="dxa"/>
            <w:noWrap/>
            <w:hideMark/>
          </w:tcPr>
          <w:p w14:paraId="2981D8B8" w14:textId="77777777" w:rsidR="00A51E78" w:rsidRPr="00A51E78" w:rsidRDefault="00A51E78" w:rsidP="00A51E78">
            <w:r w:rsidRPr="00A51E78">
              <w:t>5.796757</w:t>
            </w:r>
          </w:p>
        </w:tc>
        <w:tc>
          <w:tcPr>
            <w:tcW w:w="1190" w:type="dxa"/>
            <w:noWrap/>
            <w:hideMark/>
          </w:tcPr>
          <w:p w14:paraId="7563CA3B" w14:textId="77777777" w:rsidR="00A51E78" w:rsidRPr="00A51E78" w:rsidRDefault="00A51E78" w:rsidP="00A51E78">
            <w:r w:rsidRPr="00A51E78">
              <w:t>8.726992</w:t>
            </w:r>
          </w:p>
        </w:tc>
        <w:tc>
          <w:tcPr>
            <w:tcW w:w="1190" w:type="dxa"/>
            <w:noWrap/>
            <w:hideMark/>
          </w:tcPr>
          <w:p w14:paraId="10522CE7" w14:textId="77777777" w:rsidR="00A51E78" w:rsidRPr="00A51E78" w:rsidRDefault="00A51E78" w:rsidP="00A51E78">
            <w:r w:rsidRPr="00A51E78">
              <w:t>1.932043</w:t>
            </w:r>
          </w:p>
        </w:tc>
        <w:tc>
          <w:tcPr>
            <w:tcW w:w="1190" w:type="dxa"/>
            <w:noWrap/>
            <w:hideMark/>
          </w:tcPr>
          <w:p w14:paraId="3B9149F3" w14:textId="77777777" w:rsidR="00A51E78" w:rsidRPr="00A51E78" w:rsidRDefault="00A51E78" w:rsidP="00A51E78">
            <w:r w:rsidRPr="00A51E78">
              <w:t>4.722442</w:t>
            </w:r>
          </w:p>
        </w:tc>
        <w:tc>
          <w:tcPr>
            <w:tcW w:w="1190" w:type="dxa"/>
            <w:noWrap/>
            <w:hideMark/>
          </w:tcPr>
          <w:p w14:paraId="4FCEB350" w14:textId="77777777" w:rsidR="00A51E78" w:rsidRPr="00A51E78" w:rsidRDefault="00A51E78" w:rsidP="00A51E78">
            <w:r w:rsidRPr="00A51E78">
              <w:t>6.289573</w:t>
            </w:r>
          </w:p>
        </w:tc>
      </w:tr>
      <w:tr w:rsidR="00A51E78" w:rsidRPr="00A51E78" w14:paraId="01EC111E" w14:textId="77777777" w:rsidTr="00A51E78">
        <w:trPr>
          <w:trHeight w:val="261"/>
        </w:trPr>
        <w:tc>
          <w:tcPr>
            <w:tcW w:w="1190" w:type="dxa"/>
            <w:noWrap/>
            <w:hideMark/>
          </w:tcPr>
          <w:p w14:paraId="73033D3E" w14:textId="77777777" w:rsidR="00A51E78" w:rsidRPr="00A51E78" w:rsidRDefault="00A51E78" w:rsidP="00A51E78">
            <w:r w:rsidRPr="00A51E78">
              <w:t>6.397426</w:t>
            </w:r>
          </w:p>
        </w:tc>
        <w:tc>
          <w:tcPr>
            <w:tcW w:w="1190" w:type="dxa"/>
            <w:noWrap/>
            <w:hideMark/>
          </w:tcPr>
          <w:p w14:paraId="5E516E2E" w14:textId="77777777" w:rsidR="00A51E78" w:rsidRPr="00A51E78" w:rsidRDefault="00A51E78" w:rsidP="00A51E78">
            <w:r w:rsidRPr="00A51E78">
              <w:t>5.985544</w:t>
            </w:r>
          </w:p>
        </w:tc>
        <w:tc>
          <w:tcPr>
            <w:tcW w:w="1190" w:type="dxa"/>
            <w:noWrap/>
            <w:hideMark/>
          </w:tcPr>
          <w:p w14:paraId="74FCC1E2" w14:textId="77777777" w:rsidR="00A51E78" w:rsidRPr="00A51E78" w:rsidRDefault="00A51E78" w:rsidP="00A51E78">
            <w:r w:rsidRPr="00A51E78">
              <w:t>2.734183</w:t>
            </w:r>
          </w:p>
        </w:tc>
        <w:tc>
          <w:tcPr>
            <w:tcW w:w="1190" w:type="dxa"/>
            <w:noWrap/>
            <w:hideMark/>
          </w:tcPr>
          <w:p w14:paraId="1FA6FFE0" w14:textId="77777777" w:rsidR="00A51E78" w:rsidRPr="00A51E78" w:rsidRDefault="00A51E78" w:rsidP="00A51E78">
            <w:r w:rsidRPr="00A51E78">
              <w:t>4.499038</w:t>
            </w:r>
          </w:p>
        </w:tc>
        <w:tc>
          <w:tcPr>
            <w:tcW w:w="1190" w:type="dxa"/>
            <w:noWrap/>
            <w:hideMark/>
          </w:tcPr>
          <w:p w14:paraId="64B3091E" w14:textId="77777777" w:rsidR="00A51E78" w:rsidRPr="00A51E78" w:rsidRDefault="00A51E78" w:rsidP="00A51E78">
            <w:r w:rsidRPr="00A51E78">
              <w:t>7.244137</w:t>
            </w:r>
          </w:p>
        </w:tc>
        <w:tc>
          <w:tcPr>
            <w:tcW w:w="1190" w:type="dxa"/>
            <w:noWrap/>
            <w:hideMark/>
          </w:tcPr>
          <w:p w14:paraId="4371AE72" w14:textId="77777777" w:rsidR="00A51E78" w:rsidRPr="00A51E78" w:rsidRDefault="00A51E78" w:rsidP="00A51E78">
            <w:r w:rsidRPr="00A51E78">
              <w:t>6.817798</w:t>
            </w:r>
          </w:p>
        </w:tc>
        <w:tc>
          <w:tcPr>
            <w:tcW w:w="1190" w:type="dxa"/>
            <w:noWrap/>
            <w:hideMark/>
          </w:tcPr>
          <w:p w14:paraId="7B3E307D" w14:textId="77777777" w:rsidR="00A51E78" w:rsidRPr="00A51E78" w:rsidRDefault="00A51E78" w:rsidP="00A51E78">
            <w:r w:rsidRPr="00A51E78">
              <w:t>5.360008</w:t>
            </w:r>
          </w:p>
        </w:tc>
        <w:tc>
          <w:tcPr>
            <w:tcW w:w="1190" w:type="dxa"/>
            <w:noWrap/>
            <w:hideMark/>
          </w:tcPr>
          <w:p w14:paraId="1BD72CE4" w14:textId="77777777" w:rsidR="00A51E78" w:rsidRPr="00A51E78" w:rsidRDefault="00A51E78" w:rsidP="00A51E78">
            <w:r w:rsidRPr="00A51E78">
              <w:t>7.985187</w:t>
            </w:r>
          </w:p>
        </w:tc>
        <w:tc>
          <w:tcPr>
            <w:tcW w:w="1190" w:type="dxa"/>
            <w:noWrap/>
            <w:hideMark/>
          </w:tcPr>
          <w:p w14:paraId="28E1D583" w14:textId="77777777" w:rsidR="00A51E78" w:rsidRPr="00A51E78" w:rsidRDefault="00A51E78" w:rsidP="00A51E78">
            <w:r w:rsidRPr="00A51E78">
              <w:t>6.359737</w:t>
            </w:r>
          </w:p>
        </w:tc>
        <w:tc>
          <w:tcPr>
            <w:tcW w:w="1190" w:type="dxa"/>
            <w:noWrap/>
            <w:hideMark/>
          </w:tcPr>
          <w:p w14:paraId="7AC8BC48" w14:textId="77777777" w:rsidR="00A51E78" w:rsidRPr="00A51E78" w:rsidRDefault="00A51E78" w:rsidP="00A51E78">
            <w:r w:rsidRPr="00A51E78">
              <w:t>6.830905</w:t>
            </w:r>
          </w:p>
        </w:tc>
      </w:tr>
      <w:tr w:rsidR="00A51E78" w:rsidRPr="00A51E78" w14:paraId="5FC6331C" w14:textId="77777777" w:rsidTr="00A51E78">
        <w:trPr>
          <w:trHeight w:val="261"/>
        </w:trPr>
        <w:tc>
          <w:tcPr>
            <w:tcW w:w="1190" w:type="dxa"/>
            <w:noWrap/>
            <w:hideMark/>
          </w:tcPr>
          <w:p w14:paraId="58596238" w14:textId="77777777" w:rsidR="00A51E78" w:rsidRPr="00A51E78" w:rsidRDefault="00A51E78" w:rsidP="00A51E78">
            <w:r w:rsidRPr="00A51E78">
              <w:t>4.75534</w:t>
            </w:r>
          </w:p>
        </w:tc>
        <w:tc>
          <w:tcPr>
            <w:tcW w:w="1190" w:type="dxa"/>
            <w:noWrap/>
            <w:hideMark/>
          </w:tcPr>
          <w:p w14:paraId="7819F2A2" w14:textId="77777777" w:rsidR="00A51E78" w:rsidRPr="00A51E78" w:rsidRDefault="00A51E78" w:rsidP="00A51E78">
            <w:r w:rsidRPr="00A51E78">
              <w:t>6.422682</w:t>
            </w:r>
          </w:p>
        </w:tc>
        <w:tc>
          <w:tcPr>
            <w:tcW w:w="1190" w:type="dxa"/>
            <w:noWrap/>
            <w:hideMark/>
          </w:tcPr>
          <w:p w14:paraId="167E1E1A" w14:textId="77777777" w:rsidR="00A51E78" w:rsidRPr="00A51E78" w:rsidRDefault="00A51E78" w:rsidP="00A51E78">
            <w:r w:rsidRPr="00A51E78">
              <w:t>5.260378</w:t>
            </w:r>
          </w:p>
        </w:tc>
        <w:tc>
          <w:tcPr>
            <w:tcW w:w="1190" w:type="dxa"/>
            <w:noWrap/>
            <w:hideMark/>
          </w:tcPr>
          <w:p w14:paraId="7F5578A0" w14:textId="77777777" w:rsidR="00A51E78" w:rsidRPr="00A51E78" w:rsidRDefault="00A51E78" w:rsidP="00A51E78">
            <w:r w:rsidRPr="00A51E78">
              <w:t>9.278745</w:t>
            </w:r>
          </w:p>
        </w:tc>
        <w:tc>
          <w:tcPr>
            <w:tcW w:w="1190" w:type="dxa"/>
            <w:noWrap/>
            <w:hideMark/>
          </w:tcPr>
          <w:p w14:paraId="0D018046" w14:textId="77777777" w:rsidR="00A51E78" w:rsidRPr="00A51E78" w:rsidRDefault="00A51E78" w:rsidP="00A51E78">
            <w:r w:rsidRPr="00A51E78">
              <w:t>7.830003</w:t>
            </w:r>
          </w:p>
        </w:tc>
        <w:tc>
          <w:tcPr>
            <w:tcW w:w="1190" w:type="dxa"/>
            <w:noWrap/>
            <w:hideMark/>
          </w:tcPr>
          <w:p w14:paraId="0DA2B182" w14:textId="77777777" w:rsidR="00A51E78" w:rsidRPr="00A51E78" w:rsidRDefault="00A51E78" w:rsidP="00A51E78">
            <w:r w:rsidRPr="00A51E78">
              <w:t>7.276213</w:t>
            </w:r>
          </w:p>
        </w:tc>
        <w:tc>
          <w:tcPr>
            <w:tcW w:w="1190" w:type="dxa"/>
            <w:noWrap/>
            <w:hideMark/>
          </w:tcPr>
          <w:p w14:paraId="358084EB" w14:textId="77777777" w:rsidR="00A51E78" w:rsidRPr="00A51E78" w:rsidRDefault="00A51E78" w:rsidP="00A51E78">
            <w:r w:rsidRPr="00A51E78">
              <w:t>6.691008</w:t>
            </w:r>
          </w:p>
        </w:tc>
        <w:tc>
          <w:tcPr>
            <w:tcW w:w="1190" w:type="dxa"/>
            <w:noWrap/>
            <w:hideMark/>
          </w:tcPr>
          <w:p w14:paraId="1E780A28" w14:textId="77777777" w:rsidR="00A51E78" w:rsidRPr="00A51E78" w:rsidRDefault="00A51E78" w:rsidP="00A51E78">
            <w:r w:rsidRPr="00A51E78">
              <w:t>8.243455</w:t>
            </w:r>
          </w:p>
        </w:tc>
        <w:tc>
          <w:tcPr>
            <w:tcW w:w="1190" w:type="dxa"/>
            <w:noWrap/>
            <w:hideMark/>
          </w:tcPr>
          <w:p w14:paraId="7E2A71C0" w14:textId="77777777" w:rsidR="00A51E78" w:rsidRPr="00A51E78" w:rsidRDefault="00A51E78" w:rsidP="00A51E78">
            <w:r w:rsidRPr="00A51E78">
              <w:t>7.563669</w:t>
            </w:r>
          </w:p>
        </w:tc>
        <w:tc>
          <w:tcPr>
            <w:tcW w:w="1190" w:type="dxa"/>
            <w:noWrap/>
            <w:hideMark/>
          </w:tcPr>
          <w:p w14:paraId="3D5ACF0E" w14:textId="77777777" w:rsidR="00A51E78" w:rsidRPr="00A51E78" w:rsidRDefault="00A51E78" w:rsidP="00A51E78">
            <w:r w:rsidRPr="00A51E78">
              <w:t>6.742426</w:t>
            </w:r>
          </w:p>
        </w:tc>
      </w:tr>
      <w:tr w:rsidR="00A51E78" w:rsidRPr="00A51E78" w14:paraId="4EB3BD2F" w14:textId="77777777" w:rsidTr="00A51E78">
        <w:trPr>
          <w:trHeight w:val="261"/>
        </w:trPr>
        <w:tc>
          <w:tcPr>
            <w:tcW w:w="1190" w:type="dxa"/>
            <w:noWrap/>
            <w:hideMark/>
          </w:tcPr>
          <w:p w14:paraId="51A3B002" w14:textId="77777777" w:rsidR="00A51E78" w:rsidRPr="00A51E78" w:rsidRDefault="00A51E78" w:rsidP="00A51E78">
            <w:r w:rsidRPr="00A51E78">
              <w:t>5.316346</w:t>
            </w:r>
          </w:p>
        </w:tc>
        <w:tc>
          <w:tcPr>
            <w:tcW w:w="1190" w:type="dxa"/>
            <w:noWrap/>
            <w:hideMark/>
          </w:tcPr>
          <w:p w14:paraId="0FA419B7" w14:textId="77777777" w:rsidR="00A51E78" w:rsidRPr="00A51E78" w:rsidRDefault="00A51E78" w:rsidP="00A51E78">
            <w:r w:rsidRPr="00A51E78">
              <w:t>7.525126</w:t>
            </w:r>
          </w:p>
        </w:tc>
        <w:tc>
          <w:tcPr>
            <w:tcW w:w="1190" w:type="dxa"/>
            <w:noWrap/>
            <w:hideMark/>
          </w:tcPr>
          <w:p w14:paraId="257B44EB" w14:textId="77777777" w:rsidR="00A51E78" w:rsidRPr="00A51E78" w:rsidRDefault="00A51E78" w:rsidP="00A51E78">
            <w:r w:rsidRPr="00A51E78">
              <w:t>6.127974</w:t>
            </w:r>
          </w:p>
        </w:tc>
        <w:tc>
          <w:tcPr>
            <w:tcW w:w="1190" w:type="dxa"/>
            <w:noWrap/>
            <w:hideMark/>
          </w:tcPr>
          <w:p w14:paraId="050FB122" w14:textId="77777777" w:rsidR="00A51E78" w:rsidRPr="00A51E78" w:rsidRDefault="00A51E78" w:rsidP="00A51E78">
            <w:r w:rsidRPr="00A51E78">
              <w:t>6.906472</w:t>
            </w:r>
          </w:p>
        </w:tc>
        <w:tc>
          <w:tcPr>
            <w:tcW w:w="1190" w:type="dxa"/>
            <w:noWrap/>
            <w:hideMark/>
          </w:tcPr>
          <w:p w14:paraId="460B1CF3" w14:textId="77777777" w:rsidR="00A51E78" w:rsidRPr="00A51E78" w:rsidRDefault="00A51E78" w:rsidP="00A51E78">
            <w:r w:rsidRPr="00A51E78">
              <w:t>3.489438</w:t>
            </w:r>
          </w:p>
        </w:tc>
        <w:tc>
          <w:tcPr>
            <w:tcW w:w="1190" w:type="dxa"/>
            <w:noWrap/>
            <w:hideMark/>
          </w:tcPr>
          <w:p w14:paraId="33626793" w14:textId="77777777" w:rsidR="00A51E78" w:rsidRPr="00A51E78" w:rsidRDefault="00A51E78" w:rsidP="00A51E78">
            <w:r w:rsidRPr="00A51E78">
              <w:t>6.982435</w:t>
            </w:r>
          </w:p>
        </w:tc>
        <w:tc>
          <w:tcPr>
            <w:tcW w:w="1190" w:type="dxa"/>
            <w:noWrap/>
            <w:hideMark/>
          </w:tcPr>
          <w:p w14:paraId="612C4F50" w14:textId="77777777" w:rsidR="00A51E78" w:rsidRPr="00A51E78" w:rsidRDefault="00A51E78" w:rsidP="00A51E78">
            <w:r w:rsidRPr="00A51E78">
              <w:t>5.133131</w:t>
            </w:r>
          </w:p>
        </w:tc>
        <w:tc>
          <w:tcPr>
            <w:tcW w:w="1190" w:type="dxa"/>
            <w:noWrap/>
            <w:hideMark/>
          </w:tcPr>
          <w:p w14:paraId="7BEB92E4" w14:textId="77777777" w:rsidR="00A51E78" w:rsidRPr="00A51E78" w:rsidRDefault="00A51E78" w:rsidP="00A51E78">
            <w:r w:rsidRPr="00A51E78">
              <w:t>3.992565</w:t>
            </w:r>
          </w:p>
        </w:tc>
        <w:tc>
          <w:tcPr>
            <w:tcW w:w="1190" w:type="dxa"/>
            <w:noWrap/>
            <w:hideMark/>
          </w:tcPr>
          <w:p w14:paraId="176F2513" w14:textId="77777777" w:rsidR="00A51E78" w:rsidRPr="00A51E78" w:rsidRDefault="00A51E78" w:rsidP="00A51E78">
            <w:r w:rsidRPr="00A51E78">
              <w:t>7.747239</w:t>
            </w:r>
          </w:p>
        </w:tc>
        <w:tc>
          <w:tcPr>
            <w:tcW w:w="1190" w:type="dxa"/>
            <w:noWrap/>
            <w:hideMark/>
          </w:tcPr>
          <w:p w14:paraId="1DEE0147" w14:textId="77777777" w:rsidR="00A51E78" w:rsidRPr="00A51E78" w:rsidRDefault="00A51E78" w:rsidP="00A51E78">
            <w:r w:rsidRPr="00A51E78">
              <w:t>7.521511</w:t>
            </w:r>
          </w:p>
        </w:tc>
      </w:tr>
      <w:tr w:rsidR="00A51E78" w:rsidRPr="00A51E78" w14:paraId="7B893D13" w14:textId="77777777" w:rsidTr="00A51E78">
        <w:trPr>
          <w:trHeight w:val="261"/>
        </w:trPr>
        <w:tc>
          <w:tcPr>
            <w:tcW w:w="1190" w:type="dxa"/>
            <w:noWrap/>
            <w:hideMark/>
          </w:tcPr>
          <w:p w14:paraId="606D9D59" w14:textId="77777777" w:rsidR="00A51E78" w:rsidRPr="00A51E78" w:rsidRDefault="00A51E78" w:rsidP="00A51E78">
            <w:r w:rsidRPr="00A51E78">
              <w:t>7.322104</w:t>
            </w:r>
          </w:p>
        </w:tc>
        <w:tc>
          <w:tcPr>
            <w:tcW w:w="1190" w:type="dxa"/>
            <w:noWrap/>
            <w:hideMark/>
          </w:tcPr>
          <w:p w14:paraId="683A4109" w14:textId="77777777" w:rsidR="00A51E78" w:rsidRPr="00A51E78" w:rsidRDefault="00A51E78" w:rsidP="00A51E78">
            <w:r w:rsidRPr="00A51E78">
              <w:t>6.728719</w:t>
            </w:r>
          </w:p>
        </w:tc>
        <w:tc>
          <w:tcPr>
            <w:tcW w:w="1190" w:type="dxa"/>
            <w:noWrap/>
            <w:hideMark/>
          </w:tcPr>
          <w:p w14:paraId="1DDDF114" w14:textId="77777777" w:rsidR="00A51E78" w:rsidRPr="00A51E78" w:rsidRDefault="00A51E78" w:rsidP="00A51E78">
            <w:r w:rsidRPr="00A51E78">
              <w:t>8.298717</w:t>
            </w:r>
          </w:p>
        </w:tc>
        <w:tc>
          <w:tcPr>
            <w:tcW w:w="1190" w:type="dxa"/>
            <w:noWrap/>
            <w:hideMark/>
          </w:tcPr>
          <w:p w14:paraId="66765AF0" w14:textId="77777777" w:rsidR="00A51E78" w:rsidRPr="00A51E78" w:rsidRDefault="00A51E78" w:rsidP="00A51E78">
            <w:r w:rsidRPr="00A51E78">
              <w:t>7.75542</w:t>
            </w:r>
          </w:p>
        </w:tc>
        <w:tc>
          <w:tcPr>
            <w:tcW w:w="1190" w:type="dxa"/>
            <w:noWrap/>
            <w:hideMark/>
          </w:tcPr>
          <w:p w14:paraId="658B9EBF" w14:textId="77777777" w:rsidR="00A51E78" w:rsidRPr="00A51E78" w:rsidRDefault="00A51E78" w:rsidP="00A51E78">
            <w:r w:rsidRPr="00A51E78">
              <w:t>2.706946</w:t>
            </w:r>
          </w:p>
        </w:tc>
        <w:tc>
          <w:tcPr>
            <w:tcW w:w="1190" w:type="dxa"/>
            <w:noWrap/>
            <w:hideMark/>
          </w:tcPr>
          <w:p w14:paraId="3856055D" w14:textId="77777777" w:rsidR="00A51E78" w:rsidRPr="00A51E78" w:rsidRDefault="00A51E78" w:rsidP="00A51E78">
            <w:r w:rsidRPr="00A51E78">
              <w:t>6.285372</w:t>
            </w:r>
          </w:p>
        </w:tc>
        <w:tc>
          <w:tcPr>
            <w:tcW w:w="1190" w:type="dxa"/>
            <w:noWrap/>
            <w:hideMark/>
          </w:tcPr>
          <w:p w14:paraId="5718A3EA" w14:textId="77777777" w:rsidR="00A51E78" w:rsidRPr="00A51E78" w:rsidRDefault="00A51E78" w:rsidP="00A51E78">
            <w:r w:rsidRPr="00A51E78">
              <w:t>6.683382</w:t>
            </w:r>
          </w:p>
        </w:tc>
        <w:tc>
          <w:tcPr>
            <w:tcW w:w="1190" w:type="dxa"/>
            <w:noWrap/>
            <w:hideMark/>
          </w:tcPr>
          <w:p w14:paraId="67552DC2" w14:textId="77777777" w:rsidR="00A51E78" w:rsidRPr="00A51E78" w:rsidRDefault="00A51E78" w:rsidP="00A51E78">
            <w:r w:rsidRPr="00A51E78">
              <w:t>5.88694</w:t>
            </w:r>
          </w:p>
        </w:tc>
        <w:tc>
          <w:tcPr>
            <w:tcW w:w="1190" w:type="dxa"/>
            <w:noWrap/>
            <w:hideMark/>
          </w:tcPr>
          <w:p w14:paraId="49C95EF1" w14:textId="77777777" w:rsidR="00A51E78" w:rsidRPr="00A51E78" w:rsidRDefault="00A51E78" w:rsidP="00A51E78">
            <w:r w:rsidRPr="00A51E78">
              <w:t>7.151131</w:t>
            </w:r>
          </w:p>
        </w:tc>
        <w:tc>
          <w:tcPr>
            <w:tcW w:w="1190" w:type="dxa"/>
            <w:noWrap/>
            <w:hideMark/>
          </w:tcPr>
          <w:p w14:paraId="4D4C19DE" w14:textId="77777777" w:rsidR="00A51E78" w:rsidRPr="00A51E78" w:rsidRDefault="00A51E78" w:rsidP="00A51E78">
            <w:r w:rsidRPr="00A51E78">
              <w:t>3.406218</w:t>
            </w:r>
          </w:p>
        </w:tc>
      </w:tr>
      <w:tr w:rsidR="00A51E78" w:rsidRPr="00A51E78" w14:paraId="4DF4D459" w14:textId="77777777" w:rsidTr="00A51E78">
        <w:trPr>
          <w:trHeight w:val="261"/>
        </w:trPr>
        <w:tc>
          <w:tcPr>
            <w:tcW w:w="1190" w:type="dxa"/>
            <w:noWrap/>
            <w:hideMark/>
          </w:tcPr>
          <w:p w14:paraId="5AF90387" w14:textId="77777777" w:rsidR="00A51E78" w:rsidRPr="00A51E78" w:rsidRDefault="00A51E78" w:rsidP="00A51E78">
            <w:r w:rsidRPr="00A51E78">
              <w:t>5.611484</w:t>
            </w:r>
          </w:p>
        </w:tc>
        <w:tc>
          <w:tcPr>
            <w:tcW w:w="1190" w:type="dxa"/>
            <w:noWrap/>
            <w:hideMark/>
          </w:tcPr>
          <w:p w14:paraId="1E09352D" w14:textId="77777777" w:rsidR="00A51E78" w:rsidRPr="00A51E78" w:rsidRDefault="00A51E78" w:rsidP="00A51E78">
            <w:r w:rsidRPr="00A51E78">
              <w:t>4.330142</w:t>
            </w:r>
          </w:p>
        </w:tc>
        <w:tc>
          <w:tcPr>
            <w:tcW w:w="1190" w:type="dxa"/>
            <w:noWrap/>
            <w:hideMark/>
          </w:tcPr>
          <w:p w14:paraId="6249BEBC" w14:textId="77777777" w:rsidR="00A51E78" w:rsidRPr="00A51E78" w:rsidRDefault="00A51E78" w:rsidP="00A51E78">
            <w:r w:rsidRPr="00A51E78">
              <w:t>7.638482</w:t>
            </w:r>
          </w:p>
        </w:tc>
        <w:tc>
          <w:tcPr>
            <w:tcW w:w="1190" w:type="dxa"/>
            <w:noWrap/>
            <w:hideMark/>
          </w:tcPr>
          <w:p w14:paraId="422725C3" w14:textId="77777777" w:rsidR="00A51E78" w:rsidRPr="00A51E78" w:rsidRDefault="00A51E78" w:rsidP="00A51E78">
            <w:r w:rsidRPr="00A51E78">
              <w:t>8.846142</w:t>
            </w:r>
          </w:p>
        </w:tc>
        <w:tc>
          <w:tcPr>
            <w:tcW w:w="1190" w:type="dxa"/>
            <w:noWrap/>
            <w:hideMark/>
          </w:tcPr>
          <w:p w14:paraId="72E08028" w14:textId="77777777" w:rsidR="00A51E78" w:rsidRPr="00A51E78" w:rsidRDefault="00A51E78" w:rsidP="00A51E78">
            <w:r w:rsidRPr="00A51E78">
              <w:t>3.423786</w:t>
            </w:r>
          </w:p>
        </w:tc>
        <w:tc>
          <w:tcPr>
            <w:tcW w:w="1190" w:type="dxa"/>
            <w:noWrap/>
            <w:hideMark/>
          </w:tcPr>
          <w:p w14:paraId="29A161F6" w14:textId="77777777" w:rsidR="00A51E78" w:rsidRPr="00A51E78" w:rsidRDefault="00A51E78" w:rsidP="00A51E78">
            <w:r w:rsidRPr="00A51E78">
              <w:t>4.667864</w:t>
            </w:r>
          </w:p>
        </w:tc>
        <w:tc>
          <w:tcPr>
            <w:tcW w:w="1190" w:type="dxa"/>
            <w:noWrap/>
            <w:hideMark/>
          </w:tcPr>
          <w:p w14:paraId="2F37F5B5" w14:textId="77777777" w:rsidR="00A51E78" w:rsidRPr="00A51E78" w:rsidRDefault="00A51E78" w:rsidP="00A51E78">
            <w:r w:rsidRPr="00A51E78">
              <w:t>6.860224</w:t>
            </w:r>
          </w:p>
        </w:tc>
        <w:tc>
          <w:tcPr>
            <w:tcW w:w="1190" w:type="dxa"/>
            <w:noWrap/>
            <w:hideMark/>
          </w:tcPr>
          <w:p w14:paraId="10D9E458" w14:textId="77777777" w:rsidR="00A51E78" w:rsidRPr="00A51E78" w:rsidRDefault="00A51E78" w:rsidP="00A51E78">
            <w:r w:rsidRPr="00A51E78">
              <w:t>6.31478</w:t>
            </w:r>
          </w:p>
        </w:tc>
        <w:tc>
          <w:tcPr>
            <w:tcW w:w="1190" w:type="dxa"/>
            <w:noWrap/>
            <w:hideMark/>
          </w:tcPr>
          <w:p w14:paraId="1219B14E" w14:textId="77777777" w:rsidR="00A51E78" w:rsidRPr="00A51E78" w:rsidRDefault="00A51E78" w:rsidP="00A51E78">
            <w:r w:rsidRPr="00A51E78">
              <w:t>7.749186</w:t>
            </w:r>
          </w:p>
        </w:tc>
        <w:tc>
          <w:tcPr>
            <w:tcW w:w="1190" w:type="dxa"/>
            <w:noWrap/>
            <w:hideMark/>
          </w:tcPr>
          <w:p w14:paraId="7EB3ACB0" w14:textId="77777777" w:rsidR="00A51E78" w:rsidRPr="00A51E78" w:rsidRDefault="00A51E78" w:rsidP="00A51E78">
            <w:r w:rsidRPr="00A51E78">
              <w:t>8.307681</w:t>
            </w:r>
          </w:p>
        </w:tc>
      </w:tr>
      <w:tr w:rsidR="00A51E78" w:rsidRPr="00A51E78" w14:paraId="62F21BC4" w14:textId="77777777" w:rsidTr="00A51E78">
        <w:trPr>
          <w:trHeight w:val="261"/>
        </w:trPr>
        <w:tc>
          <w:tcPr>
            <w:tcW w:w="1190" w:type="dxa"/>
            <w:noWrap/>
            <w:hideMark/>
          </w:tcPr>
          <w:p w14:paraId="44833046" w14:textId="77777777" w:rsidR="00A51E78" w:rsidRPr="00A51E78" w:rsidRDefault="00A51E78" w:rsidP="00A51E78">
            <w:pPr>
              <w:rPr>
                <w:b/>
                <w:bCs/>
              </w:rPr>
            </w:pPr>
            <w:r w:rsidRPr="00A51E78">
              <w:rPr>
                <w:b/>
                <w:bCs/>
              </w:rPr>
              <w:t>5.549719</w:t>
            </w:r>
          </w:p>
        </w:tc>
        <w:tc>
          <w:tcPr>
            <w:tcW w:w="1190" w:type="dxa"/>
            <w:noWrap/>
            <w:hideMark/>
          </w:tcPr>
          <w:p w14:paraId="77DFD461" w14:textId="77777777" w:rsidR="00A51E78" w:rsidRPr="00A51E78" w:rsidRDefault="00A51E78" w:rsidP="00A51E78">
            <w:pPr>
              <w:rPr>
                <w:b/>
                <w:bCs/>
              </w:rPr>
            </w:pPr>
            <w:r w:rsidRPr="00A51E78">
              <w:rPr>
                <w:b/>
                <w:bCs/>
              </w:rPr>
              <w:t>6.912996</w:t>
            </w:r>
          </w:p>
        </w:tc>
        <w:tc>
          <w:tcPr>
            <w:tcW w:w="1190" w:type="dxa"/>
            <w:noWrap/>
            <w:hideMark/>
          </w:tcPr>
          <w:p w14:paraId="60E37D1B" w14:textId="77777777" w:rsidR="00A51E78" w:rsidRPr="00A51E78" w:rsidRDefault="00A51E78" w:rsidP="00A51E78">
            <w:pPr>
              <w:rPr>
                <w:b/>
                <w:bCs/>
              </w:rPr>
            </w:pPr>
            <w:r w:rsidRPr="00A51E78">
              <w:rPr>
                <w:b/>
                <w:bCs/>
              </w:rPr>
              <w:t>6.037166</w:t>
            </w:r>
          </w:p>
        </w:tc>
        <w:tc>
          <w:tcPr>
            <w:tcW w:w="1190" w:type="dxa"/>
            <w:noWrap/>
            <w:hideMark/>
          </w:tcPr>
          <w:p w14:paraId="124355FE" w14:textId="77777777" w:rsidR="00A51E78" w:rsidRPr="00A51E78" w:rsidRDefault="00A51E78" w:rsidP="00A51E78">
            <w:pPr>
              <w:rPr>
                <w:b/>
                <w:bCs/>
              </w:rPr>
            </w:pPr>
            <w:r w:rsidRPr="00A51E78">
              <w:rPr>
                <w:b/>
                <w:bCs/>
              </w:rPr>
              <w:t>7.141439</w:t>
            </w:r>
          </w:p>
        </w:tc>
        <w:tc>
          <w:tcPr>
            <w:tcW w:w="1190" w:type="dxa"/>
            <w:noWrap/>
            <w:hideMark/>
          </w:tcPr>
          <w:p w14:paraId="3C46BB4E" w14:textId="77777777" w:rsidR="00A51E78" w:rsidRPr="00A51E78" w:rsidRDefault="00A51E78" w:rsidP="00A51E78">
            <w:pPr>
              <w:rPr>
                <w:b/>
                <w:bCs/>
              </w:rPr>
            </w:pPr>
            <w:r w:rsidRPr="00A51E78">
              <w:rPr>
                <w:b/>
                <w:bCs/>
              </w:rPr>
              <w:t>5.943686</w:t>
            </w:r>
          </w:p>
        </w:tc>
        <w:tc>
          <w:tcPr>
            <w:tcW w:w="1190" w:type="dxa"/>
            <w:noWrap/>
            <w:hideMark/>
          </w:tcPr>
          <w:p w14:paraId="008C6480" w14:textId="77777777" w:rsidR="00A51E78" w:rsidRPr="00A51E78" w:rsidRDefault="00A51E78" w:rsidP="00A51E78">
            <w:pPr>
              <w:rPr>
                <w:b/>
                <w:bCs/>
              </w:rPr>
            </w:pPr>
            <w:r w:rsidRPr="00A51E78">
              <w:rPr>
                <w:b/>
                <w:bCs/>
              </w:rPr>
              <w:t>6.764021</w:t>
            </w:r>
          </w:p>
        </w:tc>
        <w:tc>
          <w:tcPr>
            <w:tcW w:w="1190" w:type="dxa"/>
            <w:noWrap/>
            <w:hideMark/>
          </w:tcPr>
          <w:p w14:paraId="24F828B7" w14:textId="77777777" w:rsidR="00A51E78" w:rsidRPr="00A51E78" w:rsidRDefault="00A51E78" w:rsidP="00A51E78">
            <w:pPr>
              <w:rPr>
                <w:b/>
                <w:bCs/>
              </w:rPr>
            </w:pPr>
            <w:r w:rsidRPr="00A51E78">
              <w:rPr>
                <w:b/>
                <w:bCs/>
              </w:rPr>
              <w:t>6.979794</w:t>
            </w:r>
          </w:p>
        </w:tc>
        <w:tc>
          <w:tcPr>
            <w:tcW w:w="1190" w:type="dxa"/>
            <w:noWrap/>
            <w:hideMark/>
          </w:tcPr>
          <w:p w14:paraId="5F3EC062" w14:textId="77777777" w:rsidR="00A51E78" w:rsidRPr="00A51E78" w:rsidRDefault="00A51E78" w:rsidP="00A51E78">
            <w:pPr>
              <w:rPr>
                <w:b/>
                <w:bCs/>
              </w:rPr>
            </w:pPr>
            <w:r w:rsidRPr="00A51E78">
              <w:rPr>
                <w:b/>
                <w:bCs/>
              </w:rPr>
              <w:t>6.29041</w:t>
            </w:r>
          </w:p>
        </w:tc>
        <w:tc>
          <w:tcPr>
            <w:tcW w:w="1190" w:type="dxa"/>
            <w:noWrap/>
            <w:hideMark/>
          </w:tcPr>
          <w:p w14:paraId="05675505" w14:textId="77777777" w:rsidR="00A51E78" w:rsidRPr="00A51E78" w:rsidRDefault="00A51E78" w:rsidP="00A51E78">
            <w:pPr>
              <w:rPr>
                <w:b/>
                <w:bCs/>
              </w:rPr>
            </w:pPr>
            <w:r w:rsidRPr="00A51E78">
              <w:rPr>
                <w:b/>
                <w:bCs/>
              </w:rPr>
              <w:t>8.54029</w:t>
            </w:r>
          </w:p>
        </w:tc>
        <w:tc>
          <w:tcPr>
            <w:tcW w:w="1190" w:type="dxa"/>
            <w:noWrap/>
            <w:hideMark/>
          </w:tcPr>
          <w:p w14:paraId="683561B4" w14:textId="77777777" w:rsidR="00A51E78" w:rsidRPr="00A51E78" w:rsidRDefault="00A51E78" w:rsidP="00A51E78">
            <w:pPr>
              <w:rPr>
                <w:b/>
                <w:bCs/>
              </w:rPr>
            </w:pPr>
            <w:r w:rsidRPr="00A51E78">
              <w:rPr>
                <w:b/>
                <w:bCs/>
              </w:rPr>
              <w:t>6.288663</w:t>
            </w:r>
          </w:p>
        </w:tc>
      </w:tr>
    </w:tbl>
    <w:p w14:paraId="446C3570" w14:textId="76BC661F" w:rsidR="00A51E78" w:rsidRDefault="00A51E78" w:rsidP="00DD05AD"/>
    <w:p w14:paraId="34A6B1D1" w14:textId="7EED943F" w:rsidR="00A51E78" w:rsidRDefault="00A51E78" w:rsidP="00DD05AD">
      <w:r>
        <w:lastRenderedPageBreak/>
        <w:t>3</w:t>
      </w:r>
      <w:r w:rsidRPr="00A51E78">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742E7708" w14:textId="77777777" w:rsidTr="00A51E78">
        <w:trPr>
          <w:trHeight w:val="300"/>
        </w:trPr>
        <w:tc>
          <w:tcPr>
            <w:tcW w:w="960" w:type="dxa"/>
            <w:noWrap/>
            <w:hideMark/>
          </w:tcPr>
          <w:p w14:paraId="35C55150" w14:textId="77777777" w:rsidR="00A51E78" w:rsidRPr="00A51E78" w:rsidRDefault="00A51E78" w:rsidP="00A51E78">
            <w:r w:rsidRPr="00A51E78">
              <w:t>Tx01</w:t>
            </w:r>
          </w:p>
        </w:tc>
        <w:tc>
          <w:tcPr>
            <w:tcW w:w="960" w:type="dxa"/>
            <w:noWrap/>
            <w:hideMark/>
          </w:tcPr>
          <w:p w14:paraId="6DCD33DD" w14:textId="77777777" w:rsidR="00A51E78" w:rsidRPr="00A51E78" w:rsidRDefault="00A51E78" w:rsidP="00A51E78">
            <w:r w:rsidRPr="00A51E78">
              <w:t>Tx02</w:t>
            </w:r>
          </w:p>
        </w:tc>
        <w:tc>
          <w:tcPr>
            <w:tcW w:w="960" w:type="dxa"/>
            <w:noWrap/>
            <w:hideMark/>
          </w:tcPr>
          <w:p w14:paraId="744BA243" w14:textId="77777777" w:rsidR="00A51E78" w:rsidRPr="00A51E78" w:rsidRDefault="00A51E78" w:rsidP="00A51E78">
            <w:r w:rsidRPr="00A51E78">
              <w:t>Tx03</w:t>
            </w:r>
          </w:p>
        </w:tc>
        <w:tc>
          <w:tcPr>
            <w:tcW w:w="960" w:type="dxa"/>
            <w:noWrap/>
            <w:hideMark/>
          </w:tcPr>
          <w:p w14:paraId="149CE3A5" w14:textId="77777777" w:rsidR="00A51E78" w:rsidRPr="00A51E78" w:rsidRDefault="00A51E78" w:rsidP="00A51E78">
            <w:r w:rsidRPr="00A51E78">
              <w:t>Tx04</w:t>
            </w:r>
          </w:p>
        </w:tc>
        <w:tc>
          <w:tcPr>
            <w:tcW w:w="960" w:type="dxa"/>
            <w:noWrap/>
            <w:hideMark/>
          </w:tcPr>
          <w:p w14:paraId="61D5FBCB" w14:textId="77777777" w:rsidR="00A51E78" w:rsidRPr="00A51E78" w:rsidRDefault="00A51E78" w:rsidP="00A51E78">
            <w:r w:rsidRPr="00A51E78">
              <w:t>Tx05</w:t>
            </w:r>
          </w:p>
        </w:tc>
        <w:tc>
          <w:tcPr>
            <w:tcW w:w="960" w:type="dxa"/>
            <w:noWrap/>
            <w:hideMark/>
          </w:tcPr>
          <w:p w14:paraId="69298631" w14:textId="77777777" w:rsidR="00A51E78" w:rsidRPr="00A51E78" w:rsidRDefault="00A51E78" w:rsidP="00A51E78">
            <w:r w:rsidRPr="00A51E78">
              <w:t>Tx06</w:t>
            </w:r>
          </w:p>
        </w:tc>
        <w:tc>
          <w:tcPr>
            <w:tcW w:w="960" w:type="dxa"/>
            <w:noWrap/>
            <w:hideMark/>
          </w:tcPr>
          <w:p w14:paraId="790DF1C5" w14:textId="77777777" w:rsidR="00A51E78" w:rsidRPr="00A51E78" w:rsidRDefault="00A51E78" w:rsidP="00A51E78">
            <w:r w:rsidRPr="00A51E78">
              <w:t>Tx07</w:t>
            </w:r>
          </w:p>
        </w:tc>
        <w:tc>
          <w:tcPr>
            <w:tcW w:w="960" w:type="dxa"/>
            <w:noWrap/>
            <w:hideMark/>
          </w:tcPr>
          <w:p w14:paraId="270108F4" w14:textId="77777777" w:rsidR="00A51E78" w:rsidRPr="00A51E78" w:rsidRDefault="00A51E78" w:rsidP="00A51E78">
            <w:r w:rsidRPr="00A51E78">
              <w:t>Tx08</w:t>
            </w:r>
          </w:p>
        </w:tc>
        <w:tc>
          <w:tcPr>
            <w:tcW w:w="960" w:type="dxa"/>
            <w:noWrap/>
            <w:hideMark/>
          </w:tcPr>
          <w:p w14:paraId="6DC1522D" w14:textId="77777777" w:rsidR="00A51E78" w:rsidRPr="00A51E78" w:rsidRDefault="00A51E78" w:rsidP="00A51E78">
            <w:r w:rsidRPr="00A51E78">
              <w:t>Tx09</w:t>
            </w:r>
          </w:p>
        </w:tc>
        <w:tc>
          <w:tcPr>
            <w:tcW w:w="960" w:type="dxa"/>
            <w:noWrap/>
            <w:hideMark/>
          </w:tcPr>
          <w:p w14:paraId="2C7A8AE0" w14:textId="77777777" w:rsidR="00A51E78" w:rsidRPr="00A51E78" w:rsidRDefault="00A51E78" w:rsidP="00A51E78">
            <w:r w:rsidRPr="00A51E78">
              <w:t>Tx10</w:t>
            </w:r>
          </w:p>
        </w:tc>
      </w:tr>
      <w:tr w:rsidR="00A51E78" w:rsidRPr="00A51E78" w14:paraId="45E8DE3B" w14:textId="77777777" w:rsidTr="00A51E78">
        <w:trPr>
          <w:trHeight w:val="300"/>
        </w:trPr>
        <w:tc>
          <w:tcPr>
            <w:tcW w:w="960" w:type="dxa"/>
            <w:noWrap/>
            <w:hideMark/>
          </w:tcPr>
          <w:p w14:paraId="35996EEF" w14:textId="77777777" w:rsidR="00A51E78" w:rsidRPr="00A51E78" w:rsidRDefault="00A51E78" w:rsidP="00A51E78">
            <w:r w:rsidRPr="00A51E78">
              <w:t>5.524663</w:t>
            </w:r>
          </w:p>
        </w:tc>
        <w:tc>
          <w:tcPr>
            <w:tcW w:w="960" w:type="dxa"/>
            <w:noWrap/>
            <w:hideMark/>
          </w:tcPr>
          <w:p w14:paraId="5A419892" w14:textId="77777777" w:rsidR="00A51E78" w:rsidRPr="00A51E78" w:rsidRDefault="00A51E78" w:rsidP="00A51E78">
            <w:r w:rsidRPr="00A51E78">
              <w:t>8.491591</w:t>
            </w:r>
          </w:p>
        </w:tc>
        <w:tc>
          <w:tcPr>
            <w:tcW w:w="960" w:type="dxa"/>
            <w:noWrap/>
            <w:hideMark/>
          </w:tcPr>
          <w:p w14:paraId="2186F966" w14:textId="77777777" w:rsidR="00A51E78" w:rsidRPr="00A51E78" w:rsidRDefault="00A51E78" w:rsidP="00A51E78">
            <w:r w:rsidRPr="00A51E78">
              <w:t>5.931654</w:t>
            </w:r>
          </w:p>
        </w:tc>
        <w:tc>
          <w:tcPr>
            <w:tcW w:w="960" w:type="dxa"/>
            <w:noWrap/>
            <w:hideMark/>
          </w:tcPr>
          <w:p w14:paraId="521A8828" w14:textId="77777777" w:rsidR="00A51E78" w:rsidRPr="00A51E78" w:rsidRDefault="00A51E78" w:rsidP="00A51E78">
            <w:r w:rsidRPr="00A51E78">
              <w:t>8.269655</w:t>
            </w:r>
          </w:p>
        </w:tc>
        <w:tc>
          <w:tcPr>
            <w:tcW w:w="960" w:type="dxa"/>
            <w:noWrap/>
            <w:hideMark/>
          </w:tcPr>
          <w:p w14:paraId="5EE65905" w14:textId="77777777" w:rsidR="00A51E78" w:rsidRPr="00A51E78" w:rsidRDefault="00A51E78" w:rsidP="00A51E78">
            <w:r w:rsidRPr="00A51E78">
              <w:t>9.620887</w:t>
            </w:r>
          </w:p>
        </w:tc>
        <w:tc>
          <w:tcPr>
            <w:tcW w:w="960" w:type="dxa"/>
            <w:noWrap/>
            <w:hideMark/>
          </w:tcPr>
          <w:p w14:paraId="45F203A3" w14:textId="77777777" w:rsidR="00A51E78" w:rsidRPr="00A51E78" w:rsidRDefault="00A51E78" w:rsidP="00A51E78">
            <w:r w:rsidRPr="00A51E78">
              <w:t>5.865324</w:t>
            </w:r>
          </w:p>
        </w:tc>
        <w:tc>
          <w:tcPr>
            <w:tcW w:w="960" w:type="dxa"/>
            <w:noWrap/>
            <w:hideMark/>
          </w:tcPr>
          <w:p w14:paraId="7082507D" w14:textId="77777777" w:rsidR="00A51E78" w:rsidRPr="00A51E78" w:rsidRDefault="00A51E78" w:rsidP="00A51E78">
            <w:r w:rsidRPr="00A51E78">
              <w:t>7.660748</w:t>
            </w:r>
          </w:p>
        </w:tc>
        <w:tc>
          <w:tcPr>
            <w:tcW w:w="960" w:type="dxa"/>
            <w:noWrap/>
            <w:hideMark/>
          </w:tcPr>
          <w:p w14:paraId="5256C82A" w14:textId="77777777" w:rsidR="00A51E78" w:rsidRPr="00A51E78" w:rsidRDefault="00A51E78" w:rsidP="00A51E78">
            <w:r w:rsidRPr="00A51E78">
              <w:t>8.315766</w:t>
            </w:r>
          </w:p>
        </w:tc>
        <w:tc>
          <w:tcPr>
            <w:tcW w:w="960" w:type="dxa"/>
            <w:noWrap/>
            <w:hideMark/>
          </w:tcPr>
          <w:p w14:paraId="6649DDBB" w14:textId="77777777" w:rsidR="00A51E78" w:rsidRPr="00A51E78" w:rsidRDefault="00A51E78" w:rsidP="00A51E78">
            <w:r w:rsidRPr="00A51E78">
              <w:t>26.1499</w:t>
            </w:r>
          </w:p>
        </w:tc>
        <w:tc>
          <w:tcPr>
            <w:tcW w:w="960" w:type="dxa"/>
            <w:noWrap/>
            <w:hideMark/>
          </w:tcPr>
          <w:p w14:paraId="3ACC2D0B" w14:textId="77777777" w:rsidR="00A51E78" w:rsidRPr="00A51E78" w:rsidRDefault="00A51E78" w:rsidP="00A51E78">
            <w:r w:rsidRPr="00A51E78">
              <w:t>4.51412</w:t>
            </w:r>
          </w:p>
        </w:tc>
      </w:tr>
      <w:tr w:rsidR="00A51E78" w:rsidRPr="00A51E78" w14:paraId="7BC9A220" w14:textId="77777777" w:rsidTr="00A51E78">
        <w:trPr>
          <w:trHeight w:val="300"/>
        </w:trPr>
        <w:tc>
          <w:tcPr>
            <w:tcW w:w="960" w:type="dxa"/>
            <w:noWrap/>
            <w:hideMark/>
          </w:tcPr>
          <w:p w14:paraId="11A2521B" w14:textId="77777777" w:rsidR="00A51E78" w:rsidRPr="00A51E78" w:rsidRDefault="00A51E78" w:rsidP="00A51E78">
            <w:r w:rsidRPr="00A51E78">
              <w:t>5.49087</w:t>
            </w:r>
          </w:p>
        </w:tc>
        <w:tc>
          <w:tcPr>
            <w:tcW w:w="960" w:type="dxa"/>
            <w:noWrap/>
            <w:hideMark/>
          </w:tcPr>
          <w:p w14:paraId="1B349307" w14:textId="77777777" w:rsidR="00A51E78" w:rsidRPr="00A51E78" w:rsidRDefault="00A51E78" w:rsidP="00A51E78">
            <w:r w:rsidRPr="00A51E78">
              <w:t>8.220674</w:t>
            </w:r>
          </w:p>
        </w:tc>
        <w:tc>
          <w:tcPr>
            <w:tcW w:w="960" w:type="dxa"/>
            <w:noWrap/>
            <w:hideMark/>
          </w:tcPr>
          <w:p w14:paraId="4AF93661" w14:textId="77777777" w:rsidR="00A51E78" w:rsidRPr="00A51E78" w:rsidRDefault="00A51E78" w:rsidP="00A51E78">
            <w:r w:rsidRPr="00A51E78">
              <w:t>7.636295</w:t>
            </w:r>
          </w:p>
        </w:tc>
        <w:tc>
          <w:tcPr>
            <w:tcW w:w="960" w:type="dxa"/>
            <w:noWrap/>
            <w:hideMark/>
          </w:tcPr>
          <w:p w14:paraId="55A801FA" w14:textId="77777777" w:rsidR="00A51E78" w:rsidRPr="00A51E78" w:rsidRDefault="00A51E78" w:rsidP="00A51E78">
            <w:r w:rsidRPr="00A51E78">
              <w:t>2.591438</w:t>
            </w:r>
          </w:p>
        </w:tc>
        <w:tc>
          <w:tcPr>
            <w:tcW w:w="960" w:type="dxa"/>
            <w:noWrap/>
            <w:hideMark/>
          </w:tcPr>
          <w:p w14:paraId="2960AC63" w14:textId="77777777" w:rsidR="00A51E78" w:rsidRPr="00A51E78" w:rsidRDefault="00A51E78" w:rsidP="00A51E78">
            <w:r w:rsidRPr="00A51E78">
              <w:t>5.808405</w:t>
            </w:r>
          </w:p>
        </w:tc>
        <w:tc>
          <w:tcPr>
            <w:tcW w:w="960" w:type="dxa"/>
            <w:noWrap/>
            <w:hideMark/>
          </w:tcPr>
          <w:p w14:paraId="7CC22043" w14:textId="77777777" w:rsidR="00A51E78" w:rsidRPr="00A51E78" w:rsidRDefault="00A51E78" w:rsidP="00A51E78">
            <w:r w:rsidRPr="00A51E78">
              <w:t>7.378855</w:t>
            </w:r>
          </w:p>
        </w:tc>
        <w:tc>
          <w:tcPr>
            <w:tcW w:w="960" w:type="dxa"/>
            <w:noWrap/>
            <w:hideMark/>
          </w:tcPr>
          <w:p w14:paraId="3E5CA36D" w14:textId="77777777" w:rsidR="00A51E78" w:rsidRPr="00A51E78" w:rsidRDefault="00A51E78" w:rsidP="00A51E78">
            <w:r w:rsidRPr="00A51E78">
              <w:t>6.650718</w:t>
            </w:r>
          </w:p>
        </w:tc>
        <w:tc>
          <w:tcPr>
            <w:tcW w:w="960" w:type="dxa"/>
            <w:noWrap/>
            <w:hideMark/>
          </w:tcPr>
          <w:p w14:paraId="02F65475" w14:textId="77777777" w:rsidR="00A51E78" w:rsidRPr="00A51E78" w:rsidRDefault="00A51E78" w:rsidP="00A51E78">
            <w:r w:rsidRPr="00A51E78">
              <w:t>6.209331</w:t>
            </w:r>
          </w:p>
        </w:tc>
        <w:tc>
          <w:tcPr>
            <w:tcW w:w="960" w:type="dxa"/>
            <w:noWrap/>
            <w:hideMark/>
          </w:tcPr>
          <w:p w14:paraId="3F12C766" w14:textId="77777777" w:rsidR="00A51E78" w:rsidRPr="00A51E78" w:rsidRDefault="00A51E78" w:rsidP="00A51E78">
            <w:r w:rsidRPr="00A51E78">
              <w:t>4.689591</w:t>
            </w:r>
          </w:p>
        </w:tc>
        <w:tc>
          <w:tcPr>
            <w:tcW w:w="960" w:type="dxa"/>
            <w:noWrap/>
            <w:hideMark/>
          </w:tcPr>
          <w:p w14:paraId="4E78650E" w14:textId="77777777" w:rsidR="00A51E78" w:rsidRPr="00A51E78" w:rsidRDefault="00A51E78" w:rsidP="00A51E78">
            <w:r w:rsidRPr="00A51E78">
              <w:t>6.883403</w:t>
            </w:r>
          </w:p>
        </w:tc>
      </w:tr>
      <w:tr w:rsidR="00A51E78" w:rsidRPr="00A51E78" w14:paraId="63B54B19" w14:textId="77777777" w:rsidTr="00A51E78">
        <w:trPr>
          <w:trHeight w:val="300"/>
        </w:trPr>
        <w:tc>
          <w:tcPr>
            <w:tcW w:w="960" w:type="dxa"/>
            <w:noWrap/>
            <w:hideMark/>
          </w:tcPr>
          <w:p w14:paraId="015D8FE1" w14:textId="77777777" w:rsidR="00A51E78" w:rsidRPr="00A51E78" w:rsidRDefault="00A51E78" w:rsidP="00A51E78">
            <w:r w:rsidRPr="00A51E78">
              <w:t>4.431998</w:t>
            </w:r>
          </w:p>
        </w:tc>
        <w:tc>
          <w:tcPr>
            <w:tcW w:w="960" w:type="dxa"/>
            <w:noWrap/>
            <w:hideMark/>
          </w:tcPr>
          <w:p w14:paraId="7D654DBA" w14:textId="77777777" w:rsidR="00A51E78" w:rsidRPr="00A51E78" w:rsidRDefault="00A51E78" w:rsidP="00A51E78">
            <w:r w:rsidRPr="00A51E78">
              <w:t>6.440907</w:t>
            </w:r>
          </w:p>
        </w:tc>
        <w:tc>
          <w:tcPr>
            <w:tcW w:w="960" w:type="dxa"/>
            <w:noWrap/>
            <w:hideMark/>
          </w:tcPr>
          <w:p w14:paraId="3263D21B" w14:textId="77777777" w:rsidR="00A51E78" w:rsidRPr="00A51E78" w:rsidRDefault="00A51E78" w:rsidP="00A51E78">
            <w:r w:rsidRPr="00A51E78">
              <w:t>5.881471</w:t>
            </w:r>
          </w:p>
        </w:tc>
        <w:tc>
          <w:tcPr>
            <w:tcW w:w="960" w:type="dxa"/>
            <w:noWrap/>
            <w:hideMark/>
          </w:tcPr>
          <w:p w14:paraId="3A802CA7" w14:textId="77777777" w:rsidR="00A51E78" w:rsidRPr="00A51E78" w:rsidRDefault="00A51E78" w:rsidP="00A51E78">
            <w:r w:rsidRPr="00A51E78">
              <w:t>7.164125</w:t>
            </w:r>
          </w:p>
        </w:tc>
        <w:tc>
          <w:tcPr>
            <w:tcW w:w="960" w:type="dxa"/>
            <w:noWrap/>
            <w:hideMark/>
          </w:tcPr>
          <w:p w14:paraId="623DCA26" w14:textId="77777777" w:rsidR="00A51E78" w:rsidRPr="00A51E78" w:rsidRDefault="00A51E78" w:rsidP="00A51E78">
            <w:r w:rsidRPr="00A51E78">
              <w:t>6.608407</w:t>
            </w:r>
          </w:p>
        </w:tc>
        <w:tc>
          <w:tcPr>
            <w:tcW w:w="960" w:type="dxa"/>
            <w:noWrap/>
            <w:hideMark/>
          </w:tcPr>
          <w:p w14:paraId="7780F895" w14:textId="77777777" w:rsidR="00A51E78" w:rsidRPr="00A51E78" w:rsidRDefault="00A51E78" w:rsidP="00A51E78">
            <w:r w:rsidRPr="00A51E78">
              <w:t>7.337733</w:t>
            </w:r>
          </w:p>
        </w:tc>
        <w:tc>
          <w:tcPr>
            <w:tcW w:w="960" w:type="dxa"/>
            <w:noWrap/>
            <w:hideMark/>
          </w:tcPr>
          <w:p w14:paraId="29CD51BC" w14:textId="77777777" w:rsidR="00A51E78" w:rsidRPr="00A51E78" w:rsidRDefault="00A51E78" w:rsidP="00A51E78">
            <w:r w:rsidRPr="00A51E78">
              <w:t>8.782406</w:t>
            </w:r>
          </w:p>
        </w:tc>
        <w:tc>
          <w:tcPr>
            <w:tcW w:w="960" w:type="dxa"/>
            <w:noWrap/>
            <w:hideMark/>
          </w:tcPr>
          <w:p w14:paraId="44C55876" w14:textId="77777777" w:rsidR="00A51E78" w:rsidRPr="00A51E78" w:rsidRDefault="00A51E78" w:rsidP="00A51E78">
            <w:r w:rsidRPr="00A51E78">
              <w:t>6.818349</w:t>
            </w:r>
          </w:p>
        </w:tc>
        <w:tc>
          <w:tcPr>
            <w:tcW w:w="960" w:type="dxa"/>
            <w:noWrap/>
            <w:hideMark/>
          </w:tcPr>
          <w:p w14:paraId="61DF856D" w14:textId="77777777" w:rsidR="00A51E78" w:rsidRPr="00A51E78" w:rsidRDefault="00A51E78" w:rsidP="00A51E78">
            <w:r w:rsidRPr="00A51E78">
              <w:t>6.322113</w:t>
            </w:r>
          </w:p>
        </w:tc>
        <w:tc>
          <w:tcPr>
            <w:tcW w:w="960" w:type="dxa"/>
            <w:noWrap/>
            <w:hideMark/>
          </w:tcPr>
          <w:p w14:paraId="570E8947" w14:textId="77777777" w:rsidR="00A51E78" w:rsidRPr="00A51E78" w:rsidRDefault="00A51E78" w:rsidP="00A51E78">
            <w:r w:rsidRPr="00A51E78">
              <w:t>7.869806</w:t>
            </w:r>
          </w:p>
        </w:tc>
      </w:tr>
      <w:tr w:rsidR="00A51E78" w:rsidRPr="00A51E78" w14:paraId="31F62C8B" w14:textId="77777777" w:rsidTr="00A51E78">
        <w:trPr>
          <w:trHeight w:val="300"/>
        </w:trPr>
        <w:tc>
          <w:tcPr>
            <w:tcW w:w="960" w:type="dxa"/>
            <w:noWrap/>
            <w:hideMark/>
          </w:tcPr>
          <w:p w14:paraId="3D0EE3E9" w14:textId="77777777" w:rsidR="00A51E78" w:rsidRPr="00A51E78" w:rsidRDefault="00A51E78" w:rsidP="00A51E78">
            <w:r w:rsidRPr="00A51E78">
              <w:t>4.263667</w:t>
            </w:r>
          </w:p>
        </w:tc>
        <w:tc>
          <w:tcPr>
            <w:tcW w:w="960" w:type="dxa"/>
            <w:noWrap/>
            <w:hideMark/>
          </w:tcPr>
          <w:p w14:paraId="7F4A35B6" w14:textId="77777777" w:rsidR="00A51E78" w:rsidRPr="00A51E78" w:rsidRDefault="00A51E78" w:rsidP="00A51E78">
            <w:r w:rsidRPr="00A51E78">
              <w:t>7.662517</w:t>
            </w:r>
          </w:p>
        </w:tc>
        <w:tc>
          <w:tcPr>
            <w:tcW w:w="960" w:type="dxa"/>
            <w:noWrap/>
            <w:hideMark/>
          </w:tcPr>
          <w:p w14:paraId="5CFB7FAD" w14:textId="77777777" w:rsidR="00A51E78" w:rsidRPr="00A51E78" w:rsidRDefault="00A51E78" w:rsidP="00A51E78">
            <w:r w:rsidRPr="00A51E78">
              <w:t>2.40473</w:t>
            </w:r>
          </w:p>
        </w:tc>
        <w:tc>
          <w:tcPr>
            <w:tcW w:w="960" w:type="dxa"/>
            <w:noWrap/>
            <w:hideMark/>
          </w:tcPr>
          <w:p w14:paraId="375DF3BA" w14:textId="77777777" w:rsidR="00A51E78" w:rsidRPr="00A51E78" w:rsidRDefault="00A51E78" w:rsidP="00A51E78">
            <w:r w:rsidRPr="00A51E78">
              <w:t>7.210505</w:t>
            </w:r>
          </w:p>
        </w:tc>
        <w:tc>
          <w:tcPr>
            <w:tcW w:w="960" w:type="dxa"/>
            <w:noWrap/>
            <w:hideMark/>
          </w:tcPr>
          <w:p w14:paraId="2A5C0548" w14:textId="77777777" w:rsidR="00A51E78" w:rsidRPr="00A51E78" w:rsidRDefault="00A51E78" w:rsidP="00A51E78">
            <w:r w:rsidRPr="00A51E78">
              <w:t>2.17496</w:t>
            </w:r>
          </w:p>
        </w:tc>
        <w:tc>
          <w:tcPr>
            <w:tcW w:w="960" w:type="dxa"/>
            <w:noWrap/>
            <w:hideMark/>
          </w:tcPr>
          <w:p w14:paraId="27436569" w14:textId="77777777" w:rsidR="00A51E78" w:rsidRPr="00A51E78" w:rsidRDefault="00A51E78" w:rsidP="00A51E78">
            <w:r w:rsidRPr="00A51E78">
              <w:t>10.10262</w:t>
            </w:r>
          </w:p>
        </w:tc>
        <w:tc>
          <w:tcPr>
            <w:tcW w:w="960" w:type="dxa"/>
            <w:noWrap/>
            <w:hideMark/>
          </w:tcPr>
          <w:p w14:paraId="5F964735" w14:textId="77777777" w:rsidR="00A51E78" w:rsidRPr="00A51E78" w:rsidRDefault="00A51E78" w:rsidP="00A51E78">
            <w:r w:rsidRPr="00A51E78">
              <w:t>7.228851</w:t>
            </w:r>
          </w:p>
        </w:tc>
        <w:tc>
          <w:tcPr>
            <w:tcW w:w="960" w:type="dxa"/>
            <w:noWrap/>
            <w:hideMark/>
          </w:tcPr>
          <w:p w14:paraId="2336A2D5" w14:textId="77777777" w:rsidR="00A51E78" w:rsidRPr="00A51E78" w:rsidRDefault="00A51E78" w:rsidP="00A51E78">
            <w:r w:rsidRPr="00A51E78">
              <w:t>6.531207</w:t>
            </w:r>
          </w:p>
        </w:tc>
        <w:tc>
          <w:tcPr>
            <w:tcW w:w="960" w:type="dxa"/>
            <w:noWrap/>
            <w:hideMark/>
          </w:tcPr>
          <w:p w14:paraId="02119269" w14:textId="77777777" w:rsidR="00A51E78" w:rsidRPr="00A51E78" w:rsidRDefault="00A51E78" w:rsidP="00A51E78">
            <w:r w:rsidRPr="00A51E78">
              <w:t>7.986246</w:t>
            </w:r>
          </w:p>
        </w:tc>
        <w:tc>
          <w:tcPr>
            <w:tcW w:w="960" w:type="dxa"/>
            <w:noWrap/>
            <w:hideMark/>
          </w:tcPr>
          <w:p w14:paraId="772A6F21" w14:textId="77777777" w:rsidR="00A51E78" w:rsidRPr="00A51E78" w:rsidRDefault="00A51E78" w:rsidP="00A51E78">
            <w:r w:rsidRPr="00A51E78">
              <w:t>2.494081</w:t>
            </w:r>
          </w:p>
        </w:tc>
      </w:tr>
      <w:tr w:rsidR="00A51E78" w:rsidRPr="00A51E78" w14:paraId="04253B42" w14:textId="77777777" w:rsidTr="00A51E78">
        <w:trPr>
          <w:trHeight w:val="300"/>
        </w:trPr>
        <w:tc>
          <w:tcPr>
            <w:tcW w:w="960" w:type="dxa"/>
            <w:noWrap/>
            <w:hideMark/>
          </w:tcPr>
          <w:p w14:paraId="4C179C19" w14:textId="77777777" w:rsidR="00A51E78" w:rsidRPr="00A51E78" w:rsidRDefault="00A51E78" w:rsidP="00A51E78">
            <w:r w:rsidRPr="00A51E78">
              <w:t>5.59619</w:t>
            </w:r>
          </w:p>
        </w:tc>
        <w:tc>
          <w:tcPr>
            <w:tcW w:w="960" w:type="dxa"/>
            <w:noWrap/>
            <w:hideMark/>
          </w:tcPr>
          <w:p w14:paraId="40CC4F7C" w14:textId="77777777" w:rsidR="00A51E78" w:rsidRPr="00A51E78" w:rsidRDefault="00A51E78" w:rsidP="00A51E78">
            <w:r w:rsidRPr="00A51E78">
              <w:t>7.763459</w:t>
            </w:r>
          </w:p>
        </w:tc>
        <w:tc>
          <w:tcPr>
            <w:tcW w:w="960" w:type="dxa"/>
            <w:noWrap/>
            <w:hideMark/>
          </w:tcPr>
          <w:p w14:paraId="7912312B" w14:textId="77777777" w:rsidR="00A51E78" w:rsidRPr="00A51E78" w:rsidRDefault="00A51E78" w:rsidP="00A51E78">
            <w:r w:rsidRPr="00A51E78">
              <w:t>7.447655</w:t>
            </w:r>
          </w:p>
        </w:tc>
        <w:tc>
          <w:tcPr>
            <w:tcW w:w="960" w:type="dxa"/>
            <w:noWrap/>
            <w:hideMark/>
          </w:tcPr>
          <w:p w14:paraId="49F538C1" w14:textId="77777777" w:rsidR="00A51E78" w:rsidRPr="00A51E78" w:rsidRDefault="00A51E78" w:rsidP="00A51E78">
            <w:r w:rsidRPr="00A51E78">
              <w:t>7.100105</w:t>
            </w:r>
          </w:p>
        </w:tc>
        <w:tc>
          <w:tcPr>
            <w:tcW w:w="960" w:type="dxa"/>
            <w:noWrap/>
            <w:hideMark/>
          </w:tcPr>
          <w:p w14:paraId="5F8F20F3" w14:textId="77777777" w:rsidR="00A51E78" w:rsidRPr="00A51E78" w:rsidRDefault="00A51E78" w:rsidP="00A51E78">
            <w:r w:rsidRPr="00A51E78">
              <w:t>7.651282</w:t>
            </w:r>
          </w:p>
        </w:tc>
        <w:tc>
          <w:tcPr>
            <w:tcW w:w="960" w:type="dxa"/>
            <w:noWrap/>
            <w:hideMark/>
          </w:tcPr>
          <w:p w14:paraId="10EFE625" w14:textId="77777777" w:rsidR="00A51E78" w:rsidRPr="00A51E78" w:rsidRDefault="00A51E78" w:rsidP="00A51E78">
            <w:r w:rsidRPr="00A51E78">
              <w:t>6.57691</w:t>
            </w:r>
          </w:p>
        </w:tc>
        <w:tc>
          <w:tcPr>
            <w:tcW w:w="960" w:type="dxa"/>
            <w:noWrap/>
            <w:hideMark/>
          </w:tcPr>
          <w:p w14:paraId="5E5CC114" w14:textId="77777777" w:rsidR="00A51E78" w:rsidRPr="00A51E78" w:rsidRDefault="00A51E78" w:rsidP="00A51E78">
            <w:r w:rsidRPr="00A51E78">
              <w:t>5.902624</w:t>
            </w:r>
          </w:p>
        </w:tc>
        <w:tc>
          <w:tcPr>
            <w:tcW w:w="960" w:type="dxa"/>
            <w:noWrap/>
            <w:hideMark/>
          </w:tcPr>
          <w:p w14:paraId="2767F97A" w14:textId="77777777" w:rsidR="00A51E78" w:rsidRPr="00A51E78" w:rsidRDefault="00A51E78" w:rsidP="00A51E78">
            <w:r w:rsidRPr="00A51E78">
              <w:t>7.738004</w:t>
            </w:r>
          </w:p>
        </w:tc>
        <w:tc>
          <w:tcPr>
            <w:tcW w:w="960" w:type="dxa"/>
            <w:noWrap/>
            <w:hideMark/>
          </w:tcPr>
          <w:p w14:paraId="5ADA95A9" w14:textId="77777777" w:rsidR="00A51E78" w:rsidRPr="00A51E78" w:rsidRDefault="00A51E78" w:rsidP="00A51E78">
            <w:r w:rsidRPr="00A51E78">
              <w:t>4.615854</w:t>
            </w:r>
          </w:p>
        </w:tc>
        <w:tc>
          <w:tcPr>
            <w:tcW w:w="960" w:type="dxa"/>
            <w:noWrap/>
            <w:hideMark/>
          </w:tcPr>
          <w:p w14:paraId="0EAC5428" w14:textId="77777777" w:rsidR="00A51E78" w:rsidRPr="00A51E78" w:rsidRDefault="00A51E78" w:rsidP="00A51E78">
            <w:r w:rsidRPr="00A51E78">
              <w:t>5.357589</w:t>
            </w:r>
          </w:p>
        </w:tc>
      </w:tr>
      <w:tr w:rsidR="00A51E78" w:rsidRPr="00A51E78" w14:paraId="1E18F7C9" w14:textId="77777777" w:rsidTr="00A51E78">
        <w:trPr>
          <w:trHeight w:val="300"/>
        </w:trPr>
        <w:tc>
          <w:tcPr>
            <w:tcW w:w="960" w:type="dxa"/>
            <w:noWrap/>
            <w:hideMark/>
          </w:tcPr>
          <w:p w14:paraId="235EF359" w14:textId="77777777" w:rsidR="00A51E78" w:rsidRPr="00A51E78" w:rsidRDefault="00A51E78" w:rsidP="00A51E78">
            <w:r w:rsidRPr="00A51E78">
              <w:t>6.344224</w:t>
            </w:r>
          </w:p>
        </w:tc>
        <w:tc>
          <w:tcPr>
            <w:tcW w:w="960" w:type="dxa"/>
            <w:noWrap/>
            <w:hideMark/>
          </w:tcPr>
          <w:p w14:paraId="0CAA62CB" w14:textId="77777777" w:rsidR="00A51E78" w:rsidRPr="00A51E78" w:rsidRDefault="00A51E78" w:rsidP="00A51E78">
            <w:r w:rsidRPr="00A51E78">
              <w:t>5.917073</w:t>
            </w:r>
          </w:p>
        </w:tc>
        <w:tc>
          <w:tcPr>
            <w:tcW w:w="960" w:type="dxa"/>
            <w:noWrap/>
            <w:hideMark/>
          </w:tcPr>
          <w:p w14:paraId="7F9CC7D4" w14:textId="77777777" w:rsidR="00A51E78" w:rsidRPr="00A51E78" w:rsidRDefault="00A51E78" w:rsidP="00A51E78">
            <w:r w:rsidRPr="00A51E78">
              <w:t>4.169753</w:t>
            </w:r>
          </w:p>
        </w:tc>
        <w:tc>
          <w:tcPr>
            <w:tcW w:w="960" w:type="dxa"/>
            <w:noWrap/>
            <w:hideMark/>
          </w:tcPr>
          <w:p w14:paraId="3CAB1829" w14:textId="77777777" w:rsidR="00A51E78" w:rsidRPr="00A51E78" w:rsidRDefault="00A51E78" w:rsidP="00A51E78">
            <w:r w:rsidRPr="00A51E78">
              <w:t>5.123137</w:t>
            </w:r>
          </w:p>
        </w:tc>
        <w:tc>
          <w:tcPr>
            <w:tcW w:w="960" w:type="dxa"/>
            <w:noWrap/>
            <w:hideMark/>
          </w:tcPr>
          <w:p w14:paraId="0ACAB863" w14:textId="77777777" w:rsidR="00A51E78" w:rsidRPr="00A51E78" w:rsidRDefault="00A51E78" w:rsidP="00A51E78">
            <w:r w:rsidRPr="00A51E78">
              <w:t>7.172896</w:t>
            </w:r>
          </w:p>
        </w:tc>
        <w:tc>
          <w:tcPr>
            <w:tcW w:w="960" w:type="dxa"/>
            <w:noWrap/>
            <w:hideMark/>
          </w:tcPr>
          <w:p w14:paraId="1E105920" w14:textId="77777777" w:rsidR="00A51E78" w:rsidRPr="00A51E78" w:rsidRDefault="00A51E78" w:rsidP="00A51E78">
            <w:r w:rsidRPr="00A51E78">
              <w:t>6.841588</w:t>
            </w:r>
          </w:p>
        </w:tc>
        <w:tc>
          <w:tcPr>
            <w:tcW w:w="960" w:type="dxa"/>
            <w:noWrap/>
            <w:hideMark/>
          </w:tcPr>
          <w:p w14:paraId="7437EC13" w14:textId="77777777" w:rsidR="00A51E78" w:rsidRPr="00A51E78" w:rsidRDefault="00A51E78" w:rsidP="00A51E78">
            <w:r w:rsidRPr="00A51E78">
              <w:t>5.348025</w:t>
            </w:r>
          </w:p>
        </w:tc>
        <w:tc>
          <w:tcPr>
            <w:tcW w:w="960" w:type="dxa"/>
            <w:noWrap/>
            <w:hideMark/>
          </w:tcPr>
          <w:p w14:paraId="206891BC" w14:textId="77777777" w:rsidR="00A51E78" w:rsidRPr="00A51E78" w:rsidRDefault="00A51E78" w:rsidP="00A51E78">
            <w:r w:rsidRPr="00A51E78">
              <w:t>7.936876</w:t>
            </w:r>
          </w:p>
        </w:tc>
        <w:tc>
          <w:tcPr>
            <w:tcW w:w="960" w:type="dxa"/>
            <w:noWrap/>
            <w:hideMark/>
          </w:tcPr>
          <w:p w14:paraId="66ABA473" w14:textId="77777777" w:rsidR="00A51E78" w:rsidRPr="00A51E78" w:rsidRDefault="00A51E78" w:rsidP="00A51E78">
            <w:r w:rsidRPr="00A51E78">
              <w:t>6.518084</w:t>
            </w:r>
          </w:p>
        </w:tc>
        <w:tc>
          <w:tcPr>
            <w:tcW w:w="960" w:type="dxa"/>
            <w:noWrap/>
            <w:hideMark/>
          </w:tcPr>
          <w:p w14:paraId="61D0B0BC" w14:textId="77777777" w:rsidR="00A51E78" w:rsidRPr="00A51E78" w:rsidRDefault="00A51E78" w:rsidP="00A51E78">
            <w:r w:rsidRPr="00A51E78">
              <w:t>6.741083</w:t>
            </w:r>
          </w:p>
        </w:tc>
      </w:tr>
      <w:tr w:rsidR="00A51E78" w:rsidRPr="00A51E78" w14:paraId="3BFA23C2" w14:textId="77777777" w:rsidTr="00A51E78">
        <w:trPr>
          <w:trHeight w:val="300"/>
        </w:trPr>
        <w:tc>
          <w:tcPr>
            <w:tcW w:w="960" w:type="dxa"/>
            <w:noWrap/>
            <w:hideMark/>
          </w:tcPr>
          <w:p w14:paraId="3EE6AB8B" w14:textId="77777777" w:rsidR="00A51E78" w:rsidRPr="00A51E78" w:rsidRDefault="00A51E78" w:rsidP="00A51E78">
            <w:r w:rsidRPr="00A51E78">
              <w:t>4.214945</w:t>
            </w:r>
          </w:p>
        </w:tc>
        <w:tc>
          <w:tcPr>
            <w:tcW w:w="960" w:type="dxa"/>
            <w:noWrap/>
            <w:hideMark/>
          </w:tcPr>
          <w:p w14:paraId="324FBEF3" w14:textId="77777777" w:rsidR="00A51E78" w:rsidRPr="00A51E78" w:rsidRDefault="00A51E78" w:rsidP="00A51E78">
            <w:r w:rsidRPr="00A51E78">
              <w:t>7.191953</w:t>
            </w:r>
          </w:p>
        </w:tc>
        <w:tc>
          <w:tcPr>
            <w:tcW w:w="960" w:type="dxa"/>
            <w:noWrap/>
            <w:hideMark/>
          </w:tcPr>
          <w:p w14:paraId="385D46BF" w14:textId="77777777" w:rsidR="00A51E78" w:rsidRPr="00A51E78" w:rsidRDefault="00A51E78" w:rsidP="00A51E78">
            <w:r w:rsidRPr="00A51E78">
              <w:t>6.290075</w:t>
            </w:r>
          </w:p>
        </w:tc>
        <w:tc>
          <w:tcPr>
            <w:tcW w:w="960" w:type="dxa"/>
            <w:noWrap/>
            <w:hideMark/>
          </w:tcPr>
          <w:p w14:paraId="6D6FD863" w14:textId="77777777" w:rsidR="00A51E78" w:rsidRPr="00A51E78" w:rsidRDefault="00A51E78" w:rsidP="00A51E78">
            <w:r w:rsidRPr="00A51E78">
              <w:t>8.735479</w:t>
            </w:r>
          </w:p>
        </w:tc>
        <w:tc>
          <w:tcPr>
            <w:tcW w:w="960" w:type="dxa"/>
            <w:noWrap/>
            <w:hideMark/>
          </w:tcPr>
          <w:p w14:paraId="76CD4758" w14:textId="77777777" w:rsidR="00A51E78" w:rsidRPr="00A51E78" w:rsidRDefault="00A51E78" w:rsidP="00A51E78">
            <w:r w:rsidRPr="00A51E78">
              <w:t>7.748678</w:t>
            </w:r>
          </w:p>
        </w:tc>
        <w:tc>
          <w:tcPr>
            <w:tcW w:w="960" w:type="dxa"/>
            <w:noWrap/>
            <w:hideMark/>
          </w:tcPr>
          <w:p w14:paraId="3C370510" w14:textId="77777777" w:rsidR="00A51E78" w:rsidRPr="00A51E78" w:rsidRDefault="00A51E78" w:rsidP="00A51E78">
            <w:r w:rsidRPr="00A51E78">
              <w:t>7.275534</w:t>
            </w:r>
          </w:p>
        </w:tc>
        <w:tc>
          <w:tcPr>
            <w:tcW w:w="960" w:type="dxa"/>
            <w:noWrap/>
            <w:hideMark/>
          </w:tcPr>
          <w:p w14:paraId="25CA07A9" w14:textId="77777777" w:rsidR="00A51E78" w:rsidRPr="00A51E78" w:rsidRDefault="00A51E78" w:rsidP="00A51E78">
            <w:r w:rsidRPr="00A51E78">
              <w:t>8.106321</w:t>
            </w:r>
          </w:p>
        </w:tc>
        <w:tc>
          <w:tcPr>
            <w:tcW w:w="960" w:type="dxa"/>
            <w:noWrap/>
            <w:hideMark/>
          </w:tcPr>
          <w:p w14:paraId="5294B7DC" w14:textId="77777777" w:rsidR="00A51E78" w:rsidRPr="00A51E78" w:rsidRDefault="00A51E78" w:rsidP="00A51E78">
            <w:r w:rsidRPr="00A51E78">
              <w:t>9.283047</w:t>
            </w:r>
          </w:p>
        </w:tc>
        <w:tc>
          <w:tcPr>
            <w:tcW w:w="960" w:type="dxa"/>
            <w:noWrap/>
            <w:hideMark/>
          </w:tcPr>
          <w:p w14:paraId="2E5E481E" w14:textId="77777777" w:rsidR="00A51E78" w:rsidRPr="00A51E78" w:rsidRDefault="00A51E78" w:rsidP="00A51E78">
            <w:r w:rsidRPr="00A51E78">
              <w:t>7.52449</w:t>
            </w:r>
          </w:p>
        </w:tc>
        <w:tc>
          <w:tcPr>
            <w:tcW w:w="960" w:type="dxa"/>
            <w:noWrap/>
            <w:hideMark/>
          </w:tcPr>
          <w:p w14:paraId="72016E87" w14:textId="77777777" w:rsidR="00A51E78" w:rsidRPr="00A51E78" w:rsidRDefault="00A51E78" w:rsidP="00A51E78">
            <w:r w:rsidRPr="00A51E78">
              <w:t>6.798439</w:t>
            </w:r>
          </w:p>
        </w:tc>
      </w:tr>
      <w:tr w:rsidR="00A51E78" w:rsidRPr="00A51E78" w14:paraId="4C6EDA81" w14:textId="77777777" w:rsidTr="00A51E78">
        <w:trPr>
          <w:trHeight w:val="300"/>
        </w:trPr>
        <w:tc>
          <w:tcPr>
            <w:tcW w:w="960" w:type="dxa"/>
            <w:noWrap/>
            <w:hideMark/>
          </w:tcPr>
          <w:p w14:paraId="063AA6EA" w14:textId="77777777" w:rsidR="00A51E78" w:rsidRPr="00A51E78" w:rsidRDefault="00A51E78" w:rsidP="00A51E78">
            <w:r w:rsidRPr="00A51E78">
              <w:t>5.250506</w:t>
            </w:r>
          </w:p>
        </w:tc>
        <w:tc>
          <w:tcPr>
            <w:tcW w:w="960" w:type="dxa"/>
            <w:noWrap/>
            <w:hideMark/>
          </w:tcPr>
          <w:p w14:paraId="132225E5" w14:textId="77777777" w:rsidR="00A51E78" w:rsidRPr="00A51E78" w:rsidRDefault="00A51E78" w:rsidP="00A51E78">
            <w:r w:rsidRPr="00A51E78">
              <w:t>7.454568</w:t>
            </w:r>
          </w:p>
        </w:tc>
        <w:tc>
          <w:tcPr>
            <w:tcW w:w="960" w:type="dxa"/>
            <w:noWrap/>
            <w:hideMark/>
          </w:tcPr>
          <w:p w14:paraId="20146F3A" w14:textId="77777777" w:rsidR="00A51E78" w:rsidRPr="00A51E78" w:rsidRDefault="00A51E78" w:rsidP="00A51E78">
            <w:r w:rsidRPr="00A51E78">
              <w:t>6.625137</w:t>
            </w:r>
          </w:p>
        </w:tc>
        <w:tc>
          <w:tcPr>
            <w:tcW w:w="960" w:type="dxa"/>
            <w:noWrap/>
            <w:hideMark/>
          </w:tcPr>
          <w:p w14:paraId="4AFBBDEA" w14:textId="77777777" w:rsidR="00A51E78" w:rsidRPr="00A51E78" w:rsidRDefault="00A51E78" w:rsidP="00A51E78">
            <w:r w:rsidRPr="00A51E78">
              <w:t>6.903288</w:t>
            </w:r>
          </w:p>
        </w:tc>
        <w:tc>
          <w:tcPr>
            <w:tcW w:w="960" w:type="dxa"/>
            <w:noWrap/>
            <w:hideMark/>
          </w:tcPr>
          <w:p w14:paraId="36B19C8A" w14:textId="77777777" w:rsidR="00A51E78" w:rsidRPr="00A51E78" w:rsidRDefault="00A51E78" w:rsidP="00A51E78">
            <w:r w:rsidRPr="00A51E78">
              <w:t>2.65372</w:t>
            </w:r>
          </w:p>
        </w:tc>
        <w:tc>
          <w:tcPr>
            <w:tcW w:w="960" w:type="dxa"/>
            <w:noWrap/>
            <w:hideMark/>
          </w:tcPr>
          <w:p w14:paraId="56CF2E80" w14:textId="77777777" w:rsidR="00A51E78" w:rsidRPr="00A51E78" w:rsidRDefault="00A51E78" w:rsidP="00A51E78">
            <w:r w:rsidRPr="00A51E78">
              <w:t>6.246209</w:t>
            </w:r>
          </w:p>
        </w:tc>
        <w:tc>
          <w:tcPr>
            <w:tcW w:w="960" w:type="dxa"/>
            <w:noWrap/>
            <w:hideMark/>
          </w:tcPr>
          <w:p w14:paraId="6537D291" w14:textId="77777777" w:rsidR="00A51E78" w:rsidRPr="00A51E78" w:rsidRDefault="00A51E78" w:rsidP="00A51E78">
            <w:r w:rsidRPr="00A51E78">
              <w:t>5.79938</w:t>
            </w:r>
          </w:p>
        </w:tc>
        <w:tc>
          <w:tcPr>
            <w:tcW w:w="960" w:type="dxa"/>
            <w:noWrap/>
            <w:hideMark/>
          </w:tcPr>
          <w:p w14:paraId="2995FE5C" w14:textId="77777777" w:rsidR="00A51E78" w:rsidRPr="00A51E78" w:rsidRDefault="00A51E78" w:rsidP="00A51E78">
            <w:r w:rsidRPr="00A51E78">
              <w:t>4.815904</w:t>
            </w:r>
          </w:p>
        </w:tc>
        <w:tc>
          <w:tcPr>
            <w:tcW w:w="960" w:type="dxa"/>
            <w:noWrap/>
            <w:hideMark/>
          </w:tcPr>
          <w:p w14:paraId="7A4BE8A9" w14:textId="77777777" w:rsidR="00A51E78" w:rsidRPr="00A51E78" w:rsidRDefault="00A51E78" w:rsidP="00A51E78">
            <w:r w:rsidRPr="00A51E78">
              <w:t>7.682766</w:t>
            </w:r>
          </w:p>
        </w:tc>
        <w:tc>
          <w:tcPr>
            <w:tcW w:w="960" w:type="dxa"/>
            <w:noWrap/>
            <w:hideMark/>
          </w:tcPr>
          <w:p w14:paraId="4D29820C" w14:textId="77777777" w:rsidR="00A51E78" w:rsidRPr="00A51E78" w:rsidRDefault="00A51E78" w:rsidP="00A51E78">
            <w:r w:rsidRPr="00A51E78">
              <w:t>7.521964</w:t>
            </w:r>
          </w:p>
        </w:tc>
      </w:tr>
      <w:tr w:rsidR="00A51E78" w:rsidRPr="00A51E78" w14:paraId="7BD66F59" w14:textId="77777777" w:rsidTr="00A51E78">
        <w:trPr>
          <w:trHeight w:val="300"/>
        </w:trPr>
        <w:tc>
          <w:tcPr>
            <w:tcW w:w="960" w:type="dxa"/>
            <w:noWrap/>
            <w:hideMark/>
          </w:tcPr>
          <w:p w14:paraId="53C16007" w14:textId="77777777" w:rsidR="00A51E78" w:rsidRPr="00A51E78" w:rsidRDefault="00A51E78" w:rsidP="00A51E78">
            <w:r w:rsidRPr="00A51E78">
              <w:t>7.328059</w:t>
            </w:r>
          </w:p>
        </w:tc>
        <w:tc>
          <w:tcPr>
            <w:tcW w:w="960" w:type="dxa"/>
            <w:noWrap/>
            <w:hideMark/>
          </w:tcPr>
          <w:p w14:paraId="3C8DCC3A" w14:textId="77777777" w:rsidR="00A51E78" w:rsidRPr="00A51E78" w:rsidRDefault="00A51E78" w:rsidP="00A51E78">
            <w:r w:rsidRPr="00A51E78">
              <w:t>6.722762</w:t>
            </w:r>
          </w:p>
        </w:tc>
        <w:tc>
          <w:tcPr>
            <w:tcW w:w="960" w:type="dxa"/>
            <w:noWrap/>
            <w:hideMark/>
          </w:tcPr>
          <w:p w14:paraId="26E0A530" w14:textId="77777777" w:rsidR="00A51E78" w:rsidRPr="00A51E78" w:rsidRDefault="00A51E78" w:rsidP="00A51E78">
            <w:r w:rsidRPr="00A51E78">
              <w:t>8.119924</w:t>
            </w:r>
          </w:p>
        </w:tc>
        <w:tc>
          <w:tcPr>
            <w:tcW w:w="960" w:type="dxa"/>
            <w:noWrap/>
            <w:hideMark/>
          </w:tcPr>
          <w:p w14:paraId="132DED4B" w14:textId="77777777" w:rsidR="00A51E78" w:rsidRPr="00A51E78" w:rsidRDefault="00A51E78" w:rsidP="00A51E78">
            <w:r w:rsidRPr="00A51E78">
              <w:t>7.397246</w:t>
            </w:r>
          </w:p>
        </w:tc>
        <w:tc>
          <w:tcPr>
            <w:tcW w:w="960" w:type="dxa"/>
            <w:noWrap/>
            <w:hideMark/>
          </w:tcPr>
          <w:p w14:paraId="63F51B54" w14:textId="77777777" w:rsidR="00A51E78" w:rsidRPr="00A51E78" w:rsidRDefault="00A51E78" w:rsidP="00A51E78">
            <w:r w:rsidRPr="00A51E78">
              <w:t>7.76316</w:t>
            </w:r>
          </w:p>
        </w:tc>
        <w:tc>
          <w:tcPr>
            <w:tcW w:w="960" w:type="dxa"/>
            <w:noWrap/>
            <w:hideMark/>
          </w:tcPr>
          <w:p w14:paraId="4D26517D" w14:textId="77777777" w:rsidR="00A51E78" w:rsidRPr="00A51E78" w:rsidRDefault="00A51E78" w:rsidP="00A51E78">
            <w:r w:rsidRPr="00A51E78">
              <w:t>6.217737</w:t>
            </w:r>
          </w:p>
        </w:tc>
        <w:tc>
          <w:tcPr>
            <w:tcW w:w="960" w:type="dxa"/>
            <w:noWrap/>
            <w:hideMark/>
          </w:tcPr>
          <w:p w14:paraId="5210F86F" w14:textId="77777777" w:rsidR="00A51E78" w:rsidRPr="00A51E78" w:rsidRDefault="00A51E78" w:rsidP="00A51E78">
            <w:r w:rsidRPr="00A51E78">
              <w:t>6.738865</w:t>
            </w:r>
          </w:p>
        </w:tc>
        <w:tc>
          <w:tcPr>
            <w:tcW w:w="960" w:type="dxa"/>
            <w:noWrap/>
            <w:hideMark/>
          </w:tcPr>
          <w:p w14:paraId="701793DC" w14:textId="77777777" w:rsidR="00A51E78" w:rsidRPr="00A51E78" w:rsidRDefault="00A51E78" w:rsidP="00A51E78">
            <w:r w:rsidRPr="00A51E78">
              <w:t>5.758865</w:t>
            </w:r>
          </w:p>
        </w:tc>
        <w:tc>
          <w:tcPr>
            <w:tcW w:w="960" w:type="dxa"/>
            <w:noWrap/>
            <w:hideMark/>
          </w:tcPr>
          <w:p w14:paraId="53906172" w14:textId="77777777" w:rsidR="00A51E78" w:rsidRPr="00A51E78" w:rsidRDefault="00A51E78" w:rsidP="00A51E78">
            <w:r w:rsidRPr="00A51E78">
              <w:t>6.696798</w:t>
            </w:r>
          </w:p>
        </w:tc>
        <w:tc>
          <w:tcPr>
            <w:tcW w:w="960" w:type="dxa"/>
            <w:noWrap/>
            <w:hideMark/>
          </w:tcPr>
          <w:p w14:paraId="64F73C70" w14:textId="77777777" w:rsidR="00A51E78" w:rsidRPr="00A51E78" w:rsidRDefault="00A51E78" w:rsidP="00A51E78">
            <w:r w:rsidRPr="00A51E78">
              <w:t>2.704068</w:t>
            </w:r>
          </w:p>
        </w:tc>
      </w:tr>
      <w:tr w:rsidR="00A51E78" w:rsidRPr="00A51E78" w14:paraId="15676CE7" w14:textId="77777777" w:rsidTr="00A51E78">
        <w:trPr>
          <w:trHeight w:val="300"/>
        </w:trPr>
        <w:tc>
          <w:tcPr>
            <w:tcW w:w="960" w:type="dxa"/>
            <w:noWrap/>
            <w:hideMark/>
          </w:tcPr>
          <w:p w14:paraId="6C7AA14A" w14:textId="77777777" w:rsidR="00A51E78" w:rsidRPr="00A51E78" w:rsidRDefault="00A51E78" w:rsidP="00A51E78">
            <w:r w:rsidRPr="00A51E78">
              <w:t>5.587934</w:t>
            </w:r>
          </w:p>
        </w:tc>
        <w:tc>
          <w:tcPr>
            <w:tcW w:w="960" w:type="dxa"/>
            <w:noWrap/>
            <w:hideMark/>
          </w:tcPr>
          <w:p w14:paraId="378A8CBE" w14:textId="77777777" w:rsidR="00A51E78" w:rsidRPr="00A51E78" w:rsidRDefault="00A51E78" w:rsidP="00A51E78">
            <w:r w:rsidRPr="00A51E78">
              <w:t>4.317662</w:t>
            </w:r>
          </w:p>
        </w:tc>
        <w:tc>
          <w:tcPr>
            <w:tcW w:w="960" w:type="dxa"/>
            <w:noWrap/>
            <w:hideMark/>
          </w:tcPr>
          <w:p w14:paraId="59462E69" w14:textId="77777777" w:rsidR="00A51E78" w:rsidRPr="00A51E78" w:rsidRDefault="00A51E78" w:rsidP="00A51E78">
            <w:r w:rsidRPr="00A51E78">
              <w:t>7.550931</w:t>
            </w:r>
          </w:p>
        </w:tc>
        <w:tc>
          <w:tcPr>
            <w:tcW w:w="960" w:type="dxa"/>
            <w:noWrap/>
            <w:hideMark/>
          </w:tcPr>
          <w:p w14:paraId="746F66BB" w14:textId="77777777" w:rsidR="00A51E78" w:rsidRPr="00A51E78" w:rsidRDefault="00A51E78" w:rsidP="00A51E78">
            <w:r w:rsidRPr="00A51E78">
              <w:t>8.463739</w:t>
            </w:r>
          </w:p>
        </w:tc>
        <w:tc>
          <w:tcPr>
            <w:tcW w:w="960" w:type="dxa"/>
            <w:noWrap/>
            <w:hideMark/>
          </w:tcPr>
          <w:p w14:paraId="70C5060C" w14:textId="77777777" w:rsidR="00A51E78" w:rsidRPr="00A51E78" w:rsidRDefault="00A51E78" w:rsidP="00A51E78">
            <w:r w:rsidRPr="00A51E78">
              <w:t>3.948021</w:t>
            </w:r>
          </w:p>
        </w:tc>
        <w:tc>
          <w:tcPr>
            <w:tcW w:w="960" w:type="dxa"/>
            <w:noWrap/>
            <w:hideMark/>
          </w:tcPr>
          <w:p w14:paraId="5185ECC6" w14:textId="77777777" w:rsidR="00A51E78" w:rsidRPr="00A51E78" w:rsidRDefault="00A51E78" w:rsidP="00A51E78">
            <w:r w:rsidRPr="00A51E78">
              <w:t>4.565891</w:t>
            </w:r>
          </w:p>
        </w:tc>
        <w:tc>
          <w:tcPr>
            <w:tcW w:w="960" w:type="dxa"/>
            <w:noWrap/>
            <w:hideMark/>
          </w:tcPr>
          <w:p w14:paraId="19D94FDC" w14:textId="77777777" w:rsidR="00A51E78" w:rsidRPr="00A51E78" w:rsidRDefault="00A51E78" w:rsidP="00A51E78">
            <w:r w:rsidRPr="00A51E78">
              <w:t>6.627835</w:t>
            </w:r>
          </w:p>
        </w:tc>
        <w:tc>
          <w:tcPr>
            <w:tcW w:w="960" w:type="dxa"/>
            <w:noWrap/>
            <w:hideMark/>
          </w:tcPr>
          <w:p w14:paraId="40D95BED" w14:textId="77777777" w:rsidR="00A51E78" w:rsidRPr="00A51E78" w:rsidRDefault="00A51E78" w:rsidP="00A51E78">
            <w:r w:rsidRPr="00A51E78">
              <w:t>8.625179</w:t>
            </w:r>
          </w:p>
        </w:tc>
        <w:tc>
          <w:tcPr>
            <w:tcW w:w="960" w:type="dxa"/>
            <w:noWrap/>
            <w:hideMark/>
          </w:tcPr>
          <w:p w14:paraId="6DA864FE" w14:textId="77777777" w:rsidR="00A51E78" w:rsidRPr="00A51E78" w:rsidRDefault="00A51E78" w:rsidP="00A51E78">
            <w:r w:rsidRPr="00A51E78">
              <w:t>7.574794</w:t>
            </w:r>
          </w:p>
        </w:tc>
        <w:tc>
          <w:tcPr>
            <w:tcW w:w="960" w:type="dxa"/>
            <w:noWrap/>
            <w:hideMark/>
          </w:tcPr>
          <w:p w14:paraId="70375291" w14:textId="77777777" w:rsidR="00A51E78" w:rsidRPr="00A51E78" w:rsidRDefault="00A51E78" w:rsidP="00A51E78">
            <w:r w:rsidRPr="00A51E78">
              <w:t>7.436004</w:t>
            </w:r>
          </w:p>
        </w:tc>
      </w:tr>
      <w:tr w:rsidR="00A51E78" w:rsidRPr="00A51E78" w14:paraId="54007C7D" w14:textId="77777777" w:rsidTr="00A51E78">
        <w:trPr>
          <w:trHeight w:val="300"/>
        </w:trPr>
        <w:tc>
          <w:tcPr>
            <w:tcW w:w="960" w:type="dxa"/>
            <w:noWrap/>
            <w:hideMark/>
          </w:tcPr>
          <w:p w14:paraId="3BC9A6DF" w14:textId="77777777" w:rsidR="00A51E78" w:rsidRPr="00A51E78" w:rsidRDefault="00A51E78" w:rsidP="00A51E78">
            <w:pPr>
              <w:rPr>
                <w:b/>
                <w:bCs/>
              </w:rPr>
            </w:pPr>
            <w:r w:rsidRPr="00A51E78">
              <w:rPr>
                <w:b/>
                <w:bCs/>
              </w:rPr>
              <w:t>5.403305</w:t>
            </w:r>
          </w:p>
        </w:tc>
        <w:tc>
          <w:tcPr>
            <w:tcW w:w="960" w:type="dxa"/>
            <w:noWrap/>
            <w:hideMark/>
          </w:tcPr>
          <w:p w14:paraId="42138165" w14:textId="77777777" w:rsidR="00A51E78" w:rsidRPr="00A51E78" w:rsidRDefault="00A51E78" w:rsidP="00A51E78">
            <w:pPr>
              <w:rPr>
                <w:b/>
                <w:bCs/>
              </w:rPr>
            </w:pPr>
            <w:r w:rsidRPr="00A51E78">
              <w:rPr>
                <w:b/>
                <w:bCs/>
              </w:rPr>
              <w:t>7.018317</w:t>
            </w:r>
          </w:p>
        </w:tc>
        <w:tc>
          <w:tcPr>
            <w:tcW w:w="960" w:type="dxa"/>
            <w:noWrap/>
            <w:hideMark/>
          </w:tcPr>
          <w:p w14:paraId="0157C501" w14:textId="77777777" w:rsidR="00A51E78" w:rsidRPr="00A51E78" w:rsidRDefault="00A51E78" w:rsidP="00A51E78">
            <w:pPr>
              <w:rPr>
                <w:b/>
                <w:bCs/>
              </w:rPr>
            </w:pPr>
            <w:r w:rsidRPr="00A51E78">
              <w:rPr>
                <w:b/>
                <w:bCs/>
              </w:rPr>
              <w:t>6.205763</w:t>
            </w:r>
          </w:p>
        </w:tc>
        <w:tc>
          <w:tcPr>
            <w:tcW w:w="960" w:type="dxa"/>
            <w:noWrap/>
            <w:hideMark/>
          </w:tcPr>
          <w:p w14:paraId="1F2D6B84" w14:textId="77777777" w:rsidR="00A51E78" w:rsidRPr="00A51E78" w:rsidRDefault="00A51E78" w:rsidP="00A51E78">
            <w:pPr>
              <w:rPr>
                <w:b/>
                <w:bCs/>
              </w:rPr>
            </w:pPr>
            <w:r w:rsidRPr="00A51E78">
              <w:rPr>
                <w:b/>
                <w:bCs/>
              </w:rPr>
              <w:t>6.895872</w:t>
            </w:r>
          </w:p>
        </w:tc>
        <w:tc>
          <w:tcPr>
            <w:tcW w:w="960" w:type="dxa"/>
            <w:noWrap/>
            <w:hideMark/>
          </w:tcPr>
          <w:p w14:paraId="2C826A9E" w14:textId="77777777" w:rsidR="00A51E78" w:rsidRPr="00A51E78" w:rsidRDefault="00A51E78" w:rsidP="00A51E78">
            <w:pPr>
              <w:rPr>
                <w:b/>
                <w:bCs/>
              </w:rPr>
            </w:pPr>
            <w:r w:rsidRPr="00A51E78">
              <w:rPr>
                <w:b/>
                <w:bCs/>
              </w:rPr>
              <w:t>6.115042</w:t>
            </w:r>
          </w:p>
        </w:tc>
        <w:tc>
          <w:tcPr>
            <w:tcW w:w="960" w:type="dxa"/>
            <w:noWrap/>
            <w:hideMark/>
          </w:tcPr>
          <w:p w14:paraId="2240EF34" w14:textId="77777777" w:rsidR="00A51E78" w:rsidRPr="00A51E78" w:rsidRDefault="00A51E78" w:rsidP="00A51E78">
            <w:pPr>
              <w:rPr>
                <w:b/>
                <w:bCs/>
              </w:rPr>
            </w:pPr>
            <w:r w:rsidRPr="00A51E78">
              <w:rPr>
                <w:b/>
                <w:bCs/>
              </w:rPr>
              <w:t>6.84084</w:t>
            </w:r>
          </w:p>
        </w:tc>
        <w:tc>
          <w:tcPr>
            <w:tcW w:w="960" w:type="dxa"/>
            <w:noWrap/>
            <w:hideMark/>
          </w:tcPr>
          <w:p w14:paraId="302557C6" w14:textId="77777777" w:rsidR="00A51E78" w:rsidRPr="00A51E78" w:rsidRDefault="00A51E78" w:rsidP="00A51E78">
            <w:pPr>
              <w:rPr>
                <w:b/>
                <w:bCs/>
              </w:rPr>
            </w:pPr>
            <w:r w:rsidRPr="00A51E78">
              <w:rPr>
                <w:b/>
                <w:bCs/>
              </w:rPr>
              <w:t>6.884578</w:t>
            </w:r>
          </w:p>
        </w:tc>
        <w:tc>
          <w:tcPr>
            <w:tcW w:w="960" w:type="dxa"/>
            <w:noWrap/>
            <w:hideMark/>
          </w:tcPr>
          <w:p w14:paraId="23A519C4" w14:textId="77777777" w:rsidR="00A51E78" w:rsidRPr="00A51E78" w:rsidRDefault="00A51E78" w:rsidP="00A51E78">
            <w:pPr>
              <w:rPr>
                <w:b/>
                <w:bCs/>
              </w:rPr>
            </w:pPr>
            <w:r w:rsidRPr="00A51E78">
              <w:rPr>
                <w:b/>
                <w:bCs/>
              </w:rPr>
              <w:t>7.203253</w:t>
            </w:r>
          </w:p>
        </w:tc>
        <w:tc>
          <w:tcPr>
            <w:tcW w:w="960" w:type="dxa"/>
            <w:noWrap/>
            <w:hideMark/>
          </w:tcPr>
          <w:p w14:paraId="0FDA3355" w14:textId="77777777" w:rsidR="00A51E78" w:rsidRPr="00A51E78" w:rsidRDefault="00A51E78" w:rsidP="00A51E78">
            <w:pPr>
              <w:rPr>
                <w:b/>
                <w:bCs/>
              </w:rPr>
            </w:pPr>
            <w:r w:rsidRPr="00A51E78">
              <w:rPr>
                <w:b/>
                <w:bCs/>
              </w:rPr>
              <w:t>8.576064</w:t>
            </w:r>
          </w:p>
        </w:tc>
        <w:tc>
          <w:tcPr>
            <w:tcW w:w="960" w:type="dxa"/>
            <w:noWrap/>
            <w:hideMark/>
          </w:tcPr>
          <w:p w14:paraId="40F00BC6" w14:textId="77777777" w:rsidR="00A51E78" w:rsidRPr="00A51E78" w:rsidRDefault="00A51E78" w:rsidP="00A51E78">
            <w:pPr>
              <w:rPr>
                <w:b/>
                <w:bCs/>
              </w:rPr>
            </w:pPr>
            <w:r w:rsidRPr="00A51E78">
              <w:rPr>
                <w:b/>
                <w:bCs/>
              </w:rPr>
              <w:t>5.832056</w:t>
            </w:r>
          </w:p>
        </w:tc>
      </w:tr>
    </w:tbl>
    <w:p w14:paraId="7B5D2487" w14:textId="09C9B5FC" w:rsidR="00A51E78" w:rsidRDefault="00A51E78" w:rsidP="00DD05AD"/>
    <w:p w14:paraId="1A574C8E" w14:textId="7E9BF13C" w:rsidR="00A51E78" w:rsidRDefault="00A51E78" w:rsidP="00DD05AD">
      <w:r>
        <w:t>4</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3B42D7FD" w14:textId="77777777" w:rsidTr="00A51E78">
        <w:trPr>
          <w:trHeight w:val="300"/>
        </w:trPr>
        <w:tc>
          <w:tcPr>
            <w:tcW w:w="960" w:type="dxa"/>
            <w:noWrap/>
            <w:hideMark/>
          </w:tcPr>
          <w:p w14:paraId="3AB377A6" w14:textId="77777777" w:rsidR="00A51E78" w:rsidRPr="00A51E78" w:rsidRDefault="00A51E78" w:rsidP="00A51E78">
            <w:r w:rsidRPr="00A51E78">
              <w:t>Tx01</w:t>
            </w:r>
          </w:p>
        </w:tc>
        <w:tc>
          <w:tcPr>
            <w:tcW w:w="960" w:type="dxa"/>
            <w:noWrap/>
            <w:hideMark/>
          </w:tcPr>
          <w:p w14:paraId="1201E6B0" w14:textId="77777777" w:rsidR="00A51E78" w:rsidRPr="00A51E78" w:rsidRDefault="00A51E78" w:rsidP="00A51E78">
            <w:r w:rsidRPr="00A51E78">
              <w:t>Tx02</w:t>
            </w:r>
          </w:p>
        </w:tc>
        <w:tc>
          <w:tcPr>
            <w:tcW w:w="960" w:type="dxa"/>
            <w:noWrap/>
            <w:hideMark/>
          </w:tcPr>
          <w:p w14:paraId="6DFB9712" w14:textId="77777777" w:rsidR="00A51E78" w:rsidRPr="00A51E78" w:rsidRDefault="00A51E78" w:rsidP="00A51E78">
            <w:r w:rsidRPr="00A51E78">
              <w:t>Tx03</w:t>
            </w:r>
          </w:p>
        </w:tc>
        <w:tc>
          <w:tcPr>
            <w:tcW w:w="960" w:type="dxa"/>
            <w:noWrap/>
            <w:hideMark/>
          </w:tcPr>
          <w:p w14:paraId="67DF8306" w14:textId="77777777" w:rsidR="00A51E78" w:rsidRPr="00A51E78" w:rsidRDefault="00A51E78" w:rsidP="00A51E78">
            <w:r w:rsidRPr="00A51E78">
              <w:t>Tx04</w:t>
            </w:r>
          </w:p>
        </w:tc>
        <w:tc>
          <w:tcPr>
            <w:tcW w:w="960" w:type="dxa"/>
            <w:noWrap/>
            <w:hideMark/>
          </w:tcPr>
          <w:p w14:paraId="04B27631" w14:textId="77777777" w:rsidR="00A51E78" w:rsidRPr="00A51E78" w:rsidRDefault="00A51E78" w:rsidP="00A51E78">
            <w:r w:rsidRPr="00A51E78">
              <w:t>Tx05</w:t>
            </w:r>
          </w:p>
        </w:tc>
        <w:tc>
          <w:tcPr>
            <w:tcW w:w="960" w:type="dxa"/>
            <w:noWrap/>
            <w:hideMark/>
          </w:tcPr>
          <w:p w14:paraId="4D6CF6B0" w14:textId="77777777" w:rsidR="00A51E78" w:rsidRPr="00A51E78" w:rsidRDefault="00A51E78" w:rsidP="00A51E78">
            <w:r w:rsidRPr="00A51E78">
              <w:t>Tx06</w:t>
            </w:r>
          </w:p>
        </w:tc>
        <w:tc>
          <w:tcPr>
            <w:tcW w:w="960" w:type="dxa"/>
            <w:noWrap/>
            <w:hideMark/>
          </w:tcPr>
          <w:p w14:paraId="6840A350" w14:textId="77777777" w:rsidR="00A51E78" w:rsidRPr="00A51E78" w:rsidRDefault="00A51E78" w:rsidP="00A51E78">
            <w:r w:rsidRPr="00A51E78">
              <w:t>Tx07</w:t>
            </w:r>
          </w:p>
        </w:tc>
        <w:tc>
          <w:tcPr>
            <w:tcW w:w="960" w:type="dxa"/>
            <w:noWrap/>
            <w:hideMark/>
          </w:tcPr>
          <w:p w14:paraId="12C62B0D" w14:textId="77777777" w:rsidR="00A51E78" w:rsidRPr="00A51E78" w:rsidRDefault="00A51E78" w:rsidP="00A51E78">
            <w:r w:rsidRPr="00A51E78">
              <w:t>Tx08</w:t>
            </w:r>
          </w:p>
        </w:tc>
        <w:tc>
          <w:tcPr>
            <w:tcW w:w="960" w:type="dxa"/>
            <w:noWrap/>
            <w:hideMark/>
          </w:tcPr>
          <w:p w14:paraId="576E5648" w14:textId="77777777" w:rsidR="00A51E78" w:rsidRPr="00A51E78" w:rsidRDefault="00A51E78" w:rsidP="00A51E78">
            <w:r w:rsidRPr="00A51E78">
              <w:t>Tx09</w:t>
            </w:r>
          </w:p>
        </w:tc>
        <w:tc>
          <w:tcPr>
            <w:tcW w:w="960" w:type="dxa"/>
            <w:noWrap/>
            <w:hideMark/>
          </w:tcPr>
          <w:p w14:paraId="3EF0E9B7" w14:textId="77777777" w:rsidR="00A51E78" w:rsidRPr="00A51E78" w:rsidRDefault="00A51E78" w:rsidP="00A51E78">
            <w:r w:rsidRPr="00A51E78">
              <w:t>Tx10</w:t>
            </w:r>
          </w:p>
        </w:tc>
      </w:tr>
      <w:tr w:rsidR="00A51E78" w:rsidRPr="00A51E78" w14:paraId="1012D0A6" w14:textId="77777777" w:rsidTr="00A51E78">
        <w:trPr>
          <w:trHeight w:val="300"/>
        </w:trPr>
        <w:tc>
          <w:tcPr>
            <w:tcW w:w="960" w:type="dxa"/>
            <w:noWrap/>
            <w:hideMark/>
          </w:tcPr>
          <w:p w14:paraId="0E64DBD5" w14:textId="77777777" w:rsidR="00A51E78" w:rsidRPr="00A51E78" w:rsidRDefault="00A51E78" w:rsidP="00A51E78">
            <w:r w:rsidRPr="00A51E78">
              <w:t>5.822906</w:t>
            </w:r>
          </w:p>
        </w:tc>
        <w:tc>
          <w:tcPr>
            <w:tcW w:w="960" w:type="dxa"/>
            <w:noWrap/>
            <w:hideMark/>
          </w:tcPr>
          <w:p w14:paraId="4E522277" w14:textId="77777777" w:rsidR="00A51E78" w:rsidRPr="00A51E78" w:rsidRDefault="00A51E78" w:rsidP="00A51E78">
            <w:r w:rsidRPr="00A51E78">
              <w:t>8.017848</w:t>
            </w:r>
          </w:p>
        </w:tc>
        <w:tc>
          <w:tcPr>
            <w:tcW w:w="960" w:type="dxa"/>
            <w:noWrap/>
            <w:hideMark/>
          </w:tcPr>
          <w:p w14:paraId="40010FE3" w14:textId="77777777" w:rsidR="00A51E78" w:rsidRPr="00A51E78" w:rsidRDefault="00A51E78" w:rsidP="00A51E78">
            <w:r w:rsidRPr="00A51E78">
              <w:t>5.248173</w:t>
            </w:r>
          </w:p>
        </w:tc>
        <w:tc>
          <w:tcPr>
            <w:tcW w:w="960" w:type="dxa"/>
            <w:noWrap/>
            <w:hideMark/>
          </w:tcPr>
          <w:p w14:paraId="03CB5D72" w14:textId="77777777" w:rsidR="00A51E78" w:rsidRPr="00A51E78" w:rsidRDefault="00A51E78" w:rsidP="00A51E78">
            <w:r w:rsidRPr="00A51E78">
              <w:t>8.292215</w:t>
            </w:r>
          </w:p>
        </w:tc>
        <w:tc>
          <w:tcPr>
            <w:tcW w:w="960" w:type="dxa"/>
            <w:noWrap/>
            <w:hideMark/>
          </w:tcPr>
          <w:p w14:paraId="2BCC9A0F" w14:textId="77777777" w:rsidR="00A51E78" w:rsidRPr="00A51E78" w:rsidRDefault="00A51E78" w:rsidP="00A51E78">
            <w:r w:rsidRPr="00A51E78">
              <w:t>8.599189</w:t>
            </w:r>
          </w:p>
        </w:tc>
        <w:tc>
          <w:tcPr>
            <w:tcW w:w="960" w:type="dxa"/>
            <w:noWrap/>
            <w:hideMark/>
          </w:tcPr>
          <w:p w14:paraId="633EFB67" w14:textId="77777777" w:rsidR="00A51E78" w:rsidRPr="00A51E78" w:rsidRDefault="00A51E78" w:rsidP="00A51E78">
            <w:r w:rsidRPr="00A51E78">
              <w:t>6.616286</w:t>
            </w:r>
          </w:p>
        </w:tc>
        <w:tc>
          <w:tcPr>
            <w:tcW w:w="960" w:type="dxa"/>
            <w:noWrap/>
            <w:hideMark/>
          </w:tcPr>
          <w:p w14:paraId="023F82FA" w14:textId="77777777" w:rsidR="00A51E78" w:rsidRPr="00A51E78" w:rsidRDefault="00A51E78" w:rsidP="00A51E78">
            <w:r w:rsidRPr="00A51E78">
              <w:t>9.727232</w:t>
            </w:r>
          </w:p>
        </w:tc>
        <w:tc>
          <w:tcPr>
            <w:tcW w:w="960" w:type="dxa"/>
            <w:noWrap/>
            <w:hideMark/>
          </w:tcPr>
          <w:p w14:paraId="59905B27" w14:textId="77777777" w:rsidR="00A51E78" w:rsidRPr="00A51E78" w:rsidRDefault="00A51E78" w:rsidP="00A51E78">
            <w:r w:rsidRPr="00A51E78">
              <w:t>7.904948</w:t>
            </w:r>
          </w:p>
        </w:tc>
        <w:tc>
          <w:tcPr>
            <w:tcW w:w="960" w:type="dxa"/>
            <w:noWrap/>
            <w:hideMark/>
          </w:tcPr>
          <w:p w14:paraId="1205D910" w14:textId="77777777" w:rsidR="00A51E78" w:rsidRPr="00A51E78" w:rsidRDefault="00A51E78" w:rsidP="00A51E78">
            <w:r w:rsidRPr="00A51E78">
              <w:t>54.78347</w:t>
            </w:r>
          </w:p>
        </w:tc>
        <w:tc>
          <w:tcPr>
            <w:tcW w:w="960" w:type="dxa"/>
            <w:noWrap/>
            <w:hideMark/>
          </w:tcPr>
          <w:p w14:paraId="056508E4" w14:textId="77777777" w:rsidR="00A51E78" w:rsidRPr="00A51E78" w:rsidRDefault="00A51E78" w:rsidP="00A51E78">
            <w:r w:rsidRPr="00A51E78">
              <w:t>4.863864</w:t>
            </w:r>
          </w:p>
        </w:tc>
      </w:tr>
      <w:tr w:rsidR="00A51E78" w:rsidRPr="00A51E78" w14:paraId="1030BC69" w14:textId="77777777" w:rsidTr="00A51E78">
        <w:trPr>
          <w:trHeight w:val="300"/>
        </w:trPr>
        <w:tc>
          <w:tcPr>
            <w:tcW w:w="960" w:type="dxa"/>
            <w:noWrap/>
            <w:hideMark/>
          </w:tcPr>
          <w:p w14:paraId="3CDB1E29" w14:textId="77777777" w:rsidR="00A51E78" w:rsidRPr="00A51E78" w:rsidRDefault="00A51E78" w:rsidP="00A51E78">
            <w:r w:rsidRPr="00A51E78">
              <w:t>5.457295</w:t>
            </w:r>
          </w:p>
        </w:tc>
        <w:tc>
          <w:tcPr>
            <w:tcW w:w="960" w:type="dxa"/>
            <w:noWrap/>
            <w:hideMark/>
          </w:tcPr>
          <w:p w14:paraId="3D20EB07" w14:textId="77777777" w:rsidR="00A51E78" w:rsidRPr="00A51E78" w:rsidRDefault="00A51E78" w:rsidP="00A51E78">
            <w:r w:rsidRPr="00A51E78">
              <w:t>8.287573</w:t>
            </w:r>
          </w:p>
        </w:tc>
        <w:tc>
          <w:tcPr>
            <w:tcW w:w="960" w:type="dxa"/>
            <w:noWrap/>
            <w:hideMark/>
          </w:tcPr>
          <w:p w14:paraId="32E5471B" w14:textId="77777777" w:rsidR="00A51E78" w:rsidRPr="00A51E78" w:rsidRDefault="00A51E78" w:rsidP="00A51E78">
            <w:r w:rsidRPr="00A51E78">
              <w:t>6.890059</w:t>
            </w:r>
          </w:p>
        </w:tc>
        <w:tc>
          <w:tcPr>
            <w:tcW w:w="960" w:type="dxa"/>
            <w:noWrap/>
            <w:hideMark/>
          </w:tcPr>
          <w:p w14:paraId="20E5AF4D" w14:textId="77777777" w:rsidR="00A51E78" w:rsidRPr="00A51E78" w:rsidRDefault="00A51E78" w:rsidP="00A51E78">
            <w:r w:rsidRPr="00A51E78">
              <w:t>3.286249</w:t>
            </w:r>
          </w:p>
        </w:tc>
        <w:tc>
          <w:tcPr>
            <w:tcW w:w="960" w:type="dxa"/>
            <w:noWrap/>
            <w:hideMark/>
          </w:tcPr>
          <w:p w14:paraId="2682E44E" w14:textId="77777777" w:rsidR="00A51E78" w:rsidRPr="00A51E78" w:rsidRDefault="00A51E78" w:rsidP="00A51E78">
            <w:r w:rsidRPr="00A51E78">
              <w:t>5.838061</w:t>
            </w:r>
          </w:p>
        </w:tc>
        <w:tc>
          <w:tcPr>
            <w:tcW w:w="960" w:type="dxa"/>
            <w:noWrap/>
            <w:hideMark/>
          </w:tcPr>
          <w:p w14:paraId="067D5B2F" w14:textId="77777777" w:rsidR="00A51E78" w:rsidRPr="00A51E78" w:rsidRDefault="00A51E78" w:rsidP="00A51E78">
            <w:r w:rsidRPr="00A51E78">
              <w:t>7.876121</w:t>
            </w:r>
          </w:p>
        </w:tc>
        <w:tc>
          <w:tcPr>
            <w:tcW w:w="960" w:type="dxa"/>
            <w:noWrap/>
            <w:hideMark/>
          </w:tcPr>
          <w:p w14:paraId="121FBB32" w14:textId="77777777" w:rsidR="00A51E78" w:rsidRPr="00A51E78" w:rsidRDefault="00A51E78" w:rsidP="00A51E78">
            <w:r w:rsidRPr="00A51E78">
              <w:t>6.945701</w:t>
            </w:r>
          </w:p>
        </w:tc>
        <w:tc>
          <w:tcPr>
            <w:tcW w:w="960" w:type="dxa"/>
            <w:noWrap/>
            <w:hideMark/>
          </w:tcPr>
          <w:p w14:paraId="665D2B94" w14:textId="77777777" w:rsidR="00A51E78" w:rsidRPr="00A51E78" w:rsidRDefault="00A51E78" w:rsidP="00A51E78">
            <w:r w:rsidRPr="00A51E78">
              <w:t>5.506504</w:t>
            </w:r>
          </w:p>
        </w:tc>
        <w:tc>
          <w:tcPr>
            <w:tcW w:w="960" w:type="dxa"/>
            <w:noWrap/>
            <w:hideMark/>
          </w:tcPr>
          <w:p w14:paraId="1F5DB25F" w14:textId="77777777" w:rsidR="00A51E78" w:rsidRPr="00A51E78" w:rsidRDefault="00A51E78" w:rsidP="00A51E78">
            <w:r w:rsidRPr="00A51E78">
              <w:t>5.235159</w:t>
            </w:r>
          </w:p>
        </w:tc>
        <w:tc>
          <w:tcPr>
            <w:tcW w:w="960" w:type="dxa"/>
            <w:noWrap/>
            <w:hideMark/>
          </w:tcPr>
          <w:p w14:paraId="6890A5AD" w14:textId="77777777" w:rsidR="00A51E78" w:rsidRPr="00A51E78" w:rsidRDefault="00A51E78" w:rsidP="00A51E78">
            <w:r w:rsidRPr="00A51E78">
              <w:t>6.883044</w:t>
            </w:r>
          </w:p>
        </w:tc>
      </w:tr>
      <w:tr w:rsidR="00A51E78" w:rsidRPr="00A51E78" w14:paraId="1B9332C7" w14:textId="77777777" w:rsidTr="00A51E78">
        <w:trPr>
          <w:trHeight w:val="300"/>
        </w:trPr>
        <w:tc>
          <w:tcPr>
            <w:tcW w:w="960" w:type="dxa"/>
            <w:noWrap/>
            <w:hideMark/>
          </w:tcPr>
          <w:p w14:paraId="38B8C476" w14:textId="77777777" w:rsidR="00A51E78" w:rsidRPr="00A51E78" w:rsidRDefault="00A51E78" w:rsidP="00A51E78">
            <w:r w:rsidRPr="00A51E78">
              <w:t>4.406671</w:t>
            </w:r>
          </w:p>
        </w:tc>
        <w:tc>
          <w:tcPr>
            <w:tcW w:w="960" w:type="dxa"/>
            <w:noWrap/>
            <w:hideMark/>
          </w:tcPr>
          <w:p w14:paraId="2355C52D" w14:textId="77777777" w:rsidR="00A51E78" w:rsidRPr="00A51E78" w:rsidRDefault="00A51E78" w:rsidP="00A51E78">
            <w:r w:rsidRPr="00A51E78">
              <w:t>7.213728</w:t>
            </w:r>
          </w:p>
        </w:tc>
        <w:tc>
          <w:tcPr>
            <w:tcW w:w="960" w:type="dxa"/>
            <w:noWrap/>
            <w:hideMark/>
          </w:tcPr>
          <w:p w14:paraId="2C7A0ED0" w14:textId="77777777" w:rsidR="00A51E78" w:rsidRPr="00A51E78" w:rsidRDefault="00A51E78" w:rsidP="00A51E78">
            <w:r w:rsidRPr="00A51E78">
              <w:t>6.774234</w:t>
            </w:r>
          </w:p>
        </w:tc>
        <w:tc>
          <w:tcPr>
            <w:tcW w:w="960" w:type="dxa"/>
            <w:noWrap/>
            <w:hideMark/>
          </w:tcPr>
          <w:p w14:paraId="619715A1" w14:textId="77777777" w:rsidR="00A51E78" w:rsidRPr="00A51E78" w:rsidRDefault="00A51E78" w:rsidP="00A51E78">
            <w:r w:rsidRPr="00A51E78">
              <w:t>8.370515</w:t>
            </w:r>
          </w:p>
        </w:tc>
        <w:tc>
          <w:tcPr>
            <w:tcW w:w="960" w:type="dxa"/>
            <w:noWrap/>
            <w:hideMark/>
          </w:tcPr>
          <w:p w14:paraId="7C25BA0B" w14:textId="77777777" w:rsidR="00A51E78" w:rsidRPr="00A51E78" w:rsidRDefault="00A51E78" w:rsidP="00A51E78">
            <w:r w:rsidRPr="00A51E78">
              <w:t>6.560616</w:t>
            </w:r>
          </w:p>
        </w:tc>
        <w:tc>
          <w:tcPr>
            <w:tcW w:w="960" w:type="dxa"/>
            <w:noWrap/>
            <w:hideMark/>
          </w:tcPr>
          <w:p w14:paraId="4E5F422A" w14:textId="77777777" w:rsidR="00A51E78" w:rsidRPr="00A51E78" w:rsidRDefault="00A51E78" w:rsidP="00A51E78">
            <w:r w:rsidRPr="00A51E78">
              <w:t>7.390243</w:t>
            </w:r>
          </w:p>
        </w:tc>
        <w:tc>
          <w:tcPr>
            <w:tcW w:w="960" w:type="dxa"/>
            <w:noWrap/>
            <w:hideMark/>
          </w:tcPr>
          <w:p w14:paraId="377A1D00" w14:textId="77777777" w:rsidR="00A51E78" w:rsidRPr="00A51E78" w:rsidRDefault="00A51E78" w:rsidP="00A51E78">
            <w:r w:rsidRPr="00A51E78">
              <w:t>7.42347</w:t>
            </w:r>
          </w:p>
        </w:tc>
        <w:tc>
          <w:tcPr>
            <w:tcW w:w="960" w:type="dxa"/>
            <w:noWrap/>
            <w:hideMark/>
          </w:tcPr>
          <w:p w14:paraId="62B75760" w14:textId="77777777" w:rsidR="00A51E78" w:rsidRPr="00A51E78" w:rsidRDefault="00A51E78" w:rsidP="00A51E78">
            <w:r w:rsidRPr="00A51E78">
              <w:t>6.755829</w:t>
            </w:r>
          </w:p>
        </w:tc>
        <w:tc>
          <w:tcPr>
            <w:tcW w:w="960" w:type="dxa"/>
            <w:noWrap/>
            <w:hideMark/>
          </w:tcPr>
          <w:p w14:paraId="2E9FD791" w14:textId="77777777" w:rsidR="00A51E78" w:rsidRPr="00A51E78" w:rsidRDefault="00A51E78" w:rsidP="00A51E78">
            <w:r w:rsidRPr="00A51E78">
              <w:t>6.296909</w:t>
            </w:r>
          </w:p>
        </w:tc>
        <w:tc>
          <w:tcPr>
            <w:tcW w:w="960" w:type="dxa"/>
            <w:noWrap/>
            <w:hideMark/>
          </w:tcPr>
          <w:p w14:paraId="451D9969" w14:textId="77777777" w:rsidR="00A51E78" w:rsidRPr="00A51E78" w:rsidRDefault="00A51E78" w:rsidP="00A51E78">
            <w:r w:rsidRPr="00A51E78">
              <w:t>8.256539</w:t>
            </w:r>
          </w:p>
        </w:tc>
      </w:tr>
      <w:tr w:rsidR="00A51E78" w:rsidRPr="00A51E78" w14:paraId="13BD9629" w14:textId="77777777" w:rsidTr="00A51E78">
        <w:trPr>
          <w:trHeight w:val="300"/>
        </w:trPr>
        <w:tc>
          <w:tcPr>
            <w:tcW w:w="960" w:type="dxa"/>
            <w:noWrap/>
            <w:hideMark/>
          </w:tcPr>
          <w:p w14:paraId="790FC9C4" w14:textId="77777777" w:rsidR="00A51E78" w:rsidRPr="00A51E78" w:rsidRDefault="00A51E78" w:rsidP="00A51E78">
            <w:r w:rsidRPr="00A51E78">
              <w:t>4.173291</w:t>
            </w:r>
          </w:p>
        </w:tc>
        <w:tc>
          <w:tcPr>
            <w:tcW w:w="960" w:type="dxa"/>
            <w:noWrap/>
            <w:hideMark/>
          </w:tcPr>
          <w:p w14:paraId="6DBC5D5C" w14:textId="77777777" w:rsidR="00A51E78" w:rsidRPr="00A51E78" w:rsidRDefault="00A51E78" w:rsidP="00A51E78">
            <w:r w:rsidRPr="00A51E78">
              <w:t>7.607869</w:t>
            </w:r>
          </w:p>
        </w:tc>
        <w:tc>
          <w:tcPr>
            <w:tcW w:w="960" w:type="dxa"/>
            <w:noWrap/>
            <w:hideMark/>
          </w:tcPr>
          <w:p w14:paraId="6E5687AF" w14:textId="77777777" w:rsidR="00A51E78" w:rsidRPr="00A51E78" w:rsidRDefault="00A51E78" w:rsidP="00A51E78">
            <w:r w:rsidRPr="00A51E78">
              <w:t>2.301876</w:t>
            </w:r>
          </w:p>
        </w:tc>
        <w:tc>
          <w:tcPr>
            <w:tcW w:w="960" w:type="dxa"/>
            <w:noWrap/>
            <w:hideMark/>
          </w:tcPr>
          <w:p w14:paraId="08A028C2" w14:textId="77777777" w:rsidR="00A51E78" w:rsidRPr="00A51E78" w:rsidRDefault="00A51E78" w:rsidP="00A51E78">
            <w:r w:rsidRPr="00A51E78">
              <w:t>7.186669</w:t>
            </w:r>
          </w:p>
        </w:tc>
        <w:tc>
          <w:tcPr>
            <w:tcW w:w="960" w:type="dxa"/>
            <w:noWrap/>
            <w:hideMark/>
          </w:tcPr>
          <w:p w14:paraId="03484869" w14:textId="77777777" w:rsidR="00A51E78" w:rsidRPr="00A51E78" w:rsidRDefault="00A51E78" w:rsidP="00A51E78">
            <w:r w:rsidRPr="00A51E78">
              <w:t>3.440693</w:t>
            </w:r>
          </w:p>
        </w:tc>
        <w:tc>
          <w:tcPr>
            <w:tcW w:w="960" w:type="dxa"/>
            <w:noWrap/>
            <w:hideMark/>
          </w:tcPr>
          <w:p w14:paraId="070EA4E3" w14:textId="77777777" w:rsidR="00A51E78" w:rsidRPr="00A51E78" w:rsidRDefault="00A51E78" w:rsidP="00A51E78">
            <w:r w:rsidRPr="00A51E78">
              <w:t>7.670536</w:t>
            </w:r>
          </w:p>
        </w:tc>
        <w:tc>
          <w:tcPr>
            <w:tcW w:w="960" w:type="dxa"/>
            <w:noWrap/>
            <w:hideMark/>
          </w:tcPr>
          <w:p w14:paraId="57D8498B" w14:textId="77777777" w:rsidR="00A51E78" w:rsidRPr="00A51E78" w:rsidRDefault="00A51E78" w:rsidP="00A51E78">
            <w:r w:rsidRPr="00A51E78">
              <w:t>5.957095</w:t>
            </w:r>
          </w:p>
        </w:tc>
        <w:tc>
          <w:tcPr>
            <w:tcW w:w="960" w:type="dxa"/>
            <w:noWrap/>
            <w:hideMark/>
          </w:tcPr>
          <w:p w14:paraId="1F8A495B" w14:textId="77777777" w:rsidR="00A51E78" w:rsidRPr="00A51E78" w:rsidRDefault="00A51E78" w:rsidP="00A51E78">
            <w:r w:rsidRPr="00A51E78">
              <w:t>7.241796</w:t>
            </w:r>
          </w:p>
        </w:tc>
        <w:tc>
          <w:tcPr>
            <w:tcW w:w="960" w:type="dxa"/>
            <w:noWrap/>
            <w:hideMark/>
          </w:tcPr>
          <w:p w14:paraId="172CF9E2" w14:textId="77777777" w:rsidR="00A51E78" w:rsidRPr="00A51E78" w:rsidRDefault="00A51E78" w:rsidP="00A51E78">
            <w:r w:rsidRPr="00A51E78">
              <w:t>8.112987</w:t>
            </w:r>
          </w:p>
        </w:tc>
        <w:tc>
          <w:tcPr>
            <w:tcW w:w="960" w:type="dxa"/>
            <w:noWrap/>
            <w:hideMark/>
          </w:tcPr>
          <w:p w14:paraId="337B1411" w14:textId="77777777" w:rsidR="00A51E78" w:rsidRPr="00A51E78" w:rsidRDefault="00A51E78" w:rsidP="00A51E78">
            <w:r w:rsidRPr="00A51E78">
              <w:t>1.602612</w:t>
            </w:r>
          </w:p>
        </w:tc>
      </w:tr>
      <w:tr w:rsidR="00A51E78" w:rsidRPr="00A51E78" w14:paraId="1CDBD8A3" w14:textId="77777777" w:rsidTr="00A51E78">
        <w:trPr>
          <w:trHeight w:val="300"/>
        </w:trPr>
        <w:tc>
          <w:tcPr>
            <w:tcW w:w="960" w:type="dxa"/>
            <w:noWrap/>
            <w:hideMark/>
          </w:tcPr>
          <w:p w14:paraId="6B366F65" w14:textId="77777777" w:rsidR="00A51E78" w:rsidRPr="00A51E78" w:rsidRDefault="00A51E78" w:rsidP="00A51E78">
            <w:r w:rsidRPr="00A51E78">
              <w:t>5.114192</w:t>
            </w:r>
          </w:p>
        </w:tc>
        <w:tc>
          <w:tcPr>
            <w:tcW w:w="960" w:type="dxa"/>
            <w:noWrap/>
            <w:hideMark/>
          </w:tcPr>
          <w:p w14:paraId="225C60FE" w14:textId="77777777" w:rsidR="00A51E78" w:rsidRPr="00A51E78" w:rsidRDefault="00A51E78" w:rsidP="00A51E78">
            <w:r w:rsidRPr="00A51E78">
              <w:t>7.733366</w:t>
            </w:r>
          </w:p>
        </w:tc>
        <w:tc>
          <w:tcPr>
            <w:tcW w:w="960" w:type="dxa"/>
            <w:noWrap/>
            <w:hideMark/>
          </w:tcPr>
          <w:p w14:paraId="4D01A7F2" w14:textId="77777777" w:rsidR="00A51E78" w:rsidRPr="00A51E78" w:rsidRDefault="00A51E78" w:rsidP="00A51E78">
            <w:r w:rsidRPr="00A51E78">
              <w:t>6.767712</w:t>
            </w:r>
          </w:p>
        </w:tc>
        <w:tc>
          <w:tcPr>
            <w:tcW w:w="960" w:type="dxa"/>
            <w:noWrap/>
            <w:hideMark/>
          </w:tcPr>
          <w:p w14:paraId="5394C72E" w14:textId="77777777" w:rsidR="00A51E78" w:rsidRPr="00A51E78" w:rsidRDefault="00A51E78" w:rsidP="00A51E78">
            <w:r w:rsidRPr="00A51E78">
              <w:t>7.190757</w:t>
            </w:r>
          </w:p>
        </w:tc>
        <w:tc>
          <w:tcPr>
            <w:tcW w:w="960" w:type="dxa"/>
            <w:noWrap/>
            <w:hideMark/>
          </w:tcPr>
          <w:p w14:paraId="0DAA0881" w14:textId="77777777" w:rsidR="00A51E78" w:rsidRPr="00A51E78" w:rsidRDefault="00A51E78" w:rsidP="00A51E78">
            <w:r w:rsidRPr="00A51E78">
              <w:t>7.371987</w:t>
            </w:r>
          </w:p>
        </w:tc>
        <w:tc>
          <w:tcPr>
            <w:tcW w:w="960" w:type="dxa"/>
            <w:noWrap/>
            <w:hideMark/>
          </w:tcPr>
          <w:p w14:paraId="4F14F9B4" w14:textId="77777777" w:rsidR="00A51E78" w:rsidRPr="00A51E78" w:rsidRDefault="00A51E78" w:rsidP="00A51E78">
            <w:r w:rsidRPr="00A51E78">
              <w:t>7.169365</w:t>
            </w:r>
          </w:p>
        </w:tc>
        <w:tc>
          <w:tcPr>
            <w:tcW w:w="960" w:type="dxa"/>
            <w:noWrap/>
            <w:hideMark/>
          </w:tcPr>
          <w:p w14:paraId="72BC5B1C" w14:textId="77777777" w:rsidR="00A51E78" w:rsidRPr="00A51E78" w:rsidRDefault="00A51E78" w:rsidP="00A51E78">
            <w:r w:rsidRPr="00A51E78">
              <w:t>8.827859</w:t>
            </w:r>
          </w:p>
        </w:tc>
        <w:tc>
          <w:tcPr>
            <w:tcW w:w="960" w:type="dxa"/>
            <w:noWrap/>
            <w:hideMark/>
          </w:tcPr>
          <w:p w14:paraId="3F003084" w14:textId="77777777" w:rsidR="00A51E78" w:rsidRPr="00A51E78" w:rsidRDefault="00A51E78" w:rsidP="00A51E78">
            <w:r w:rsidRPr="00A51E78">
              <w:t>9.632614</w:t>
            </w:r>
          </w:p>
        </w:tc>
        <w:tc>
          <w:tcPr>
            <w:tcW w:w="960" w:type="dxa"/>
            <w:noWrap/>
            <w:hideMark/>
          </w:tcPr>
          <w:p w14:paraId="05520ECD" w14:textId="77777777" w:rsidR="00A51E78" w:rsidRPr="00A51E78" w:rsidRDefault="00A51E78" w:rsidP="00A51E78">
            <w:r w:rsidRPr="00A51E78">
              <w:t>4.560715</w:t>
            </w:r>
          </w:p>
        </w:tc>
        <w:tc>
          <w:tcPr>
            <w:tcW w:w="960" w:type="dxa"/>
            <w:noWrap/>
            <w:hideMark/>
          </w:tcPr>
          <w:p w14:paraId="380E6F97" w14:textId="77777777" w:rsidR="00A51E78" w:rsidRPr="00A51E78" w:rsidRDefault="00A51E78" w:rsidP="00A51E78">
            <w:r w:rsidRPr="00A51E78">
              <w:t>5.958545</w:t>
            </w:r>
          </w:p>
        </w:tc>
      </w:tr>
      <w:tr w:rsidR="00A51E78" w:rsidRPr="00A51E78" w14:paraId="2D67E49F" w14:textId="77777777" w:rsidTr="00A51E78">
        <w:trPr>
          <w:trHeight w:val="300"/>
        </w:trPr>
        <w:tc>
          <w:tcPr>
            <w:tcW w:w="960" w:type="dxa"/>
            <w:noWrap/>
            <w:hideMark/>
          </w:tcPr>
          <w:p w14:paraId="3912A474" w14:textId="77777777" w:rsidR="00A51E78" w:rsidRPr="00A51E78" w:rsidRDefault="00A51E78" w:rsidP="00A51E78">
            <w:r w:rsidRPr="00A51E78">
              <w:t>6.318377</w:t>
            </w:r>
          </w:p>
        </w:tc>
        <w:tc>
          <w:tcPr>
            <w:tcW w:w="960" w:type="dxa"/>
            <w:noWrap/>
            <w:hideMark/>
          </w:tcPr>
          <w:p w14:paraId="1B3BDBAC" w14:textId="77777777" w:rsidR="00A51E78" w:rsidRPr="00A51E78" w:rsidRDefault="00A51E78" w:rsidP="00A51E78">
            <w:r w:rsidRPr="00A51E78">
              <w:t>5.938529</w:t>
            </w:r>
          </w:p>
        </w:tc>
        <w:tc>
          <w:tcPr>
            <w:tcW w:w="960" w:type="dxa"/>
            <w:noWrap/>
            <w:hideMark/>
          </w:tcPr>
          <w:p w14:paraId="62670DAE" w14:textId="77777777" w:rsidR="00A51E78" w:rsidRPr="00A51E78" w:rsidRDefault="00A51E78" w:rsidP="00A51E78">
            <w:r w:rsidRPr="00A51E78">
              <w:t>2.746037</w:t>
            </w:r>
          </w:p>
        </w:tc>
        <w:tc>
          <w:tcPr>
            <w:tcW w:w="960" w:type="dxa"/>
            <w:noWrap/>
            <w:hideMark/>
          </w:tcPr>
          <w:p w14:paraId="2684AEE5" w14:textId="77777777" w:rsidR="00A51E78" w:rsidRPr="00A51E78" w:rsidRDefault="00A51E78" w:rsidP="00A51E78">
            <w:r w:rsidRPr="00A51E78">
              <w:t>5.112204</w:t>
            </w:r>
          </w:p>
        </w:tc>
        <w:tc>
          <w:tcPr>
            <w:tcW w:w="960" w:type="dxa"/>
            <w:noWrap/>
            <w:hideMark/>
          </w:tcPr>
          <w:p w14:paraId="4B364322" w14:textId="77777777" w:rsidR="00A51E78" w:rsidRPr="00A51E78" w:rsidRDefault="00A51E78" w:rsidP="00A51E78">
            <w:r w:rsidRPr="00A51E78">
              <w:t>7.212116</w:t>
            </w:r>
          </w:p>
        </w:tc>
        <w:tc>
          <w:tcPr>
            <w:tcW w:w="960" w:type="dxa"/>
            <w:noWrap/>
            <w:hideMark/>
          </w:tcPr>
          <w:p w14:paraId="7BBA552D" w14:textId="77777777" w:rsidR="00A51E78" w:rsidRPr="00A51E78" w:rsidRDefault="00A51E78" w:rsidP="00A51E78">
            <w:r w:rsidRPr="00A51E78">
              <w:t>6.82524</w:t>
            </w:r>
          </w:p>
        </w:tc>
        <w:tc>
          <w:tcPr>
            <w:tcW w:w="960" w:type="dxa"/>
            <w:noWrap/>
            <w:hideMark/>
          </w:tcPr>
          <w:p w14:paraId="366299C8" w14:textId="77777777" w:rsidR="00A51E78" w:rsidRPr="00A51E78" w:rsidRDefault="00A51E78" w:rsidP="00A51E78">
            <w:r w:rsidRPr="00A51E78">
              <w:t>5.294338</w:t>
            </w:r>
          </w:p>
        </w:tc>
        <w:tc>
          <w:tcPr>
            <w:tcW w:w="960" w:type="dxa"/>
            <w:noWrap/>
            <w:hideMark/>
          </w:tcPr>
          <w:p w14:paraId="7FB26000" w14:textId="77777777" w:rsidR="00A51E78" w:rsidRPr="00A51E78" w:rsidRDefault="00A51E78" w:rsidP="00A51E78">
            <w:r w:rsidRPr="00A51E78">
              <w:t>7.901724</w:t>
            </w:r>
          </w:p>
        </w:tc>
        <w:tc>
          <w:tcPr>
            <w:tcW w:w="960" w:type="dxa"/>
            <w:noWrap/>
            <w:hideMark/>
          </w:tcPr>
          <w:p w14:paraId="7919D1BD" w14:textId="77777777" w:rsidR="00A51E78" w:rsidRPr="00A51E78" w:rsidRDefault="00A51E78" w:rsidP="00A51E78">
            <w:r w:rsidRPr="00A51E78">
              <w:t>6.518297</w:t>
            </w:r>
          </w:p>
        </w:tc>
        <w:tc>
          <w:tcPr>
            <w:tcW w:w="960" w:type="dxa"/>
            <w:noWrap/>
            <w:hideMark/>
          </w:tcPr>
          <w:p w14:paraId="6E9035AB" w14:textId="77777777" w:rsidR="00A51E78" w:rsidRPr="00A51E78" w:rsidRDefault="00A51E78" w:rsidP="00A51E78">
            <w:r w:rsidRPr="00A51E78">
              <w:t>6.811145</w:t>
            </w:r>
          </w:p>
        </w:tc>
      </w:tr>
      <w:tr w:rsidR="00A51E78" w:rsidRPr="00A51E78" w14:paraId="2220BEB3" w14:textId="77777777" w:rsidTr="00A51E78">
        <w:trPr>
          <w:trHeight w:val="300"/>
        </w:trPr>
        <w:tc>
          <w:tcPr>
            <w:tcW w:w="960" w:type="dxa"/>
            <w:noWrap/>
            <w:hideMark/>
          </w:tcPr>
          <w:p w14:paraId="05BA7936" w14:textId="77777777" w:rsidR="00A51E78" w:rsidRPr="00A51E78" w:rsidRDefault="00A51E78" w:rsidP="00A51E78">
            <w:r w:rsidRPr="00A51E78">
              <w:t>4.686221</w:t>
            </w:r>
          </w:p>
        </w:tc>
        <w:tc>
          <w:tcPr>
            <w:tcW w:w="960" w:type="dxa"/>
            <w:noWrap/>
            <w:hideMark/>
          </w:tcPr>
          <w:p w14:paraId="5DC8D11A" w14:textId="77777777" w:rsidR="00A51E78" w:rsidRPr="00A51E78" w:rsidRDefault="00A51E78" w:rsidP="00A51E78">
            <w:r w:rsidRPr="00A51E78">
              <w:t>6.95632</w:t>
            </w:r>
          </w:p>
        </w:tc>
        <w:tc>
          <w:tcPr>
            <w:tcW w:w="960" w:type="dxa"/>
            <w:noWrap/>
            <w:hideMark/>
          </w:tcPr>
          <w:p w14:paraId="7C0AAD08" w14:textId="77777777" w:rsidR="00A51E78" w:rsidRPr="00A51E78" w:rsidRDefault="00A51E78" w:rsidP="00A51E78">
            <w:r w:rsidRPr="00A51E78">
              <w:t>6.579968</w:t>
            </w:r>
          </w:p>
        </w:tc>
        <w:tc>
          <w:tcPr>
            <w:tcW w:w="960" w:type="dxa"/>
            <w:noWrap/>
            <w:hideMark/>
          </w:tcPr>
          <w:p w14:paraId="409CFCE6" w14:textId="77777777" w:rsidR="00A51E78" w:rsidRPr="00A51E78" w:rsidRDefault="00A51E78" w:rsidP="00A51E78">
            <w:r w:rsidRPr="00A51E78">
              <w:t>6.850695</w:t>
            </w:r>
          </w:p>
        </w:tc>
        <w:tc>
          <w:tcPr>
            <w:tcW w:w="960" w:type="dxa"/>
            <w:noWrap/>
            <w:hideMark/>
          </w:tcPr>
          <w:p w14:paraId="619EDA18" w14:textId="77777777" w:rsidR="00A51E78" w:rsidRPr="00A51E78" w:rsidRDefault="00A51E78" w:rsidP="00A51E78">
            <w:r w:rsidRPr="00A51E78">
              <w:t>7.650942</w:t>
            </w:r>
          </w:p>
        </w:tc>
        <w:tc>
          <w:tcPr>
            <w:tcW w:w="960" w:type="dxa"/>
            <w:noWrap/>
            <w:hideMark/>
          </w:tcPr>
          <w:p w14:paraId="2621C30E" w14:textId="77777777" w:rsidR="00A51E78" w:rsidRPr="00A51E78" w:rsidRDefault="00A51E78" w:rsidP="00A51E78">
            <w:r w:rsidRPr="00A51E78">
              <w:t>7.262953</w:t>
            </w:r>
          </w:p>
        </w:tc>
        <w:tc>
          <w:tcPr>
            <w:tcW w:w="960" w:type="dxa"/>
            <w:noWrap/>
            <w:hideMark/>
          </w:tcPr>
          <w:p w14:paraId="7844BEFB" w14:textId="77777777" w:rsidR="00A51E78" w:rsidRPr="00A51E78" w:rsidRDefault="00A51E78" w:rsidP="00A51E78">
            <w:r w:rsidRPr="00A51E78">
              <w:t>6.669867</w:t>
            </w:r>
          </w:p>
        </w:tc>
        <w:tc>
          <w:tcPr>
            <w:tcW w:w="960" w:type="dxa"/>
            <w:noWrap/>
            <w:hideMark/>
          </w:tcPr>
          <w:p w14:paraId="005FADA8" w14:textId="77777777" w:rsidR="00A51E78" w:rsidRPr="00A51E78" w:rsidRDefault="00A51E78" w:rsidP="00A51E78">
            <w:r w:rsidRPr="00A51E78">
              <w:t>6.849528</w:t>
            </w:r>
          </w:p>
        </w:tc>
        <w:tc>
          <w:tcPr>
            <w:tcW w:w="960" w:type="dxa"/>
            <w:noWrap/>
            <w:hideMark/>
          </w:tcPr>
          <w:p w14:paraId="7195ACEB" w14:textId="77777777" w:rsidR="00A51E78" w:rsidRPr="00A51E78" w:rsidRDefault="00A51E78" w:rsidP="00A51E78">
            <w:r w:rsidRPr="00A51E78">
              <w:t>6.935958</w:t>
            </w:r>
          </w:p>
        </w:tc>
        <w:tc>
          <w:tcPr>
            <w:tcW w:w="960" w:type="dxa"/>
            <w:noWrap/>
            <w:hideMark/>
          </w:tcPr>
          <w:p w14:paraId="161797A1" w14:textId="77777777" w:rsidR="00A51E78" w:rsidRPr="00A51E78" w:rsidRDefault="00A51E78" w:rsidP="00A51E78">
            <w:r w:rsidRPr="00A51E78">
              <w:t>6.648083</w:t>
            </w:r>
          </w:p>
        </w:tc>
      </w:tr>
      <w:tr w:rsidR="00A51E78" w:rsidRPr="00A51E78" w14:paraId="16610E0C" w14:textId="77777777" w:rsidTr="00A51E78">
        <w:trPr>
          <w:trHeight w:val="300"/>
        </w:trPr>
        <w:tc>
          <w:tcPr>
            <w:tcW w:w="960" w:type="dxa"/>
            <w:noWrap/>
            <w:hideMark/>
          </w:tcPr>
          <w:p w14:paraId="5D40B03E" w14:textId="77777777" w:rsidR="00A51E78" w:rsidRPr="00A51E78" w:rsidRDefault="00A51E78" w:rsidP="00A51E78">
            <w:r w:rsidRPr="00A51E78">
              <w:t>5.200907</w:t>
            </w:r>
          </w:p>
        </w:tc>
        <w:tc>
          <w:tcPr>
            <w:tcW w:w="960" w:type="dxa"/>
            <w:noWrap/>
            <w:hideMark/>
          </w:tcPr>
          <w:p w14:paraId="15B624D9" w14:textId="77777777" w:rsidR="00A51E78" w:rsidRPr="00A51E78" w:rsidRDefault="00A51E78" w:rsidP="00A51E78">
            <w:r w:rsidRPr="00A51E78">
              <w:t>6.782916</w:t>
            </w:r>
          </w:p>
        </w:tc>
        <w:tc>
          <w:tcPr>
            <w:tcW w:w="960" w:type="dxa"/>
            <w:noWrap/>
            <w:hideMark/>
          </w:tcPr>
          <w:p w14:paraId="07B06902" w14:textId="77777777" w:rsidR="00A51E78" w:rsidRPr="00A51E78" w:rsidRDefault="00A51E78" w:rsidP="00A51E78">
            <w:r w:rsidRPr="00A51E78">
              <w:t>6.660399</w:t>
            </w:r>
          </w:p>
        </w:tc>
        <w:tc>
          <w:tcPr>
            <w:tcW w:w="960" w:type="dxa"/>
            <w:noWrap/>
            <w:hideMark/>
          </w:tcPr>
          <w:p w14:paraId="15B932D8" w14:textId="77777777" w:rsidR="00A51E78" w:rsidRPr="00A51E78" w:rsidRDefault="00A51E78" w:rsidP="00A51E78">
            <w:r w:rsidRPr="00A51E78">
              <w:t>6.924828</w:t>
            </w:r>
          </w:p>
        </w:tc>
        <w:tc>
          <w:tcPr>
            <w:tcW w:w="960" w:type="dxa"/>
            <w:noWrap/>
            <w:hideMark/>
          </w:tcPr>
          <w:p w14:paraId="7CE03606" w14:textId="77777777" w:rsidR="00A51E78" w:rsidRPr="00A51E78" w:rsidRDefault="00A51E78" w:rsidP="00A51E78">
            <w:r w:rsidRPr="00A51E78">
              <w:t>3.736215</w:t>
            </w:r>
          </w:p>
        </w:tc>
        <w:tc>
          <w:tcPr>
            <w:tcW w:w="960" w:type="dxa"/>
            <w:noWrap/>
            <w:hideMark/>
          </w:tcPr>
          <w:p w14:paraId="40856ECE" w14:textId="77777777" w:rsidR="00A51E78" w:rsidRPr="00A51E78" w:rsidRDefault="00A51E78" w:rsidP="00A51E78">
            <w:r w:rsidRPr="00A51E78">
              <w:t>6.668799</w:t>
            </w:r>
          </w:p>
        </w:tc>
        <w:tc>
          <w:tcPr>
            <w:tcW w:w="960" w:type="dxa"/>
            <w:noWrap/>
            <w:hideMark/>
          </w:tcPr>
          <w:p w14:paraId="59F89A98" w14:textId="77777777" w:rsidR="00A51E78" w:rsidRPr="00A51E78" w:rsidRDefault="00A51E78" w:rsidP="00A51E78">
            <w:r w:rsidRPr="00A51E78">
              <w:t>5.783247</w:t>
            </w:r>
          </w:p>
        </w:tc>
        <w:tc>
          <w:tcPr>
            <w:tcW w:w="960" w:type="dxa"/>
            <w:noWrap/>
            <w:hideMark/>
          </w:tcPr>
          <w:p w14:paraId="314F972E" w14:textId="77777777" w:rsidR="00A51E78" w:rsidRPr="00A51E78" w:rsidRDefault="00A51E78" w:rsidP="00A51E78">
            <w:r w:rsidRPr="00A51E78">
              <w:t>4.823271</w:t>
            </w:r>
          </w:p>
        </w:tc>
        <w:tc>
          <w:tcPr>
            <w:tcW w:w="960" w:type="dxa"/>
            <w:noWrap/>
            <w:hideMark/>
          </w:tcPr>
          <w:p w14:paraId="55679102" w14:textId="77777777" w:rsidR="00A51E78" w:rsidRPr="00A51E78" w:rsidRDefault="00A51E78" w:rsidP="00A51E78">
            <w:r w:rsidRPr="00A51E78">
              <w:t>7.665121</w:t>
            </w:r>
          </w:p>
        </w:tc>
        <w:tc>
          <w:tcPr>
            <w:tcW w:w="960" w:type="dxa"/>
            <w:noWrap/>
            <w:hideMark/>
          </w:tcPr>
          <w:p w14:paraId="0132D6A4" w14:textId="77777777" w:rsidR="00A51E78" w:rsidRPr="00A51E78" w:rsidRDefault="00A51E78" w:rsidP="00A51E78">
            <w:r w:rsidRPr="00A51E78">
              <w:t>7.52098</w:t>
            </w:r>
          </w:p>
        </w:tc>
      </w:tr>
      <w:tr w:rsidR="00A51E78" w:rsidRPr="00A51E78" w14:paraId="697919E6" w14:textId="77777777" w:rsidTr="00A51E78">
        <w:trPr>
          <w:trHeight w:val="300"/>
        </w:trPr>
        <w:tc>
          <w:tcPr>
            <w:tcW w:w="960" w:type="dxa"/>
            <w:noWrap/>
            <w:hideMark/>
          </w:tcPr>
          <w:p w14:paraId="2464AC3E" w14:textId="77777777" w:rsidR="00A51E78" w:rsidRPr="00A51E78" w:rsidRDefault="00A51E78" w:rsidP="00A51E78">
            <w:r w:rsidRPr="00A51E78">
              <w:t>7.28372</w:t>
            </w:r>
          </w:p>
        </w:tc>
        <w:tc>
          <w:tcPr>
            <w:tcW w:w="960" w:type="dxa"/>
            <w:noWrap/>
            <w:hideMark/>
          </w:tcPr>
          <w:p w14:paraId="4530893F" w14:textId="77777777" w:rsidR="00A51E78" w:rsidRPr="00A51E78" w:rsidRDefault="00A51E78" w:rsidP="00A51E78">
            <w:r w:rsidRPr="00A51E78">
              <w:t>7.218489</w:t>
            </w:r>
          </w:p>
        </w:tc>
        <w:tc>
          <w:tcPr>
            <w:tcW w:w="960" w:type="dxa"/>
            <w:noWrap/>
            <w:hideMark/>
          </w:tcPr>
          <w:p w14:paraId="720E195A" w14:textId="77777777" w:rsidR="00A51E78" w:rsidRPr="00A51E78" w:rsidRDefault="00A51E78" w:rsidP="00A51E78">
            <w:r w:rsidRPr="00A51E78">
              <w:t>5.689081</w:t>
            </w:r>
          </w:p>
        </w:tc>
        <w:tc>
          <w:tcPr>
            <w:tcW w:w="960" w:type="dxa"/>
            <w:noWrap/>
            <w:hideMark/>
          </w:tcPr>
          <w:p w14:paraId="21EF8397" w14:textId="77777777" w:rsidR="00A51E78" w:rsidRPr="00A51E78" w:rsidRDefault="00A51E78" w:rsidP="00A51E78">
            <w:r w:rsidRPr="00A51E78">
              <w:t>7.714603</w:t>
            </w:r>
          </w:p>
        </w:tc>
        <w:tc>
          <w:tcPr>
            <w:tcW w:w="960" w:type="dxa"/>
            <w:noWrap/>
            <w:hideMark/>
          </w:tcPr>
          <w:p w14:paraId="7C97EEED" w14:textId="77777777" w:rsidR="00A51E78" w:rsidRPr="00A51E78" w:rsidRDefault="00A51E78" w:rsidP="00A51E78">
            <w:r w:rsidRPr="00A51E78">
              <w:t>7.669557</w:t>
            </w:r>
          </w:p>
        </w:tc>
        <w:tc>
          <w:tcPr>
            <w:tcW w:w="960" w:type="dxa"/>
            <w:noWrap/>
            <w:hideMark/>
          </w:tcPr>
          <w:p w14:paraId="6BB5E757" w14:textId="77777777" w:rsidR="00A51E78" w:rsidRPr="00A51E78" w:rsidRDefault="00A51E78" w:rsidP="00A51E78">
            <w:r w:rsidRPr="00A51E78">
              <w:t>5.36778</w:t>
            </w:r>
          </w:p>
        </w:tc>
        <w:tc>
          <w:tcPr>
            <w:tcW w:w="960" w:type="dxa"/>
            <w:noWrap/>
            <w:hideMark/>
          </w:tcPr>
          <w:p w14:paraId="3C78EE84" w14:textId="77777777" w:rsidR="00A51E78" w:rsidRPr="00A51E78" w:rsidRDefault="00A51E78" w:rsidP="00A51E78">
            <w:r w:rsidRPr="00A51E78">
              <w:t>5.846173</w:t>
            </w:r>
          </w:p>
        </w:tc>
        <w:tc>
          <w:tcPr>
            <w:tcW w:w="960" w:type="dxa"/>
            <w:noWrap/>
            <w:hideMark/>
          </w:tcPr>
          <w:p w14:paraId="066305D0" w14:textId="77777777" w:rsidR="00A51E78" w:rsidRPr="00A51E78" w:rsidRDefault="00A51E78" w:rsidP="00A51E78">
            <w:r w:rsidRPr="00A51E78">
              <w:t>4.996511</w:t>
            </w:r>
          </w:p>
        </w:tc>
        <w:tc>
          <w:tcPr>
            <w:tcW w:w="960" w:type="dxa"/>
            <w:noWrap/>
            <w:hideMark/>
          </w:tcPr>
          <w:p w14:paraId="1FE2B775" w14:textId="77777777" w:rsidR="00A51E78" w:rsidRPr="00A51E78" w:rsidRDefault="00A51E78" w:rsidP="00A51E78">
            <w:r w:rsidRPr="00A51E78">
              <w:t>7.145455</w:t>
            </w:r>
          </w:p>
        </w:tc>
        <w:tc>
          <w:tcPr>
            <w:tcW w:w="960" w:type="dxa"/>
            <w:noWrap/>
            <w:hideMark/>
          </w:tcPr>
          <w:p w14:paraId="57A4D480" w14:textId="77777777" w:rsidR="00A51E78" w:rsidRPr="00A51E78" w:rsidRDefault="00A51E78" w:rsidP="00A51E78">
            <w:r w:rsidRPr="00A51E78">
              <w:t>3.260042</w:t>
            </w:r>
          </w:p>
        </w:tc>
      </w:tr>
      <w:tr w:rsidR="00A51E78" w:rsidRPr="00A51E78" w14:paraId="58AAA241" w14:textId="77777777" w:rsidTr="00A51E78">
        <w:trPr>
          <w:trHeight w:val="300"/>
        </w:trPr>
        <w:tc>
          <w:tcPr>
            <w:tcW w:w="960" w:type="dxa"/>
            <w:noWrap/>
            <w:hideMark/>
          </w:tcPr>
          <w:p w14:paraId="65E37FDE" w14:textId="77777777" w:rsidR="00A51E78" w:rsidRPr="00A51E78" w:rsidRDefault="00A51E78" w:rsidP="00A51E78">
            <w:r w:rsidRPr="00A51E78">
              <w:t>5.526823</w:t>
            </w:r>
          </w:p>
        </w:tc>
        <w:tc>
          <w:tcPr>
            <w:tcW w:w="960" w:type="dxa"/>
            <w:noWrap/>
            <w:hideMark/>
          </w:tcPr>
          <w:p w14:paraId="63AD5664" w14:textId="77777777" w:rsidR="00A51E78" w:rsidRPr="00A51E78" w:rsidRDefault="00A51E78" w:rsidP="00A51E78">
            <w:r w:rsidRPr="00A51E78">
              <w:t>3.684338</w:t>
            </w:r>
          </w:p>
        </w:tc>
        <w:tc>
          <w:tcPr>
            <w:tcW w:w="960" w:type="dxa"/>
            <w:noWrap/>
            <w:hideMark/>
          </w:tcPr>
          <w:p w14:paraId="0BD82601" w14:textId="77777777" w:rsidR="00A51E78" w:rsidRPr="00A51E78" w:rsidRDefault="00A51E78" w:rsidP="00A51E78">
            <w:r w:rsidRPr="00A51E78">
              <w:t>7.827761</w:t>
            </w:r>
          </w:p>
        </w:tc>
        <w:tc>
          <w:tcPr>
            <w:tcW w:w="960" w:type="dxa"/>
            <w:noWrap/>
            <w:hideMark/>
          </w:tcPr>
          <w:p w14:paraId="7E36A883" w14:textId="77777777" w:rsidR="00A51E78" w:rsidRPr="00A51E78" w:rsidRDefault="00A51E78" w:rsidP="00A51E78">
            <w:r w:rsidRPr="00A51E78">
              <w:t>8.466977</w:t>
            </w:r>
          </w:p>
        </w:tc>
        <w:tc>
          <w:tcPr>
            <w:tcW w:w="960" w:type="dxa"/>
            <w:noWrap/>
            <w:hideMark/>
          </w:tcPr>
          <w:p w14:paraId="11EB939E" w14:textId="77777777" w:rsidR="00A51E78" w:rsidRPr="00A51E78" w:rsidRDefault="00A51E78" w:rsidP="00A51E78">
            <w:r w:rsidRPr="00A51E78">
              <w:t>2.583879</w:t>
            </w:r>
          </w:p>
        </w:tc>
        <w:tc>
          <w:tcPr>
            <w:tcW w:w="960" w:type="dxa"/>
            <w:noWrap/>
            <w:hideMark/>
          </w:tcPr>
          <w:p w14:paraId="158AC8C7" w14:textId="77777777" w:rsidR="00A51E78" w:rsidRPr="00A51E78" w:rsidRDefault="00A51E78" w:rsidP="00A51E78">
            <w:r w:rsidRPr="00A51E78">
              <w:t>4.536387</w:t>
            </w:r>
          </w:p>
        </w:tc>
        <w:tc>
          <w:tcPr>
            <w:tcW w:w="960" w:type="dxa"/>
            <w:noWrap/>
            <w:hideMark/>
          </w:tcPr>
          <w:p w14:paraId="08452C80" w14:textId="77777777" w:rsidR="00A51E78" w:rsidRPr="00A51E78" w:rsidRDefault="00A51E78" w:rsidP="00A51E78">
            <w:r w:rsidRPr="00A51E78">
              <w:t>7.128253</w:t>
            </w:r>
          </w:p>
        </w:tc>
        <w:tc>
          <w:tcPr>
            <w:tcW w:w="960" w:type="dxa"/>
            <w:noWrap/>
            <w:hideMark/>
          </w:tcPr>
          <w:p w14:paraId="60C8D26F" w14:textId="77777777" w:rsidR="00A51E78" w:rsidRPr="00A51E78" w:rsidRDefault="00A51E78" w:rsidP="00A51E78">
            <w:r w:rsidRPr="00A51E78">
              <w:t>6.204433</w:t>
            </w:r>
          </w:p>
        </w:tc>
        <w:tc>
          <w:tcPr>
            <w:tcW w:w="960" w:type="dxa"/>
            <w:noWrap/>
            <w:hideMark/>
          </w:tcPr>
          <w:p w14:paraId="133DE569" w14:textId="77777777" w:rsidR="00A51E78" w:rsidRPr="00A51E78" w:rsidRDefault="00A51E78" w:rsidP="00A51E78">
            <w:r w:rsidRPr="00A51E78">
              <w:t>7.548836</w:t>
            </w:r>
          </w:p>
        </w:tc>
        <w:tc>
          <w:tcPr>
            <w:tcW w:w="960" w:type="dxa"/>
            <w:noWrap/>
            <w:hideMark/>
          </w:tcPr>
          <w:p w14:paraId="4896B500" w14:textId="77777777" w:rsidR="00A51E78" w:rsidRPr="00A51E78" w:rsidRDefault="00A51E78" w:rsidP="00A51E78">
            <w:r w:rsidRPr="00A51E78">
              <w:t>6.818396</w:t>
            </w:r>
          </w:p>
        </w:tc>
      </w:tr>
      <w:tr w:rsidR="00A51E78" w:rsidRPr="00A51E78" w14:paraId="0D23CBB5" w14:textId="77777777" w:rsidTr="00A51E78">
        <w:trPr>
          <w:trHeight w:val="300"/>
        </w:trPr>
        <w:tc>
          <w:tcPr>
            <w:tcW w:w="960" w:type="dxa"/>
            <w:noWrap/>
            <w:hideMark/>
          </w:tcPr>
          <w:p w14:paraId="251F8EFA" w14:textId="77777777" w:rsidR="00A51E78" w:rsidRPr="00A51E78" w:rsidRDefault="00A51E78" w:rsidP="00A51E78">
            <w:pPr>
              <w:rPr>
                <w:b/>
                <w:bCs/>
              </w:rPr>
            </w:pPr>
            <w:r w:rsidRPr="00A51E78">
              <w:rPr>
                <w:b/>
                <w:bCs/>
              </w:rPr>
              <w:t>5.39904</w:t>
            </w:r>
          </w:p>
        </w:tc>
        <w:tc>
          <w:tcPr>
            <w:tcW w:w="960" w:type="dxa"/>
            <w:noWrap/>
            <w:hideMark/>
          </w:tcPr>
          <w:p w14:paraId="46BCCDDC" w14:textId="77777777" w:rsidR="00A51E78" w:rsidRPr="00A51E78" w:rsidRDefault="00A51E78" w:rsidP="00A51E78">
            <w:pPr>
              <w:rPr>
                <w:b/>
                <w:bCs/>
              </w:rPr>
            </w:pPr>
            <w:r w:rsidRPr="00A51E78">
              <w:rPr>
                <w:b/>
                <w:bCs/>
              </w:rPr>
              <w:t>6.944098</w:t>
            </w:r>
          </w:p>
        </w:tc>
        <w:tc>
          <w:tcPr>
            <w:tcW w:w="960" w:type="dxa"/>
            <w:noWrap/>
            <w:hideMark/>
          </w:tcPr>
          <w:p w14:paraId="54323DDF" w14:textId="77777777" w:rsidR="00A51E78" w:rsidRPr="00A51E78" w:rsidRDefault="00A51E78" w:rsidP="00A51E78">
            <w:pPr>
              <w:rPr>
                <w:b/>
                <w:bCs/>
              </w:rPr>
            </w:pPr>
            <w:r w:rsidRPr="00A51E78">
              <w:rPr>
                <w:b/>
                <w:bCs/>
              </w:rPr>
              <w:t>5.74853</w:t>
            </w:r>
          </w:p>
        </w:tc>
        <w:tc>
          <w:tcPr>
            <w:tcW w:w="960" w:type="dxa"/>
            <w:noWrap/>
            <w:hideMark/>
          </w:tcPr>
          <w:p w14:paraId="267C82C2" w14:textId="77777777" w:rsidR="00A51E78" w:rsidRPr="00A51E78" w:rsidRDefault="00A51E78" w:rsidP="00A51E78">
            <w:pPr>
              <w:rPr>
                <w:b/>
                <w:bCs/>
              </w:rPr>
            </w:pPr>
            <w:r w:rsidRPr="00A51E78">
              <w:rPr>
                <w:b/>
                <w:bCs/>
              </w:rPr>
              <w:t>6.939571</w:t>
            </w:r>
          </w:p>
        </w:tc>
        <w:tc>
          <w:tcPr>
            <w:tcW w:w="960" w:type="dxa"/>
            <w:noWrap/>
            <w:hideMark/>
          </w:tcPr>
          <w:p w14:paraId="11B111CA" w14:textId="77777777" w:rsidR="00A51E78" w:rsidRPr="00A51E78" w:rsidRDefault="00A51E78" w:rsidP="00A51E78">
            <w:pPr>
              <w:rPr>
                <w:b/>
                <w:bCs/>
              </w:rPr>
            </w:pPr>
            <w:r w:rsidRPr="00A51E78">
              <w:rPr>
                <w:b/>
                <w:bCs/>
              </w:rPr>
              <w:t>6.066325</w:t>
            </w:r>
          </w:p>
        </w:tc>
        <w:tc>
          <w:tcPr>
            <w:tcW w:w="960" w:type="dxa"/>
            <w:noWrap/>
            <w:hideMark/>
          </w:tcPr>
          <w:p w14:paraId="51042688" w14:textId="77777777" w:rsidR="00A51E78" w:rsidRPr="00A51E78" w:rsidRDefault="00A51E78" w:rsidP="00A51E78">
            <w:pPr>
              <w:rPr>
                <w:b/>
                <w:bCs/>
              </w:rPr>
            </w:pPr>
            <w:r w:rsidRPr="00A51E78">
              <w:rPr>
                <w:b/>
                <w:bCs/>
              </w:rPr>
              <w:t>6.738371</w:t>
            </w:r>
          </w:p>
        </w:tc>
        <w:tc>
          <w:tcPr>
            <w:tcW w:w="960" w:type="dxa"/>
            <w:noWrap/>
            <w:hideMark/>
          </w:tcPr>
          <w:p w14:paraId="2747196E" w14:textId="77777777" w:rsidR="00A51E78" w:rsidRPr="00A51E78" w:rsidRDefault="00A51E78" w:rsidP="00A51E78">
            <w:pPr>
              <w:rPr>
                <w:b/>
                <w:bCs/>
              </w:rPr>
            </w:pPr>
            <w:r w:rsidRPr="00A51E78">
              <w:rPr>
                <w:b/>
                <w:bCs/>
              </w:rPr>
              <w:t>6.960324</w:t>
            </w:r>
          </w:p>
        </w:tc>
        <w:tc>
          <w:tcPr>
            <w:tcW w:w="960" w:type="dxa"/>
            <w:noWrap/>
            <w:hideMark/>
          </w:tcPr>
          <w:p w14:paraId="6DA76B9F" w14:textId="77777777" w:rsidR="00A51E78" w:rsidRPr="00A51E78" w:rsidRDefault="00A51E78" w:rsidP="00A51E78">
            <w:pPr>
              <w:rPr>
                <w:b/>
                <w:bCs/>
              </w:rPr>
            </w:pPr>
            <w:r w:rsidRPr="00A51E78">
              <w:rPr>
                <w:b/>
                <w:bCs/>
              </w:rPr>
              <w:t>6.781716</w:t>
            </w:r>
          </w:p>
        </w:tc>
        <w:tc>
          <w:tcPr>
            <w:tcW w:w="960" w:type="dxa"/>
            <w:noWrap/>
            <w:hideMark/>
          </w:tcPr>
          <w:p w14:paraId="4AD8AAB9" w14:textId="77777777" w:rsidR="00A51E78" w:rsidRPr="00A51E78" w:rsidRDefault="00A51E78" w:rsidP="00A51E78">
            <w:pPr>
              <w:rPr>
                <w:b/>
                <w:bCs/>
              </w:rPr>
            </w:pPr>
            <w:r w:rsidRPr="00A51E78">
              <w:rPr>
                <w:b/>
                <w:bCs/>
              </w:rPr>
              <w:t>11.48029</w:t>
            </w:r>
          </w:p>
        </w:tc>
        <w:tc>
          <w:tcPr>
            <w:tcW w:w="960" w:type="dxa"/>
            <w:noWrap/>
            <w:hideMark/>
          </w:tcPr>
          <w:p w14:paraId="751A4DB3" w14:textId="77777777" w:rsidR="00A51E78" w:rsidRPr="00A51E78" w:rsidRDefault="00A51E78" w:rsidP="00A51E78">
            <w:pPr>
              <w:rPr>
                <w:b/>
                <w:bCs/>
              </w:rPr>
            </w:pPr>
            <w:r w:rsidRPr="00A51E78">
              <w:rPr>
                <w:b/>
                <w:bCs/>
              </w:rPr>
              <w:t>5.862325</w:t>
            </w:r>
          </w:p>
        </w:tc>
      </w:tr>
    </w:tbl>
    <w:p w14:paraId="3F827DE3" w14:textId="14C458B5" w:rsidR="00A51E78" w:rsidRDefault="00A51E78" w:rsidP="00DD05AD">
      <w:r>
        <w:lastRenderedPageBreak/>
        <w:t>5</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9"/>
        <w:gridCol w:w="1119"/>
        <w:gridCol w:w="1119"/>
        <w:gridCol w:w="1119"/>
        <w:gridCol w:w="1119"/>
        <w:gridCol w:w="1119"/>
        <w:gridCol w:w="1119"/>
        <w:gridCol w:w="1119"/>
        <w:gridCol w:w="1119"/>
        <w:gridCol w:w="1119"/>
      </w:tblGrid>
      <w:tr w:rsidR="00A51E78" w:rsidRPr="00A51E78" w14:paraId="6CE222BD" w14:textId="77777777" w:rsidTr="00A51E78">
        <w:trPr>
          <w:trHeight w:val="250"/>
        </w:trPr>
        <w:tc>
          <w:tcPr>
            <w:tcW w:w="1119" w:type="dxa"/>
            <w:noWrap/>
            <w:hideMark/>
          </w:tcPr>
          <w:p w14:paraId="312AA7D7" w14:textId="77777777" w:rsidR="00A51E78" w:rsidRPr="00A51E78" w:rsidRDefault="00A51E78" w:rsidP="00A51E78">
            <w:r w:rsidRPr="00A51E78">
              <w:t>Tx01</w:t>
            </w:r>
          </w:p>
        </w:tc>
        <w:tc>
          <w:tcPr>
            <w:tcW w:w="1119" w:type="dxa"/>
            <w:noWrap/>
            <w:hideMark/>
          </w:tcPr>
          <w:p w14:paraId="4C75A1D2" w14:textId="77777777" w:rsidR="00A51E78" w:rsidRPr="00A51E78" w:rsidRDefault="00A51E78" w:rsidP="00A51E78">
            <w:r w:rsidRPr="00A51E78">
              <w:t>Tx02</w:t>
            </w:r>
          </w:p>
        </w:tc>
        <w:tc>
          <w:tcPr>
            <w:tcW w:w="1119" w:type="dxa"/>
            <w:noWrap/>
            <w:hideMark/>
          </w:tcPr>
          <w:p w14:paraId="57CDD067" w14:textId="77777777" w:rsidR="00A51E78" w:rsidRPr="00A51E78" w:rsidRDefault="00A51E78" w:rsidP="00A51E78">
            <w:r w:rsidRPr="00A51E78">
              <w:t>Tx03</w:t>
            </w:r>
          </w:p>
        </w:tc>
        <w:tc>
          <w:tcPr>
            <w:tcW w:w="1119" w:type="dxa"/>
            <w:noWrap/>
            <w:hideMark/>
          </w:tcPr>
          <w:p w14:paraId="0DC0D477" w14:textId="77777777" w:rsidR="00A51E78" w:rsidRPr="00A51E78" w:rsidRDefault="00A51E78" w:rsidP="00A51E78">
            <w:r w:rsidRPr="00A51E78">
              <w:t>Tx04</w:t>
            </w:r>
          </w:p>
        </w:tc>
        <w:tc>
          <w:tcPr>
            <w:tcW w:w="1119" w:type="dxa"/>
            <w:noWrap/>
            <w:hideMark/>
          </w:tcPr>
          <w:p w14:paraId="39A392ED" w14:textId="77777777" w:rsidR="00A51E78" w:rsidRPr="00A51E78" w:rsidRDefault="00A51E78" w:rsidP="00A51E78">
            <w:r w:rsidRPr="00A51E78">
              <w:t>Tx05</w:t>
            </w:r>
          </w:p>
        </w:tc>
        <w:tc>
          <w:tcPr>
            <w:tcW w:w="1119" w:type="dxa"/>
            <w:noWrap/>
            <w:hideMark/>
          </w:tcPr>
          <w:p w14:paraId="534862B1" w14:textId="77777777" w:rsidR="00A51E78" w:rsidRPr="00A51E78" w:rsidRDefault="00A51E78" w:rsidP="00A51E78">
            <w:r w:rsidRPr="00A51E78">
              <w:t>Tx06</w:t>
            </w:r>
          </w:p>
        </w:tc>
        <w:tc>
          <w:tcPr>
            <w:tcW w:w="1119" w:type="dxa"/>
            <w:noWrap/>
            <w:hideMark/>
          </w:tcPr>
          <w:p w14:paraId="1AFEFCEA" w14:textId="77777777" w:rsidR="00A51E78" w:rsidRPr="00A51E78" w:rsidRDefault="00A51E78" w:rsidP="00A51E78">
            <w:r w:rsidRPr="00A51E78">
              <w:t>Tx07</w:t>
            </w:r>
          </w:p>
        </w:tc>
        <w:tc>
          <w:tcPr>
            <w:tcW w:w="1119" w:type="dxa"/>
            <w:noWrap/>
            <w:hideMark/>
          </w:tcPr>
          <w:p w14:paraId="433963F7" w14:textId="77777777" w:rsidR="00A51E78" w:rsidRPr="00A51E78" w:rsidRDefault="00A51E78" w:rsidP="00A51E78">
            <w:r w:rsidRPr="00A51E78">
              <w:t>Tx08</w:t>
            </w:r>
          </w:p>
        </w:tc>
        <w:tc>
          <w:tcPr>
            <w:tcW w:w="1119" w:type="dxa"/>
            <w:noWrap/>
            <w:hideMark/>
          </w:tcPr>
          <w:p w14:paraId="0BBCD519" w14:textId="77777777" w:rsidR="00A51E78" w:rsidRPr="00A51E78" w:rsidRDefault="00A51E78" w:rsidP="00A51E78">
            <w:r w:rsidRPr="00A51E78">
              <w:t>Tx09</w:t>
            </w:r>
          </w:p>
        </w:tc>
        <w:tc>
          <w:tcPr>
            <w:tcW w:w="1119" w:type="dxa"/>
            <w:noWrap/>
            <w:hideMark/>
          </w:tcPr>
          <w:p w14:paraId="6647D5CE" w14:textId="77777777" w:rsidR="00A51E78" w:rsidRPr="00A51E78" w:rsidRDefault="00A51E78" w:rsidP="00A51E78">
            <w:r w:rsidRPr="00A51E78">
              <w:t>Tx10</w:t>
            </w:r>
          </w:p>
        </w:tc>
      </w:tr>
      <w:tr w:rsidR="00A51E78" w:rsidRPr="00A51E78" w14:paraId="2E69CC60" w14:textId="77777777" w:rsidTr="00A51E78">
        <w:trPr>
          <w:trHeight w:val="250"/>
        </w:trPr>
        <w:tc>
          <w:tcPr>
            <w:tcW w:w="1119" w:type="dxa"/>
            <w:noWrap/>
            <w:hideMark/>
          </w:tcPr>
          <w:p w14:paraId="3A5BA3DF" w14:textId="77777777" w:rsidR="00A51E78" w:rsidRPr="00A51E78" w:rsidRDefault="00A51E78" w:rsidP="00A51E78">
            <w:r w:rsidRPr="00A51E78">
              <w:t>6.11713</w:t>
            </w:r>
          </w:p>
        </w:tc>
        <w:tc>
          <w:tcPr>
            <w:tcW w:w="1119" w:type="dxa"/>
            <w:noWrap/>
            <w:hideMark/>
          </w:tcPr>
          <w:p w14:paraId="68AA7B8D" w14:textId="77777777" w:rsidR="00A51E78" w:rsidRPr="00A51E78" w:rsidRDefault="00A51E78" w:rsidP="00A51E78">
            <w:r w:rsidRPr="00A51E78">
              <w:t>8.674216</w:t>
            </w:r>
          </w:p>
        </w:tc>
        <w:tc>
          <w:tcPr>
            <w:tcW w:w="1119" w:type="dxa"/>
            <w:noWrap/>
            <w:hideMark/>
          </w:tcPr>
          <w:p w14:paraId="6F52AC62" w14:textId="77777777" w:rsidR="00A51E78" w:rsidRPr="00A51E78" w:rsidRDefault="00A51E78" w:rsidP="00A51E78">
            <w:r w:rsidRPr="00A51E78">
              <w:t>6.201628</w:t>
            </w:r>
          </w:p>
        </w:tc>
        <w:tc>
          <w:tcPr>
            <w:tcW w:w="1119" w:type="dxa"/>
            <w:noWrap/>
            <w:hideMark/>
          </w:tcPr>
          <w:p w14:paraId="51AC1579" w14:textId="77777777" w:rsidR="00A51E78" w:rsidRPr="00A51E78" w:rsidRDefault="00A51E78" w:rsidP="00A51E78">
            <w:r w:rsidRPr="00A51E78">
              <w:t>8.384152</w:t>
            </w:r>
          </w:p>
        </w:tc>
        <w:tc>
          <w:tcPr>
            <w:tcW w:w="1119" w:type="dxa"/>
            <w:noWrap/>
            <w:hideMark/>
          </w:tcPr>
          <w:p w14:paraId="51C0B61F" w14:textId="77777777" w:rsidR="00A51E78" w:rsidRPr="00A51E78" w:rsidRDefault="00A51E78" w:rsidP="00A51E78">
            <w:r w:rsidRPr="00A51E78">
              <w:t>10.68864</w:t>
            </w:r>
          </w:p>
        </w:tc>
        <w:tc>
          <w:tcPr>
            <w:tcW w:w="1119" w:type="dxa"/>
            <w:noWrap/>
            <w:hideMark/>
          </w:tcPr>
          <w:p w14:paraId="6917A411" w14:textId="77777777" w:rsidR="00A51E78" w:rsidRPr="00A51E78" w:rsidRDefault="00A51E78" w:rsidP="00A51E78">
            <w:r w:rsidRPr="00A51E78">
              <w:t>7.375094</w:t>
            </w:r>
          </w:p>
        </w:tc>
        <w:tc>
          <w:tcPr>
            <w:tcW w:w="1119" w:type="dxa"/>
            <w:noWrap/>
            <w:hideMark/>
          </w:tcPr>
          <w:p w14:paraId="4AFE1417" w14:textId="77777777" w:rsidR="00A51E78" w:rsidRPr="00A51E78" w:rsidRDefault="00A51E78" w:rsidP="00A51E78">
            <w:r w:rsidRPr="00A51E78">
              <w:t>8.365662</w:t>
            </w:r>
          </w:p>
        </w:tc>
        <w:tc>
          <w:tcPr>
            <w:tcW w:w="1119" w:type="dxa"/>
            <w:noWrap/>
            <w:hideMark/>
          </w:tcPr>
          <w:p w14:paraId="1055901F" w14:textId="77777777" w:rsidR="00A51E78" w:rsidRPr="00A51E78" w:rsidRDefault="00A51E78" w:rsidP="00A51E78">
            <w:r w:rsidRPr="00A51E78">
              <w:t>8.684627</w:t>
            </w:r>
          </w:p>
        </w:tc>
        <w:tc>
          <w:tcPr>
            <w:tcW w:w="1119" w:type="dxa"/>
            <w:noWrap/>
            <w:hideMark/>
          </w:tcPr>
          <w:p w14:paraId="3D86BFF7" w14:textId="77777777" w:rsidR="00A51E78" w:rsidRPr="00A51E78" w:rsidRDefault="00A51E78" w:rsidP="00A51E78">
            <w:r w:rsidRPr="00A51E78">
              <w:t>64.70663</w:t>
            </w:r>
          </w:p>
        </w:tc>
        <w:tc>
          <w:tcPr>
            <w:tcW w:w="1119" w:type="dxa"/>
            <w:noWrap/>
            <w:hideMark/>
          </w:tcPr>
          <w:p w14:paraId="757F443D" w14:textId="77777777" w:rsidR="00A51E78" w:rsidRPr="00A51E78" w:rsidRDefault="00A51E78" w:rsidP="00A51E78">
            <w:r w:rsidRPr="00A51E78">
              <w:t>5.126121</w:t>
            </w:r>
          </w:p>
        </w:tc>
      </w:tr>
      <w:tr w:rsidR="00A51E78" w:rsidRPr="00A51E78" w14:paraId="4A9D2731" w14:textId="77777777" w:rsidTr="00A51E78">
        <w:trPr>
          <w:trHeight w:val="250"/>
        </w:trPr>
        <w:tc>
          <w:tcPr>
            <w:tcW w:w="1119" w:type="dxa"/>
            <w:noWrap/>
            <w:hideMark/>
          </w:tcPr>
          <w:p w14:paraId="2BD24E3A" w14:textId="77777777" w:rsidR="00A51E78" w:rsidRPr="00A51E78" w:rsidRDefault="00A51E78" w:rsidP="00A51E78">
            <w:r w:rsidRPr="00A51E78">
              <w:t>5.485135</w:t>
            </w:r>
          </w:p>
        </w:tc>
        <w:tc>
          <w:tcPr>
            <w:tcW w:w="1119" w:type="dxa"/>
            <w:noWrap/>
            <w:hideMark/>
          </w:tcPr>
          <w:p w14:paraId="3E0FC842" w14:textId="77777777" w:rsidR="00A51E78" w:rsidRPr="00A51E78" w:rsidRDefault="00A51E78" w:rsidP="00A51E78">
            <w:r w:rsidRPr="00A51E78">
              <w:t>7.758413</w:t>
            </w:r>
          </w:p>
        </w:tc>
        <w:tc>
          <w:tcPr>
            <w:tcW w:w="1119" w:type="dxa"/>
            <w:noWrap/>
            <w:hideMark/>
          </w:tcPr>
          <w:p w14:paraId="7E8266DC" w14:textId="77777777" w:rsidR="00A51E78" w:rsidRPr="00A51E78" w:rsidRDefault="00A51E78" w:rsidP="00A51E78">
            <w:r w:rsidRPr="00A51E78">
              <w:t>6.312485</w:t>
            </w:r>
          </w:p>
        </w:tc>
        <w:tc>
          <w:tcPr>
            <w:tcW w:w="1119" w:type="dxa"/>
            <w:noWrap/>
            <w:hideMark/>
          </w:tcPr>
          <w:p w14:paraId="6BB112C9" w14:textId="77777777" w:rsidR="00A51E78" w:rsidRPr="00A51E78" w:rsidRDefault="00A51E78" w:rsidP="00A51E78">
            <w:r w:rsidRPr="00A51E78">
              <w:t>3.271247</w:t>
            </w:r>
          </w:p>
        </w:tc>
        <w:tc>
          <w:tcPr>
            <w:tcW w:w="1119" w:type="dxa"/>
            <w:noWrap/>
            <w:hideMark/>
          </w:tcPr>
          <w:p w14:paraId="032A9572" w14:textId="77777777" w:rsidR="00A51E78" w:rsidRPr="00A51E78" w:rsidRDefault="00A51E78" w:rsidP="00A51E78">
            <w:r w:rsidRPr="00A51E78">
              <w:t>5.804365</w:t>
            </w:r>
          </w:p>
        </w:tc>
        <w:tc>
          <w:tcPr>
            <w:tcW w:w="1119" w:type="dxa"/>
            <w:noWrap/>
            <w:hideMark/>
          </w:tcPr>
          <w:p w14:paraId="13B3E399" w14:textId="77777777" w:rsidR="00A51E78" w:rsidRPr="00A51E78" w:rsidRDefault="00A51E78" w:rsidP="00A51E78">
            <w:r w:rsidRPr="00A51E78">
              <w:t>7.293392</w:t>
            </w:r>
          </w:p>
        </w:tc>
        <w:tc>
          <w:tcPr>
            <w:tcW w:w="1119" w:type="dxa"/>
            <w:noWrap/>
            <w:hideMark/>
          </w:tcPr>
          <w:p w14:paraId="772F2C5D" w14:textId="77777777" w:rsidR="00A51E78" w:rsidRPr="00A51E78" w:rsidRDefault="00A51E78" w:rsidP="00A51E78">
            <w:r w:rsidRPr="00A51E78">
              <w:t>6.656896</w:t>
            </w:r>
          </w:p>
        </w:tc>
        <w:tc>
          <w:tcPr>
            <w:tcW w:w="1119" w:type="dxa"/>
            <w:noWrap/>
            <w:hideMark/>
          </w:tcPr>
          <w:p w14:paraId="67C5DD13" w14:textId="77777777" w:rsidR="00A51E78" w:rsidRPr="00A51E78" w:rsidRDefault="00A51E78" w:rsidP="00A51E78">
            <w:r w:rsidRPr="00A51E78">
              <w:t>6.237331</w:t>
            </w:r>
          </w:p>
        </w:tc>
        <w:tc>
          <w:tcPr>
            <w:tcW w:w="1119" w:type="dxa"/>
            <w:noWrap/>
            <w:hideMark/>
          </w:tcPr>
          <w:p w14:paraId="2CBF1452" w14:textId="77777777" w:rsidR="00A51E78" w:rsidRPr="00A51E78" w:rsidRDefault="00A51E78" w:rsidP="00A51E78">
            <w:r w:rsidRPr="00A51E78">
              <w:t>5.237016</w:t>
            </w:r>
          </w:p>
        </w:tc>
        <w:tc>
          <w:tcPr>
            <w:tcW w:w="1119" w:type="dxa"/>
            <w:noWrap/>
            <w:hideMark/>
          </w:tcPr>
          <w:p w14:paraId="397B4F47" w14:textId="77777777" w:rsidR="00A51E78" w:rsidRPr="00A51E78" w:rsidRDefault="00A51E78" w:rsidP="00A51E78">
            <w:r w:rsidRPr="00A51E78">
              <w:t>6.833296</w:t>
            </w:r>
          </w:p>
        </w:tc>
      </w:tr>
      <w:tr w:rsidR="00A51E78" w:rsidRPr="00A51E78" w14:paraId="5148625C" w14:textId="77777777" w:rsidTr="00A51E78">
        <w:trPr>
          <w:trHeight w:val="250"/>
        </w:trPr>
        <w:tc>
          <w:tcPr>
            <w:tcW w:w="1119" w:type="dxa"/>
            <w:noWrap/>
            <w:hideMark/>
          </w:tcPr>
          <w:p w14:paraId="09F558D2" w14:textId="77777777" w:rsidR="00A51E78" w:rsidRPr="00A51E78" w:rsidRDefault="00A51E78" w:rsidP="00A51E78">
            <w:r w:rsidRPr="00A51E78">
              <w:t>4.368129</w:t>
            </w:r>
          </w:p>
        </w:tc>
        <w:tc>
          <w:tcPr>
            <w:tcW w:w="1119" w:type="dxa"/>
            <w:noWrap/>
            <w:hideMark/>
          </w:tcPr>
          <w:p w14:paraId="245D37D9" w14:textId="77777777" w:rsidR="00A51E78" w:rsidRPr="00A51E78" w:rsidRDefault="00A51E78" w:rsidP="00A51E78">
            <w:r w:rsidRPr="00A51E78">
              <w:t>6.946183</w:t>
            </w:r>
          </w:p>
        </w:tc>
        <w:tc>
          <w:tcPr>
            <w:tcW w:w="1119" w:type="dxa"/>
            <w:noWrap/>
            <w:hideMark/>
          </w:tcPr>
          <w:p w14:paraId="27344538" w14:textId="77777777" w:rsidR="00A51E78" w:rsidRPr="00A51E78" w:rsidRDefault="00A51E78" w:rsidP="00A51E78">
            <w:r w:rsidRPr="00A51E78">
              <w:t>6.45457</w:t>
            </w:r>
          </w:p>
        </w:tc>
        <w:tc>
          <w:tcPr>
            <w:tcW w:w="1119" w:type="dxa"/>
            <w:noWrap/>
            <w:hideMark/>
          </w:tcPr>
          <w:p w14:paraId="1B503077" w14:textId="77777777" w:rsidR="00A51E78" w:rsidRPr="00A51E78" w:rsidRDefault="00A51E78" w:rsidP="00A51E78">
            <w:r w:rsidRPr="00A51E78">
              <w:t>7.290438</w:t>
            </w:r>
          </w:p>
        </w:tc>
        <w:tc>
          <w:tcPr>
            <w:tcW w:w="1119" w:type="dxa"/>
            <w:noWrap/>
            <w:hideMark/>
          </w:tcPr>
          <w:p w14:paraId="6E6004C4" w14:textId="77777777" w:rsidR="00A51E78" w:rsidRPr="00A51E78" w:rsidRDefault="00A51E78" w:rsidP="00A51E78">
            <w:r w:rsidRPr="00A51E78">
              <w:t>6.623766</w:t>
            </w:r>
          </w:p>
        </w:tc>
        <w:tc>
          <w:tcPr>
            <w:tcW w:w="1119" w:type="dxa"/>
            <w:noWrap/>
            <w:hideMark/>
          </w:tcPr>
          <w:p w14:paraId="74A3D49A" w14:textId="77777777" w:rsidR="00A51E78" w:rsidRPr="00A51E78" w:rsidRDefault="00A51E78" w:rsidP="00A51E78">
            <w:r w:rsidRPr="00A51E78">
              <w:t>7.382133</w:t>
            </w:r>
          </w:p>
        </w:tc>
        <w:tc>
          <w:tcPr>
            <w:tcW w:w="1119" w:type="dxa"/>
            <w:noWrap/>
            <w:hideMark/>
          </w:tcPr>
          <w:p w14:paraId="4C200C75" w14:textId="77777777" w:rsidR="00A51E78" w:rsidRPr="00A51E78" w:rsidRDefault="00A51E78" w:rsidP="00A51E78">
            <w:r w:rsidRPr="00A51E78">
              <w:t>7.23499</w:t>
            </w:r>
          </w:p>
        </w:tc>
        <w:tc>
          <w:tcPr>
            <w:tcW w:w="1119" w:type="dxa"/>
            <w:noWrap/>
            <w:hideMark/>
          </w:tcPr>
          <w:p w14:paraId="048ACFBB" w14:textId="77777777" w:rsidR="00A51E78" w:rsidRPr="00A51E78" w:rsidRDefault="00A51E78" w:rsidP="00A51E78">
            <w:r w:rsidRPr="00A51E78">
              <w:t>5.954525</w:t>
            </w:r>
          </w:p>
        </w:tc>
        <w:tc>
          <w:tcPr>
            <w:tcW w:w="1119" w:type="dxa"/>
            <w:noWrap/>
            <w:hideMark/>
          </w:tcPr>
          <w:p w14:paraId="5C4FE9A3" w14:textId="77777777" w:rsidR="00A51E78" w:rsidRPr="00A51E78" w:rsidRDefault="00A51E78" w:rsidP="00A51E78">
            <w:r w:rsidRPr="00A51E78">
              <w:t>6.252629</w:t>
            </w:r>
          </w:p>
        </w:tc>
        <w:tc>
          <w:tcPr>
            <w:tcW w:w="1119" w:type="dxa"/>
            <w:noWrap/>
            <w:hideMark/>
          </w:tcPr>
          <w:p w14:paraId="00C2EE9B" w14:textId="77777777" w:rsidR="00A51E78" w:rsidRPr="00A51E78" w:rsidRDefault="00A51E78" w:rsidP="00A51E78">
            <w:r w:rsidRPr="00A51E78">
              <w:t>8.323128</w:t>
            </w:r>
          </w:p>
        </w:tc>
      </w:tr>
      <w:tr w:rsidR="00A51E78" w:rsidRPr="00A51E78" w14:paraId="19CA0630" w14:textId="77777777" w:rsidTr="00A51E78">
        <w:trPr>
          <w:trHeight w:val="250"/>
        </w:trPr>
        <w:tc>
          <w:tcPr>
            <w:tcW w:w="1119" w:type="dxa"/>
            <w:noWrap/>
            <w:hideMark/>
          </w:tcPr>
          <w:p w14:paraId="60F24A26" w14:textId="77777777" w:rsidR="00A51E78" w:rsidRPr="00A51E78" w:rsidRDefault="00A51E78" w:rsidP="00A51E78">
            <w:r w:rsidRPr="00A51E78">
              <w:t>4.752598</w:t>
            </w:r>
          </w:p>
        </w:tc>
        <w:tc>
          <w:tcPr>
            <w:tcW w:w="1119" w:type="dxa"/>
            <w:noWrap/>
            <w:hideMark/>
          </w:tcPr>
          <w:p w14:paraId="4A137A3B" w14:textId="77777777" w:rsidR="00A51E78" w:rsidRPr="00A51E78" w:rsidRDefault="00A51E78" w:rsidP="00A51E78">
            <w:r w:rsidRPr="00A51E78">
              <w:t>7.581756</w:t>
            </w:r>
          </w:p>
        </w:tc>
        <w:tc>
          <w:tcPr>
            <w:tcW w:w="1119" w:type="dxa"/>
            <w:noWrap/>
            <w:hideMark/>
          </w:tcPr>
          <w:p w14:paraId="68450EE2" w14:textId="77777777" w:rsidR="00A51E78" w:rsidRPr="00A51E78" w:rsidRDefault="00A51E78" w:rsidP="00A51E78">
            <w:r w:rsidRPr="00A51E78">
              <w:t>2.346434</w:t>
            </w:r>
          </w:p>
        </w:tc>
        <w:tc>
          <w:tcPr>
            <w:tcW w:w="1119" w:type="dxa"/>
            <w:noWrap/>
            <w:hideMark/>
          </w:tcPr>
          <w:p w14:paraId="3C58F20E" w14:textId="77777777" w:rsidR="00A51E78" w:rsidRPr="00A51E78" w:rsidRDefault="00A51E78" w:rsidP="00A51E78">
            <w:r w:rsidRPr="00A51E78">
              <w:t>7.252496</w:t>
            </w:r>
          </w:p>
        </w:tc>
        <w:tc>
          <w:tcPr>
            <w:tcW w:w="1119" w:type="dxa"/>
            <w:noWrap/>
            <w:hideMark/>
          </w:tcPr>
          <w:p w14:paraId="3B4AE9E3" w14:textId="77777777" w:rsidR="00A51E78" w:rsidRPr="00A51E78" w:rsidRDefault="00A51E78" w:rsidP="00A51E78">
            <w:r w:rsidRPr="00A51E78">
              <w:t>1.98709</w:t>
            </w:r>
          </w:p>
        </w:tc>
        <w:tc>
          <w:tcPr>
            <w:tcW w:w="1119" w:type="dxa"/>
            <w:noWrap/>
            <w:hideMark/>
          </w:tcPr>
          <w:p w14:paraId="43FB8B65" w14:textId="77777777" w:rsidR="00A51E78" w:rsidRPr="00A51E78" w:rsidRDefault="00A51E78" w:rsidP="00A51E78">
            <w:r w:rsidRPr="00A51E78">
              <w:t>7.526504</w:t>
            </w:r>
          </w:p>
        </w:tc>
        <w:tc>
          <w:tcPr>
            <w:tcW w:w="1119" w:type="dxa"/>
            <w:noWrap/>
            <w:hideMark/>
          </w:tcPr>
          <w:p w14:paraId="241F8B0B" w14:textId="77777777" w:rsidR="00A51E78" w:rsidRPr="00A51E78" w:rsidRDefault="00A51E78" w:rsidP="00A51E78">
            <w:r w:rsidRPr="00A51E78">
              <w:t>6.211426</w:t>
            </w:r>
          </w:p>
        </w:tc>
        <w:tc>
          <w:tcPr>
            <w:tcW w:w="1119" w:type="dxa"/>
            <w:noWrap/>
            <w:hideMark/>
          </w:tcPr>
          <w:p w14:paraId="6925E74E" w14:textId="77777777" w:rsidR="00A51E78" w:rsidRPr="00A51E78" w:rsidRDefault="00A51E78" w:rsidP="00A51E78">
            <w:r w:rsidRPr="00A51E78">
              <w:t>7.23265</w:t>
            </w:r>
          </w:p>
        </w:tc>
        <w:tc>
          <w:tcPr>
            <w:tcW w:w="1119" w:type="dxa"/>
            <w:noWrap/>
            <w:hideMark/>
          </w:tcPr>
          <w:p w14:paraId="6E279205" w14:textId="77777777" w:rsidR="00A51E78" w:rsidRPr="00A51E78" w:rsidRDefault="00A51E78" w:rsidP="00A51E78">
            <w:r w:rsidRPr="00A51E78">
              <w:t>8.216799</w:t>
            </w:r>
          </w:p>
        </w:tc>
        <w:tc>
          <w:tcPr>
            <w:tcW w:w="1119" w:type="dxa"/>
            <w:noWrap/>
            <w:hideMark/>
          </w:tcPr>
          <w:p w14:paraId="7F19BF3A" w14:textId="77777777" w:rsidR="00A51E78" w:rsidRPr="00A51E78" w:rsidRDefault="00A51E78" w:rsidP="00A51E78">
            <w:r w:rsidRPr="00A51E78">
              <w:t>1.546644</w:t>
            </w:r>
          </w:p>
        </w:tc>
      </w:tr>
      <w:tr w:rsidR="00A51E78" w:rsidRPr="00A51E78" w14:paraId="39CF006D" w14:textId="77777777" w:rsidTr="00A51E78">
        <w:trPr>
          <w:trHeight w:val="250"/>
        </w:trPr>
        <w:tc>
          <w:tcPr>
            <w:tcW w:w="1119" w:type="dxa"/>
            <w:noWrap/>
            <w:hideMark/>
          </w:tcPr>
          <w:p w14:paraId="765C2B7D" w14:textId="77777777" w:rsidR="00A51E78" w:rsidRPr="00A51E78" w:rsidRDefault="00A51E78" w:rsidP="00A51E78">
            <w:r w:rsidRPr="00A51E78">
              <w:t>5.741866</w:t>
            </w:r>
          </w:p>
        </w:tc>
        <w:tc>
          <w:tcPr>
            <w:tcW w:w="1119" w:type="dxa"/>
            <w:noWrap/>
            <w:hideMark/>
          </w:tcPr>
          <w:p w14:paraId="48FD4243" w14:textId="77777777" w:rsidR="00A51E78" w:rsidRPr="00A51E78" w:rsidRDefault="00A51E78" w:rsidP="00A51E78">
            <w:r w:rsidRPr="00A51E78">
              <w:t>7.844224</w:t>
            </w:r>
          </w:p>
        </w:tc>
        <w:tc>
          <w:tcPr>
            <w:tcW w:w="1119" w:type="dxa"/>
            <w:noWrap/>
            <w:hideMark/>
          </w:tcPr>
          <w:p w14:paraId="36E3D4E3" w14:textId="77777777" w:rsidR="00A51E78" w:rsidRPr="00A51E78" w:rsidRDefault="00A51E78" w:rsidP="00A51E78">
            <w:r w:rsidRPr="00A51E78">
              <w:t>7.348982</w:t>
            </w:r>
          </w:p>
        </w:tc>
        <w:tc>
          <w:tcPr>
            <w:tcW w:w="1119" w:type="dxa"/>
            <w:noWrap/>
            <w:hideMark/>
          </w:tcPr>
          <w:p w14:paraId="5D6AEC6B" w14:textId="77777777" w:rsidR="00A51E78" w:rsidRPr="00A51E78" w:rsidRDefault="00A51E78" w:rsidP="00A51E78">
            <w:r w:rsidRPr="00A51E78">
              <w:t>7.200565</w:t>
            </w:r>
          </w:p>
        </w:tc>
        <w:tc>
          <w:tcPr>
            <w:tcW w:w="1119" w:type="dxa"/>
            <w:noWrap/>
            <w:hideMark/>
          </w:tcPr>
          <w:p w14:paraId="69FCAA8C" w14:textId="77777777" w:rsidR="00A51E78" w:rsidRPr="00A51E78" w:rsidRDefault="00A51E78" w:rsidP="00A51E78">
            <w:r w:rsidRPr="00A51E78">
              <w:t>7.337278</w:t>
            </w:r>
          </w:p>
        </w:tc>
        <w:tc>
          <w:tcPr>
            <w:tcW w:w="1119" w:type="dxa"/>
            <w:noWrap/>
            <w:hideMark/>
          </w:tcPr>
          <w:p w14:paraId="1D27A95C" w14:textId="77777777" w:rsidR="00A51E78" w:rsidRPr="00A51E78" w:rsidRDefault="00A51E78" w:rsidP="00A51E78">
            <w:r w:rsidRPr="00A51E78">
              <w:t>6.537884</w:t>
            </w:r>
          </w:p>
        </w:tc>
        <w:tc>
          <w:tcPr>
            <w:tcW w:w="1119" w:type="dxa"/>
            <w:noWrap/>
            <w:hideMark/>
          </w:tcPr>
          <w:p w14:paraId="1598E280" w14:textId="77777777" w:rsidR="00A51E78" w:rsidRPr="00A51E78" w:rsidRDefault="00A51E78" w:rsidP="00A51E78">
            <w:r w:rsidRPr="00A51E78">
              <w:t>7.842104</w:t>
            </w:r>
          </w:p>
        </w:tc>
        <w:tc>
          <w:tcPr>
            <w:tcW w:w="1119" w:type="dxa"/>
            <w:noWrap/>
            <w:hideMark/>
          </w:tcPr>
          <w:p w14:paraId="25360532" w14:textId="77777777" w:rsidR="00A51E78" w:rsidRPr="00A51E78" w:rsidRDefault="00A51E78" w:rsidP="00A51E78">
            <w:r w:rsidRPr="00A51E78">
              <w:t>8.423819</w:t>
            </w:r>
          </w:p>
        </w:tc>
        <w:tc>
          <w:tcPr>
            <w:tcW w:w="1119" w:type="dxa"/>
            <w:noWrap/>
            <w:hideMark/>
          </w:tcPr>
          <w:p w14:paraId="24720796" w14:textId="77777777" w:rsidR="00A51E78" w:rsidRPr="00A51E78" w:rsidRDefault="00A51E78" w:rsidP="00A51E78">
            <w:r w:rsidRPr="00A51E78">
              <w:t>4.593344</w:t>
            </w:r>
          </w:p>
        </w:tc>
        <w:tc>
          <w:tcPr>
            <w:tcW w:w="1119" w:type="dxa"/>
            <w:noWrap/>
            <w:hideMark/>
          </w:tcPr>
          <w:p w14:paraId="4599D6B7" w14:textId="77777777" w:rsidR="00A51E78" w:rsidRPr="00A51E78" w:rsidRDefault="00A51E78" w:rsidP="00A51E78">
            <w:r w:rsidRPr="00A51E78">
              <w:t>5.772574</w:t>
            </w:r>
          </w:p>
        </w:tc>
      </w:tr>
      <w:tr w:rsidR="00A51E78" w:rsidRPr="00A51E78" w14:paraId="7C5C073F" w14:textId="77777777" w:rsidTr="00A51E78">
        <w:trPr>
          <w:trHeight w:val="250"/>
        </w:trPr>
        <w:tc>
          <w:tcPr>
            <w:tcW w:w="1119" w:type="dxa"/>
            <w:noWrap/>
            <w:hideMark/>
          </w:tcPr>
          <w:p w14:paraId="5550162F" w14:textId="77777777" w:rsidR="00A51E78" w:rsidRPr="00A51E78" w:rsidRDefault="00A51E78" w:rsidP="00A51E78">
            <w:r w:rsidRPr="00A51E78">
              <w:t>5.759641</w:t>
            </w:r>
          </w:p>
        </w:tc>
        <w:tc>
          <w:tcPr>
            <w:tcW w:w="1119" w:type="dxa"/>
            <w:noWrap/>
            <w:hideMark/>
          </w:tcPr>
          <w:p w14:paraId="7C6FF8F0" w14:textId="77777777" w:rsidR="00A51E78" w:rsidRPr="00A51E78" w:rsidRDefault="00A51E78" w:rsidP="00A51E78">
            <w:r w:rsidRPr="00A51E78">
              <w:t>5.87287</w:t>
            </w:r>
          </w:p>
        </w:tc>
        <w:tc>
          <w:tcPr>
            <w:tcW w:w="1119" w:type="dxa"/>
            <w:noWrap/>
            <w:hideMark/>
          </w:tcPr>
          <w:p w14:paraId="6EAE16A8" w14:textId="77777777" w:rsidR="00A51E78" w:rsidRPr="00A51E78" w:rsidRDefault="00A51E78" w:rsidP="00A51E78">
            <w:r w:rsidRPr="00A51E78">
              <w:t>3.826743</w:t>
            </w:r>
          </w:p>
        </w:tc>
        <w:tc>
          <w:tcPr>
            <w:tcW w:w="1119" w:type="dxa"/>
            <w:noWrap/>
            <w:hideMark/>
          </w:tcPr>
          <w:p w14:paraId="27A81475" w14:textId="77777777" w:rsidR="00A51E78" w:rsidRPr="00A51E78" w:rsidRDefault="00A51E78" w:rsidP="00A51E78">
            <w:r w:rsidRPr="00A51E78">
              <w:t>5.571826</w:t>
            </w:r>
          </w:p>
        </w:tc>
        <w:tc>
          <w:tcPr>
            <w:tcW w:w="1119" w:type="dxa"/>
            <w:noWrap/>
            <w:hideMark/>
          </w:tcPr>
          <w:p w14:paraId="762595DB" w14:textId="77777777" w:rsidR="00A51E78" w:rsidRPr="00A51E78" w:rsidRDefault="00A51E78" w:rsidP="00A51E78">
            <w:r w:rsidRPr="00A51E78">
              <w:t>7.151174</w:t>
            </w:r>
          </w:p>
        </w:tc>
        <w:tc>
          <w:tcPr>
            <w:tcW w:w="1119" w:type="dxa"/>
            <w:noWrap/>
            <w:hideMark/>
          </w:tcPr>
          <w:p w14:paraId="1AF2EC18" w14:textId="77777777" w:rsidR="00A51E78" w:rsidRPr="00A51E78" w:rsidRDefault="00A51E78" w:rsidP="00A51E78">
            <w:r w:rsidRPr="00A51E78">
              <w:t>6.85057</w:t>
            </w:r>
          </w:p>
        </w:tc>
        <w:tc>
          <w:tcPr>
            <w:tcW w:w="1119" w:type="dxa"/>
            <w:noWrap/>
            <w:hideMark/>
          </w:tcPr>
          <w:p w14:paraId="7458202B" w14:textId="77777777" w:rsidR="00A51E78" w:rsidRPr="00A51E78" w:rsidRDefault="00A51E78" w:rsidP="00A51E78">
            <w:r w:rsidRPr="00A51E78">
              <w:t>5.185283</w:t>
            </w:r>
          </w:p>
        </w:tc>
        <w:tc>
          <w:tcPr>
            <w:tcW w:w="1119" w:type="dxa"/>
            <w:noWrap/>
            <w:hideMark/>
          </w:tcPr>
          <w:p w14:paraId="73D70E73" w14:textId="77777777" w:rsidR="00A51E78" w:rsidRPr="00A51E78" w:rsidRDefault="00A51E78" w:rsidP="00A51E78">
            <w:r w:rsidRPr="00A51E78">
              <w:t>8.964937</w:t>
            </w:r>
          </w:p>
        </w:tc>
        <w:tc>
          <w:tcPr>
            <w:tcW w:w="1119" w:type="dxa"/>
            <w:noWrap/>
            <w:hideMark/>
          </w:tcPr>
          <w:p w14:paraId="1C52434C" w14:textId="77777777" w:rsidR="00A51E78" w:rsidRPr="00A51E78" w:rsidRDefault="00A51E78" w:rsidP="00A51E78">
            <w:r w:rsidRPr="00A51E78">
              <w:t>6.451701</w:t>
            </w:r>
          </w:p>
        </w:tc>
        <w:tc>
          <w:tcPr>
            <w:tcW w:w="1119" w:type="dxa"/>
            <w:noWrap/>
            <w:hideMark/>
          </w:tcPr>
          <w:p w14:paraId="1AEC7548" w14:textId="77777777" w:rsidR="00A51E78" w:rsidRPr="00A51E78" w:rsidRDefault="00A51E78" w:rsidP="00A51E78">
            <w:r w:rsidRPr="00A51E78">
              <w:t>6.789762</w:t>
            </w:r>
          </w:p>
        </w:tc>
      </w:tr>
      <w:tr w:rsidR="00A51E78" w:rsidRPr="00A51E78" w14:paraId="19278087" w14:textId="77777777" w:rsidTr="00A51E78">
        <w:trPr>
          <w:trHeight w:val="250"/>
        </w:trPr>
        <w:tc>
          <w:tcPr>
            <w:tcW w:w="1119" w:type="dxa"/>
            <w:noWrap/>
            <w:hideMark/>
          </w:tcPr>
          <w:p w14:paraId="718EEFA6" w14:textId="77777777" w:rsidR="00A51E78" w:rsidRPr="00A51E78" w:rsidRDefault="00A51E78" w:rsidP="00A51E78">
            <w:r w:rsidRPr="00A51E78">
              <w:t>4.673805</w:t>
            </w:r>
          </w:p>
        </w:tc>
        <w:tc>
          <w:tcPr>
            <w:tcW w:w="1119" w:type="dxa"/>
            <w:noWrap/>
            <w:hideMark/>
          </w:tcPr>
          <w:p w14:paraId="138CA593" w14:textId="77777777" w:rsidR="00A51E78" w:rsidRPr="00A51E78" w:rsidRDefault="00A51E78" w:rsidP="00A51E78">
            <w:r w:rsidRPr="00A51E78">
              <w:t>6.894731</w:t>
            </w:r>
          </w:p>
        </w:tc>
        <w:tc>
          <w:tcPr>
            <w:tcW w:w="1119" w:type="dxa"/>
            <w:noWrap/>
            <w:hideMark/>
          </w:tcPr>
          <w:p w14:paraId="15B8AC08" w14:textId="77777777" w:rsidR="00A51E78" w:rsidRPr="00A51E78" w:rsidRDefault="00A51E78" w:rsidP="00A51E78">
            <w:r w:rsidRPr="00A51E78">
              <w:t>6.241744</w:t>
            </w:r>
          </w:p>
        </w:tc>
        <w:tc>
          <w:tcPr>
            <w:tcW w:w="1119" w:type="dxa"/>
            <w:noWrap/>
            <w:hideMark/>
          </w:tcPr>
          <w:p w14:paraId="68AC6826" w14:textId="77777777" w:rsidR="00A51E78" w:rsidRPr="00A51E78" w:rsidRDefault="00A51E78" w:rsidP="00A51E78">
            <w:r w:rsidRPr="00A51E78">
              <w:t>9.234814</w:t>
            </w:r>
          </w:p>
        </w:tc>
        <w:tc>
          <w:tcPr>
            <w:tcW w:w="1119" w:type="dxa"/>
            <w:noWrap/>
            <w:hideMark/>
          </w:tcPr>
          <w:p w14:paraId="39247151" w14:textId="77777777" w:rsidR="00A51E78" w:rsidRPr="00A51E78" w:rsidRDefault="00A51E78" w:rsidP="00A51E78">
            <w:r w:rsidRPr="00A51E78">
              <w:t>7.729553</w:t>
            </w:r>
          </w:p>
        </w:tc>
        <w:tc>
          <w:tcPr>
            <w:tcW w:w="1119" w:type="dxa"/>
            <w:noWrap/>
            <w:hideMark/>
          </w:tcPr>
          <w:p w14:paraId="461BFF66" w14:textId="77777777" w:rsidR="00A51E78" w:rsidRPr="00A51E78" w:rsidRDefault="00A51E78" w:rsidP="00A51E78">
            <w:r w:rsidRPr="00A51E78">
              <w:t>6.57501</w:t>
            </w:r>
          </w:p>
        </w:tc>
        <w:tc>
          <w:tcPr>
            <w:tcW w:w="1119" w:type="dxa"/>
            <w:noWrap/>
            <w:hideMark/>
          </w:tcPr>
          <w:p w14:paraId="3B21D721" w14:textId="77777777" w:rsidR="00A51E78" w:rsidRPr="00A51E78" w:rsidRDefault="00A51E78" w:rsidP="00A51E78">
            <w:r w:rsidRPr="00A51E78">
              <w:t>6.584397</w:t>
            </w:r>
          </w:p>
        </w:tc>
        <w:tc>
          <w:tcPr>
            <w:tcW w:w="1119" w:type="dxa"/>
            <w:noWrap/>
            <w:hideMark/>
          </w:tcPr>
          <w:p w14:paraId="1C46D61F" w14:textId="77777777" w:rsidR="00A51E78" w:rsidRPr="00A51E78" w:rsidRDefault="00A51E78" w:rsidP="00A51E78">
            <w:r w:rsidRPr="00A51E78">
              <w:t>6.681922</w:t>
            </w:r>
          </w:p>
        </w:tc>
        <w:tc>
          <w:tcPr>
            <w:tcW w:w="1119" w:type="dxa"/>
            <w:noWrap/>
            <w:hideMark/>
          </w:tcPr>
          <w:p w14:paraId="64912186" w14:textId="77777777" w:rsidR="00A51E78" w:rsidRPr="00A51E78" w:rsidRDefault="00A51E78" w:rsidP="00A51E78">
            <w:r w:rsidRPr="00A51E78">
              <w:t>7.496783</w:t>
            </w:r>
          </w:p>
        </w:tc>
        <w:tc>
          <w:tcPr>
            <w:tcW w:w="1119" w:type="dxa"/>
            <w:noWrap/>
            <w:hideMark/>
          </w:tcPr>
          <w:p w14:paraId="2EC00FB6" w14:textId="77777777" w:rsidR="00A51E78" w:rsidRPr="00A51E78" w:rsidRDefault="00A51E78" w:rsidP="00A51E78">
            <w:r w:rsidRPr="00A51E78">
              <w:t>6.621658</w:t>
            </w:r>
          </w:p>
        </w:tc>
      </w:tr>
      <w:tr w:rsidR="00A51E78" w:rsidRPr="00A51E78" w14:paraId="285C4BB7" w14:textId="77777777" w:rsidTr="00A51E78">
        <w:trPr>
          <w:trHeight w:val="250"/>
        </w:trPr>
        <w:tc>
          <w:tcPr>
            <w:tcW w:w="1119" w:type="dxa"/>
            <w:noWrap/>
            <w:hideMark/>
          </w:tcPr>
          <w:p w14:paraId="1B7A727E" w14:textId="77777777" w:rsidR="00A51E78" w:rsidRPr="00A51E78" w:rsidRDefault="00A51E78" w:rsidP="00A51E78">
            <w:r w:rsidRPr="00A51E78">
              <w:t>5.147224</w:t>
            </w:r>
          </w:p>
        </w:tc>
        <w:tc>
          <w:tcPr>
            <w:tcW w:w="1119" w:type="dxa"/>
            <w:noWrap/>
            <w:hideMark/>
          </w:tcPr>
          <w:p w14:paraId="43870F22" w14:textId="77777777" w:rsidR="00A51E78" w:rsidRPr="00A51E78" w:rsidRDefault="00A51E78" w:rsidP="00A51E78">
            <w:r w:rsidRPr="00A51E78">
              <w:t>7.490463</w:t>
            </w:r>
          </w:p>
        </w:tc>
        <w:tc>
          <w:tcPr>
            <w:tcW w:w="1119" w:type="dxa"/>
            <w:noWrap/>
            <w:hideMark/>
          </w:tcPr>
          <w:p w14:paraId="2F5C7082" w14:textId="77777777" w:rsidR="00A51E78" w:rsidRPr="00A51E78" w:rsidRDefault="00A51E78" w:rsidP="00A51E78">
            <w:r w:rsidRPr="00A51E78">
              <w:t>6.691456</w:t>
            </w:r>
          </w:p>
        </w:tc>
        <w:tc>
          <w:tcPr>
            <w:tcW w:w="1119" w:type="dxa"/>
            <w:noWrap/>
            <w:hideMark/>
          </w:tcPr>
          <w:p w14:paraId="0854E6F3" w14:textId="77777777" w:rsidR="00A51E78" w:rsidRPr="00A51E78" w:rsidRDefault="00A51E78" w:rsidP="00A51E78">
            <w:r w:rsidRPr="00A51E78">
              <w:t>6.200116</w:t>
            </w:r>
          </w:p>
        </w:tc>
        <w:tc>
          <w:tcPr>
            <w:tcW w:w="1119" w:type="dxa"/>
            <w:noWrap/>
            <w:hideMark/>
          </w:tcPr>
          <w:p w14:paraId="3C2CA2D6" w14:textId="77777777" w:rsidR="00A51E78" w:rsidRPr="00A51E78" w:rsidRDefault="00A51E78" w:rsidP="00A51E78">
            <w:r w:rsidRPr="00A51E78">
              <w:t>3.458812</w:t>
            </w:r>
          </w:p>
        </w:tc>
        <w:tc>
          <w:tcPr>
            <w:tcW w:w="1119" w:type="dxa"/>
            <w:noWrap/>
            <w:hideMark/>
          </w:tcPr>
          <w:p w14:paraId="176FCC2D" w14:textId="77777777" w:rsidR="00A51E78" w:rsidRPr="00A51E78" w:rsidRDefault="00A51E78" w:rsidP="00A51E78">
            <w:r w:rsidRPr="00A51E78">
              <w:t>7.126482</w:t>
            </w:r>
          </w:p>
        </w:tc>
        <w:tc>
          <w:tcPr>
            <w:tcW w:w="1119" w:type="dxa"/>
            <w:noWrap/>
            <w:hideMark/>
          </w:tcPr>
          <w:p w14:paraId="36F8AB6C" w14:textId="77777777" w:rsidR="00A51E78" w:rsidRPr="00A51E78" w:rsidRDefault="00A51E78" w:rsidP="00A51E78">
            <w:r w:rsidRPr="00A51E78">
              <w:t>5.701507</w:t>
            </w:r>
          </w:p>
        </w:tc>
        <w:tc>
          <w:tcPr>
            <w:tcW w:w="1119" w:type="dxa"/>
            <w:noWrap/>
            <w:hideMark/>
          </w:tcPr>
          <w:p w14:paraId="7CD5163D" w14:textId="77777777" w:rsidR="00A51E78" w:rsidRPr="00A51E78" w:rsidRDefault="00A51E78" w:rsidP="00A51E78">
            <w:r w:rsidRPr="00A51E78">
              <w:t>5.209789</w:t>
            </w:r>
          </w:p>
        </w:tc>
        <w:tc>
          <w:tcPr>
            <w:tcW w:w="1119" w:type="dxa"/>
            <w:noWrap/>
            <w:hideMark/>
          </w:tcPr>
          <w:p w14:paraId="15C3115B" w14:textId="77777777" w:rsidR="00A51E78" w:rsidRPr="00A51E78" w:rsidRDefault="00A51E78" w:rsidP="00A51E78">
            <w:r w:rsidRPr="00A51E78">
              <w:t>7.141183</w:t>
            </w:r>
          </w:p>
        </w:tc>
        <w:tc>
          <w:tcPr>
            <w:tcW w:w="1119" w:type="dxa"/>
            <w:noWrap/>
            <w:hideMark/>
          </w:tcPr>
          <w:p w14:paraId="777D98D0" w14:textId="77777777" w:rsidR="00A51E78" w:rsidRPr="00A51E78" w:rsidRDefault="00A51E78" w:rsidP="00A51E78">
            <w:r w:rsidRPr="00A51E78">
              <w:t>7.538483</w:t>
            </w:r>
          </w:p>
        </w:tc>
      </w:tr>
      <w:tr w:rsidR="00A51E78" w:rsidRPr="00A51E78" w14:paraId="670BA1F4" w14:textId="77777777" w:rsidTr="00A51E78">
        <w:trPr>
          <w:trHeight w:val="250"/>
        </w:trPr>
        <w:tc>
          <w:tcPr>
            <w:tcW w:w="1119" w:type="dxa"/>
            <w:noWrap/>
            <w:hideMark/>
          </w:tcPr>
          <w:p w14:paraId="77D17189" w14:textId="77777777" w:rsidR="00A51E78" w:rsidRPr="00A51E78" w:rsidRDefault="00A51E78" w:rsidP="00A51E78">
            <w:r w:rsidRPr="00A51E78">
              <w:t>7.184862</w:t>
            </w:r>
          </w:p>
        </w:tc>
        <w:tc>
          <w:tcPr>
            <w:tcW w:w="1119" w:type="dxa"/>
            <w:noWrap/>
            <w:hideMark/>
          </w:tcPr>
          <w:p w14:paraId="38FD8E9B" w14:textId="77777777" w:rsidR="00A51E78" w:rsidRPr="00A51E78" w:rsidRDefault="00A51E78" w:rsidP="00A51E78">
            <w:r w:rsidRPr="00A51E78">
              <w:t>5.972681</w:t>
            </w:r>
          </w:p>
        </w:tc>
        <w:tc>
          <w:tcPr>
            <w:tcW w:w="1119" w:type="dxa"/>
            <w:noWrap/>
            <w:hideMark/>
          </w:tcPr>
          <w:p w14:paraId="72549145" w14:textId="77777777" w:rsidR="00A51E78" w:rsidRPr="00A51E78" w:rsidRDefault="00A51E78" w:rsidP="00A51E78">
            <w:r w:rsidRPr="00A51E78">
              <w:t>6.406229</w:t>
            </w:r>
          </w:p>
        </w:tc>
        <w:tc>
          <w:tcPr>
            <w:tcW w:w="1119" w:type="dxa"/>
            <w:noWrap/>
            <w:hideMark/>
          </w:tcPr>
          <w:p w14:paraId="3155F06A" w14:textId="77777777" w:rsidR="00A51E78" w:rsidRPr="00A51E78" w:rsidRDefault="00A51E78" w:rsidP="00A51E78">
            <w:r w:rsidRPr="00A51E78">
              <w:t>7.657228</w:t>
            </w:r>
          </w:p>
        </w:tc>
        <w:tc>
          <w:tcPr>
            <w:tcW w:w="1119" w:type="dxa"/>
            <w:noWrap/>
            <w:hideMark/>
          </w:tcPr>
          <w:p w14:paraId="48F4DF29" w14:textId="77777777" w:rsidR="00A51E78" w:rsidRPr="00A51E78" w:rsidRDefault="00A51E78" w:rsidP="00A51E78">
            <w:r w:rsidRPr="00A51E78">
              <w:t>7.70766</w:t>
            </w:r>
          </w:p>
        </w:tc>
        <w:tc>
          <w:tcPr>
            <w:tcW w:w="1119" w:type="dxa"/>
            <w:noWrap/>
            <w:hideMark/>
          </w:tcPr>
          <w:p w14:paraId="7521FAC3" w14:textId="77777777" w:rsidR="00A51E78" w:rsidRPr="00A51E78" w:rsidRDefault="00A51E78" w:rsidP="00A51E78">
            <w:r w:rsidRPr="00A51E78">
              <w:t>6.973808</w:t>
            </w:r>
          </w:p>
        </w:tc>
        <w:tc>
          <w:tcPr>
            <w:tcW w:w="1119" w:type="dxa"/>
            <w:noWrap/>
            <w:hideMark/>
          </w:tcPr>
          <w:p w14:paraId="339E06FF" w14:textId="77777777" w:rsidR="00A51E78" w:rsidRPr="00A51E78" w:rsidRDefault="00A51E78" w:rsidP="00A51E78">
            <w:r w:rsidRPr="00A51E78">
              <w:t>6.62125</w:t>
            </w:r>
          </w:p>
        </w:tc>
        <w:tc>
          <w:tcPr>
            <w:tcW w:w="1119" w:type="dxa"/>
            <w:noWrap/>
            <w:hideMark/>
          </w:tcPr>
          <w:p w14:paraId="507F3DBA" w14:textId="77777777" w:rsidR="00A51E78" w:rsidRPr="00A51E78" w:rsidRDefault="00A51E78" w:rsidP="00A51E78">
            <w:r w:rsidRPr="00A51E78">
              <w:t>5.765241</w:t>
            </w:r>
          </w:p>
        </w:tc>
        <w:tc>
          <w:tcPr>
            <w:tcW w:w="1119" w:type="dxa"/>
            <w:noWrap/>
            <w:hideMark/>
          </w:tcPr>
          <w:p w14:paraId="3C6FE149" w14:textId="77777777" w:rsidR="00A51E78" w:rsidRPr="00A51E78" w:rsidRDefault="00A51E78" w:rsidP="00A51E78">
            <w:r w:rsidRPr="00A51E78">
              <w:t>7.621398</w:t>
            </w:r>
          </w:p>
        </w:tc>
        <w:tc>
          <w:tcPr>
            <w:tcW w:w="1119" w:type="dxa"/>
            <w:noWrap/>
            <w:hideMark/>
          </w:tcPr>
          <w:p w14:paraId="2B2289C2" w14:textId="77777777" w:rsidR="00A51E78" w:rsidRPr="00A51E78" w:rsidRDefault="00A51E78" w:rsidP="00A51E78">
            <w:r w:rsidRPr="00A51E78">
              <w:t>3.19396</w:t>
            </w:r>
          </w:p>
        </w:tc>
      </w:tr>
      <w:tr w:rsidR="00A51E78" w:rsidRPr="00A51E78" w14:paraId="0BD48D50" w14:textId="77777777" w:rsidTr="00A51E78">
        <w:trPr>
          <w:trHeight w:val="250"/>
        </w:trPr>
        <w:tc>
          <w:tcPr>
            <w:tcW w:w="1119" w:type="dxa"/>
            <w:noWrap/>
            <w:hideMark/>
          </w:tcPr>
          <w:p w14:paraId="4450FC9C" w14:textId="77777777" w:rsidR="00A51E78" w:rsidRPr="00A51E78" w:rsidRDefault="00A51E78" w:rsidP="00A51E78">
            <w:r w:rsidRPr="00A51E78">
              <w:t>5.467648</w:t>
            </w:r>
          </w:p>
        </w:tc>
        <w:tc>
          <w:tcPr>
            <w:tcW w:w="1119" w:type="dxa"/>
            <w:noWrap/>
            <w:hideMark/>
          </w:tcPr>
          <w:p w14:paraId="71F7C6E2" w14:textId="77777777" w:rsidR="00A51E78" w:rsidRPr="00A51E78" w:rsidRDefault="00A51E78" w:rsidP="00A51E78">
            <w:r w:rsidRPr="00A51E78">
              <w:t>4.273249</w:t>
            </w:r>
          </w:p>
        </w:tc>
        <w:tc>
          <w:tcPr>
            <w:tcW w:w="1119" w:type="dxa"/>
            <w:noWrap/>
            <w:hideMark/>
          </w:tcPr>
          <w:p w14:paraId="4995C09D" w14:textId="77777777" w:rsidR="00A51E78" w:rsidRPr="00A51E78" w:rsidRDefault="00A51E78" w:rsidP="00A51E78">
            <w:r w:rsidRPr="00A51E78">
              <w:t>7.582052</w:t>
            </w:r>
          </w:p>
        </w:tc>
        <w:tc>
          <w:tcPr>
            <w:tcW w:w="1119" w:type="dxa"/>
            <w:noWrap/>
            <w:hideMark/>
          </w:tcPr>
          <w:p w14:paraId="110B3243" w14:textId="77777777" w:rsidR="00A51E78" w:rsidRPr="00A51E78" w:rsidRDefault="00A51E78" w:rsidP="00A51E78">
            <w:r w:rsidRPr="00A51E78">
              <w:t>8.171918</w:t>
            </w:r>
          </w:p>
        </w:tc>
        <w:tc>
          <w:tcPr>
            <w:tcW w:w="1119" w:type="dxa"/>
            <w:noWrap/>
            <w:hideMark/>
          </w:tcPr>
          <w:p w14:paraId="7593E50A" w14:textId="77777777" w:rsidR="00A51E78" w:rsidRPr="00A51E78" w:rsidRDefault="00A51E78" w:rsidP="00A51E78">
            <w:r w:rsidRPr="00A51E78">
              <w:t>3.201819</w:t>
            </w:r>
          </w:p>
        </w:tc>
        <w:tc>
          <w:tcPr>
            <w:tcW w:w="1119" w:type="dxa"/>
            <w:noWrap/>
            <w:hideMark/>
          </w:tcPr>
          <w:p w14:paraId="45C6B362" w14:textId="77777777" w:rsidR="00A51E78" w:rsidRPr="00A51E78" w:rsidRDefault="00A51E78" w:rsidP="00A51E78">
            <w:r w:rsidRPr="00A51E78">
              <w:t>3.766301</w:t>
            </w:r>
          </w:p>
        </w:tc>
        <w:tc>
          <w:tcPr>
            <w:tcW w:w="1119" w:type="dxa"/>
            <w:noWrap/>
            <w:hideMark/>
          </w:tcPr>
          <w:p w14:paraId="72DC8F17" w14:textId="77777777" w:rsidR="00A51E78" w:rsidRPr="00A51E78" w:rsidRDefault="00A51E78" w:rsidP="00A51E78">
            <w:r w:rsidRPr="00A51E78">
              <w:t>5.942315</w:t>
            </w:r>
          </w:p>
        </w:tc>
        <w:tc>
          <w:tcPr>
            <w:tcW w:w="1119" w:type="dxa"/>
            <w:noWrap/>
            <w:hideMark/>
          </w:tcPr>
          <w:p w14:paraId="126A530E" w14:textId="77777777" w:rsidR="00A51E78" w:rsidRPr="00A51E78" w:rsidRDefault="00A51E78" w:rsidP="00A51E78">
            <w:r w:rsidRPr="00A51E78">
              <w:t>5.452054</w:t>
            </w:r>
          </w:p>
        </w:tc>
        <w:tc>
          <w:tcPr>
            <w:tcW w:w="1119" w:type="dxa"/>
            <w:noWrap/>
            <w:hideMark/>
          </w:tcPr>
          <w:p w14:paraId="1400F091" w14:textId="77777777" w:rsidR="00A51E78" w:rsidRPr="00A51E78" w:rsidRDefault="00A51E78" w:rsidP="00A51E78">
            <w:r w:rsidRPr="00A51E78">
              <w:t>7.639103</w:t>
            </w:r>
          </w:p>
        </w:tc>
        <w:tc>
          <w:tcPr>
            <w:tcW w:w="1119" w:type="dxa"/>
            <w:noWrap/>
            <w:hideMark/>
          </w:tcPr>
          <w:p w14:paraId="0319B229" w14:textId="77777777" w:rsidR="00A51E78" w:rsidRPr="00A51E78" w:rsidRDefault="00A51E78" w:rsidP="00A51E78">
            <w:r w:rsidRPr="00A51E78">
              <w:t>7.85368</w:t>
            </w:r>
          </w:p>
        </w:tc>
      </w:tr>
      <w:tr w:rsidR="00A51E78" w:rsidRPr="00A51E78" w14:paraId="7CD55A36" w14:textId="77777777" w:rsidTr="00A51E78">
        <w:trPr>
          <w:trHeight w:val="250"/>
        </w:trPr>
        <w:tc>
          <w:tcPr>
            <w:tcW w:w="1119" w:type="dxa"/>
            <w:noWrap/>
            <w:hideMark/>
          </w:tcPr>
          <w:p w14:paraId="743DF54D" w14:textId="77777777" w:rsidR="00A51E78" w:rsidRPr="00A51E78" w:rsidRDefault="00A51E78" w:rsidP="00A51E78">
            <w:pPr>
              <w:rPr>
                <w:b/>
                <w:bCs/>
              </w:rPr>
            </w:pPr>
            <w:r w:rsidRPr="00A51E78">
              <w:rPr>
                <w:b/>
                <w:bCs/>
              </w:rPr>
              <w:t>5.469804</w:t>
            </w:r>
          </w:p>
        </w:tc>
        <w:tc>
          <w:tcPr>
            <w:tcW w:w="1119" w:type="dxa"/>
            <w:noWrap/>
            <w:hideMark/>
          </w:tcPr>
          <w:p w14:paraId="07F8877F" w14:textId="77777777" w:rsidR="00A51E78" w:rsidRPr="00A51E78" w:rsidRDefault="00A51E78" w:rsidP="00A51E78">
            <w:pPr>
              <w:rPr>
                <w:b/>
                <w:bCs/>
              </w:rPr>
            </w:pPr>
            <w:r w:rsidRPr="00A51E78">
              <w:rPr>
                <w:b/>
                <w:bCs/>
              </w:rPr>
              <w:t>6.930878</w:t>
            </w:r>
          </w:p>
        </w:tc>
        <w:tc>
          <w:tcPr>
            <w:tcW w:w="1119" w:type="dxa"/>
            <w:noWrap/>
            <w:hideMark/>
          </w:tcPr>
          <w:p w14:paraId="6472D97E" w14:textId="77777777" w:rsidR="00A51E78" w:rsidRPr="00A51E78" w:rsidRDefault="00A51E78" w:rsidP="00A51E78">
            <w:pPr>
              <w:rPr>
                <w:b/>
                <w:bCs/>
              </w:rPr>
            </w:pPr>
            <w:r w:rsidRPr="00A51E78">
              <w:rPr>
                <w:b/>
                <w:bCs/>
              </w:rPr>
              <w:t>5.941232</w:t>
            </w:r>
          </w:p>
        </w:tc>
        <w:tc>
          <w:tcPr>
            <w:tcW w:w="1119" w:type="dxa"/>
            <w:noWrap/>
            <w:hideMark/>
          </w:tcPr>
          <w:p w14:paraId="250EA61E" w14:textId="77777777" w:rsidR="00A51E78" w:rsidRPr="00A51E78" w:rsidRDefault="00A51E78" w:rsidP="00A51E78">
            <w:pPr>
              <w:rPr>
                <w:b/>
                <w:bCs/>
              </w:rPr>
            </w:pPr>
            <w:r w:rsidRPr="00A51E78">
              <w:rPr>
                <w:b/>
                <w:bCs/>
              </w:rPr>
              <w:t>7.02348</w:t>
            </w:r>
          </w:p>
        </w:tc>
        <w:tc>
          <w:tcPr>
            <w:tcW w:w="1119" w:type="dxa"/>
            <w:noWrap/>
            <w:hideMark/>
          </w:tcPr>
          <w:p w14:paraId="3E07A397" w14:textId="77777777" w:rsidR="00A51E78" w:rsidRPr="00A51E78" w:rsidRDefault="00A51E78" w:rsidP="00A51E78">
            <w:pPr>
              <w:rPr>
                <w:b/>
                <w:bCs/>
              </w:rPr>
            </w:pPr>
            <w:r w:rsidRPr="00A51E78">
              <w:rPr>
                <w:b/>
                <w:bCs/>
              </w:rPr>
              <w:t>6.169016</w:t>
            </w:r>
          </w:p>
        </w:tc>
        <w:tc>
          <w:tcPr>
            <w:tcW w:w="1119" w:type="dxa"/>
            <w:noWrap/>
            <w:hideMark/>
          </w:tcPr>
          <w:p w14:paraId="461BB7C3" w14:textId="77777777" w:rsidR="00A51E78" w:rsidRPr="00A51E78" w:rsidRDefault="00A51E78" w:rsidP="00A51E78">
            <w:pPr>
              <w:rPr>
                <w:b/>
                <w:bCs/>
              </w:rPr>
            </w:pPr>
            <w:r w:rsidRPr="00A51E78">
              <w:rPr>
                <w:b/>
                <w:bCs/>
              </w:rPr>
              <w:t>6.740718</w:t>
            </w:r>
          </w:p>
        </w:tc>
        <w:tc>
          <w:tcPr>
            <w:tcW w:w="1119" w:type="dxa"/>
            <w:noWrap/>
            <w:hideMark/>
          </w:tcPr>
          <w:p w14:paraId="3065A0DD" w14:textId="77777777" w:rsidR="00A51E78" w:rsidRPr="00A51E78" w:rsidRDefault="00A51E78" w:rsidP="00A51E78">
            <w:pPr>
              <w:rPr>
                <w:b/>
                <w:bCs/>
              </w:rPr>
            </w:pPr>
            <w:r w:rsidRPr="00A51E78">
              <w:rPr>
                <w:b/>
                <w:bCs/>
              </w:rPr>
              <w:t>6.634583</w:t>
            </w:r>
          </w:p>
        </w:tc>
        <w:tc>
          <w:tcPr>
            <w:tcW w:w="1119" w:type="dxa"/>
            <w:noWrap/>
            <w:hideMark/>
          </w:tcPr>
          <w:p w14:paraId="45D8FCC6" w14:textId="77777777" w:rsidR="00A51E78" w:rsidRPr="00A51E78" w:rsidRDefault="00A51E78" w:rsidP="00A51E78">
            <w:pPr>
              <w:rPr>
                <w:b/>
                <w:bCs/>
              </w:rPr>
            </w:pPr>
            <w:r w:rsidRPr="00A51E78">
              <w:rPr>
                <w:b/>
                <w:bCs/>
              </w:rPr>
              <w:t>6.86069</w:t>
            </w:r>
          </w:p>
        </w:tc>
        <w:tc>
          <w:tcPr>
            <w:tcW w:w="1119" w:type="dxa"/>
            <w:noWrap/>
            <w:hideMark/>
          </w:tcPr>
          <w:p w14:paraId="30662481" w14:textId="77777777" w:rsidR="00A51E78" w:rsidRPr="00A51E78" w:rsidRDefault="00A51E78" w:rsidP="00A51E78">
            <w:pPr>
              <w:rPr>
                <w:b/>
                <w:bCs/>
              </w:rPr>
            </w:pPr>
            <w:r w:rsidRPr="00A51E78">
              <w:rPr>
                <w:b/>
                <w:bCs/>
              </w:rPr>
              <w:t>12.53566</w:t>
            </w:r>
          </w:p>
        </w:tc>
        <w:tc>
          <w:tcPr>
            <w:tcW w:w="1119" w:type="dxa"/>
            <w:noWrap/>
            <w:hideMark/>
          </w:tcPr>
          <w:p w14:paraId="599323E8" w14:textId="77777777" w:rsidR="00A51E78" w:rsidRPr="00A51E78" w:rsidRDefault="00A51E78" w:rsidP="00A51E78">
            <w:pPr>
              <w:rPr>
                <w:b/>
                <w:bCs/>
              </w:rPr>
            </w:pPr>
            <w:r w:rsidRPr="00A51E78">
              <w:rPr>
                <w:b/>
                <w:bCs/>
              </w:rPr>
              <w:t>5.959931</w:t>
            </w:r>
          </w:p>
        </w:tc>
      </w:tr>
    </w:tbl>
    <w:p w14:paraId="4B8BD21F" w14:textId="5B15266B" w:rsidR="00A51E78" w:rsidRDefault="00A51E78" w:rsidP="00DD05AD"/>
    <w:p w14:paraId="5572239C" w14:textId="3D20D732" w:rsidR="00A51E78" w:rsidRDefault="00A51E78" w:rsidP="00DD05AD">
      <w:r>
        <w:t>6</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A51E78" w:rsidRPr="00A51E78" w14:paraId="76C8664C" w14:textId="77777777" w:rsidTr="00A51E78">
        <w:trPr>
          <w:trHeight w:val="261"/>
        </w:trPr>
        <w:tc>
          <w:tcPr>
            <w:tcW w:w="1118" w:type="dxa"/>
            <w:noWrap/>
            <w:hideMark/>
          </w:tcPr>
          <w:p w14:paraId="64018C0F" w14:textId="77777777" w:rsidR="00A51E78" w:rsidRPr="00A51E78" w:rsidRDefault="00A51E78" w:rsidP="00A51E78">
            <w:r w:rsidRPr="00A51E78">
              <w:t>Tx01</w:t>
            </w:r>
          </w:p>
        </w:tc>
        <w:tc>
          <w:tcPr>
            <w:tcW w:w="1118" w:type="dxa"/>
            <w:noWrap/>
            <w:hideMark/>
          </w:tcPr>
          <w:p w14:paraId="2A670F37" w14:textId="77777777" w:rsidR="00A51E78" w:rsidRPr="00A51E78" w:rsidRDefault="00A51E78" w:rsidP="00A51E78">
            <w:r w:rsidRPr="00A51E78">
              <w:t>Tx02</w:t>
            </w:r>
          </w:p>
        </w:tc>
        <w:tc>
          <w:tcPr>
            <w:tcW w:w="1118" w:type="dxa"/>
            <w:noWrap/>
            <w:hideMark/>
          </w:tcPr>
          <w:p w14:paraId="4EBF7CCF" w14:textId="77777777" w:rsidR="00A51E78" w:rsidRPr="00A51E78" w:rsidRDefault="00A51E78" w:rsidP="00A51E78">
            <w:r w:rsidRPr="00A51E78">
              <w:t>Tx03</w:t>
            </w:r>
          </w:p>
        </w:tc>
        <w:tc>
          <w:tcPr>
            <w:tcW w:w="1118" w:type="dxa"/>
            <w:noWrap/>
            <w:hideMark/>
          </w:tcPr>
          <w:p w14:paraId="2323E426" w14:textId="77777777" w:rsidR="00A51E78" w:rsidRPr="00A51E78" w:rsidRDefault="00A51E78" w:rsidP="00A51E78">
            <w:r w:rsidRPr="00A51E78">
              <w:t>Tx04</w:t>
            </w:r>
          </w:p>
        </w:tc>
        <w:tc>
          <w:tcPr>
            <w:tcW w:w="1118" w:type="dxa"/>
            <w:noWrap/>
            <w:hideMark/>
          </w:tcPr>
          <w:p w14:paraId="32F43C34" w14:textId="77777777" w:rsidR="00A51E78" w:rsidRPr="00A51E78" w:rsidRDefault="00A51E78" w:rsidP="00A51E78">
            <w:r w:rsidRPr="00A51E78">
              <w:t>Tx05</w:t>
            </w:r>
          </w:p>
        </w:tc>
        <w:tc>
          <w:tcPr>
            <w:tcW w:w="1118" w:type="dxa"/>
            <w:noWrap/>
            <w:hideMark/>
          </w:tcPr>
          <w:p w14:paraId="5EB66BC8" w14:textId="77777777" w:rsidR="00A51E78" w:rsidRPr="00A51E78" w:rsidRDefault="00A51E78" w:rsidP="00A51E78">
            <w:r w:rsidRPr="00A51E78">
              <w:t>Tx06</w:t>
            </w:r>
          </w:p>
        </w:tc>
        <w:tc>
          <w:tcPr>
            <w:tcW w:w="1118" w:type="dxa"/>
            <w:noWrap/>
            <w:hideMark/>
          </w:tcPr>
          <w:p w14:paraId="1751D025" w14:textId="77777777" w:rsidR="00A51E78" w:rsidRPr="00A51E78" w:rsidRDefault="00A51E78" w:rsidP="00A51E78">
            <w:r w:rsidRPr="00A51E78">
              <w:t>Tx07</w:t>
            </w:r>
          </w:p>
        </w:tc>
        <w:tc>
          <w:tcPr>
            <w:tcW w:w="1118" w:type="dxa"/>
            <w:noWrap/>
            <w:hideMark/>
          </w:tcPr>
          <w:p w14:paraId="38AAD1EA" w14:textId="77777777" w:rsidR="00A51E78" w:rsidRPr="00A51E78" w:rsidRDefault="00A51E78" w:rsidP="00A51E78">
            <w:r w:rsidRPr="00A51E78">
              <w:t>Tx08</w:t>
            </w:r>
          </w:p>
        </w:tc>
        <w:tc>
          <w:tcPr>
            <w:tcW w:w="1118" w:type="dxa"/>
            <w:noWrap/>
            <w:hideMark/>
          </w:tcPr>
          <w:p w14:paraId="0C43D9E0" w14:textId="77777777" w:rsidR="00A51E78" w:rsidRPr="00A51E78" w:rsidRDefault="00A51E78" w:rsidP="00A51E78">
            <w:r w:rsidRPr="00A51E78">
              <w:t>Tx09</w:t>
            </w:r>
          </w:p>
        </w:tc>
        <w:tc>
          <w:tcPr>
            <w:tcW w:w="1118" w:type="dxa"/>
            <w:noWrap/>
            <w:hideMark/>
          </w:tcPr>
          <w:p w14:paraId="220A0E04" w14:textId="77777777" w:rsidR="00A51E78" w:rsidRPr="00A51E78" w:rsidRDefault="00A51E78" w:rsidP="00A51E78">
            <w:r w:rsidRPr="00A51E78">
              <w:t>Tx10</w:t>
            </w:r>
          </w:p>
        </w:tc>
      </w:tr>
      <w:tr w:rsidR="00A51E78" w:rsidRPr="00A51E78" w14:paraId="32D25DF4" w14:textId="77777777" w:rsidTr="00A51E78">
        <w:trPr>
          <w:trHeight w:val="261"/>
        </w:trPr>
        <w:tc>
          <w:tcPr>
            <w:tcW w:w="1118" w:type="dxa"/>
            <w:noWrap/>
            <w:hideMark/>
          </w:tcPr>
          <w:p w14:paraId="01097051" w14:textId="77777777" w:rsidR="00A51E78" w:rsidRPr="00A51E78" w:rsidRDefault="00A51E78" w:rsidP="00A51E78">
            <w:r w:rsidRPr="00A51E78">
              <w:t>6.595732</w:t>
            </w:r>
          </w:p>
        </w:tc>
        <w:tc>
          <w:tcPr>
            <w:tcW w:w="1118" w:type="dxa"/>
            <w:noWrap/>
            <w:hideMark/>
          </w:tcPr>
          <w:p w14:paraId="62268CE5" w14:textId="77777777" w:rsidR="00A51E78" w:rsidRPr="00A51E78" w:rsidRDefault="00A51E78" w:rsidP="00A51E78">
            <w:r w:rsidRPr="00A51E78">
              <w:t>8.675289</w:t>
            </w:r>
          </w:p>
        </w:tc>
        <w:tc>
          <w:tcPr>
            <w:tcW w:w="1118" w:type="dxa"/>
            <w:noWrap/>
            <w:hideMark/>
          </w:tcPr>
          <w:p w14:paraId="7BF8133E" w14:textId="77777777" w:rsidR="00A51E78" w:rsidRPr="00A51E78" w:rsidRDefault="00A51E78" w:rsidP="00A51E78">
            <w:r w:rsidRPr="00A51E78">
              <w:t>6.174526</w:t>
            </w:r>
          </w:p>
        </w:tc>
        <w:tc>
          <w:tcPr>
            <w:tcW w:w="1118" w:type="dxa"/>
            <w:noWrap/>
            <w:hideMark/>
          </w:tcPr>
          <w:p w14:paraId="770725F5" w14:textId="77777777" w:rsidR="00A51E78" w:rsidRPr="00A51E78" w:rsidRDefault="00A51E78" w:rsidP="00A51E78">
            <w:r w:rsidRPr="00A51E78">
              <w:t>8.332376</w:t>
            </w:r>
          </w:p>
        </w:tc>
        <w:tc>
          <w:tcPr>
            <w:tcW w:w="1118" w:type="dxa"/>
            <w:noWrap/>
            <w:hideMark/>
          </w:tcPr>
          <w:p w14:paraId="684832B2" w14:textId="77777777" w:rsidR="00A51E78" w:rsidRPr="00A51E78" w:rsidRDefault="00A51E78" w:rsidP="00A51E78">
            <w:r w:rsidRPr="00A51E78">
              <w:t>7.878559</w:t>
            </w:r>
          </w:p>
        </w:tc>
        <w:tc>
          <w:tcPr>
            <w:tcW w:w="1118" w:type="dxa"/>
            <w:noWrap/>
            <w:hideMark/>
          </w:tcPr>
          <w:p w14:paraId="34CDB8E5" w14:textId="77777777" w:rsidR="00A51E78" w:rsidRPr="00A51E78" w:rsidRDefault="00A51E78" w:rsidP="00A51E78">
            <w:r w:rsidRPr="00A51E78">
              <w:t>6.591337</w:t>
            </w:r>
          </w:p>
        </w:tc>
        <w:tc>
          <w:tcPr>
            <w:tcW w:w="1118" w:type="dxa"/>
            <w:noWrap/>
            <w:hideMark/>
          </w:tcPr>
          <w:p w14:paraId="533B080D" w14:textId="77777777" w:rsidR="00A51E78" w:rsidRPr="00A51E78" w:rsidRDefault="00A51E78" w:rsidP="00A51E78">
            <w:r w:rsidRPr="00A51E78">
              <w:t>8.412086</w:t>
            </w:r>
          </w:p>
        </w:tc>
        <w:tc>
          <w:tcPr>
            <w:tcW w:w="1118" w:type="dxa"/>
            <w:noWrap/>
            <w:hideMark/>
          </w:tcPr>
          <w:p w14:paraId="1AB0B2EA" w14:textId="77777777" w:rsidR="00A51E78" w:rsidRPr="00A51E78" w:rsidRDefault="00A51E78" w:rsidP="00A51E78">
            <w:r w:rsidRPr="00A51E78">
              <w:t>8.515557</w:t>
            </w:r>
          </w:p>
        </w:tc>
        <w:tc>
          <w:tcPr>
            <w:tcW w:w="1118" w:type="dxa"/>
            <w:noWrap/>
            <w:hideMark/>
          </w:tcPr>
          <w:p w14:paraId="07CC8CD5" w14:textId="77777777" w:rsidR="00A51E78" w:rsidRPr="00A51E78" w:rsidRDefault="00A51E78" w:rsidP="00A51E78">
            <w:r w:rsidRPr="00A51E78">
              <w:t>31.67096</w:t>
            </w:r>
          </w:p>
        </w:tc>
        <w:tc>
          <w:tcPr>
            <w:tcW w:w="1118" w:type="dxa"/>
            <w:noWrap/>
            <w:hideMark/>
          </w:tcPr>
          <w:p w14:paraId="4D438857" w14:textId="77777777" w:rsidR="00A51E78" w:rsidRPr="00A51E78" w:rsidRDefault="00A51E78" w:rsidP="00A51E78">
            <w:r w:rsidRPr="00A51E78">
              <w:t>5.123828</w:t>
            </w:r>
          </w:p>
        </w:tc>
      </w:tr>
      <w:tr w:rsidR="00A51E78" w:rsidRPr="00A51E78" w14:paraId="18D46078" w14:textId="77777777" w:rsidTr="00A51E78">
        <w:trPr>
          <w:trHeight w:val="261"/>
        </w:trPr>
        <w:tc>
          <w:tcPr>
            <w:tcW w:w="1118" w:type="dxa"/>
            <w:noWrap/>
            <w:hideMark/>
          </w:tcPr>
          <w:p w14:paraId="4B6B2624" w14:textId="77777777" w:rsidR="00A51E78" w:rsidRPr="00A51E78" w:rsidRDefault="00A51E78" w:rsidP="00A51E78">
            <w:r w:rsidRPr="00A51E78">
              <w:t>5.47848</w:t>
            </w:r>
          </w:p>
        </w:tc>
        <w:tc>
          <w:tcPr>
            <w:tcW w:w="1118" w:type="dxa"/>
            <w:noWrap/>
            <w:hideMark/>
          </w:tcPr>
          <w:p w14:paraId="68A31E60" w14:textId="77777777" w:rsidR="00A51E78" w:rsidRPr="00A51E78" w:rsidRDefault="00A51E78" w:rsidP="00A51E78">
            <w:r w:rsidRPr="00A51E78">
              <w:t>8.265275</w:t>
            </w:r>
          </w:p>
        </w:tc>
        <w:tc>
          <w:tcPr>
            <w:tcW w:w="1118" w:type="dxa"/>
            <w:noWrap/>
            <w:hideMark/>
          </w:tcPr>
          <w:p w14:paraId="54D126E9" w14:textId="77777777" w:rsidR="00A51E78" w:rsidRPr="00A51E78" w:rsidRDefault="00A51E78" w:rsidP="00A51E78">
            <w:r w:rsidRPr="00A51E78">
              <w:t>7.346266</w:t>
            </w:r>
          </w:p>
        </w:tc>
        <w:tc>
          <w:tcPr>
            <w:tcW w:w="1118" w:type="dxa"/>
            <w:noWrap/>
            <w:hideMark/>
          </w:tcPr>
          <w:p w14:paraId="76CE90E8" w14:textId="77777777" w:rsidR="00A51E78" w:rsidRPr="00A51E78" w:rsidRDefault="00A51E78" w:rsidP="00A51E78">
            <w:r w:rsidRPr="00A51E78">
              <w:t>3.302075</w:t>
            </w:r>
          </w:p>
        </w:tc>
        <w:tc>
          <w:tcPr>
            <w:tcW w:w="1118" w:type="dxa"/>
            <w:noWrap/>
            <w:hideMark/>
          </w:tcPr>
          <w:p w14:paraId="6D9A136F" w14:textId="77777777" w:rsidR="00A51E78" w:rsidRPr="00A51E78" w:rsidRDefault="00A51E78" w:rsidP="00A51E78">
            <w:r w:rsidRPr="00A51E78">
              <w:t>5.803454</w:t>
            </w:r>
          </w:p>
        </w:tc>
        <w:tc>
          <w:tcPr>
            <w:tcW w:w="1118" w:type="dxa"/>
            <w:noWrap/>
            <w:hideMark/>
          </w:tcPr>
          <w:p w14:paraId="4AE86C9B" w14:textId="77777777" w:rsidR="00A51E78" w:rsidRPr="00A51E78" w:rsidRDefault="00A51E78" w:rsidP="00A51E78">
            <w:r w:rsidRPr="00A51E78">
              <w:t>6.589016</w:t>
            </w:r>
          </w:p>
        </w:tc>
        <w:tc>
          <w:tcPr>
            <w:tcW w:w="1118" w:type="dxa"/>
            <w:noWrap/>
            <w:hideMark/>
          </w:tcPr>
          <w:p w14:paraId="519B43B5" w14:textId="77777777" w:rsidR="00A51E78" w:rsidRPr="00A51E78" w:rsidRDefault="00A51E78" w:rsidP="00A51E78">
            <w:r w:rsidRPr="00A51E78">
              <w:t>5.289716</w:t>
            </w:r>
          </w:p>
        </w:tc>
        <w:tc>
          <w:tcPr>
            <w:tcW w:w="1118" w:type="dxa"/>
            <w:noWrap/>
            <w:hideMark/>
          </w:tcPr>
          <w:p w14:paraId="4C8168F2" w14:textId="77777777" w:rsidR="00A51E78" w:rsidRPr="00A51E78" w:rsidRDefault="00A51E78" w:rsidP="00A51E78">
            <w:r w:rsidRPr="00A51E78">
              <w:t>6.283148</w:t>
            </w:r>
          </w:p>
        </w:tc>
        <w:tc>
          <w:tcPr>
            <w:tcW w:w="1118" w:type="dxa"/>
            <w:noWrap/>
            <w:hideMark/>
          </w:tcPr>
          <w:p w14:paraId="1BA3DEDD" w14:textId="77777777" w:rsidR="00A51E78" w:rsidRPr="00A51E78" w:rsidRDefault="00A51E78" w:rsidP="00A51E78">
            <w:r w:rsidRPr="00A51E78">
              <w:t>5.226903</w:t>
            </w:r>
          </w:p>
        </w:tc>
        <w:tc>
          <w:tcPr>
            <w:tcW w:w="1118" w:type="dxa"/>
            <w:noWrap/>
            <w:hideMark/>
          </w:tcPr>
          <w:p w14:paraId="78A97AAE" w14:textId="77777777" w:rsidR="00A51E78" w:rsidRPr="00A51E78" w:rsidRDefault="00A51E78" w:rsidP="00A51E78">
            <w:r w:rsidRPr="00A51E78">
              <w:t>6.325886</w:t>
            </w:r>
          </w:p>
        </w:tc>
      </w:tr>
      <w:tr w:rsidR="00A51E78" w:rsidRPr="00A51E78" w14:paraId="6501CE79" w14:textId="77777777" w:rsidTr="00A51E78">
        <w:trPr>
          <w:trHeight w:val="261"/>
        </w:trPr>
        <w:tc>
          <w:tcPr>
            <w:tcW w:w="1118" w:type="dxa"/>
            <w:noWrap/>
            <w:hideMark/>
          </w:tcPr>
          <w:p w14:paraId="2685ADCB" w14:textId="77777777" w:rsidR="00A51E78" w:rsidRPr="00A51E78" w:rsidRDefault="00A51E78" w:rsidP="00A51E78">
            <w:r w:rsidRPr="00A51E78">
              <w:t>4.426059</w:t>
            </w:r>
          </w:p>
        </w:tc>
        <w:tc>
          <w:tcPr>
            <w:tcW w:w="1118" w:type="dxa"/>
            <w:noWrap/>
            <w:hideMark/>
          </w:tcPr>
          <w:p w14:paraId="7169022F" w14:textId="77777777" w:rsidR="00A51E78" w:rsidRPr="00A51E78" w:rsidRDefault="00A51E78" w:rsidP="00A51E78">
            <w:r w:rsidRPr="00A51E78">
              <w:t>6.975892</w:t>
            </w:r>
          </w:p>
        </w:tc>
        <w:tc>
          <w:tcPr>
            <w:tcW w:w="1118" w:type="dxa"/>
            <w:noWrap/>
            <w:hideMark/>
          </w:tcPr>
          <w:p w14:paraId="6485C32D" w14:textId="77777777" w:rsidR="00A51E78" w:rsidRPr="00A51E78" w:rsidRDefault="00A51E78" w:rsidP="00A51E78">
            <w:r w:rsidRPr="00A51E78">
              <w:t>6.332195</w:t>
            </w:r>
          </w:p>
        </w:tc>
        <w:tc>
          <w:tcPr>
            <w:tcW w:w="1118" w:type="dxa"/>
            <w:noWrap/>
            <w:hideMark/>
          </w:tcPr>
          <w:p w14:paraId="7A9D8A28" w14:textId="77777777" w:rsidR="00A51E78" w:rsidRPr="00A51E78" w:rsidRDefault="00A51E78" w:rsidP="00A51E78">
            <w:r w:rsidRPr="00A51E78">
              <w:t>6.353887</w:t>
            </w:r>
          </w:p>
        </w:tc>
        <w:tc>
          <w:tcPr>
            <w:tcW w:w="1118" w:type="dxa"/>
            <w:noWrap/>
            <w:hideMark/>
          </w:tcPr>
          <w:p w14:paraId="08CA278E" w14:textId="77777777" w:rsidR="00A51E78" w:rsidRPr="00A51E78" w:rsidRDefault="00A51E78" w:rsidP="00A51E78">
            <w:r w:rsidRPr="00A51E78">
              <w:t>6.499499</w:t>
            </w:r>
          </w:p>
        </w:tc>
        <w:tc>
          <w:tcPr>
            <w:tcW w:w="1118" w:type="dxa"/>
            <w:noWrap/>
            <w:hideMark/>
          </w:tcPr>
          <w:p w14:paraId="4E5C3259" w14:textId="77777777" w:rsidR="00A51E78" w:rsidRPr="00A51E78" w:rsidRDefault="00A51E78" w:rsidP="00A51E78">
            <w:r w:rsidRPr="00A51E78">
              <w:t>7.266784</w:t>
            </w:r>
          </w:p>
        </w:tc>
        <w:tc>
          <w:tcPr>
            <w:tcW w:w="1118" w:type="dxa"/>
            <w:noWrap/>
            <w:hideMark/>
          </w:tcPr>
          <w:p w14:paraId="42047046" w14:textId="77777777" w:rsidR="00A51E78" w:rsidRPr="00A51E78" w:rsidRDefault="00A51E78" w:rsidP="00A51E78">
            <w:r w:rsidRPr="00A51E78">
              <w:t>8.306363</w:t>
            </w:r>
          </w:p>
        </w:tc>
        <w:tc>
          <w:tcPr>
            <w:tcW w:w="1118" w:type="dxa"/>
            <w:noWrap/>
            <w:hideMark/>
          </w:tcPr>
          <w:p w14:paraId="3F541581" w14:textId="77777777" w:rsidR="00A51E78" w:rsidRPr="00A51E78" w:rsidRDefault="00A51E78" w:rsidP="00A51E78">
            <w:r w:rsidRPr="00A51E78">
              <w:t>6.630488</w:t>
            </w:r>
          </w:p>
        </w:tc>
        <w:tc>
          <w:tcPr>
            <w:tcW w:w="1118" w:type="dxa"/>
            <w:noWrap/>
            <w:hideMark/>
          </w:tcPr>
          <w:p w14:paraId="17C9DB2B" w14:textId="77777777" w:rsidR="00A51E78" w:rsidRPr="00A51E78" w:rsidRDefault="00A51E78" w:rsidP="00A51E78">
            <w:r w:rsidRPr="00A51E78">
              <w:t>5.724189</w:t>
            </w:r>
          </w:p>
        </w:tc>
        <w:tc>
          <w:tcPr>
            <w:tcW w:w="1118" w:type="dxa"/>
            <w:noWrap/>
            <w:hideMark/>
          </w:tcPr>
          <w:p w14:paraId="35E9CA47" w14:textId="77777777" w:rsidR="00A51E78" w:rsidRPr="00A51E78" w:rsidRDefault="00A51E78" w:rsidP="00A51E78">
            <w:r w:rsidRPr="00A51E78">
              <w:t>7.687875</w:t>
            </w:r>
          </w:p>
        </w:tc>
      </w:tr>
      <w:tr w:rsidR="00A51E78" w:rsidRPr="00A51E78" w14:paraId="16D00E1D" w14:textId="77777777" w:rsidTr="00A51E78">
        <w:trPr>
          <w:trHeight w:val="261"/>
        </w:trPr>
        <w:tc>
          <w:tcPr>
            <w:tcW w:w="1118" w:type="dxa"/>
            <w:noWrap/>
            <w:hideMark/>
          </w:tcPr>
          <w:p w14:paraId="115AD924" w14:textId="77777777" w:rsidR="00A51E78" w:rsidRPr="00A51E78" w:rsidRDefault="00A51E78" w:rsidP="00A51E78">
            <w:r w:rsidRPr="00A51E78">
              <w:t>4.107875</w:t>
            </w:r>
          </w:p>
        </w:tc>
        <w:tc>
          <w:tcPr>
            <w:tcW w:w="1118" w:type="dxa"/>
            <w:noWrap/>
            <w:hideMark/>
          </w:tcPr>
          <w:p w14:paraId="6549041B" w14:textId="77777777" w:rsidR="00A51E78" w:rsidRPr="00A51E78" w:rsidRDefault="00A51E78" w:rsidP="00A51E78">
            <w:r w:rsidRPr="00A51E78">
              <w:t>6.986092</w:t>
            </w:r>
          </w:p>
        </w:tc>
        <w:tc>
          <w:tcPr>
            <w:tcW w:w="1118" w:type="dxa"/>
            <w:noWrap/>
            <w:hideMark/>
          </w:tcPr>
          <w:p w14:paraId="3D2F6B55" w14:textId="77777777" w:rsidR="00A51E78" w:rsidRPr="00A51E78" w:rsidRDefault="00A51E78" w:rsidP="00A51E78">
            <w:r w:rsidRPr="00A51E78">
              <w:t>1.653151</w:t>
            </w:r>
          </w:p>
        </w:tc>
        <w:tc>
          <w:tcPr>
            <w:tcW w:w="1118" w:type="dxa"/>
            <w:noWrap/>
            <w:hideMark/>
          </w:tcPr>
          <w:p w14:paraId="5F356874" w14:textId="77777777" w:rsidR="00A51E78" w:rsidRPr="00A51E78" w:rsidRDefault="00A51E78" w:rsidP="00A51E78">
            <w:r w:rsidRPr="00A51E78">
              <w:t>7.670367</w:t>
            </w:r>
          </w:p>
        </w:tc>
        <w:tc>
          <w:tcPr>
            <w:tcW w:w="1118" w:type="dxa"/>
            <w:noWrap/>
            <w:hideMark/>
          </w:tcPr>
          <w:p w14:paraId="1EF51C69" w14:textId="77777777" w:rsidR="00A51E78" w:rsidRPr="00A51E78" w:rsidRDefault="00A51E78" w:rsidP="00A51E78">
            <w:r w:rsidRPr="00A51E78">
              <w:t>1.850417</w:t>
            </w:r>
          </w:p>
        </w:tc>
        <w:tc>
          <w:tcPr>
            <w:tcW w:w="1118" w:type="dxa"/>
            <w:noWrap/>
            <w:hideMark/>
          </w:tcPr>
          <w:p w14:paraId="3C4F9BB2" w14:textId="77777777" w:rsidR="00A51E78" w:rsidRPr="00A51E78" w:rsidRDefault="00A51E78" w:rsidP="00A51E78">
            <w:r w:rsidRPr="00A51E78">
              <w:t>8.65851</w:t>
            </w:r>
          </w:p>
        </w:tc>
        <w:tc>
          <w:tcPr>
            <w:tcW w:w="1118" w:type="dxa"/>
            <w:noWrap/>
            <w:hideMark/>
          </w:tcPr>
          <w:p w14:paraId="5514D44E" w14:textId="77777777" w:rsidR="00A51E78" w:rsidRPr="00A51E78" w:rsidRDefault="00A51E78" w:rsidP="00A51E78">
            <w:r w:rsidRPr="00A51E78">
              <w:t>7.115389</w:t>
            </w:r>
          </w:p>
        </w:tc>
        <w:tc>
          <w:tcPr>
            <w:tcW w:w="1118" w:type="dxa"/>
            <w:noWrap/>
            <w:hideMark/>
          </w:tcPr>
          <w:p w14:paraId="1B21899B" w14:textId="77777777" w:rsidR="00A51E78" w:rsidRPr="00A51E78" w:rsidRDefault="00A51E78" w:rsidP="00A51E78">
            <w:r w:rsidRPr="00A51E78">
              <w:t>7.925571</w:t>
            </w:r>
          </w:p>
        </w:tc>
        <w:tc>
          <w:tcPr>
            <w:tcW w:w="1118" w:type="dxa"/>
            <w:noWrap/>
            <w:hideMark/>
          </w:tcPr>
          <w:p w14:paraId="70A8CDE8" w14:textId="77777777" w:rsidR="00A51E78" w:rsidRPr="00A51E78" w:rsidRDefault="00A51E78" w:rsidP="00A51E78">
            <w:r w:rsidRPr="00A51E78">
              <w:t>7.873942</w:t>
            </w:r>
          </w:p>
        </w:tc>
        <w:tc>
          <w:tcPr>
            <w:tcW w:w="1118" w:type="dxa"/>
            <w:noWrap/>
            <w:hideMark/>
          </w:tcPr>
          <w:p w14:paraId="16F02BE1" w14:textId="77777777" w:rsidR="00A51E78" w:rsidRPr="00A51E78" w:rsidRDefault="00A51E78" w:rsidP="00A51E78">
            <w:r w:rsidRPr="00A51E78">
              <w:t>1.481383</w:t>
            </w:r>
          </w:p>
        </w:tc>
      </w:tr>
      <w:tr w:rsidR="00A51E78" w:rsidRPr="00A51E78" w14:paraId="180216E7" w14:textId="77777777" w:rsidTr="00A51E78">
        <w:trPr>
          <w:trHeight w:val="261"/>
        </w:trPr>
        <w:tc>
          <w:tcPr>
            <w:tcW w:w="1118" w:type="dxa"/>
            <w:noWrap/>
            <w:hideMark/>
          </w:tcPr>
          <w:p w14:paraId="46BA2AED" w14:textId="77777777" w:rsidR="00A51E78" w:rsidRPr="00A51E78" w:rsidRDefault="00A51E78" w:rsidP="00A51E78">
            <w:r w:rsidRPr="00A51E78">
              <w:t>5.597847</w:t>
            </w:r>
          </w:p>
        </w:tc>
        <w:tc>
          <w:tcPr>
            <w:tcW w:w="1118" w:type="dxa"/>
            <w:noWrap/>
            <w:hideMark/>
          </w:tcPr>
          <w:p w14:paraId="6F0DAF5F" w14:textId="77777777" w:rsidR="00A51E78" w:rsidRPr="00A51E78" w:rsidRDefault="00A51E78" w:rsidP="00A51E78">
            <w:r w:rsidRPr="00A51E78">
              <w:t>7.599152</w:t>
            </w:r>
          </w:p>
        </w:tc>
        <w:tc>
          <w:tcPr>
            <w:tcW w:w="1118" w:type="dxa"/>
            <w:noWrap/>
            <w:hideMark/>
          </w:tcPr>
          <w:p w14:paraId="7B0DB137" w14:textId="77777777" w:rsidR="00A51E78" w:rsidRPr="00A51E78" w:rsidRDefault="00A51E78" w:rsidP="00A51E78">
            <w:r w:rsidRPr="00A51E78">
              <w:t>7.312882</w:t>
            </w:r>
          </w:p>
        </w:tc>
        <w:tc>
          <w:tcPr>
            <w:tcW w:w="1118" w:type="dxa"/>
            <w:noWrap/>
            <w:hideMark/>
          </w:tcPr>
          <w:p w14:paraId="575485C9" w14:textId="77777777" w:rsidR="00A51E78" w:rsidRPr="00A51E78" w:rsidRDefault="00A51E78" w:rsidP="00A51E78">
            <w:r w:rsidRPr="00A51E78">
              <w:t>6.945914</w:t>
            </w:r>
          </w:p>
        </w:tc>
        <w:tc>
          <w:tcPr>
            <w:tcW w:w="1118" w:type="dxa"/>
            <w:noWrap/>
            <w:hideMark/>
          </w:tcPr>
          <w:p w14:paraId="609D6521" w14:textId="77777777" w:rsidR="00A51E78" w:rsidRPr="00A51E78" w:rsidRDefault="00A51E78" w:rsidP="00A51E78">
            <w:r w:rsidRPr="00A51E78">
              <w:t>6.557253</w:t>
            </w:r>
          </w:p>
        </w:tc>
        <w:tc>
          <w:tcPr>
            <w:tcW w:w="1118" w:type="dxa"/>
            <w:noWrap/>
            <w:hideMark/>
          </w:tcPr>
          <w:p w14:paraId="113D9F86" w14:textId="77777777" w:rsidR="00A51E78" w:rsidRPr="00A51E78" w:rsidRDefault="00A51E78" w:rsidP="00A51E78">
            <w:r w:rsidRPr="00A51E78">
              <w:t>7.852946</w:t>
            </w:r>
          </w:p>
        </w:tc>
        <w:tc>
          <w:tcPr>
            <w:tcW w:w="1118" w:type="dxa"/>
            <w:noWrap/>
            <w:hideMark/>
          </w:tcPr>
          <w:p w14:paraId="041D86D0" w14:textId="77777777" w:rsidR="00A51E78" w:rsidRPr="00A51E78" w:rsidRDefault="00A51E78" w:rsidP="00A51E78">
            <w:r w:rsidRPr="00A51E78">
              <w:t>5.174505</w:t>
            </w:r>
          </w:p>
        </w:tc>
        <w:tc>
          <w:tcPr>
            <w:tcW w:w="1118" w:type="dxa"/>
            <w:noWrap/>
            <w:hideMark/>
          </w:tcPr>
          <w:p w14:paraId="7BC996B3" w14:textId="77777777" w:rsidR="00A51E78" w:rsidRPr="00A51E78" w:rsidRDefault="00A51E78" w:rsidP="00A51E78">
            <w:r w:rsidRPr="00A51E78">
              <w:t>7.110789</w:t>
            </w:r>
          </w:p>
        </w:tc>
        <w:tc>
          <w:tcPr>
            <w:tcW w:w="1118" w:type="dxa"/>
            <w:noWrap/>
            <w:hideMark/>
          </w:tcPr>
          <w:p w14:paraId="7FA7599E" w14:textId="77777777" w:rsidR="00A51E78" w:rsidRPr="00A51E78" w:rsidRDefault="00A51E78" w:rsidP="00A51E78">
            <w:r w:rsidRPr="00A51E78">
              <w:t>4.532097</w:t>
            </w:r>
          </w:p>
        </w:tc>
        <w:tc>
          <w:tcPr>
            <w:tcW w:w="1118" w:type="dxa"/>
            <w:noWrap/>
            <w:hideMark/>
          </w:tcPr>
          <w:p w14:paraId="522607B2" w14:textId="77777777" w:rsidR="00A51E78" w:rsidRPr="00A51E78" w:rsidRDefault="00A51E78" w:rsidP="00A51E78">
            <w:r w:rsidRPr="00A51E78">
              <w:t>5.680673</w:t>
            </w:r>
          </w:p>
        </w:tc>
      </w:tr>
      <w:tr w:rsidR="00A51E78" w:rsidRPr="00A51E78" w14:paraId="2D11AC8B" w14:textId="77777777" w:rsidTr="00A51E78">
        <w:trPr>
          <w:trHeight w:val="261"/>
        </w:trPr>
        <w:tc>
          <w:tcPr>
            <w:tcW w:w="1118" w:type="dxa"/>
            <w:noWrap/>
            <w:hideMark/>
          </w:tcPr>
          <w:p w14:paraId="23354A3A" w14:textId="77777777" w:rsidR="00A51E78" w:rsidRPr="00A51E78" w:rsidRDefault="00A51E78" w:rsidP="00A51E78">
            <w:r w:rsidRPr="00A51E78">
              <w:t>6.203142</w:t>
            </w:r>
          </w:p>
        </w:tc>
        <w:tc>
          <w:tcPr>
            <w:tcW w:w="1118" w:type="dxa"/>
            <w:noWrap/>
            <w:hideMark/>
          </w:tcPr>
          <w:p w14:paraId="4E6D5049" w14:textId="77777777" w:rsidR="00A51E78" w:rsidRPr="00A51E78" w:rsidRDefault="00A51E78" w:rsidP="00A51E78">
            <w:r w:rsidRPr="00A51E78">
              <w:t>5.793055</w:t>
            </w:r>
          </w:p>
        </w:tc>
        <w:tc>
          <w:tcPr>
            <w:tcW w:w="1118" w:type="dxa"/>
            <w:noWrap/>
            <w:hideMark/>
          </w:tcPr>
          <w:p w14:paraId="52ADE9B8" w14:textId="77777777" w:rsidR="00A51E78" w:rsidRPr="00A51E78" w:rsidRDefault="00A51E78" w:rsidP="00A51E78">
            <w:r w:rsidRPr="00A51E78">
              <w:t>4.470087</w:t>
            </w:r>
          </w:p>
        </w:tc>
        <w:tc>
          <w:tcPr>
            <w:tcW w:w="1118" w:type="dxa"/>
            <w:noWrap/>
            <w:hideMark/>
          </w:tcPr>
          <w:p w14:paraId="74EC1294" w14:textId="77777777" w:rsidR="00A51E78" w:rsidRPr="00A51E78" w:rsidRDefault="00A51E78" w:rsidP="00A51E78">
            <w:r w:rsidRPr="00A51E78">
              <w:t>5.134521</w:t>
            </w:r>
          </w:p>
        </w:tc>
        <w:tc>
          <w:tcPr>
            <w:tcW w:w="1118" w:type="dxa"/>
            <w:noWrap/>
            <w:hideMark/>
          </w:tcPr>
          <w:p w14:paraId="1F91B6B2" w14:textId="77777777" w:rsidR="00A51E78" w:rsidRPr="00A51E78" w:rsidRDefault="00A51E78" w:rsidP="00A51E78">
            <w:r w:rsidRPr="00A51E78">
              <w:t>7.932804</w:t>
            </w:r>
          </w:p>
        </w:tc>
        <w:tc>
          <w:tcPr>
            <w:tcW w:w="1118" w:type="dxa"/>
            <w:noWrap/>
            <w:hideMark/>
          </w:tcPr>
          <w:p w14:paraId="341A991D" w14:textId="77777777" w:rsidR="00A51E78" w:rsidRPr="00A51E78" w:rsidRDefault="00A51E78" w:rsidP="00A51E78">
            <w:r w:rsidRPr="00A51E78">
              <w:t>6.740757</w:t>
            </w:r>
          </w:p>
        </w:tc>
        <w:tc>
          <w:tcPr>
            <w:tcW w:w="1118" w:type="dxa"/>
            <w:noWrap/>
            <w:hideMark/>
          </w:tcPr>
          <w:p w14:paraId="7B70CE30" w14:textId="77777777" w:rsidR="00A51E78" w:rsidRPr="00A51E78" w:rsidRDefault="00A51E78" w:rsidP="00A51E78">
            <w:r w:rsidRPr="00A51E78">
              <w:t>5.260439</w:t>
            </w:r>
          </w:p>
        </w:tc>
        <w:tc>
          <w:tcPr>
            <w:tcW w:w="1118" w:type="dxa"/>
            <w:noWrap/>
            <w:hideMark/>
          </w:tcPr>
          <w:p w14:paraId="31A313C8" w14:textId="77777777" w:rsidR="00A51E78" w:rsidRPr="00A51E78" w:rsidRDefault="00A51E78" w:rsidP="00A51E78">
            <w:r w:rsidRPr="00A51E78">
              <w:t>8.745116</w:t>
            </w:r>
          </w:p>
        </w:tc>
        <w:tc>
          <w:tcPr>
            <w:tcW w:w="1118" w:type="dxa"/>
            <w:noWrap/>
            <w:hideMark/>
          </w:tcPr>
          <w:p w14:paraId="583A9B5F" w14:textId="77777777" w:rsidR="00A51E78" w:rsidRPr="00A51E78" w:rsidRDefault="00A51E78" w:rsidP="00A51E78">
            <w:r w:rsidRPr="00A51E78">
              <w:t>6.390104</w:t>
            </w:r>
          </w:p>
        </w:tc>
        <w:tc>
          <w:tcPr>
            <w:tcW w:w="1118" w:type="dxa"/>
            <w:noWrap/>
            <w:hideMark/>
          </w:tcPr>
          <w:p w14:paraId="5B6782CC" w14:textId="77777777" w:rsidR="00A51E78" w:rsidRPr="00A51E78" w:rsidRDefault="00A51E78" w:rsidP="00A51E78">
            <w:r w:rsidRPr="00A51E78">
              <w:t>6.102413</w:t>
            </w:r>
          </w:p>
        </w:tc>
      </w:tr>
      <w:tr w:rsidR="00A51E78" w:rsidRPr="00A51E78" w14:paraId="5FBA73C2" w14:textId="77777777" w:rsidTr="00A51E78">
        <w:trPr>
          <w:trHeight w:val="261"/>
        </w:trPr>
        <w:tc>
          <w:tcPr>
            <w:tcW w:w="1118" w:type="dxa"/>
            <w:noWrap/>
            <w:hideMark/>
          </w:tcPr>
          <w:p w14:paraId="1A152192" w14:textId="77777777" w:rsidR="00A51E78" w:rsidRPr="00A51E78" w:rsidRDefault="00A51E78" w:rsidP="00A51E78">
            <w:r w:rsidRPr="00A51E78">
              <w:t>4.534146</w:t>
            </w:r>
          </w:p>
        </w:tc>
        <w:tc>
          <w:tcPr>
            <w:tcW w:w="1118" w:type="dxa"/>
            <w:noWrap/>
            <w:hideMark/>
          </w:tcPr>
          <w:p w14:paraId="37B5A60C" w14:textId="77777777" w:rsidR="00A51E78" w:rsidRPr="00A51E78" w:rsidRDefault="00A51E78" w:rsidP="00A51E78">
            <w:r w:rsidRPr="00A51E78">
              <w:t>6.821919</w:t>
            </w:r>
          </w:p>
        </w:tc>
        <w:tc>
          <w:tcPr>
            <w:tcW w:w="1118" w:type="dxa"/>
            <w:noWrap/>
            <w:hideMark/>
          </w:tcPr>
          <w:p w14:paraId="4EAFE330" w14:textId="77777777" w:rsidR="00A51E78" w:rsidRPr="00A51E78" w:rsidRDefault="00A51E78" w:rsidP="00A51E78">
            <w:r w:rsidRPr="00A51E78">
              <w:t>5.727626</w:t>
            </w:r>
          </w:p>
        </w:tc>
        <w:tc>
          <w:tcPr>
            <w:tcW w:w="1118" w:type="dxa"/>
            <w:noWrap/>
            <w:hideMark/>
          </w:tcPr>
          <w:p w14:paraId="4CAB978E" w14:textId="77777777" w:rsidR="00A51E78" w:rsidRPr="00A51E78" w:rsidRDefault="00A51E78" w:rsidP="00A51E78">
            <w:r w:rsidRPr="00A51E78">
              <w:t>9.354981</w:t>
            </w:r>
          </w:p>
        </w:tc>
        <w:tc>
          <w:tcPr>
            <w:tcW w:w="1118" w:type="dxa"/>
            <w:noWrap/>
            <w:hideMark/>
          </w:tcPr>
          <w:p w14:paraId="6DE20ABC" w14:textId="77777777" w:rsidR="00A51E78" w:rsidRPr="00A51E78" w:rsidRDefault="00A51E78" w:rsidP="00A51E78">
            <w:r w:rsidRPr="00A51E78">
              <w:t>7.601881</w:t>
            </w:r>
          </w:p>
        </w:tc>
        <w:tc>
          <w:tcPr>
            <w:tcW w:w="1118" w:type="dxa"/>
            <w:noWrap/>
            <w:hideMark/>
          </w:tcPr>
          <w:p w14:paraId="13C2BA92" w14:textId="77777777" w:rsidR="00A51E78" w:rsidRPr="00A51E78" w:rsidRDefault="00A51E78" w:rsidP="00A51E78">
            <w:r w:rsidRPr="00A51E78">
              <w:t>7.284519</w:t>
            </w:r>
          </w:p>
        </w:tc>
        <w:tc>
          <w:tcPr>
            <w:tcW w:w="1118" w:type="dxa"/>
            <w:noWrap/>
            <w:hideMark/>
          </w:tcPr>
          <w:p w14:paraId="307C38A6" w14:textId="77777777" w:rsidR="00A51E78" w:rsidRPr="00A51E78" w:rsidRDefault="00A51E78" w:rsidP="00A51E78">
            <w:r w:rsidRPr="00A51E78">
              <w:t>6.801277</w:t>
            </w:r>
          </w:p>
        </w:tc>
        <w:tc>
          <w:tcPr>
            <w:tcW w:w="1118" w:type="dxa"/>
            <w:noWrap/>
            <w:hideMark/>
          </w:tcPr>
          <w:p w14:paraId="28960854" w14:textId="77777777" w:rsidR="00A51E78" w:rsidRPr="00A51E78" w:rsidRDefault="00A51E78" w:rsidP="00A51E78">
            <w:r w:rsidRPr="00A51E78">
              <w:t>9.210964</w:t>
            </w:r>
          </w:p>
        </w:tc>
        <w:tc>
          <w:tcPr>
            <w:tcW w:w="1118" w:type="dxa"/>
            <w:noWrap/>
            <w:hideMark/>
          </w:tcPr>
          <w:p w14:paraId="1ECA580F" w14:textId="77777777" w:rsidR="00A51E78" w:rsidRPr="00A51E78" w:rsidRDefault="00A51E78" w:rsidP="00A51E78">
            <w:r w:rsidRPr="00A51E78">
              <w:t>7.462993</w:t>
            </w:r>
          </w:p>
        </w:tc>
        <w:tc>
          <w:tcPr>
            <w:tcW w:w="1118" w:type="dxa"/>
            <w:noWrap/>
            <w:hideMark/>
          </w:tcPr>
          <w:p w14:paraId="53A0ED3F" w14:textId="77777777" w:rsidR="00A51E78" w:rsidRPr="00A51E78" w:rsidRDefault="00A51E78" w:rsidP="00A51E78">
            <w:r w:rsidRPr="00A51E78">
              <w:t>6.635469</w:t>
            </w:r>
          </w:p>
        </w:tc>
      </w:tr>
      <w:tr w:rsidR="00A51E78" w:rsidRPr="00A51E78" w14:paraId="14398528" w14:textId="77777777" w:rsidTr="00A51E78">
        <w:trPr>
          <w:trHeight w:val="261"/>
        </w:trPr>
        <w:tc>
          <w:tcPr>
            <w:tcW w:w="1118" w:type="dxa"/>
            <w:noWrap/>
            <w:hideMark/>
          </w:tcPr>
          <w:p w14:paraId="0EF7CC92" w14:textId="77777777" w:rsidR="00A51E78" w:rsidRPr="00A51E78" w:rsidRDefault="00A51E78" w:rsidP="00A51E78">
            <w:r w:rsidRPr="00A51E78">
              <w:t>4.574617</w:t>
            </w:r>
          </w:p>
        </w:tc>
        <w:tc>
          <w:tcPr>
            <w:tcW w:w="1118" w:type="dxa"/>
            <w:noWrap/>
            <w:hideMark/>
          </w:tcPr>
          <w:p w14:paraId="536FB084" w14:textId="77777777" w:rsidR="00A51E78" w:rsidRPr="00A51E78" w:rsidRDefault="00A51E78" w:rsidP="00A51E78">
            <w:r w:rsidRPr="00A51E78">
              <w:t>7.471666</w:t>
            </w:r>
          </w:p>
        </w:tc>
        <w:tc>
          <w:tcPr>
            <w:tcW w:w="1118" w:type="dxa"/>
            <w:noWrap/>
            <w:hideMark/>
          </w:tcPr>
          <w:p w14:paraId="7ED3899F" w14:textId="77777777" w:rsidR="00A51E78" w:rsidRPr="00A51E78" w:rsidRDefault="00A51E78" w:rsidP="00A51E78">
            <w:r w:rsidRPr="00A51E78">
              <w:t>6.55278</w:t>
            </w:r>
          </w:p>
        </w:tc>
        <w:tc>
          <w:tcPr>
            <w:tcW w:w="1118" w:type="dxa"/>
            <w:noWrap/>
            <w:hideMark/>
          </w:tcPr>
          <w:p w14:paraId="14539884" w14:textId="77777777" w:rsidR="00A51E78" w:rsidRPr="00A51E78" w:rsidRDefault="00A51E78" w:rsidP="00A51E78">
            <w:r w:rsidRPr="00A51E78">
              <w:t>6.87441</w:t>
            </w:r>
          </w:p>
        </w:tc>
        <w:tc>
          <w:tcPr>
            <w:tcW w:w="1118" w:type="dxa"/>
            <w:noWrap/>
            <w:hideMark/>
          </w:tcPr>
          <w:p w14:paraId="660ECE40" w14:textId="77777777" w:rsidR="00A51E78" w:rsidRPr="00A51E78" w:rsidRDefault="00A51E78" w:rsidP="00A51E78">
            <w:r w:rsidRPr="00A51E78">
              <w:t>3.4373</w:t>
            </w:r>
          </w:p>
        </w:tc>
        <w:tc>
          <w:tcPr>
            <w:tcW w:w="1118" w:type="dxa"/>
            <w:noWrap/>
            <w:hideMark/>
          </w:tcPr>
          <w:p w14:paraId="610B6655" w14:textId="77777777" w:rsidR="00A51E78" w:rsidRPr="00A51E78" w:rsidRDefault="00A51E78" w:rsidP="00A51E78">
            <w:r w:rsidRPr="00A51E78">
              <w:t>7.372331</w:t>
            </w:r>
          </w:p>
        </w:tc>
        <w:tc>
          <w:tcPr>
            <w:tcW w:w="1118" w:type="dxa"/>
            <w:noWrap/>
            <w:hideMark/>
          </w:tcPr>
          <w:p w14:paraId="0D61B91A" w14:textId="77777777" w:rsidR="00A51E78" w:rsidRPr="00A51E78" w:rsidRDefault="00A51E78" w:rsidP="00A51E78">
            <w:r w:rsidRPr="00A51E78">
              <w:t>5.670133</w:t>
            </w:r>
          </w:p>
        </w:tc>
        <w:tc>
          <w:tcPr>
            <w:tcW w:w="1118" w:type="dxa"/>
            <w:noWrap/>
            <w:hideMark/>
          </w:tcPr>
          <w:p w14:paraId="7906D556" w14:textId="77777777" w:rsidR="00A51E78" w:rsidRPr="00A51E78" w:rsidRDefault="00A51E78" w:rsidP="00A51E78">
            <w:r w:rsidRPr="00A51E78">
              <w:t>4.762791</w:t>
            </w:r>
          </w:p>
        </w:tc>
        <w:tc>
          <w:tcPr>
            <w:tcW w:w="1118" w:type="dxa"/>
            <w:noWrap/>
            <w:hideMark/>
          </w:tcPr>
          <w:p w14:paraId="16333B9B" w14:textId="77777777" w:rsidR="00A51E78" w:rsidRPr="00A51E78" w:rsidRDefault="00A51E78" w:rsidP="00A51E78">
            <w:r w:rsidRPr="00A51E78">
              <w:t>7.475878</w:t>
            </w:r>
          </w:p>
        </w:tc>
        <w:tc>
          <w:tcPr>
            <w:tcW w:w="1118" w:type="dxa"/>
            <w:noWrap/>
            <w:hideMark/>
          </w:tcPr>
          <w:p w14:paraId="46826A6C" w14:textId="77777777" w:rsidR="00A51E78" w:rsidRPr="00A51E78" w:rsidRDefault="00A51E78" w:rsidP="00A51E78">
            <w:r w:rsidRPr="00A51E78">
              <w:t>7.561303</w:t>
            </w:r>
          </w:p>
        </w:tc>
      </w:tr>
      <w:tr w:rsidR="00A51E78" w:rsidRPr="00A51E78" w14:paraId="2E635C89" w14:textId="77777777" w:rsidTr="00A51E78">
        <w:trPr>
          <w:trHeight w:val="261"/>
        </w:trPr>
        <w:tc>
          <w:tcPr>
            <w:tcW w:w="1118" w:type="dxa"/>
            <w:noWrap/>
            <w:hideMark/>
          </w:tcPr>
          <w:p w14:paraId="7DB613CA" w14:textId="77777777" w:rsidR="00A51E78" w:rsidRPr="00A51E78" w:rsidRDefault="00A51E78" w:rsidP="00A51E78">
            <w:r w:rsidRPr="00A51E78">
              <w:t>7.327112</w:t>
            </w:r>
          </w:p>
        </w:tc>
        <w:tc>
          <w:tcPr>
            <w:tcW w:w="1118" w:type="dxa"/>
            <w:noWrap/>
            <w:hideMark/>
          </w:tcPr>
          <w:p w14:paraId="4D22186E" w14:textId="77777777" w:rsidR="00A51E78" w:rsidRPr="00A51E78" w:rsidRDefault="00A51E78" w:rsidP="00A51E78">
            <w:r w:rsidRPr="00A51E78">
              <w:t>6.671377</w:t>
            </w:r>
          </w:p>
        </w:tc>
        <w:tc>
          <w:tcPr>
            <w:tcW w:w="1118" w:type="dxa"/>
            <w:noWrap/>
            <w:hideMark/>
          </w:tcPr>
          <w:p w14:paraId="30100B1B" w14:textId="77777777" w:rsidR="00A51E78" w:rsidRPr="00A51E78" w:rsidRDefault="00A51E78" w:rsidP="00A51E78">
            <w:r w:rsidRPr="00A51E78">
              <w:t>6.736234</w:t>
            </w:r>
          </w:p>
        </w:tc>
        <w:tc>
          <w:tcPr>
            <w:tcW w:w="1118" w:type="dxa"/>
            <w:noWrap/>
            <w:hideMark/>
          </w:tcPr>
          <w:p w14:paraId="7286C7CC" w14:textId="77777777" w:rsidR="00A51E78" w:rsidRPr="00A51E78" w:rsidRDefault="00A51E78" w:rsidP="00A51E78">
            <w:r w:rsidRPr="00A51E78">
              <w:t>7.697215</w:t>
            </w:r>
          </w:p>
        </w:tc>
        <w:tc>
          <w:tcPr>
            <w:tcW w:w="1118" w:type="dxa"/>
            <w:noWrap/>
            <w:hideMark/>
          </w:tcPr>
          <w:p w14:paraId="37ABD7C5" w14:textId="77777777" w:rsidR="00A51E78" w:rsidRPr="00A51E78" w:rsidRDefault="00A51E78" w:rsidP="00A51E78">
            <w:r w:rsidRPr="00A51E78">
              <w:t>7.678688</w:t>
            </w:r>
          </w:p>
        </w:tc>
        <w:tc>
          <w:tcPr>
            <w:tcW w:w="1118" w:type="dxa"/>
            <w:noWrap/>
            <w:hideMark/>
          </w:tcPr>
          <w:p w14:paraId="56816161" w14:textId="77777777" w:rsidR="00A51E78" w:rsidRPr="00A51E78" w:rsidRDefault="00A51E78" w:rsidP="00A51E78">
            <w:r w:rsidRPr="00A51E78">
              <w:t>6.999695</w:t>
            </w:r>
          </w:p>
        </w:tc>
        <w:tc>
          <w:tcPr>
            <w:tcW w:w="1118" w:type="dxa"/>
            <w:noWrap/>
            <w:hideMark/>
          </w:tcPr>
          <w:p w14:paraId="3C81A4A6" w14:textId="77777777" w:rsidR="00A51E78" w:rsidRPr="00A51E78" w:rsidRDefault="00A51E78" w:rsidP="00A51E78">
            <w:r w:rsidRPr="00A51E78">
              <w:t>6.709612</w:t>
            </w:r>
          </w:p>
        </w:tc>
        <w:tc>
          <w:tcPr>
            <w:tcW w:w="1118" w:type="dxa"/>
            <w:noWrap/>
            <w:hideMark/>
          </w:tcPr>
          <w:p w14:paraId="5496490C" w14:textId="77777777" w:rsidR="00A51E78" w:rsidRPr="00A51E78" w:rsidRDefault="00A51E78" w:rsidP="00A51E78">
            <w:r w:rsidRPr="00A51E78">
              <w:t>5.757348</w:t>
            </w:r>
          </w:p>
        </w:tc>
        <w:tc>
          <w:tcPr>
            <w:tcW w:w="1118" w:type="dxa"/>
            <w:noWrap/>
            <w:hideMark/>
          </w:tcPr>
          <w:p w14:paraId="247D3BE9" w14:textId="77777777" w:rsidR="00A51E78" w:rsidRPr="00A51E78" w:rsidRDefault="00A51E78" w:rsidP="00A51E78">
            <w:r w:rsidRPr="00A51E78">
              <w:t>7.185125</w:t>
            </w:r>
          </w:p>
        </w:tc>
        <w:tc>
          <w:tcPr>
            <w:tcW w:w="1118" w:type="dxa"/>
            <w:noWrap/>
            <w:hideMark/>
          </w:tcPr>
          <w:p w14:paraId="7370185B" w14:textId="77777777" w:rsidR="00A51E78" w:rsidRPr="00A51E78" w:rsidRDefault="00A51E78" w:rsidP="00A51E78">
            <w:r w:rsidRPr="00A51E78">
              <w:t>3.217183</w:t>
            </w:r>
          </w:p>
        </w:tc>
      </w:tr>
      <w:tr w:rsidR="00A51E78" w:rsidRPr="00A51E78" w14:paraId="2F357394" w14:textId="77777777" w:rsidTr="00A51E78">
        <w:trPr>
          <w:trHeight w:val="261"/>
        </w:trPr>
        <w:tc>
          <w:tcPr>
            <w:tcW w:w="1118" w:type="dxa"/>
            <w:noWrap/>
            <w:hideMark/>
          </w:tcPr>
          <w:p w14:paraId="34E1C8D0" w14:textId="77777777" w:rsidR="00A51E78" w:rsidRPr="00A51E78" w:rsidRDefault="00A51E78" w:rsidP="00A51E78">
            <w:r w:rsidRPr="00A51E78">
              <w:t>5.522863</w:t>
            </w:r>
          </w:p>
        </w:tc>
        <w:tc>
          <w:tcPr>
            <w:tcW w:w="1118" w:type="dxa"/>
            <w:noWrap/>
            <w:hideMark/>
          </w:tcPr>
          <w:p w14:paraId="54E1B39F" w14:textId="77777777" w:rsidR="00A51E78" w:rsidRPr="00A51E78" w:rsidRDefault="00A51E78" w:rsidP="00A51E78">
            <w:r w:rsidRPr="00A51E78">
              <w:t>4.295027</w:t>
            </w:r>
          </w:p>
        </w:tc>
        <w:tc>
          <w:tcPr>
            <w:tcW w:w="1118" w:type="dxa"/>
            <w:noWrap/>
            <w:hideMark/>
          </w:tcPr>
          <w:p w14:paraId="71B4AF5A" w14:textId="77777777" w:rsidR="00A51E78" w:rsidRPr="00A51E78" w:rsidRDefault="00A51E78" w:rsidP="00A51E78">
            <w:r w:rsidRPr="00A51E78">
              <w:t>7.440364</w:t>
            </w:r>
          </w:p>
        </w:tc>
        <w:tc>
          <w:tcPr>
            <w:tcW w:w="1118" w:type="dxa"/>
            <w:noWrap/>
            <w:hideMark/>
          </w:tcPr>
          <w:p w14:paraId="3BB812AC" w14:textId="77777777" w:rsidR="00A51E78" w:rsidRPr="00A51E78" w:rsidRDefault="00A51E78" w:rsidP="00A51E78">
            <w:r w:rsidRPr="00A51E78">
              <w:t>7.113888</w:t>
            </w:r>
          </w:p>
        </w:tc>
        <w:tc>
          <w:tcPr>
            <w:tcW w:w="1118" w:type="dxa"/>
            <w:noWrap/>
            <w:hideMark/>
          </w:tcPr>
          <w:p w14:paraId="1FB11772" w14:textId="77777777" w:rsidR="00A51E78" w:rsidRPr="00A51E78" w:rsidRDefault="00A51E78" w:rsidP="00A51E78">
            <w:r w:rsidRPr="00A51E78">
              <w:t>4.771625</w:t>
            </w:r>
          </w:p>
        </w:tc>
        <w:tc>
          <w:tcPr>
            <w:tcW w:w="1118" w:type="dxa"/>
            <w:noWrap/>
            <w:hideMark/>
          </w:tcPr>
          <w:p w14:paraId="67DD246A" w14:textId="77777777" w:rsidR="00A51E78" w:rsidRPr="00A51E78" w:rsidRDefault="00A51E78" w:rsidP="00A51E78">
            <w:r w:rsidRPr="00A51E78">
              <w:t>4.563828</w:t>
            </w:r>
          </w:p>
        </w:tc>
        <w:tc>
          <w:tcPr>
            <w:tcW w:w="1118" w:type="dxa"/>
            <w:noWrap/>
            <w:hideMark/>
          </w:tcPr>
          <w:p w14:paraId="29CAD299" w14:textId="77777777" w:rsidR="00A51E78" w:rsidRPr="00A51E78" w:rsidRDefault="00A51E78" w:rsidP="00A51E78">
            <w:r w:rsidRPr="00A51E78">
              <w:t>6.928679</w:t>
            </w:r>
          </w:p>
        </w:tc>
        <w:tc>
          <w:tcPr>
            <w:tcW w:w="1118" w:type="dxa"/>
            <w:noWrap/>
            <w:hideMark/>
          </w:tcPr>
          <w:p w14:paraId="64FDF41F" w14:textId="77777777" w:rsidR="00A51E78" w:rsidRPr="00A51E78" w:rsidRDefault="00A51E78" w:rsidP="00A51E78">
            <w:r w:rsidRPr="00A51E78">
              <w:t>8.999668</w:t>
            </w:r>
          </w:p>
        </w:tc>
        <w:tc>
          <w:tcPr>
            <w:tcW w:w="1118" w:type="dxa"/>
            <w:noWrap/>
            <w:hideMark/>
          </w:tcPr>
          <w:p w14:paraId="7D8B4078" w14:textId="77777777" w:rsidR="00A51E78" w:rsidRPr="00A51E78" w:rsidRDefault="00A51E78" w:rsidP="00A51E78">
            <w:r w:rsidRPr="00A51E78">
              <w:t>6.939501</w:t>
            </w:r>
          </w:p>
        </w:tc>
        <w:tc>
          <w:tcPr>
            <w:tcW w:w="1118" w:type="dxa"/>
            <w:noWrap/>
            <w:hideMark/>
          </w:tcPr>
          <w:p w14:paraId="62353B6B" w14:textId="77777777" w:rsidR="00A51E78" w:rsidRPr="00A51E78" w:rsidRDefault="00A51E78" w:rsidP="00A51E78">
            <w:r w:rsidRPr="00A51E78">
              <w:t>7.283642</w:t>
            </w:r>
          </w:p>
        </w:tc>
      </w:tr>
      <w:tr w:rsidR="00A51E78" w:rsidRPr="00A51E78" w14:paraId="4EB1DDDF" w14:textId="77777777" w:rsidTr="00A51E78">
        <w:trPr>
          <w:trHeight w:val="261"/>
        </w:trPr>
        <w:tc>
          <w:tcPr>
            <w:tcW w:w="1118" w:type="dxa"/>
            <w:noWrap/>
            <w:hideMark/>
          </w:tcPr>
          <w:p w14:paraId="309FCA56" w14:textId="77777777" w:rsidR="00A51E78" w:rsidRPr="00A51E78" w:rsidRDefault="00A51E78" w:rsidP="00A51E78">
            <w:pPr>
              <w:rPr>
                <w:b/>
                <w:bCs/>
              </w:rPr>
            </w:pPr>
            <w:r w:rsidRPr="00A51E78">
              <w:rPr>
                <w:b/>
                <w:bCs/>
              </w:rPr>
              <w:t>5.436787</w:t>
            </w:r>
          </w:p>
        </w:tc>
        <w:tc>
          <w:tcPr>
            <w:tcW w:w="1118" w:type="dxa"/>
            <w:noWrap/>
            <w:hideMark/>
          </w:tcPr>
          <w:p w14:paraId="7D220959" w14:textId="77777777" w:rsidR="00A51E78" w:rsidRPr="00A51E78" w:rsidRDefault="00A51E78" w:rsidP="00A51E78">
            <w:pPr>
              <w:rPr>
                <w:b/>
                <w:bCs/>
              </w:rPr>
            </w:pPr>
            <w:r w:rsidRPr="00A51E78">
              <w:rPr>
                <w:b/>
                <w:bCs/>
              </w:rPr>
              <w:t>6.955474</w:t>
            </w:r>
          </w:p>
        </w:tc>
        <w:tc>
          <w:tcPr>
            <w:tcW w:w="1118" w:type="dxa"/>
            <w:noWrap/>
            <w:hideMark/>
          </w:tcPr>
          <w:p w14:paraId="1DCD9FCF" w14:textId="77777777" w:rsidR="00A51E78" w:rsidRPr="00A51E78" w:rsidRDefault="00A51E78" w:rsidP="00A51E78">
            <w:pPr>
              <w:rPr>
                <w:b/>
                <w:bCs/>
              </w:rPr>
            </w:pPr>
            <w:r w:rsidRPr="00A51E78">
              <w:rPr>
                <w:b/>
                <w:bCs/>
              </w:rPr>
              <w:t>5.974611</w:t>
            </w:r>
          </w:p>
        </w:tc>
        <w:tc>
          <w:tcPr>
            <w:tcW w:w="1118" w:type="dxa"/>
            <w:noWrap/>
            <w:hideMark/>
          </w:tcPr>
          <w:p w14:paraId="74788111" w14:textId="77777777" w:rsidR="00A51E78" w:rsidRPr="00A51E78" w:rsidRDefault="00A51E78" w:rsidP="00A51E78">
            <w:pPr>
              <w:rPr>
                <w:b/>
                <w:bCs/>
              </w:rPr>
            </w:pPr>
            <w:r w:rsidRPr="00A51E78">
              <w:rPr>
                <w:b/>
                <w:bCs/>
              </w:rPr>
              <w:t>6.877963</w:t>
            </w:r>
          </w:p>
        </w:tc>
        <w:tc>
          <w:tcPr>
            <w:tcW w:w="1118" w:type="dxa"/>
            <w:noWrap/>
            <w:hideMark/>
          </w:tcPr>
          <w:p w14:paraId="4DFC6435" w14:textId="77777777" w:rsidR="00A51E78" w:rsidRPr="00A51E78" w:rsidRDefault="00A51E78" w:rsidP="00A51E78">
            <w:pPr>
              <w:rPr>
                <w:b/>
                <w:bCs/>
              </w:rPr>
            </w:pPr>
            <w:r w:rsidRPr="00A51E78">
              <w:rPr>
                <w:b/>
                <w:bCs/>
              </w:rPr>
              <w:t>6.001148</w:t>
            </w:r>
          </w:p>
        </w:tc>
        <w:tc>
          <w:tcPr>
            <w:tcW w:w="1118" w:type="dxa"/>
            <w:noWrap/>
            <w:hideMark/>
          </w:tcPr>
          <w:p w14:paraId="669D28FB" w14:textId="77777777" w:rsidR="00A51E78" w:rsidRPr="00A51E78" w:rsidRDefault="00A51E78" w:rsidP="00A51E78">
            <w:pPr>
              <w:rPr>
                <w:b/>
                <w:bCs/>
              </w:rPr>
            </w:pPr>
            <w:r w:rsidRPr="00A51E78">
              <w:rPr>
                <w:b/>
                <w:bCs/>
              </w:rPr>
              <w:t>6.991972</w:t>
            </w:r>
          </w:p>
        </w:tc>
        <w:tc>
          <w:tcPr>
            <w:tcW w:w="1118" w:type="dxa"/>
            <w:noWrap/>
            <w:hideMark/>
          </w:tcPr>
          <w:p w14:paraId="363A1C52" w14:textId="77777777" w:rsidR="00A51E78" w:rsidRPr="00A51E78" w:rsidRDefault="00A51E78" w:rsidP="00A51E78">
            <w:pPr>
              <w:rPr>
                <w:b/>
                <w:bCs/>
              </w:rPr>
            </w:pPr>
            <w:r w:rsidRPr="00A51E78">
              <w:rPr>
                <w:b/>
                <w:bCs/>
              </w:rPr>
              <w:t>6.56682</w:t>
            </w:r>
          </w:p>
        </w:tc>
        <w:tc>
          <w:tcPr>
            <w:tcW w:w="1118" w:type="dxa"/>
            <w:noWrap/>
            <w:hideMark/>
          </w:tcPr>
          <w:p w14:paraId="6E5D4848" w14:textId="77777777" w:rsidR="00A51E78" w:rsidRPr="00A51E78" w:rsidRDefault="00A51E78" w:rsidP="00A51E78">
            <w:pPr>
              <w:rPr>
                <w:b/>
                <w:bCs/>
              </w:rPr>
            </w:pPr>
            <w:r w:rsidRPr="00A51E78">
              <w:rPr>
                <w:b/>
                <w:bCs/>
              </w:rPr>
              <w:t>7.394144</w:t>
            </w:r>
          </w:p>
        </w:tc>
        <w:tc>
          <w:tcPr>
            <w:tcW w:w="1118" w:type="dxa"/>
            <w:noWrap/>
            <w:hideMark/>
          </w:tcPr>
          <w:p w14:paraId="0BAAF1D6" w14:textId="77777777" w:rsidR="00A51E78" w:rsidRPr="00A51E78" w:rsidRDefault="00A51E78" w:rsidP="00A51E78">
            <w:pPr>
              <w:rPr>
                <w:b/>
                <w:bCs/>
              </w:rPr>
            </w:pPr>
            <w:r w:rsidRPr="00A51E78">
              <w:rPr>
                <w:b/>
                <w:bCs/>
              </w:rPr>
              <w:t>9.048169</w:t>
            </w:r>
          </w:p>
        </w:tc>
        <w:tc>
          <w:tcPr>
            <w:tcW w:w="1118" w:type="dxa"/>
            <w:noWrap/>
            <w:hideMark/>
          </w:tcPr>
          <w:p w14:paraId="380C6600" w14:textId="77777777" w:rsidR="00A51E78" w:rsidRPr="00A51E78" w:rsidRDefault="00A51E78" w:rsidP="00A51E78">
            <w:pPr>
              <w:rPr>
                <w:b/>
                <w:bCs/>
              </w:rPr>
            </w:pPr>
            <w:r w:rsidRPr="00A51E78">
              <w:rPr>
                <w:b/>
                <w:bCs/>
              </w:rPr>
              <w:t>5.709965</w:t>
            </w:r>
          </w:p>
        </w:tc>
      </w:tr>
    </w:tbl>
    <w:p w14:paraId="05C4E11A" w14:textId="77777777" w:rsidR="00A51E78" w:rsidRDefault="00A51E78" w:rsidP="00DD05AD"/>
    <w:p w14:paraId="2BF9838C" w14:textId="2FEC75A0" w:rsidR="004046EF" w:rsidRDefault="004046EF" w:rsidP="00DD05AD"/>
    <w:p w14:paraId="4EF3A4E1" w14:textId="77777777" w:rsidR="00A51E78" w:rsidRDefault="00A51E78" w:rsidP="00DD05AD">
      <w:r>
        <w:lastRenderedPageBreak/>
        <w:t>7</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41"/>
        <w:gridCol w:w="1141"/>
        <w:gridCol w:w="1141"/>
        <w:gridCol w:w="1141"/>
        <w:gridCol w:w="1141"/>
        <w:gridCol w:w="1141"/>
        <w:gridCol w:w="1141"/>
        <w:gridCol w:w="1141"/>
        <w:gridCol w:w="1141"/>
        <w:gridCol w:w="1141"/>
      </w:tblGrid>
      <w:tr w:rsidR="00A51E78" w:rsidRPr="00A51E78" w14:paraId="2C64A76D" w14:textId="77777777" w:rsidTr="00F46130">
        <w:trPr>
          <w:trHeight w:val="261"/>
        </w:trPr>
        <w:tc>
          <w:tcPr>
            <w:tcW w:w="1141" w:type="dxa"/>
            <w:noWrap/>
            <w:hideMark/>
          </w:tcPr>
          <w:p w14:paraId="74091CE2" w14:textId="77777777" w:rsidR="00A51E78" w:rsidRPr="00A51E78" w:rsidRDefault="00A51E78" w:rsidP="00A51E78">
            <w:r w:rsidRPr="00A51E78">
              <w:t>Tx01</w:t>
            </w:r>
          </w:p>
        </w:tc>
        <w:tc>
          <w:tcPr>
            <w:tcW w:w="1141" w:type="dxa"/>
            <w:noWrap/>
            <w:hideMark/>
          </w:tcPr>
          <w:p w14:paraId="1CA5FF71" w14:textId="77777777" w:rsidR="00A51E78" w:rsidRPr="00A51E78" w:rsidRDefault="00A51E78" w:rsidP="00A51E78">
            <w:r w:rsidRPr="00A51E78">
              <w:t>Tx02</w:t>
            </w:r>
          </w:p>
        </w:tc>
        <w:tc>
          <w:tcPr>
            <w:tcW w:w="1141" w:type="dxa"/>
            <w:noWrap/>
            <w:hideMark/>
          </w:tcPr>
          <w:p w14:paraId="274556E9" w14:textId="77777777" w:rsidR="00A51E78" w:rsidRPr="00A51E78" w:rsidRDefault="00A51E78" w:rsidP="00A51E78">
            <w:r w:rsidRPr="00A51E78">
              <w:t>Tx03</w:t>
            </w:r>
          </w:p>
        </w:tc>
        <w:tc>
          <w:tcPr>
            <w:tcW w:w="1141" w:type="dxa"/>
            <w:noWrap/>
            <w:hideMark/>
          </w:tcPr>
          <w:p w14:paraId="2A23FFB6" w14:textId="77777777" w:rsidR="00A51E78" w:rsidRPr="00A51E78" w:rsidRDefault="00A51E78" w:rsidP="00A51E78">
            <w:r w:rsidRPr="00A51E78">
              <w:t>Tx04</w:t>
            </w:r>
          </w:p>
        </w:tc>
        <w:tc>
          <w:tcPr>
            <w:tcW w:w="1141" w:type="dxa"/>
            <w:noWrap/>
            <w:hideMark/>
          </w:tcPr>
          <w:p w14:paraId="4215C581" w14:textId="77777777" w:rsidR="00A51E78" w:rsidRPr="00A51E78" w:rsidRDefault="00A51E78" w:rsidP="00A51E78">
            <w:r w:rsidRPr="00A51E78">
              <w:t>Tx05</w:t>
            </w:r>
          </w:p>
        </w:tc>
        <w:tc>
          <w:tcPr>
            <w:tcW w:w="1141" w:type="dxa"/>
            <w:noWrap/>
            <w:hideMark/>
          </w:tcPr>
          <w:p w14:paraId="5846BE47" w14:textId="77777777" w:rsidR="00A51E78" w:rsidRPr="00A51E78" w:rsidRDefault="00A51E78" w:rsidP="00A51E78">
            <w:r w:rsidRPr="00A51E78">
              <w:t>Tx06</w:t>
            </w:r>
          </w:p>
        </w:tc>
        <w:tc>
          <w:tcPr>
            <w:tcW w:w="1141" w:type="dxa"/>
            <w:noWrap/>
            <w:hideMark/>
          </w:tcPr>
          <w:p w14:paraId="2CFE9085" w14:textId="77777777" w:rsidR="00A51E78" w:rsidRPr="00A51E78" w:rsidRDefault="00A51E78" w:rsidP="00A51E78">
            <w:r w:rsidRPr="00A51E78">
              <w:t>Tx07</w:t>
            </w:r>
          </w:p>
        </w:tc>
        <w:tc>
          <w:tcPr>
            <w:tcW w:w="1141" w:type="dxa"/>
            <w:noWrap/>
            <w:hideMark/>
          </w:tcPr>
          <w:p w14:paraId="3CFB1948" w14:textId="77777777" w:rsidR="00A51E78" w:rsidRPr="00A51E78" w:rsidRDefault="00A51E78" w:rsidP="00A51E78">
            <w:r w:rsidRPr="00A51E78">
              <w:t>Tx08</w:t>
            </w:r>
          </w:p>
        </w:tc>
        <w:tc>
          <w:tcPr>
            <w:tcW w:w="1141" w:type="dxa"/>
            <w:noWrap/>
            <w:hideMark/>
          </w:tcPr>
          <w:p w14:paraId="0805A644" w14:textId="77777777" w:rsidR="00A51E78" w:rsidRPr="00A51E78" w:rsidRDefault="00A51E78" w:rsidP="00A51E78">
            <w:r w:rsidRPr="00A51E78">
              <w:t>Tx09</w:t>
            </w:r>
          </w:p>
        </w:tc>
        <w:tc>
          <w:tcPr>
            <w:tcW w:w="1141" w:type="dxa"/>
            <w:noWrap/>
            <w:hideMark/>
          </w:tcPr>
          <w:p w14:paraId="5BC840A3" w14:textId="77777777" w:rsidR="00A51E78" w:rsidRPr="00A51E78" w:rsidRDefault="00A51E78" w:rsidP="00A51E78">
            <w:r w:rsidRPr="00A51E78">
              <w:t>Tx10</w:t>
            </w:r>
          </w:p>
        </w:tc>
      </w:tr>
      <w:tr w:rsidR="00A51E78" w:rsidRPr="00A51E78" w14:paraId="37820532" w14:textId="77777777" w:rsidTr="00F46130">
        <w:trPr>
          <w:trHeight w:val="261"/>
        </w:trPr>
        <w:tc>
          <w:tcPr>
            <w:tcW w:w="1141" w:type="dxa"/>
            <w:noWrap/>
            <w:hideMark/>
          </w:tcPr>
          <w:p w14:paraId="2C77BDE4" w14:textId="77777777" w:rsidR="00A51E78" w:rsidRPr="00A51E78" w:rsidRDefault="00A51E78" w:rsidP="00A51E78">
            <w:r w:rsidRPr="00A51E78">
              <w:t>6.919127</w:t>
            </w:r>
          </w:p>
        </w:tc>
        <w:tc>
          <w:tcPr>
            <w:tcW w:w="1141" w:type="dxa"/>
            <w:noWrap/>
            <w:hideMark/>
          </w:tcPr>
          <w:p w14:paraId="08BC9DA3" w14:textId="77777777" w:rsidR="00A51E78" w:rsidRPr="00A51E78" w:rsidRDefault="00A51E78" w:rsidP="00A51E78">
            <w:r w:rsidRPr="00A51E78">
              <w:t>8.436136</w:t>
            </w:r>
          </w:p>
        </w:tc>
        <w:tc>
          <w:tcPr>
            <w:tcW w:w="1141" w:type="dxa"/>
            <w:noWrap/>
            <w:hideMark/>
          </w:tcPr>
          <w:p w14:paraId="46F82678" w14:textId="77777777" w:rsidR="00A51E78" w:rsidRPr="00A51E78" w:rsidRDefault="00A51E78" w:rsidP="00A51E78">
            <w:r w:rsidRPr="00A51E78">
              <w:t>6.116499</w:t>
            </w:r>
          </w:p>
        </w:tc>
        <w:tc>
          <w:tcPr>
            <w:tcW w:w="1141" w:type="dxa"/>
            <w:noWrap/>
            <w:hideMark/>
          </w:tcPr>
          <w:p w14:paraId="38E8A289" w14:textId="77777777" w:rsidR="00A51E78" w:rsidRPr="00A51E78" w:rsidRDefault="00A51E78" w:rsidP="00A51E78">
            <w:r w:rsidRPr="00A51E78">
              <w:t>8.305493</w:t>
            </w:r>
          </w:p>
        </w:tc>
        <w:tc>
          <w:tcPr>
            <w:tcW w:w="1141" w:type="dxa"/>
            <w:noWrap/>
            <w:hideMark/>
          </w:tcPr>
          <w:p w14:paraId="4FB02C8C" w14:textId="77777777" w:rsidR="00A51E78" w:rsidRPr="00A51E78" w:rsidRDefault="00A51E78" w:rsidP="00A51E78">
            <w:r w:rsidRPr="00A51E78">
              <w:t>10.69919</w:t>
            </w:r>
          </w:p>
        </w:tc>
        <w:tc>
          <w:tcPr>
            <w:tcW w:w="1141" w:type="dxa"/>
            <w:noWrap/>
            <w:hideMark/>
          </w:tcPr>
          <w:p w14:paraId="34A9DB57" w14:textId="77777777" w:rsidR="00A51E78" w:rsidRPr="00A51E78" w:rsidRDefault="00A51E78" w:rsidP="00A51E78">
            <w:r w:rsidRPr="00A51E78">
              <w:t>6.552293</w:t>
            </w:r>
          </w:p>
        </w:tc>
        <w:tc>
          <w:tcPr>
            <w:tcW w:w="1141" w:type="dxa"/>
            <w:noWrap/>
            <w:hideMark/>
          </w:tcPr>
          <w:p w14:paraId="73506255" w14:textId="77777777" w:rsidR="00A51E78" w:rsidRPr="00A51E78" w:rsidRDefault="00A51E78" w:rsidP="00A51E78">
            <w:r w:rsidRPr="00A51E78">
              <w:t>8.288923</w:t>
            </w:r>
          </w:p>
        </w:tc>
        <w:tc>
          <w:tcPr>
            <w:tcW w:w="1141" w:type="dxa"/>
            <w:noWrap/>
            <w:hideMark/>
          </w:tcPr>
          <w:p w14:paraId="6DD94CE3" w14:textId="77777777" w:rsidR="00A51E78" w:rsidRPr="00A51E78" w:rsidRDefault="00A51E78" w:rsidP="00A51E78">
            <w:r w:rsidRPr="00A51E78">
              <w:t>9.201347</w:t>
            </w:r>
          </w:p>
        </w:tc>
        <w:tc>
          <w:tcPr>
            <w:tcW w:w="1141" w:type="dxa"/>
            <w:noWrap/>
            <w:hideMark/>
          </w:tcPr>
          <w:p w14:paraId="4467A3F7" w14:textId="77777777" w:rsidR="00A51E78" w:rsidRPr="00A51E78" w:rsidRDefault="00A51E78" w:rsidP="00A51E78">
            <w:r w:rsidRPr="00A51E78">
              <w:t>34.29017</w:t>
            </w:r>
          </w:p>
        </w:tc>
        <w:tc>
          <w:tcPr>
            <w:tcW w:w="1141" w:type="dxa"/>
            <w:noWrap/>
            <w:hideMark/>
          </w:tcPr>
          <w:p w14:paraId="570A0C2D" w14:textId="77777777" w:rsidR="00A51E78" w:rsidRPr="00A51E78" w:rsidRDefault="00A51E78" w:rsidP="00A51E78">
            <w:r w:rsidRPr="00A51E78">
              <w:t>5.129032</w:t>
            </w:r>
          </w:p>
        </w:tc>
      </w:tr>
      <w:tr w:rsidR="00A51E78" w:rsidRPr="00A51E78" w14:paraId="5043D983" w14:textId="77777777" w:rsidTr="00F46130">
        <w:trPr>
          <w:trHeight w:val="261"/>
        </w:trPr>
        <w:tc>
          <w:tcPr>
            <w:tcW w:w="1141" w:type="dxa"/>
            <w:noWrap/>
            <w:hideMark/>
          </w:tcPr>
          <w:p w14:paraId="120E29C1" w14:textId="77777777" w:rsidR="00A51E78" w:rsidRPr="00A51E78" w:rsidRDefault="00A51E78" w:rsidP="00A51E78">
            <w:r w:rsidRPr="00A51E78">
              <w:t>5.393302</w:t>
            </w:r>
          </w:p>
        </w:tc>
        <w:tc>
          <w:tcPr>
            <w:tcW w:w="1141" w:type="dxa"/>
            <w:noWrap/>
            <w:hideMark/>
          </w:tcPr>
          <w:p w14:paraId="44649BBE" w14:textId="77777777" w:rsidR="00A51E78" w:rsidRPr="00A51E78" w:rsidRDefault="00A51E78" w:rsidP="00A51E78">
            <w:r w:rsidRPr="00A51E78">
              <w:t>7.822077</w:t>
            </w:r>
          </w:p>
        </w:tc>
        <w:tc>
          <w:tcPr>
            <w:tcW w:w="1141" w:type="dxa"/>
            <w:noWrap/>
            <w:hideMark/>
          </w:tcPr>
          <w:p w14:paraId="62B79E90" w14:textId="77777777" w:rsidR="00A51E78" w:rsidRPr="00A51E78" w:rsidRDefault="00A51E78" w:rsidP="00A51E78">
            <w:r w:rsidRPr="00A51E78">
              <w:t>6.952342</w:t>
            </w:r>
          </w:p>
        </w:tc>
        <w:tc>
          <w:tcPr>
            <w:tcW w:w="1141" w:type="dxa"/>
            <w:noWrap/>
            <w:hideMark/>
          </w:tcPr>
          <w:p w14:paraId="394AF2A6" w14:textId="77777777" w:rsidR="00A51E78" w:rsidRPr="00A51E78" w:rsidRDefault="00A51E78" w:rsidP="00A51E78">
            <w:r w:rsidRPr="00A51E78">
              <w:t>3.228449</w:t>
            </w:r>
          </w:p>
        </w:tc>
        <w:tc>
          <w:tcPr>
            <w:tcW w:w="1141" w:type="dxa"/>
            <w:noWrap/>
            <w:hideMark/>
          </w:tcPr>
          <w:p w14:paraId="0B4B9935" w14:textId="77777777" w:rsidR="00A51E78" w:rsidRPr="00A51E78" w:rsidRDefault="00A51E78" w:rsidP="00A51E78">
            <w:r w:rsidRPr="00A51E78">
              <w:t>5.305882</w:t>
            </w:r>
          </w:p>
        </w:tc>
        <w:tc>
          <w:tcPr>
            <w:tcW w:w="1141" w:type="dxa"/>
            <w:noWrap/>
            <w:hideMark/>
          </w:tcPr>
          <w:p w14:paraId="6E4143FE" w14:textId="77777777" w:rsidR="00A51E78" w:rsidRPr="00A51E78" w:rsidRDefault="00A51E78" w:rsidP="00A51E78">
            <w:r w:rsidRPr="00A51E78">
              <w:t>7.25164</w:t>
            </w:r>
          </w:p>
        </w:tc>
        <w:tc>
          <w:tcPr>
            <w:tcW w:w="1141" w:type="dxa"/>
            <w:noWrap/>
            <w:hideMark/>
          </w:tcPr>
          <w:p w14:paraId="58DA5AE3" w14:textId="77777777" w:rsidR="00A51E78" w:rsidRPr="00A51E78" w:rsidRDefault="00A51E78" w:rsidP="00A51E78">
            <w:r w:rsidRPr="00A51E78">
              <w:t>6.785388</w:t>
            </w:r>
          </w:p>
        </w:tc>
        <w:tc>
          <w:tcPr>
            <w:tcW w:w="1141" w:type="dxa"/>
            <w:noWrap/>
            <w:hideMark/>
          </w:tcPr>
          <w:p w14:paraId="4BDD9ACB" w14:textId="77777777" w:rsidR="00A51E78" w:rsidRPr="00A51E78" w:rsidRDefault="00A51E78" w:rsidP="00A51E78">
            <w:r w:rsidRPr="00A51E78">
              <w:t>6.192072</w:t>
            </w:r>
          </w:p>
        </w:tc>
        <w:tc>
          <w:tcPr>
            <w:tcW w:w="1141" w:type="dxa"/>
            <w:noWrap/>
            <w:hideMark/>
          </w:tcPr>
          <w:p w14:paraId="0F883FE8" w14:textId="77777777" w:rsidR="00A51E78" w:rsidRPr="00A51E78" w:rsidRDefault="00A51E78" w:rsidP="00A51E78">
            <w:r w:rsidRPr="00A51E78">
              <w:t>5.202679</w:t>
            </w:r>
          </w:p>
        </w:tc>
        <w:tc>
          <w:tcPr>
            <w:tcW w:w="1141" w:type="dxa"/>
            <w:noWrap/>
            <w:hideMark/>
          </w:tcPr>
          <w:p w14:paraId="790858CE" w14:textId="77777777" w:rsidR="00A51E78" w:rsidRPr="00A51E78" w:rsidRDefault="00A51E78" w:rsidP="00A51E78">
            <w:r w:rsidRPr="00A51E78">
              <w:t>6.706507</w:t>
            </w:r>
          </w:p>
        </w:tc>
      </w:tr>
      <w:tr w:rsidR="00A51E78" w:rsidRPr="00A51E78" w14:paraId="5E51C144" w14:textId="77777777" w:rsidTr="00F46130">
        <w:trPr>
          <w:trHeight w:val="261"/>
        </w:trPr>
        <w:tc>
          <w:tcPr>
            <w:tcW w:w="1141" w:type="dxa"/>
            <w:noWrap/>
            <w:hideMark/>
          </w:tcPr>
          <w:p w14:paraId="55FC4809" w14:textId="77777777" w:rsidR="00A51E78" w:rsidRPr="00A51E78" w:rsidRDefault="00A51E78" w:rsidP="00A51E78">
            <w:r w:rsidRPr="00A51E78">
              <w:t>4.413561</w:t>
            </w:r>
          </w:p>
        </w:tc>
        <w:tc>
          <w:tcPr>
            <w:tcW w:w="1141" w:type="dxa"/>
            <w:noWrap/>
            <w:hideMark/>
          </w:tcPr>
          <w:p w14:paraId="4A646C1E" w14:textId="77777777" w:rsidR="00A51E78" w:rsidRPr="00A51E78" w:rsidRDefault="00A51E78" w:rsidP="00A51E78">
            <w:r w:rsidRPr="00A51E78">
              <w:t>6.850168</w:t>
            </w:r>
          </w:p>
        </w:tc>
        <w:tc>
          <w:tcPr>
            <w:tcW w:w="1141" w:type="dxa"/>
            <w:noWrap/>
            <w:hideMark/>
          </w:tcPr>
          <w:p w14:paraId="0994957E" w14:textId="77777777" w:rsidR="00A51E78" w:rsidRPr="00A51E78" w:rsidRDefault="00A51E78" w:rsidP="00A51E78">
            <w:r w:rsidRPr="00A51E78">
              <w:t>6.287944</w:t>
            </w:r>
          </w:p>
        </w:tc>
        <w:tc>
          <w:tcPr>
            <w:tcW w:w="1141" w:type="dxa"/>
            <w:noWrap/>
            <w:hideMark/>
          </w:tcPr>
          <w:p w14:paraId="2437A70A" w14:textId="77777777" w:rsidR="00A51E78" w:rsidRPr="00A51E78" w:rsidRDefault="00A51E78" w:rsidP="00A51E78">
            <w:r w:rsidRPr="00A51E78">
              <w:t>7.641947</w:t>
            </w:r>
          </w:p>
        </w:tc>
        <w:tc>
          <w:tcPr>
            <w:tcW w:w="1141" w:type="dxa"/>
            <w:noWrap/>
            <w:hideMark/>
          </w:tcPr>
          <w:p w14:paraId="0610012E" w14:textId="77777777" w:rsidR="00A51E78" w:rsidRPr="00A51E78" w:rsidRDefault="00A51E78" w:rsidP="00A51E78">
            <w:r w:rsidRPr="00A51E78">
              <w:t>6.501736</w:t>
            </w:r>
          </w:p>
        </w:tc>
        <w:tc>
          <w:tcPr>
            <w:tcW w:w="1141" w:type="dxa"/>
            <w:noWrap/>
            <w:hideMark/>
          </w:tcPr>
          <w:p w14:paraId="2F09ED52" w14:textId="77777777" w:rsidR="00A51E78" w:rsidRPr="00A51E78" w:rsidRDefault="00A51E78" w:rsidP="00A51E78">
            <w:r w:rsidRPr="00A51E78">
              <w:t>6.961127</w:t>
            </w:r>
          </w:p>
        </w:tc>
        <w:tc>
          <w:tcPr>
            <w:tcW w:w="1141" w:type="dxa"/>
            <w:noWrap/>
            <w:hideMark/>
          </w:tcPr>
          <w:p w14:paraId="2AE231B1" w14:textId="77777777" w:rsidR="00A51E78" w:rsidRPr="00A51E78" w:rsidRDefault="00A51E78" w:rsidP="00A51E78">
            <w:r w:rsidRPr="00A51E78">
              <w:t>5.643661</w:t>
            </w:r>
          </w:p>
        </w:tc>
        <w:tc>
          <w:tcPr>
            <w:tcW w:w="1141" w:type="dxa"/>
            <w:noWrap/>
            <w:hideMark/>
          </w:tcPr>
          <w:p w14:paraId="4299110B" w14:textId="77777777" w:rsidR="00A51E78" w:rsidRPr="00A51E78" w:rsidRDefault="00A51E78" w:rsidP="00A51E78">
            <w:r w:rsidRPr="00A51E78">
              <w:t>6.6899</w:t>
            </w:r>
          </w:p>
        </w:tc>
        <w:tc>
          <w:tcPr>
            <w:tcW w:w="1141" w:type="dxa"/>
            <w:noWrap/>
            <w:hideMark/>
          </w:tcPr>
          <w:p w14:paraId="052FA040" w14:textId="77777777" w:rsidR="00A51E78" w:rsidRPr="00A51E78" w:rsidRDefault="00A51E78" w:rsidP="00A51E78">
            <w:r w:rsidRPr="00A51E78">
              <w:t>6.162728</w:t>
            </w:r>
          </w:p>
        </w:tc>
        <w:tc>
          <w:tcPr>
            <w:tcW w:w="1141" w:type="dxa"/>
            <w:noWrap/>
            <w:hideMark/>
          </w:tcPr>
          <w:p w14:paraId="0F237525" w14:textId="77777777" w:rsidR="00A51E78" w:rsidRPr="00A51E78" w:rsidRDefault="00A51E78" w:rsidP="00A51E78">
            <w:r w:rsidRPr="00A51E78">
              <w:t>7.183257</w:t>
            </w:r>
          </w:p>
        </w:tc>
      </w:tr>
      <w:tr w:rsidR="00A51E78" w:rsidRPr="00A51E78" w14:paraId="53147CD8" w14:textId="77777777" w:rsidTr="00F46130">
        <w:trPr>
          <w:trHeight w:val="261"/>
        </w:trPr>
        <w:tc>
          <w:tcPr>
            <w:tcW w:w="1141" w:type="dxa"/>
            <w:noWrap/>
            <w:hideMark/>
          </w:tcPr>
          <w:p w14:paraId="017029B8" w14:textId="77777777" w:rsidR="00A51E78" w:rsidRPr="00A51E78" w:rsidRDefault="00A51E78" w:rsidP="00A51E78">
            <w:r w:rsidRPr="00A51E78">
              <w:t>4.254102</w:t>
            </w:r>
          </w:p>
        </w:tc>
        <w:tc>
          <w:tcPr>
            <w:tcW w:w="1141" w:type="dxa"/>
            <w:noWrap/>
            <w:hideMark/>
          </w:tcPr>
          <w:p w14:paraId="46FD2D6B" w14:textId="77777777" w:rsidR="00A51E78" w:rsidRPr="00A51E78" w:rsidRDefault="00A51E78" w:rsidP="00A51E78">
            <w:r w:rsidRPr="00A51E78">
              <w:t>7.50193</w:t>
            </w:r>
          </w:p>
        </w:tc>
        <w:tc>
          <w:tcPr>
            <w:tcW w:w="1141" w:type="dxa"/>
            <w:noWrap/>
            <w:hideMark/>
          </w:tcPr>
          <w:p w14:paraId="79C436D6" w14:textId="77777777" w:rsidR="00A51E78" w:rsidRPr="00A51E78" w:rsidRDefault="00A51E78" w:rsidP="00A51E78">
            <w:r w:rsidRPr="00A51E78">
              <w:t>2.192614</w:t>
            </w:r>
          </w:p>
        </w:tc>
        <w:tc>
          <w:tcPr>
            <w:tcW w:w="1141" w:type="dxa"/>
            <w:noWrap/>
            <w:hideMark/>
          </w:tcPr>
          <w:p w14:paraId="7778BAA8" w14:textId="77777777" w:rsidR="00A51E78" w:rsidRPr="00A51E78" w:rsidRDefault="00A51E78" w:rsidP="00A51E78">
            <w:r w:rsidRPr="00A51E78">
              <w:t>6.296422</w:t>
            </w:r>
          </w:p>
        </w:tc>
        <w:tc>
          <w:tcPr>
            <w:tcW w:w="1141" w:type="dxa"/>
            <w:noWrap/>
            <w:hideMark/>
          </w:tcPr>
          <w:p w14:paraId="6D9DB63D" w14:textId="77777777" w:rsidR="00A51E78" w:rsidRPr="00A51E78" w:rsidRDefault="00A51E78" w:rsidP="00A51E78">
            <w:r w:rsidRPr="00A51E78">
              <w:t>1.986907</w:t>
            </w:r>
          </w:p>
        </w:tc>
        <w:tc>
          <w:tcPr>
            <w:tcW w:w="1141" w:type="dxa"/>
            <w:noWrap/>
            <w:hideMark/>
          </w:tcPr>
          <w:p w14:paraId="56654210" w14:textId="77777777" w:rsidR="00A51E78" w:rsidRPr="00A51E78" w:rsidRDefault="00A51E78" w:rsidP="00A51E78">
            <w:r w:rsidRPr="00A51E78">
              <w:t>8.306016</w:t>
            </w:r>
          </w:p>
        </w:tc>
        <w:tc>
          <w:tcPr>
            <w:tcW w:w="1141" w:type="dxa"/>
            <w:noWrap/>
            <w:hideMark/>
          </w:tcPr>
          <w:p w14:paraId="05A43C0E" w14:textId="77777777" w:rsidR="00A51E78" w:rsidRPr="00A51E78" w:rsidRDefault="00A51E78" w:rsidP="00A51E78">
            <w:r w:rsidRPr="00A51E78">
              <w:t>5.841351</w:t>
            </w:r>
          </w:p>
        </w:tc>
        <w:tc>
          <w:tcPr>
            <w:tcW w:w="1141" w:type="dxa"/>
            <w:noWrap/>
            <w:hideMark/>
          </w:tcPr>
          <w:p w14:paraId="08A08935" w14:textId="77777777" w:rsidR="00A51E78" w:rsidRPr="00A51E78" w:rsidRDefault="00A51E78" w:rsidP="00A51E78">
            <w:r w:rsidRPr="00A51E78">
              <w:t>7.133776</w:t>
            </w:r>
          </w:p>
        </w:tc>
        <w:tc>
          <w:tcPr>
            <w:tcW w:w="1141" w:type="dxa"/>
            <w:noWrap/>
            <w:hideMark/>
          </w:tcPr>
          <w:p w14:paraId="11BC5880" w14:textId="77777777" w:rsidR="00A51E78" w:rsidRPr="00A51E78" w:rsidRDefault="00A51E78" w:rsidP="00A51E78">
            <w:r w:rsidRPr="00A51E78">
              <w:t>7.203577</w:t>
            </w:r>
          </w:p>
        </w:tc>
        <w:tc>
          <w:tcPr>
            <w:tcW w:w="1141" w:type="dxa"/>
            <w:noWrap/>
            <w:hideMark/>
          </w:tcPr>
          <w:p w14:paraId="019BDA5B" w14:textId="77777777" w:rsidR="00A51E78" w:rsidRPr="00A51E78" w:rsidRDefault="00A51E78" w:rsidP="00A51E78">
            <w:r w:rsidRPr="00A51E78">
              <w:t>1.422424</w:t>
            </w:r>
          </w:p>
        </w:tc>
      </w:tr>
      <w:tr w:rsidR="00A51E78" w:rsidRPr="00A51E78" w14:paraId="1BA6D166" w14:textId="77777777" w:rsidTr="00F46130">
        <w:trPr>
          <w:trHeight w:val="261"/>
        </w:trPr>
        <w:tc>
          <w:tcPr>
            <w:tcW w:w="1141" w:type="dxa"/>
            <w:noWrap/>
            <w:hideMark/>
          </w:tcPr>
          <w:p w14:paraId="5406559E" w14:textId="77777777" w:rsidR="00A51E78" w:rsidRPr="00A51E78" w:rsidRDefault="00A51E78" w:rsidP="00A51E78">
            <w:r w:rsidRPr="00A51E78">
              <w:t>5.423395</w:t>
            </w:r>
          </w:p>
        </w:tc>
        <w:tc>
          <w:tcPr>
            <w:tcW w:w="1141" w:type="dxa"/>
            <w:noWrap/>
            <w:hideMark/>
          </w:tcPr>
          <w:p w14:paraId="120F69F7" w14:textId="77777777" w:rsidR="00A51E78" w:rsidRPr="00A51E78" w:rsidRDefault="00A51E78" w:rsidP="00A51E78">
            <w:r w:rsidRPr="00A51E78">
              <w:t>6.201656</w:t>
            </w:r>
          </w:p>
        </w:tc>
        <w:tc>
          <w:tcPr>
            <w:tcW w:w="1141" w:type="dxa"/>
            <w:noWrap/>
            <w:hideMark/>
          </w:tcPr>
          <w:p w14:paraId="7460DADB" w14:textId="77777777" w:rsidR="00A51E78" w:rsidRPr="00A51E78" w:rsidRDefault="00A51E78" w:rsidP="00A51E78">
            <w:r w:rsidRPr="00A51E78">
              <w:t>7.745488</w:t>
            </w:r>
          </w:p>
        </w:tc>
        <w:tc>
          <w:tcPr>
            <w:tcW w:w="1141" w:type="dxa"/>
            <w:noWrap/>
            <w:hideMark/>
          </w:tcPr>
          <w:p w14:paraId="42B8F141" w14:textId="77777777" w:rsidR="00A51E78" w:rsidRPr="00A51E78" w:rsidRDefault="00A51E78" w:rsidP="00A51E78">
            <w:r w:rsidRPr="00A51E78">
              <w:t>6.866527</w:t>
            </w:r>
          </w:p>
        </w:tc>
        <w:tc>
          <w:tcPr>
            <w:tcW w:w="1141" w:type="dxa"/>
            <w:noWrap/>
            <w:hideMark/>
          </w:tcPr>
          <w:p w14:paraId="4C0C2174" w14:textId="77777777" w:rsidR="00A51E78" w:rsidRPr="00A51E78" w:rsidRDefault="00A51E78" w:rsidP="00A51E78">
            <w:r w:rsidRPr="00A51E78">
              <w:t>8.907946</w:t>
            </w:r>
          </w:p>
        </w:tc>
        <w:tc>
          <w:tcPr>
            <w:tcW w:w="1141" w:type="dxa"/>
            <w:noWrap/>
            <w:hideMark/>
          </w:tcPr>
          <w:p w14:paraId="086C4CFD" w14:textId="77777777" w:rsidR="00A51E78" w:rsidRPr="00A51E78" w:rsidRDefault="00A51E78" w:rsidP="00A51E78">
            <w:r w:rsidRPr="00A51E78">
              <w:t>6.405416</w:t>
            </w:r>
          </w:p>
        </w:tc>
        <w:tc>
          <w:tcPr>
            <w:tcW w:w="1141" w:type="dxa"/>
            <w:noWrap/>
            <w:hideMark/>
          </w:tcPr>
          <w:p w14:paraId="3DD24453" w14:textId="77777777" w:rsidR="00A51E78" w:rsidRPr="00A51E78" w:rsidRDefault="00A51E78" w:rsidP="00A51E78">
            <w:r w:rsidRPr="00A51E78">
              <w:t>5.947203</w:t>
            </w:r>
          </w:p>
        </w:tc>
        <w:tc>
          <w:tcPr>
            <w:tcW w:w="1141" w:type="dxa"/>
            <w:noWrap/>
            <w:hideMark/>
          </w:tcPr>
          <w:p w14:paraId="469409C1" w14:textId="77777777" w:rsidR="00A51E78" w:rsidRPr="00A51E78" w:rsidRDefault="00A51E78" w:rsidP="00A51E78">
            <w:r w:rsidRPr="00A51E78">
              <w:t>7.673194</w:t>
            </w:r>
          </w:p>
        </w:tc>
        <w:tc>
          <w:tcPr>
            <w:tcW w:w="1141" w:type="dxa"/>
            <w:noWrap/>
            <w:hideMark/>
          </w:tcPr>
          <w:p w14:paraId="384716A4" w14:textId="77777777" w:rsidR="00A51E78" w:rsidRPr="00A51E78" w:rsidRDefault="00A51E78" w:rsidP="00A51E78">
            <w:r w:rsidRPr="00A51E78">
              <w:t>4.56772</w:t>
            </w:r>
          </w:p>
        </w:tc>
        <w:tc>
          <w:tcPr>
            <w:tcW w:w="1141" w:type="dxa"/>
            <w:noWrap/>
            <w:hideMark/>
          </w:tcPr>
          <w:p w14:paraId="1A3C7024" w14:textId="77777777" w:rsidR="00A51E78" w:rsidRPr="00A51E78" w:rsidRDefault="00A51E78" w:rsidP="00A51E78">
            <w:r w:rsidRPr="00A51E78">
              <w:t>5.58339</w:t>
            </w:r>
          </w:p>
        </w:tc>
      </w:tr>
      <w:tr w:rsidR="00A51E78" w:rsidRPr="00A51E78" w14:paraId="4E6515B7" w14:textId="77777777" w:rsidTr="00F46130">
        <w:trPr>
          <w:trHeight w:val="261"/>
        </w:trPr>
        <w:tc>
          <w:tcPr>
            <w:tcW w:w="1141" w:type="dxa"/>
            <w:noWrap/>
            <w:hideMark/>
          </w:tcPr>
          <w:p w14:paraId="69BBF1FF" w14:textId="77777777" w:rsidR="00A51E78" w:rsidRPr="00A51E78" w:rsidRDefault="00A51E78" w:rsidP="00A51E78">
            <w:r w:rsidRPr="00A51E78">
              <w:t>6.183088</w:t>
            </w:r>
          </w:p>
        </w:tc>
        <w:tc>
          <w:tcPr>
            <w:tcW w:w="1141" w:type="dxa"/>
            <w:noWrap/>
            <w:hideMark/>
          </w:tcPr>
          <w:p w14:paraId="6A3FA976" w14:textId="77777777" w:rsidR="00A51E78" w:rsidRPr="00A51E78" w:rsidRDefault="00A51E78" w:rsidP="00A51E78">
            <w:r w:rsidRPr="00A51E78">
              <w:t>5.779001</w:t>
            </w:r>
          </w:p>
        </w:tc>
        <w:tc>
          <w:tcPr>
            <w:tcW w:w="1141" w:type="dxa"/>
            <w:noWrap/>
            <w:hideMark/>
          </w:tcPr>
          <w:p w14:paraId="27550E4D" w14:textId="77777777" w:rsidR="00A51E78" w:rsidRPr="00A51E78" w:rsidRDefault="00A51E78" w:rsidP="00A51E78">
            <w:r w:rsidRPr="00A51E78">
              <w:t>1.963837</w:t>
            </w:r>
          </w:p>
        </w:tc>
        <w:tc>
          <w:tcPr>
            <w:tcW w:w="1141" w:type="dxa"/>
            <w:noWrap/>
            <w:hideMark/>
          </w:tcPr>
          <w:p w14:paraId="0512722C" w14:textId="77777777" w:rsidR="00A51E78" w:rsidRPr="00A51E78" w:rsidRDefault="00A51E78" w:rsidP="00A51E78">
            <w:r w:rsidRPr="00A51E78">
              <w:t>5.282339</w:t>
            </w:r>
          </w:p>
        </w:tc>
        <w:tc>
          <w:tcPr>
            <w:tcW w:w="1141" w:type="dxa"/>
            <w:noWrap/>
            <w:hideMark/>
          </w:tcPr>
          <w:p w14:paraId="2FB2BF6D" w14:textId="77777777" w:rsidR="00A51E78" w:rsidRPr="00A51E78" w:rsidRDefault="00A51E78" w:rsidP="00A51E78">
            <w:r w:rsidRPr="00A51E78">
              <w:t>6.315591</w:t>
            </w:r>
          </w:p>
        </w:tc>
        <w:tc>
          <w:tcPr>
            <w:tcW w:w="1141" w:type="dxa"/>
            <w:noWrap/>
            <w:hideMark/>
          </w:tcPr>
          <w:p w14:paraId="77669056" w14:textId="77777777" w:rsidR="00A51E78" w:rsidRPr="00A51E78" w:rsidRDefault="00A51E78" w:rsidP="00A51E78">
            <w:r w:rsidRPr="00A51E78">
              <w:t>6.675581</w:t>
            </w:r>
          </w:p>
        </w:tc>
        <w:tc>
          <w:tcPr>
            <w:tcW w:w="1141" w:type="dxa"/>
            <w:noWrap/>
            <w:hideMark/>
          </w:tcPr>
          <w:p w14:paraId="34BC27FB" w14:textId="77777777" w:rsidR="00A51E78" w:rsidRPr="00A51E78" w:rsidRDefault="00A51E78" w:rsidP="00A51E78">
            <w:r w:rsidRPr="00A51E78">
              <w:t>4.452011</w:t>
            </w:r>
          </w:p>
        </w:tc>
        <w:tc>
          <w:tcPr>
            <w:tcW w:w="1141" w:type="dxa"/>
            <w:noWrap/>
            <w:hideMark/>
          </w:tcPr>
          <w:p w14:paraId="3156A206" w14:textId="77777777" w:rsidR="00A51E78" w:rsidRPr="00A51E78" w:rsidRDefault="00A51E78" w:rsidP="00A51E78">
            <w:r w:rsidRPr="00A51E78">
              <w:t>7.100434</w:t>
            </w:r>
          </w:p>
        </w:tc>
        <w:tc>
          <w:tcPr>
            <w:tcW w:w="1141" w:type="dxa"/>
            <w:noWrap/>
            <w:hideMark/>
          </w:tcPr>
          <w:p w14:paraId="639291DA" w14:textId="77777777" w:rsidR="00A51E78" w:rsidRPr="00A51E78" w:rsidRDefault="00A51E78" w:rsidP="00A51E78">
            <w:r w:rsidRPr="00A51E78">
              <w:t>6.398845</w:t>
            </w:r>
          </w:p>
        </w:tc>
        <w:tc>
          <w:tcPr>
            <w:tcW w:w="1141" w:type="dxa"/>
            <w:noWrap/>
            <w:hideMark/>
          </w:tcPr>
          <w:p w14:paraId="08F23197" w14:textId="77777777" w:rsidR="00A51E78" w:rsidRPr="00A51E78" w:rsidRDefault="00A51E78" w:rsidP="00A51E78">
            <w:r w:rsidRPr="00A51E78">
              <w:t>6.554959</w:t>
            </w:r>
          </w:p>
        </w:tc>
      </w:tr>
      <w:tr w:rsidR="00A51E78" w:rsidRPr="00A51E78" w14:paraId="546FA775" w14:textId="77777777" w:rsidTr="00F46130">
        <w:trPr>
          <w:trHeight w:val="261"/>
        </w:trPr>
        <w:tc>
          <w:tcPr>
            <w:tcW w:w="1141" w:type="dxa"/>
            <w:noWrap/>
            <w:hideMark/>
          </w:tcPr>
          <w:p w14:paraId="16FEFF99" w14:textId="77777777" w:rsidR="00A51E78" w:rsidRPr="00A51E78" w:rsidRDefault="00A51E78" w:rsidP="00A51E78">
            <w:r w:rsidRPr="00A51E78">
              <w:t>4.458547</w:t>
            </w:r>
          </w:p>
        </w:tc>
        <w:tc>
          <w:tcPr>
            <w:tcW w:w="1141" w:type="dxa"/>
            <w:noWrap/>
            <w:hideMark/>
          </w:tcPr>
          <w:p w14:paraId="4FA05C8F" w14:textId="77777777" w:rsidR="00A51E78" w:rsidRPr="00A51E78" w:rsidRDefault="00A51E78" w:rsidP="00A51E78">
            <w:r w:rsidRPr="00A51E78">
              <w:t>6.792244</w:t>
            </w:r>
          </w:p>
        </w:tc>
        <w:tc>
          <w:tcPr>
            <w:tcW w:w="1141" w:type="dxa"/>
            <w:noWrap/>
            <w:hideMark/>
          </w:tcPr>
          <w:p w14:paraId="560BBAD5" w14:textId="77777777" w:rsidR="00A51E78" w:rsidRPr="00A51E78" w:rsidRDefault="00A51E78" w:rsidP="00A51E78">
            <w:r w:rsidRPr="00A51E78">
              <w:t>6.147996</w:t>
            </w:r>
          </w:p>
        </w:tc>
        <w:tc>
          <w:tcPr>
            <w:tcW w:w="1141" w:type="dxa"/>
            <w:noWrap/>
            <w:hideMark/>
          </w:tcPr>
          <w:p w14:paraId="1B0B51E7" w14:textId="77777777" w:rsidR="00A51E78" w:rsidRPr="00A51E78" w:rsidRDefault="00A51E78" w:rsidP="00A51E78">
            <w:r w:rsidRPr="00A51E78">
              <w:t>9.246097</w:t>
            </w:r>
          </w:p>
        </w:tc>
        <w:tc>
          <w:tcPr>
            <w:tcW w:w="1141" w:type="dxa"/>
            <w:noWrap/>
            <w:hideMark/>
          </w:tcPr>
          <w:p w14:paraId="1C51BA33" w14:textId="77777777" w:rsidR="00A51E78" w:rsidRPr="00A51E78" w:rsidRDefault="00A51E78" w:rsidP="00A51E78">
            <w:r w:rsidRPr="00A51E78">
              <w:t>7.609804</w:t>
            </w:r>
          </w:p>
        </w:tc>
        <w:tc>
          <w:tcPr>
            <w:tcW w:w="1141" w:type="dxa"/>
            <w:noWrap/>
            <w:hideMark/>
          </w:tcPr>
          <w:p w14:paraId="0661019C" w14:textId="77777777" w:rsidR="00A51E78" w:rsidRPr="00A51E78" w:rsidRDefault="00A51E78" w:rsidP="00A51E78">
            <w:r w:rsidRPr="00A51E78">
              <w:t>7.226447</w:t>
            </w:r>
          </w:p>
        </w:tc>
        <w:tc>
          <w:tcPr>
            <w:tcW w:w="1141" w:type="dxa"/>
            <w:noWrap/>
            <w:hideMark/>
          </w:tcPr>
          <w:p w14:paraId="5287714C" w14:textId="77777777" w:rsidR="00A51E78" w:rsidRPr="00A51E78" w:rsidRDefault="00A51E78" w:rsidP="00A51E78">
            <w:r w:rsidRPr="00A51E78">
              <w:t>6.351224</w:t>
            </w:r>
          </w:p>
        </w:tc>
        <w:tc>
          <w:tcPr>
            <w:tcW w:w="1141" w:type="dxa"/>
            <w:noWrap/>
            <w:hideMark/>
          </w:tcPr>
          <w:p w14:paraId="31125038" w14:textId="77777777" w:rsidR="00A51E78" w:rsidRPr="00A51E78" w:rsidRDefault="00A51E78" w:rsidP="00A51E78">
            <w:r w:rsidRPr="00A51E78">
              <w:t>9.193194</w:t>
            </w:r>
          </w:p>
        </w:tc>
        <w:tc>
          <w:tcPr>
            <w:tcW w:w="1141" w:type="dxa"/>
            <w:noWrap/>
            <w:hideMark/>
          </w:tcPr>
          <w:p w14:paraId="269C457E" w14:textId="77777777" w:rsidR="00A51E78" w:rsidRPr="00A51E78" w:rsidRDefault="00A51E78" w:rsidP="00A51E78">
            <w:r w:rsidRPr="00A51E78">
              <w:t>7.391859</w:t>
            </w:r>
          </w:p>
        </w:tc>
        <w:tc>
          <w:tcPr>
            <w:tcW w:w="1141" w:type="dxa"/>
            <w:noWrap/>
            <w:hideMark/>
          </w:tcPr>
          <w:p w14:paraId="5422C1BF" w14:textId="77777777" w:rsidR="00A51E78" w:rsidRPr="00A51E78" w:rsidRDefault="00A51E78" w:rsidP="00A51E78">
            <w:r w:rsidRPr="00A51E78">
              <w:t>6.683189</w:t>
            </w:r>
          </w:p>
        </w:tc>
      </w:tr>
      <w:tr w:rsidR="00A51E78" w:rsidRPr="00A51E78" w14:paraId="085B6730" w14:textId="77777777" w:rsidTr="00F46130">
        <w:trPr>
          <w:trHeight w:val="261"/>
        </w:trPr>
        <w:tc>
          <w:tcPr>
            <w:tcW w:w="1141" w:type="dxa"/>
            <w:noWrap/>
            <w:hideMark/>
          </w:tcPr>
          <w:p w14:paraId="5A7822FF" w14:textId="77777777" w:rsidR="00A51E78" w:rsidRPr="00A51E78" w:rsidRDefault="00A51E78" w:rsidP="00A51E78">
            <w:r w:rsidRPr="00A51E78">
              <w:t>5.157078</w:t>
            </w:r>
          </w:p>
        </w:tc>
        <w:tc>
          <w:tcPr>
            <w:tcW w:w="1141" w:type="dxa"/>
            <w:noWrap/>
            <w:hideMark/>
          </w:tcPr>
          <w:p w14:paraId="4DE37544" w14:textId="77777777" w:rsidR="00A51E78" w:rsidRPr="00A51E78" w:rsidRDefault="00A51E78" w:rsidP="00A51E78">
            <w:r w:rsidRPr="00A51E78">
              <w:t>7.575314</w:t>
            </w:r>
          </w:p>
        </w:tc>
        <w:tc>
          <w:tcPr>
            <w:tcW w:w="1141" w:type="dxa"/>
            <w:noWrap/>
            <w:hideMark/>
          </w:tcPr>
          <w:p w14:paraId="2A16895F" w14:textId="77777777" w:rsidR="00A51E78" w:rsidRPr="00A51E78" w:rsidRDefault="00A51E78" w:rsidP="00A51E78">
            <w:r w:rsidRPr="00A51E78">
              <w:t>6.388698</w:t>
            </w:r>
          </w:p>
        </w:tc>
        <w:tc>
          <w:tcPr>
            <w:tcW w:w="1141" w:type="dxa"/>
            <w:noWrap/>
            <w:hideMark/>
          </w:tcPr>
          <w:p w14:paraId="3DA0C8EB" w14:textId="77777777" w:rsidR="00A51E78" w:rsidRPr="00A51E78" w:rsidRDefault="00A51E78" w:rsidP="00A51E78">
            <w:r w:rsidRPr="00A51E78">
              <w:t>6.729582</w:t>
            </w:r>
          </w:p>
        </w:tc>
        <w:tc>
          <w:tcPr>
            <w:tcW w:w="1141" w:type="dxa"/>
            <w:noWrap/>
            <w:hideMark/>
          </w:tcPr>
          <w:p w14:paraId="5C48BD2E" w14:textId="77777777" w:rsidR="00A51E78" w:rsidRPr="00A51E78" w:rsidRDefault="00A51E78" w:rsidP="00A51E78">
            <w:r w:rsidRPr="00A51E78">
              <w:t>3.324644</w:t>
            </w:r>
          </w:p>
        </w:tc>
        <w:tc>
          <w:tcPr>
            <w:tcW w:w="1141" w:type="dxa"/>
            <w:noWrap/>
            <w:hideMark/>
          </w:tcPr>
          <w:p w14:paraId="6D8E776F" w14:textId="77777777" w:rsidR="00A51E78" w:rsidRPr="00A51E78" w:rsidRDefault="00A51E78" w:rsidP="00A51E78">
            <w:r w:rsidRPr="00A51E78">
              <w:t>7.11929</w:t>
            </w:r>
          </w:p>
        </w:tc>
        <w:tc>
          <w:tcPr>
            <w:tcW w:w="1141" w:type="dxa"/>
            <w:noWrap/>
            <w:hideMark/>
          </w:tcPr>
          <w:p w14:paraId="0D88C27B" w14:textId="77777777" w:rsidR="00A51E78" w:rsidRPr="00A51E78" w:rsidRDefault="00A51E78" w:rsidP="00A51E78">
            <w:r w:rsidRPr="00A51E78">
              <w:t>5.649479</w:t>
            </w:r>
          </w:p>
        </w:tc>
        <w:tc>
          <w:tcPr>
            <w:tcW w:w="1141" w:type="dxa"/>
            <w:noWrap/>
            <w:hideMark/>
          </w:tcPr>
          <w:p w14:paraId="5299A48D" w14:textId="77777777" w:rsidR="00A51E78" w:rsidRPr="00A51E78" w:rsidRDefault="00A51E78" w:rsidP="00A51E78">
            <w:r w:rsidRPr="00A51E78">
              <w:t>4.694798</w:t>
            </w:r>
          </w:p>
        </w:tc>
        <w:tc>
          <w:tcPr>
            <w:tcW w:w="1141" w:type="dxa"/>
            <w:noWrap/>
            <w:hideMark/>
          </w:tcPr>
          <w:p w14:paraId="6B4A9414" w14:textId="77777777" w:rsidR="00A51E78" w:rsidRPr="00A51E78" w:rsidRDefault="00A51E78" w:rsidP="00A51E78">
            <w:r w:rsidRPr="00A51E78">
              <w:t>7.488304</w:t>
            </w:r>
          </w:p>
        </w:tc>
        <w:tc>
          <w:tcPr>
            <w:tcW w:w="1141" w:type="dxa"/>
            <w:noWrap/>
            <w:hideMark/>
          </w:tcPr>
          <w:p w14:paraId="271FC1D2" w14:textId="77777777" w:rsidR="00A51E78" w:rsidRPr="00A51E78" w:rsidRDefault="00A51E78" w:rsidP="00A51E78">
            <w:r w:rsidRPr="00A51E78">
              <w:t>7.465765</w:t>
            </w:r>
          </w:p>
        </w:tc>
      </w:tr>
      <w:tr w:rsidR="00A51E78" w:rsidRPr="00A51E78" w14:paraId="3E331A7D" w14:textId="77777777" w:rsidTr="00F46130">
        <w:trPr>
          <w:trHeight w:val="261"/>
        </w:trPr>
        <w:tc>
          <w:tcPr>
            <w:tcW w:w="1141" w:type="dxa"/>
            <w:noWrap/>
            <w:hideMark/>
          </w:tcPr>
          <w:p w14:paraId="3592645F" w14:textId="77777777" w:rsidR="00A51E78" w:rsidRPr="00A51E78" w:rsidRDefault="00A51E78" w:rsidP="00A51E78">
            <w:r w:rsidRPr="00A51E78">
              <w:t>6.141253</w:t>
            </w:r>
          </w:p>
        </w:tc>
        <w:tc>
          <w:tcPr>
            <w:tcW w:w="1141" w:type="dxa"/>
            <w:noWrap/>
            <w:hideMark/>
          </w:tcPr>
          <w:p w14:paraId="4C215260" w14:textId="77777777" w:rsidR="00A51E78" w:rsidRPr="00A51E78" w:rsidRDefault="00A51E78" w:rsidP="00A51E78">
            <w:r w:rsidRPr="00A51E78">
              <w:t>6.520122</w:t>
            </w:r>
          </w:p>
        </w:tc>
        <w:tc>
          <w:tcPr>
            <w:tcW w:w="1141" w:type="dxa"/>
            <w:noWrap/>
            <w:hideMark/>
          </w:tcPr>
          <w:p w14:paraId="3561F9C1" w14:textId="77777777" w:rsidR="00A51E78" w:rsidRPr="00A51E78" w:rsidRDefault="00A51E78" w:rsidP="00A51E78">
            <w:r w:rsidRPr="00A51E78">
              <w:t>8.336054</w:t>
            </w:r>
          </w:p>
        </w:tc>
        <w:tc>
          <w:tcPr>
            <w:tcW w:w="1141" w:type="dxa"/>
            <w:noWrap/>
            <w:hideMark/>
          </w:tcPr>
          <w:p w14:paraId="0AB72287" w14:textId="77777777" w:rsidR="00A51E78" w:rsidRPr="00A51E78" w:rsidRDefault="00A51E78" w:rsidP="00A51E78">
            <w:r w:rsidRPr="00A51E78">
              <w:t>7.651975</w:t>
            </w:r>
          </w:p>
        </w:tc>
        <w:tc>
          <w:tcPr>
            <w:tcW w:w="1141" w:type="dxa"/>
            <w:noWrap/>
            <w:hideMark/>
          </w:tcPr>
          <w:p w14:paraId="2EB45E79" w14:textId="77777777" w:rsidR="00A51E78" w:rsidRPr="00A51E78" w:rsidRDefault="00A51E78" w:rsidP="00A51E78">
            <w:r w:rsidRPr="00A51E78">
              <w:t>7.79383</w:t>
            </w:r>
          </w:p>
        </w:tc>
        <w:tc>
          <w:tcPr>
            <w:tcW w:w="1141" w:type="dxa"/>
            <w:noWrap/>
            <w:hideMark/>
          </w:tcPr>
          <w:p w14:paraId="58992218" w14:textId="77777777" w:rsidR="00A51E78" w:rsidRPr="00A51E78" w:rsidRDefault="00A51E78" w:rsidP="00A51E78">
            <w:r w:rsidRPr="00A51E78">
              <w:t>6.347848</w:t>
            </w:r>
          </w:p>
        </w:tc>
        <w:tc>
          <w:tcPr>
            <w:tcW w:w="1141" w:type="dxa"/>
            <w:noWrap/>
            <w:hideMark/>
          </w:tcPr>
          <w:p w14:paraId="05BDE045" w14:textId="77777777" w:rsidR="00A51E78" w:rsidRPr="00A51E78" w:rsidRDefault="00A51E78" w:rsidP="00A51E78">
            <w:r w:rsidRPr="00A51E78">
              <w:t>6.559234</w:t>
            </w:r>
          </w:p>
        </w:tc>
        <w:tc>
          <w:tcPr>
            <w:tcW w:w="1141" w:type="dxa"/>
            <w:noWrap/>
            <w:hideMark/>
          </w:tcPr>
          <w:p w14:paraId="6051599B" w14:textId="77777777" w:rsidR="00A51E78" w:rsidRPr="00A51E78" w:rsidRDefault="00A51E78" w:rsidP="00A51E78">
            <w:r w:rsidRPr="00A51E78">
              <w:t>5.549855</w:t>
            </w:r>
          </w:p>
        </w:tc>
        <w:tc>
          <w:tcPr>
            <w:tcW w:w="1141" w:type="dxa"/>
            <w:noWrap/>
            <w:hideMark/>
          </w:tcPr>
          <w:p w14:paraId="2BE78566" w14:textId="77777777" w:rsidR="00A51E78" w:rsidRPr="00A51E78" w:rsidRDefault="00A51E78" w:rsidP="00A51E78">
            <w:r w:rsidRPr="00A51E78">
              <w:t>6.975705</w:t>
            </w:r>
          </w:p>
        </w:tc>
        <w:tc>
          <w:tcPr>
            <w:tcW w:w="1141" w:type="dxa"/>
            <w:noWrap/>
            <w:hideMark/>
          </w:tcPr>
          <w:p w14:paraId="6BF557B8" w14:textId="77777777" w:rsidR="00A51E78" w:rsidRPr="00A51E78" w:rsidRDefault="00A51E78" w:rsidP="00A51E78">
            <w:r w:rsidRPr="00A51E78">
              <w:t>3.127365</w:t>
            </w:r>
          </w:p>
        </w:tc>
      </w:tr>
      <w:tr w:rsidR="00A51E78" w:rsidRPr="00A51E78" w14:paraId="0347092A" w14:textId="77777777" w:rsidTr="00F46130">
        <w:trPr>
          <w:trHeight w:val="261"/>
        </w:trPr>
        <w:tc>
          <w:tcPr>
            <w:tcW w:w="1141" w:type="dxa"/>
            <w:noWrap/>
            <w:hideMark/>
          </w:tcPr>
          <w:p w14:paraId="498C15EF" w14:textId="77777777" w:rsidR="00A51E78" w:rsidRPr="00A51E78" w:rsidRDefault="00A51E78" w:rsidP="00A51E78">
            <w:r w:rsidRPr="00A51E78">
              <w:t>5.358043</w:t>
            </w:r>
          </w:p>
        </w:tc>
        <w:tc>
          <w:tcPr>
            <w:tcW w:w="1141" w:type="dxa"/>
            <w:noWrap/>
            <w:hideMark/>
          </w:tcPr>
          <w:p w14:paraId="1E325A94" w14:textId="77777777" w:rsidR="00A51E78" w:rsidRPr="00A51E78" w:rsidRDefault="00A51E78" w:rsidP="00A51E78">
            <w:r w:rsidRPr="00A51E78">
              <w:t>4.278864</w:t>
            </w:r>
          </w:p>
        </w:tc>
        <w:tc>
          <w:tcPr>
            <w:tcW w:w="1141" w:type="dxa"/>
            <w:noWrap/>
            <w:hideMark/>
          </w:tcPr>
          <w:p w14:paraId="0CC990B2" w14:textId="77777777" w:rsidR="00A51E78" w:rsidRPr="00A51E78" w:rsidRDefault="00A51E78" w:rsidP="00A51E78">
            <w:r w:rsidRPr="00A51E78">
              <w:t>7.454342</w:t>
            </w:r>
          </w:p>
        </w:tc>
        <w:tc>
          <w:tcPr>
            <w:tcW w:w="1141" w:type="dxa"/>
            <w:noWrap/>
            <w:hideMark/>
          </w:tcPr>
          <w:p w14:paraId="2BC0C798" w14:textId="77777777" w:rsidR="00A51E78" w:rsidRPr="00A51E78" w:rsidRDefault="00A51E78" w:rsidP="00A51E78">
            <w:r w:rsidRPr="00A51E78">
              <w:t>8.368694</w:t>
            </w:r>
          </w:p>
        </w:tc>
        <w:tc>
          <w:tcPr>
            <w:tcW w:w="1141" w:type="dxa"/>
            <w:noWrap/>
            <w:hideMark/>
          </w:tcPr>
          <w:p w14:paraId="1DB5DE46" w14:textId="77777777" w:rsidR="00A51E78" w:rsidRPr="00A51E78" w:rsidRDefault="00A51E78" w:rsidP="00A51E78">
            <w:r w:rsidRPr="00A51E78">
              <w:t>3.197911</w:t>
            </w:r>
          </w:p>
        </w:tc>
        <w:tc>
          <w:tcPr>
            <w:tcW w:w="1141" w:type="dxa"/>
            <w:noWrap/>
            <w:hideMark/>
          </w:tcPr>
          <w:p w14:paraId="651CE4EA" w14:textId="77777777" w:rsidR="00A51E78" w:rsidRPr="00A51E78" w:rsidRDefault="00A51E78" w:rsidP="00A51E78">
            <w:r w:rsidRPr="00A51E78">
              <w:t>4.529405</w:t>
            </w:r>
          </w:p>
        </w:tc>
        <w:tc>
          <w:tcPr>
            <w:tcW w:w="1141" w:type="dxa"/>
            <w:noWrap/>
            <w:hideMark/>
          </w:tcPr>
          <w:p w14:paraId="2086DBC5" w14:textId="77777777" w:rsidR="00A51E78" w:rsidRPr="00A51E78" w:rsidRDefault="00A51E78" w:rsidP="00A51E78">
            <w:r w:rsidRPr="00A51E78">
              <w:t>6.51127</w:t>
            </w:r>
          </w:p>
        </w:tc>
        <w:tc>
          <w:tcPr>
            <w:tcW w:w="1141" w:type="dxa"/>
            <w:noWrap/>
            <w:hideMark/>
          </w:tcPr>
          <w:p w14:paraId="70A9EA95" w14:textId="77777777" w:rsidR="00A51E78" w:rsidRPr="00A51E78" w:rsidRDefault="00A51E78" w:rsidP="00A51E78">
            <w:r w:rsidRPr="00A51E78">
              <w:t>7.571956</w:t>
            </w:r>
          </w:p>
        </w:tc>
        <w:tc>
          <w:tcPr>
            <w:tcW w:w="1141" w:type="dxa"/>
            <w:noWrap/>
            <w:hideMark/>
          </w:tcPr>
          <w:p w14:paraId="4199440D" w14:textId="77777777" w:rsidR="00A51E78" w:rsidRPr="00A51E78" w:rsidRDefault="00A51E78" w:rsidP="00A51E78">
            <w:r w:rsidRPr="00A51E78">
              <w:t>7.578346</w:t>
            </w:r>
          </w:p>
        </w:tc>
        <w:tc>
          <w:tcPr>
            <w:tcW w:w="1141" w:type="dxa"/>
            <w:noWrap/>
            <w:hideMark/>
          </w:tcPr>
          <w:p w14:paraId="2FD46C2F" w14:textId="77777777" w:rsidR="00A51E78" w:rsidRPr="00A51E78" w:rsidRDefault="00A51E78" w:rsidP="00A51E78">
            <w:r w:rsidRPr="00A51E78">
              <w:t>7.308622</w:t>
            </w:r>
          </w:p>
        </w:tc>
      </w:tr>
      <w:tr w:rsidR="00F46130" w:rsidRPr="00A51E78" w14:paraId="19E2B32C" w14:textId="77777777" w:rsidTr="00F46130">
        <w:trPr>
          <w:trHeight w:val="261"/>
        </w:trPr>
        <w:tc>
          <w:tcPr>
            <w:tcW w:w="1141" w:type="dxa"/>
            <w:noWrap/>
            <w:hideMark/>
          </w:tcPr>
          <w:p w14:paraId="57374BAD" w14:textId="77777777" w:rsidR="00A51E78" w:rsidRPr="00A51E78" w:rsidRDefault="00A51E78" w:rsidP="00A51E78">
            <w:pPr>
              <w:rPr>
                <w:b/>
                <w:bCs/>
              </w:rPr>
            </w:pPr>
            <w:r w:rsidRPr="00A51E78">
              <w:rPr>
                <w:b/>
                <w:bCs/>
              </w:rPr>
              <w:t>5.37015</w:t>
            </w:r>
          </w:p>
        </w:tc>
        <w:tc>
          <w:tcPr>
            <w:tcW w:w="1141" w:type="dxa"/>
            <w:noWrap/>
            <w:hideMark/>
          </w:tcPr>
          <w:p w14:paraId="7F5F0742" w14:textId="77777777" w:rsidR="00A51E78" w:rsidRPr="00A51E78" w:rsidRDefault="00A51E78" w:rsidP="00A51E78">
            <w:pPr>
              <w:rPr>
                <w:b/>
                <w:bCs/>
              </w:rPr>
            </w:pPr>
            <w:r w:rsidRPr="00A51E78">
              <w:rPr>
                <w:b/>
                <w:bCs/>
              </w:rPr>
              <w:t>6.775751</w:t>
            </w:r>
          </w:p>
        </w:tc>
        <w:tc>
          <w:tcPr>
            <w:tcW w:w="1141" w:type="dxa"/>
            <w:noWrap/>
            <w:hideMark/>
          </w:tcPr>
          <w:p w14:paraId="7BA676E5" w14:textId="77777777" w:rsidR="00A51E78" w:rsidRPr="00A51E78" w:rsidRDefault="00A51E78" w:rsidP="00A51E78">
            <w:pPr>
              <w:rPr>
                <w:b/>
                <w:bCs/>
              </w:rPr>
            </w:pPr>
            <w:r w:rsidRPr="00A51E78">
              <w:rPr>
                <w:b/>
                <w:bCs/>
              </w:rPr>
              <w:t>5.958581</w:t>
            </w:r>
          </w:p>
        </w:tc>
        <w:tc>
          <w:tcPr>
            <w:tcW w:w="1141" w:type="dxa"/>
            <w:noWrap/>
            <w:hideMark/>
          </w:tcPr>
          <w:p w14:paraId="3C2C1C36" w14:textId="77777777" w:rsidR="00A51E78" w:rsidRPr="00A51E78" w:rsidRDefault="00A51E78" w:rsidP="00A51E78">
            <w:pPr>
              <w:rPr>
                <w:b/>
                <w:bCs/>
              </w:rPr>
            </w:pPr>
            <w:r w:rsidRPr="00A51E78">
              <w:rPr>
                <w:b/>
                <w:bCs/>
              </w:rPr>
              <w:t>6.961752</w:t>
            </w:r>
          </w:p>
        </w:tc>
        <w:tc>
          <w:tcPr>
            <w:tcW w:w="1141" w:type="dxa"/>
            <w:noWrap/>
            <w:hideMark/>
          </w:tcPr>
          <w:p w14:paraId="0343288D" w14:textId="77777777" w:rsidR="00A51E78" w:rsidRPr="00A51E78" w:rsidRDefault="00A51E78" w:rsidP="00A51E78">
            <w:pPr>
              <w:rPr>
                <w:b/>
                <w:bCs/>
              </w:rPr>
            </w:pPr>
            <w:r w:rsidRPr="00A51E78">
              <w:rPr>
                <w:b/>
                <w:bCs/>
              </w:rPr>
              <w:t>6.164344</w:t>
            </w:r>
          </w:p>
        </w:tc>
        <w:tc>
          <w:tcPr>
            <w:tcW w:w="1141" w:type="dxa"/>
            <w:noWrap/>
            <w:hideMark/>
          </w:tcPr>
          <w:p w14:paraId="42775009" w14:textId="77777777" w:rsidR="00A51E78" w:rsidRPr="00A51E78" w:rsidRDefault="00A51E78" w:rsidP="00A51E78">
            <w:pPr>
              <w:rPr>
                <w:b/>
                <w:bCs/>
              </w:rPr>
            </w:pPr>
            <w:r w:rsidRPr="00A51E78">
              <w:rPr>
                <w:b/>
                <w:bCs/>
              </w:rPr>
              <w:t>6.737506</w:t>
            </w:r>
          </w:p>
        </w:tc>
        <w:tc>
          <w:tcPr>
            <w:tcW w:w="1141" w:type="dxa"/>
            <w:noWrap/>
            <w:hideMark/>
          </w:tcPr>
          <w:p w14:paraId="7646468E" w14:textId="77777777" w:rsidR="00A51E78" w:rsidRPr="00A51E78" w:rsidRDefault="00A51E78" w:rsidP="00A51E78">
            <w:pPr>
              <w:rPr>
                <w:b/>
                <w:bCs/>
              </w:rPr>
            </w:pPr>
            <w:r w:rsidRPr="00A51E78">
              <w:rPr>
                <w:b/>
                <w:bCs/>
              </w:rPr>
              <w:t>6.202974</w:t>
            </w:r>
          </w:p>
        </w:tc>
        <w:tc>
          <w:tcPr>
            <w:tcW w:w="1141" w:type="dxa"/>
            <w:noWrap/>
            <w:hideMark/>
          </w:tcPr>
          <w:p w14:paraId="010DABE7" w14:textId="77777777" w:rsidR="00A51E78" w:rsidRPr="00A51E78" w:rsidRDefault="00A51E78" w:rsidP="00A51E78">
            <w:pPr>
              <w:rPr>
                <w:b/>
                <w:bCs/>
              </w:rPr>
            </w:pPr>
            <w:r w:rsidRPr="00A51E78">
              <w:rPr>
                <w:b/>
                <w:bCs/>
              </w:rPr>
              <w:t>7.100053</w:t>
            </w:r>
          </w:p>
        </w:tc>
        <w:tc>
          <w:tcPr>
            <w:tcW w:w="1141" w:type="dxa"/>
            <w:noWrap/>
            <w:hideMark/>
          </w:tcPr>
          <w:p w14:paraId="04886934" w14:textId="77777777" w:rsidR="00A51E78" w:rsidRPr="00A51E78" w:rsidRDefault="00A51E78" w:rsidP="00A51E78">
            <w:pPr>
              <w:rPr>
                <w:b/>
                <w:bCs/>
              </w:rPr>
            </w:pPr>
            <w:r w:rsidRPr="00A51E78">
              <w:rPr>
                <w:b/>
                <w:bCs/>
              </w:rPr>
              <w:t>9.325993</w:t>
            </w:r>
          </w:p>
        </w:tc>
        <w:tc>
          <w:tcPr>
            <w:tcW w:w="1141" w:type="dxa"/>
            <w:noWrap/>
            <w:hideMark/>
          </w:tcPr>
          <w:p w14:paraId="0038B0C9" w14:textId="77777777" w:rsidR="00A51E78" w:rsidRPr="00A51E78" w:rsidRDefault="00A51E78" w:rsidP="00A51E78">
            <w:pPr>
              <w:rPr>
                <w:b/>
                <w:bCs/>
              </w:rPr>
            </w:pPr>
            <w:r w:rsidRPr="00A51E78">
              <w:rPr>
                <w:b/>
                <w:bCs/>
              </w:rPr>
              <w:t>5.716451</w:t>
            </w:r>
          </w:p>
        </w:tc>
      </w:tr>
    </w:tbl>
    <w:p w14:paraId="1D695A83" w14:textId="23484FE1" w:rsidR="00A51E78" w:rsidRDefault="00A51E78" w:rsidP="00DD05AD"/>
    <w:p w14:paraId="282D1F7D" w14:textId="2C25301F" w:rsidR="00A51E78" w:rsidRDefault="00A51E78" w:rsidP="00DD05AD">
      <w:r>
        <w:t>Raw data for Section 4.4.2.3 with 6 active nodes</w:t>
      </w:r>
    </w:p>
    <w:p w14:paraId="4899B15D" w14:textId="77777777" w:rsidR="00F46130" w:rsidRDefault="00F46130" w:rsidP="00DD05AD">
      <w:r>
        <w:t>1</w:t>
      </w:r>
      <w:r w:rsidRPr="00F46130">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46130" w:rsidRPr="00F46130" w14:paraId="5EC88E5D" w14:textId="77777777" w:rsidTr="00F46130">
        <w:trPr>
          <w:trHeight w:val="261"/>
        </w:trPr>
        <w:tc>
          <w:tcPr>
            <w:tcW w:w="1142" w:type="dxa"/>
            <w:noWrap/>
            <w:hideMark/>
          </w:tcPr>
          <w:p w14:paraId="4B3621A3" w14:textId="77777777" w:rsidR="00F46130" w:rsidRPr="00F46130" w:rsidRDefault="00F46130" w:rsidP="00F46130">
            <w:r w:rsidRPr="00F46130">
              <w:t>Tx01</w:t>
            </w:r>
          </w:p>
        </w:tc>
        <w:tc>
          <w:tcPr>
            <w:tcW w:w="1142" w:type="dxa"/>
            <w:noWrap/>
            <w:hideMark/>
          </w:tcPr>
          <w:p w14:paraId="76B556C8" w14:textId="77777777" w:rsidR="00F46130" w:rsidRPr="00F46130" w:rsidRDefault="00F46130" w:rsidP="00F46130">
            <w:r w:rsidRPr="00F46130">
              <w:t>Tx02</w:t>
            </w:r>
          </w:p>
        </w:tc>
        <w:tc>
          <w:tcPr>
            <w:tcW w:w="1142" w:type="dxa"/>
            <w:noWrap/>
            <w:hideMark/>
          </w:tcPr>
          <w:p w14:paraId="25CF3E6E" w14:textId="77777777" w:rsidR="00F46130" w:rsidRPr="00F46130" w:rsidRDefault="00F46130" w:rsidP="00F46130">
            <w:r w:rsidRPr="00F46130">
              <w:t>Tx03</w:t>
            </w:r>
          </w:p>
        </w:tc>
        <w:tc>
          <w:tcPr>
            <w:tcW w:w="1142" w:type="dxa"/>
            <w:noWrap/>
            <w:hideMark/>
          </w:tcPr>
          <w:p w14:paraId="1A9ABA89" w14:textId="77777777" w:rsidR="00F46130" w:rsidRPr="00F46130" w:rsidRDefault="00F46130" w:rsidP="00F46130">
            <w:r w:rsidRPr="00F46130">
              <w:t>Tx04</w:t>
            </w:r>
          </w:p>
        </w:tc>
        <w:tc>
          <w:tcPr>
            <w:tcW w:w="1142" w:type="dxa"/>
            <w:noWrap/>
            <w:hideMark/>
          </w:tcPr>
          <w:p w14:paraId="3CF2D291" w14:textId="77777777" w:rsidR="00F46130" w:rsidRPr="00F46130" w:rsidRDefault="00F46130" w:rsidP="00F46130">
            <w:r w:rsidRPr="00F46130">
              <w:t>Tx05</w:t>
            </w:r>
          </w:p>
        </w:tc>
        <w:tc>
          <w:tcPr>
            <w:tcW w:w="1142" w:type="dxa"/>
            <w:noWrap/>
            <w:hideMark/>
          </w:tcPr>
          <w:p w14:paraId="4A84D260" w14:textId="77777777" w:rsidR="00F46130" w:rsidRPr="00F46130" w:rsidRDefault="00F46130" w:rsidP="00F46130">
            <w:r w:rsidRPr="00F46130">
              <w:t>Tx06</w:t>
            </w:r>
          </w:p>
        </w:tc>
        <w:tc>
          <w:tcPr>
            <w:tcW w:w="1142" w:type="dxa"/>
            <w:noWrap/>
            <w:hideMark/>
          </w:tcPr>
          <w:p w14:paraId="64879493" w14:textId="77777777" w:rsidR="00F46130" w:rsidRPr="00F46130" w:rsidRDefault="00F46130" w:rsidP="00F46130">
            <w:r w:rsidRPr="00F46130">
              <w:t>Tx07</w:t>
            </w:r>
          </w:p>
        </w:tc>
        <w:tc>
          <w:tcPr>
            <w:tcW w:w="1142" w:type="dxa"/>
            <w:noWrap/>
            <w:hideMark/>
          </w:tcPr>
          <w:p w14:paraId="405BB43A" w14:textId="77777777" w:rsidR="00F46130" w:rsidRPr="00F46130" w:rsidRDefault="00F46130" w:rsidP="00F46130">
            <w:r w:rsidRPr="00F46130">
              <w:t>Tx08</w:t>
            </w:r>
          </w:p>
        </w:tc>
        <w:tc>
          <w:tcPr>
            <w:tcW w:w="1142" w:type="dxa"/>
            <w:noWrap/>
            <w:hideMark/>
          </w:tcPr>
          <w:p w14:paraId="191DF355" w14:textId="77777777" w:rsidR="00F46130" w:rsidRPr="00F46130" w:rsidRDefault="00F46130" w:rsidP="00F46130">
            <w:r w:rsidRPr="00F46130">
              <w:t>Tx09</w:t>
            </w:r>
          </w:p>
        </w:tc>
        <w:tc>
          <w:tcPr>
            <w:tcW w:w="1142" w:type="dxa"/>
            <w:noWrap/>
            <w:hideMark/>
          </w:tcPr>
          <w:p w14:paraId="2D0CCAB0" w14:textId="77777777" w:rsidR="00F46130" w:rsidRPr="00F46130" w:rsidRDefault="00F46130" w:rsidP="00F46130">
            <w:r w:rsidRPr="00F46130">
              <w:t>Tx10</w:t>
            </w:r>
          </w:p>
        </w:tc>
      </w:tr>
      <w:tr w:rsidR="00F46130" w:rsidRPr="00F46130" w14:paraId="37BE1052" w14:textId="77777777" w:rsidTr="00F46130">
        <w:trPr>
          <w:trHeight w:val="261"/>
        </w:trPr>
        <w:tc>
          <w:tcPr>
            <w:tcW w:w="1142" w:type="dxa"/>
            <w:noWrap/>
            <w:hideMark/>
          </w:tcPr>
          <w:p w14:paraId="4F0A6A1D" w14:textId="77777777" w:rsidR="00F46130" w:rsidRPr="00F46130" w:rsidRDefault="00F46130" w:rsidP="00F46130">
            <w:r w:rsidRPr="00F46130">
              <w:t>11.46209</w:t>
            </w:r>
          </w:p>
        </w:tc>
        <w:tc>
          <w:tcPr>
            <w:tcW w:w="1142" w:type="dxa"/>
            <w:noWrap/>
            <w:hideMark/>
          </w:tcPr>
          <w:p w14:paraId="5D95BCB1" w14:textId="77777777" w:rsidR="00F46130" w:rsidRPr="00F46130" w:rsidRDefault="00F46130" w:rsidP="00F46130">
            <w:r w:rsidRPr="00F46130">
              <w:t>11.88321</w:t>
            </w:r>
          </w:p>
        </w:tc>
        <w:tc>
          <w:tcPr>
            <w:tcW w:w="1142" w:type="dxa"/>
            <w:noWrap/>
            <w:hideMark/>
          </w:tcPr>
          <w:p w14:paraId="5474AA31" w14:textId="77777777" w:rsidR="00F46130" w:rsidRPr="00F46130" w:rsidRDefault="00F46130" w:rsidP="00F46130">
            <w:r w:rsidRPr="00F46130">
              <w:t>6.889543</w:t>
            </w:r>
          </w:p>
        </w:tc>
        <w:tc>
          <w:tcPr>
            <w:tcW w:w="1142" w:type="dxa"/>
            <w:noWrap/>
            <w:hideMark/>
          </w:tcPr>
          <w:p w14:paraId="1AB1F61D" w14:textId="77777777" w:rsidR="00F46130" w:rsidRPr="00F46130" w:rsidRDefault="00F46130" w:rsidP="00F46130">
            <w:r w:rsidRPr="00F46130">
              <w:t>5.915352</w:t>
            </w:r>
          </w:p>
        </w:tc>
        <w:tc>
          <w:tcPr>
            <w:tcW w:w="1142" w:type="dxa"/>
            <w:noWrap/>
            <w:hideMark/>
          </w:tcPr>
          <w:p w14:paraId="383B87FC" w14:textId="77777777" w:rsidR="00F46130" w:rsidRPr="00F46130" w:rsidRDefault="00F46130" w:rsidP="00F46130">
            <w:r w:rsidRPr="00F46130">
              <w:t>7.353555</w:t>
            </w:r>
          </w:p>
        </w:tc>
        <w:tc>
          <w:tcPr>
            <w:tcW w:w="1142" w:type="dxa"/>
            <w:noWrap/>
            <w:hideMark/>
          </w:tcPr>
          <w:p w14:paraId="5EDC9308" w14:textId="77777777" w:rsidR="00F46130" w:rsidRPr="00F46130" w:rsidRDefault="00F46130" w:rsidP="00F46130">
            <w:r w:rsidRPr="00F46130">
              <w:t>6.149953</w:t>
            </w:r>
          </w:p>
        </w:tc>
        <w:tc>
          <w:tcPr>
            <w:tcW w:w="1142" w:type="dxa"/>
            <w:noWrap/>
            <w:hideMark/>
          </w:tcPr>
          <w:p w14:paraId="4F01747E" w14:textId="77777777" w:rsidR="00F46130" w:rsidRPr="00F46130" w:rsidRDefault="00F46130" w:rsidP="00F46130">
            <w:r w:rsidRPr="00F46130">
              <w:t>5.816049</w:t>
            </w:r>
          </w:p>
        </w:tc>
        <w:tc>
          <w:tcPr>
            <w:tcW w:w="1142" w:type="dxa"/>
            <w:noWrap/>
            <w:hideMark/>
          </w:tcPr>
          <w:p w14:paraId="05DEF6C5" w14:textId="77777777" w:rsidR="00F46130" w:rsidRPr="00F46130" w:rsidRDefault="00F46130" w:rsidP="00F46130">
            <w:r w:rsidRPr="00F46130">
              <w:t>13.76806</w:t>
            </w:r>
          </w:p>
        </w:tc>
        <w:tc>
          <w:tcPr>
            <w:tcW w:w="1142" w:type="dxa"/>
            <w:noWrap/>
            <w:hideMark/>
          </w:tcPr>
          <w:p w14:paraId="55AD93BF" w14:textId="77777777" w:rsidR="00F46130" w:rsidRPr="00F46130" w:rsidRDefault="00F46130" w:rsidP="00F46130">
            <w:r w:rsidRPr="00F46130">
              <w:t>13.14112</w:t>
            </w:r>
          </w:p>
        </w:tc>
        <w:tc>
          <w:tcPr>
            <w:tcW w:w="1142" w:type="dxa"/>
            <w:noWrap/>
            <w:hideMark/>
          </w:tcPr>
          <w:p w14:paraId="7F09D85B" w14:textId="77777777" w:rsidR="00F46130" w:rsidRPr="00F46130" w:rsidRDefault="00F46130" w:rsidP="00F46130">
            <w:r w:rsidRPr="00F46130">
              <w:t>10.36855</w:t>
            </w:r>
          </w:p>
        </w:tc>
      </w:tr>
      <w:tr w:rsidR="00F46130" w:rsidRPr="00F46130" w14:paraId="1FB305B9" w14:textId="77777777" w:rsidTr="00F46130">
        <w:trPr>
          <w:trHeight w:val="261"/>
        </w:trPr>
        <w:tc>
          <w:tcPr>
            <w:tcW w:w="1142" w:type="dxa"/>
            <w:noWrap/>
            <w:hideMark/>
          </w:tcPr>
          <w:p w14:paraId="1184FDF9" w14:textId="77777777" w:rsidR="00F46130" w:rsidRPr="00F46130" w:rsidRDefault="00F46130" w:rsidP="00F46130">
            <w:r w:rsidRPr="00F46130">
              <w:t>6.885258</w:t>
            </w:r>
          </w:p>
        </w:tc>
        <w:tc>
          <w:tcPr>
            <w:tcW w:w="1142" w:type="dxa"/>
            <w:noWrap/>
            <w:hideMark/>
          </w:tcPr>
          <w:p w14:paraId="360FE750" w14:textId="77777777" w:rsidR="00F46130" w:rsidRPr="00F46130" w:rsidRDefault="00F46130" w:rsidP="00F46130">
            <w:r w:rsidRPr="00F46130">
              <w:t>6.367067</w:t>
            </w:r>
          </w:p>
        </w:tc>
        <w:tc>
          <w:tcPr>
            <w:tcW w:w="1142" w:type="dxa"/>
            <w:noWrap/>
            <w:hideMark/>
          </w:tcPr>
          <w:p w14:paraId="1B29C833" w14:textId="77777777" w:rsidR="00F46130" w:rsidRPr="00F46130" w:rsidRDefault="00F46130" w:rsidP="00F46130">
            <w:r w:rsidRPr="00F46130">
              <w:t>10.77867</w:t>
            </w:r>
          </w:p>
        </w:tc>
        <w:tc>
          <w:tcPr>
            <w:tcW w:w="1142" w:type="dxa"/>
            <w:noWrap/>
            <w:hideMark/>
          </w:tcPr>
          <w:p w14:paraId="2CF201BA" w14:textId="77777777" w:rsidR="00F46130" w:rsidRPr="00F46130" w:rsidRDefault="00F46130" w:rsidP="00F46130">
            <w:r w:rsidRPr="00F46130">
              <w:t>6.712438</w:t>
            </w:r>
          </w:p>
        </w:tc>
        <w:tc>
          <w:tcPr>
            <w:tcW w:w="1142" w:type="dxa"/>
            <w:noWrap/>
            <w:hideMark/>
          </w:tcPr>
          <w:p w14:paraId="5B39150F" w14:textId="77777777" w:rsidR="00F46130" w:rsidRPr="00F46130" w:rsidRDefault="00F46130" w:rsidP="00F46130">
            <w:r w:rsidRPr="00F46130">
              <w:t>5.379693</w:t>
            </w:r>
          </w:p>
        </w:tc>
        <w:tc>
          <w:tcPr>
            <w:tcW w:w="1142" w:type="dxa"/>
            <w:noWrap/>
            <w:hideMark/>
          </w:tcPr>
          <w:p w14:paraId="37E9CE25" w14:textId="77777777" w:rsidR="00F46130" w:rsidRPr="00F46130" w:rsidRDefault="00F46130" w:rsidP="00F46130">
            <w:r w:rsidRPr="00F46130">
              <w:t>7.705222</w:t>
            </w:r>
          </w:p>
        </w:tc>
        <w:tc>
          <w:tcPr>
            <w:tcW w:w="1142" w:type="dxa"/>
            <w:noWrap/>
            <w:hideMark/>
          </w:tcPr>
          <w:p w14:paraId="1F963849" w14:textId="77777777" w:rsidR="00F46130" w:rsidRPr="00F46130" w:rsidRDefault="00F46130" w:rsidP="00F46130">
            <w:r w:rsidRPr="00F46130">
              <w:t>6.730972</w:t>
            </w:r>
          </w:p>
        </w:tc>
        <w:tc>
          <w:tcPr>
            <w:tcW w:w="1142" w:type="dxa"/>
            <w:noWrap/>
            <w:hideMark/>
          </w:tcPr>
          <w:p w14:paraId="60FA1000" w14:textId="77777777" w:rsidR="00F46130" w:rsidRPr="00F46130" w:rsidRDefault="00F46130" w:rsidP="00F46130">
            <w:r w:rsidRPr="00F46130">
              <w:t>4.113955</w:t>
            </w:r>
          </w:p>
        </w:tc>
        <w:tc>
          <w:tcPr>
            <w:tcW w:w="1142" w:type="dxa"/>
            <w:noWrap/>
            <w:hideMark/>
          </w:tcPr>
          <w:p w14:paraId="7444B4C7" w14:textId="77777777" w:rsidR="00F46130" w:rsidRPr="00F46130" w:rsidRDefault="00F46130" w:rsidP="00F46130">
            <w:r w:rsidRPr="00F46130">
              <w:t>6.110586</w:t>
            </w:r>
          </w:p>
        </w:tc>
        <w:tc>
          <w:tcPr>
            <w:tcW w:w="1142" w:type="dxa"/>
            <w:noWrap/>
            <w:hideMark/>
          </w:tcPr>
          <w:p w14:paraId="0AD81BE6" w14:textId="77777777" w:rsidR="00F46130" w:rsidRPr="00F46130" w:rsidRDefault="00F46130" w:rsidP="00F46130">
            <w:r w:rsidRPr="00F46130">
              <w:t>7.218615</w:t>
            </w:r>
          </w:p>
        </w:tc>
      </w:tr>
      <w:tr w:rsidR="00F46130" w:rsidRPr="00F46130" w14:paraId="4DDB9C00" w14:textId="77777777" w:rsidTr="00F46130">
        <w:trPr>
          <w:trHeight w:val="261"/>
        </w:trPr>
        <w:tc>
          <w:tcPr>
            <w:tcW w:w="1142" w:type="dxa"/>
            <w:noWrap/>
            <w:hideMark/>
          </w:tcPr>
          <w:p w14:paraId="31EF4268" w14:textId="77777777" w:rsidR="00F46130" w:rsidRPr="00F46130" w:rsidRDefault="00F46130" w:rsidP="00F46130">
            <w:r w:rsidRPr="00F46130">
              <w:t>12.91019</w:t>
            </w:r>
          </w:p>
        </w:tc>
        <w:tc>
          <w:tcPr>
            <w:tcW w:w="1142" w:type="dxa"/>
            <w:noWrap/>
            <w:hideMark/>
          </w:tcPr>
          <w:p w14:paraId="42D34C19" w14:textId="77777777" w:rsidR="00F46130" w:rsidRPr="00F46130" w:rsidRDefault="00F46130" w:rsidP="00F46130">
            <w:r w:rsidRPr="00F46130">
              <w:t>7.576502</w:t>
            </w:r>
          </w:p>
        </w:tc>
        <w:tc>
          <w:tcPr>
            <w:tcW w:w="1142" w:type="dxa"/>
            <w:noWrap/>
            <w:hideMark/>
          </w:tcPr>
          <w:p w14:paraId="3F1B3D63" w14:textId="77777777" w:rsidR="00F46130" w:rsidRPr="00F46130" w:rsidRDefault="00F46130" w:rsidP="00F46130">
            <w:r w:rsidRPr="00F46130">
              <w:t>6.746116</w:t>
            </w:r>
          </w:p>
        </w:tc>
        <w:tc>
          <w:tcPr>
            <w:tcW w:w="1142" w:type="dxa"/>
            <w:noWrap/>
            <w:hideMark/>
          </w:tcPr>
          <w:p w14:paraId="130EE4CC" w14:textId="77777777" w:rsidR="00F46130" w:rsidRPr="00F46130" w:rsidRDefault="00F46130" w:rsidP="00F46130">
            <w:r w:rsidRPr="00F46130">
              <w:t>9.182513</w:t>
            </w:r>
          </w:p>
        </w:tc>
        <w:tc>
          <w:tcPr>
            <w:tcW w:w="1142" w:type="dxa"/>
            <w:noWrap/>
            <w:hideMark/>
          </w:tcPr>
          <w:p w14:paraId="3D6C13D1" w14:textId="77777777" w:rsidR="00F46130" w:rsidRPr="00F46130" w:rsidRDefault="00F46130" w:rsidP="00F46130">
            <w:r w:rsidRPr="00F46130">
              <w:t>12.51816</w:t>
            </w:r>
          </w:p>
        </w:tc>
        <w:tc>
          <w:tcPr>
            <w:tcW w:w="1142" w:type="dxa"/>
            <w:noWrap/>
            <w:hideMark/>
          </w:tcPr>
          <w:p w14:paraId="76410B1E" w14:textId="77777777" w:rsidR="00F46130" w:rsidRPr="00F46130" w:rsidRDefault="00F46130" w:rsidP="00F46130">
            <w:r w:rsidRPr="00F46130">
              <w:t>1.891975</w:t>
            </w:r>
          </w:p>
        </w:tc>
        <w:tc>
          <w:tcPr>
            <w:tcW w:w="1142" w:type="dxa"/>
            <w:noWrap/>
            <w:hideMark/>
          </w:tcPr>
          <w:p w14:paraId="38548811" w14:textId="77777777" w:rsidR="00F46130" w:rsidRPr="00F46130" w:rsidRDefault="00F46130" w:rsidP="00F46130">
            <w:r w:rsidRPr="00F46130">
              <w:t>2.755309</w:t>
            </w:r>
          </w:p>
        </w:tc>
        <w:tc>
          <w:tcPr>
            <w:tcW w:w="1142" w:type="dxa"/>
            <w:noWrap/>
            <w:hideMark/>
          </w:tcPr>
          <w:p w14:paraId="1DF4CBEB" w14:textId="77777777" w:rsidR="00F46130" w:rsidRPr="00F46130" w:rsidRDefault="00F46130" w:rsidP="00F46130">
            <w:r w:rsidRPr="00F46130">
              <w:t>6.93392</w:t>
            </w:r>
          </w:p>
        </w:tc>
        <w:tc>
          <w:tcPr>
            <w:tcW w:w="1142" w:type="dxa"/>
            <w:noWrap/>
            <w:hideMark/>
          </w:tcPr>
          <w:p w14:paraId="533FC4BF" w14:textId="77777777" w:rsidR="00F46130" w:rsidRPr="00F46130" w:rsidRDefault="00F46130" w:rsidP="00F46130">
            <w:r w:rsidRPr="00F46130">
              <w:t>4.862846</w:t>
            </w:r>
          </w:p>
        </w:tc>
        <w:tc>
          <w:tcPr>
            <w:tcW w:w="1142" w:type="dxa"/>
            <w:noWrap/>
            <w:hideMark/>
          </w:tcPr>
          <w:p w14:paraId="506BAD13" w14:textId="77777777" w:rsidR="00F46130" w:rsidRPr="00F46130" w:rsidRDefault="00F46130" w:rsidP="00F46130">
            <w:r w:rsidRPr="00F46130">
              <w:t>7.385056</w:t>
            </w:r>
          </w:p>
        </w:tc>
      </w:tr>
      <w:tr w:rsidR="00F46130" w:rsidRPr="00F46130" w14:paraId="52D82FF0" w14:textId="77777777" w:rsidTr="00F46130">
        <w:trPr>
          <w:trHeight w:val="261"/>
        </w:trPr>
        <w:tc>
          <w:tcPr>
            <w:tcW w:w="1142" w:type="dxa"/>
            <w:noWrap/>
            <w:hideMark/>
          </w:tcPr>
          <w:p w14:paraId="7CFC8DA1" w14:textId="77777777" w:rsidR="00F46130" w:rsidRPr="00F46130" w:rsidRDefault="00F46130" w:rsidP="00F46130">
            <w:r w:rsidRPr="00F46130">
              <w:t>2.819701</w:t>
            </w:r>
          </w:p>
        </w:tc>
        <w:tc>
          <w:tcPr>
            <w:tcW w:w="1142" w:type="dxa"/>
            <w:noWrap/>
            <w:hideMark/>
          </w:tcPr>
          <w:p w14:paraId="7FD24D53" w14:textId="77777777" w:rsidR="00F46130" w:rsidRPr="00F46130" w:rsidRDefault="00F46130" w:rsidP="00F46130">
            <w:r w:rsidRPr="00F46130">
              <w:t>8.517017</w:t>
            </w:r>
          </w:p>
        </w:tc>
        <w:tc>
          <w:tcPr>
            <w:tcW w:w="1142" w:type="dxa"/>
            <w:noWrap/>
            <w:hideMark/>
          </w:tcPr>
          <w:p w14:paraId="41ED6276" w14:textId="77777777" w:rsidR="00F46130" w:rsidRPr="00F46130" w:rsidRDefault="00F46130" w:rsidP="00F46130">
            <w:r w:rsidRPr="00F46130">
              <w:t>6.560728</w:t>
            </w:r>
          </w:p>
        </w:tc>
        <w:tc>
          <w:tcPr>
            <w:tcW w:w="1142" w:type="dxa"/>
            <w:noWrap/>
            <w:hideMark/>
          </w:tcPr>
          <w:p w14:paraId="4AE725B4" w14:textId="77777777" w:rsidR="00F46130" w:rsidRPr="00F46130" w:rsidRDefault="00F46130" w:rsidP="00F46130">
            <w:r w:rsidRPr="00F46130">
              <w:t>3.458776</w:t>
            </w:r>
          </w:p>
        </w:tc>
        <w:tc>
          <w:tcPr>
            <w:tcW w:w="1142" w:type="dxa"/>
            <w:noWrap/>
            <w:hideMark/>
          </w:tcPr>
          <w:p w14:paraId="209E4641" w14:textId="77777777" w:rsidR="00F46130" w:rsidRPr="00F46130" w:rsidRDefault="00F46130" w:rsidP="00F46130">
            <w:r w:rsidRPr="00F46130">
              <w:t>5.669583</w:t>
            </w:r>
          </w:p>
        </w:tc>
        <w:tc>
          <w:tcPr>
            <w:tcW w:w="1142" w:type="dxa"/>
            <w:noWrap/>
            <w:hideMark/>
          </w:tcPr>
          <w:p w14:paraId="72F9F99C" w14:textId="77777777" w:rsidR="00F46130" w:rsidRPr="00F46130" w:rsidRDefault="00F46130" w:rsidP="00F46130">
            <w:r w:rsidRPr="00F46130">
              <w:t>13.22261</w:t>
            </w:r>
          </w:p>
        </w:tc>
        <w:tc>
          <w:tcPr>
            <w:tcW w:w="1142" w:type="dxa"/>
            <w:noWrap/>
            <w:hideMark/>
          </w:tcPr>
          <w:p w14:paraId="7AE9D93E" w14:textId="77777777" w:rsidR="00F46130" w:rsidRPr="00F46130" w:rsidRDefault="00F46130" w:rsidP="00F46130">
            <w:r w:rsidRPr="00F46130">
              <w:t>6.216988</w:t>
            </w:r>
          </w:p>
        </w:tc>
        <w:tc>
          <w:tcPr>
            <w:tcW w:w="1142" w:type="dxa"/>
            <w:noWrap/>
            <w:hideMark/>
          </w:tcPr>
          <w:p w14:paraId="78401E39" w14:textId="77777777" w:rsidR="00F46130" w:rsidRPr="00F46130" w:rsidRDefault="00F46130" w:rsidP="00F46130">
            <w:r w:rsidRPr="00F46130">
              <w:t>13.20765</w:t>
            </w:r>
          </w:p>
        </w:tc>
        <w:tc>
          <w:tcPr>
            <w:tcW w:w="1142" w:type="dxa"/>
            <w:noWrap/>
            <w:hideMark/>
          </w:tcPr>
          <w:p w14:paraId="4ED476E7" w14:textId="77777777" w:rsidR="00F46130" w:rsidRPr="00F46130" w:rsidRDefault="00F46130" w:rsidP="00F46130">
            <w:r w:rsidRPr="00F46130">
              <w:t>7.841636</w:t>
            </w:r>
          </w:p>
        </w:tc>
        <w:tc>
          <w:tcPr>
            <w:tcW w:w="1142" w:type="dxa"/>
            <w:noWrap/>
            <w:hideMark/>
          </w:tcPr>
          <w:p w14:paraId="47E2620C" w14:textId="77777777" w:rsidR="00F46130" w:rsidRPr="00F46130" w:rsidRDefault="00F46130" w:rsidP="00F46130">
            <w:r w:rsidRPr="00F46130">
              <w:t>8.14978</w:t>
            </w:r>
          </w:p>
        </w:tc>
      </w:tr>
      <w:tr w:rsidR="00F46130" w:rsidRPr="00F46130" w14:paraId="0A3232CD" w14:textId="77777777" w:rsidTr="00F46130">
        <w:trPr>
          <w:trHeight w:val="261"/>
        </w:trPr>
        <w:tc>
          <w:tcPr>
            <w:tcW w:w="1142" w:type="dxa"/>
            <w:noWrap/>
            <w:hideMark/>
          </w:tcPr>
          <w:p w14:paraId="4AB3F243" w14:textId="77777777" w:rsidR="00F46130" w:rsidRPr="00F46130" w:rsidRDefault="00F46130" w:rsidP="00F46130">
            <w:r w:rsidRPr="00F46130">
              <w:t>4.482488</w:t>
            </w:r>
          </w:p>
        </w:tc>
        <w:tc>
          <w:tcPr>
            <w:tcW w:w="1142" w:type="dxa"/>
            <w:noWrap/>
            <w:hideMark/>
          </w:tcPr>
          <w:p w14:paraId="7461D9A4" w14:textId="77777777" w:rsidR="00F46130" w:rsidRPr="00F46130" w:rsidRDefault="00F46130" w:rsidP="00F46130">
            <w:r w:rsidRPr="00F46130">
              <w:t>2.482077</w:t>
            </w:r>
          </w:p>
        </w:tc>
        <w:tc>
          <w:tcPr>
            <w:tcW w:w="1142" w:type="dxa"/>
            <w:noWrap/>
            <w:hideMark/>
          </w:tcPr>
          <w:p w14:paraId="68E75898" w14:textId="77777777" w:rsidR="00F46130" w:rsidRPr="00F46130" w:rsidRDefault="00F46130" w:rsidP="00F46130">
            <w:r w:rsidRPr="00F46130">
              <w:t>8.169377</w:t>
            </w:r>
          </w:p>
        </w:tc>
        <w:tc>
          <w:tcPr>
            <w:tcW w:w="1142" w:type="dxa"/>
            <w:noWrap/>
            <w:hideMark/>
          </w:tcPr>
          <w:p w14:paraId="0E3EAE57" w14:textId="77777777" w:rsidR="00F46130" w:rsidRPr="00F46130" w:rsidRDefault="00F46130" w:rsidP="00F46130">
            <w:r w:rsidRPr="00F46130">
              <w:t>6.88016</w:t>
            </w:r>
          </w:p>
        </w:tc>
        <w:tc>
          <w:tcPr>
            <w:tcW w:w="1142" w:type="dxa"/>
            <w:noWrap/>
            <w:hideMark/>
          </w:tcPr>
          <w:p w14:paraId="15B30165" w14:textId="77777777" w:rsidR="00F46130" w:rsidRPr="00F46130" w:rsidRDefault="00F46130" w:rsidP="00F46130">
            <w:r w:rsidRPr="00F46130">
              <w:t>7.159928</w:t>
            </w:r>
          </w:p>
        </w:tc>
        <w:tc>
          <w:tcPr>
            <w:tcW w:w="1142" w:type="dxa"/>
            <w:noWrap/>
            <w:hideMark/>
          </w:tcPr>
          <w:p w14:paraId="0F49459A" w14:textId="77777777" w:rsidR="00F46130" w:rsidRPr="00F46130" w:rsidRDefault="00F46130" w:rsidP="00F46130">
            <w:r w:rsidRPr="00F46130">
              <w:t>3.997069</w:t>
            </w:r>
          </w:p>
        </w:tc>
        <w:tc>
          <w:tcPr>
            <w:tcW w:w="1142" w:type="dxa"/>
            <w:noWrap/>
            <w:hideMark/>
          </w:tcPr>
          <w:p w14:paraId="08FFEA7C" w14:textId="77777777" w:rsidR="00F46130" w:rsidRPr="00F46130" w:rsidRDefault="00F46130" w:rsidP="00F46130">
            <w:r w:rsidRPr="00F46130">
              <w:t>8.424831</w:t>
            </w:r>
          </w:p>
        </w:tc>
        <w:tc>
          <w:tcPr>
            <w:tcW w:w="1142" w:type="dxa"/>
            <w:noWrap/>
            <w:hideMark/>
          </w:tcPr>
          <w:p w14:paraId="5CD339BD" w14:textId="77777777" w:rsidR="00F46130" w:rsidRPr="00F46130" w:rsidRDefault="00F46130" w:rsidP="00F46130">
            <w:r w:rsidRPr="00F46130">
              <w:t>8.674906</w:t>
            </w:r>
          </w:p>
        </w:tc>
        <w:tc>
          <w:tcPr>
            <w:tcW w:w="1142" w:type="dxa"/>
            <w:noWrap/>
            <w:hideMark/>
          </w:tcPr>
          <w:p w14:paraId="2E5AE552" w14:textId="77777777" w:rsidR="00F46130" w:rsidRPr="00F46130" w:rsidRDefault="00F46130" w:rsidP="00F46130">
            <w:r w:rsidRPr="00F46130">
              <w:t>3.332602</w:t>
            </w:r>
          </w:p>
        </w:tc>
        <w:tc>
          <w:tcPr>
            <w:tcW w:w="1142" w:type="dxa"/>
            <w:noWrap/>
            <w:hideMark/>
          </w:tcPr>
          <w:p w14:paraId="701C5693" w14:textId="77777777" w:rsidR="00F46130" w:rsidRPr="00F46130" w:rsidRDefault="00F46130" w:rsidP="00F46130">
            <w:r w:rsidRPr="00F46130">
              <w:t>7.646569</w:t>
            </w:r>
          </w:p>
        </w:tc>
      </w:tr>
      <w:tr w:rsidR="00F46130" w:rsidRPr="00F46130" w14:paraId="2A18391F" w14:textId="77777777" w:rsidTr="00F46130">
        <w:trPr>
          <w:trHeight w:val="261"/>
        </w:trPr>
        <w:tc>
          <w:tcPr>
            <w:tcW w:w="1142" w:type="dxa"/>
            <w:noWrap/>
            <w:hideMark/>
          </w:tcPr>
          <w:p w14:paraId="42D39D71" w14:textId="77777777" w:rsidR="00F46130" w:rsidRPr="00F46130" w:rsidRDefault="00F46130" w:rsidP="00F46130">
            <w:r w:rsidRPr="00F46130">
              <w:t>4.483084</w:t>
            </w:r>
          </w:p>
        </w:tc>
        <w:tc>
          <w:tcPr>
            <w:tcW w:w="1142" w:type="dxa"/>
            <w:noWrap/>
            <w:hideMark/>
          </w:tcPr>
          <w:p w14:paraId="4B4BD004" w14:textId="77777777" w:rsidR="00F46130" w:rsidRPr="00F46130" w:rsidRDefault="00F46130" w:rsidP="00F46130">
            <w:r w:rsidRPr="00F46130">
              <w:t>7.272829</w:t>
            </w:r>
          </w:p>
        </w:tc>
        <w:tc>
          <w:tcPr>
            <w:tcW w:w="1142" w:type="dxa"/>
            <w:noWrap/>
            <w:hideMark/>
          </w:tcPr>
          <w:p w14:paraId="36780CBC" w14:textId="77777777" w:rsidR="00F46130" w:rsidRPr="00F46130" w:rsidRDefault="00F46130" w:rsidP="00F46130">
            <w:r w:rsidRPr="00F46130">
              <w:t>3.233336</w:t>
            </w:r>
          </w:p>
        </w:tc>
        <w:tc>
          <w:tcPr>
            <w:tcW w:w="1142" w:type="dxa"/>
            <w:noWrap/>
            <w:hideMark/>
          </w:tcPr>
          <w:p w14:paraId="368D55A0" w14:textId="77777777" w:rsidR="00F46130" w:rsidRPr="00F46130" w:rsidRDefault="00F46130" w:rsidP="00F46130">
            <w:r w:rsidRPr="00F46130">
              <w:t>12.72215</w:t>
            </w:r>
          </w:p>
        </w:tc>
        <w:tc>
          <w:tcPr>
            <w:tcW w:w="1142" w:type="dxa"/>
            <w:noWrap/>
            <w:hideMark/>
          </w:tcPr>
          <w:p w14:paraId="671A9FFB" w14:textId="77777777" w:rsidR="00F46130" w:rsidRPr="00F46130" w:rsidRDefault="00F46130" w:rsidP="00F46130">
            <w:r w:rsidRPr="00F46130">
              <w:t>8.557667</w:t>
            </w:r>
          </w:p>
        </w:tc>
        <w:tc>
          <w:tcPr>
            <w:tcW w:w="1142" w:type="dxa"/>
            <w:noWrap/>
            <w:hideMark/>
          </w:tcPr>
          <w:p w14:paraId="03785D9E" w14:textId="77777777" w:rsidR="00F46130" w:rsidRPr="00F46130" w:rsidRDefault="00F46130" w:rsidP="00F46130">
            <w:r w:rsidRPr="00F46130">
              <w:t>5.474808</w:t>
            </w:r>
          </w:p>
        </w:tc>
        <w:tc>
          <w:tcPr>
            <w:tcW w:w="1142" w:type="dxa"/>
            <w:noWrap/>
            <w:hideMark/>
          </w:tcPr>
          <w:p w14:paraId="3BAC2C6C" w14:textId="77777777" w:rsidR="00F46130" w:rsidRPr="00F46130" w:rsidRDefault="00F46130" w:rsidP="00F46130">
            <w:r w:rsidRPr="00F46130">
              <w:t>2.258602</w:t>
            </w:r>
          </w:p>
        </w:tc>
        <w:tc>
          <w:tcPr>
            <w:tcW w:w="1142" w:type="dxa"/>
            <w:noWrap/>
            <w:hideMark/>
          </w:tcPr>
          <w:p w14:paraId="573103A6" w14:textId="77777777" w:rsidR="00F46130" w:rsidRPr="00F46130" w:rsidRDefault="00F46130" w:rsidP="00F46130">
            <w:r w:rsidRPr="00F46130">
              <w:t>7.719318</w:t>
            </w:r>
          </w:p>
        </w:tc>
        <w:tc>
          <w:tcPr>
            <w:tcW w:w="1142" w:type="dxa"/>
            <w:noWrap/>
            <w:hideMark/>
          </w:tcPr>
          <w:p w14:paraId="0E65DE09" w14:textId="77777777" w:rsidR="00F46130" w:rsidRPr="00F46130" w:rsidRDefault="00F46130" w:rsidP="00F46130">
            <w:r w:rsidRPr="00F46130">
              <w:t>7.604972</w:t>
            </w:r>
          </w:p>
        </w:tc>
        <w:tc>
          <w:tcPr>
            <w:tcW w:w="1142" w:type="dxa"/>
            <w:noWrap/>
            <w:hideMark/>
          </w:tcPr>
          <w:p w14:paraId="7503B3DE" w14:textId="77777777" w:rsidR="00F46130" w:rsidRPr="00F46130" w:rsidRDefault="00F46130" w:rsidP="00F46130">
            <w:r w:rsidRPr="00F46130">
              <w:t>7.359415</w:t>
            </w:r>
          </w:p>
        </w:tc>
      </w:tr>
      <w:tr w:rsidR="00F46130" w:rsidRPr="00F46130" w14:paraId="39587479" w14:textId="77777777" w:rsidTr="00F46130">
        <w:trPr>
          <w:trHeight w:val="261"/>
        </w:trPr>
        <w:tc>
          <w:tcPr>
            <w:tcW w:w="1142" w:type="dxa"/>
            <w:noWrap/>
            <w:hideMark/>
          </w:tcPr>
          <w:p w14:paraId="7E541C45" w14:textId="77777777" w:rsidR="00F46130" w:rsidRPr="00F46130" w:rsidRDefault="00F46130" w:rsidP="00F46130">
            <w:r w:rsidRPr="00F46130">
              <w:t>3.824447</w:t>
            </w:r>
          </w:p>
        </w:tc>
        <w:tc>
          <w:tcPr>
            <w:tcW w:w="1142" w:type="dxa"/>
            <w:noWrap/>
            <w:hideMark/>
          </w:tcPr>
          <w:p w14:paraId="7BCD843D" w14:textId="77777777" w:rsidR="00F46130" w:rsidRPr="00F46130" w:rsidRDefault="00F46130" w:rsidP="00F46130">
            <w:r w:rsidRPr="00F46130">
              <w:t>12.18488</w:t>
            </w:r>
          </w:p>
        </w:tc>
        <w:tc>
          <w:tcPr>
            <w:tcW w:w="1142" w:type="dxa"/>
            <w:noWrap/>
            <w:hideMark/>
          </w:tcPr>
          <w:p w14:paraId="16571E0F" w14:textId="77777777" w:rsidR="00F46130" w:rsidRPr="00F46130" w:rsidRDefault="00F46130" w:rsidP="00F46130">
            <w:r w:rsidRPr="00F46130">
              <w:t>6.231299</w:t>
            </w:r>
          </w:p>
        </w:tc>
        <w:tc>
          <w:tcPr>
            <w:tcW w:w="1142" w:type="dxa"/>
            <w:noWrap/>
            <w:hideMark/>
          </w:tcPr>
          <w:p w14:paraId="2728EFB4" w14:textId="77777777" w:rsidR="00F46130" w:rsidRPr="00F46130" w:rsidRDefault="00F46130" w:rsidP="00F46130">
            <w:r w:rsidRPr="00F46130">
              <w:t>2.786805</w:t>
            </w:r>
          </w:p>
        </w:tc>
        <w:tc>
          <w:tcPr>
            <w:tcW w:w="1142" w:type="dxa"/>
            <w:noWrap/>
            <w:hideMark/>
          </w:tcPr>
          <w:p w14:paraId="6880A674" w14:textId="77777777" w:rsidR="00F46130" w:rsidRPr="00F46130" w:rsidRDefault="00F46130" w:rsidP="00F46130">
            <w:r w:rsidRPr="00F46130">
              <w:t>7.669589</w:t>
            </w:r>
          </w:p>
        </w:tc>
        <w:tc>
          <w:tcPr>
            <w:tcW w:w="1142" w:type="dxa"/>
            <w:noWrap/>
            <w:hideMark/>
          </w:tcPr>
          <w:p w14:paraId="2A7E96B8" w14:textId="77777777" w:rsidR="00F46130" w:rsidRPr="00F46130" w:rsidRDefault="00F46130" w:rsidP="00F46130">
            <w:r w:rsidRPr="00F46130">
              <w:t>12.46779</w:t>
            </w:r>
          </w:p>
        </w:tc>
        <w:tc>
          <w:tcPr>
            <w:tcW w:w="1142" w:type="dxa"/>
            <w:noWrap/>
            <w:hideMark/>
          </w:tcPr>
          <w:p w14:paraId="5568DDDE" w14:textId="77777777" w:rsidR="00F46130" w:rsidRPr="00F46130" w:rsidRDefault="00F46130" w:rsidP="00F46130">
            <w:r w:rsidRPr="00F46130">
              <w:t>8.69956</w:t>
            </w:r>
          </w:p>
        </w:tc>
        <w:tc>
          <w:tcPr>
            <w:tcW w:w="1142" w:type="dxa"/>
            <w:noWrap/>
            <w:hideMark/>
          </w:tcPr>
          <w:p w14:paraId="3314835D" w14:textId="77777777" w:rsidR="00F46130" w:rsidRPr="00F46130" w:rsidRDefault="00F46130" w:rsidP="00F46130">
            <w:r w:rsidRPr="00F46130">
              <w:t>2.492918</w:t>
            </w:r>
          </w:p>
        </w:tc>
        <w:tc>
          <w:tcPr>
            <w:tcW w:w="1142" w:type="dxa"/>
            <w:noWrap/>
            <w:hideMark/>
          </w:tcPr>
          <w:p w14:paraId="350047F9" w14:textId="77777777" w:rsidR="00F46130" w:rsidRPr="00F46130" w:rsidRDefault="00F46130" w:rsidP="00F46130">
            <w:r w:rsidRPr="00F46130">
              <w:t>11.33169</w:t>
            </w:r>
          </w:p>
        </w:tc>
        <w:tc>
          <w:tcPr>
            <w:tcW w:w="1142" w:type="dxa"/>
            <w:noWrap/>
            <w:hideMark/>
          </w:tcPr>
          <w:p w14:paraId="66D5F658" w14:textId="77777777" w:rsidR="00F46130" w:rsidRPr="00F46130" w:rsidRDefault="00F46130" w:rsidP="00F46130">
            <w:r w:rsidRPr="00F46130">
              <w:t>7.181561</w:t>
            </w:r>
          </w:p>
        </w:tc>
      </w:tr>
      <w:tr w:rsidR="00F46130" w:rsidRPr="00F46130" w14:paraId="0ED09CF8" w14:textId="77777777" w:rsidTr="00F46130">
        <w:trPr>
          <w:trHeight w:val="261"/>
        </w:trPr>
        <w:tc>
          <w:tcPr>
            <w:tcW w:w="1142" w:type="dxa"/>
            <w:noWrap/>
            <w:hideMark/>
          </w:tcPr>
          <w:p w14:paraId="11790C05" w14:textId="77777777" w:rsidR="00F46130" w:rsidRPr="00F46130" w:rsidRDefault="00F46130" w:rsidP="00F46130">
            <w:r w:rsidRPr="00F46130">
              <w:t>4.587321</w:t>
            </w:r>
          </w:p>
        </w:tc>
        <w:tc>
          <w:tcPr>
            <w:tcW w:w="1142" w:type="dxa"/>
            <w:noWrap/>
            <w:hideMark/>
          </w:tcPr>
          <w:p w14:paraId="6BCEC8EC" w14:textId="77777777" w:rsidR="00F46130" w:rsidRPr="00F46130" w:rsidRDefault="00F46130" w:rsidP="00F46130">
            <w:r w:rsidRPr="00F46130">
              <w:t>2.370263</w:t>
            </w:r>
          </w:p>
        </w:tc>
        <w:tc>
          <w:tcPr>
            <w:tcW w:w="1142" w:type="dxa"/>
            <w:noWrap/>
            <w:hideMark/>
          </w:tcPr>
          <w:p w14:paraId="76FEECE8" w14:textId="77777777" w:rsidR="00F46130" w:rsidRPr="00F46130" w:rsidRDefault="00F46130" w:rsidP="00F46130">
            <w:r w:rsidRPr="00F46130">
              <w:t>13.18579</w:t>
            </w:r>
          </w:p>
        </w:tc>
        <w:tc>
          <w:tcPr>
            <w:tcW w:w="1142" w:type="dxa"/>
            <w:noWrap/>
            <w:hideMark/>
          </w:tcPr>
          <w:p w14:paraId="2CD38521" w14:textId="77777777" w:rsidR="00F46130" w:rsidRPr="00F46130" w:rsidRDefault="00F46130" w:rsidP="00F46130">
            <w:r w:rsidRPr="00F46130">
              <w:t>6.998355</w:t>
            </w:r>
          </w:p>
        </w:tc>
        <w:tc>
          <w:tcPr>
            <w:tcW w:w="1142" w:type="dxa"/>
            <w:noWrap/>
            <w:hideMark/>
          </w:tcPr>
          <w:p w14:paraId="49A71EC6" w14:textId="77777777" w:rsidR="00F46130" w:rsidRPr="00F46130" w:rsidRDefault="00F46130" w:rsidP="00F46130">
            <w:r w:rsidRPr="00F46130">
              <w:t>7.135597</w:t>
            </w:r>
          </w:p>
        </w:tc>
        <w:tc>
          <w:tcPr>
            <w:tcW w:w="1142" w:type="dxa"/>
            <w:noWrap/>
            <w:hideMark/>
          </w:tcPr>
          <w:p w14:paraId="2B547F54" w14:textId="77777777" w:rsidR="00F46130" w:rsidRPr="00F46130" w:rsidRDefault="00F46130" w:rsidP="00F46130">
            <w:r w:rsidRPr="00F46130">
              <w:t>7.954111</w:t>
            </w:r>
          </w:p>
        </w:tc>
        <w:tc>
          <w:tcPr>
            <w:tcW w:w="1142" w:type="dxa"/>
            <w:noWrap/>
            <w:hideMark/>
          </w:tcPr>
          <w:p w14:paraId="63A5747B" w14:textId="77777777" w:rsidR="00F46130" w:rsidRPr="00F46130" w:rsidRDefault="00F46130" w:rsidP="00F46130">
            <w:r w:rsidRPr="00F46130">
              <w:t>3.320436</w:t>
            </w:r>
          </w:p>
        </w:tc>
        <w:tc>
          <w:tcPr>
            <w:tcW w:w="1142" w:type="dxa"/>
            <w:noWrap/>
            <w:hideMark/>
          </w:tcPr>
          <w:p w14:paraId="5D729103" w14:textId="77777777" w:rsidR="00F46130" w:rsidRPr="00F46130" w:rsidRDefault="00F46130" w:rsidP="00F46130">
            <w:r w:rsidRPr="00F46130">
              <w:t>9.316883</w:t>
            </w:r>
          </w:p>
        </w:tc>
        <w:tc>
          <w:tcPr>
            <w:tcW w:w="1142" w:type="dxa"/>
            <w:noWrap/>
            <w:hideMark/>
          </w:tcPr>
          <w:p w14:paraId="0F320360" w14:textId="77777777" w:rsidR="00F46130" w:rsidRPr="00F46130" w:rsidRDefault="00F46130" w:rsidP="00F46130">
            <w:r w:rsidRPr="00F46130">
              <w:t>7.370094</w:t>
            </w:r>
          </w:p>
        </w:tc>
        <w:tc>
          <w:tcPr>
            <w:tcW w:w="1142" w:type="dxa"/>
            <w:noWrap/>
            <w:hideMark/>
          </w:tcPr>
          <w:p w14:paraId="0CB820D7" w14:textId="77777777" w:rsidR="00F46130" w:rsidRPr="00F46130" w:rsidRDefault="00F46130" w:rsidP="00F46130">
            <w:r w:rsidRPr="00F46130">
              <w:t>7.718978</w:t>
            </w:r>
          </w:p>
        </w:tc>
      </w:tr>
      <w:tr w:rsidR="00F46130" w:rsidRPr="00F46130" w14:paraId="13B4DA96" w14:textId="77777777" w:rsidTr="00F46130">
        <w:trPr>
          <w:trHeight w:val="261"/>
        </w:trPr>
        <w:tc>
          <w:tcPr>
            <w:tcW w:w="1142" w:type="dxa"/>
            <w:noWrap/>
            <w:hideMark/>
          </w:tcPr>
          <w:p w14:paraId="742286CB" w14:textId="77777777" w:rsidR="00F46130" w:rsidRPr="00F46130" w:rsidRDefault="00F46130" w:rsidP="00F46130">
            <w:r w:rsidRPr="00F46130">
              <w:t>7.664676</w:t>
            </w:r>
          </w:p>
        </w:tc>
        <w:tc>
          <w:tcPr>
            <w:tcW w:w="1142" w:type="dxa"/>
            <w:noWrap/>
            <w:hideMark/>
          </w:tcPr>
          <w:p w14:paraId="6B9A1C7E" w14:textId="77777777" w:rsidR="00F46130" w:rsidRPr="00F46130" w:rsidRDefault="00F46130" w:rsidP="00F46130">
            <w:r w:rsidRPr="00F46130">
              <w:t>7.2657</w:t>
            </w:r>
          </w:p>
        </w:tc>
        <w:tc>
          <w:tcPr>
            <w:tcW w:w="1142" w:type="dxa"/>
            <w:noWrap/>
            <w:hideMark/>
          </w:tcPr>
          <w:p w14:paraId="12440CA1" w14:textId="77777777" w:rsidR="00F46130" w:rsidRPr="00F46130" w:rsidRDefault="00F46130" w:rsidP="00F46130">
            <w:r w:rsidRPr="00F46130">
              <w:t>8.238511</w:t>
            </w:r>
          </w:p>
        </w:tc>
        <w:tc>
          <w:tcPr>
            <w:tcW w:w="1142" w:type="dxa"/>
            <w:noWrap/>
            <w:hideMark/>
          </w:tcPr>
          <w:p w14:paraId="57A543E5" w14:textId="77777777" w:rsidR="00F46130" w:rsidRPr="00F46130" w:rsidRDefault="00F46130" w:rsidP="00F46130">
            <w:r w:rsidRPr="00F46130">
              <w:t>2.472202</w:t>
            </w:r>
          </w:p>
        </w:tc>
        <w:tc>
          <w:tcPr>
            <w:tcW w:w="1142" w:type="dxa"/>
            <w:noWrap/>
            <w:hideMark/>
          </w:tcPr>
          <w:p w14:paraId="7A2A8600" w14:textId="77777777" w:rsidR="00F46130" w:rsidRPr="00F46130" w:rsidRDefault="00F46130" w:rsidP="00F46130">
            <w:r w:rsidRPr="00F46130">
              <w:t>7.603119</w:t>
            </w:r>
          </w:p>
        </w:tc>
        <w:tc>
          <w:tcPr>
            <w:tcW w:w="1142" w:type="dxa"/>
            <w:noWrap/>
            <w:hideMark/>
          </w:tcPr>
          <w:p w14:paraId="4C6397B9" w14:textId="77777777" w:rsidR="00F46130" w:rsidRPr="00F46130" w:rsidRDefault="00F46130" w:rsidP="00F46130">
            <w:r w:rsidRPr="00F46130">
              <w:t>13.17233</w:t>
            </w:r>
          </w:p>
        </w:tc>
        <w:tc>
          <w:tcPr>
            <w:tcW w:w="1142" w:type="dxa"/>
            <w:noWrap/>
            <w:hideMark/>
          </w:tcPr>
          <w:p w14:paraId="23C07970" w14:textId="77777777" w:rsidR="00F46130" w:rsidRPr="00F46130" w:rsidRDefault="00F46130" w:rsidP="00F46130">
            <w:r w:rsidRPr="00F46130">
              <w:t>7.32298</w:t>
            </w:r>
          </w:p>
        </w:tc>
        <w:tc>
          <w:tcPr>
            <w:tcW w:w="1142" w:type="dxa"/>
            <w:noWrap/>
            <w:hideMark/>
          </w:tcPr>
          <w:p w14:paraId="29FF8060" w14:textId="77777777" w:rsidR="00F46130" w:rsidRPr="00F46130" w:rsidRDefault="00F46130" w:rsidP="00F46130">
            <w:r w:rsidRPr="00F46130">
              <w:t>9.322717</w:t>
            </w:r>
          </w:p>
        </w:tc>
        <w:tc>
          <w:tcPr>
            <w:tcW w:w="1142" w:type="dxa"/>
            <w:noWrap/>
            <w:hideMark/>
          </w:tcPr>
          <w:p w14:paraId="49ECAFAD" w14:textId="77777777" w:rsidR="00F46130" w:rsidRPr="00F46130" w:rsidRDefault="00F46130" w:rsidP="00F46130">
            <w:r w:rsidRPr="00F46130">
              <w:t>7.388488</w:t>
            </w:r>
          </w:p>
        </w:tc>
        <w:tc>
          <w:tcPr>
            <w:tcW w:w="1142" w:type="dxa"/>
            <w:noWrap/>
            <w:hideMark/>
          </w:tcPr>
          <w:p w14:paraId="181C60A8" w14:textId="77777777" w:rsidR="00F46130" w:rsidRPr="00F46130" w:rsidRDefault="00F46130" w:rsidP="00F46130">
            <w:r w:rsidRPr="00F46130">
              <w:t>4.82549</w:t>
            </w:r>
          </w:p>
        </w:tc>
      </w:tr>
      <w:tr w:rsidR="00F46130" w:rsidRPr="00F46130" w14:paraId="6B3E3C6F" w14:textId="77777777" w:rsidTr="00F46130">
        <w:trPr>
          <w:trHeight w:val="261"/>
        </w:trPr>
        <w:tc>
          <w:tcPr>
            <w:tcW w:w="1142" w:type="dxa"/>
            <w:noWrap/>
            <w:hideMark/>
          </w:tcPr>
          <w:p w14:paraId="1C325FE5" w14:textId="77777777" w:rsidR="00F46130" w:rsidRPr="00F46130" w:rsidRDefault="00F46130" w:rsidP="00F46130">
            <w:r w:rsidRPr="00F46130">
              <w:t>12.27495</w:t>
            </w:r>
          </w:p>
        </w:tc>
        <w:tc>
          <w:tcPr>
            <w:tcW w:w="1142" w:type="dxa"/>
            <w:noWrap/>
            <w:hideMark/>
          </w:tcPr>
          <w:p w14:paraId="53959EE5" w14:textId="77777777" w:rsidR="00F46130" w:rsidRPr="00F46130" w:rsidRDefault="00F46130" w:rsidP="00F46130">
            <w:r w:rsidRPr="00F46130">
              <w:t>2.489389</w:t>
            </w:r>
          </w:p>
        </w:tc>
        <w:tc>
          <w:tcPr>
            <w:tcW w:w="1142" w:type="dxa"/>
            <w:noWrap/>
            <w:hideMark/>
          </w:tcPr>
          <w:p w14:paraId="2DFD94B4" w14:textId="77777777" w:rsidR="00F46130" w:rsidRPr="00F46130" w:rsidRDefault="00F46130" w:rsidP="00F46130">
            <w:r w:rsidRPr="00F46130">
              <w:t>7.483035</w:t>
            </w:r>
          </w:p>
        </w:tc>
        <w:tc>
          <w:tcPr>
            <w:tcW w:w="1142" w:type="dxa"/>
            <w:noWrap/>
            <w:hideMark/>
          </w:tcPr>
          <w:p w14:paraId="743E8B3D" w14:textId="77777777" w:rsidR="00F46130" w:rsidRPr="00F46130" w:rsidRDefault="00F46130" w:rsidP="00F46130">
            <w:r w:rsidRPr="00F46130">
              <w:t>8.501697</w:t>
            </w:r>
          </w:p>
        </w:tc>
        <w:tc>
          <w:tcPr>
            <w:tcW w:w="1142" w:type="dxa"/>
            <w:noWrap/>
            <w:hideMark/>
          </w:tcPr>
          <w:p w14:paraId="1E7098CD" w14:textId="77777777" w:rsidR="00F46130" w:rsidRPr="00F46130" w:rsidRDefault="00F46130" w:rsidP="00F46130">
            <w:r w:rsidRPr="00F46130">
              <w:t>6.812369</w:t>
            </w:r>
          </w:p>
        </w:tc>
        <w:tc>
          <w:tcPr>
            <w:tcW w:w="1142" w:type="dxa"/>
            <w:noWrap/>
            <w:hideMark/>
          </w:tcPr>
          <w:p w14:paraId="60A2AAD7" w14:textId="77777777" w:rsidR="00F46130" w:rsidRPr="00F46130" w:rsidRDefault="00F46130" w:rsidP="00F46130">
            <w:r w:rsidRPr="00F46130">
              <w:t>3.851158</w:t>
            </w:r>
          </w:p>
        </w:tc>
        <w:tc>
          <w:tcPr>
            <w:tcW w:w="1142" w:type="dxa"/>
            <w:noWrap/>
            <w:hideMark/>
          </w:tcPr>
          <w:p w14:paraId="5B80E70D" w14:textId="77777777" w:rsidR="00F46130" w:rsidRPr="00F46130" w:rsidRDefault="00F46130" w:rsidP="00F46130">
            <w:r w:rsidRPr="00F46130">
              <w:t>7.566883</w:t>
            </w:r>
          </w:p>
        </w:tc>
        <w:tc>
          <w:tcPr>
            <w:tcW w:w="1142" w:type="dxa"/>
            <w:noWrap/>
            <w:hideMark/>
          </w:tcPr>
          <w:p w14:paraId="7B2CBB9B" w14:textId="77777777" w:rsidR="00F46130" w:rsidRPr="00F46130" w:rsidRDefault="00F46130" w:rsidP="00F46130">
            <w:r w:rsidRPr="00F46130">
              <w:t>3.593695</w:t>
            </w:r>
          </w:p>
        </w:tc>
        <w:tc>
          <w:tcPr>
            <w:tcW w:w="1142" w:type="dxa"/>
            <w:noWrap/>
            <w:hideMark/>
          </w:tcPr>
          <w:p w14:paraId="7E2619FF" w14:textId="77777777" w:rsidR="00F46130" w:rsidRPr="00F46130" w:rsidRDefault="00F46130" w:rsidP="00F46130">
            <w:r w:rsidRPr="00F46130">
              <w:t>8.295113</w:t>
            </w:r>
          </w:p>
        </w:tc>
        <w:tc>
          <w:tcPr>
            <w:tcW w:w="1142" w:type="dxa"/>
            <w:noWrap/>
            <w:hideMark/>
          </w:tcPr>
          <w:p w14:paraId="16C05309" w14:textId="77777777" w:rsidR="00F46130" w:rsidRPr="00F46130" w:rsidRDefault="00F46130" w:rsidP="00F46130">
            <w:r w:rsidRPr="00F46130">
              <w:t>8.103579</w:t>
            </w:r>
          </w:p>
        </w:tc>
      </w:tr>
      <w:tr w:rsidR="00F46130" w:rsidRPr="00F46130" w14:paraId="2AFEFCB6" w14:textId="77777777" w:rsidTr="00F46130">
        <w:trPr>
          <w:trHeight w:val="261"/>
        </w:trPr>
        <w:tc>
          <w:tcPr>
            <w:tcW w:w="1142" w:type="dxa"/>
            <w:noWrap/>
            <w:hideMark/>
          </w:tcPr>
          <w:p w14:paraId="4DA1690E" w14:textId="77777777" w:rsidR="00F46130" w:rsidRPr="00F46130" w:rsidRDefault="00F46130" w:rsidP="00F46130">
            <w:pPr>
              <w:rPr>
                <w:b/>
                <w:bCs/>
              </w:rPr>
            </w:pPr>
            <w:r w:rsidRPr="00F46130">
              <w:rPr>
                <w:b/>
                <w:bCs/>
              </w:rPr>
              <w:t>7.13942</w:t>
            </w:r>
          </w:p>
        </w:tc>
        <w:tc>
          <w:tcPr>
            <w:tcW w:w="1142" w:type="dxa"/>
            <w:noWrap/>
            <w:hideMark/>
          </w:tcPr>
          <w:p w14:paraId="44482C4E" w14:textId="77777777" w:rsidR="00F46130" w:rsidRPr="00F46130" w:rsidRDefault="00F46130" w:rsidP="00F46130">
            <w:pPr>
              <w:rPr>
                <w:b/>
                <w:bCs/>
              </w:rPr>
            </w:pPr>
            <w:r w:rsidRPr="00F46130">
              <w:rPr>
                <w:b/>
                <w:bCs/>
              </w:rPr>
              <w:t>6.840894</w:t>
            </w:r>
          </w:p>
        </w:tc>
        <w:tc>
          <w:tcPr>
            <w:tcW w:w="1142" w:type="dxa"/>
            <w:noWrap/>
            <w:hideMark/>
          </w:tcPr>
          <w:p w14:paraId="1FD88D98" w14:textId="77777777" w:rsidR="00F46130" w:rsidRPr="00F46130" w:rsidRDefault="00F46130" w:rsidP="00F46130">
            <w:pPr>
              <w:rPr>
                <w:b/>
                <w:bCs/>
              </w:rPr>
            </w:pPr>
            <w:r w:rsidRPr="00F46130">
              <w:rPr>
                <w:b/>
                <w:bCs/>
              </w:rPr>
              <w:t>7.75164</w:t>
            </w:r>
          </w:p>
        </w:tc>
        <w:tc>
          <w:tcPr>
            <w:tcW w:w="1142" w:type="dxa"/>
            <w:noWrap/>
            <w:hideMark/>
          </w:tcPr>
          <w:p w14:paraId="51BCD137" w14:textId="77777777" w:rsidR="00F46130" w:rsidRPr="00F46130" w:rsidRDefault="00F46130" w:rsidP="00F46130">
            <w:pPr>
              <w:rPr>
                <w:b/>
                <w:bCs/>
              </w:rPr>
            </w:pPr>
            <w:r w:rsidRPr="00F46130">
              <w:rPr>
                <w:b/>
                <w:bCs/>
              </w:rPr>
              <w:t>6.563045</w:t>
            </w:r>
          </w:p>
        </w:tc>
        <w:tc>
          <w:tcPr>
            <w:tcW w:w="1142" w:type="dxa"/>
            <w:noWrap/>
            <w:hideMark/>
          </w:tcPr>
          <w:p w14:paraId="53B31261" w14:textId="77777777" w:rsidR="00F46130" w:rsidRPr="00F46130" w:rsidRDefault="00F46130" w:rsidP="00F46130">
            <w:pPr>
              <w:rPr>
                <w:b/>
                <w:bCs/>
              </w:rPr>
            </w:pPr>
            <w:r w:rsidRPr="00F46130">
              <w:rPr>
                <w:b/>
                <w:bCs/>
              </w:rPr>
              <w:t>7.585927</w:t>
            </w:r>
          </w:p>
        </w:tc>
        <w:tc>
          <w:tcPr>
            <w:tcW w:w="1142" w:type="dxa"/>
            <w:noWrap/>
            <w:hideMark/>
          </w:tcPr>
          <w:p w14:paraId="17D5068E" w14:textId="77777777" w:rsidR="00F46130" w:rsidRPr="00F46130" w:rsidRDefault="00F46130" w:rsidP="00F46130">
            <w:pPr>
              <w:rPr>
                <w:b/>
                <w:bCs/>
              </w:rPr>
            </w:pPr>
            <w:r w:rsidRPr="00F46130">
              <w:rPr>
                <w:b/>
                <w:bCs/>
              </w:rPr>
              <w:t>7.588703</w:t>
            </w:r>
          </w:p>
        </w:tc>
        <w:tc>
          <w:tcPr>
            <w:tcW w:w="1142" w:type="dxa"/>
            <w:noWrap/>
            <w:hideMark/>
          </w:tcPr>
          <w:p w14:paraId="62693DF7" w14:textId="77777777" w:rsidR="00F46130" w:rsidRPr="00F46130" w:rsidRDefault="00F46130" w:rsidP="00F46130">
            <w:pPr>
              <w:rPr>
                <w:b/>
                <w:bCs/>
              </w:rPr>
            </w:pPr>
            <w:r w:rsidRPr="00F46130">
              <w:rPr>
                <w:b/>
                <w:bCs/>
              </w:rPr>
              <w:t>5.911261</w:t>
            </w:r>
          </w:p>
        </w:tc>
        <w:tc>
          <w:tcPr>
            <w:tcW w:w="1142" w:type="dxa"/>
            <w:noWrap/>
            <w:hideMark/>
          </w:tcPr>
          <w:p w14:paraId="7A7B1866" w14:textId="77777777" w:rsidR="00F46130" w:rsidRPr="00F46130" w:rsidRDefault="00F46130" w:rsidP="00F46130">
            <w:pPr>
              <w:rPr>
                <w:b/>
                <w:bCs/>
              </w:rPr>
            </w:pPr>
            <w:r w:rsidRPr="00F46130">
              <w:rPr>
                <w:b/>
                <w:bCs/>
              </w:rPr>
              <w:t>7.914401</w:t>
            </w:r>
          </w:p>
        </w:tc>
        <w:tc>
          <w:tcPr>
            <w:tcW w:w="1142" w:type="dxa"/>
            <w:noWrap/>
            <w:hideMark/>
          </w:tcPr>
          <w:p w14:paraId="5F6401EE" w14:textId="77777777" w:rsidR="00F46130" w:rsidRPr="00F46130" w:rsidRDefault="00F46130" w:rsidP="00F46130">
            <w:pPr>
              <w:rPr>
                <w:b/>
                <w:bCs/>
              </w:rPr>
            </w:pPr>
            <w:r w:rsidRPr="00F46130">
              <w:rPr>
                <w:b/>
                <w:bCs/>
              </w:rPr>
              <w:t>7.727915</w:t>
            </w:r>
          </w:p>
        </w:tc>
        <w:tc>
          <w:tcPr>
            <w:tcW w:w="1142" w:type="dxa"/>
            <w:noWrap/>
            <w:hideMark/>
          </w:tcPr>
          <w:p w14:paraId="1AAAF17D" w14:textId="77777777" w:rsidR="00F46130" w:rsidRPr="00F46130" w:rsidRDefault="00F46130" w:rsidP="00F46130">
            <w:pPr>
              <w:rPr>
                <w:b/>
                <w:bCs/>
              </w:rPr>
            </w:pPr>
            <w:r w:rsidRPr="00F46130">
              <w:rPr>
                <w:b/>
                <w:bCs/>
              </w:rPr>
              <w:t>7.595759</w:t>
            </w:r>
          </w:p>
        </w:tc>
      </w:tr>
    </w:tbl>
    <w:p w14:paraId="29B3EF2D" w14:textId="35F64DD4" w:rsidR="00F46130" w:rsidRDefault="00F46130" w:rsidP="00DD05AD"/>
    <w:p w14:paraId="59AC2C7E"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29"/>
        <w:gridCol w:w="1129"/>
        <w:gridCol w:w="1129"/>
        <w:gridCol w:w="1129"/>
        <w:gridCol w:w="1129"/>
        <w:gridCol w:w="1129"/>
        <w:gridCol w:w="1129"/>
        <w:gridCol w:w="1129"/>
        <w:gridCol w:w="1129"/>
        <w:gridCol w:w="1129"/>
      </w:tblGrid>
      <w:tr w:rsidR="00472572" w:rsidRPr="00472572" w14:paraId="589D8E5C" w14:textId="77777777" w:rsidTr="00472572">
        <w:trPr>
          <w:trHeight w:val="261"/>
        </w:trPr>
        <w:tc>
          <w:tcPr>
            <w:tcW w:w="1129" w:type="dxa"/>
            <w:noWrap/>
            <w:hideMark/>
          </w:tcPr>
          <w:p w14:paraId="3D33CE2B" w14:textId="77777777" w:rsidR="00472572" w:rsidRPr="00472572" w:rsidRDefault="00472572" w:rsidP="00472572">
            <w:r w:rsidRPr="00472572">
              <w:t>Tx01</w:t>
            </w:r>
          </w:p>
        </w:tc>
        <w:tc>
          <w:tcPr>
            <w:tcW w:w="1129" w:type="dxa"/>
            <w:noWrap/>
            <w:hideMark/>
          </w:tcPr>
          <w:p w14:paraId="07790CC9" w14:textId="77777777" w:rsidR="00472572" w:rsidRPr="00472572" w:rsidRDefault="00472572" w:rsidP="00472572">
            <w:r w:rsidRPr="00472572">
              <w:t>Tx02</w:t>
            </w:r>
          </w:p>
        </w:tc>
        <w:tc>
          <w:tcPr>
            <w:tcW w:w="1129" w:type="dxa"/>
            <w:noWrap/>
            <w:hideMark/>
          </w:tcPr>
          <w:p w14:paraId="49EC213C" w14:textId="77777777" w:rsidR="00472572" w:rsidRPr="00472572" w:rsidRDefault="00472572" w:rsidP="00472572">
            <w:r w:rsidRPr="00472572">
              <w:t>Tx03</w:t>
            </w:r>
          </w:p>
        </w:tc>
        <w:tc>
          <w:tcPr>
            <w:tcW w:w="1129" w:type="dxa"/>
            <w:noWrap/>
            <w:hideMark/>
          </w:tcPr>
          <w:p w14:paraId="02C3C6B4" w14:textId="77777777" w:rsidR="00472572" w:rsidRPr="00472572" w:rsidRDefault="00472572" w:rsidP="00472572">
            <w:r w:rsidRPr="00472572">
              <w:t>Tx04</w:t>
            </w:r>
          </w:p>
        </w:tc>
        <w:tc>
          <w:tcPr>
            <w:tcW w:w="1129" w:type="dxa"/>
            <w:noWrap/>
            <w:hideMark/>
          </w:tcPr>
          <w:p w14:paraId="2BAA9AF1" w14:textId="77777777" w:rsidR="00472572" w:rsidRPr="00472572" w:rsidRDefault="00472572" w:rsidP="00472572">
            <w:r w:rsidRPr="00472572">
              <w:t>Tx05</w:t>
            </w:r>
          </w:p>
        </w:tc>
        <w:tc>
          <w:tcPr>
            <w:tcW w:w="1129" w:type="dxa"/>
            <w:noWrap/>
            <w:hideMark/>
          </w:tcPr>
          <w:p w14:paraId="4B06E831" w14:textId="77777777" w:rsidR="00472572" w:rsidRPr="00472572" w:rsidRDefault="00472572" w:rsidP="00472572">
            <w:r w:rsidRPr="00472572">
              <w:t>Tx06</w:t>
            </w:r>
          </w:p>
        </w:tc>
        <w:tc>
          <w:tcPr>
            <w:tcW w:w="1129" w:type="dxa"/>
            <w:noWrap/>
            <w:hideMark/>
          </w:tcPr>
          <w:p w14:paraId="63068C12" w14:textId="77777777" w:rsidR="00472572" w:rsidRPr="00472572" w:rsidRDefault="00472572" w:rsidP="00472572">
            <w:r w:rsidRPr="00472572">
              <w:t>Tx07</w:t>
            </w:r>
          </w:p>
        </w:tc>
        <w:tc>
          <w:tcPr>
            <w:tcW w:w="1129" w:type="dxa"/>
            <w:noWrap/>
            <w:hideMark/>
          </w:tcPr>
          <w:p w14:paraId="0D387A70" w14:textId="77777777" w:rsidR="00472572" w:rsidRPr="00472572" w:rsidRDefault="00472572" w:rsidP="00472572">
            <w:r w:rsidRPr="00472572">
              <w:t>Tx08</w:t>
            </w:r>
          </w:p>
        </w:tc>
        <w:tc>
          <w:tcPr>
            <w:tcW w:w="1129" w:type="dxa"/>
            <w:noWrap/>
            <w:hideMark/>
          </w:tcPr>
          <w:p w14:paraId="4ABDE3BE" w14:textId="77777777" w:rsidR="00472572" w:rsidRPr="00472572" w:rsidRDefault="00472572" w:rsidP="00472572">
            <w:r w:rsidRPr="00472572">
              <w:t>Tx09</w:t>
            </w:r>
          </w:p>
        </w:tc>
        <w:tc>
          <w:tcPr>
            <w:tcW w:w="1129" w:type="dxa"/>
            <w:noWrap/>
            <w:hideMark/>
          </w:tcPr>
          <w:p w14:paraId="71D6CDAE" w14:textId="77777777" w:rsidR="00472572" w:rsidRPr="00472572" w:rsidRDefault="00472572" w:rsidP="00472572">
            <w:r w:rsidRPr="00472572">
              <w:t>Tx10</w:t>
            </w:r>
          </w:p>
        </w:tc>
      </w:tr>
      <w:tr w:rsidR="00472572" w:rsidRPr="00472572" w14:paraId="1A4D8EEF" w14:textId="77777777" w:rsidTr="00472572">
        <w:trPr>
          <w:trHeight w:val="261"/>
        </w:trPr>
        <w:tc>
          <w:tcPr>
            <w:tcW w:w="1129" w:type="dxa"/>
            <w:noWrap/>
            <w:hideMark/>
          </w:tcPr>
          <w:p w14:paraId="2F6B4CE5" w14:textId="77777777" w:rsidR="00472572" w:rsidRPr="00472572" w:rsidRDefault="00472572" w:rsidP="00472572">
            <w:r w:rsidRPr="00472572">
              <w:t>11.31436</w:t>
            </w:r>
          </w:p>
        </w:tc>
        <w:tc>
          <w:tcPr>
            <w:tcW w:w="1129" w:type="dxa"/>
            <w:noWrap/>
            <w:hideMark/>
          </w:tcPr>
          <w:p w14:paraId="4271AF21" w14:textId="77777777" w:rsidR="00472572" w:rsidRPr="00472572" w:rsidRDefault="00472572" w:rsidP="00472572">
            <w:r w:rsidRPr="00472572">
              <w:t>11.85622</w:t>
            </w:r>
          </w:p>
        </w:tc>
        <w:tc>
          <w:tcPr>
            <w:tcW w:w="1129" w:type="dxa"/>
            <w:noWrap/>
            <w:hideMark/>
          </w:tcPr>
          <w:p w14:paraId="1E5858D6" w14:textId="77777777" w:rsidR="00472572" w:rsidRPr="00472572" w:rsidRDefault="00472572" w:rsidP="00472572">
            <w:r w:rsidRPr="00472572">
              <w:t>5.991775</w:t>
            </w:r>
          </w:p>
        </w:tc>
        <w:tc>
          <w:tcPr>
            <w:tcW w:w="1129" w:type="dxa"/>
            <w:noWrap/>
            <w:hideMark/>
          </w:tcPr>
          <w:p w14:paraId="3E54C709" w14:textId="77777777" w:rsidR="00472572" w:rsidRPr="00472572" w:rsidRDefault="00472572" w:rsidP="00472572">
            <w:r w:rsidRPr="00472572">
              <w:t>4.603647</w:t>
            </w:r>
          </w:p>
        </w:tc>
        <w:tc>
          <w:tcPr>
            <w:tcW w:w="1129" w:type="dxa"/>
            <w:noWrap/>
            <w:hideMark/>
          </w:tcPr>
          <w:p w14:paraId="55646E13" w14:textId="77777777" w:rsidR="00472572" w:rsidRPr="00472572" w:rsidRDefault="00472572" w:rsidP="00472572">
            <w:r w:rsidRPr="00472572">
              <w:t>7.245831</w:t>
            </w:r>
          </w:p>
        </w:tc>
        <w:tc>
          <w:tcPr>
            <w:tcW w:w="1129" w:type="dxa"/>
            <w:noWrap/>
            <w:hideMark/>
          </w:tcPr>
          <w:p w14:paraId="08DFA586" w14:textId="77777777" w:rsidR="00472572" w:rsidRPr="00472572" w:rsidRDefault="00472572" w:rsidP="00472572">
            <w:r w:rsidRPr="00472572">
              <w:t>5.981853</w:t>
            </w:r>
          </w:p>
        </w:tc>
        <w:tc>
          <w:tcPr>
            <w:tcW w:w="1129" w:type="dxa"/>
            <w:noWrap/>
            <w:hideMark/>
          </w:tcPr>
          <w:p w14:paraId="06DDB843" w14:textId="77777777" w:rsidR="00472572" w:rsidRPr="00472572" w:rsidRDefault="00472572" w:rsidP="00472572">
            <w:r w:rsidRPr="00472572">
              <w:t>5.746772</w:t>
            </w:r>
          </w:p>
        </w:tc>
        <w:tc>
          <w:tcPr>
            <w:tcW w:w="1129" w:type="dxa"/>
            <w:noWrap/>
            <w:hideMark/>
          </w:tcPr>
          <w:p w14:paraId="02F286C2" w14:textId="77777777" w:rsidR="00472572" w:rsidRPr="00472572" w:rsidRDefault="00472572" w:rsidP="00472572">
            <w:r w:rsidRPr="00472572">
              <w:t>13.83118</w:t>
            </w:r>
          </w:p>
        </w:tc>
        <w:tc>
          <w:tcPr>
            <w:tcW w:w="1129" w:type="dxa"/>
            <w:noWrap/>
            <w:hideMark/>
          </w:tcPr>
          <w:p w14:paraId="2D287E98" w14:textId="77777777" w:rsidR="00472572" w:rsidRPr="00472572" w:rsidRDefault="00472572" w:rsidP="00472572">
            <w:r w:rsidRPr="00472572">
              <w:t>13.11477</w:t>
            </w:r>
          </w:p>
        </w:tc>
        <w:tc>
          <w:tcPr>
            <w:tcW w:w="1129" w:type="dxa"/>
            <w:noWrap/>
            <w:hideMark/>
          </w:tcPr>
          <w:p w14:paraId="058D56F4" w14:textId="77777777" w:rsidR="00472572" w:rsidRPr="00472572" w:rsidRDefault="00472572" w:rsidP="00472572">
            <w:r w:rsidRPr="00472572">
              <w:t>10.39049</w:t>
            </w:r>
          </w:p>
        </w:tc>
      </w:tr>
      <w:tr w:rsidR="00472572" w:rsidRPr="00472572" w14:paraId="1BA3DE0A" w14:textId="77777777" w:rsidTr="00472572">
        <w:trPr>
          <w:trHeight w:val="261"/>
        </w:trPr>
        <w:tc>
          <w:tcPr>
            <w:tcW w:w="1129" w:type="dxa"/>
            <w:noWrap/>
            <w:hideMark/>
          </w:tcPr>
          <w:p w14:paraId="2C711475" w14:textId="77777777" w:rsidR="00472572" w:rsidRPr="00472572" w:rsidRDefault="00472572" w:rsidP="00472572">
            <w:r w:rsidRPr="00472572">
              <w:t>6.80812</w:t>
            </w:r>
          </w:p>
        </w:tc>
        <w:tc>
          <w:tcPr>
            <w:tcW w:w="1129" w:type="dxa"/>
            <w:noWrap/>
            <w:hideMark/>
          </w:tcPr>
          <w:p w14:paraId="092A97BC" w14:textId="77777777" w:rsidR="00472572" w:rsidRPr="00472572" w:rsidRDefault="00472572" w:rsidP="00472572">
            <w:r w:rsidRPr="00472572">
              <w:t>5.978383</w:t>
            </w:r>
          </w:p>
        </w:tc>
        <w:tc>
          <w:tcPr>
            <w:tcW w:w="1129" w:type="dxa"/>
            <w:noWrap/>
            <w:hideMark/>
          </w:tcPr>
          <w:p w14:paraId="420BC8DC" w14:textId="77777777" w:rsidR="00472572" w:rsidRPr="00472572" w:rsidRDefault="00472572" w:rsidP="00472572">
            <w:r w:rsidRPr="00472572">
              <w:t>10.71758</w:t>
            </w:r>
          </w:p>
        </w:tc>
        <w:tc>
          <w:tcPr>
            <w:tcW w:w="1129" w:type="dxa"/>
            <w:noWrap/>
            <w:hideMark/>
          </w:tcPr>
          <w:p w14:paraId="59257749" w14:textId="77777777" w:rsidR="00472572" w:rsidRPr="00472572" w:rsidRDefault="00472572" w:rsidP="00472572">
            <w:r w:rsidRPr="00472572">
              <w:t>6.340939</w:t>
            </w:r>
          </w:p>
        </w:tc>
        <w:tc>
          <w:tcPr>
            <w:tcW w:w="1129" w:type="dxa"/>
            <w:noWrap/>
            <w:hideMark/>
          </w:tcPr>
          <w:p w14:paraId="0D5E23C8" w14:textId="77777777" w:rsidR="00472572" w:rsidRPr="00472572" w:rsidRDefault="00472572" w:rsidP="00472572">
            <w:r w:rsidRPr="00472572">
              <w:t>5.161157</w:t>
            </w:r>
          </w:p>
        </w:tc>
        <w:tc>
          <w:tcPr>
            <w:tcW w:w="1129" w:type="dxa"/>
            <w:noWrap/>
            <w:hideMark/>
          </w:tcPr>
          <w:p w14:paraId="6F8F7796" w14:textId="77777777" w:rsidR="00472572" w:rsidRPr="00472572" w:rsidRDefault="00472572" w:rsidP="00472572">
            <w:r w:rsidRPr="00472572">
              <w:t>6.485522</w:t>
            </w:r>
          </w:p>
        </w:tc>
        <w:tc>
          <w:tcPr>
            <w:tcW w:w="1129" w:type="dxa"/>
            <w:noWrap/>
            <w:hideMark/>
          </w:tcPr>
          <w:p w14:paraId="6DEB9DB7" w14:textId="77777777" w:rsidR="00472572" w:rsidRPr="00472572" w:rsidRDefault="00472572" w:rsidP="00472572">
            <w:r w:rsidRPr="00472572">
              <w:t>7.270146</w:t>
            </w:r>
          </w:p>
        </w:tc>
        <w:tc>
          <w:tcPr>
            <w:tcW w:w="1129" w:type="dxa"/>
            <w:noWrap/>
            <w:hideMark/>
          </w:tcPr>
          <w:p w14:paraId="030E68CD" w14:textId="77777777" w:rsidR="00472572" w:rsidRPr="00472572" w:rsidRDefault="00472572" w:rsidP="00472572">
            <w:r w:rsidRPr="00472572">
              <w:t>4.14781</w:t>
            </w:r>
          </w:p>
        </w:tc>
        <w:tc>
          <w:tcPr>
            <w:tcW w:w="1129" w:type="dxa"/>
            <w:noWrap/>
            <w:hideMark/>
          </w:tcPr>
          <w:p w14:paraId="5AD72290" w14:textId="77777777" w:rsidR="00472572" w:rsidRPr="00472572" w:rsidRDefault="00472572" w:rsidP="00472572">
            <w:r w:rsidRPr="00472572">
              <w:t>5.718251</w:t>
            </w:r>
          </w:p>
        </w:tc>
        <w:tc>
          <w:tcPr>
            <w:tcW w:w="1129" w:type="dxa"/>
            <w:noWrap/>
            <w:hideMark/>
          </w:tcPr>
          <w:p w14:paraId="0A55E0F5" w14:textId="77777777" w:rsidR="00472572" w:rsidRPr="00472572" w:rsidRDefault="00472572" w:rsidP="00472572">
            <w:r w:rsidRPr="00472572">
              <w:t>6.713608</w:t>
            </w:r>
          </w:p>
        </w:tc>
      </w:tr>
      <w:tr w:rsidR="00472572" w:rsidRPr="00472572" w14:paraId="5C11BE70" w14:textId="77777777" w:rsidTr="00472572">
        <w:trPr>
          <w:trHeight w:val="261"/>
        </w:trPr>
        <w:tc>
          <w:tcPr>
            <w:tcW w:w="1129" w:type="dxa"/>
            <w:noWrap/>
            <w:hideMark/>
          </w:tcPr>
          <w:p w14:paraId="7889E099" w14:textId="77777777" w:rsidR="00472572" w:rsidRPr="00472572" w:rsidRDefault="00472572" w:rsidP="00472572">
            <w:r w:rsidRPr="00472572">
              <w:t>12.87351</w:t>
            </w:r>
          </w:p>
        </w:tc>
        <w:tc>
          <w:tcPr>
            <w:tcW w:w="1129" w:type="dxa"/>
            <w:noWrap/>
            <w:hideMark/>
          </w:tcPr>
          <w:p w14:paraId="5C7A4BE9" w14:textId="77777777" w:rsidR="00472572" w:rsidRPr="00472572" w:rsidRDefault="00472572" w:rsidP="00472572">
            <w:r w:rsidRPr="00472572">
              <w:t>7.54197</w:t>
            </w:r>
          </w:p>
        </w:tc>
        <w:tc>
          <w:tcPr>
            <w:tcW w:w="1129" w:type="dxa"/>
            <w:noWrap/>
            <w:hideMark/>
          </w:tcPr>
          <w:p w14:paraId="5ABF0D13" w14:textId="77777777" w:rsidR="00472572" w:rsidRPr="00472572" w:rsidRDefault="00472572" w:rsidP="00472572">
            <w:r w:rsidRPr="00472572">
              <w:t>5.634254</w:t>
            </w:r>
          </w:p>
        </w:tc>
        <w:tc>
          <w:tcPr>
            <w:tcW w:w="1129" w:type="dxa"/>
            <w:noWrap/>
            <w:hideMark/>
          </w:tcPr>
          <w:p w14:paraId="6E656D2A" w14:textId="77777777" w:rsidR="00472572" w:rsidRPr="00472572" w:rsidRDefault="00472572" w:rsidP="00472572">
            <w:r w:rsidRPr="00472572">
              <w:t>9.14828</w:t>
            </w:r>
          </w:p>
        </w:tc>
        <w:tc>
          <w:tcPr>
            <w:tcW w:w="1129" w:type="dxa"/>
            <w:noWrap/>
            <w:hideMark/>
          </w:tcPr>
          <w:p w14:paraId="4419C73D" w14:textId="77777777" w:rsidR="00472572" w:rsidRPr="00472572" w:rsidRDefault="00472572" w:rsidP="00472572">
            <w:r w:rsidRPr="00472572">
              <w:t>12.51608</w:t>
            </w:r>
          </w:p>
        </w:tc>
        <w:tc>
          <w:tcPr>
            <w:tcW w:w="1129" w:type="dxa"/>
            <w:noWrap/>
            <w:hideMark/>
          </w:tcPr>
          <w:p w14:paraId="2BFD470D" w14:textId="77777777" w:rsidR="00472572" w:rsidRPr="00472572" w:rsidRDefault="00472572" w:rsidP="00472572">
            <w:r w:rsidRPr="00472572">
              <w:t>3.117954</w:t>
            </w:r>
          </w:p>
        </w:tc>
        <w:tc>
          <w:tcPr>
            <w:tcW w:w="1129" w:type="dxa"/>
            <w:noWrap/>
            <w:hideMark/>
          </w:tcPr>
          <w:p w14:paraId="2E9B9A09" w14:textId="77777777" w:rsidR="00472572" w:rsidRPr="00472572" w:rsidRDefault="00472572" w:rsidP="00472572">
            <w:r w:rsidRPr="00472572">
              <w:t>2.149453</w:t>
            </w:r>
          </w:p>
        </w:tc>
        <w:tc>
          <w:tcPr>
            <w:tcW w:w="1129" w:type="dxa"/>
            <w:noWrap/>
            <w:hideMark/>
          </w:tcPr>
          <w:p w14:paraId="22711CB8" w14:textId="77777777" w:rsidR="00472572" w:rsidRPr="00472572" w:rsidRDefault="00472572" w:rsidP="00472572">
            <w:r w:rsidRPr="00472572">
              <w:t>6.869645</w:t>
            </w:r>
          </w:p>
        </w:tc>
        <w:tc>
          <w:tcPr>
            <w:tcW w:w="1129" w:type="dxa"/>
            <w:noWrap/>
            <w:hideMark/>
          </w:tcPr>
          <w:p w14:paraId="68678353" w14:textId="77777777" w:rsidR="00472572" w:rsidRPr="00472572" w:rsidRDefault="00472572" w:rsidP="00472572">
            <w:r w:rsidRPr="00472572">
              <w:t>4.898418</w:t>
            </w:r>
          </w:p>
        </w:tc>
        <w:tc>
          <w:tcPr>
            <w:tcW w:w="1129" w:type="dxa"/>
            <w:noWrap/>
            <w:hideMark/>
          </w:tcPr>
          <w:p w14:paraId="6626081A" w14:textId="77777777" w:rsidR="00472572" w:rsidRPr="00472572" w:rsidRDefault="00472572" w:rsidP="00472572">
            <w:r w:rsidRPr="00472572">
              <w:t>7.197842</w:t>
            </w:r>
          </w:p>
        </w:tc>
      </w:tr>
      <w:tr w:rsidR="00472572" w:rsidRPr="00472572" w14:paraId="4C3FEFDC" w14:textId="77777777" w:rsidTr="00472572">
        <w:trPr>
          <w:trHeight w:val="261"/>
        </w:trPr>
        <w:tc>
          <w:tcPr>
            <w:tcW w:w="1129" w:type="dxa"/>
            <w:noWrap/>
            <w:hideMark/>
          </w:tcPr>
          <w:p w14:paraId="2FC3A53B" w14:textId="77777777" w:rsidR="00472572" w:rsidRPr="00472572" w:rsidRDefault="00472572" w:rsidP="00472572">
            <w:r w:rsidRPr="00472572">
              <w:t>2.845728</w:t>
            </w:r>
          </w:p>
        </w:tc>
        <w:tc>
          <w:tcPr>
            <w:tcW w:w="1129" w:type="dxa"/>
            <w:noWrap/>
            <w:hideMark/>
          </w:tcPr>
          <w:p w14:paraId="7FA69A67" w14:textId="77777777" w:rsidR="00472572" w:rsidRPr="00472572" w:rsidRDefault="00472572" w:rsidP="00472572">
            <w:r w:rsidRPr="00472572">
              <w:t>8.577689</w:t>
            </w:r>
          </w:p>
        </w:tc>
        <w:tc>
          <w:tcPr>
            <w:tcW w:w="1129" w:type="dxa"/>
            <w:noWrap/>
            <w:hideMark/>
          </w:tcPr>
          <w:p w14:paraId="357E56AF" w14:textId="77777777" w:rsidR="00472572" w:rsidRPr="00472572" w:rsidRDefault="00472572" w:rsidP="00472572">
            <w:r w:rsidRPr="00472572">
              <w:t>6.36672</w:t>
            </w:r>
          </w:p>
        </w:tc>
        <w:tc>
          <w:tcPr>
            <w:tcW w:w="1129" w:type="dxa"/>
            <w:noWrap/>
            <w:hideMark/>
          </w:tcPr>
          <w:p w14:paraId="4AD03564" w14:textId="77777777" w:rsidR="00472572" w:rsidRPr="00472572" w:rsidRDefault="00472572" w:rsidP="00472572">
            <w:r w:rsidRPr="00472572">
              <w:t>4.431753</w:t>
            </w:r>
          </w:p>
        </w:tc>
        <w:tc>
          <w:tcPr>
            <w:tcW w:w="1129" w:type="dxa"/>
            <w:noWrap/>
            <w:hideMark/>
          </w:tcPr>
          <w:p w14:paraId="309D118C" w14:textId="77777777" w:rsidR="00472572" w:rsidRPr="00472572" w:rsidRDefault="00472572" w:rsidP="00472572">
            <w:r w:rsidRPr="00472572">
              <w:t>5.263866</w:t>
            </w:r>
          </w:p>
        </w:tc>
        <w:tc>
          <w:tcPr>
            <w:tcW w:w="1129" w:type="dxa"/>
            <w:noWrap/>
            <w:hideMark/>
          </w:tcPr>
          <w:p w14:paraId="14B707FF" w14:textId="77777777" w:rsidR="00472572" w:rsidRPr="00472572" w:rsidRDefault="00472572" w:rsidP="00472572">
            <w:r w:rsidRPr="00472572">
              <w:t>12.99343</w:t>
            </w:r>
          </w:p>
        </w:tc>
        <w:tc>
          <w:tcPr>
            <w:tcW w:w="1129" w:type="dxa"/>
            <w:noWrap/>
            <w:hideMark/>
          </w:tcPr>
          <w:p w14:paraId="4CBA76D6" w14:textId="77777777" w:rsidR="00472572" w:rsidRPr="00472572" w:rsidRDefault="00472572" w:rsidP="00472572">
            <w:r w:rsidRPr="00472572">
              <w:t>6.904748</w:t>
            </w:r>
          </w:p>
        </w:tc>
        <w:tc>
          <w:tcPr>
            <w:tcW w:w="1129" w:type="dxa"/>
            <w:noWrap/>
            <w:hideMark/>
          </w:tcPr>
          <w:p w14:paraId="286DC83C" w14:textId="77777777" w:rsidR="00472572" w:rsidRPr="00472572" w:rsidRDefault="00472572" w:rsidP="00472572">
            <w:r w:rsidRPr="00472572">
              <w:t>2.933581</w:t>
            </w:r>
          </w:p>
        </w:tc>
        <w:tc>
          <w:tcPr>
            <w:tcW w:w="1129" w:type="dxa"/>
            <w:noWrap/>
            <w:hideMark/>
          </w:tcPr>
          <w:p w14:paraId="16A76D22" w14:textId="77777777" w:rsidR="00472572" w:rsidRPr="00472572" w:rsidRDefault="00472572" w:rsidP="00472572">
            <w:r w:rsidRPr="00472572">
              <w:t>7.659468</w:t>
            </w:r>
          </w:p>
        </w:tc>
        <w:tc>
          <w:tcPr>
            <w:tcW w:w="1129" w:type="dxa"/>
            <w:noWrap/>
            <w:hideMark/>
          </w:tcPr>
          <w:p w14:paraId="301261D5" w14:textId="77777777" w:rsidR="00472572" w:rsidRPr="00472572" w:rsidRDefault="00472572" w:rsidP="00472572">
            <w:r w:rsidRPr="00472572">
              <w:t>8.221559</w:t>
            </w:r>
          </w:p>
        </w:tc>
      </w:tr>
      <w:tr w:rsidR="00472572" w:rsidRPr="00472572" w14:paraId="080BFDA0" w14:textId="77777777" w:rsidTr="00472572">
        <w:trPr>
          <w:trHeight w:val="261"/>
        </w:trPr>
        <w:tc>
          <w:tcPr>
            <w:tcW w:w="1129" w:type="dxa"/>
            <w:noWrap/>
            <w:hideMark/>
          </w:tcPr>
          <w:p w14:paraId="4BE1AFB3" w14:textId="77777777" w:rsidR="00472572" w:rsidRPr="00472572" w:rsidRDefault="00472572" w:rsidP="00472572">
            <w:r w:rsidRPr="00472572">
              <w:t>4.486647</w:t>
            </w:r>
          </w:p>
        </w:tc>
        <w:tc>
          <w:tcPr>
            <w:tcW w:w="1129" w:type="dxa"/>
            <w:noWrap/>
            <w:hideMark/>
          </w:tcPr>
          <w:p w14:paraId="2C1E4BA2" w14:textId="77777777" w:rsidR="00472572" w:rsidRPr="00472572" w:rsidRDefault="00472572" w:rsidP="00472572">
            <w:r w:rsidRPr="00472572">
              <w:t>2.447933</w:t>
            </w:r>
          </w:p>
        </w:tc>
        <w:tc>
          <w:tcPr>
            <w:tcW w:w="1129" w:type="dxa"/>
            <w:noWrap/>
            <w:hideMark/>
          </w:tcPr>
          <w:p w14:paraId="21484505" w14:textId="77777777" w:rsidR="00472572" w:rsidRPr="00472572" w:rsidRDefault="00472572" w:rsidP="00472572">
            <w:r w:rsidRPr="00472572">
              <w:t>8.976574</w:t>
            </w:r>
          </w:p>
        </w:tc>
        <w:tc>
          <w:tcPr>
            <w:tcW w:w="1129" w:type="dxa"/>
            <w:noWrap/>
            <w:hideMark/>
          </w:tcPr>
          <w:p w14:paraId="6C8C8903" w14:textId="77777777" w:rsidR="00472572" w:rsidRPr="00472572" w:rsidRDefault="00472572" w:rsidP="00472572">
            <w:r w:rsidRPr="00472572">
              <w:t>6.932525</w:t>
            </w:r>
          </w:p>
        </w:tc>
        <w:tc>
          <w:tcPr>
            <w:tcW w:w="1129" w:type="dxa"/>
            <w:noWrap/>
            <w:hideMark/>
          </w:tcPr>
          <w:p w14:paraId="66711AC5" w14:textId="77777777" w:rsidR="00472572" w:rsidRPr="00472572" w:rsidRDefault="00472572" w:rsidP="00472572">
            <w:r w:rsidRPr="00472572">
              <w:t>7.163043</w:t>
            </w:r>
          </w:p>
        </w:tc>
        <w:tc>
          <w:tcPr>
            <w:tcW w:w="1129" w:type="dxa"/>
            <w:noWrap/>
            <w:hideMark/>
          </w:tcPr>
          <w:p w14:paraId="1C1CD9F3" w14:textId="77777777" w:rsidR="00472572" w:rsidRPr="00472572" w:rsidRDefault="00472572" w:rsidP="00472572">
            <w:r w:rsidRPr="00472572">
              <w:t>3.196703</w:t>
            </w:r>
          </w:p>
        </w:tc>
        <w:tc>
          <w:tcPr>
            <w:tcW w:w="1129" w:type="dxa"/>
            <w:noWrap/>
            <w:hideMark/>
          </w:tcPr>
          <w:p w14:paraId="19E205B6" w14:textId="77777777" w:rsidR="00472572" w:rsidRPr="00472572" w:rsidRDefault="00472572" w:rsidP="00472572">
            <w:r w:rsidRPr="00472572">
              <w:t>8.396662</w:t>
            </w:r>
          </w:p>
        </w:tc>
        <w:tc>
          <w:tcPr>
            <w:tcW w:w="1129" w:type="dxa"/>
            <w:noWrap/>
            <w:hideMark/>
          </w:tcPr>
          <w:p w14:paraId="0F01E712" w14:textId="77777777" w:rsidR="00472572" w:rsidRPr="00472572" w:rsidRDefault="00472572" w:rsidP="00472572">
            <w:r w:rsidRPr="00472572">
              <w:t>8.58517</w:t>
            </w:r>
          </w:p>
        </w:tc>
        <w:tc>
          <w:tcPr>
            <w:tcW w:w="1129" w:type="dxa"/>
            <w:noWrap/>
            <w:hideMark/>
          </w:tcPr>
          <w:p w14:paraId="570A49BF" w14:textId="77777777" w:rsidR="00472572" w:rsidRPr="00472572" w:rsidRDefault="00472572" w:rsidP="00472572">
            <w:r w:rsidRPr="00472572">
              <w:t>3.436611</w:t>
            </w:r>
          </w:p>
        </w:tc>
        <w:tc>
          <w:tcPr>
            <w:tcW w:w="1129" w:type="dxa"/>
            <w:noWrap/>
            <w:hideMark/>
          </w:tcPr>
          <w:p w14:paraId="40BC04AB" w14:textId="77777777" w:rsidR="00472572" w:rsidRPr="00472572" w:rsidRDefault="00472572" w:rsidP="00472572">
            <w:r w:rsidRPr="00472572">
              <w:t>7.13161</w:t>
            </w:r>
          </w:p>
        </w:tc>
      </w:tr>
      <w:tr w:rsidR="00472572" w:rsidRPr="00472572" w14:paraId="16F09D2A" w14:textId="77777777" w:rsidTr="00472572">
        <w:trPr>
          <w:trHeight w:val="261"/>
        </w:trPr>
        <w:tc>
          <w:tcPr>
            <w:tcW w:w="1129" w:type="dxa"/>
            <w:noWrap/>
            <w:hideMark/>
          </w:tcPr>
          <w:p w14:paraId="4F0D8D02" w14:textId="77777777" w:rsidR="00472572" w:rsidRPr="00472572" w:rsidRDefault="00472572" w:rsidP="00472572">
            <w:r w:rsidRPr="00472572">
              <w:t>4.503661</w:t>
            </w:r>
          </w:p>
        </w:tc>
        <w:tc>
          <w:tcPr>
            <w:tcW w:w="1129" w:type="dxa"/>
            <w:noWrap/>
            <w:hideMark/>
          </w:tcPr>
          <w:p w14:paraId="55E7742B" w14:textId="77777777" w:rsidR="00472572" w:rsidRPr="00472572" w:rsidRDefault="00472572" w:rsidP="00472572">
            <w:r w:rsidRPr="00472572">
              <w:t>7.247682</w:t>
            </w:r>
          </w:p>
        </w:tc>
        <w:tc>
          <w:tcPr>
            <w:tcW w:w="1129" w:type="dxa"/>
            <w:noWrap/>
            <w:hideMark/>
          </w:tcPr>
          <w:p w14:paraId="2B608BC9" w14:textId="77777777" w:rsidR="00472572" w:rsidRPr="00472572" w:rsidRDefault="00472572" w:rsidP="00472572">
            <w:r w:rsidRPr="00472572">
              <w:t>2.969459</w:t>
            </w:r>
          </w:p>
        </w:tc>
        <w:tc>
          <w:tcPr>
            <w:tcW w:w="1129" w:type="dxa"/>
            <w:noWrap/>
            <w:hideMark/>
          </w:tcPr>
          <w:p w14:paraId="31DF62A8" w14:textId="77777777" w:rsidR="00472572" w:rsidRPr="00472572" w:rsidRDefault="00472572" w:rsidP="00472572">
            <w:r w:rsidRPr="00472572">
              <w:t>12.77147</w:t>
            </w:r>
          </w:p>
        </w:tc>
        <w:tc>
          <w:tcPr>
            <w:tcW w:w="1129" w:type="dxa"/>
            <w:noWrap/>
            <w:hideMark/>
          </w:tcPr>
          <w:p w14:paraId="61D88931" w14:textId="77777777" w:rsidR="00472572" w:rsidRPr="00472572" w:rsidRDefault="00472572" w:rsidP="00472572">
            <w:r w:rsidRPr="00472572">
              <w:t>8.519328</w:t>
            </w:r>
          </w:p>
        </w:tc>
        <w:tc>
          <w:tcPr>
            <w:tcW w:w="1129" w:type="dxa"/>
            <w:noWrap/>
            <w:hideMark/>
          </w:tcPr>
          <w:p w14:paraId="4B14058D" w14:textId="77777777" w:rsidR="00472572" w:rsidRPr="00472572" w:rsidRDefault="00472572" w:rsidP="00472572">
            <w:r w:rsidRPr="00472572">
              <w:t>5.45505</w:t>
            </w:r>
          </w:p>
        </w:tc>
        <w:tc>
          <w:tcPr>
            <w:tcW w:w="1129" w:type="dxa"/>
            <w:noWrap/>
            <w:hideMark/>
          </w:tcPr>
          <w:p w14:paraId="5A25C983" w14:textId="77777777" w:rsidR="00472572" w:rsidRPr="00472572" w:rsidRDefault="00472572" w:rsidP="00472572">
            <w:r w:rsidRPr="00472572">
              <w:t>2.323613</w:t>
            </w:r>
          </w:p>
        </w:tc>
        <w:tc>
          <w:tcPr>
            <w:tcW w:w="1129" w:type="dxa"/>
            <w:noWrap/>
            <w:hideMark/>
          </w:tcPr>
          <w:p w14:paraId="76B097E1" w14:textId="77777777" w:rsidR="00472572" w:rsidRPr="00472572" w:rsidRDefault="00472572" w:rsidP="00472572">
            <w:r w:rsidRPr="00472572">
              <w:t>7.296618</w:t>
            </w:r>
          </w:p>
        </w:tc>
        <w:tc>
          <w:tcPr>
            <w:tcW w:w="1129" w:type="dxa"/>
            <w:noWrap/>
            <w:hideMark/>
          </w:tcPr>
          <w:p w14:paraId="6FBF8527" w14:textId="77777777" w:rsidR="00472572" w:rsidRPr="00472572" w:rsidRDefault="00472572" w:rsidP="00472572">
            <w:r w:rsidRPr="00472572">
              <w:t>7.747564</w:t>
            </w:r>
          </w:p>
        </w:tc>
        <w:tc>
          <w:tcPr>
            <w:tcW w:w="1129" w:type="dxa"/>
            <w:noWrap/>
            <w:hideMark/>
          </w:tcPr>
          <w:p w14:paraId="21641119" w14:textId="77777777" w:rsidR="00472572" w:rsidRPr="00472572" w:rsidRDefault="00472572" w:rsidP="00472572">
            <w:r w:rsidRPr="00472572">
              <w:t>7.341936</w:t>
            </w:r>
          </w:p>
        </w:tc>
      </w:tr>
      <w:tr w:rsidR="00472572" w:rsidRPr="00472572" w14:paraId="02A8EBAF" w14:textId="77777777" w:rsidTr="00472572">
        <w:trPr>
          <w:trHeight w:val="261"/>
        </w:trPr>
        <w:tc>
          <w:tcPr>
            <w:tcW w:w="1129" w:type="dxa"/>
            <w:noWrap/>
            <w:hideMark/>
          </w:tcPr>
          <w:p w14:paraId="27CA06C3" w14:textId="77777777" w:rsidR="00472572" w:rsidRPr="00472572" w:rsidRDefault="00472572" w:rsidP="00472572">
            <w:r w:rsidRPr="00472572">
              <w:t>3.826524</w:t>
            </w:r>
          </w:p>
        </w:tc>
        <w:tc>
          <w:tcPr>
            <w:tcW w:w="1129" w:type="dxa"/>
            <w:noWrap/>
            <w:hideMark/>
          </w:tcPr>
          <w:p w14:paraId="0C722AA7" w14:textId="77777777" w:rsidR="00472572" w:rsidRPr="00472572" w:rsidRDefault="00472572" w:rsidP="00472572">
            <w:r w:rsidRPr="00472572">
              <w:t>12.77959</w:t>
            </w:r>
          </w:p>
        </w:tc>
        <w:tc>
          <w:tcPr>
            <w:tcW w:w="1129" w:type="dxa"/>
            <w:noWrap/>
            <w:hideMark/>
          </w:tcPr>
          <w:p w14:paraId="12DB0AE8" w14:textId="77777777" w:rsidR="00472572" w:rsidRPr="00472572" w:rsidRDefault="00472572" w:rsidP="00472572">
            <w:r w:rsidRPr="00472572">
              <w:t>6.256021</w:t>
            </w:r>
          </w:p>
        </w:tc>
        <w:tc>
          <w:tcPr>
            <w:tcW w:w="1129" w:type="dxa"/>
            <w:noWrap/>
            <w:hideMark/>
          </w:tcPr>
          <w:p w14:paraId="783E2FA2" w14:textId="77777777" w:rsidR="00472572" w:rsidRPr="00472572" w:rsidRDefault="00472572" w:rsidP="00472572">
            <w:r w:rsidRPr="00472572">
              <w:t>2.78235</w:t>
            </w:r>
          </w:p>
        </w:tc>
        <w:tc>
          <w:tcPr>
            <w:tcW w:w="1129" w:type="dxa"/>
            <w:noWrap/>
            <w:hideMark/>
          </w:tcPr>
          <w:p w14:paraId="04B65364" w14:textId="77777777" w:rsidR="00472572" w:rsidRPr="00472572" w:rsidRDefault="00472572" w:rsidP="00472572">
            <w:r w:rsidRPr="00472572">
              <w:t>7.162256</w:t>
            </w:r>
          </w:p>
        </w:tc>
        <w:tc>
          <w:tcPr>
            <w:tcW w:w="1129" w:type="dxa"/>
            <w:noWrap/>
            <w:hideMark/>
          </w:tcPr>
          <w:p w14:paraId="61A9C86A" w14:textId="77777777" w:rsidR="00472572" w:rsidRPr="00472572" w:rsidRDefault="00472572" w:rsidP="00472572">
            <w:r w:rsidRPr="00472572">
              <w:t>12.82172</w:t>
            </w:r>
          </w:p>
        </w:tc>
        <w:tc>
          <w:tcPr>
            <w:tcW w:w="1129" w:type="dxa"/>
            <w:noWrap/>
            <w:hideMark/>
          </w:tcPr>
          <w:p w14:paraId="497A8757" w14:textId="77777777" w:rsidR="00472572" w:rsidRPr="00472572" w:rsidRDefault="00472572" w:rsidP="00472572">
            <w:r w:rsidRPr="00472572">
              <w:t>8.134205</w:t>
            </w:r>
          </w:p>
        </w:tc>
        <w:tc>
          <w:tcPr>
            <w:tcW w:w="1129" w:type="dxa"/>
            <w:noWrap/>
            <w:hideMark/>
          </w:tcPr>
          <w:p w14:paraId="7CA6DF9B" w14:textId="77777777" w:rsidR="00472572" w:rsidRPr="00472572" w:rsidRDefault="00472572" w:rsidP="00472572">
            <w:r w:rsidRPr="00472572">
              <w:t>3.3771</w:t>
            </w:r>
          </w:p>
        </w:tc>
        <w:tc>
          <w:tcPr>
            <w:tcW w:w="1129" w:type="dxa"/>
            <w:noWrap/>
            <w:hideMark/>
          </w:tcPr>
          <w:p w14:paraId="28DD36B2" w14:textId="77777777" w:rsidR="00472572" w:rsidRPr="00472572" w:rsidRDefault="00472572" w:rsidP="00472572">
            <w:r w:rsidRPr="00472572">
              <w:t>11.38409</w:t>
            </w:r>
          </w:p>
        </w:tc>
        <w:tc>
          <w:tcPr>
            <w:tcW w:w="1129" w:type="dxa"/>
            <w:noWrap/>
            <w:hideMark/>
          </w:tcPr>
          <w:p w14:paraId="49880808" w14:textId="77777777" w:rsidR="00472572" w:rsidRPr="00472572" w:rsidRDefault="00472572" w:rsidP="00472572">
            <w:r w:rsidRPr="00472572">
              <w:t>7.122968</w:t>
            </w:r>
          </w:p>
        </w:tc>
      </w:tr>
      <w:tr w:rsidR="00472572" w:rsidRPr="00472572" w14:paraId="62E1DE65" w14:textId="77777777" w:rsidTr="00472572">
        <w:trPr>
          <w:trHeight w:val="261"/>
        </w:trPr>
        <w:tc>
          <w:tcPr>
            <w:tcW w:w="1129" w:type="dxa"/>
            <w:noWrap/>
            <w:hideMark/>
          </w:tcPr>
          <w:p w14:paraId="256644B5" w14:textId="77777777" w:rsidR="00472572" w:rsidRPr="00472572" w:rsidRDefault="00472572" w:rsidP="00472572">
            <w:r w:rsidRPr="00472572">
              <w:t>4.615255</w:t>
            </w:r>
          </w:p>
        </w:tc>
        <w:tc>
          <w:tcPr>
            <w:tcW w:w="1129" w:type="dxa"/>
            <w:noWrap/>
            <w:hideMark/>
          </w:tcPr>
          <w:p w14:paraId="5F66AD12" w14:textId="77777777" w:rsidR="00472572" w:rsidRPr="00472572" w:rsidRDefault="00472572" w:rsidP="00472572">
            <w:r w:rsidRPr="00472572">
              <w:t>2.401484</w:t>
            </w:r>
          </w:p>
        </w:tc>
        <w:tc>
          <w:tcPr>
            <w:tcW w:w="1129" w:type="dxa"/>
            <w:noWrap/>
            <w:hideMark/>
          </w:tcPr>
          <w:p w14:paraId="010A69CE" w14:textId="77777777" w:rsidR="00472572" w:rsidRPr="00472572" w:rsidRDefault="00472572" w:rsidP="00472572">
            <w:r w:rsidRPr="00472572">
              <w:t>12.92154</w:t>
            </w:r>
          </w:p>
        </w:tc>
        <w:tc>
          <w:tcPr>
            <w:tcW w:w="1129" w:type="dxa"/>
            <w:noWrap/>
            <w:hideMark/>
          </w:tcPr>
          <w:p w14:paraId="0789A449" w14:textId="77777777" w:rsidR="00472572" w:rsidRPr="00472572" w:rsidRDefault="00472572" w:rsidP="00472572">
            <w:r w:rsidRPr="00472572">
              <w:t>6.805413</w:t>
            </w:r>
          </w:p>
        </w:tc>
        <w:tc>
          <w:tcPr>
            <w:tcW w:w="1129" w:type="dxa"/>
            <w:noWrap/>
            <w:hideMark/>
          </w:tcPr>
          <w:p w14:paraId="46702A96" w14:textId="77777777" w:rsidR="00472572" w:rsidRPr="00472572" w:rsidRDefault="00472572" w:rsidP="00472572">
            <w:r w:rsidRPr="00472572">
              <w:t>7.533437</w:t>
            </w:r>
          </w:p>
        </w:tc>
        <w:tc>
          <w:tcPr>
            <w:tcW w:w="1129" w:type="dxa"/>
            <w:noWrap/>
            <w:hideMark/>
          </w:tcPr>
          <w:p w14:paraId="581E85F5" w14:textId="77777777" w:rsidR="00472572" w:rsidRPr="00472572" w:rsidRDefault="00472572" w:rsidP="00472572">
            <w:r w:rsidRPr="00472572">
              <w:t>7.416274</w:t>
            </w:r>
          </w:p>
        </w:tc>
        <w:tc>
          <w:tcPr>
            <w:tcW w:w="1129" w:type="dxa"/>
            <w:noWrap/>
            <w:hideMark/>
          </w:tcPr>
          <w:p w14:paraId="2605F8D9" w14:textId="77777777" w:rsidR="00472572" w:rsidRPr="00472572" w:rsidRDefault="00472572" w:rsidP="00472572">
            <w:r w:rsidRPr="00472572">
              <w:t>4.665012</w:t>
            </w:r>
          </w:p>
        </w:tc>
        <w:tc>
          <w:tcPr>
            <w:tcW w:w="1129" w:type="dxa"/>
            <w:noWrap/>
            <w:hideMark/>
          </w:tcPr>
          <w:p w14:paraId="4E286570" w14:textId="77777777" w:rsidR="00472572" w:rsidRPr="00472572" w:rsidRDefault="00472572" w:rsidP="00472572">
            <w:r w:rsidRPr="00472572">
              <w:t>3.428534</w:t>
            </w:r>
          </w:p>
        </w:tc>
        <w:tc>
          <w:tcPr>
            <w:tcW w:w="1129" w:type="dxa"/>
            <w:noWrap/>
            <w:hideMark/>
          </w:tcPr>
          <w:p w14:paraId="7EC853E6" w14:textId="77777777" w:rsidR="00472572" w:rsidRPr="00472572" w:rsidRDefault="00472572" w:rsidP="00472572">
            <w:r w:rsidRPr="00472572">
              <w:t>6.793164</w:t>
            </w:r>
          </w:p>
        </w:tc>
        <w:tc>
          <w:tcPr>
            <w:tcW w:w="1129" w:type="dxa"/>
            <w:noWrap/>
            <w:hideMark/>
          </w:tcPr>
          <w:p w14:paraId="66479311" w14:textId="77777777" w:rsidR="00472572" w:rsidRPr="00472572" w:rsidRDefault="00472572" w:rsidP="00472572">
            <w:r w:rsidRPr="00472572">
              <w:t>7.84333</w:t>
            </w:r>
          </w:p>
        </w:tc>
      </w:tr>
      <w:tr w:rsidR="00472572" w:rsidRPr="00472572" w14:paraId="3D1DF25A" w14:textId="77777777" w:rsidTr="00472572">
        <w:trPr>
          <w:trHeight w:val="261"/>
        </w:trPr>
        <w:tc>
          <w:tcPr>
            <w:tcW w:w="1129" w:type="dxa"/>
            <w:noWrap/>
            <w:hideMark/>
          </w:tcPr>
          <w:p w14:paraId="0E1DC620" w14:textId="77777777" w:rsidR="00472572" w:rsidRPr="00472572" w:rsidRDefault="00472572" w:rsidP="00472572">
            <w:r w:rsidRPr="00472572">
              <w:t>7.678827</w:t>
            </w:r>
          </w:p>
        </w:tc>
        <w:tc>
          <w:tcPr>
            <w:tcW w:w="1129" w:type="dxa"/>
            <w:noWrap/>
            <w:hideMark/>
          </w:tcPr>
          <w:p w14:paraId="27466FA6" w14:textId="77777777" w:rsidR="00472572" w:rsidRPr="00472572" w:rsidRDefault="00472572" w:rsidP="00472572">
            <w:r w:rsidRPr="00472572">
              <w:t>7.256057</w:t>
            </w:r>
          </w:p>
        </w:tc>
        <w:tc>
          <w:tcPr>
            <w:tcW w:w="1129" w:type="dxa"/>
            <w:noWrap/>
            <w:hideMark/>
          </w:tcPr>
          <w:p w14:paraId="54360BB8" w14:textId="77777777" w:rsidR="00472572" w:rsidRPr="00472572" w:rsidRDefault="00472572" w:rsidP="00472572">
            <w:r w:rsidRPr="00472572">
              <w:t>7.917866</w:t>
            </w:r>
          </w:p>
        </w:tc>
        <w:tc>
          <w:tcPr>
            <w:tcW w:w="1129" w:type="dxa"/>
            <w:noWrap/>
            <w:hideMark/>
          </w:tcPr>
          <w:p w14:paraId="386C7892" w14:textId="77777777" w:rsidR="00472572" w:rsidRPr="00472572" w:rsidRDefault="00472572" w:rsidP="00472572">
            <w:r w:rsidRPr="00472572">
              <w:t>2.504192</w:t>
            </w:r>
          </w:p>
        </w:tc>
        <w:tc>
          <w:tcPr>
            <w:tcW w:w="1129" w:type="dxa"/>
            <w:noWrap/>
            <w:hideMark/>
          </w:tcPr>
          <w:p w14:paraId="345A5401" w14:textId="77777777" w:rsidR="00472572" w:rsidRPr="00472572" w:rsidRDefault="00472572" w:rsidP="00472572">
            <w:r w:rsidRPr="00472572">
              <w:t>7.531959</w:t>
            </w:r>
          </w:p>
        </w:tc>
        <w:tc>
          <w:tcPr>
            <w:tcW w:w="1129" w:type="dxa"/>
            <w:noWrap/>
            <w:hideMark/>
          </w:tcPr>
          <w:p w14:paraId="08557179" w14:textId="77777777" w:rsidR="00472572" w:rsidRPr="00472572" w:rsidRDefault="00472572" w:rsidP="00472572">
            <w:r w:rsidRPr="00472572">
              <w:t>13.18073</w:t>
            </w:r>
          </w:p>
        </w:tc>
        <w:tc>
          <w:tcPr>
            <w:tcW w:w="1129" w:type="dxa"/>
            <w:noWrap/>
            <w:hideMark/>
          </w:tcPr>
          <w:p w14:paraId="50EEF0E5" w14:textId="77777777" w:rsidR="00472572" w:rsidRPr="00472572" w:rsidRDefault="00472572" w:rsidP="00472572">
            <w:r w:rsidRPr="00472572">
              <w:t>6.849037</w:t>
            </w:r>
          </w:p>
        </w:tc>
        <w:tc>
          <w:tcPr>
            <w:tcW w:w="1129" w:type="dxa"/>
            <w:noWrap/>
            <w:hideMark/>
          </w:tcPr>
          <w:p w14:paraId="799C5508" w14:textId="77777777" w:rsidR="00472572" w:rsidRPr="00472572" w:rsidRDefault="00472572" w:rsidP="00472572">
            <w:r w:rsidRPr="00472572">
              <w:t>9.298749</w:t>
            </w:r>
          </w:p>
        </w:tc>
        <w:tc>
          <w:tcPr>
            <w:tcW w:w="1129" w:type="dxa"/>
            <w:noWrap/>
            <w:hideMark/>
          </w:tcPr>
          <w:p w14:paraId="7D771DEC" w14:textId="77777777" w:rsidR="00472572" w:rsidRPr="00472572" w:rsidRDefault="00472572" w:rsidP="00472572">
            <w:r w:rsidRPr="00472572">
              <w:t>7.451655</w:t>
            </w:r>
          </w:p>
        </w:tc>
        <w:tc>
          <w:tcPr>
            <w:tcW w:w="1129" w:type="dxa"/>
            <w:noWrap/>
            <w:hideMark/>
          </w:tcPr>
          <w:p w14:paraId="5DC3D70D" w14:textId="77777777" w:rsidR="00472572" w:rsidRPr="00472572" w:rsidRDefault="00472572" w:rsidP="00472572">
            <w:r w:rsidRPr="00472572">
              <w:t>4.790552</w:t>
            </w:r>
          </w:p>
        </w:tc>
      </w:tr>
      <w:tr w:rsidR="00472572" w:rsidRPr="00472572" w14:paraId="5A0A6E8C" w14:textId="77777777" w:rsidTr="00472572">
        <w:trPr>
          <w:trHeight w:val="261"/>
        </w:trPr>
        <w:tc>
          <w:tcPr>
            <w:tcW w:w="1129" w:type="dxa"/>
            <w:noWrap/>
            <w:hideMark/>
          </w:tcPr>
          <w:p w14:paraId="40E73E5D" w14:textId="77777777" w:rsidR="00472572" w:rsidRPr="00472572" w:rsidRDefault="00472572" w:rsidP="00472572">
            <w:r w:rsidRPr="00472572">
              <w:t>12.32069</w:t>
            </w:r>
          </w:p>
        </w:tc>
        <w:tc>
          <w:tcPr>
            <w:tcW w:w="1129" w:type="dxa"/>
            <w:noWrap/>
            <w:hideMark/>
          </w:tcPr>
          <w:p w14:paraId="02503D32" w14:textId="77777777" w:rsidR="00472572" w:rsidRPr="00472572" w:rsidRDefault="00472572" w:rsidP="00472572">
            <w:r w:rsidRPr="00472572">
              <w:t>2.473064</w:t>
            </w:r>
          </w:p>
        </w:tc>
        <w:tc>
          <w:tcPr>
            <w:tcW w:w="1129" w:type="dxa"/>
            <w:noWrap/>
            <w:hideMark/>
          </w:tcPr>
          <w:p w14:paraId="5B485E9C" w14:textId="77777777" w:rsidR="00472572" w:rsidRPr="00472572" w:rsidRDefault="00472572" w:rsidP="00472572">
            <w:r w:rsidRPr="00472572">
              <w:t>7.821649</w:t>
            </w:r>
          </w:p>
        </w:tc>
        <w:tc>
          <w:tcPr>
            <w:tcW w:w="1129" w:type="dxa"/>
            <w:noWrap/>
            <w:hideMark/>
          </w:tcPr>
          <w:p w14:paraId="02627067" w14:textId="77777777" w:rsidR="00472572" w:rsidRPr="00472572" w:rsidRDefault="00472572" w:rsidP="00472572">
            <w:r w:rsidRPr="00472572">
              <w:t>8.484601</w:t>
            </w:r>
          </w:p>
        </w:tc>
        <w:tc>
          <w:tcPr>
            <w:tcW w:w="1129" w:type="dxa"/>
            <w:noWrap/>
            <w:hideMark/>
          </w:tcPr>
          <w:p w14:paraId="157ECEDA" w14:textId="77777777" w:rsidR="00472572" w:rsidRPr="00472572" w:rsidRDefault="00472572" w:rsidP="00472572">
            <w:r w:rsidRPr="00472572">
              <w:t>6.29036</w:t>
            </w:r>
          </w:p>
        </w:tc>
        <w:tc>
          <w:tcPr>
            <w:tcW w:w="1129" w:type="dxa"/>
            <w:noWrap/>
            <w:hideMark/>
          </w:tcPr>
          <w:p w14:paraId="3CD233DA" w14:textId="77777777" w:rsidR="00472572" w:rsidRPr="00472572" w:rsidRDefault="00472572" w:rsidP="00472572">
            <w:r w:rsidRPr="00472572">
              <w:t>3.660866</w:t>
            </w:r>
          </w:p>
        </w:tc>
        <w:tc>
          <w:tcPr>
            <w:tcW w:w="1129" w:type="dxa"/>
            <w:noWrap/>
            <w:hideMark/>
          </w:tcPr>
          <w:p w14:paraId="671BF494" w14:textId="77777777" w:rsidR="00472572" w:rsidRPr="00472572" w:rsidRDefault="00472572" w:rsidP="00472572">
            <w:r w:rsidRPr="00472572">
              <w:t>7.626289</w:t>
            </w:r>
          </w:p>
        </w:tc>
        <w:tc>
          <w:tcPr>
            <w:tcW w:w="1129" w:type="dxa"/>
            <w:noWrap/>
            <w:hideMark/>
          </w:tcPr>
          <w:p w14:paraId="3682CF6C" w14:textId="77777777" w:rsidR="00472572" w:rsidRPr="00472572" w:rsidRDefault="00472572" w:rsidP="00472572">
            <w:r w:rsidRPr="00472572">
              <w:t>3.23996</w:t>
            </w:r>
          </w:p>
        </w:tc>
        <w:tc>
          <w:tcPr>
            <w:tcW w:w="1129" w:type="dxa"/>
            <w:noWrap/>
            <w:hideMark/>
          </w:tcPr>
          <w:p w14:paraId="535C2D29" w14:textId="77777777" w:rsidR="00472572" w:rsidRPr="00472572" w:rsidRDefault="00472572" w:rsidP="00472572">
            <w:r w:rsidRPr="00472572">
              <w:t>8.339038</w:t>
            </w:r>
          </w:p>
        </w:tc>
        <w:tc>
          <w:tcPr>
            <w:tcW w:w="1129" w:type="dxa"/>
            <w:noWrap/>
            <w:hideMark/>
          </w:tcPr>
          <w:p w14:paraId="123D7050" w14:textId="77777777" w:rsidR="00472572" w:rsidRPr="00472572" w:rsidRDefault="00472572" w:rsidP="00472572">
            <w:r w:rsidRPr="00472572">
              <w:t>7.864225</w:t>
            </w:r>
          </w:p>
        </w:tc>
      </w:tr>
      <w:tr w:rsidR="00472572" w:rsidRPr="00472572" w14:paraId="6FC5BE5C" w14:textId="77777777" w:rsidTr="00472572">
        <w:trPr>
          <w:trHeight w:val="261"/>
        </w:trPr>
        <w:tc>
          <w:tcPr>
            <w:tcW w:w="1129" w:type="dxa"/>
            <w:noWrap/>
            <w:hideMark/>
          </w:tcPr>
          <w:p w14:paraId="5D3FE79F" w14:textId="77777777" w:rsidR="00472572" w:rsidRPr="00472572" w:rsidRDefault="00472572" w:rsidP="00472572">
            <w:pPr>
              <w:rPr>
                <w:b/>
                <w:bCs/>
              </w:rPr>
            </w:pPr>
            <w:r w:rsidRPr="00472572">
              <w:rPr>
                <w:b/>
                <w:bCs/>
              </w:rPr>
              <w:t>7.127333</w:t>
            </w:r>
          </w:p>
        </w:tc>
        <w:tc>
          <w:tcPr>
            <w:tcW w:w="1129" w:type="dxa"/>
            <w:noWrap/>
            <w:hideMark/>
          </w:tcPr>
          <w:p w14:paraId="77A594C7" w14:textId="77777777" w:rsidR="00472572" w:rsidRPr="00472572" w:rsidRDefault="00472572" w:rsidP="00472572">
            <w:pPr>
              <w:rPr>
                <w:b/>
                <w:bCs/>
              </w:rPr>
            </w:pPr>
            <w:r w:rsidRPr="00472572">
              <w:rPr>
                <w:b/>
                <w:bCs/>
              </w:rPr>
              <w:t>6.856008</w:t>
            </w:r>
          </w:p>
        </w:tc>
        <w:tc>
          <w:tcPr>
            <w:tcW w:w="1129" w:type="dxa"/>
            <w:noWrap/>
            <w:hideMark/>
          </w:tcPr>
          <w:p w14:paraId="26498437" w14:textId="77777777" w:rsidR="00472572" w:rsidRPr="00472572" w:rsidRDefault="00472572" w:rsidP="00472572">
            <w:pPr>
              <w:rPr>
                <w:b/>
                <w:bCs/>
              </w:rPr>
            </w:pPr>
            <w:r w:rsidRPr="00472572">
              <w:rPr>
                <w:b/>
                <w:bCs/>
              </w:rPr>
              <w:t>7.557343</w:t>
            </w:r>
          </w:p>
        </w:tc>
        <w:tc>
          <w:tcPr>
            <w:tcW w:w="1129" w:type="dxa"/>
            <w:noWrap/>
            <w:hideMark/>
          </w:tcPr>
          <w:p w14:paraId="6D61F770" w14:textId="77777777" w:rsidR="00472572" w:rsidRPr="00472572" w:rsidRDefault="00472572" w:rsidP="00472572">
            <w:pPr>
              <w:rPr>
                <w:b/>
                <w:bCs/>
              </w:rPr>
            </w:pPr>
            <w:r w:rsidRPr="00472572">
              <w:rPr>
                <w:b/>
                <w:bCs/>
              </w:rPr>
              <w:t>6.480517</w:t>
            </w:r>
          </w:p>
        </w:tc>
        <w:tc>
          <w:tcPr>
            <w:tcW w:w="1129" w:type="dxa"/>
            <w:noWrap/>
            <w:hideMark/>
          </w:tcPr>
          <w:p w14:paraId="625E6C23" w14:textId="77777777" w:rsidR="00472572" w:rsidRPr="00472572" w:rsidRDefault="00472572" w:rsidP="00472572">
            <w:pPr>
              <w:rPr>
                <w:b/>
                <w:bCs/>
              </w:rPr>
            </w:pPr>
            <w:r w:rsidRPr="00472572">
              <w:rPr>
                <w:b/>
                <w:bCs/>
              </w:rPr>
              <w:t>7.438731</w:t>
            </w:r>
          </w:p>
        </w:tc>
        <w:tc>
          <w:tcPr>
            <w:tcW w:w="1129" w:type="dxa"/>
            <w:noWrap/>
            <w:hideMark/>
          </w:tcPr>
          <w:p w14:paraId="5B675CA5" w14:textId="77777777" w:rsidR="00472572" w:rsidRPr="00472572" w:rsidRDefault="00472572" w:rsidP="00472572">
            <w:pPr>
              <w:rPr>
                <w:b/>
                <w:bCs/>
              </w:rPr>
            </w:pPr>
            <w:r w:rsidRPr="00472572">
              <w:rPr>
                <w:b/>
                <w:bCs/>
              </w:rPr>
              <w:t>7.431009</w:t>
            </w:r>
          </w:p>
        </w:tc>
        <w:tc>
          <w:tcPr>
            <w:tcW w:w="1129" w:type="dxa"/>
            <w:noWrap/>
            <w:hideMark/>
          </w:tcPr>
          <w:p w14:paraId="275A0F4B" w14:textId="77777777" w:rsidR="00472572" w:rsidRPr="00472572" w:rsidRDefault="00472572" w:rsidP="00472572">
            <w:pPr>
              <w:rPr>
                <w:b/>
                <w:bCs/>
              </w:rPr>
            </w:pPr>
            <w:r w:rsidRPr="00472572">
              <w:rPr>
                <w:b/>
                <w:bCs/>
              </w:rPr>
              <w:t>6.006594</w:t>
            </w:r>
          </w:p>
        </w:tc>
        <w:tc>
          <w:tcPr>
            <w:tcW w:w="1129" w:type="dxa"/>
            <w:noWrap/>
            <w:hideMark/>
          </w:tcPr>
          <w:p w14:paraId="4509728F" w14:textId="77777777" w:rsidR="00472572" w:rsidRPr="00472572" w:rsidRDefault="00472572" w:rsidP="00472572">
            <w:pPr>
              <w:rPr>
                <w:b/>
                <w:bCs/>
              </w:rPr>
            </w:pPr>
            <w:r w:rsidRPr="00472572">
              <w:rPr>
                <w:b/>
                <w:bCs/>
              </w:rPr>
              <w:t>6.300835</w:t>
            </w:r>
          </w:p>
        </w:tc>
        <w:tc>
          <w:tcPr>
            <w:tcW w:w="1129" w:type="dxa"/>
            <w:noWrap/>
            <w:hideMark/>
          </w:tcPr>
          <w:p w14:paraId="167CA846" w14:textId="77777777" w:rsidR="00472572" w:rsidRPr="00472572" w:rsidRDefault="00472572" w:rsidP="00472572">
            <w:pPr>
              <w:rPr>
                <w:b/>
                <w:bCs/>
              </w:rPr>
            </w:pPr>
            <w:r w:rsidRPr="00472572">
              <w:rPr>
                <w:b/>
                <w:bCs/>
              </w:rPr>
              <w:t>7.654303</w:t>
            </w:r>
          </w:p>
        </w:tc>
        <w:tc>
          <w:tcPr>
            <w:tcW w:w="1129" w:type="dxa"/>
            <w:noWrap/>
            <w:hideMark/>
          </w:tcPr>
          <w:p w14:paraId="4750547B" w14:textId="77777777" w:rsidR="00472572" w:rsidRPr="00472572" w:rsidRDefault="00472572" w:rsidP="00472572">
            <w:pPr>
              <w:rPr>
                <w:b/>
                <w:bCs/>
              </w:rPr>
            </w:pPr>
            <w:r w:rsidRPr="00472572">
              <w:rPr>
                <w:b/>
                <w:bCs/>
              </w:rPr>
              <w:t>7.461812</w:t>
            </w:r>
          </w:p>
        </w:tc>
      </w:tr>
    </w:tbl>
    <w:p w14:paraId="45148A71" w14:textId="0F9622B2" w:rsidR="00472572" w:rsidRDefault="00472572" w:rsidP="00DD05AD"/>
    <w:p w14:paraId="12348DC7"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72572" w:rsidRPr="00472572" w14:paraId="7FF071A7" w14:textId="77777777" w:rsidTr="00472572">
        <w:trPr>
          <w:trHeight w:val="261"/>
        </w:trPr>
        <w:tc>
          <w:tcPr>
            <w:tcW w:w="1132" w:type="dxa"/>
            <w:noWrap/>
            <w:hideMark/>
          </w:tcPr>
          <w:p w14:paraId="052FD69A" w14:textId="77777777" w:rsidR="00472572" w:rsidRPr="00472572" w:rsidRDefault="00472572" w:rsidP="00472572">
            <w:r w:rsidRPr="00472572">
              <w:t>Tx01</w:t>
            </w:r>
          </w:p>
        </w:tc>
        <w:tc>
          <w:tcPr>
            <w:tcW w:w="1132" w:type="dxa"/>
            <w:noWrap/>
            <w:hideMark/>
          </w:tcPr>
          <w:p w14:paraId="1748741E" w14:textId="77777777" w:rsidR="00472572" w:rsidRPr="00472572" w:rsidRDefault="00472572" w:rsidP="00472572">
            <w:r w:rsidRPr="00472572">
              <w:t>Tx02</w:t>
            </w:r>
          </w:p>
        </w:tc>
        <w:tc>
          <w:tcPr>
            <w:tcW w:w="1132" w:type="dxa"/>
            <w:noWrap/>
            <w:hideMark/>
          </w:tcPr>
          <w:p w14:paraId="519B4FC8" w14:textId="77777777" w:rsidR="00472572" w:rsidRPr="00472572" w:rsidRDefault="00472572" w:rsidP="00472572">
            <w:r w:rsidRPr="00472572">
              <w:t>Tx03</w:t>
            </w:r>
          </w:p>
        </w:tc>
        <w:tc>
          <w:tcPr>
            <w:tcW w:w="1132" w:type="dxa"/>
            <w:noWrap/>
            <w:hideMark/>
          </w:tcPr>
          <w:p w14:paraId="4E507DED" w14:textId="77777777" w:rsidR="00472572" w:rsidRPr="00472572" w:rsidRDefault="00472572" w:rsidP="00472572">
            <w:r w:rsidRPr="00472572">
              <w:t>Tx04</w:t>
            </w:r>
          </w:p>
        </w:tc>
        <w:tc>
          <w:tcPr>
            <w:tcW w:w="1132" w:type="dxa"/>
            <w:noWrap/>
            <w:hideMark/>
          </w:tcPr>
          <w:p w14:paraId="00FBD7E0" w14:textId="77777777" w:rsidR="00472572" w:rsidRPr="00472572" w:rsidRDefault="00472572" w:rsidP="00472572">
            <w:r w:rsidRPr="00472572">
              <w:t>Tx05</w:t>
            </w:r>
          </w:p>
        </w:tc>
        <w:tc>
          <w:tcPr>
            <w:tcW w:w="1132" w:type="dxa"/>
            <w:noWrap/>
            <w:hideMark/>
          </w:tcPr>
          <w:p w14:paraId="589559A1" w14:textId="77777777" w:rsidR="00472572" w:rsidRPr="00472572" w:rsidRDefault="00472572" w:rsidP="00472572">
            <w:r w:rsidRPr="00472572">
              <w:t>Tx06</w:t>
            </w:r>
          </w:p>
        </w:tc>
        <w:tc>
          <w:tcPr>
            <w:tcW w:w="1132" w:type="dxa"/>
            <w:noWrap/>
            <w:hideMark/>
          </w:tcPr>
          <w:p w14:paraId="749C6A99" w14:textId="77777777" w:rsidR="00472572" w:rsidRPr="00472572" w:rsidRDefault="00472572" w:rsidP="00472572">
            <w:r w:rsidRPr="00472572">
              <w:t>Tx07</w:t>
            </w:r>
          </w:p>
        </w:tc>
        <w:tc>
          <w:tcPr>
            <w:tcW w:w="1132" w:type="dxa"/>
            <w:noWrap/>
            <w:hideMark/>
          </w:tcPr>
          <w:p w14:paraId="2FB27794" w14:textId="77777777" w:rsidR="00472572" w:rsidRPr="00472572" w:rsidRDefault="00472572" w:rsidP="00472572">
            <w:r w:rsidRPr="00472572">
              <w:t>Tx08</w:t>
            </w:r>
          </w:p>
        </w:tc>
        <w:tc>
          <w:tcPr>
            <w:tcW w:w="1132" w:type="dxa"/>
            <w:noWrap/>
            <w:hideMark/>
          </w:tcPr>
          <w:p w14:paraId="6CA23650" w14:textId="77777777" w:rsidR="00472572" w:rsidRPr="00472572" w:rsidRDefault="00472572" w:rsidP="00472572">
            <w:r w:rsidRPr="00472572">
              <w:t>Tx09</w:t>
            </w:r>
          </w:p>
        </w:tc>
        <w:tc>
          <w:tcPr>
            <w:tcW w:w="1132" w:type="dxa"/>
            <w:noWrap/>
            <w:hideMark/>
          </w:tcPr>
          <w:p w14:paraId="260A9B31" w14:textId="77777777" w:rsidR="00472572" w:rsidRPr="00472572" w:rsidRDefault="00472572" w:rsidP="00472572">
            <w:r w:rsidRPr="00472572">
              <w:t>Tx10</w:t>
            </w:r>
          </w:p>
        </w:tc>
      </w:tr>
      <w:tr w:rsidR="00472572" w:rsidRPr="00472572" w14:paraId="5D529032" w14:textId="77777777" w:rsidTr="00472572">
        <w:trPr>
          <w:trHeight w:val="261"/>
        </w:trPr>
        <w:tc>
          <w:tcPr>
            <w:tcW w:w="1132" w:type="dxa"/>
            <w:noWrap/>
            <w:hideMark/>
          </w:tcPr>
          <w:p w14:paraId="4644FF1D" w14:textId="77777777" w:rsidR="00472572" w:rsidRPr="00472572" w:rsidRDefault="00472572" w:rsidP="00472572">
            <w:r w:rsidRPr="00472572">
              <w:t>11.33187</w:t>
            </w:r>
          </w:p>
        </w:tc>
        <w:tc>
          <w:tcPr>
            <w:tcW w:w="1132" w:type="dxa"/>
            <w:noWrap/>
            <w:hideMark/>
          </w:tcPr>
          <w:p w14:paraId="5FFBE7A8" w14:textId="77777777" w:rsidR="00472572" w:rsidRPr="00472572" w:rsidRDefault="00472572" w:rsidP="00472572">
            <w:r w:rsidRPr="00472572">
              <w:t>11.73437</w:t>
            </w:r>
          </w:p>
        </w:tc>
        <w:tc>
          <w:tcPr>
            <w:tcW w:w="1132" w:type="dxa"/>
            <w:noWrap/>
            <w:hideMark/>
          </w:tcPr>
          <w:p w14:paraId="5DF2F5FD" w14:textId="77777777" w:rsidR="00472572" w:rsidRPr="00472572" w:rsidRDefault="00472572" w:rsidP="00472572">
            <w:r w:rsidRPr="00472572">
              <w:t>5.927689</w:t>
            </w:r>
          </w:p>
        </w:tc>
        <w:tc>
          <w:tcPr>
            <w:tcW w:w="1132" w:type="dxa"/>
            <w:noWrap/>
            <w:hideMark/>
          </w:tcPr>
          <w:p w14:paraId="4CD3E292" w14:textId="77777777" w:rsidR="00472572" w:rsidRPr="00472572" w:rsidRDefault="00472572" w:rsidP="00472572">
            <w:r w:rsidRPr="00472572">
              <w:t>5.182651</w:t>
            </w:r>
          </w:p>
        </w:tc>
        <w:tc>
          <w:tcPr>
            <w:tcW w:w="1132" w:type="dxa"/>
            <w:noWrap/>
            <w:hideMark/>
          </w:tcPr>
          <w:p w14:paraId="77A7D7F2" w14:textId="77777777" w:rsidR="00472572" w:rsidRPr="00472572" w:rsidRDefault="00472572" w:rsidP="00472572">
            <w:r w:rsidRPr="00472572">
              <w:t>6.77984</w:t>
            </w:r>
          </w:p>
        </w:tc>
        <w:tc>
          <w:tcPr>
            <w:tcW w:w="1132" w:type="dxa"/>
            <w:noWrap/>
            <w:hideMark/>
          </w:tcPr>
          <w:p w14:paraId="7D14681B" w14:textId="77777777" w:rsidR="00472572" w:rsidRPr="00472572" w:rsidRDefault="00472572" w:rsidP="00472572">
            <w:r w:rsidRPr="00472572">
              <w:t>6.623063</w:t>
            </w:r>
          </w:p>
        </w:tc>
        <w:tc>
          <w:tcPr>
            <w:tcW w:w="1132" w:type="dxa"/>
            <w:noWrap/>
            <w:hideMark/>
          </w:tcPr>
          <w:p w14:paraId="12EAC421" w14:textId="77777777" w:rsidR="00472572" w:rsidRPr="00472572" w:rsidRDefault="00472572" w:rsidP="00472572">
            <w:r w:rsidRPr="00472572">
              <w:t>5.813765</w:t>
            </w:r>
          </w:p>
        </w:tc>
        <w:tc>
          <w:tcPr>
            <w:tcW w:w="1132" w:type="dxa"/>
            <w:noWrap/>
            <w:hideMark/>
          </w:tcPr>
          <w:p w14:paraId="5372E441" w14:textId="77777777" w:rsidR="00472572" w:rsidRPr="00472572" w:rsidRDefault="00472572" w:rsidP="00472572">
            <w:r w:rsidRPr="00472572">
              <w:t>13.691</w:t>
            </w:r>
          </w:p>
        </w:tc>
        <w:tc>
          <w:tcPr>
            <w:tcW w:w="1132" w:type="dxa"/>
            <w:noWrap/>
            <w:hideMark/>
          </w:tcPr>
          <w:p w14:paraId="79AB6947" w14:textId="77777777" w:rsidR="00472572" w:rsidRPr="00472572" w:rsidRDefault="00472572" w:rsidP="00472572">
            <w:r w:rsidRPr="00472572">
              <w:t>13.27964</w:t>
            </w:r>
          </w:p>
        </w:tc>
        <w:tc>
          <w:tcPr>
            <w:tcW w:w="1132" w:type="dxa"/>
            <w:noWrap/>
            <w:hideMark/>
          </w:tcPr>
          <w:p w14:paraId="3FF2B690" w14:textId="77777777" w:rsidR="00472572" w:rsidRPr="00472572" w:rsidRDefault="00472572" w:rsidP="00472572">
            <w:r w:rsidRPr="00472572">
              <w:t>10.28363</w:t>
            </w:r>
          </w:p>
        </w:tc>
      </w:tr>
      <w:tr w:rsidR="00472572" w:rsidRPr="00472572" w14:paraId="07E83120" w14:textId="77777777" w:rsidTr="00472572">
        <w:trPr>
          <w:trHeight w:val="261"/>
        </w:trPr>
        <w:tc>
          <w:tcPr>
            <w:tcW w:w="1132" w:type="dxa"/>
            <w:noWrap/>
            <w:hideMark/>
          </w:tcPr>
          <w:p w14:paraId="4372BEDB" w14:textId="77777777" w:rsidR="00472572" w:rsidRPr="00472572" w:rsidRDefault="00472572" w:rsidP="00472572">
            <w:r w:rsidRPr="00472572">
              <w:t>6.818277</w:t>
            </w:r>
          </w:p>
        </w:tc>
        <w:tc>
          <w:tcPr>
            <w:tcW w:w="1132" w:type="dxa"/>
            <w:noWrap/>
            <w:hideMark/>
          </w:tcPr>
          <w:p w14:paraId="2410B898" w14:textId="77777777" w:rsidR="00472572" w:rsidRPr="00472572" w:rsidRDefault="00472572" w:rsidP="00472572">
            <w:r w:rsidRPr="00472572">
              <w:t>6.324543</w:t>
            </w:r>
          </w:p>
        </w:tc>
        <w:tc>
          <w:tcPr>
            <w:tcW w:w="1132" w:type="dxa"/>
            <w:noWrap/>
            <w:hideMark/>
          </w:tcPr>
          <w:p w14:paraId="30865B50" w14:textId="77777777" w:rsidR="00472572" w:rsidRPr="00472572" w:rsidRDefault="00472572" w:rsidP="00472572">
            <w:r w:rsidRPr="00472572">
              <w:t>10.68379</w:t>
            </w:r>
          </w:p>
        </w:tc>
        <w:tc>
          <w:tcPr>
            <w:tcW w:w="1132" w:type="dxa"/>
            <w:noWrap/>
            <w:hideMark/>
          </w:tcPr>
          <w:p w14:paraId="2D69D977" w14:textId="77777777" w:rsidR="00472572" w:rsidRPr="00472572" w:rsidRDefault="00472572" w:rsidP="00472572">
            <w:r w:rsidRPr="00472572">
              <w:t>6.26587</w:t>
            </w:r>
          </w:p>
        </w:tc>
        <w:tc>
          <w:tcPr>
            <w:tcW w:w="1132" w:type="dxa"/>
            <w:noWrap/>
            <w:hideMark/>
          </w:tcPr>
          <w:p w14:paraId="50C8760F" w14:textId="77777777" w:rsidR="00472572" w:rsidRPr="00472572" w:rsidRDefault="00472572" w:rsidP="00472572">
            <w:r w:rsidRPr="00472572">
              <w:t>4.89033</w:t>
            </w:r>
          </w:p>
        </w:tc>
        <w:tc>
          <w:tcPr>
            <w:tcW w:w="1132" w:type="dxa"/>
            <w:noWrap/>
            <w:hideMark/>
          </w:tcPr>
          <w:p w14:paraId="3565F065" w14:textId="77777777" w:rsidR="00472572" w:rsidRPr="00472572" w:rsidRDefault="00472572" w:rsidP="00472572">
            <w:r w:rsidRPr="00472572">
              <w:t>6.933696</w:t>
            </w:r>
          </w:p>
        </w:tc>
        <w:tc>
          <w:tcPr>
            <w:tcW w:w="1132" w:type="dxa"/>
            <w:noWrap/>
            <w:hideMark/>
          </w:tcPr>
          <w:p w14:paraId="22C42F74" w14:textId="77777777" w:rsidR="00472572" w:rsidRPr="00472572" w:rsidRDefault="00472572" w:rsidP="00472572">
            <w:r w:rsidRPr="00472572">
              <w:t>6.147301</w:t>
            </w:r>
          </w:p>
        </w:tc>
        <w:tc>
          <w:tcPr>
            <w:tcW w:w="1132" w:type="dxa"/>
            <w:noWrap/>
            <w:hideMark/>
          </w:tcPr>
          <w:p w14:paraId="5B5D4A08" w14:textId="77777777" w:rsidR="00472572" w:rsidRPr="00472572" w:rsidRDefault="00472572" w:rsidP="00472572">
            <w:r w:rsidRPr="00472572">
              <w:t>3.492173</w:t>
            </w:r>
          </w:p>
        </w:tc>
        <w:tc>
          <w:tcPr>
            <w:tcW w:w="1132" w:type="dxa"/>
            <w:noWrap/>
            <w:hideMark/>
          </w:tcPr>
          <w:p w14:paraId="24EE0D65" w14:textId="77777777" w:rsidR="00472572" w:rsidRPr="00472572" w:rsidRDefault="00472572" w:rsidP="00472572">
            <w:r w:rsidRPr="00472572">
              <w:t>6.519086</w:t>
            </w:r>
          </w:p>
        </w:tc>
        <w:tc>
          <w:tcPr>
            <w:tcW w:w="1132" w:type="dxa"/>
            <w:noWrap/>
            <w:hideMark/>
          </w:tcPr>
          <w:p w14:paraId="5B84922A" w14:textId="77777777" w:rsidR="00472572" w:rsidRPr="00472572" w:rsidRDefault="00472572" w:rsidP="00472572">
            <w:r w:rsidRPr="00472572">
              <w:t>7.396749</w:t>
            </w:r>
          </w:p>
        </w:tc>
      </w:tr>
      <w:tr w:rsidR="00472572" w:rsidRPr="00472572" w14:paraId="25BD8370" w14:textId="77777777" w:rsidTr="00472572">
        <w:trPr>
          <w:trHeight w:val="261"/>
        </w:trPr>
        <w:tc>
          <w:tcPr>
            <w:tcW w:w="1132" w:type="dxa"/>
            <w:noWrap/>
            <w:hideMark/>
          </w:tcPr>
          <w:p w14:paraId="71B14042" w14:textId="77777777" w:rsidR="00472572" w:rsidRPr="00472572" w:rsidRDefault="00472572" w:rsidP="00472572">
            <w:r w:rsidRPr="00472572">
              <w:t>12.82064</w:t>
            </w:r>
          </w:p>
        </w:tc>
        <w:tc>
          <w:tcPr>
            <w:tcW w:w="1132" w:type="dxa"/>
            <w:noWrap/>
            <w:hideMark/>
          </w:tcPr>
          <w:p w14:paraId="37FB278D" w14:textId="77777777" w:rsidR="00472572" w:rsidRPr="00472572" w:rsidRDefault="00472572" w:rsidP="00472572">
            <w:r w:rsidRPr="00472572">
              <w:t>7.529329</w:t>
            </w:r>
          </w:p>
        </w:tc>
        <w:tc>
          <w:tcPr>
            <w:tcW w:w="1132" w:type="dxa"/>
            <w:noWrap/>
            <w:hideMark/>
          </w:tcPr>
          <w:p w14:paraId="39292490" w14:textId="77777777" w:rsidR="00472572" w:rsidRPr="00472572" w:rsidRDefault="00472572" w:rsidP="00472572">
            <w:r w:rsidRPr="00472572">
              <w:t>6.119197</w:t>
            </w:r>
          </w:p>
        </w:tc>
        <w:tc>
          <w:tcPr>
            <w:tcW w:w="1132" w:type="dxa"/>
            <w:noWrap/>
            <w:hideMark/>
          </w:tcPr>
          <w:p w14:paraId="7A6C8811" w14:textId="77777777" w:rsidR="00472572" w:rsidRPr="00472572" w:rsidRDefault="00472572" w:rsidP="00472572">
            <w:r w:rsidRPr="00472572">
              <w:t>9.465351</w:t>
            </w:r>
          </w:p>
        </w:tc>
        <w:tc>
          <w:tcPr>
            <w:tcW w:w="1132" w:type="dxa"/>
            <w:noWrap/>
            <w:hideMark/>
          </w:tcPr>
          <w:p w14:paraId="30ACF9A0" w14:textId="77777777" w:rsidR="00472572" w:rsidRPr="00472572" w:rsidRDefault="00472572" w:rsidP="00472572">
            <w:r w:rsidRPr="00472572">
              <w:t>12.41894</w:t>
            </w:r>
          </w:p>
        </w:tc>
        <w:tc>
          <w:tcPr>
            <w:tcW w:w="1132" w:type="dxa"/>
            <w:noWrap/>
            <w:hideMark/>
          </w:tcPr>
          <w:p w14:paraId="76F135EE" w14:textId="77777777" w:rsidR="00472572" w:rsidRPr="00472572" w:rsidRDefault="00472572" w:rsidP="00472572">
            <w:r w:rsidRPr="00472572">
              <w:t>1.873331</w:t>
            </w:r>
          </w:p>
        </w:tc>
        <w:tc>
          <w:tcPr>
            <w:tcW w:w="1132" w:type="dxa"/>
            <w:noWrap/>
            <w:hideMark/>
          </w:tcPr>
          <w:p w14:paraId="1EAEDE41" w14:textId="77777777" w:rsidR="00472572" w:rsidRPr="00472572" w:rsidRDefault="00472572" w:rsidP="00472572">
            <w:r w:rsidRPr="00472572">
              <w:t>3.886914</w:t>
            </w:r>
          </w:p>
        </w:tc>
        <w:tc>
          <w:tcPr>
            <w:tcW w:w="1132" w:type="dxa"/>
            <w:noWrap/>
            <w:hideMark/>
          </w:tcPr>
          <w:p w14:paraId="35912194" w14:textId="77777777" w:rsidR="00472572" w:rsidRPr="00472572" w:rsidRDefault="00472572" w:rsidP="00472572">
            <w:r w:rsidRPr="00472572">
              <w:t>6.836403</w:t>
            </w:r>
          </w:p>
        </w:tc>
        <w:tc>
          <w:tcPr>
            <w:tcW w:w="1132" w:type="dxa"/>
            <w:noWrap/>
            <w:hideMark/>
          </w:tcPr>
          <w:p w14:paraId="1BC20CED" w14:textId="77777777" w:rsidR="00472572" w:rsidRPr="00472572" w:rsidRDefault="00472572" w:rsidP="00472572">
            <w:r w:rsidRPr="00472572">
              <w:t>4.867568</w:t>
            </w:r>
          </w:p>
        </w:tc>
        <w:tc>
          <w:tcPr>
            <w:tcW w:w="1132" w:type="dxa"/>
            <w:noWrap/>
            <w:hideMark/>
          </w:tcPr>
          <w:p w14:paraId="7E76919F" w14:textId="77777777" w:rsidR="00472572" w:rsidRPr="00472572" w:rsidRDefault="00472572" w:rsidP="00472572">
            <w:r w:rsidRPr="00472572">
              <w:t>6.922009</w:t>
            </w:r>
          </w:p>
        </w:tc>
      </w:tr>
      <w:tr w:rsidR="00472572" w:rsidRPr="00472572" w14:paraId="6192636C" w14:textId="77777777" w:rsidTr="00472572">
        <w:trPr>
          <w:trHeight w:val="261"/>
        </w:trPr>
        <w:tc>
          <w:tcPr>
            <w:tcW w:w="1132" w:type="dxa"/>
            <w:noWrap/>
            <w:hideMark/>
          </w:tcPr>
          <w:p w14:paraId="72683122" w14:textId="77777777" w:rsidR="00472572" w:rsidRPr="00472572" w:rsidRDefault="00472572" w:rsidP="00472572">
            <w:r w:rsidRPr="00472572">
              <w:t>2.472754</w:t>
            </w:r>
          </w:p>
        </w:tc>
        <w:tc>
          <w:tcPr>
            <w:tcW w:w="1132" w:type="dxa"/>
            <w:noWrap/>
            <w:hideMark/>
          </w:tcPr>
          <w:p w14:paraId="2231D034" w14:textId="77777777" w:rsidR="00472572" w:rsidRPr="00472572" w:rsidRDefault="00472572" w:rsidP="00472572">
            <w:r w:rsidRPr="00472572">
              <w:t>8.491238</w:t>
            </w:r>
          </w:p>
        </w:tc>
        <w:tc>
          <w:tcPr>
            <w:tcW w:w="1132" w:type="dxa"/>
            <w:noWrap/>
            <w:hideMark/>
          </w:tcPr>
          <w:p w14:paraId="6C0D0F43" w14:textId="77777777" w:rsidR="00472572" w:rsidRPr="00472572" w:rsidRDefault="00472572" w:rsidP="00472572">
            <w:r w:rsidRPr="00472572">
              <w:t>6.273514</w:t>
            </w:r>
          </w:p>
        </w:tc>
        <w:tc>
          <w:tcPr>
            <w:tcW w:w="1132" w:type="dxa"/>
            <w:noWrap/>
            <w:hideMark/>
          </w:tcPr>
          <w:p w14:paraId="4C0F7C45" w14:textId="77777777" w:rsidR="00472572" w:rsidRPr="00472572" w:rsidRDefault="00472572" w:rsidP="00472572">
            <w:r w:rsidRPr="00472572">
              <w:t>3.086421</w:t>
            </w:r>
          </w:p>
        </w:tc>
        <w:tc>
          <w:tcPr>
            <w:tcW w:w="1132" w:type="dxa"/>
            <w:noWrap/>
            <w:hideMark/>
          </w:tcPr>
          <w:p w14:paraId="091F3185" w14:textId="77777777" w:rsidR="00472572" w:rsidRPr="00472572" w:rsidRDefault="00472572" w:rsidP="00472572">
            <w:r w:rsidRPr="00472572">
              <w:t>5.614086</w:t>
            </w:r>
          </w:p>
        </w:tc>
        <w:tc>
          <w:tcPr>
            <w:tcW w:w="1132" w:type="dxa"/>
            <w:noWrap/>
            <w:hideMark/>
          </w:tcPr>
          <w:p w14:paraId="0CBB759D" w14:textId="77777777" w:rsidR="00472572" w:rsidRPr="00472572" w:rsidRDefault="00472572" w:rsidP="00472572">
            <w:r w:rsidRPr="00472572">
              <w:t>12.94679</w:t>
            </w:r>
          </w:p>
        </w:tc>
        <w:tc>
          <w:tcPr>
            <w:tcW w:w="1132" w:type="dxa"/>
            <w:noWrap/>
            <w:hideMark/>
          </w:tcPr>
          <w:p w14:paraId="0E9BC7A7" w14:textId="77777777" w:rsidR="00472572" w:rsidRPr="00472572" w:rsidRDefault="00472572" w:rsidP="00472572">
            <w:r w:rsidRPr="00472572">
              <w:t>6.164404</w:t>
            </w:r>
          </w:p>
        </w:tc>
        <w:tc>
          <w:tcPr>
            <w:tcW w:w="1132" w:type="dxa"/>
            <w:noWrap/>
            <w:hideMark/>
          </w:tcPr>
          <w:p w14:paraId="09470D51" w14:textId="77777777" w:rsidR="00472572" w:rsidRPr="00472572" w:rsidRDefault="00472572" w:rsidP="00472572">
            <w:r w:rsidRPr="00472572">
              <w:t>2.829371</w:t>
            </w:r>
          </w:p>
        </w:tc>
        <w:tc>
          <w:tcPr>
            <w:tcW w:w="1132" w:type="dxa"/>
            <w:noWrap/>
            <w:hideMark/>
          </w:tcPr>
          <w:p w14:paraId="05D68005" w14:textId="77777777" w:rsidR="00472572" w:rsidRPr="00472572" w:rsidRDefault="00472572" w:rsidP="00472572">
            <w:r w:rsidRPr="00472572">
              <w:t>7.675992</w:t>
            </w:r>
          </w:p>
        </w:tc>
        <w:tc>
          <w:tcPr>
            <w:tcW w:w="1132" w:type="dxa"/>
            <w:noWrap/>
            <w:hideMark/>
          </w:tcPr>
          <w:p w14:paraId="10F9FE03" w14:textId="77777777" w:rsidR="00472572" w:rsidRPr="00472572" w:rsidRDefault="00472572" w:rsidP="00472572">
            <w:r w:rsidRPr="00472572">
              <w:t>8.554669</w:t>
            </w:r>
          </w:p>
        </w:tc>
      </w:tr>
      <w:tr w:rsidR="00472572" w:rsidRPr="00472572" w14:paraId="58BD9701" w14:textId="77777777" w:rsidTr="00472572">
        <w:trPr>
          <w:trHeight w:val="261"/>
        </w:trPr>
        <w:tc>
          <w:tcPr>
            <w:tcW w:w="1132" w:type="dxa"/>
            <w:noWrap/>
            <w:hideMark/>
          </w:tcPr>
          <w:p w14:paraId="47FD1820" w14:textId="77777777" w:rsidR="00472572" w:rsidRPr="00472572" w:rsidRDefault="00472572" w:rsidP="00472572">
            <w:r w:rsidRPr="00472572">
              <w:t>4.14433</w:t>
            </w:r>
          </w:p>
        </w:tc>
        <w:tc>
          <w:tcPr>
            <w:tcW w:w="1132" w:type="dxa"/>
            <w:noWrap/>
            <w:hideMark/>
          </w:tcPr>
          <w:p w14:paraId="5393610F" w14:textId="77777777" w:rsidR="00472572" w:rsidRPr="00472572" w:rsidRDefault="00472572" w:rsidP="00472572">
            <w:r w:rsidRPr="00472572">
              <w:t>2.171333</w:t>
            </w:r>
          </w:p>
        </w:tc>
        <w:tc>
          <w:tcPr>
            <w:tcW w:w="1132" w:type="dxa"/>
            <w:noWrap/>
            <w:hideMark/>
          </w:tcPr>
          <w:p w14:paraId="57FF69B2" w14:textId="77777777" w:rsidR="00472572" w:rsidRPr="00472572" w:rsidRDefault="00472572" w:rsidP="00472572">
            <w:r w:rsidRPr="00472572">
              <w:t>8.260409</w:t>
            </w:r>
          </w:p>
        </w:tc>
        <w:tc>
          <w:tcPr>
            <w:tcW w:w="1132" w:type="dxa"/>
            <w:noWrap/>
            <w:hideMark/>
          </w:tcPr>
          <w:p w14:paraId="7C86A50E" w14:textId="77777777" w:rsidR="00472572" w:rsidRPr="00472572" w:rsidRDefault="00472572" w:rsidP="00472572">
            <w:r w:rsidRPr="00472572">
              <w:t>6.826353</w:t>
            </w:r>
          </w:p>
        </w:tc>
        <w:tc>
          <w:tcPr>
            <w:tcW w:w="1132" w:type="dxa"/>
            <w:noWrap/>
            <w:hideMark/>
          </w:tcPr>
          <w:p w14:paraId="547710A8" w14:textId="77777777" w:rsidR="00472572" w:rsidRPr="00472572" w:rsidRDefault="00472572" w:rsidP="00472572">
            <w:r w:rsidRPr="00472572">
              <w:t>7.945022</w:t>
            </w:r>
          </w:p>
        </w:tc>
        <w:tc>
          <w:tcPr>
            <w:tcW w:w="1132" w:type="dxa"/>
            <w:noWrap/>
            <w:hideMark/>
          </w:tcPr>
          <w:p w14:paraId="76C6DF8F" w14:textId="77777777" w:rsidR="00472572" w:rsidRPr="00472572" w:rsidRDefault="00472572" w:rsidP="00472572">
            <w:r w:rsidRPr="00472572">
              <w:t>2.746992</w:t>
            </w:r>
          </w:p>
        </w:tc>
        <w:tc>
          <w:tcPr>
            <w:tcW w:w="1132" w:type="dxa"/>
            <w:noWrap/>
            <w:hideMark/>
          </w:tcPr>
          <w:p w14:paraId="467B6BAF" w14:textId="77777777" w:rsidR="00472572" w:rsidRPr="00472572" w:rsidRDefault="00472572" w:rsidP="00472572">
            <w:r w:rsidRPr="00472572">
              <w:t>8.44528</w:t>
            </w:r>
          </w:p>
        </w:tc>
        <w:tc>
          <w:tcPr>
            <w:tcW w:w="1132" w:type="dxa"/>
            <w:noWrap/>
            <w:hideMark/>
          </w:tcPr>
          <w:p w14:paraId="07DEE06F" w14:textId="77777777" w:rsidR="00472572" w:rsidRPr="00472572" w:rsidRDefault="00472572" w:rsidP="00472572">
            <w:r w:rsidRPr="00472572">
              <w:t>8.601326</w:t>
            </w:r>
          </w:p>
        </w:tc>
        <w:tc>
          <w:tcPr>
            <w:tcW w:w="1132" w:type="dxa"/>
            <w:noWrap/>
            <w:hideMark/>
          </w:tcPr>
          <w:p w14:paraId="0C54BD39" w14:textId="77777777" w:rsidR="00472572" w:rsidRPr="00472572" w:rsidRDefault="00472572" w:rsidP="00472572">
            <w:r w:rsidRPr="00472572">
              <w:t>2.828163</w:t>
            </w:r>
          </w:p>
        </w:tc>
        <w:tc>
          <w:tcPr>
            <w:tcW w:w="1132" w:type="dxa"/>
            <w:noWrap/>
            <w:hideMark/>
          </w:tcPr>
          <w:p w14:paraId="29EBDE58" w14:textId="77777777" w:rsidR="00472572" w:rsidRPr="00472572" w:rsidRDefault="00472572" w:rsidP="00472572">
            <w:r w:rsidRPr="00472572">
              <w:t>7.526796</w:t>
            </w:r>
          </w:p>
        </w:tc>
      </w:tr>
      <w:tr w:rsidR="00472572" w:rsidRPr="00472572" w14:paraId="622190D9" w14:textId="77777777" w:rsidTr="00472572">
        <w:trPr>
          <w:trHeight w:val="261"/>
        </w:trPr>
        <w:tc>
          <w:tcPr>
            <w:tcW w:w="1132" w:type="dxa"/>
            <w:noWrap/>
            <w:hideMark/>
          </w:tcPr>
          <w:p w14:paraId="7C56F4AD" w14:textId="77777777" w:rsidR="00472572" w:rsidRPr="00472572" w:rsidRDefault="00472572" w:rsidP="00472572">
            <w:r w:rsidRPr="00472572">
              <w:t>4.149021</w:t>
            </w:r>
          </w:p>
        </w:tc>
        <w:tc>
          <w:tcPr>
            <w:tcW w:w="1132" w:type="dxa"/>
            <w:noWrap/>
            <w:hideMark/>
          </w:tcPr>
          <w:p w14:paraId="2EF57F98" w14:textId="77777777" w:rsidR="00472572" w:rsidRPr="00472572" w:rsidRDefault="00472572" w:rsidP="00472572">
            <w:r w:rsidRPr="00472572">
              <w:t>7.197301</w:t>
            </w:r>
          </w:p>
        </w:tc>
        <w:tc>
          <w:tcPr>
            <w:tcW w:w="1132" w:type="dxa"/>
            <w:noWrap/>
            <w:hideMark/>
          </w:tcPr>
          <w:p w14:paraId="1B2CAFAE" w14:textId="77777777" w:rsidR="00472572" w:rsidRPr="00472572" w:rsidRDefault="00472572" w:rsidP="00472572">
            <w:r w:rsidRPr="00472572">
              <w:t>2.473717</w:t>
            </w:r>
          </w:p>
        </w:tc>
        <w:tc>
          <w:tcPr>
            <w:tcW w:w="1132" w:type="dxa"/>
            <w:noWrap/>
            <w:hideMark/>
          </w:tcPr>
          <w:p w14:paraId="1C5C684D" w14:textId="77777777" w:rsidR="00472572" w:rsidRPr="00472572" w:rsidRDefault="00472572" w:rsidP="00472572">
            <w:r w:rsidRPr="00472572">
              <w:t>12.72541</w:t>
            </w:r>
          </w:p>
        </w:tc>
        <w:tc>
          <w:tcPr>
            <w:tcW w:w="1132" w:type="dxa"/>
            <w:noWrap/>
            <w:hideMark/>
          </w:tcPr>
          <w:p w14:paraId="201A0D65" w14:textId="77777777" w:rsidR="00472572" w:rsidRPr="00472572" w:rsidRDefault="00472572" w:rsidP="00472572">
            <w:r w:rsidRPr="00472572">
              <w:t>8.506517</w:t>
            </w:r>
          </w:p>
        </w:tc>
        <w:tc>
          <w:tcPr>
            <w:tcW w:w="1132" w:type="dxa"/>
            <w:noWrap/>
            <w:hideMark/>
          </w:tcPr>
          <w:p w14:paraId="228090BE" w14:textId="77777777" w:rsidR="00472572" w:rsidRPr="00472572" w:rsidRDefault="00472572" w:rsidP="00472572">
            <w:r w:rsidRPr="00472572">
              <w:t>5.477473</w:t>
            </w:r>
          </w:p>
        </w:tc>
        <w:tc>
          <w:tcPr>
            <w:tcW w:w="1132" w:type="dxa"/>
            <w:noWrap/>
            <w:hideMark/>
          </w:tcPr>
          <w:p w14:paraId="393D9394" w14:textId="77777777" w:rsidR="00472572" w:rsidRPr="00472572" w:rsidRDefault="00472572" w:rsidP="00472572">
            <w:r w:rsidRPr="00472572">
              <w:t>3.753066</w:t>
            </w:r>
          </w:p>
        </w:tc>
        <w:tc>
          <w:tcPr>
            <w:tcW w:w="1132" w:type="dxa"/>
            <w:noWrap/>
            <w:hideMark/>
          </w:tcPr>
          <w:p w14:paraId="0A536458" w14:textId="77777777" w:rsidR="00472572" w:rsidRPr="00472572" w:rsidRDefault="00472572" w:rsidP="00472572">
            <w:r w:rsidRPr="00472572">
              <w:t>7.615243</w:t>
            </w:r>
          </w:p>
        </w:tc>
        <w:tc>
          <w:tcPr>
            <w:tcW w:w="1132" w:type="dxa"/>
            <w:noWrap/>
            <w:hideMark/>
          </w:tcPr>
          <w:p w14:paraId="3C3D33B3" w14:textId="77777777" w:rsidR="00472572" w:rsidRPr="00472572" w:rsidRDefault="00472572" w:rsidP="00472572">
            <w:r w:rsidRPr="00472572">
              <w:t>7.076025</w:t>
            </w:r>
          </w:p>
        </w:tc>
        <w:tc>
          <w:tcPr>
            <w:tcW w:w="1132" w:type="dxa"/>
            <w:noWrap/>
            <w:hideMark/>
          </w:tcPr>
          <w:p w14:paraId="12F5288E" w14:textId="77777777" w:rsidR="00472572" w:rsidRPr="00472572" w:rsidRDefault="00472572" w:rsidP="00472572">
            <w:r w:rsidRPr="00472572">
              <w:t>7.331108</w:t>
            </w:r>
          </w:p>
        </w:tc>
      </w:tr>
      <w:tr w:rsidR="00472572" w:rsidRPr="00472572" w14:paraId="4BDB35EF" w14:textId="77777777" w:rsidTr="00472572">
        <w:trPr>
          <w:trHeight w:val="261"/>
        </w:trPr>
        <w:tc>
          <w:tcPr>
            <w:tcW w:w="1132" w:type="dxa"/>
            <w:noWrap/>
            <w:hideMark/>
          </w:tcPr>
          <w:p w14:paraId="3CBEB6B0" w14:textId="77777777" w:rsidR="00472572" w:rsidRPr="00472572" w:rsidRDefault="00472572" w:rsidP="00472572">
            <w:r w:rsidRPr="00472572">
              <w:t>3.832644</w:t>
            </w:r>
          </w:p>
        </w:tc>
        <w:tc>
          <w:tcPr>
            <w:tcW w:w="1132" w:type="dxa"/>
            <w:noWrap/>
            <w:hideMark/>
          </w:tcPr>
          <w:p w14:paraId="7B736051" w14:textId="77777777" w:rsidR="00472572" w:rsidRPr="00472572" w:rsidRDefault="00472572" w:rsidP="00472572">
            <w:r w:rsidRPr="00472572">
              <w:t>12.86796</w:t>
            </w:r>
          </w:p>
        </w:tc>
        <w:tc>
          <w:tcPr>
            <w:tcW w:w="1132" w:type="dxa"/>
            <w:noWrap/>
            <w:hideMark/>
          </w:tcPr>
          <w:p w14:paraId="1442F03A" w14:textId="77777777" w:rsidR="00472572" w:rsidRPr="00472572" w:rsidRDefault="00472572" w:rsidP="00472572">
            <w:r w:rsidRPr="00472572">
              <w:t>6.247425</w:t>
            </w:r>
          </w:p>
        </w:tc>
        <w:tc>
          <w:tcPr>
            <w:tcW w:w="1132" w:type="dxa"/>
            <w:noWrap/>
            <w:hideMark/>
          </w:tcPr>
          <w:p w14:paraId="67068AA7" w14:textId="77777777" w:rsidR="00472572" w:rsidRPr="00472572" w:rsidRDefault="00472572" w:rsidP="00472572">
            <w:r w:rsidRPr="00472572">
              <w:t>2.281388</w:t>
            </w:r>
          </w:p>
        </w:tc>
        <w:tc>
          <w:tcPr>
            <w:tcW w:w="1132" w:type="dxa"/>
            <w:noWrap/>
            <w:hideMark/>
          </w:tcPr>
          <w:p w14:paraId="0102219B" w14:textId="77777777" w:rsidR="00472572" w:rsidRPr="00472572" w:rsidRDefault="00472572" w:rsidP="00472572">
            <w:r w:rsidRPr="00472572">
              <w:t>7.709386</w:t>
            </w:r>
          </w:p>
        </w:tc>
        <w:tc>
          <w:tcPr>
            <w:tcW w:w="1132" w:type="dxa"/>
            <w:noWrap/>
            <w:hideMark/>
          </w:tcPr>
          <w:p w14:paraId="49CFF13A" w14:textId="77777777" w:rsidR="00472572" w:rsidRPr="00472572" w:rsidRDefault="00472572" w:rsidP="00472572">
            <w:r w:rsidRPr="00472572">
              <w:t>12.37143</w:t>
            </w:r>
          </w:p>
        </w:tc>
        <w:tc>
          <w:tcPr>
            <w:tcW w:w="1132" w:type="dxa"/>
            <w:noWrap/>
            <w:hideMark/>
          </w:tcPr>
          <w:p w14:paraId="49662792" w14:textId="77777777" w:rsidR="00472572" w:rsidRPr="00472572" w:rsidRDefault="00472572" w:rsidP="00472572">
            <w:r w:rsidRPr="00472572">
              <w:t>7.989612</w:t>
            </w:r>
          </w:p>
        </w:tc>
        <w:tc>
          <w:tcPr>
            <w:tcW w:w="1132" w:type="dxa"/>
            <w:noWrap/>
            <w:hideMark/>
          </w:tcPr>
          <w:p w14:paraId="6F08E7C0" w14:textId="77777777" w:rsidR="00472572" w:rsidRPr="00472572" w:rsidRDefault="00472572" w:rsidP="00472572">
            <w:r w:rsidRPr="00472572">
              <w:t>3.563381</w:t>
            </w:r>
          </w:p>
        </w:tc>
        <w:tc>
          <w:tcPr>
            <w:tcW w:w="1132" w:type="dxa"/>
            <w:noWrap/>
            <w:hideMark/>
          </w:tcPr>
          <w:p w14:paraId="43AF972D" w14:textId="77777777" w:rsidR="00472572" w:rsidRPr="00472572" w:rsidRDefault="00472572" w:rsidP="00472572">
            <w:r w:rsidRPr="00472572">
              <w:t>11.33486</w:t>
            </w:r>
          </w:p>
        </w:tc>
        <w:tc>
          <w:tcPr>
            <w:tcW w:w="1132" w:type="dxa"/>
            <w:noWrap/>
            <w:hideMark/>
          </w:tcPr>
          <w:p w14:paraId="42477EE0" w14:textId="77777777" w:rsidR="00472572" w:rsidRPr="00472572" w:rsidRDefault="00472572" w:rsidP="00472572">
            <w:r w:rsidRPr="00472572">
              <w:t>7.474431</w:t>
            </w:r>
          </w:p>
        </w:tc>
      </w:tr>
      <w:tr w:rsidR="00472572" w:rsidRPr="00472572" w14:paraId="0481584B" w14:textId="77777777" w:rsidTr="00472572">
        <w:trPr>
          <w:trHeight w:val="261"/>
        </w:trPr>
        <w:tc>
          <w:tcPr>
            <w:tcW w:w="1132" w:type="dxa"/>
            <w:noWrap/>
            <w:hideMark/>
          </w:tcPr>
          <w:p w14:paraId="33B0F481" w14:textId="77777777" w:rsidR="00472572" w:rsidRPr="00472572" w:rsidRDefault="00472572" w:rsidP="00472572">
            <w:r w:rsidRPr="00472572">
              <w:t>4.193033</w:t>
            </w:r>
          </w:p>
        </w:tc>
        <w:tc>
          <w:tcPr>
            <w:tcW w:w="1132" w:type="dxa"/>
            <w:noWrap/>
            <w:hideMark/>
          </w:tcPr>
          <w:p w14:paraId="26A0DB2C" w14:textId="77777777" w:rsidR="00472572" w:rsidRPr="00472572" w:rsidRDefault="00472572" w:rsidP="00472572">
            <w:r w:rsidRPr="00472572">
              <w:t>1.914934</w:t>
            </w:r>
          </w:p>
        </w:tc>
        <w:tc>
          <w:tcPr>
            <w:tcW w:w="1132" w:type="dxa"/>
            <w:noWrap/>
            <w:hideMark/>
          </w:tcPr>
          <w:p w14:paraId="0404E674" w14:textId="77777777" w:rsidR="00472572" w:rsidRPr="00472572" w:rsidRDefault="00472572" w:rsidP="00472572">
            <w:r w:rsidRPr="00472572">
              <w:t>12.87693</w:t>
            </w:r>
          </w:p>
        </w:tc>
        <w:tc>
          <w:tcPr>
            <w:tcW w:w="1132" w:type="dxa"/>
            <w:noWrap/>
            <w:hideMark/>
          </w:tcPr>
          <w:p w14:paraId="4B099DD9" w14:textId="77777777" w:rsidR="00472572" w:rsidRPr="00472572" w:rsidRDefault="00472572" w:rsidP="00472572">
            <w:r w:rsidRPr="00472572">
              <w:t>5.988047</w:t>
            </w:r>
          </w:p>
        </w:tc>
        <w:tc>
          <w:tcPr>
            <w:tcW w:w="1132" w:type="dxa"/>
            <w:noWrap/>
            <w:hideMark/>
          </w:tcPr>
          <w:p w14:paraId="4AF96007" w14:textId="77777777" w:rsidR="00472572" w:rsidRPr="00472572" w:rsidRDefault="00472572" w:rsidP="00472572">
            <w:r w:rsidRPr="00472572">
              <w:t>7.127922</w:t>
            </w:r>
          </w:p>
        </w:tc>
        <w:tc>
          <w:tcPr>
            <w:tcW w:w="1132" w:type="dxa"/>
            <w:noWrap/>
            <w:hideMark/>
          </w:tcPr>
          <w:p w14:paraId="5BE5D059" w14:textId="77777777" w:rsidR="00472572" w:rsidRPr="00472572" w:rsidRDefault="00472572" w:rsidP="00472572">
            <w:r w:rsidRPr="00472572">
              <w:t>7.913094</w:t>
            </w:r>
          </w:p>
        </w:tc>
        <w:tc>
          <w:tcPr>
            <w:tcW w:w="1132" w:type="dxa"/>
            <w:noWrap/>
            <w:hideMark/>
          </w:tcPr>
          <w:p w14:paraId="1A76BE13" w14:textId="77777777" w:rsidR="00472572" w:rsidRPr="00472572" w:rsidRDefault="00472572" w:rsidP="00472572">
            <w:r w:rsidRPr="00472572">
              <w:t>3.254609</w:t>
            </w:r>
          </w:p>
        </w:tc>
        <w:tc>
          <w:tcPr>
            <w:tcW w:w="1132" w:type="dxa"/>
            <w:noWrap/>
            <w:hideMark/>
          </w:tcPr>
          <w:p w14:paraId="5866AD47" w14:textId="77777777" w:rsidR="00472572" w:rsidRPr="00472572" w:rsidRDefault="00472572" w:rsidP="00472572">
            <w:r w:rsidRPr="00472572">
              <w:t>9.353578</w:t>
            </w:r>
          </w:p>
        </w:tc>
        <w:tc>
          <w:tcPr>
            <w:tcW w:w="1132" w:type="dxa"/>
            <w:noWrap/>
            <w:hideMark/>
          </w:tcPr>
          <w:p w14:paraId="7612567B" w14:textId="77777777" w:rsidR="00472572" w:rsidRPr="00472572" w:rsidRDefault="00472572" w:rsidP="00472572">
            <w:r w:rsidRPr="00472572">
              <w:t>7.158778</w:t>
            </w:r>
          </w:p>
        </w:tc>
        <w:tc>
          <w:tcPr>
            <w:tcW w:w="1132" w:type="dxa"/>
            <w:noWrap/>
            <w:hideMark/>
          </w:tcPr>
          <w:p w14:paraId="388C96C8" w14:textId="77777777" w:rsidR="00472572" w:rsidRPr="00472572" w:rsidRDefault="00472572" w:rsidP="00472572">
            <w:r w:rsidRPr="00472572">
              <w:t>7.661169</w:t>
            </w:r>
          </w:p>
        </w:tc>
      </w:tr>
      <w:tr w:rsidR="00472572" w:rsidRPr="00472572" w14:paraId="0ECAE181" w14:textId="77777777" w:rsidTr="00472572">
        <w:trPr>
          <w:trHeight w:val="261"/>
        </w:trPr>
        <w:tc>
          <w:tcPr>
            <w:tcW w:w="1132" w:type="dxa"/>
            <w:noWrap/>
            <w:hideMark/>
          </w:tcPr>
          <w:p w14:paraId="7124DC5B" w14:textId="77777777" w:rsidR="00472572" w:rsidRPr="00472572" w:rsidRDefault="00472572" w:rsidP="00472572">
            <w:r w:rsidRPr="00472572">
              <w:t>7.61642</w:t>
            </w:r>
          </w:p>
        </w:tc>
        <w:tc>
          <w:tcPr>
            <w:tcW w:w="1132" w:type="dxa"/>
            <w:noWrap/>
            <w:hideMark/>
          </w:tcPr>
          <w:p w14:paraId="2E268838" w14:textId="77777777" w:rsidR="00472572" w:rsidRPr="00472572" w:rsidRDefault="00472572" w:rsidP="00472572">
            <w:r w:rsidRPr="00472572">
              <w:t>7.235547</w:t>
            </w:r>
          </w:p>
        </w:tc>
        <w:tc>
          <w:tcPr>
            <w:tcW w:w="1132" w:type="dxa"/>
            <w:noWrap/>
            <w:hideMark/>
          </w:tcPr>
          <w:p w14:paraId="17449B3F" w14:textId="77777777" w:rsidR="00472572" w:rsidRPr="00472572" w:rsidRDefault="00472572" w:rsidP="00472572">
            <w:r w:rsidRPr="00472572">
              <w:t>8.767704</w:t>
            </w:r>
          </w:p>
        </w:tc>
        <w:tc>
          <w:tcPr>
            <w:tcW w:w="1132" w:type="dxa"/>
            <w:noWrap/>
            <w:hideMark/>
          </w:tcPr>
          <w:p w14:paraId="3E047DA1" w14:textId="77777777" w:rsidR="00472572" w:rsidRPr="00472572" w:rsidRDefault="00472572" w:rsidP="00472572">
            <w:r w:rsidRPr="00472572">
              <w:t>2.441079</w:t>
            </w:r>
          </w:p>
        </w:tc>
        <w:tc>
          <w:tcPr>
            <w:tcW w:w="1132" w:type="dxa"/>
            <w:noWrap/>
            <w:hideMark/>
          </w:tcPr>
          <w:p w14:paraId="4D5456BD" w14:textId="77777777" w:rsidR="00472572" w:rsidRPr="00472572" w:rsidRDefault="00472572" w:rsidP="00472572">
            <w:r w:rsidRPr="00472572">
              <w:t>7.443091</w:t>
            </w:r>
          </w:p>
        </w:tc>
        <w:tc>
          <w:tcPr>
            <w:tcW w:w="1132" w:type="dxa"/>
            <w:noWrap/>
            <w:hideMark/>
          </w:tcPr>
          <w:p w14:paraId="379074EA" w14:textId="77777777" w:rsidR="00472572" w:rsidRPr="00472572" w:rsidRDefault="00472572" w:rsidP="00472572">
            <w:r w:rsidRPr="00472572">
              <w:t>13.14685</w:t>
            </w:r>
          </w:p>
        </w:tc>
        <w:tc>
          <w:tcPr>
            <w:tcW w:w="1132" w:type="dxa"/>
            <w:noWrap/>
            <w:hideMark/>
          </w:tcPr>
          <w:p w14:paraId="3BE21032" w14:textId="77777777" w:rsidR="00472572" w:rsidRPr="00472572" w:rsidRDefault="00472572" w:rsidP="00472572">
            <w:r w:rsidRPr="00472572">
              <w:t>6.325618</w:t>
            </w:r>
          </w:p>
        </w:tc>
        <w:tc>
          <w:tcPr>
            <w:tcW w:w="1132" w:type="dxa"/>
            <w:noWrap/>
            <w:hideMark/>
          </w:tcPr>
          <w:p w14:paraId="6A942A2C" w14:textId="77777777" w:rsidR="00472572" w:rsidRPr="00472572" w:rsidRDefault="00472572" w:rsidP="00472572">
            <w:r w:rsidRPr="00472572">
              <w:t>9.354739</w:t>
            </w:r>
          </w:p>
        </w:tc>
        <w:tc>
          <w:tcPr>
            <w:tcW w:w="1132" w:type="dxa"/>
            <w:noWrap/>
            <w:hideMark/>
          </w:tcPr>
          <w:p w14:paraId="5122DC49" w14:textId="77777777" w:rsidR="00472572" w:rsidRPr="00472572" w:rsidRDefault="00472572" w:rsidP="00472572">
            <w:r w:rsidRPr="00472572">
              <w:t>7.303032</w:t>
            </w:r>
          </w:p>
        </w:tc>
        <w:tc>
          <w:tcPr>
            <w:tcW w:w="1132" w:type="dxa"/>
            <w:noWrap/>
            <w:hideMark/>
          </w:tcPr>
          <w:p w14:paraId="4169B17D" w14:textId="77777777" w:rsidR="00472572" w:rsidRPr="00472572" w:rsidRDefault="00472572" w:rsidP="00472572">
            <w:r w:rsidRPr="00472572">
              <w:t>4.688765</w:t>
            </w:r>
          </w:p>
        </w:tc>
      </w:tr>
      <w:tr w:rsidR="00472572" w:rsidRPr="00472572" w14:paraId="0CE6F657" w14:textId="77777777" w:rsidTr="00472572">
        <w:trPr>
          <w:trHeight w:val="261"/>
        </w:trPr>
        <w:tc>
          <w:tcPr>
            <w:tcW w:w="1132" w:type="dxa"/>
            <w:noWrap/>
            <w:hideMark/>
          </w:tcPr>
          <w:p w14:paraId="1839C438" w14:textId="77777777" w:rsidR="00472572" w:rsidRPr="00472572" w:rsidRDefault="00472572" w:rsidP="00472572">
            <w:r w:rsidRPr="00472572">
              <w:t>12.3482</w:t>
            </w:r>
          </w:p>
        </w:tc>
        <w:tc>
          <w:tcPr>
            <w:tcW w:w="1132" w:type="dxa"/>
            <w:noWrap/>
            <w:hideMark/>
          </w:tcPr>
          <w:p w14:paraId="7B294E37" w14:textId="77777777" w:rsidR="00472572" w:rsidRPr="00472572" w:rsidRDefault="00472572" w:rsidP="00472572">
            <w:r w:rsidRPr="00472572">
              <w:t>13.439</w:t>
            </w:r>
          </w:p>
        </w:tc>
        <w:tc>
          <w:tcPr>
            <w:tcW w:w="1132" w:type="dxa"/>
            <w:noWrap/>
            <w:hideMark/>
          </w:tcPr>
          <w:p w14:paraId="7AAA84D2" w14:textId="77777777" w:rsidR="00472572" w:rsidRPr="00472572" w:rsidRDefault="00472572" w:rsidP="00472572">
            <w:r w:rsidRPr="00472572">
              <w:t>7.478316</w:t>
            </w:r>
          </w:p>
        </w:tc>
        <w:tc>
          <w:tcPr>
            <w:tcW w:w="1132" w:type="dxa"/>
            <w:noWrap/>
            <w:hideMark/>
          </w:tcPr>
          <w:p w14:paraId="7AB65B68" w14:textId="77777777" w:rsidR="00472572" w:rsidRPr="00472572" w:rsidRDefault="00472572" w:rsidP="00472572">
            <w:r w:rsidRPr="00472572">
              <w:t>8.396982</w:t>
            </w:r>
          </w:p>
        </w:tc>
        <w:tc>
          <w:tcPr>
            <w:tcW w:w="1132" w:type="dxa"/>
            <w:noWrap/>
            <w:hideMark/>
          </w:tcPr>
          <w:p w14:paraId="40DD8D02" w14:textId="77777777" w:rsidR="00472572" w:rsidRPr="00472572" w:rsidRDefault="00472572" w:rsidP="00472572">
            <w:r w:rsidRPr="00472572">
              <w:t>6.711042</w:t>
            </w:r>
          </w:p>
        </w:tc>
        <w:tc>
          <w:tcPr>
            <w:tcW w:w="1132" w:type="dxa"/>
            <w:noWrap/>
            <w:hideMark/>
          </w:tcPr>
          <w:p w14:paraId="0E7752AE" w14:textId="77777777" w:rsidR="00472572" w:rsidRPr="00472572" w:rsidRDefault="00472572" w:rsidP="00472572">
            <w:r w:rsidRPr="00472572">
              <w:t>3.188977</w:t>
            </w:r>
          </w:p>
        </w:tc>
        <w:tc>
          <w:tcPr>
            <w:tcW w:w="1132" w:type="dxa"/>
            <w:noWrap/>
            <w:hideMark/>
          </w:tcPr>
          <w:p w14:paraId="12ABA598" w14:textId="77777777" w:rsidR="00472572" w:rsidRPr="00472572" w:rsidRDefault="00472572" w:rsidP="00472572">
            <w:r w:rsidRPr="00472572">
              <w:t>7.566303</w:t>
            </w:r>
          </w:p>
        </w:tc>
        <w:tc>
          <w:tcPr>
            <w:tcW w:w="1132" w:type="dxa"/>
            <w:noWrap/>
            <w:hideMark/>
          </w:tcPr>
          <w:p w14:paraId="5DFC7D87" w14:textId="77777777" w:rsidR="00472572" w:rsidRPr="00472572" w:rsidRDefault="00472572" w:rsidP="00472572">
            <w:r w:rsidRPr="00472572">
              <w:t>2.585821</w:t>
            </w:r>
          </w:p>
        </w:tc>
        <w:tc>
          <w:tcPr>
            <w:tcW w:w="1132" w:type="dxa"/>
            <w:noWrap/>
            <w:hideMark/>
          </w:tcPr>
          <w:p w14:paraId="3A687E8F" w14:textId="77777777" w:rsidR="00472572" w:rsidRPr="00472572" w:rsidRDefault="00472572" w:rsidP="00472572">
            <w:r w:rsidRPr="00472572">
              <w:t>8.311056</w:t>
            </w:r>
          </w:p>
        </w:tc>
        <w:tc>
          <w:tcPr>
            <w:tcW w:w="1132" w:type="dxa"/>
            <w:noWrap/>
            <w:hideMark/>
          </w:tcPr>
          <w:p w14:paraId="55CBF79C" w14:textId="77777777" w:rsidR="00472572" w:rsidRPr="00472572" w:rsidRDefault="00472572" w:rsidP="00472572">
            <w:r w:rsidRPr="00472572">
              <w:t>7.858678</w:t>
            </w:r>
          </w:p>
        </w:tc>
      </w:tr>
      <w:tr w:rsidR="00472572" w:rsidRPr="00472572" w14:paraId="4167C3B3" w14:textId="77777777" w:rsidTr="00472572">
        <w:trPr>
          <w:trHeight w:val="261"/>
        </w:trPr>
        <w:tc>
          <w:tcPr>
            <w:tcW w:w="1132" w:type="dxa"/>
            <w:noWrap/>
            <w:hideMark/>
          </w:tcPr>
          <w:p w14:paraId="138512D8" w14:textId="77777777" w:rsidR="00472572" w:rsidRPr="00472572" w:rsidRDefault="00472572" w:rsidP="00472572">
            <w:pPr>
              <w:rPr>
                <w:b/>
                <w:bCs/>
              </w:rPr>
            </w:pPr>
            <w:r w:rsidRPr="00472572">
              <w:rPr>
                <w:b/>
                <w:bCs/>
              </w:rPr>
              <w:t>6.972719</w:t>
            </w:r>
          </w:p>
        </w:tc>
        <w:tc>
          <w:tcPr>
            <w:tcW w:w="1132" w:type="dxa"/>
            <w:noWrap/>
            <w:hideMark/>
          </w:tcPr>
          <w:p w14:paraId="73309486" w14:textId="77777777" w:rsidR="00472572" w:rsidRPr="00472572" w:rsidRDefault="00472572" w:rsidP="00472572">
            <w:pPr>
              <w:rPr>
                <w:b/>
                <w:bCs/>
              </w:rPr>
            </w:pPr>
            <w:r w:rsidRPr="00472572">
              <w:rPr>
                <w:b/>
                <w:bCs/>
              </w:rPr>
              <w:t>7.890556</w:t>
            </w:r>
          </w:p>
        </w:tc>
        <w:tc>
          <w:tcPr>
            <w:tcW w:w="1132" w:type="dxa"/>
            <w:noWrap/>
            <w:hideMark/>
          </w:tcPr>
          <w:p w14:paraId="29BED164" w14:textId="77777777" w:rsidR="00472572" w:rsidRPr="00472572" w:rsidRDefault="00472572" w:rsidP="00472572">
            <w:pPr>
              <w:rPr>
                <w:b/>
                <w:bCs/>
              </w:rPr>
            </w:pPr>
            <w:r w:rsidRPr="00472572">
              <w:rPr>
                <w:b/>
                <w:bCs/>
              </w:rPr>
              <w:t>7.510869</w:t>
            </w:r>
          </w:p>
        </w:tc>
        <w:tc>
          <w:tcPr>
            <w:tcW w:w="1132" w:type="dxa"/>
            <w:noWrap/>
            <w:hideMark/>
          </w:tcPr>
          <w:p w14:paraId="1873B4C9" w14:textId="77777777" w:rsidR="00472572" w:rsidRPr="00472572" w:rsidRDefault="00472572" w:rsidP="00472572">
            <w:pPr>
              <w:rPr>
                <w:b/>
                <w:bCs/>
              </w:rPr>
            </w:pPr>
            <w:r w:rsidRPr="00472572">
              <w:rPr>
                <w:b/>
                <w:bCs/>
              </w:rPr>
              <w:t>6.265955</w:t>
            </w:r>
          </w:p>
        </w:tc>
        <w:tc>
          <w:tcPr>
            <w:tcW w:w="1132" w:type="dxa"/>
            <w:noWrap/>
            <w:hideMark/>
          </w:tcPr>
          <w:p w14:paraId="29EB3320" w14:textId="77777777" w:rsidR="00472572" w:rsidRPr="00472572" w:rsidRDefault="00472572" w:rsidP="00472572">
            <w:pPr>
              <w:rPr>
                <w:b/>
                <w:bCs/>
              </w:rPr>
            </w:pPr>
            <w:r w:rsidRPr="00472572">
              <w:rPr>
                <w:b/>
                <w:bCs/>
              </w:rPr>
              <w:t>7.514617</w:t>
            </w:r>
          </w:p>
        </w:tc>
        <w:tc>
          <w:tcPr>
            <w:tcW w:w="1132" w:type="dxa"/>
            <w:noWrap/>
            <w:hideMark/>
          </w:tcPr>
          <w:p w14:paraId="3F151DA1" w14:textId="77777777" w:rsidR="00472572" w:rsidRPr="00472572" w:rsidRDefault="00472572" w:rsidP="00472572">
            <w:pPr>
              <w:rPr>
                <w:b/>
                <w:bCs/>
              </w:rPr>
            </w:pPr>
            <w:r w:rsidRPr="00472572">
              <w:rPr>
                <w:b/>
                <w:bCs/>
              </w:rPr>
              <w:t>7.32217</w:t>
            </w:r>
          </w:p>
        </w:tc>
        <w:tc>
          <w:tcPr>
            <w:tcW w:w="1132" w:type="dxa"/>
            <w:noWrap/>
            <w:hideMark/>
          </w:tcPr>
          <w:p w14:paraId="281E7C83" w14:textId="77777777" w:rsidR="00472572" w:rsidRPr="00472572" w:rsidRDefault="00472572" w:rsidP="00472572">
            <w:pPr>
              <w:rPr>
                <w:b/>
                <w:bCs/>
              </w:rPr>
            </w:pPr>
            <w:r w:rsidRPr="00472572">
              <w:rPr>
                <w:b/>
                <w:bCs/>
              </w:rPr>
              <w:t>5.934687</w:t>
            </w:r>
          </w:p>
        </w:tc>
        <w:tc>
          <w:tcPr>
            <w:tcW w:w="1132" w:type="dxa"/>
            <w:noWrap/>
            <w:hideMark/>
          </w:tcPr>
          <w:p w14:paraId="349B6AF5" w14:textId="77777777" w:rsidR="00472572" w:rsidRPr="00472572" w:rsidRDefault="00472572" w:rsidP="00472572">
            <w:pPr>
              <w:rPr>
                <w:b/>
                <w:bCs/>
              </w:rPr>
            </w:pPr>
            <w:r w:rsidRPr="00472572">
              <w:rPr>
                <w:b/>
                <w:bCs/>
              </w:rPr>
              <w:t>6.792303</w:t>
            </w:r>
          </w:p>
        </w:tc>
        <w:tc>
          <w:tcPr>
            <w:tcW w:w="1132" w:type="dxa"/>
            <w:noWrap/>
            <w:hideMark/>
          </w:tcPr>
          <w:p w14:paraId="496309C7" w14:textId="77777777" w:rsidR="00472572" w:rsidRPr="00472572" w:rsidRDefault="00472572" w:rsidP="00472572">
            <w:pPr>
              <w:rPr>
                <w:b/>
                <w:bCs/>
              </w:rPr>
            </w:pPr>
            <w:r w:rsidRPr="00472572">
              <w:rPr>
                <w:b/>
                <w:bCs/>
              </w:rPr>
              <w:t>7.63542</w:t>
            </w:r>
          </w:p>
        </w:tc>
        <w:tc>
          <w:tcPr>
            <w:tcW w:w="1132" w:type="dxa"/>
            <w:noWrap/>
            <w:hideMark/>
          </w:tcPr>
          <w:p w14:paraId="777AE9C9" w14:textId="77777777" w:rsidR="00472572" w:rsidRPr="00472572" w:rsidRDefault="00472572" w:rsidP="00472572">
            <w:pPr>
              <w:rPr>
                <w:b/>
                <w:bCs/>
              </w:rPr>
            </w:pPr>
            <w:r w:rsidRPr="00472572">
              <w:rPr>
                <w:b/>
                <w:bCs/>
              </w:rPr>
              <w:t>7.569801</w:t>
            </w:r>
          </w:p>
        </w:tc>
      </w:tr>
    </w:tbl>
    <w:p w14:paraId="57AD5A34" w14:textId="77777777" w:rsidR="00472572" w:rsidRDefault="00472572" w:rsidP="00DD05AD"/>
    <w:p w14:paraId="7CA4BD8C" w14:textId="77777777" w:rsidR="00472572" w:rsidRDefault="00472572" w:rsidP="00DD05AD"/>
    <w:p w14:paraId="1410657D"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F6676F6" w14:textId="77777777" w:rsidTr="00472572">
        <w:trPr>
          <w:trHeight w:val="300"/>
        </w:trPr>
        <w:tc>
          <w:tcPr>
            <w:tcW w:w="960" w:type="dxa"/>
            <w:noWrap/>
            <w:hideMark/>
          </w:tcPr>
          <w:p w14:paraId="5412383D" w14:textId="77777777" w:rsidR="00472572" w:rsidRPr="00472572" w:rsidRDefault="00472572" w:rsidP="00472572">
            <w:r w:rsidRPr="00472572">
              <w:t>Tx01</w:t>
            </w:r>
          </w:p>
        </w:tc>
        <w:tc>
          <w:tcPr>
            <w:tcW w:w="960" w:type="dxa"/>
            <w:noWrap/>
            <w:hideMark/>
          </w:tcPr>
          <w:p w14:paraId="5A044F1B" w14:textId="77777777" w:rsidR="00472572" w:rsidRPr="00472572" w:rsidRDefault="00472572" w:rsidP="00472572">
            <w:r w:rsidRPr="00472572">
              <w:t>Tx02</w:t>
            </w:r>
          </w:p>
        </w:tc>
        <w:tc>
          <w:tcPr>
            <w:tcW w:w="960" w:type="dxa"/>
            <w:noWrap/>
            <w:hideMark/>
          </w:tcPr>
          <w:p w14:paraId="725B9B91" w14:textId="77777777" w:rsidR="00472572" w:rsidRPr="00472572" w:rsidRDefault="00472572" w:rsidP="00472572">
            <w:r w:rsidRPr="00472572">
              <w:t>Tx03</w:t>
            </w:r>
          </w:p>
        </w:tc>
        <w:tc>
          <w:tcPr>
            <w:tcW w:w="960" w:type="dxa"/>
            <w:noWrap/>
            <w:hideMark/>
          </w:tcPr>
          <w:p w14:paraId="3F6C04EF" w14:textId="77777777" w:rsidR="00472572" w:rsidRPr="00472572" w:rsidRDefault="00472572" w:rsidP="00472572">
            <w:r w:rsidRPr="00472572">
              <w:t>Tx04</w:t>
            </w:r>
          </w:p>
        </w:tc>
        <w:tc>
          <w:tcPr>
            <w:tcW w:w="960" w:type="dxa"/>
            <w:noWrap/>
            <w:hideMark/>
          </w:tcPr>
          <w:p w14:paraId="2E061706" w14:textId="77777777" w:rsidR="00472572" w:rsidRPr="00472572" w:rsidRDefault="00472572" w:rsidP="00472572">
            <w:r w:rsidRPr="00472572">
              <w:t>Tx05</w:t>
            </w:r>
          </w:p>
        </w:tc>
        <w:tc>
          <w:tcPr>
            <w:tcW w:w="960" w:type="dxa"/>
            <w:noWrap/>
            <w:hideMark/>
          </w:tcPr>
          <w:p w14:paraId="3AADFE9F" w14:textId="77777777" w:rsidR="00472572" w:rsidRPr="00472572" w:rsidRDefault="00472572" w:rsidP="00472572">
            <w:r w:rsidRPr="00472572">
              <w:t>Tx06</w:t>
            </w:r>
          </w:p>
        </w:tc>
        <w:tc>
          <w:tcPr>
            <w:tcW w:w="960" w:type="dxa"/>
            <w:noWrap/>
            <w:hideMark/>
          </w:tcPr>
          <w:p w14:paraId="400DF181" w14:textId="77777777" w:rsidR="00472572" w:rsidRPr="00472572" w:rsidRDefault="00472572" w:rsidP="00472572">
            <w:r w:rsidRPr="00472572">
              <w:t>Tx07</w:t>
            </w:r>
          </w:p>
        </w:tc>
        <w:tc>
          <w:tcPr>
            <w:tcW w:w="960" w:type="dxa"/>
            <w:noWrap/>
            <w:hideMark/>
          </w:tcPr>
          <w:p w14:paraId="71F6B03C" w14:textId="77777777" w:rsidR="00472572" w:rsidRPr="00472572" w:rsidRDefault="00472572" w:rsidP="00472572">
            <w:r w:rsidRPr="00472572">
              <w:t>Tx08</w:t>
            </w:r>
          </w:p>
        </w:tc>
        <w:tc>
          <w:tcPr>
            <w:tcW w:w="960" w:type="dxa"/>
            <w:noWrap/>
            <w:hideMark/>
          </w:tcPr>
          <w:p w14:paraId="1FD3EDDA" w14:textId="77777777" w:rsidR="00472572" w:rsidRPr="00472572" w:rsidRDefault="00472572" w:rsidP="00472572">
            <w:r w:rsidRPr="00472572">
              <w:t>Tx09</w:t>
            </w:r>
          </w:p>
        </w:tc>
        <w:tc>
          <w:tcPr>
            <w:tcW w:w="960" w:type="dxa"/>
            <w:noWrap/>
            <w:hideMark/>
          </w:tcPr>
          <w:p w14:paraId="20588802" w14:textId="77777777" w:rsidR="00472572" w:rsidRPr="00472572" w:rsidRDefault="00472572" w:rsidP="00472572">
            <w:r w:rsidRPr="00472572">
              <w:t>Tx10</w:t>
            </w:r>
          </w:p>
        </w:tc>
      </w:tr>
      <w:tr w:rsidR="00472572" w:rsidRPr="00472572" w14:paraId="63051ED7" w14:textId="77777777" w:rsidTr="00472572">
        <w:trPr>
          <w:trHeight w:val="300"/>
        </w:trPr>
        <w:tc>
          <w:tcPr>
            <w:tcW w:w="960" w:type="dxa"/>
            <w:noWrap/>
            <w:hideMark/>
          </w:tcPr>
          <w:p w14:paraId="18EEAB17" w14:textId="77777777" w:rsidR="00472572" w:rsidRPr="00472572" w:rsidRDefault="00472572" w:rsidP="00472572">
            <w:r w:rsidRPr="00472572">
              <w:t>11.34841</w:t>
            </w:r>
          </w:p>
        </w:tc>
        <w:tc>
          <w:tcPr>
            <w:tcW w:w="960" w:type="dxa"/>
            <w:noWrap/>
            <w:hideMark/>
          </w:tcPr>
          <w:p w14:paraId="17263E3E" w14:textId="77777777" w:rsidR="00472572" w:rsidRPr="00472572" w:rsidRDefault="00472572" w:rsidP="00472572">
            <w:r w:rsidRPr="00472572">
              <w:t>11.84874</w:t>
            </w:r>
          </w:p>
        </w:tc>
        <w:tc>
          <w:tcPr>
            <w:tcW w:w="960" w:type="dxa"/>
            <w:noWrap/>
            <w:hideMark/>
          </w:tcPr>
          <w:p w14:paraId="312E7C6F" w14:textId="77777777" w:rsidR="00472572" w:rsidRPr="00472572" w:rsidRDefault="00472572" w:rsidP="00472572">
            <w:r w:rsidRPr="00472572">
              <w:t>6.151702</w:t>
            </w:r>
          </w:p>
        </w:tc>
        <w:tc>
          <w:tcPr>
            <w:tcW w:w="960" w:type="dxa"/>
            <w:noWrap/>
            <w:hideMark/>
          </w:tcPr>
          <w:p w14:paraId="5F6872BB" w14:textId="77777777" w:rsidR="00472572" w:rsidRPr="00472572" w:rsidRDefault="00472572" w:rsidP="00472572">
            <w:r w:rsidRPr="00472572">
              <w:t>4.924421</w:t>
            </w:r>
          </w:p>
        </w:tc>
        <w:tc>
          <w:tcPr>
            <w:tcW w:w="960" w:type="dxa"/>
            <w:noWrap/>
            <w:hideMark/>
          </w:tcPr>
          <w:p w14:paraId="450669EB" w14:textId="77777777" w:rsidR="00472572" w:rsidRPr="00472572" w:rsidRDefault="00472572" w:rsidP="00472572">
            <w:r w:rsidRPr="00472572">
              <w:t>7.157797</w:t>
            </w:r>
          </w:p>
        </w:tc>
        <w:tc>
          <w:tcPr>
            <w:tcW w:w="960" w:type="dxa"/>
            <w:noWrap/>
            <w:hideMark/>
          </w:tcPr>
          <w:p w14:paraId="221A2B1F" w14:textId="77777777" w:rsidR="00472572" w:rsidRPr="00472572" w:rsidRDefault="00472572" w:rsidP="00472572">
            <w:r w:rsidRPr="00472572">
              <w:t>5.964676</w:t>
            </w:r>
          </w:p>
        </w:tc>
        <w:tc>
          <w:tcPr>
            <w:tcW w:w="960" w:type="dxa"/>
            <w:noWrap/>
            <w:hideMark/>
          </w:tcPr>
          <w:p w14:paraId="60F51A6D" w14:textId="77777777" w:rsidR="00472572" w:rsidRPr="00472572" w:rsidRDefault="00472572" w:rsidP="00472572">
            <w:r w:rsidRPr="00472572">
              <w:t>6.247987</w:t>
            </w:r>
          </w:p>
        </w:tc>
        <w:tc>
          <w:tcPr>
            <w:tcW w:w="960" w:type="dxa"/>
            <w:noWrap/>
            <w:hideMark/>
          </w:tcPr>
          <w:p w14:paraId="3603C374" w14:textId="77777777" w:rsidR="00472572" w:rsidRPr="00472572" w:rsidRDefault="00472572" w:rsidP="00472572">
            <w:r w:rsidRPr="00472572">
              <w:t>13.67698</w:t>
            </w:r>
          </w:p>
        </w:tc>
        <w:tc>
          <w:tcPr>
            <w:tcW w:w="960" w:type="dxa"/>
            <w:noWrap/>
            <w:hideMark/>
          </w:tcPr>
          <w:p w14:paraId="496E1CA5" w14:textId="77777777" w:rsidR="00472572" w:rsidRPr="00472572" w:rsidRDefault="00472572" w:rsidP="00472572">
            <w:r w:rsidRPr="00472572">
              <w:t>13.32116</w:t>
            </w:r>
          </w:p>
        </w:tc>
        <w:tc>
          <w:tcPr>
            <w:tcW w:w="960" w:type="dxa"/>
            <w:noWrap/>
            <w:hideMark/>
          </w:tcPr>
          <w:p w14:paraId="204DC82D" w14:textId="77777777" w:rsidR="00472572" w:rsidRPr="00472572" w:rsidRDefault="00472572" w:rsidP="00472572">
            <w:r w:rsidRPr="00472572">
              <w:t>10.23625</w:t>
            </w:r>
          </w:p>
        </w:tc>
      </w:tr>
      <w:tr w:rsidR="00472572" w:rsidRPr="00472572" w14:paraId="3338101B" w14:textId="77777777" w:rsidTr="00472572">
        <w:trPr>
          <w:trHeight w:val="300"/>
        </w:trPr>
        <w:tc>
          <w:tcPr>
            <w:tcW w:w="960" w:type="dxa"/>
            <w:noWrap/>
            <w:hideMark/>
          </w:tcPr>
          <w:p w14:paraId="567D1CA9" w14:textId="77777777" w:rsidR="00472572" w:rsidRPr="00472572" w:rsidRDefault="00472572" w:rsidP="00472572">
            <w:r w:rsidRPr="00472572">
              <w:t>6.818774</w:t>
            </w:r>
          </w:p>
        </w:tc>
        <w:tc>
          <w:tcPr>
            <w:tcW w:w="960" w:type="dxa"/>
            <w:noWrap/>
            <w:hideMark/>
          </w:tcPr>
          <w:p w14:paraId="18C15138" w14:textId="77777777" w:rsidR="00472572" w:rsidRPr="00472572" w:rsidRDefault="00472572" w:rsidP="00472572">
            <w:r w:rsidRPr="00472572">
              <w:t>6.299777</w:t>
            </w:r>
          </w:p>
        </w:tc>
        <w:tc>
          <w:tcPr>
            <w:tcW w:w="960" w:type="dxa"/>
            <w:noWrap/>
            <w:hideMark/>
          </w:tcPr>
          <w:p w14:paraId="4B55924E" w14:textId="77777777" w:rsidR="00472572" w:rsidRPr="00472572" w:rsidRDefault="00472572" w:rsidP="00472572">
            <w:r w:rsidRPr="00472572">
              <w:t>10.6768</w:t>
            </w:r>
          </w:p>
        </w:tc>
        <w:tc>
          <w:tcPr>
            <w:tcW w:w="960" w:type="dxa"/>
            <w:noWrap/>
            <w:hideMark/>
          </w:tcPr>
          <w:p w14:paraId="2CDAA6AF" w14:textId="77777777" w:rsidR="00472572" w:rsidRPr="00472572" w:rsidRDefault="00472572" w:rsidP="00472572">
            <w:r w:rsidRPr="00472572">
              <w:t>5.843449</w:t>
            </w:r>
          </w:p>
        </w:tc>
        <w:tc>
          <w:tcPr>
            <w:tcW w:w="960" w:type="dxa"/>
            <w:noWrap/>
            <w:hideMark/>
          </w:tcPr>
          <w:p w14:paraId="5B395413" w14:textId="77777777" w:rsidR="00472572" w:rsidRPr="00472572" w:rsidRDefault="00472572" w:rsidP="00472572">
            <w:r w:rsidRPr="00472572">
              <w:t>4.926785</w:t>
            </w:r>
          </w:p>
        </w:tc>
        <w:tc>
          <w:tcPr>
            <w:tcW w:w="960" w:type="dxa"/>
            <w:noWrap/>
            <w:hideMark/>
          </w:tcPr>
          <w:p w14:paraId="415B4833" w14:textId="77777777" w:rsidR="00472572" w:rsidRPr="00472572" w:rsidRDefault="00472572" w:rsidP="00472572">
            <w:r w:rsidRPr="00472572">
              <w:t>6.887187</w:t>
            </w:r>
          </w:p>
        </w:tc>
        <w:tc>
          <w:tcPr>
            <w:tcW w:w="960" w:type="dxa"/>
            <w:noWrap/>
            <w:hideMark/>
          </w:tcPr>
          <w:p w14:paraId="65EDAA8F" w14:textId="77777777" w:rsidR="00472572" w:rsidRPr="00472572" w:rsidRDefault="00472572" w:rsidP="00472572">
            <w:r w:rsidRPr="00472572">
              <w:t>6.694748</w:t>
            </w:r>
          </w:p>
        </w:tc>
        <w:tc>
          <w:tcPr>
            <w:tcW w:w="960" w:type="dxa"/>
            <w:noWrap/>
            <w:hideMark/>
          </w:tcPr>
          <w:p w14:paraId="69B52E93" w14:textId="77777777" w:rsidR="00472572" w:rsidRPr="00472572" w:rsidRDefault="00472572" w:rsidP="00472572">
            <w:r w:rsidRPr="00472572">
              <w:t>5.929629</w:t>
            </w:r>
          </w:p>
        </w:tc>
        <w:tc>
          <w:tcPr>
            <w:tcW w:w="960" w:type="dxa"/>
            <w:noWrap/>
            <w:hideMark/>
          </w:tcPr>
          <w:p w14:paraId="66C8BC8E" w14:textId="77777777" w:rsidR="00472572" w:rsidRPr="00472572" w:rsidRDefault="00472572" w:rsidP="00472572">
            <w:r w:rsidRPr="00472572">
              <w:t>6.413834</w:t>
            </w:r>
          </w:p>
        </w:tc>
        <w:tc>
          <w:tcPr>
            <w:tcW w:w="960" w:type="dxa"/>
            <w:noWrap/>
            <w:hideMark/>
          </w:tcPr>
          <w:p w14:paraId="3DF676CB" w14:textId="77777777" w:rsidR="00472572" w:rsidRPr="00472572" w:rsidRDefault="00472572" w:rsidP="00472572">
            <w:r w:rsidRPr="00472572">
              <w:t>7.216832</w:t>
            </w:r>
          </w:p>
        </w:tc>
      </w:tr>
      <w:tr w:rsidR="00472572" w:rsidRPr="00472572" w14:paraId="2E8D8D6F" w14:textId="77777777" w:rsidTr="00472572">
        <w:trPr>
          <w:trHeight w:val="300"/>
        </w:trPr>
        <w:tc>
          <w:tcPr>
            <w:tcW w:w="960" w:type="dxa"/>
            <w:noWrap/>
            <w:hideMark/>
          </w:tcPr>
          <w:p w14:paraId="08CEA4CB" w14:textId="77777777" w:rsidR="00472572" w:rsidRPr="00472572" w:rsidRDefault="00472572" w:rsidP="00472572">
            <w:r w:rsidRPr="00472572">
              <w:t>12.75765</w:t>
            </w:r>
          </w:p>
        </w:tc>
        <w:tc>
          <w:tcPr>
            <w:tcW w:w="960" w:type="dxa"/>
            <w:noWrap/>
            <w:hideMark/>
          </w:tcPr>
          <w:p w14:paraId="7A94B012" w14:textId="77777777" w:rsidR="00472572" w:rsidRPr="00472572" w:rsidRDefault="00472572" w:rsidP="00472572">
            <w:r w:rsidRPr="00472572">
              <w:t>7.337864</w:t>
            </w:r>
          </w:p>
        </w:tc>
        <w:tc>
          <w:tcPr>
            <w:tcW w:w="960" w:type="dxa"/>
            <w:noWrap/>
            <w:hideMark/>
          </w:tcPr>
          <w:p w14:paraId="3533A8D0" w14:textId="77777777" w:rsidR="00472572" w:rsidRPr="00472572" w:rsidRDefault="00472572" w:rsidP="00472572">
            <w:r w:rsidRPr="00472572">
              <w:t>6.209666</w:t>
            </w:r>
          </w:p>
        </w:tc>
        <w:tc>
          <w:tcPr>
            <w:tcW w:w="960" w:type="dxa"/>
            <w:noWrap/>
            <w:hideMark/>
          </w:tcPr>
          <w:p w14:paraId="19DFFA39" w14:textId="77777777" w:rsidR="00472572" w:rsidRPr="00472572" w:rsidRDefault="00472572" w:rsidP="00472572">
            <w:r w:rsidRPr="00472572">
              <w:t>9.405379</w:t>
            </w:r>
          </w:p>
        </w:tc>
        <w:tc>
          <w:tcPr>
            <w:tcW w:w="960" w:type="dxa"/>
            <w:noWrap/>
            <w:hideMark/>
          </w:tcPr>
          <w:p w14:paraId="408F1B33" w14:textId="77777777" w:rsidR="00472572" w:rsidRPr="00472572" w:rsidRDefault="00472572" w:rsidP="00472572">
            <w:r w:rsidRPr="00472572">
              <w:t>13.14846</w:t>
            </w:r>
          </w:p>
        </w:tc>
        <w:tc>
          <w:tcPr>
            <w:tcW w:w="960" w:type="dxa"/>
            <w:noWrap/>
            <w:hideMark/>
          </w:tcPr>
          <w:p w14:paraId="4D1339BC" w14:textId="77777777" w:rsidR="00472572" w:rsidRPr="00472572" w:rsidRDefault="00472572" w:rsidP="00472572">
            <w:r w:rsidRPr="00472572">
              <w:t>1.696918</w:t>
            </w:r>
          </w:p>
        </w:tc>
        <w:tc>
          <w:tcPr>
            <w:tcW w:w="960" w:type="dxa"/>
            <w:noWrap/>
            <w:hideMark/>
          </w:tcPr>
          <w:p w14:paraId="759AC2B3" w14:textId="77777777" w:rsidR="00472572" w:rsidRPr="00472572" w:rsidRDefault="00472572" w:rsidP="00472572">
            <w:r w:rsidRPr="00472572">
              <w:t>2.693365</w:t>
            </w:r>
          </w:p>
        </w:tc>
        <w:tc>
          <w:tcPr>
            <w:tcW w:w="960" w:type="dxa"/>
            <w:noWrap/>
            <w:hideMark/>
          </w:tcPr>
          <w:p w14:paraId="4D2C5253" w14:textId="77777777" w:rsidR="00472572" w:rsidRPr="00472572" w:rsidRDefault="00472572" w:rsidP="00472572">
            <w:r w:rsidRPr="00472572">
              <w:t>6.806841</w:t>
            </w:r>
          </w:p>
        </w:tc>
        <w:tc>
          <w:tcPr>
            <w:tcW w:w="960" w:type="dxa"/>
            <w:noWrap/>
            <w:hideMark/>
          </w:tcPr>
          <w:p w14:paraId="385F1963" w14:textId="77777777" w:rsidR="00472572" w:rsidRPr="00472572" w:rsidRDefault="00472572" w:rsidP="00472572">
            <w:r w:rsidRPr="00472572">
              <w:t>4.435224</w:t>
            </w:r>
          </w:p>
        </w:tc>
        <w:tc>
          <w:tcPr>
            <w:tcW w:w="960" w:type="dxa"/>
            <w:noWrap/>
            <w:hideMark/>
          </w:tcPr>
          <w:p w14:paraId="335DBFA3" w14:textId="77777777" w:rsidR="00472572" w:rsidRPr="00472572" w:rsidRDefault="00472572" w:rsidP="00472572">
            <w:r w:rsidRPr="00472572">
              <w:t>6.453376</w:t>
            </w:r>
          </w:p>
        </w:tc>
      </w:tr>
      <w:tr w:rsidR="00472572" w:rsidRPr="00472572" w14:paraId="220FBA41" w14:textId="77777777" w:rsidTr="00472572">
        <w:trPr>
          <w:trHeight w:val="300"/>
        </w:trPr>
        <w:tc>
          <w:tcPr>
            <w:tcW w:w="960" w:type="dxa"/>
            <w:noWrap/>
            <w:hideMark/>
          </w:tcPr>
          <w:p w14:paraId="07779E2A" w14:textId="77777777" w:rsidR="00472572" w:rsidRPr="00472572" w:rsidRDefault="00472572" w:rsidP="00472572">
            <w:r w:rsidRPr="00472572">
              <w:t>2.817147</w:t>
            </w:r>
          </w:p>
        </w:tc>
        <w:tc>
          <w:tcPr>
            <w:tcW w:w="960" w:type="dxa"/>
            <w:noWrap/>
            <w:hideMark/>
          </w:tcPr>
          <w:p w14:paraId="12FB65A3" w14:textId="77777777" w:rsidR="00472572" w:rsidRPr="00472572" w:rsidRDefault="00472572" w:rsidP="00472572">
            <w:r w:rsidRPr="00472572">
              <w:t>8.600157</w:t>
            </w:r>
          </w:p>
        </w:tc>
        <w:tc>
          <w:tcPr>
            <w:tcW w:w="960" w:type="dxa"/>
            <w:noWrap/>
            <w:hideMark/>
          </w:tcPr>
          <w:p w14:paraId="5176D06B" w14:textId="77777777" w:rsidR="00472572" w:rsidRPr="00472572" w:rsidRDefault="00472572" w:rsidP="00472572">
            <w:r w:rsidRPr="00472572">
              <w:t>5.887176</w:t>
            </w:r>
          </w:p>
        </w:tc>
        <w:tc>
          <w:tcPr>
            <w:tcW w:w="960" w:type="dxa"/>
            <w:noWrap/>
            <w:hideMark/>
          </w:tcPr>
          <w:p w14:paraId="5626672C" w14:textId="77777777" w:rsidR="00472572" w:rsidRPr="00472572" w:rsidRDefault="00472572" w:rsidP="00472572">
            <w:r w:rsidRPr="00472572">
              <w:t>4.332485</w:t>
            </w:r>
          </w:p>
        </w:tc>
        <w:tc>
          <w:tcPr>
            <w:tcW w:w="960" w:type="dxa"/>
            <w:noWrap/>
            <w:hideMark/>
          </w:tcPr>
          <w:p w14:paraId="1A50D5B5" w14:textId="77777777" w:rsidR="00472572" w:rsidRPr="00472572" w:rsidRDefault="00472572" w:rsidP="00472572">
            <w:r w:rsidRPr="00472572">
              <w:t>5.612651</w:t>
            </w:r>
          </w:p>
        </w:tc>
        <w:tc>
          <w:tcPr>
            <w:tcW w:w="960" w:type="dxa"/>
            <w:noWrap/>
            <w:hideMark/>
          </w:tcPr>
          <w:p w14:paraId="2A23489D" w14:textId="77777777" w:rsidR="00472572" w:rsidRPr="00472572" w:rsidRDefault="00472572" w:rsidP="00472572">
            <w:r w:rsidRPr="00472572">
              <w:t>12.97434</w:t>
            </w:r>
          </w:p>
        </w:tc>
        <w:tc>
          <w:tcPr>
            <w:tcW w:w="960" w:type="dxa"/>
            <w:noWrap/>
            <w:hideMark/>
          </w:tcPr>
          <w:p w14:paraId="26A569EE" w14:textId="77777777" w:rsidR="00472572" w:rsidRPr="00472572" w:rsidRDefault="00472572" w:rsidP="00472572">
            <w:r w:rsidRPr="00472572">
              <w:t>5.556349</w:t>
            </w:r>
          </w:p>
        </w:tc>
        <w:tc>
          <w:tcPr>
            <w:tcW w:w="960" w:type="dxa"/>
            <w:noWrap/>
            <w:hideMark/>
          </w:tcPr>
          <w:p w14:paraId="32DDA076" w14:textId="77777777" w:rsidR="00472572" w:rsidRPr="00472572" w:rsidRDefault="00472572" w:rsidP="00472572">
            <w:r w:rsidRPr="00472572">
              <w:t>2.402643</w:t>
            </w:r>
          </w:p>
        </w:tc>
        <w:tc>
          <w:tcPr>
            <w:tcW w:w="960" w:type="dxa"/>
            <w:noWrap/>
            <w:hideMark/>
          </w:tcPr>
          <w:p w14:paraId="7B618FE7" w14:textId="77777777" w:rsidR="00472572" w:rsidRPr="00472572" w:rsidRDefault="00472572" w:rsidP="00472572">
            <w:r w:rsidRPr="00472572">
              <w:t>7.555906</w:t>
            </w:r>
          </w:p>
        </w:tc>
        <w:tc>
          <w:tcPr>
            <w:tcW w:w="960" w:type="dxa"/>
            <w:noWrap/>
            <w:hideMark/>
          </w:tcPr>
          <w:p w14:paraId="68DA843B" w14:textId="77777777" w:rsidR="00472572" w:rsidRPr="00472572" w:rsidRDefault="00472572" w:rsidP="00472572">
            <w:r w:rsidRPr="00472572">
              <w:t>8.464543</w:t>
            </w:r>
          </w:p>
        </w:tc>
      </w:tr>
      <w:tr w:rsidR="00472572" w:rsidRPr="00472572" w14:paraId="69F6E357" w14:textId="77777777" w:rsidTr="00472572">
        <w:trPr>
          <w:trHeight w:val="300"/>
        </w:trPr>
        <w:tc>
          <w:tcPr>
            <w:tcW w:w="960" w:type="dxa"/>
            <w:noWrap/>
            <w:hideMark/>
          </w:tcPr>
          <w:p w14:paraId="50691BE4" w14:textId="77777777" w:rsidR="00472572" w:rsidRPr="00472572" w:rsidRDefault="00472572" w:rsidP="00472572">
            <w:r w:rsidRPr="00472572">
              <w:t>4.446165</w:t>
            </w:r>
          </w:p>
        </w:tc>
        <w:tc>
          <w:tcPr>
            <w:tcW w:w="960" w:type="dxa"/>
            <w:noWrap/>
            <w:hideMark/>
          </w:tcPr>
          <w:p w14:paraId="6B5FD038" w14:textId="77777777" w:rsidR="00472572" w:rsidRPr="00472572" w:rsidRDefault="00472572" w:rsidP="00472572">
            <w:r w:rsidRPr="00472572">
              <w:t>1.897667</w:t>
            </w:r>
          </w:p>
        </w:tc>
        <w:tc>
          <w:tcPr>
            <w:tcW w:w="960" w:type="dxa"/>
            <w:noWrap/>
            <w:hideMark/>
          </w:tcPr>
          <w:p w14:paraId="55C3DEBE" w14:textId="77777777" w:rsidR="00472572" w:rsidRPr="00472572" w:rsidRDefault="00472572" w:rsidP="00472572">
            <w:r w:rsidRPr="00472572">
              <w:t>8.933343</w:t>
            </w:r>
          </w:p>
        </w:tc>
        <w:tc>
          <w:tcPr>
            <w:tcW w:w="960" w:type="dxa"/>
            <w:noWrap/>
            <w:hideMark/>
          </w:tcPr>
          <w:p w14:paraId="5644F62A" w14:textId="77777777" w:rsidR="00472572" w:rsidRPr="00472572" w:rsidRDefault="00472572" w:rsidP="00472572">
            <w:r w:rsidRPr="00472572">
              <w:t>6.853453</w:t>
            </w:r>
          </w:p>
        </w:tc>
        <w:tc>
          <w:tcPr>
            <w:tcW w:w="960" w:type="dxa"/>
            <w:noWrap/>
            <w:hideMark/>
          </w:tcPr>
          <w:p w14:paraId="2EA48C9D" w14:textId="77777777" w:rsidR="00472572" w:rsidRPr="00472572" w:rsidRDefault="00472572" w:rsidP="00472572">
            <w:r w:rsidRPr="00472572">
              <w:t>6.599129</w:t>
            </w:r>
          </w:p>
        </w:tc>
        <w:tc>
          <w:tcPr>
            <w:tcW w:w="960" w:type="dxa"/>
            <w:noWrap/>
            <w:hideMark/>
          </w:tcPr>
          <w:p w14:paraId="79B33754" w14:textId="77777777" w:rsidR="00472572" w:rsidRPr="00472572" w:rsidRDefault="00472572" w:rsidP="00472572">
            <w:r w:rsidRPr="00472572">
              <w:t>3.214121</w:t>
            </w:r>
          </w:p>
        </w:tc>
        <w:tc>
          <w:tcPr>
            <w:tcW w:w="960" w:type="dxa"/>
            <w:noWrap/>
            <w:hideMark/>
          </w:tcPr>
          <w:p w14:paraId="6B5E789D" w14:textId="77777777" w:rsidR="00472572" w:rsidRPr="00472572" w:rsidRDefault="00472572" w:rsidP="00472572">
            <w:r w:rsidRPr="00472572">
              <w:t>8.332444</w:t>
            </w:r>
          </w:p>
        </w:tc>
        <w:tc>
          <w:tcPr>
            <w:tcW w:w="960" w:type="dxa"/>
            <w:noWrap/>
            <w:hideMark/>
          </w:tcPr>
          <w:p w14:paraId="22461CD8" w14:textId="77777777" w:rsidR="00472572" w:rsidRPr="00472572" w:rsidRDefault="00472572" w:rsidP="00472572">
            <w:r w:rsidRPr="00472572">
              <w:t>8.602169</w:t>
            </w:r>
          </w:p>
        </w:tc>
        <w:tc>
          <w:tcPr>
            <w:tcW w:w="960" w:type="dxa"/>
            <w:noWrap/>
            <w:hideMark/>
          </w:tcPr>
          <w:p w14:paraId="76CD3D0B" w14:textId="77777777" w:rsidR="00472572" w:rsidRPr="00472572" w:rsidRDefault="00472572" w:rsidP="00472572">
            <w:r w:rsidRPr="00472572">
              <w:t>3.219057</w:t>
            </w:r>
          </w:p>
        </w:tc>
        <w:tc>
          <w:tcPr>
            <w:tcW w:w="960" w:type="dxa"/>
            <w:noWrap/>
            <w:hideMark/>
          </w:tcPr>
          <w:p w14:paraId="3AABC023" w14:textId="77777777" w:rsidR="00472572" w:rsidRPr="00472572" w:rsidRDefault="00472572" w:rsidP="00472572">
            <w:r w:rsidRPr="00472572">
              <w:t>7.497416</w:t>
            </w:r>
          </w:p>
        </w:tc>
      </w:tr>
      <w:tr w:rsidR="00472572" w:rsidRPr="00472572" w14:paraId="0655F19B" w14:textId="77777777" w:rsidTr="00472572">
        <w:trPr>
          <w:trHeight w:val="300"/>
        </w:trPr>
        <w:tc>
          <w:tcPr>
            <w:tcW w:w="960" w:type="dxa"/>
            <w:noWrap/>
            <w:hideMark/>
          </w:tcPr>
          <w:p w14:paraId="3F7C7EA3" w14:textId="77777777" w:rsidR="00472572" w:rsidRPr="00472572" w:rsidRDefault="00472572" w:rsidP="00472572">
            <w:r w:rsidRPr="00472572">
              <w:t>4.451349</w:t>
            </w:r>
          </w:p>
        </w:tc>
        <w:tc>
          <w:tcPr>
            <w:tcW w:w="960" w:type="dxa"/>
            <w:noWrap/>
            <w:hideMark/>
          </w:tcPr>
          <w:p w14:paraId="2612FAA0" w14:textId="77777777" w:rsidR="00472572" w:rsidRPr="00472572" w:rsidRDefault="00472572" w:rsidP="00472572">
            <w:r w:rsidRPr="00472572">
              <w:t>7.171605</w:t>
            </w:r>
          </w:p>
        </w:tc>
        <w:tc>
          <w:tcPr>
            <w:tcW w:w="960" w:type="dxa"/>
            <w:noWrap/>
            <w:hideMark/>
          </w:tcPr>
          <w:p w14:paraId="41258392" w14:textId="77777777" w:rsidR="00472572" w:rsidRPr="00472572" w:rsidRDefault="00472572" w:rsidP="00472572">
            <w:r w:rsidRPr="00472572">
              <w:t>2.91548</w:t>
            </w:r>
          </w:p>
        </w:tc>
        <w:tc>
          <w:tcPr>
            <w:tcW w:w="960" w:type="dxa"/>
            <w:noWrap/>
            <w:hideMark/>
          </w:tcPr>
          <w:p w14:paraId="573561C3" w14:textId="77777777" w:rsidR="00472572" w:rsidRPr="00472572" w:rsidRDefault="00472572" w:rsidP="00472572">
            <w:r w:rsidRPr="00472572">
              <w:t>12.76382</w:t>
            </w:r>
          </w:p>
        </w:tc>
        <w:tc>
          <w:tcPr>
            <w:tcW w:w="960" w:type="dxa"/>
            <w:noWrap/>
            <w:hideMark/>
          </w:tcPr>
          <w:p w14:paraId="35F45AFE" w14:textId="77777777" w:rsidR="00472572" w:rsidRPr="00472572" w:rsidRDefault="00472572" w:rsidP="00472572">
            <w:r w:rsidRPr="00472572">
              <w:t>8.443595</w:t>
            </w:r>
          </w:p>
        </w:tc>
        <w:tc>
          <w:tcPr>
            <w:tcW w:w="960" w:type="dxa"/>
            <w:noWrap/>
            <w:hideMark/>
          </w:tcPr>
          <w:p w14:paraId="7A53A45A" w14:textId="77777777" w:rsidR="00472572" w:rsidRPr="00472572" w:rsidRDefault="00472572" w:rsidP="00472572">
            <w:r w:rsidRPr="00472572">
              <w:t>5.447526</w:t>
            </w:r>
          </w:p>
        </w:tc>
        <w:tc>
          <w:tcPr>
            <w:tcW w:w="960" w:type="dxa"/>
            <w:noWrap/>
            <w:hideMark/>
          </w:tcPr>
          <w:p w14:paraId="75D507FA" w14:textId="77777777" w:rsidR="00472572" w:rsidRPr="00472572" w:rsidRDefault="00472572" w:rsidP="00472572">
            <w:r w:rsidRPr="00472572">
              <w:t>2.793211</w:t>
            </w:r>
          </w:p>
        </w:tc>
        <w:tc>
          <w:tcPr>
            <w:tcW w:w="960" w:type="dxa"/>
            <w:noWrap/>
            <w:hideMark/>
          </w:tcPr>
          <w:p w14:paraId="08A0089F" w14:textId="77777777" w:rsidR="00472572" w:rsidRPr="00472572" w:rsidRDefault="00472572" w:rsidP="00472572">
            <w:r w:rsidRPr="00472572">
              <w:t>7.637551</w:t>
            </w:r>
          </w:p>
        </w:tc>
        <w:tc>
          <w:tcPr>
            <w:tcW w:w="960" w:type="dxa"/>
            <w:noWrap/>
            <w:hideMark/>
          </w:tcPr>
          <w:p w14:paraId="7E77668B" w14:textId="77777777" w:rsidR="00472572" w:rsidRPr="00472572" w:rsidRDefault="00472572" w:rsidP="00472572">
            <w:r w:rsidRPr="00472572">
              <w:t>6.969669</w:t>
            </w:r>
          </w:p>
        </w:tc>
        <w:tc>
          <w:tcPr>
            <w:tcW w:w="960" w:type="dxa"/>
            <w:noWrap/>
            <w:hideMark/>
          </w:tcPr>
          <w:p w14:paraId="45A5D7D5" w14:textId="77777777" w:rsidR="00472572" w:rsidRPr="00472572" w:rsidRDefault="00472572" w:rsidP="00472572">
            <w:r w:rsidRPr="00472572">
              <w:t>6.729469</w:t>
            </w:r>
          </w:p>
        </w:tc>
      </w:tr>
      <w:tr w:rsidR="00472572" w:rsidRPr="00472572" w14:paraId="46555535" w14:textId="77777777" w:rsidTr="00472572">
        <w:trPr>
          <w:trHeight w:val="300"/>
        </w:trPr>
        <w:tc>
          <w:tcPr>
            <w:tcW w:w="960" w:type="dxa"/>
            <w:noWrap/>
            <w:hideMark/>
          </w:tcPr>
          <w:p w14:paraId="2A227803" w14:textId="77777777" w:rsidR="00472572" w:rsidRPr="00472572" w:rsidRDefault="00472572" w:rsidP="00472572">
            <w:r w:rsidRPr="00472572">
              <w:t>3.768265</w:t>
            </w:r>
          </w:p>
        </w:tc>
        <w:tc>
          <w:tcPr>
            <w:tcW w:w="960" w:type="dxa"/>
            <w:noWrap/>
            <w:hideMark/>
          </w:tcPr>
          <w:p w14:paraId="0762E77B" w14:textId="77777777" w:rsidR="00472572" w:rsidRPr="00472572" w:rsidRDefault="00472572" w:rsidP="00472572">
            <w:r w:rsidRPr="00472572">
              <w:t>12.73221</w:t>
            </w:r>
          </w:p>
        </w:tc>
        <w:tc>
          <w:tcPr>
            <w:tcW w:w="960" w:type="dxa"/>
            <w:noWrap/>
            <w:hideMark/>
          </w:tcPr>
          <w:p w14:paraId="78570BBC" w14:textId="77777777" w:rsidR="00472572" w:rsidRPr="00472572" w:rsidRDefault="00472572" w:rsidP="00472572">
            <w:r w:rsidRPr="00472572">
              <w:t>6.192788</w:t>
            </w:r>
          </w:p>
        </w:tc>
        <w:tc>
          <w:tcPr>
            <w:tcW w:w="960" w:type="dxa"/>
            <w:noWrap/>
            <w:hideMark/>
          </w:tcPr>
          <w:p w14:paraId="3E6A1206" w14:textId="77777777" w:rsidR="00472572" w:rsidRPr="00472572" w:rsidRDefault="00472572" w:rsidP="00472572">
            <w:r w:rsidRPr="00472572">
              <w:t>2.768983</w:t>
            </w:r>
          </w:p>
        </w:tc>
        <w:tc>
          <w:tcPr>
            <w:tcW w:w="960" w:type="dxa"/>
            <w:noWrap/>
            <w:hideMark/>
          </w:tcPr>
          <w:p w14:paraId="06424B39" w14:textId="77777777" w:rsidR="00472572" w:rsidRPr="00472572" w:rsidRDefault="00472572" w:rsidP="00472572">
            <w:r w:rsidRPr="00472572">
              <w:t>7.554196</w:t>
            </w:r>
          </w:p>
        </w:tc>
        <w:tc>
          <w:tcPr>
            <w:tcW w:w="960" w:type="dxa"/>
            <w:noWrap/>
            <w:hideMark/>
          </w:tcPr>
          <w:p w14:paraId="384C716B" w14:textId="77777777" w:rsidR="00472572" w:rsidRPr="00472572" w:rsidRDefault="00472572" w:rsidP="00472572">
            <w:r w:rsidRPr="00472572">
              <w:t>12.3629</w:t>
            </w:r>
          </w:p>
        </w:tc>
        <w:tc>
          <w:tcPr>
            <w:tcW w:w="960" w:type="dxa"/>
            <w:noWrap/>
            <w:hideMark/>
          </w:tcPr>
          <w:p w14:paraId="67A7FA0C" w14:textId="77777777" w:rsidR="00472572" w:rsidRPr="00472572" w:rsidRDefault="00472572" w:rsidP="00472572">
            <w:r w:rsidRPr="00472572">
              <w:t>8.671657</w:t>
            </w:r>
          </w:p>
        </w:tc>
        <w:tc>
          <w:tcPr>
            <w:tcW w:w="960" w:type="dxa"/>
            <w:noWrap/>
            <w:hideMark/>
          </w:tcPr>
          <w:p w14:paraId="323098F1" w14:textId="77777777" w:rsidR="00472572" w:rsidRPr="00472572" w:rsidRDefault="00472572" w:rsidP="00472572">
            <w:r w:rsidRPr="00472572">
              <w:t>2.772528</w:t>
            </w:r>
          </w:p>
        </w:tc>
        <w:tc>
          <w:tcPr>
            <w:tcW w:w="960" w:type="dxa"/>
            <w:noWrap/>
            <w:hideMark/>
          </w:tcPr>
          <w:p w14:paraId="0D6835B0" w14:textId="77777777" w:rsidR="00472572" w:rsidRPr="00472572" w:rsidRDefault="00472572" w:rsidP="00472572">
            <w:r w:rsidRPr="00472572">
              <w:t>11.25936</w:t>
            </w:r>
          </w:p>
        </w:tc>
        <w:tc>
          <w:tcPr>
            <w:tcW w:w="960" w:type="dxa"/>
            <w:noWrap/>
            <w:hideMark/>
          </w:tcPr>
          <w:p w14:paraId="71E05622" w14:textId="77777777" w:rsidR="00472572" w:rsidRPr="00472572" w:rsidRDefault="00472572" w:rsidP="00472572">
            <w:r w:rsidRPr="00472572">
              <w:t>7.395185</w:t>
            </w:r>
          </w:p>
        </w:tc>
      </w:tr>
      <w:tr w:rsidR="00472572" w:rsidRPr="00472572" w14:paraId="0C2F212C" w14:textId="77777777" w:rsidTr="00472572">
        <w:trPr>
          <w:trHeight w:val="300"/>
        </w:trPr>
        <w:tc>
          <w:tcPr>
            <w:tcW w:w="960" w:type="dxa"/>
            <w:noWrap/>
            <w:hideMark/>
          </w:tcPr>
          <w:p w14:paraId="52B299A9" w14:textId="77777777" w:rsidR="00472572" w:rsidRPr="00472572" w:rsidRDefault="00472572" w:rsidP="00472572">
            <w:r w:rsidRPr="00472572">
              <w:t>4.596157</w:t>
            </w:r>
          </w:p>
        </w:tc>
        <w:tc>
          <w:tcPr>
            <w:tcW w:w="960" w:type="dxa"/>
            <w:noWrap/>
            <w:hideMark/>
          </w:tcPr>
          <w:p w14:paraId="28BDC635" w14:textId="77777777" w:rsidR="00472572" w:rsidRPr="00472572" w:rsidRDefault="00472572" w:rsidP="00472572">
            <w:r w:rsidRPr="00472572">
              <w:t>2.238648</w:t>
            </w:r>
          </w:p>
        </w:tc>
        <w:tc>
          <w:tcPr>
            <w:tcW w:w="960" w:type="dxa"/>
            <w:noWrap/>
            <w:hideMark/>
          </w:tcPr>
          <w:p w14:paraId="1369A29E" w14:textId="77777777" w:rsidR="00472572" w:rsidRPr="00472572" w:rsidRDefault="00472572" w:rsidP="00472572">
            <w:r w:rsidRPr="00472572">
              <w:t>12.84067</w:t>
            </w:r>
          </w:p>
        </w:tc>
        <w:tc>
          <w:tcPr>
            <w:tcW w:w="960" w:type="dxa"/>
            <w:noWrap/>
            <w:hideMark/>
          </w:tcPr>
          <w:p w14:paraId="56904630" w14:textId="77777777" w:rsidR="00472572" w:rsidRPr="00472572" w:rsidRDefault="00472572" w:rsidP="00472572">
            <w:r w:rsidRPr="00472572">
              <w:t>6.705163</w:t>
            </w:r>
          </w:p>
        </w:tc>
        <w:tc>
          <w:tcPr>
            <w:tcW w:w="960" w:type="dxa"/>
            <w:noWrap/>
            <w:hideMark/>
          </w:tcPr>
          <w:p w14:paraId="77E18184" w14:textId="77777777" w:rsidR="00472572" w:rsidRPr="00472572" w:rsidRDefault="00472572" w:rsidP="00472572">
            <w:r w:rsidRPr="00472572">
              <w:t>6.505283</w:t>
            </w:r>
          </w:p>
        </w:tc>
        <w:tc>
          <w:tcPr>
            <w:tcW w:w="960" w:type="dxa"/>
            <w:noWrap/>
            <w:hideMark/>
          </w:tcPr>
          <w:p w14:paraId="21329C3E" w14:textId="77777777" w:rsidR="00472572" w:rsidRPr="00472572" w:rsidRDefault="00472572" w:rsidP="00472572">
            <w:r w:rsidRPr="00472572">
              <w:t>8.36472</w:t>
            </w:r>
          </w:p>
        </w:tc>
        <w:tc>
          <w:tcPr>
            <w:tcW w:w="960" w:type="dxa"/>
            <w:noWrap/>
            <w:hideMark/>
          </w:tcPr>
          <w:p w14:paraId="2DA0B098" w14:textId="77777777" w:rsidR="00472572" w:rsidRPr="00472572" w:rsidRDefault="00472572" w:rsidP="00472572">
            <w:r w:rsidRPr="00472572">
              <w:t>2.887051</w:t>
            </w:r>
          </w:p>
        </w:tc>
        <w:tc>
          <w:tcPr>
            <w:tcW w:w="960" w:type="dxa"/>
            <w:noWrap/>
            <w:hideMark/>
          </w:tcPr>
          <w:p w14:paraId="08A3884B" w14:textId="77777777" w:rsidR="00472572" w:rsidRPr="00472572" w:rsidRDefault="00472572" w:rsidP="00472572">
            <w:r w:rsidRPr="00472572">
              <w:t>9.364274</w:t>
            </w:r>
          </w:p>
        </w:tc>
        <w:tc>
          <w:tcPr>
            <w:tcW w:w="960" w:type="dxa"/>
            <w:noWrap/>
            <w:hideMark/>
          </w:tcPr>
          <w:p w14:paraId="04B06D42" w14:textId="77777777" w:rsidR="00472572" w:rsidRPr="00472572" w:rsidRDefault="00472572" w:rsidP="00472572">
            <w:r w:rsidRPr="00472572">
              <w:t>7.158838</w:t>
            </w:r>
          </w:p>
        </w:tc>
        <w:tc>
          <w:tcPr>
            <w:tcW w:w="960" w:type="dxa"/>
            <w:noWrap/>
            <w:hideMark/>
          </w:tcPr>
          <w:p w14:paraId="7F5C1F71" w14:textId="77777777" w:rsidR="00472572" w:rsidRPr="00472572" w:rsidRDefault="00472572" w:rsidP="00472572">
            <w:r w:rsidRPr="00472572">
              <w:t>7.615843</w:t>
            </w:r>
          </w:p>
        </w:tc>
      </w:tr>
      <w:tr w:rsidR="00472572" w:rsidRPr="00472572" w14:paraId="0D77F4AB" w14:textId="77777777" w:rsidTr="00472572">
        <w:trPr>
          <w:trHeight w:val="300"/>
        </w:trPr>
        <w:tc>
          <w:tcPr>
            <w:tcW w:w="960" w:type="dxa"/>
            <w:noWrap/>
            <w:hideMark/>
          </w:tcPr>
          <w:p w14:paraId="071856DA" w14:textId="77777777" w:rsidR="00472572" w:rsidRPr="00472572" w:rsidRDefault="00472572" w:rsidP="00472572">
            <w:r w:rsidRPr="00472572">
              <w:t>7.619743</w:t>
            </w:r>
          </w:p>
        </w:tc>
        <w:tc>
          <w:tcPr>
            <w:tcW w:w="960" w:type="dxa"/>
            <w:noWrap/>
            <w:hideMark/>
          </w:tcPr>
          <w:p w14:paraId="4BC88FB5" w14:textId="77777777" w:rsidR="00472572" w:rsidRPr="00472572" w:rsidRDefault="00472572" w:rsidP="00472572">
            <w:r w:rsidRPr="00472572">
              <w:t>7.168697</w:t>
            </w:r>
          </w:p>
        </w:tc>
        <w:tc>
          <w:tcPr>
            <w:tcW w:w="960" w:type="dxa"/>
            <w:noWrap/>
            <w:hideMark/>
          </w:tcPr>
          <w:p w14:paraId="683DFA87" w14:textId="77777777" w:rsidR="00472572" w:rsidRPr="00472572" w:rsidRDefault="00472572" w:rsidP="00472572">
            <w:r w:rsidRPr="00472572">
              <w:t>8.894031</w:t>
            </w:r>
          </w:p>
        </w:tc>
        <w:tc>
          <w:tcPr>
            <w:tcW w:w="960" w:type="dxa"/>
            <w:noWrap/>
            <w:hideMark/>
          </w:tcPr>
          <w:p w14:paraId="2CC0FCD6" w14:textId="77777777" w:rsidR="00472572" w:rsidRPr="00472572" w:rsidRDefault="00472572" w:rsidP="00472572">
            <w:r w:rsidRPr="00472572">
              <w:t>1.966874</w:t>
            </w:r>
          </w:p>
        </w:tc>
        <w:tc>
          <w:tcPr>
            <w:tcW w:w="960" w:type="dxa"/>
            <w:noWrap/>
            <w:hideMark/>
          </w:tcPr>
          <w:p w14:paraId="02B077E3" w14:textId="77777777" w:rsidR="00472572" w:rsidRPr="00472572" w:rsidRDefault="00472572" w:rsidP="00472572">
            <w:r w:rsidRPr="00472572">
              <w:t>7.484075</w:t>
            </w:r>
          </w:p>
        </w:tc>
        <w:tc>
          <w:tcPr>
            <w:tcW w:w="960" w:type="dxa"/>
            <w:noWrap/>
            <w:hideMark/>
          </w:tcPr>
          <w:p w14:paraId="46F3E049" w14:textId="77777777" w:rsidR="00472572" w:rsidRPr="00472572" w:rsidRDefault="00472572" w:rsidP="00472572">
            <w:r w:rsidRPr="00472572">
              <w:t>13.34679</w:t>
            </w:r>
          </w:p>
        </w:tc>
        <w:tc>
          <w:tcPr>
            <w:tcW w:w="960" w:type="dxa"/>
            <w:noWrap/>
            <w:hideMark/>
          </w:tcPr>
          <w:p w14:paraId="14F0196E" w14:textId="77777777" w:rsidR="00472572" w:rsidRPr="00472572" w:rsidRDefault="00472572" w:rsidP="00472572">
            <w:r w:rsidRPr="00472572">
              <w:t>6.821875</w:t>
            </w:r>
          </w:p>
        </w:tc>
        <w:tc>
          <w:tcPr>
            <w:tcW w:w="960" w:type="dxa"/>
            <w:noWrap/>
            <w:hideMark/>
          </w:tcPr>
          <w:p w14:paraId="5A0C5153" w14:textId="77777777" w:rsidR="00472572" w:rsidRPr="00472572" w:rsidRDefault="00472572" w:rsidP="00472572">
            <w:r w:rsidRPr="00472572">
              <w:t>9.36542</w:t>
            </w:r>
          </w:p>
        </w:tc>
        <w:tc>
          <w:tcPr>
            <w:tcW w:w="960" w:type="dxa"/>
            <w:noWrap/>
            <w:hideMark/>
          </w:tcPr>
          <w:p w14:paraId="2598B81E" w14:textId="77777777" w:rsidR="00472572" w:rsidRPr="00472572" w:rsidRDefault="00472572" w:rsidP="00472572">
            <w:r w:rsidRPr="00472572">
              <w:t>6.878791</w:t>
            </w:r>
          </w:p>
        </w:tc>
        <w:tc>
          <w:tcPr>
            <w:tcW w:w="960" w:type="dxa"/>
            <w:noWrap/>
            <w:hideMark/>
          </w:tcPr>
          <w:p w14:paraId="6EDC1E01" w14:textId="77777777" w:rsidR="00472572" w:rsidRPr="00472572" w:rsidRDefault="00472572" w:rsidP="00472572">
            <w:r w:rsidRPr="00472572">
              <w:t>4.222599</w:t>
            </w:r>
          </w:p>
        </w:tc>
      </w:tr>
      <w:tr w:rsidR="00472572" w:rsidRPr="00472572" w14:paraId="24B4431A" w14:textId="77777777" w:rsidTr="00472572">
        <w:trPr>
          <w:trHeight w:val="300"/>
        </w:trPr>
        <w:tc>
          <w:tcPr>
            <w:tcW w:w="960" w:type="dxa"/>
            <w:noWrap/>
            <w:hideMark/>
          </w:tcPr>
          <w:p w14:paraId="4DF1F19A" w14:textId="77777777" w:rsidR="00472572" w:rsidRPr="00472572" w:rsidRDefault="00472572" w:rsidP="00472572">
            <w:r w:rsidRPr="00472572">
              <w:t>12.24119</w:t>
            </w:r>
          </w:p>
        </w:tc>
        <w:tc>
          <w:tcPr>
            <w:tcW w:w="960" w:type="dxa"/>
            <w:noWrap/>
            <w:hideMark/>
          </w:tcPr>
          <w:p w14:paraId="55CE8499" w14:textId="77777777" w:rsidR="00472572" w:rsidRPr="00472572" w:rsidRDefault="00472572" w:rsidP="00472572">
            <w:r w:rsidRPr="00472572">
              <w:t>13.16346</w:t>
            </w:r>
          </w:p>
        </w:tc>
        <w:tc>
          <w:tcPr>
            <w:tcW w:w="960" w:type="dxa"/>
            <w:noWrap/>
            <w:hideMark/>
          </w:tcPr>
          <w:p w14:paraId="6EC1D1BF" w14:textId="77777777" w:rsidR="00472572" w:rsidRPr="00472572" w:rsidRDefault="00472572" w:rsidP="00472572">
            <w:r w:rsidRPr="00472572">
              <w:t>6.981226</w:t>
            </w:r>
          </w:p>
        </w:tc>
        <w:tc>
          <w:tcPr>
            <w:tcW w:w="960" w:type="dxa"/>
            <w:noWrap/>
            <w:hideMark/>
          </w:tcPr>
          <w:p w14:paraId="1C98895F" w14:textId="77777777" w:rsidR="00472572" w:rsidRPr="00472572" w:rsidRDefault="00472572" w:rsidP="00472572">
            <w:r w:rsidRPr="00472572">
              <w:t>8.392609</w:t>
            </w:r>
          </w:p>
        </w:tc>
        <w:tc>
          <w:tcPr>
            <w:tcW w:w="960" w:type="dxa"/>
            <w:noWrap/>
            <w:hideMark/>
          </w:tcPr>
          <w:p w14:paraId="22DAB417" w14:textId="77777777" w:rsidR="00472572" w:rsidRPr="00472572" w:rsidRDefault="00472572" w:rsidP="00472572">
            <w:r w:rsidRPr="00472572">
              <w:t>6.677561</w:t>
            </w:r>
          </w:p>
        </w:tc>
        <w:tc>
          <w:tcPr>
            <w:tcW w:w="960" w:type="dxa"/>
            <w:noWrap/>
            <w:hideMark/>
          </w:tcPr>
          <w:p w14:paraId="3B3BA122" w14:textId="77777777" w:rsidR="00472572" w:rsidRPr="00472572" w:rsidRDefault="00472572" w:rsidP="00472572">
            <w:r w:rsidRPr="00472572">
              <w:t>3.657031</w:t>
            </w:r>
          </w:p>
        </w:tc>
        <w:tc>
          <w:tcPr>
            <w:tcW w:w="960" w:type="dxa"/>
            <w:noWrap/>
            <w:hideMark/>
          </w:tcPr>
          <w:p w14:paraId="79A179D4" w14:textId="77777777" w:rsidR="00472572" w:rsidRPr="00472572" w:rsidRDefault="00472572" w:rsidP="00472572">
            <w:r w:rsidRPr="00472572">
              <w:t>7.486296</w:t>
            </w:r>
          </w:p>
        </w:tc>
        <w:tc>
          <w:tcPr>
            <w:tcW w:w="960" w:type="dxa"/>
            <w:noWrap/>
            <w:hideMark/>
          </w:tcPr>
          <w:p w14:paraId="42CBAA1C" w14:textId="77777777" w:rsidR="00472572" w:rsidRPr="00472572" w:rsidRDefault="00472572" w:rsidP="00472572">
            <w:r w:rsidRPr="00472572">
              <w:t>2.946629</w:t>
            </w:r>
          </w:p>
        </w:tc>
        <w:tc>
          <w:tcPr>
            <w:tcW w:w="960" w:type="dxa"/>
            <w:noWrap/>
            <w:hideMark/>
          </w:tcPr>
          <w:p w14:paraId="1A49C3D3" w14:textId="77777777" w:rsidR="00472572" w:rsidRPr="00472572" w:rsidRDefault="00472572" w:rsidP="00472572">
            <w:r w:rsidRPr="00472572">
              <w:t>8.221007</w:t>
            </w:r>
          </w:p>
        </w:tc>
        <w:tc>
          <w:tcPr>
            <w:tcW w:w="960" w:type="dxa"/>
            <w:noWrap/>
            <w:hideMark/>
          </w:tcPr>
          <w:p w14:paraId="1AEA2C5A" w14:textId="77777777" w:rsidR="00472572" w:rsidRPr="00472572" w:rsidRDefault="00472572" w:rsidP="00472572">
            <w:r w:rsidRPr="00472572">
              <w:t>7.797789</w:t>
            </w:r>
          </w:p>
        </w:tc>
      </w:tr>
      <w:tr w:rsidR="00472572" w:rsidRPr="00472572" w14:paraId="29796CCC" w14:textId="77777777" w:rsidTr="00472572">
        <w:trPr>
          <w:trHeight w:val="300"/>
        </w:trPr>
        <w:tc>
          <w:tcPr>
            <w:tcW w:w="960" w:type="dxa"/>
            <w:noWrap/>
            <w:hideMark/>
          </w:tcPr>
          <w:p w14:paraId="327EFE15" w14:textId="77777777" w:rsidR="00472572" w:rsidRPr="00472572" w:rsidRDefault="00472572" w:rsidP="00472572">
            <w:pPr>
              <w:rPr>
                <w:b/>
                <w:bCs/>
              </w:rPr>
            </w:pPr>
            <w:r w:rsidRPr="00472572">
              <w:rPr>
                <w:b/>
                <w:bCs/>
              </w:rPr>
              <w:t>7.086485</w:t>
            </w:r>
          </w:p>
        </w:tc>
        <w:tc>
          <w:tcPr>
            <w:tcW w:w="960" w:type="dxa"/>
            <w:noWrap/>
            <w:hideMark/>
          </w:tcPr>
          <w:p w14:paraId="4CE649F7" w14:textId="77777777" w:rsidR="00472572" w:rsidRPr="00472572" w:rsidRDefault="00472572" w:rsidP="00472572">
            <w:pPr>
              <w:rPr>
                <w:b/>
                <w:bCs/>
              </w:rPr>
            </w:pPr>
            <w:r w:rsidRPr="00472572">
              <w:rPr>
                <w:b/>
                <w:bCs/>
              </w:rPr>
              <w:t>7.845881</w:t>
            </w:r>
          </w:p>
        </w:tc>
        <w:tc>
          <w:tcPr>
            <w:tcW w:w="960" w:type="dxa"/>
            <w:noWrap/>
            <w:hideMark/>
          </w:tcPr>
          <w:p w14:paraId="39B05682" w14:textId="77777777" w:rsidR="00472572" w:rsidRPr="00472572" w:rsidRDefault="00472572" w:rsidP="00472572">
            <w:pPr>
              <w:rPr>
                <w:b/>
                <w:bCs/>
              </w:rPr>
            </w:pPr>
            <w:r w:rsidRPr="00472572">
              <w:rPr>
                <w:b/>
                <w:bCs/>
              </w:rPr>
              <w:t>7.568288</w:t>
            </w:r>
          </w:p>
        </w:tc>
        <w:tc>
          <w:tcPr>
            <w:tcW w:w="960" w:type="dxa"/>
            <w:noWrap/>
            <w:hideMark/>
          </w:tcPr>
          <w:p w14:paraId="3CF38188" w14:textId="77777777" w:rsidR="00472572" w:rsidRPr="00472572" w:rsidRDefault="00472572" w:rsidP="00472572">
            <w:pPr>
              <w:rPr>
                <w:b/>
                <w:bCs/>
              </w:rPr>
            </w:pPr>
            <w:r w:rsidRPr="00472572">
              <w:rPr>
                <w:b/>
                <w:bCs/>
              </w:rPr>
              <w:t>6.395664</w:t>
            </w:r>
          </w:p>
        </w:tc>
        <w:tc>
          <w:tcPr>
            <w:tcW w:w="960" w:type="dxa"/>
            <w:noWrap/>
            <w:hideMark/>
          </w:tcPr>
          <w:p w14:paraId="64BD231C" w14:textId="77777777" w:rsidR="00472572" w:rsidRPr="00472572" w:rsidRDefault="00472572" w:rsidP="00472572">
            <w:pPr>
              <w:rPr>
                <w:b/>
                <w:bCs/>
              </w:rPr>
            </w:pPr>
            <w:r w:rsidRPr="00472572">
              <w:rPr>
                <w:b/>
                <w:bCs/>
              </w:rPr>
              <w:t>7.410953</w:t>
            </w:r>
          </w:p>
        </w:tc>
        <w:tc>
          <w:tcPr>
            <w:tcW w:w="960" w:type="dxa"/>
            <w:noWrap/>
            <w:hideMark/>
          </w:tcPr>
          <w:p w14:paraId="46F8C7CE" w14:textId="77777777" w:rsidR="00472572" w:rsidRPr="00472572" w:rsidRDefault="00472572" w:rsidP="00472572">
            <w:pPr>
              <w:rPr>
                <w:b/>
                <w:bCs/>
              </w:rPr>
            </w:pPr>
            <w:r w:rsidRPr="00472572">
              <w:rPr>
                <w:b/>
                <w:bCs/>
              </w:rPr>
              <w:t>7.391621</w:t>
            </w:r>
          </w:p>
        </w:tc>
        <w:tc>
          <w:tcPr>
            <w:tcW w:w="960" w:type="dxa"/>
            <w:noWrap/>
            <w:hideMark/>
          </w:tcPr>
          <w:p w14:paraId="5116137C" w14:textId="77777777" w:rsidR="00472572" w:rsidRPr="00472572" w:rsidRDefault="00472572" w:rsidP="00472572">
            <w:pPr>
              <w:rPr>
                <w:b/>
                <w:bCs/>
              </w:rPr>
            </w:pPr>
            <w:r w:rsidRPr="00472572">
              <w:rPr>
                <w:b/>
                <w:bCs/>
              </w:rPr>
              <w:t>5.818498</w:t>
            </w:r>
          </w:p>
        </w:tc>
        <w:tc>
          <w:tcPr>
            <w:tcW w:w="960" w:type="dxa"/>
            <w:noWrap/>
            <w:hideMark/>
          </w:tcPr>
          <w:p w14:paraId="56F65A3B" w14:textId="77777777" w:rsidR="00472572" w:rsidRPr="00472572" w:rsidRDefault="00472572" w:rsidP="00472572">
            <w:pPr>
              <w:rPr>
                <w:b/>
                <w:bCs/>
              </w:rPr>
            </w:pPr>
            <w:r w:rsidRPr="00472572">
              <w:rPr>
                <w:b/>
                <w:bCs/>
              </w:rPr>
              <w:t>6.950466</w:t>
            </w:r>
          </w:p>
        </w:tc>
        <w:tc>
          <w:tcPr>
            <w:tcW w:w="960" w:type="dxa"/>
            <w:noWrap/>
            <w:hideMark/>
          </w:tcPr>
          <w:p w14:paraId="43F06FA3" w14:textId="77777777" w:rsidR="00472572" w:rsidRPr="00472572" w:rsidRDefault="00472572" w:rsidP="00472572">
            <w:pPr>
              <w:rPr>
                <w:b/>
                <w:bCs/>
              </w:rPr>
            </w:pPr>
            <w:r w:rsidRPr="00472572">
              <w:rPr>
                <w:b/>
                <w:bCs/>
              </w:rPr>
              <w:t>7.543285</w:t>
            </w:r>
          </w:p>
        </w:tc>
        <w:tc>
          <w:tcPr>
            <w:tcW w:w="960" w:type="dxa"/>
            <w:noWrap/>
            <w:hideMark/>
          </w:tcPr>
          <w:p w14:paraId="79F790C2" w14:textId="77777777" w:rsidR="00472572" w:rsidRPr="00472572" w:rsidRDefault="00472572" w:rsidP="00472572">
            <w:pPr>
              <w:rPr>
                <w:b/>
                <w:bCs/>
              </w:rPr>
            </w:pPr>
            <w:r w:rsidRPr="00472572">
              <w:rPr>
                <w:b/>
                <w:bCs/>
              </w:rPr>
              <w:t>7.36293</w:t>
            </w:r>
          </w:p>
        </w:tc>
      </w:tr>
    </w:tbl>
    <w:p w14:paraId="0DBDC7A1" w14:textId="0DB90D8D" w:rsidR="00472572" w:rsidRDefault="00472572" w:rsidP="00DD05AD"/>
    <w:p w14:paraId="017A1081"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B069D14" w14:textId="77777777" w:rsidTr="00472572">
        <w:trPr>
          <w:trHeight w:val="300"/>
        </w:trPr>
        <w:tc>
          <w:tcPr>
            <w:tcW w:w="960" w:type="dxa"/>
            <w:noWrap/>
            <w:hideMark/>
          </w:tcPr>
          <w:p w14:paraId="42D7C6E2" w14:textId="77777777" w:rsidR="00472572" w:rsidRPr="00472572" w:rsidRDefault="00472572" w:rsidP="00472572">
            <w:r w:rsidRPr="00472572">
              <w:t>Tx01</w:t>
            </w:r>
          </w:p>
        </w:tc>
        <w:tc>
          <w:tcPr>
            <w:tcW w:w="960" w:type="dxa"/>
            <w:noWrap/>
            <w:hideMark/>
          </w:tcPr>
          <w:p w14:paraId="6AF59169" w14:textId="77777777" w:rsidR="00472572" w:rsidRPr="00472572" w:rsidRDefault="00472572" w:rsidP="00472572">
            <w:r w:rsidRPr="00472572">
              <w:t>Tx02</w:t>
            </w:r>
          </w:p>
        </w:tc>
        <w:tc>
          <w:tcPr>
            <w:tcW w:w="960" w:type="dxa"/>
            <w:noWrap/>
            <w:hideMark/>
          </w:tcPr>
          <w:p w14:paraId="69D84F1F" w14:textId="77777777" w:rsidR="00472572" w:rsidRPr="00472572" w:rsidRDefault="00472572" w:rsidP="00472572">
            <w:r w:rsidRPr="00472572">
              <w:t>Tx03</w:t>
            </w:r>
          </w:p>
        </w:tc>
        <w:tc>
          <w:tcPr>
            <w:tcW w:w="960" w:type="dxa"/>
            <w:noWrap/>
            <w:hideMark/>
          </w:tcPr>
          <w:p w14:paraId="2A603A58" w14:textId="77777777" w:rsidR="00472572" w:rsidRPr="00472572" w:rsidRDefault="00472572" w:rsidP="00472572">
            <w:r w:rsidRPr="00472572">
              <w:t>Tx04</w:t>
            </w:r>
          </w:p>
        </w:tc>
        <w:tc>
          <w:tcPr>
            <w:tcW w:w="960" w:type="dxa"/>
            <w:noWrap/>
            <w:hideMark/>
          </w:tcPr>
          <w:p w14:paraId="48AB12E4" w14:textId="77777777" w:rsidR="00472572" w:rsidRPr="00472572" w:rsidRDefault="00472572" w:rsidP="00472572">
            <w:r w:rsidRPr="00472572">
              <w:t>Tx05</w:t>
            </w:r>
          </w:p>
        </w:tc>
        <w:tc>
          <w:tcPr>
            <w:tcW w:w="960" w:type="dxa"/>
            <w:noWrap/>
            <w:hideMark/>
          </w:tcPr>
          <w:p w14:paraId="66009542" w14:textId="77777777" w:rsidR="00472572" w:rsidRPr="00472572" w:rsidRDefault="00472572" w:rsidP="00472572">
            <w:r w:rsidRPr="00472572">
              <w:t>Tx06</w:t>
            </w:r>
          </w:p>
        </w:tc>
        <w:tc>
          <w:tcPr>
            <w:tcW w:w="960" w:type="dxa"/>
            <w:noWrap/>
            <w:hideMark/>
          </w:tcPr>
          <w:p w14:paraId="3F6AFC6A" w14:textId="77777777" w:rsidR="00472572" w:rsidRPr="00472572" w:rsidRDefault="00472572" w:rsidP="00472572">
            <w:r w:rsidRPr="00472572">
              <w:t>Tx07</w:t>
            </w:r>
          </w:p>
        </w:tc>
        <w:tc>
          <w:tcPr>
            <w:tcW w:w="960" w:type="dxa"/>
            <w:noWrap/>
            <w:hideMark/>
          </w:tcPr>
          <w:p w14:paraId="06623685" w14:textId="77777777" w:rsidR="00472572" w:rsidRPr="00472572" w:rsidRDefault="00472572" w:rsidP="00472572">
            <w:r w:rsidRPr="00472572">
              <w:t>Tx08</w:t>
            </w:r>
          </w:p>
        </w:tc>
        <w:tc>
          <w:tcPr>
            <w:tcW w:w="960" w:type="dxa"/>
            <w:noWrap/>
            <w:hideMark/>
          </w:tcPr>
          <w:p w14:paraId="00D22ECA" w14:textId="77777777" w:rsidR="00472572" w:rsidRPr="00472572" w:rsidRDefault="00472572" w:rsidP="00472572">
            <w:r w:rsidRPr="00472572">
              <w:t>Tx09</w:t>
            </w:r>
          </w:p>
        </w:tc>
        <w:tc>
          <w:tcPr>
            <w:tcW w:w="960" w:type="dxa"/>
            <w:noWrap/>
            <w:hideMark/>
          </w:tcPr>
          <w:p w14:paraId="1A599DC7" w14:textId="77777777" w:rsidR="00472572" w:rsidRPr="00472572" w:rsidRDefault="00472572" w:rsidP="00472572">
            <w:r w:rsidRPr="00472572">
              <w:t>Tx10</w:t>
            </w:r>
          </w:p>
        </w:tc>
      </w:tr>
      <w:tr w:rsidR="00472572" w:rsidRPr="00472572" w14:paraId="5E7C8151" w14:textId="77777777" w:rsidTr="00472572">
        <w:trPr>
          <w:trHeight w:val="300"/>
        </w:trPr>
        <w:tc>
          <w:tcPr>
            <w:tcW w:w="960" w:type="dxa"/>
            <w:noWrap/>
            <w:hideMark/>
          </w:tcPr>
          <w:p w14:paraId="47C5000A" w14:textId="77777777" w:rsidR="00472572" w:rsidRPr="00472572" w:rsidRDefault="00472572" w:rsidP="00472572">
            <w:r w:rsidRPr="00472572">
              <w:t>11.15518</w:t>
            </w:r>
          </w:p>
        </w:tc>
        <w:tc>
          <w:tcPr>
            <w:tcW w:w="960" w:type="dxa"/>
            <w:noWrap/>
            <w:hideMark/>
          </w:tcPr>
          <w:p w14:paraId="6B9F53ED" w14:textId="77777777" w:rsidR="00472572" w:rsidRPr="00472572" w:rsidRDefault="00472572" w:rsidP="00472572">
            <w:r w:rsidRPr="00472572">
              <w:t>11.89337</w:t>
            </w:r>
          </w:p>
        </w:tc>
        <w:tc>
          <w:tcPr>
            <w:tcW w:w="960" w:type="dxa"/>
            <w:noWrap/>
            <w:hideMark/>
          </w:tcPr>
          <w:p w14:paraId="5A639233" w14:textId="77777777" w:rsidR="00472572" w:rsidRPr="00472572" w:rsidRDefault="00472572" w:rsidP="00472572">
            <w:r w:rsidRPr="00472572">
              <w:t>6.571993</w:t>
            </w:r>
          </w:p>
        </w:tc>
        <w:tc>
          <w:tcPr>
            <w:tcW w:w="960" w:type="dxa"/>
            <w:noWrap/>
            <w:hideMark/>
          </w:tcPr>
          <w:p w14:paraId="38EC85F8" w14:textId="77777777" w:rsidR="00472572" w:rsidRPr="00472572" w:rsidRDefault="00472572" w:rsidP="00472572">
            <w:r w:rsidRPr="00472572">
              <w:t>5.415179</w:t>
            </w:r>
          </w:p>
        </w:tc>
        <w:tc>
          <w:tcPr>
            <w:tcW w:w="960" w:type="dxa"/>
            <w:noWrap/>
            <w:hideMark/>
          </w:tcPr>
          <w:p w14:paraId="64DC53F5" w14:textId="77777777" w:rsidR="00472572" w:rsidRPr="00472572" w:rsidRDefault="00472572" w:rsidP="00472572">
            <w:r w:rsidRPr="00472572">
              <w:t>7.337013</w:t>
            </w:r>
          </w:p>
        </w:tc>
        <w:tc>
          <w:tcPr>
            <w:tcW w:w="960" w:type="dxa"/>
            <w:noWrap/>
            <w:hideMark/>
          </w:tcPr>
          <w:p w14:paraId="738DC82D" w14:textId="77777777" w:rsidR="00472572" w:rsidRPr="00472572" w:rsidRDefault="00472572" w:rsidP="00472572">
            <w:r w:rsidRPr="00472572">
              <w:t>5.640327</w:t>
            </w:r>
          </w:p>
        </w:tc>
        <w:tc>
          <w:tcPr>
            <w:tcW w:w="960" w:type="dxa"/>
            <w:noWrap/>
            <w:hideMark/>
          </w:tcPr>
          <w:p w14:paraId="21454EF3" w14:textId="77777777" w:rsidR="00472572" w:rsidRPr="00472572" w:rsidRDefault="00472572" w:rsidP="00472572">
            <w:r w:rsidRPr="00472572">
              <w:t>6.724391</w:t>
            </w:r>
          </w:p>
        </w:tc>
        <w:tc>
          <w:tcPr>
            <w:tcW w:w="960" w:type="dxa"/>
            <w:noWrap/>
            <w:hideMark/>
          </w:tcPr>
          <w:p w14:paraId="7AF289A1" w14:textId="77777777" w:rsidR="00472572" w:rsidRPr="00472572" w:rsidRDefault="00472572" w:rsidP="00472572">
            <w:r w:rsidRPr="00472572">
              <w:t>3.541715</w:t>
            </w:r>
          </w:p>
        </w:tc>
        <w:tc>
          <w:tcPr>
            <w:tcW w:w="960" w:type="dxa"/>
            <w:noWrap/>
            <w:hideMark/>
          </w:tcPr>
          <w:p w14:paraId="4596DF06" w14:textId="77777777" w:rsidR="00472572" w:rsidRPr="00472572" w:rsidRDefault="00472572" w:rsidP="00472572">
            <w:r w:rsidRPr="00472572">
              <w:t>12.74949</w:t>
            </w:r>
          </w:p>
        </w:tc>
        <w:tc>
          <w:tcPr>
            <w:tcW w:w="960" w:type="dxa"/>
            <w:noWrap/>
            <w:hideMark/>
          </w:tcPr>
          <w:p w14:paraId="47F6B4A2" w14:textId="77777777" w:rsidR="00472572" w:rsidRPr="00472572" w:rsidRDefault="00472572" w:rsidP="00472572">
            <w:r w:rsidRPr="00472572">
              <w:t>9.933508</w:t>
            </w:r>
          </w:p>
        </w:tc>
      </w:tr>
      <w:tr w:rsidR="00472572" w:rsidRPr="00472572" w14:paraId="1673D8DC" w14:textId="77777777" w:rsidTr="00472572">
        <w:trPr>
          <w:trHeight w:val="300"/>
        </w:trPr>
        <w:tc>
          <w:tcPr>
            <w:tcW w:w="960" w:type="dxa"/>
            <w:noWrap/>
            <w:hideMark/>
          </w:tcPr>
          <w:p w14:paraId="6979F1CA" w14:textId="77777777" w:rsidR="00472572" w:rsidRPr="00472572" w:rsidRDefault="00472572" w:rsidP="00472572">
            <w:r w:rsidRPr="00472572">
              <w:t>6.809706</w:t>
            </w:r>
          </w:p>
        </w:tc>
        <w:tc>
          <w:tcPr>
            <w:tcW w:w="960" w:type="dxa"/>
            <w:noWrap/>
            <w:hideMark/>
          </w:tcPr>
          <w:p w14:paraId="063DCBC5" w14:textId="77777777" w:rsidR="00472572" w:rsidRPr="00472572" w:rsidRDefault="00472572" w:rsidP="00472572">
            <w:r w:rsidRPr="00472572">
              <w:t>6.289176</w:t>
            </w:r>
          </w:p>
        </w:tc>
        <w:tc>
          <w:tcPr>
            <w:tcW w:w="960" w:type="dxa"/>
            <w:noWrap/>
            <w:hideMark/>
          </w:tcPr>
          <w:p w14:paraId="0BBF01F0" w14:textId="77777777" w:rsidR="00472572" w:rsidRPr="00472572" w:rsidRDefault="00472572" w:rsidP="00472572">
            <w:r w:rsidRPr="00472572">
              <w:t>10.22733</w:t>
            </w:r>
          </w:p>
        </w:tc>
        <w:tc>
          <w:tcPr>
            <w:tcW w:w="960" w:type="dxa"/>
            <w:noWrap/>
            <w:hideMark/>
          </w:tcPr>
          <w:p w14:paraId="39B9FE99" w14:textId="77777777" w:rsidR="00472572" w:rsidRPr="00472572" w:rsidRDefault="00472572" w:rsidP="00472572">
            <w:r w:rsidRPr="00472572">
              <w:t>7.113444</w:t>
            </w:r>
          </w:p>
        </w:tc>
        <w:tc>
          <w:tcPr>
            <w:tcW w:w="960" w:type="dxa"/>
            <w:noWrap/>
            <w:hideMark/>
          </w:tcPr>
          <w:p w14:paraId="2F690614" w14:textId="77777777" w:rsidR="00472572" w:rsidRPr="00472572" w:rsidRDefault="00472572" w:rsidP="00472572">
            <w:r w:rsidRPr="00472572">
              <w:t>5.41132</w:t>
            </w:r>
          </w:p>
        </w:tc>
        <w:tc>
          <w:tcPr>
            <w:tcW w:w="960" w:type="dxa"/>
            <w:noWrap/>
            <w:hideMark/>
          </w:tcPr>
          <w:p w14:paraId="6B1B0694" w14:textId="77777777" w:rsidR="00472572" w:rsidRPr="00472572" w:rsidRDefault="00472572" w:rsidP="00472572">
            <w:r w:rsidRPr="00472572">
              <w:t>8.255769</w:t>
            </w:r>
          </w:p>
        </w:tc>
        <w:tc>
          <w:tcPr>
            <w:tcW w:w="960" w:type="dxa"/>
            <w:noWrap/>
            <w:hideMark/>
          </w:tcPr>
          <w:p w14:paraId="06D84964" w14:textId="77777777" w:rsidR="00472572" w:rsidRPr="00472572" w:rsidRDefault="00472572" w:rsidP="00472572">
            <w:r w:rsidRPr="00472572">
              <w:t>2.630307</w:t>
            </w:r>
          </w:p>
        </w:tc>
        <w:tc>
          <w:tcPr>
            <w:tcW w:w="960" w:type="dxa"/>
            <w:noWrap/>
            <w:hideMark/>
          </w:tcPr>
          <w:p w14:paraId="32842AEA" w14:textId="77777777" w:rsidR="00472572" w:rsidRPr="00472572" w:rsidRDefault="00472572" w:rsidP="00472572">
            <w:r w:rsidRPr="00472572">
              <w:t>5.920783</w:t>
            </w:r>
          </w:p>
        </w:tc>
        <w:tc>
          <w:tcPr>
            <w:tcW w:w="960" w:type="dxa"/>
            <w:noWrap/>
            <w:hideMark/>
          </w:tcPr>
          <w:p w14:paraId="136F2595" w14:textId="77777777" w:rsidR="00472572" w:rsidRPr="00472572" w:rsidRDefault="00472572" w:rsidP="00472572">
            <w:r w:rsidRPr="00472572">
              <w:t>6.152518</w:t>
            </w:r>
          </w:p>
        </w:tc>
        <w:tc>
          <w:tcPr>
            <w:tcW w:w="960" w:type="dxa"/>
            <w:noWrap/>
            <w:hideMark/>
          </w:tcPr>
          <w:p w14:paraId="2A017F0D" w14:textId="77777777" w:rsidR="00472572" w:rsidRPr="00472572" w:rsidRDefault="00472572" w:rsidP="00472572">
            <w:r w:rsidRPr="00472572">
              <w:t>7.157789</w:t>
            </w:r>
          </w:p>
        </w:tc>
      </w:tr>
      <w:tr w:rsidR="00472572" w:rsidRPr="00472572" w14:paraId="1B0C3289" w14:textId="77777777" w:rsidTr="00472572">
        <w:trPr>
          <w:trHeight w:val="300"/>
        </w:trPr>
        <w:tc>
          <w:tcPr>
            <w:tcW w:w="960" w:type="dxa"/>
            <w:noWrap/>
            <w:hideMark/>
          </w:tcPr>
          <w:p w14:paraId="7553402B" w14:textId="77777777" w:rsidR="00472572" w:rsidRPr="00472572" w:rsidRDefault="00472572" w:rsidP="00472572">
            <w:r w:rsidRPr="00472572">
              <w:t>12.47712</w:t>
            </w:r>
          </w:p>
        </w:tc>
        <w:tc>
          <w:tcPr>
            <w:tcW w:w="960" w:type="dxa"/>
            <w:noWrap/>
            <w:hideMark/>
          </w:tcPr>
          <w:p w14:paraId="15D1A011" w14:textId="77777777" w:rsidR="00472572" w:rsidRPr="00472572" w:rsidRDefault="00472572" w:rsidP="00472572">
            <w:r w:rsidRPr="00472572">
              <w:t>7.321245</w:t>
            </w:r>
          </w:p>
        </w:tc>
        <w:tc>
          <w:tcPr>
            <w:tcW w:w="960" w:type="dxa"/>
            <w:noWrap/>
            <w:hideMark/>
          </w:tcPr>
          <w:p w14:paraId="25F67C20" w14:textId="77777777" w:rsidR="00472572" w:rsidRPr="00472572" w:rsidRDefault="00472572" w:rsidP="00472572">
            <w:r w:rsidRPr="00472572">
              <w:t>6.322506</w:t>
            </w:r>
          </w:p>
        </w:tc>
        <w:tc>
          <w:tcPr>
            <w:tcW w:w="960" w:type="dxa"/>
            <w:noWrap/>
            <w:hideMark/>
          </w:tcPr>
          <w:p w14:paraId="7C04AA31" w14:textId="77777777" w:rsidR="00472572" w:rsidRPr="00472572" w:rsidRDefault="00472572" w:rsidP="00472572">
            <w:r w:rsidRPr="00472572">
              <w:t>8.609711</w:t>
            </w:r>
          </w:p>
        </w:tc>
        <w:tc>
          <w:tcPr>
            <w:tcW w:w="960" w:type="dxa"/>
            <w:noWrap/>
            <w:hideMark/>
          </w:tcPr>
          <w:p w14:paraId="5A022072" w14:textId="77777777" w:rsidR="00472572" w:rsidRPr="00472572" w:rsidRDefault="00472572" w:rsidP="00472572">
            <w:r w:rsidRPr="00472572">
              <w:t>11.96898</w:t>
            </w:r>
          </w:p>
        </w:tc>
        <w:tc>
          <w:tcPr>
            <w:tcW w:w="960" w:type="dxa"/>
            <w:noWrap/>
            <w:hideMark/>
          </w:tcPr>
          <w:p w14:paraId="1EA39EFE" w14:textId="77777777" w:rsidR="00472572" w:rsidRPr="00472572" w:rsidRDefault="00472572" w:rsidP="00472572">
            <w:r w:rsidRPr="00472572">
              <w:t>2.849655</w:t>
            </w:r>
          </w:p>
        </w:tc>
        <w:tc>
          <w:tcPr>
            <w:tcW w:w="960" w:type="dxa"/>
            <w:noWrap/>
            <w:hideMark/>
          </w:tcPr>
          <w:p w14:paraId="06172721" w14:textId="77777777" w:rsidR="00472572" w:rsidRPr="00472572" w:rsidRDefault="00472572" w:rsidP="00472572">
            <w:r w:rsidRPr="00472572">
              <w:t>6.5589</w:t>
            </w:r>
          </w:p>
        </w:tc>
        <w:tc>
          <w:tcPr>
            <w:tcW w:w="960" w:type="dxa"/>
            <w:noWrap/>
            <w:hideMark/>
          </w:tcPr>
          <w:p w14:paraId="4144E0F3" w14:textId="77777777" w:rsidR="00472572" w:rsidRPr="00472572" w:rsidRDefault="00472572" w:rsidP="00472572">
            <w:r w:rsidRPr="00472572">
              <w:t>6.844639</w:t>
            </w:r>
          </w:p>
        </w:tc>
        <w:tc>
          <w:tcPr>
            <w:tcW w:w="960" w:type="dxa"/>
            <w:noWrap/>
            <w:hideMark/>
          </w:tcPr>
          <w:p w14:paraId="0A769A74" w14:textId="77777777" w:rsidR="00472572" w:rsidRPr="00472572" w:rsidRDefault="00472572" w:rsidP="00472572">
            <w:r w:rsidRPr="00472572">
              <w:t>4.876354</w:t>
            </w:r>
          </w:p>
        </w:tc>
        <w:tc>
          <w:tcPr>
            <w:tcW w:w="960" w:type="dxa"/>
            <w:noWrap/>
            <w:hideMark/>
          </w:tcPr>
          <w:p w14:paraId="03101542" w14:textId="77777777" w:rsidR="00472572" w:rsidRPr="00472572" w:rsidRDefault="00472572" w:rsidP="00472572">
            <w:r w:rsidRPr="00472572">
              <w:t>6.902648</w:t>
            </w:r>
          </w:p>
        </w:tc>
      </w:tr>
      <w:tr w:rsidR="00472572" w:rsidRPr="00472572" w14:paraId="752BDC38" w14:textId="77777777" w:rsidTr="00472572">
        <w:trPr>
          <w:trHeight w:val="300"/>
        </w:trPr>
        <w:tc>
          <w:tcPr>
            <w:tcW w:w="960" w:type="dxa"/>
            <w:noWrap/>
            <w:hideMark/>
          </w:tcPr>
          <w:p w14:paraId="3DFB7608" w14:textId="77777777" w:rsidR="00472572" w:rsidRPr="00472572" w:rsidRDefault="00472572" w:rsidP="00472572">
            <w:r w:rsidRPr="00472572">
              <w:t>2.92747</w:t>
            </w:r>
          </w:p>
        </w:tc>
        <w:tc>
          <w:tcPr>
            <w:tcW w:w="960" w:type="dxa"/>
            <w:noWrap/>
            <w:hideMark/>
          </w:tcPr>
          <w:p w14:paraId="72EBED97" w14:textId="77777777" w:rsidR="00472572" w:rsidRPr="00472572" w:rsidRDefault="00472572" w:rsidP="00472572">
            <w:r w:rsidRPr="00472572">
              <w:t>8.743573</w:t>
            </w:r>
          </w:p>
        </w:tc>
        <w:tc>
          <w:tcPr>
            <w:tcW w:w="960" w:type="dxa"/>
            <w:noWrap/>
            <w:hideMark/>
          </w:tcPr>
          <w:p w14:paraId="6006AE24" w14:textId="77777777" w:rsidR="00472572" w:rsidRPr="00472572" w:rsidRDefault="00472572" w:rsidP="00472572">
            <w:r w:rsidRPr="00472572">
              <w:t>6.293877</w:t>
            </w:r>
          </w:p>
        </w:tc>
        <w:tc>
          <w:tcPr>
            <w:tcW w:w="960" w:type="dxa"/>
            <w:noWrap/>
            <w:hideMark/>
          </w:tcPr>
          <w:p w14:paraId="7B5397AE" w14:textId="77777777" w:rsidR="00472572" w:rsidRPr="00472572" w:rsidRDefault="00472572" w:rsidP="00472572">
            <w:r w:rsidRPr="00472572">
              <w:t>3.307942</w:t>
            </w:r>
          </w:p>
        </w:tc>
        <w:tc>
          <w:tcPr>
            <w:tcW w:w="960" w:type="dxa"/>
            <w:noWrap/>
            <w:hideMark/>
          </w:tcPr>
          <w:p w14:paraId="50EEF109" w14:textId="77777777" w:rsidR="00472572" w:rsidRPr="00472572" w:rsidRDefault="00472572" w:rsidP="00472572">
            <w:r w:rsidRPr="00472572">
              <w:t>5.60262</w:t>
            </w:r>
          </w:p>
        </w:tc>
        <w:tc>
          <w:tcPr>
            <w:tcW w:w="960" w:type="dxa"/>
            <w:noWrap/>
            <w:hideMark/>
          </w:tcPr>
          <w:p w14:paraId="79A1C5CD" w14:textId="77777777" w:rsidR="00472572" w:rsidRPr="00472572" w:rsidRDefault="00472572" w:rsidP="00472572">
            <w:r w:rsidRPr="00472572">
              <w:t>12.43361</w:t>
            </w:r>
          </w:p>
        </w:tc>
        <w:tc>
          <w:tcPr>
            <w:tcW w:w="960" w:type="dxa"/>
            <w:noWrap/>
            <w:hideMark/>
          </w:tcPr>
          <w:p w14:paraId="4E2E3A04" w14:textId="77777777" w:rsidR="00472572" w:rsidRPr="00472572" w:rsidRDefault="00472572" w:rsidP="00472572">
            <w:r w:rsidRPr="00472572">
              <w:t>7.828576</w:t>
            </w:r>
          </w:p>
        </w:tc>
        <w:tc>
          <w:tcPr>
            <w:tcW w:w="960" w:type="dxa"/>
            <w:noWrap/>
            <w:hideMark/>
          </w:tcPr>
          <w:p w14:paraId="5E747EB2" w14:textId="77777777" w:rsidR="00472572" w:rsidRPr="00472572" w:rsidRDefault="00472572" w:rsidP="00472572">
            <w:r w:rsidRPr="00472572">
              <w:t>2.872294</w:t>
            </w:r>
          </w:p>
        </w:tc>
        <w:tc>
          <w:tcPr>
            <w:tcW w:w="960" w:type="dxa"/>
            <w:noWrap/>
            <w:hideMark/>
          </w:tcPr>
          <w:p w14:paraId="362D6B4D" w14:textId="77777777" w:rsidR="00472572" w:rsidRPr="00472572" w:rsidRDefault="00472572" w:rsidP="00472572">
            <w:r w:rsidRPr="00472572">
              <w:t>7.138185</w:t>
            </w:r>
          </w:p>
        </w:tc>
        <w:tc>
          <w:tcPr>
            <w:tcW w:w="960" w:type="dxa"/>
            <w:noWrap/>
            <w:hideMark/>
          </w:tcPr>
          <w:p w14:paraId="077A2D63" w14:textId="77777777" w:rsidR="00472572" w:rsidRPr="00472572" w:rsidRDefault="00472572" w:rsidP="00472572">
            <w:r w:rsidRPr="00472572">
              <w:t>8.196044</w:t>
            </w:r>
          </w:p>
        </w:tc>
      </w:tr>
      <w:tr w:rsidR="00472572" w:rsidRPr="00472572" w14:paraId="73118FD2" w14:textId="77777777" w:rsidTr="00472572">
        <w:trPr>
          <w:trHeight w:val="300"/>
        </w:trPr>
        <w:tc>
          <w:tcPr>
            <w:tcW w:w="960" w:type="dxa"/>
            <w:noWrap/>
            <w:hideMark/>
          </w:tcPr>
          <w:p w14:paraId="2EAC4575" w14:textId="77777777" w:rsidR="00472572" w:rsidRPr="00472572" w:rsidRDefault="00472572" w:rsidP="00472572">
            <w:r w:rsidRPr="00472572">
              <w:t>3.256048</w:t>
            </w:r>
          </w:p>
        </w:tc>
        <w:tc>
          <w:tcPr>
            <w:tcW w:w="960" w:type="dxa"/>
            <w:noWrap/>
            <w:hideMark/>
          </w:tcPr>
          <w:p w14:paraId="21F16FC0" w14:textId="77777777" w:rsidR="00472572" w:rsidRPr="00472572" w:rsidRDefault="00472572" w:rsidP="00472572">
            <w:r w:rsidRPr="00472572">
              <w:t>2.396759</w:t>
            </w:r>
          </w:p>
        </w:tc>
        <w:tc>
          <w:tcPr>
            <w:tcW w:w="960" w:type="dxa"/>
            <w:noWrap/>
            <w:hideMark/>
          </w:tcPr>
          <w:p w14:paraId="4658CED9" w14:textId="77777777" w:rsidR="00472572" w:rsidRPr="00472572" w:rsidRDefault="00472572" w:rsidP="00472572">
            <w:r w:rsidRPr="00472572">
              <w:t>7.693489</w:t>
            </w:r>
          </w:p>
        </w:tc>
        <w:tc>
          <w:tcPr>
            <w:tcW w:w="960" w:type="dxa"/>
            <w:noWrap/>
            <w:hideMark/>
          </w:tcPr>
          <w:p w14:paraId="58043A37" w14:textId="77777777" w:rsidR="00472572" w:rsidRPr="00472572" w:rsidRDefault="00472572" w:rsidP="00472572">
            <w:r w:rsidRPr="00472572">
              <w:t>6.904692</w:t>
            </w:r>
          </w:p>
        </w:tc>
        <w:tc>
          <w:tcPr>
            <w:tcW w:w="960" w:type="dxa"/>
            <w:noWrap/>
            <w:hideMark/>
          </w:tcPr>
          <w:p w14:paraId="353A3296" w14:textId="77777777" w:rsidR="00472572" w:rsidRPr="00472572" w:rsidRDefault="00472572" w:rsidP="00472572">
            <w:r w:rsidRPr="00472572">
              <w:t>6.989087</w:t>
            </w:r>
          </w:p>
        </w:tc>
        <w:tc>
          <w:tcPr>
            <w:tcW w:w="960" w:type="dxa"/>
            <w:noWrap/>
            <w:hideMark/>
          </w:tcPr>
          <w:p w14:paraId="14B37FD5" w14:textId="77777777" w:rsidR="00472572" w:rsidRPr="00472572" w:rsidRDefault="00472572" w:rsidP="00472572">
            <w:r w:rsidRPr="00472572">
              <w:t>3.252756</w:t>
            </w:r>
          </w:p>
        </w:tc>
        <w:tc>
          <w:tcPr>
            <w:tcW w:w="960" w:type="dxa"/>
            <w:noWrap/>
            <w:hideMark/>
          </w:tcPr>
          <w:p w14:paraId="453BD1F7" w14:textId="77777777" w:rsidR="00472572" w:rsidRPr="00472572" w:rsidRDefault="00472572" w:rsidP="00472572">
            <w:r w:rsidRPr="00472572">
              <w:t>2.732116</w:t>
            </w:r>
          </w:p>
        </w:tc>
        <w:tc>
          <w:tcPr>
            <w:tcW w:w="960" w:type="dxa"/>
            <w:noWrap/>
            <w:hideMark/>
          </w:tcPr>
          <w:p w14:paraId="22F2C46D" w14:textId="77777777" w:rsidR="00472572" w:rsidRPr="00472572" w:rsidRDefault="00472572" w:rsidP="00472572">
            <w:r w:rsidRPr="00472572">
              <w:t>8.303976</w:t>
            </w:r>
          </w:p>
        </w:tc>
        <w:tc>
          <w:tcPr>
            <w:tcW w:w="960" w:type="dxa"/>
            <w:noWrap/>
            <w:hideMark/>
          </w:tcPr>
          <w:p w14:paraId="56665F51" w14:textId="77777777" w:rsidR="00472572" w:rsidRPr="00472572" w:rsidRDefault="00472572" w:rsidP="00472572">
            <w:r w:rsidRPr="00472572">
              <w:t>3.250386</w:t>
            </w:r>
          </w:p>
        </w:tc>
        <w:tc>
          <w:tcPr>
            <w:tcW w:w="960" w:type="dxa"/>
            <w:noWrap/>
            <w:hideMark/>
          </w:tcPr>
          <w:p w14:paraId="30637879" w14:textId="77777777" w:rsidR="00472572" w:rsidRPr="00472572" w:rsidRDefault="00472572" w:rsidP="00472572">
            <w:r w:rsidRPr="00472572">
              <w:t>7.482086</w:t>
            </w:r>
          </w:p>
        </w:tc>
      </w:tr>
      <w:tr w:rsidR="00472572" w:rsidRPr="00472572" w14:paraId="4B954A7F" w14:textId="77777777" w:rsidTr="00472572">
        <w:trPr>
          <w:trHeight w:val="300"/>
        </w:trPr>
        <w:tc>
          <w:tcPr>
            <w:tcW w:w="960" w:type="dxa"/>
            <w:noWrap/>
            <w:hideMark/>
          </w:tcPr>
          <w:p w14:paraId="03C771A4" w14:textId="77777777" w:rsidR="00472572" w:rsidRPr="00472572" w:rsidRDefault="00472572" w:rsidP="00472572">
            <w:r w:rsidRPr="00472572">
              <w:t>3.257519</w:t>
            </w:r>
          </w:p>
        </w:tc>
        <w:tc>
          <w:tcPr>
            <w:tcW w:w="960" w:type="dxa"/>
            <w:noWrap/>
            <w:hideMark/>
          </w:tcPr>
          <w:p w14:paraId="155F47EB" w14:textId="77777777" w:rsidR="00472572" w:rsidRPr="00472572" w:rsidRDefault="00472572" w:rsidP="00472572">
            <w:r w:rsidRPr="00472572">
              <w:t>7.184155</w:t>
            </w:r>
          </w:p>
        </w:tc>
        <w:tc>
          <w:tcPr>
            <w:tcW w:w="960" w:type="dxa"/>
            <w:noWrap/>
            <w:hideMark/>
          </w:tcPr>
          <w:p w14:paraId="0356C3B6" w14:textId="77777777" w:rsidR="00472572" w:rsidRPr="00472572" w:rsidRDefault="00472572" w:rsidP="00472572">
            <w:r w:rsidRPr="00472572">
              <w:t>2.917988</w:t>
            </w:r>
          </w:p>
        </w:tc>
        <w:tc>
          <w:tcPr>
            <w:tcW w:w="960" w:type="dxa"/>
            <w:noWrap/>
            <w:hideMark/>
          </w:tcPr>
          <w:p w14:paraId="329EDF94" w14:textId="77777777" w:rsidR="00472572" w:rsidRPr="00472572" w:rsidRDefault="00472572" w:rsidP="00472572">
            <w:r w:rsidRPr="00472572">
              <w:t>12.19283</w:t>
            </w:r>
          </w:p>
        </w:tc>
        <w:tc>
          <w:tcPr>
            <w:tcW w:w="960" w:type="dxa"/>
            <w:noWrap/>
            <w:hideMark/>
          </w:tcPr>
          <w:p w14:paraId="13F40F07" w14:textId="77777777" w:rsidR="00472572" w:rsidRPr="00472572" w:rsidRDefault="00472572" w:rsidP="00472572">
            <w:r w:rsidRPr="00472572">
              <w:t>7.953125</w:t>
            </w:r>
          </w:p>
        </w:tc>
        <w:tc>
          <w:tcPr>
            <w:tcW w:w="960" w:type="dxa"/>
            <w:noWrap/>
            <w:hideMark/>
          </w:tcPr>
          <w:p w14:paraId="14F1465A" w14:textId="77777777" w:rsidR="00472572" w:rsidRPr="00472572" w:rsidRDefault="00472572" w:rsidP="00472572">
            <w:r w:rsidRPr="00472572">
              <w:t>5.416524</w:t>
            </w:r>
          </w:p>
        </w:tc>
        <w:tc>
          <w:tcPr>
            <w:tcW w:w="960" w:type="dxa"/>
            <w:noWrap/>
            <w:hideMark/>
          </w:tcPr>
          <w:p w14:paraId="0724B720" w14:textId="77777777" w:rsidR="00472572" w:rsidRPr="00472572" w:rsidRDefault="00472572" w:rsidP="00472572">
            <w:r w:rsidRPr="00472572">
              <w:t>7.966014</w:t>
            </w:r>
          </w:p>
        </w:tc>
        <w:tc>
          <w:tcPr>
            <w:tcW w:w="960" w:type="dxa"/>
            <w:noWrap/>
            <w:hideMark/>
          </w:tcPr>
          <w:p w14:paraId="26920498" w14:textId="77777777" w:rsidR="00472572" w:rsidRPr="00472572" w:rsidRDefault="00472572" w:rsidP="00472572">
            <w:r w:rsidRPr="00472572">
              <w:t>7.637088</w:t>
            </w:r>
          </w:p>
        </w:tc>
        <w:tc>
          <w:tcPr>
            <w:tcW w:w="960" w:type="dxa"/>
            <w:noWrap/>
            <w:hideMark/>
          </w:tcPr>
          <w:p w14:paraId="4AC6F703" w14:textId="77777777" w:rsidR="00472572" w:rsidRPr="00472572" w:rsidRDefault="00472572" w:rsidP="00472572">
            <w:r w:rsidRPr="00472572">
              <w:t>6.994981</w:t>
            </w:r>
          </w:p>
        </w:tc>
        <w:tc>
          <w:tcPr>
            <w:tcW w:w="960" w:type="dxa"/>
            <w:noWrap/>
            <w:hideMark/>
          </w:tcPr>
          <w:p w14:paraId="4DFF05FB" w14:textId="77777777" w:rsidR="00472572" w:rsidRPr="00472572" w:rsidRDefault="00472572" w:rsidP="00472572">
            <w:r w:rsidRPr="00472572">
              <w:t>7.140615</w:t>
            </w:r>
          </w:p>
        </w:tc>
      </w:tr>
      <w:tr w:rsidR="00472572" w:rsidRPr="00472572" w14:paraId="3A53F2E4" w14:textId="77777777" w:rsidTr="00472572">
        <w:trPr>
          <w:trHeight w:val="300"/>
        </w:trPr>
        <w:tc>
          <w:tcPr>
            <w:tcW w:w="960" w:type="dxa"/>
            <w:noWrap/>
            <w:hideMark/>
          </w:tcPr>
          <w:p w14:paraId="3957BB96" w14:textId="77777777" w:rsidR="00472572" w:rsidRPr="00472572" w:rsidRDefault="00472572" w:rsidP="00472572">
            <w:r w:rsidRPr="00472572">
              <w:t>3.27766</w:t>
            </w:r>
          </w:p>
        </w:tc>
        <w:tc>
          <w:tcPr>
            <w:tcW w:w="960" w:type="dxa"/>
            <w:noWrap/>
            <w:hideMark/>
          </w:tcPr>
          <w:p w14:paraId="75C42DF9" w14:textId="77777777" w:rsidR="00472572" w:rsidRPr="00472572" w:rsidRDefault="00472572" w:rsidP="00472572">
            <w:r w:rsidRPr="00472572">
              <w:t>11.67633</w:t>
            </w:r>
          </w:p>
        </w:tc>
        <w:tc>
          <w:tcPr>
            <w:tcW w:w="960" w:type="dxa"/>
            <w:noWrap/>
            <w:hideMark/>
          </w:tcPr>
          <w:p w14:paraId="0224AA6A" w14:textId="77777777" w:rsidR="00472572" w:rsidRPr="00472572" w:rsidRDefault="00472572" w:rsidP="00472572">
            <w:r w:rsidRPr="00472572">
              <w:t>6.227276</w:t>
            </w:r>
          </w:p>
        </w:tc>
        <w:tc>
          <w:tcPr>
            <w:tcW w:w="960" w:type="dxa"/>
            <w:noWrap/>
            <w:hideMark/>
          </w:tcPr>
          <w:p w14:paraId="53AA48D9" w14:textId="77777777" w:rsidR="00472572" w:rsidRPr="00472572" w:rsidRDefault="00472572" w:rsidP="00472572">
            <w:r w:rsidRPr="00472572">
              <w:t>3.163658</w:t>
            </w:r>
          </w:p>
        </w:tc>
        <w:tc>
          <w:tcPr>
            <w:tcW w:w="960" w:type="dxa"/>
            <w:noWrap/>
            <w:hideMark/>
          </w:tcPr>
          <w:p w14:paraId="46B98A58" w14:textId="77777777" w:rsidR="00472572" w:rsidRPr="00472572" w:rsidRDefault="00472572" w:rsidP="00472572">
            <w:r w:rsidRPr="00472572">
              <w:t>7.631374</w:t>
            </w:r>
          </w:p>
        </w:tc>
        <w:tc>
          <w:tcPr>
            <w:tcW w:w="960" w:type="dxa"/>
            <w:noWrap/>
            <w:hideMark/>
          </w:tcPr>
          <w:p w14:paraId="56FD36D2" w14:textId="77777777" w:rsidR="00472572" w:rsidRPr="00472572" w:rsidRDefault="00472572" w:rsidP="00472572">
            <w:r w:rsidRPr="00472572">
              <w:t>11.85316</w:t>
            </w:r>
          </w:p>
        </w:tc>
        <w:tc>
          <w:tcPr>
            <w:tcW w:w="960" w:type="dxa"/>
            <w:noWrap/>
            <w:hideMark/>
          </w:tcPr>
          <w:p w14:paraId="4B2D02DC" w14:textId="77777777" w:rsidR="00472572" w:rsidRPr="00472572" w:rsidRDefault="00472572" w:rsidP="00472572">
            <w:r w:rsidRPr="00472572">
              <w:t>4.653306</w:t>
            </w:r>
          </w:p>
        </w:tc>
        <w:tc>
          <w:tcPr>
            <w:tcW w:w="960" w:type="dxa"/>
            <w:noWrap/>
            <w:hideMark/>
          </w:tcPr>
          <w:p w14:paraId="18D39355" w14:textId="77777777" w:rsidR="00472572" w:rsidRPr="00472572" w:rsidRDefault="00472572" w:rsidP="00472572">
            <w:r w:rsidRPr="00472572">
              <w:t>3.353619</w:t>
            </w:r>
          </w:p>
        </w:tc>
        <w:tc>
          <w:tcPr>
            <w:tcW w:w="960" w:type="dxa"/>
            <w:noWrap/>
            <w:hideMark/>
          </w:tcPr>
          <w:p w14:paraId="07C7DC74" w14:textId="77777777" w:rsidR="00472572" w:rsidRPr="00472572" w:rsidRDefault="00472572" w:rsidP="00472572">
            <w:r w:rsidRPr="00472572">
              <w:t>10.88461</w:t>
            </w:r>
          </w:p>
        </w:tc>
        <w:tc>
          <w:tcPr>
            <w:tcW w:w="960" w:type="dxa"/>
            <w:noWrap/>
            <w:hideMark/>
          </w:tcPr>
          <w:p w14:paraId="196106F0" w14:textId="77777777" w:rsidR="00472572" w:rsidRPr="00472572" w:rsidRDefault="00472572" w:rsidP="00472572">
            <w:r w:rsidRPr="00472572">
              <w:t>6.558179</w:t>
            </w:r>
          </w:p>
        </w:tc>
      </w:tr>
      <w:tr w:rsidR="00472572" w:rsidRPr="00472572" w14:paraId="4243CEF7" w14:textId="77777777" w:rsidTr="00472572">
        <w:trPr>
          <w:trHeight w:val="300"/>
        </w:trPr>
        <w:tc>
          <w:tcPr>
            <w:tcW w:w="960" w:type="dxa"/>
            <w:noWrap/>
            <w:hideMark/>
          </w:tcPr>
          <w:p w14:paraId="4199D62A" w14:textId="77777777" w:rsidR="00472572" w:rsidRPr="00472572" w:rsidRDefault="00472572" w:rsidP="00472572">
            <w:r w:rsidRPr="00472572">
              <w:t>4.508366</w:t>
            </w:r>
          </w:p>
        </w:tc>
        <w:tc>
          <w:tcPr>
            <w:tcW w:w="960" w:type="dxa"/>
            <w:noWrap/>
            <w:hideMark/>
          </w:tcPr>
          <w:p w14:paraId="45B9F215" w14:textId="77777777" w:rsidR="00472572" w:rsidRPr="00472572" w:rsidRDefault="00472572" w:rsidP="00472572">
            <w:r w:rsidRPr="00472572">
              <w:t>2.272037</w:t>
            </w:r>
          </w:p>
        </w:tc>
        <w:tc>
          <w:tcPr>
            <w:tcW w:w="960" w:type="dxa"/>
            <w:noWrap/>
            <w:hideMark/>
          </w:tcPr>
          <w:p w14:paraId="0988EDE4" w14:textId="77777777" w:rsidR="00472572" w:rsidRPr="00472572" w:rsidRDefault="00472572" w:rsidP="00472572">
            <w:r w:rsidRPr="00472572">
              <w:t>12.34817</w:t>
            </w:r>
          </w:p>
        </w:tc>
        <w:tc>
          <w:tcPr>
            <w:tcW w:w="960" w:type="dxa"/>
            <w:noWrap/>
            <w:hideMark/>
          </w:tcPr>
          <w:p w14:paraId="651B0AA2" w14:textId="77777777" w:rsidR="00472572" w:rsidRPr="00472572" w:rsidRDefault="00472572" w:rsidP="00472572">
            <w:r w:rsidRPr="00472572">
              <w:t>6.520822</w:t>
            </w:r>
          </w:p>
        </w:tc>
        <w:tc>
          <w:tcPr>
            <w:tcW w:w="960" w:type="dxa"/>
            <w:noWrap/>
            <w:hideMark/>
          </w:tcPr>
          <w:p w14:paraId="5973DBA4" w14:textId="77777777" w:rsidR="00472572" w:rsidRPr="00472572" w:rsidRDefault="00472572" w:rsidP="00472572">
            <w:r w:rsidRPr="00472572">
              <w:t>7.662911</w:t>
            </w:r>
          </w:p>
        </w:tc>
        <w:tc>
          <w:tcPr>
            <w:tcW w:w="960" w:type="dxa"/>
            <w:noWrap/>
            <w:hideMark/>
          </w:tcPr>
          <w:p w14:paraId="4CBE06E8" w14:textId="77777777" w:rsidR="00472572" w:rsidRPr="00472572" w:rsidRDefault="00472572" w:rsidP="00472572">
            <w:r w:rsidRPr="00472572">
              <w:t>7.797127</w:t>
            </w:r>
          </w:p>
        </w:tc>
        <w:tc>
          <w:tcPr>
            <w:tcW w:w="960" w:type="dxa"/>
            <w:noWrap/>
            <w:hideMark/>
          </w:tcPr>
          <w:p w14:paraId="311BD470" w14:textId="77777777" w:rsidR="00472572" w:rsidRPr="00472572" w:rsidRDefault="00472572" w:rsidP="00472572">
            <w:r w:rsidRPr="00472572">
              <w:t>6.769272</w:t>
            </w:r>
          </w:p>
        </w:tc>
        <w:tc>
          <w:tcPr>
            <w:tcW w:w="960" w:type="dxa"/>
            <w:noWrap/>
            <w:hideMark/>
          </w:tcPr>
          <w:p w14:paraId="13B1A495" w14:textId="77777777" w:rsidR="00472572" w:rsidRPr="00472572" w:rsidRDefault="00472572" w:rsidP="00472572">
            <w:r w:rsidRPr="00472572">
              <w:t>8.5458</w:t>
            </w:r>
          </w:p>
        </w:tc>
        <w:tc>
          <w:tcPr>
            <w:tcW w:w="960" w:type="dxa"/>
            <w:noWrap/>
            <w:hideMark/>
          </w:tcPr>
          <w:p w14:paraId="21039E14" w14:textId="77777777" w:rsidR="00472572" w:rsidRPr="00472572" w:rsidRDefault="00472572" w:rsidP="00472572">
            <w:r w:rsidRPr="00472572">
              <w:t>7.856473</w:t>
            </w:r>
          </w:p>
        </w:tc>
        <w:tc>
          <w:tcPr>
            <w:tcW w:w="960" w:type="dxa"/>
            <w:noWrap/>
            <w:hideMark/>
          </w:tcPr>
          <w:p w14:paraId="22D436B7" w14:textId="77777777" w:rsidR="00472572" w:rsidRPr="00472572" w:rsidRDefault="00472572" w:rsidP="00472572">
            <w:r w:rsidRPr="00472572">
              <w:t>7.636883</w:t>
            </w:r>
          </w:p>
        </w:tc>
      </w:tr>
      <w:tr w:rsidR="00472572" w:rsidRPr="00472572" w14:paraId="45DDD590" w14:textId="77777777" w:rsidTr="00472572">
        <w:trPr>
          <w:trHeight w:val="300"/>
        </w:trPr>
        <w:tc>
          <w:tcPr>
            <w:tcW w:w="960" w:type="dxa"/>
            <w:noWrap/>
            <w:hideMark/>
          </w:tcPr>
          <w:p w14:paraId="3E67B452" w14:textId="77777777" w:rsidR="00472572" w:rsidRPr="00472572" w:rsidRDefault="00472572" w:rsidP="00472572">
            <w:r w:rsidRPr="00472572">
              <w:t>7.62055</w:t>
            </w:r>
          </w:p>
        </w:tc>
        <w:tc>
          <w:tcPr>
            <w:tcW w:w="960" w:type="dxa"/>
            <w:noWrap/>
            <w:hideMark/>
          </w:tcPr>
          <w:p w14:paraId="2B7D786B" w14:textId="77777777" w:rsidR="00472572" w:rsidRPr="00472572" w:rsidRDefault="00472572" w:rsidP="00472572">
            <w:r w:rsidRPr="00472572">
              <w:t>7.192035</w:t>
            </w:r>
          </w:p>
        </w:tc>
        <w:tc>
          <w:tcPr>
            <w:tcW w:w="960" w:type="dxa"/>
            <w:noWrap/>
            <w:hideMark/>
          </w:tcPr>
          <w:p w14:paraId="0781776B" w14:textId="77777777" w:rsidR="00472572" w:rsidRPr="00472572" w:rsidRDefault="00472572" w:rsidP="00472572">
            <w:r w:rsidRPr="00472572">
              <w:t>8.130516</w:t>
            </w:r>
          </w:p>
        </w:tc>
        <w:tc>
          <w:tcPr>
            <w:tcW w:w="960" w:type="dxa"/>
            <w:noWrap/>
            <w:hideMark/>
          </w:tcPr>
          <w:p w14:paraId="0CCEEF7C" w14:textId="77777777" w:rsidR="00472572" w:rsidRPr="00472572" w:rsidRDefault="00472572" w:rsidP="00472572">
            <w:r w:rsidRPr="00472572">
              <w:t>2.420324</w:t>
            </w:r>
          </w:p>
        </w:tc>
        <w:tc>
          <w:tcPr>
            <w:tcW w:w="960" w:type="dxa"/>
            <w:noWrap/>
            <w:hideMark/>
          </w:tcPr>
          <w:p w14:paraId="79C61094" w14:textId="77777777" w:rsidR="00472572" w:rsidRPr="00472572" w:rsidRDefault="00472572" w:rsidP="00472572">
            <w:r w:rsidRPr="00472572">
              <w:t>7.556884</w:t>
            </w:r>
          </w:p>
        </w:tc>
        <w:tc>
          <w:tcPr>
            <w:tcW w:w="960" w:type="dxa"/>
            <w:noWrap/>
            <w:hideMark/>
          </w:tcPr>
          <w:p w14:paraId="3E77083C" w14:textId="77777777" w:rsidR="00472572" w:rsidRPr="00472572" w:rsidRDefault="00472572" w:rsidP="00472572">
            <w:r w:rsidRPr="00472572">
              <w:t>5.297452</w:t>
            </w:r>
          </w:p>
        </w:tc>
        <w:tc>
          <w:tcPr>
            <w:tcW w:w="960" w:type="dxa"/>
            <w:noWrap/>
            <w:hideMark/>
          </w:tcPr>
          <w:p w14:paraId="7783B30B" w14:textId="77777777" w:rsidR="00472572" w:rsidRPr="00472572" w:rsidRDefault="00472572" w:rsidP="00472572">
            <w:r w:rsidRPr="00472572">
              <w:t>7.485652</w:t>
            </w:r>
          </w:p>
        </w:tc>
        <w:tc>
          <w:tcPr>
            <w:tcW w:w="960" w:type="dxa"/>
            <w:noWrap/>
            <w:hideMark/>
          </w:tcPr>
          <w:p w14:paraId="1278B79E" w14:textId="77777777" w:rsidR="00472572" w:rsidRPr="00472572" w:rsidRDefault="00472572" w:rsidP="00472572">
            <w:r w:rsidRPr="00472572">
              <w:t>8.551637</w:t>
            </w:r>
          </w:p>
        </w:tc>
        <w:tc>
          <w:tcPr>
            <w:tcW w:w="960" w:type="dxa"/>
            <w:noWrap/>
            <w:hideMark/>
          </w:tcPr>
          <w:p w14:paraId="3C28DD60" w14:textId="77777777" w:rsidR="00472572" w:rsidRPr="00472572" w:rsidRDefault="00472572" w:rsidP="00472572">
            <w:r w:rsidRPr="00472572">
              <w:t>7.295369</w:t>
            </w:r>
          </w:p>
        </w:tc>
        <w:tc>
          <w:tcPr>
            <w:tcW w:w="960" w:type="dxa"/>
            <w:noWrap/>
            <w:hideMark/>
          </w:tcPr>
          <w:p w14:paraId="06C16F77" w14:textId="77777777" w:rsidR="00472572" w:rsidRPr="00472572" w:rsidRDefault="00472572" w:rsidP="00472572">
            <w:r w:rsidRPr="00472572">
              <w:t>4.627279</w:t>
            </w:r>
          </w:p>
        </w:tc>
      </w:tr>
      <w:tr w:rsidR="00472572" w:rsidRPr="00472572" w14:paraId="5500277E" w14:textId="77777777" w:rsidTr="00472572">
        <w:trPr>
          <w:trHeight w:val="300"/>
        </w:trPr>
        <w:tc>
          <w:tcPr>
            <w:tcW w:w="960" w:type="dxa"/>
            <w:noWrap/>
            <w:hideMark/>
          </w:tcPr>
          <w:p w14:paraId="6A56CB07" w14:textId="77777777" w:rsidR="00472572" w:rsidRPr="00472572" w:rsidRDefault="00472572" w:rsidP="00472572">
            <w:r w:rsidRPr="00472572">
              <w:t>11.8809</w:t>
            </w:r>
          </w:p>
        </w:tc>
        <w:tc>
          <w:tcPr>
            <w:tcW w:w="960" w:type="dxa"/>
            <w:noWrap/>
            <w:hideMark/>
          </w:tcPr>
          <w:p w14:paraId="1EB7C3F5" w14:textId="77777777" w:rsidR="00472572" w:rsidRPr="00472572" w:rsidRDefault="00472572" w:rsidP="00472572">
            <w:r w:rsidRPr="00472572">
              <w:t>12.70737</w:t>
            </w:r>
          </w:p>
        </w:tc>
        <w:tc>
          <w:tcPr>
            <w:tcW w:w="960" w:type="dxa"/>
            <w:noWrap/>
            <w:hideMark/>
          </w:tcPr>
          <w:p w14:paraId="0AE53D83" w14:textId="77777777" w:rsidR="00472572" w:rsidRPr="00472572" w:rsidRDefault="00472572" w:rsidP="00472572">
            <w:r w:rsidRPr="00472572">
              <w:t>7.407907</w:t>
            </w:r>
          </w:p>
        </w:tc>
        <w:tc>
          <w:tcPr>
            <w:tcW w:w="960" w:type="dxa"/>
            <w:noWrap/>
            <w:hideMark/>
          </w:tcPr>
          <w:p w14:paraId="17758436" w14:textId="77777777" w:rsidR="00472572" w:rsidRPr="00472572" w:rsidRDefault="00472572" w:rsidP="00472572">
            <w:r w:rsidRPr="00472572">
              <w:t>7.958778</w:t>
            </w:r>
          </w:p>
        </w:tc>
        <w:tc>
          <w:tcPr>
            <w:tcW w:w="960" w:type="dxa"/>
            <w:noWrap/>
            <w:hideMark/>
          </w:tcPr>
          <w:p w14:paraId="125DD93F" w14:textId="77777777" w:rsidR="00472572" w:rsidRPr="00472572" w:rsidRDefault="00472572" w:rsidP="00472572">
            <w:r w:rsidRPr="00472572">
              <w:t>6.712185</w:t>
            </w:r>
          </w:p>
        </w:tc>
        <w:tc>
          <w:tcPr>
            <w:tcW w:w="960" w:type="dxa"/>
            <w:noWrap/>
            <w:hideMark/>
          </w:tcPr>
          <w:p w14:paraId="35640042" w14:textId="77777777" w:rsidR="00472572" w:rsidRPr="00472572" w:rsidRDefault="00472572" w:rsidP="00472572">
            <w:r w:rsidRPr="00472572">
              <w:t>12.55643</w:t>
            </w:r>
          </w:p>
        </w:tc>
        <w:tc>
          <w:tcPr>
            <w:tcW w:w="960" w:type="dxa"/>
            <w:noWrap/>
            <w:hideMark/>
          </w:tcPr>
          <w:p w14:paraId="586AAA8F" w14:textId="77777777" w:rsidR="00472572" w:rsidRPr="00472572" w:rsidRDefault="00472572" w:rsidP="00472572">
            <w:r w:rsidRPr="00472572">
              <w:t>12.42345</w:t>
            </w:r>
          </w:p>
        </w:tc>
        <w:tc>
          <w:tcPr>
            <w:tcW w:w="960" w:type="dxa"/>
            <w:noWrap/>
            <w:hideMark/>
          </w:tcPr>
          <w:p w14:paraId="0F1E0DD6" w14:textId="77777777" w:rsidR="00472572" w:rsidRPr="00472572" w:rsidRDefault="00472572" w:rsidP="00472572">
            <w:r w:rsidRPr="00472572">
              <w:t>2.932646</w:t>
            </w:r>
          </w:p>
        </w:tc>
        <w:tc>
          <w:tcPr>
            <w:tcW w:w="960" w:type="dxa"/>
            <w:noWrap/>
            <w:hideMark/>
          </w:tcPr>
          <w:p w14:paraId="0F059513" w14:textId="77777777" w:rsidR="00472572" w:rsidRPr="00472572" w:rsidRDefault="00472572" w:rsidP="00472572">
            <w:r w:rsidRPr="00472572">
              <w:t>8.388209</w:t>
            </w:r>
          </w:p>
        </w:tc>
        <w:tc>
          <w:tcPr>
            <w:tcW w:w="960" w:type="dxa"/>
            <w:noWrap/>
            <w:hideMark/>
          </w:tcPr>
          <w:p w14:paraId="6434B492" w14:textId="77777777" w:rsidR="00472572" w:rsidRPr="00472572" w:rsidRDefault="00472572" w:rsidP="00472572">
            <w:r w:rsidRPr="00472572">
              <w:t>7.288761</w:t>
            </w:r>
          </w:p>
        </w:tc>
      </w:tr>
      <w:tr w:rsidR="00472572" w:rsidRPr="00472572" w14:paraId="2CADAC74" w14:textId="77777777" w:rsidTr="00472572">
        <w:trPr>
          <w:trHeight w:val="300"/>
        </w:trPr>
        <w:tc>
          <w:tcPr>
            <w:tcW w:w="960" w:type="dxa"/>
            <w:noWrap/>
            <w:hideMark/>
          </w:tcPr>
          <w:p w14:paraId="01F8008B" w14:textId="77777777" w:rsidR="00472572" w:rsidRPr="00472572" w:rsidRDefault="00472572" w:rsidP="00472572">
            <w:pPr>
              <w:rPr>
                <w:b/>
                <w:bCs/>
              </w:rPr>
            </w:pPr>
            <w:r w:rsidRPr="00472572">
              <w:rPr>
                <w:b/>
                <w:bCs/>
              </w:rPr>
              <w:t>6.717051</w:t>
            </w:r>
          </w:p>
        </w:tc>
        <w:tc>
          <w:tcPr>
            <w:tcW w:w="960" w:type="dxa"/>
            <w:noWrap/>
            <w:hideMark/>
          </w:tcPr>
          <w:p w14:paraId="223979F6" w14:textId="77777777" w:rsidR="00472572" w:rsidRPr="00472572" w:rsidRDefault="00472572" w:rsidP="00472572">
            <w:pPr>
              <w:rPr>
                <w:b/>
                <w:bCs/>
              </w:rPr>
            </w:pPr>
            <w:r w:rsidRPr="00472572">
              <w:rPr>
                <w:b/>
                <w:bCs/>
              </w:rPr>
              <w:t>7.767605</w:t>
            </w:r>
          </w:p>
        </w:tc>
        <w:tc>
          <w:tcPr>
            <w:tcW w:w="960" w:type="dxa"/>
            <w:noWrap/>
            <w:hideMark/>
          </w:tcPr>
          <w:p w14:paraId="1208A551" w14:textId="77777777" w:rsidR="00472572" w:rsidRPr="00472572" w:rsidRDefault="00472572" w:rsidP="00472572">
            <w:pPr>
              <w:rPr>
                <w:b/>
                <w:bCs/>
              </w:rPr>
            </w:pPr>
            <w:r w:rsidRPr="00472572">
              <w:rPr>
                <w:b/>
                <w:bCs/>
              </w:rPr>
              <w:t>7.414105</w:t>
            </w:r>
          </w:p>
        </w:tc>
        <w:tc>
          <w:tcPr>
            <w:tcW w:w="960" w:type="dxa"/>
            <w:noWrap/>
            <w:hideMark/>
          </w:tcPr>
          <w:p w14:paraId="70BAE1D3" w14:textId="77777777" w:rsidR="00472572" w:rsidRPr="00472572" w:rsidRDefault="00472572" w:rsidP="00472572">
            <w:pPr>
              <w:rPr>
                <w:b/>
                <w:bCs/>
              </w:rPr>
            </w:pPr>
            <w:r w:rsidRPr="00472572">
              <w:rPr>
                <w:b/>
                <w:bCs/>
              </w:rPr>
              <w:t>6.360738</w:t>
            </w:r>
          </w:p>
        </w:tc>
        <w:tc>
          <w:tcPr>
            <w:tcW w:w="960" w:type="dxa"/>
            <w:noWrap/>
            <w:hideMark/>
          </w:tcPr>
          <w:p w14:paraId="4C764DD8" w14:textId="77777777" w:rsidR="00472572" w:rsidRPr="00472572" w:rsidRDefault="00472572" w:rsidP="00472572">
            <w:pPr>
              <w:rPr>
                <w:b/>
                <w:bCs/>
              </w:rPr>
            </w:pPr>
            <w:r w:rsidRPr="00472572">
              <w:rPr>
                <w:b/>
                <w:bCs/>
              </w:rPr>
              <w:t>7.482549</w:t>
            </w:r>
          </w:p>
        </w:tc>
        <w:tc>
          <w:tcPr>
            <w:tcW w:w="960" w:type="dxa"/>
            <w:noWrap/>
            <w:hideMark/>
          </w:tcPr>
          <w:p w14:paraId="71952A69" w14:textId="77777777" w:rsidR="00472572" w:rsidRPr="00472572" w:rsidRDefault="00472572" w:rsidP="00472572">
            <w:pPr>
              <w:rPr>
                <w:b/>
                <w:bCs/>
              </w:rPr>
            </w:pPr>
            <w:r w:rsidRPr="00472572">
              <w:rPr>
                <w:b/>
                <w:bCs/>
              </w:rPr>
              <w:t>7.535281</w:t>
            </w:r>
          </w:p>
        </w:tc>
        <w:tc>
          <w:tcPr>
            <w:tcW w:w="960" w:type="dxa"/>
            <w:noWrap/>
            <w:hideMark/>
          </w:tcPr>
          <w:p w14:paraId="02890146" w14:textId="77777777" w:rsidR="00472572" w:rsidRPr="00472572" w:rsidRDefault="00472572" w:rsidP="00472572">
            <w:pPr>
              <w:rPr>
                <w:b/>
                <w:bCs/>
              </w:rPr>
            </w:pPr>
            <w:r w:rsidRPr="00472572">
              <w:rPr>
                <w:b/>
                <w:bCs/>
              </w:rPr>
              <w:t>6.577199</w:t>
            </w:r>
          </w:p>
        </w:tc>
        <w:tc>
          <w:tcPr>
            <w:tcW w:w="960" w:type="dxa"/>
            <w:noWrap/>
            <w:hideMark/>
          </w:tcPr>
          <w:p w14:paraId="5D02891C" w14:textId="77777777" w:rsidR="00472572" w:rsidRPr="00472572" w:rsidRDefault="00472572" w:rsidP="00472572">
            <w:pPr>
              <w:rPr>
                <w:b/>
                <w:bCs/>
              </w:rPr>
            </w:pPr>
            <w:r w:rsidRPr="00472572">
              <w:rPr>
                <w:b/>
                <w:bCs/>
              </w:rPr>
              <w:t>5.85042</w:t>
            </w:r>
          </w:p>
        </w:tc>
        <w:tc>
          <w:tcPr>
            <w:tcW w:w="960" w:type="dxa"/>
            <w:noWrap/>
            <w:hideMark/>
          </w:tcPr>
          <w:p w14:paraId="4552D73B" w14:textId="77777777" w:rsidR="00472572" w:rsidRPr="00472572" w:rsidRDefault="00472572" w:rsidP="00472572">
            <w:pPr>
              <w:rPr>
                <w:b/>
                <w:bCs/>
              </w:rPr>
            </w:pPr>
            <w:r w:rsidRPr="00472572">
              <w:rPr>
                <w:b/>
                <w:bCs/>
              </w:rPr>
              <w:t>7.558657</w:t>
            </w:r>
          </w:p>
        </w:tc>
        <w:tc>
          <w:tcPr>
            <w:tcW w:w="960" w:type="dxa"/>
            <w:noWrap/>
            <w:hideMark/>
          </w:tcPr>
          <w:p w14:paraId="1617DE09" w14:textId="77777777" w:rsidR="00472572" w:rsidRPr="00472572" w:rsidRDefault="00472572" w:rsidP="00472572">
            <w:pPr>
              <w:rPr>
                <w:b/>
                <w:bCs/>
              </w:rPr>
            </w:pPr>
            <w:r w:rsidRPr="00472572">
              <w:rPr>
                <w:b/>
                <w:bCs/>
              </w:rPr>
              <w:t>7.292379</w:t>
            </w:r>
          </w:p>
        </w:tc>
      </w:tr>
    </w:tbl>
    <w:p w14:paraId="6A759AA5" w14:textId="77777777" w:rsidR="00472572" w:rsidRDefault="00472572" w:rsidP="00DD05AD">
      <w:r>
        <w:lastRenderedPageBreak/>
        <w:t>6</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472572" w:rsidRPr="00472572" w14:paraId="39B50B2B" w14:textId="77777777" w:rsidTr="00472572">
        <w:trPr>
          <w:trHeight w:val="261"/>
        </w:trPr>
        <w:tc>
          <w:tcPr>
            <w:tcW w:w="1118" w:type="dxa"/>
            <w:noWrap/>
            <w:hideMark/>
          </w:tcPr>
          <w:p w14:paraId="3CBA8974" w14:textId="77777777" w:rsidR="00472572" w:rsidRPr="00472572" w:rsidRDefault="00472572" w:rsidP="00472572">
            <w:r w:rsidRPr="00472572">
              <w:t>Tx01</w:t>
            </w:r>
          </w:p>
        </w:tc>
        <w:tc>
          <w:tcPr>
            <w:tcW w:w="1118" w:type="dxa"/>
            <w:noWrap/>
            <w:hideMark/>
          </w:tcPr>
          <w:p w14:paraId="5B37F4FD" w14:textId="77777777" w:rsidR="00472572" w:rsidRPr="00472572" w:rsidRDefault="00472572" w:rsidP="00472572">
            <w:r w:rsidRPr="00472572">
              <w:t>Tx02</w:t>
            </w:r>
          </w:p>
        </w:tc>
        <w:tc>
          <w:tcPr>
            <w:tcW w:w="1118" w:type="dxa"/>
            <w:noWrap/>
            <w:hideMark/>
          </w:tcPr>
          <w:p w14:paraId="0CBE838D" w14:textId="77777777" w:rsidR="00472572" w:rsidRPr="00472572" w:rsidRDefault="00472572" w:rsidP="00472572">
            <w:r w:rsidRPr="00472572">
              <w:t>Tx03</w:t>
            </w:r>
          </w:p>
        </w:tc>
        <w:tc>
          <w:tcPr>
            <w:tcW w:w="1118" w:type="dxa"/>
            <w:noWrap/>
            <w:hideMark/>
          </w:tcPr>
          <w:p w14:paraId="03C97272" w14:textId="77777777" w:rsidR="00472572" w:rsidRPr="00472572" w:rsidRDefault="00472572" w:rsidP="00472572">
            <w:r w:rsidRPr="00472572">
              <w:t>Tx04</w:t>
            </w:r>
          </w:p>
        </w:tc>
        <w:tc>
          <w:tcPr>
            <w:tcW w:w="1118" w:type="dxa"/>
            <w:noWrap/>
            <w:hideMark/>
          </w:tcPr>
          <w:p w14:paraId="6238380F" w14:textId="77777777" w:rsidR="00472572" w:rsidRPr="00472572" w:rsidRDefault="00472572" w:rsidP="00472572">
            <w:r w:rsidRPr="00472572">
              <w:t>Tx05</w:t>
            </w:r>
          </w:p>
        </w:tc>
        <w:tc>
          <w:tcPr>
            <w:tcW w:w="1118" w:type="dxa"/>
            <w:noWrap/>
            <w:hideMark/>
          </w:tcPr>
          <w:p w14:paraId="21CB7D94" w14:textId="77777777" w:rsidR="00472572" w:rsidRPr="00472572" w:rsidRDefault="00472572" w:rsidP="00472572">
            <w:r w:rsidRPr="00472572">
              <w:t>Tx06</w:t>
            </w:r>
          </w:p>
        </w:tc>
        <w:tc>
          <w:tcPr>
            <w:tcW w:w="1118" w:type="dxa"/>
            <w:noWrap/>
            <w:hideMark/>
          </w:tcPr>
          <w:p w14:paraId="169D6059" w14:textId="77777777" w:rsidR="00472572" w:rsidRPr="00472572" w:rsidRDefault="00472572" w:rsidP="00472572">
            <w:r w:rsidRPr="00472572">
              <w:t>Tx07</w:t>
            </w:r>
          </w:p>
        </w:tc>
        <w:tc>
          <w:tcPr>
            <w:tcW w:w="1118" w:type="dxa"/>
            <w:noWrap/>
            <w:hideMark/>
          </w:tcPr>
          <w:p w14:paraId="2E85F80C" w14:textId="77777777" w:rsidR="00472572" w:rsidRPr="00472572" w:rsidRDefault="00472572" w:rsidP="00472572">
            <w:r w:rsidRPr="00472572">
              <w:t>Tx08</w:t>
            </w:r>
          </w:p>
        </w:tc>
        <w:tc>
          <w:tcPr>
            <w:tcW w:w="1118" w:type="dxa"/>
            <w:noWrap/>
            <w:hideMark/>
          </w:tcPr>
          <w:p w14:paraId="6489A34C" w14:textId="77777777" w:rsidR="00472572" w:rsidRPr="00472572" w:rsidRDefault="00472572" w:rsidP="00472572">
            <w:r w:rsidRPr="00472572">
              <w:t>Tx09</w:t>
            </w:r>
          </w:p>
        </w:tc>
        <w:tc>
          <w:tcPr>
            <w:tcW w:w="1118" w:type="dxa"/>
            <w:noWrap/>
            <w:hideMark/>
          </w:tcPr>
          <w:p w14:paraId="0F4A8AA1" w14:textId="77777777" w:rsidR="00472572" w:rsidRPr="00472572" w:rsidRDefault="00472572" w:rsidP="00472572">
            <w:r w:rsidRPr="00472572">
              <w:t>Tx10</w:t>
            </w:r>
          </w:p>
        </w:tc>
      </w:tr>
      <w:tr w:rsidR="00472572" w:rsidRPr="00472572" w14:paraId="478800A7" w14:textId="77777777" w:rsidTr="00472572">
        <w:trPr>
          <w:trHeight w:val="261"/>
        </w:trPr>
        <w:tc>
          <w:tcPr>
            <w:tcW w:w="1118" w:type="dxa"/>
            <w:noWrap/>
            <w:hideMark/>
          </w:tcPr>
          <w:p w14:paraId="717A51CD" w14:textId="77777777" w:rsidR="00472572" w:rsidRPr="00472572" w:rsidRDefault="00472572" w:rsidP="00472572">
            <w:r w:rsidRPr="00472572">
              <w:t>11.3664</w:t>
            </w:r>
          </w:p>
        </w:tc>
        <w:tc>
          <w:tcPr>
            <w:tcW w:w="1118" w:type="dxa"/>
            <w:noWrap/>
            <w:hideMark/>
          </w:tcPr>
          <w:p w14:paraId="7CA115DD" w14:textId="77777777" w:rsidR="00472572" w:rsidRPr="00472572" w:rsidRDefault="00472572" w:rsidP="00472572">
            <w:r w:rsidRPr="00472572">
              <w:t>11.85953</w:t>
            </w:r>
          </w:p>
        </w:tc>
        <w:tc>
          <w:tcPr>
            <w:tcW w:w="1118" w:type="dxa"/>
            <w:noWrap/>
            <w:hideMark/>
          </w:tcPr>
          <w:p w14:paraId="4AD0AACF" w14:textId="77777777" w:rsidR="00472572" w:rsidRPr="00472572" w:rsidRDefault="00472572" w:rsidP="00472572">
            <w:r w:rsidRPr="00472572">
              <w:t>5.617506</w:t>
            </w:r>
          </w:p>
        </w:tc>
        <w:tc>
          <w:tcPr>
            <w:tcW w:w="1118" w:type="dxa"/>
            <w:noWrap/>
            <w:hideMark/>
          </w:tcPr>
          <w:p w14:paraId="423593DA" w14:textId="77777777" w:rsidR="00472572" w:rsidRPr="00472572" w:rsidRDefault="00472572" w:rsidP="00472572">
            <w:r w:rsidRPr="00472572">
              <w:t>5.556867</w:t>
            </w:r>
          </w:p>
        </w:tc>
        <w:tc>
          <w:tcPr>
            <w:tcW w:w="1118" w:type="dxa"/>
            <w:noWrap/>
            <w:hideMark/>
          </w:tcPr>
          <w:p w14:paraId="1C75E512" w14:textId="77777777" w:rsidR="00472572" w:rsidRPr="00472572" w:rsidRDefault="00472572" w:rsidP="00472572">
            <w:r w:rsidRPr="00472572">
              <w:t>7.241522</w:t>
            </w:r>
          </w:p>
        </w:tc>
        <w:tc>
          <w:tcPr>
            <w:tcW w:w="1118" w:type="dxa"/>
            <w:noWrap/>
            <w:hideMark/>
          </w:tcPr>
          <w:p w14:paraId="71E192F7" w14:textId="77777777" w:rsidR="00472572" w:rsidRPr="00472572" w:rsidRDefault="00472572" w:rsidP="00472572">
            <w:r w:rsidRPr="00472572">
              <w:t>6.725616</w:t>
            </w:r>
          </w:p>
        </w:tc>
        <w:tc>
          <w:tcPr>
            <w:tcW w:w="1118" w:type="dxa"/>
            <w:noWrap/>
            <w:hideMark/>
          </w:tcPr>
          <w:p w14:paraId="75D00D1B" w14:textId="77777777" w:rsidR="00472572" w:rsidRPr="00472572" w:rsidRDefault="00472572" w:rsidP="00472572">
            <w:r w:rsidRPr="00472572">
              <w:t>5.757189</w:t>
            </w:r>
          </w:p>
        </w:tc>
        <w:tc>
          <w:tcPr>
            <w:tcW w:w="1118" w:type="dxa"/>
            <w:noWrap/>
            <w:hideMark/>
          </w:tcPr>
          <w:p w14:paraId="4993BCEB" w14:textId="77777777" w:rsidR="00472572" w:rsidRPr="00472572" w:rsidRDefault="00472572" w:rsidP="00472572">
            <w:r w:rsidRPr="00472572">
              <w:t>13.80222</w:t>
            </w:r>
          </w:p>
        </w:tc>
        <w:tc>
          <w:tcPr>
            <w:tcW w:w="1118" w:type="dxa"/>
            <w:noWrap/>
            <w:hideMark/>
          </w:tcPr>
          <w:p w14:paraId="43C363CE" w14:textId="77777777" w:rsidR="00472572" w:rsidRPr="00472572" w:rsidRDefault="00472572" w:rsidP="00472572">
            <w:r w:rsidRPr="00472572">
              <w:t>13.35786</w:t>
            </w:r>
          </w:p>
        </w:tc>
        <w:tc>
          <w:tcPr>
            <w:tcW w:w="1118" w:type="dxa"/>
            <w:noWrap/>
            <w:hideMark/>
          </w:tcPr>
          <w:p w14:paraId="39D8A6E9" w14:textId="77777777" w:rsidR="00472572" w:rsidRPr="00472572" w:rsidRDefault="00472572" w:rsidP="00472572">
            <w:r w:rsidRPr="00472572">
              <w:t>10.43491</w:t>
            </w:r>
          </w:p>
        </w:tc>
      </w:tr>
      <w:tr w:rsidR="00472572" w:rsidRPr="00472572" w14:paraId="5A97D9C3" w14:textId="77777777" w:rsidTr="00472572">
        <w:trPr>
          <w:trHeight w:val="261"/>
        </w:trPr>
        <w:tc>
          <w:tcPr>
            <w:tcW w:w="1118" w:type="dxa"/>
            <w:noWrap/>
            <w:hideMark/>
          </w:tcPr>
          <w:p w14:paraId="478DCF80" w14:textId="77777777" w:rsidR="00472572" w:rsidRPr="00472572" w:rsidRDefault="00472572" w:rsidP="00472572">
            <w:r w:rsidRPr="00472572">
              <w:t>6.428402</w:t>
            </w:r>
          </w:p>
        </w:tc>
        <w:tc>
          <w:tcPr>
            <w:tcW w:w="1118" w:type="dxa"/>
            <w:noWrap/>
            <w:hideMark/>
          </w:tcPr>
          <w:p w14:paraId="265E2A42" w14:textId="77777777" w:rsidR="00472572" w:rsidRPr="00472572" w:rsidRDefault="00472572" w:rsidP="00472572">
            <w:r w:rsidRPr="00472572">
              <w:t>6.164627</w:t>
            </w:r>
          </w:p>
        </w:tc>
        <w:tc>
          <w:tcPr>
            <w:tcW w:w="1118" w:type="dxa"/>
            <w:noWrap/>
            <w:hideMark/>
          </w:tcPr>
          <w:p w14:paraId="0587E7C4" w14:textId="77777777" w:rsidR="00472572" w:rsidRPr="00472572" w:rsidRDefault="00472572" w:rsidP="00472572">
            <w:r w:rsidRPr="00472572">
              <w:t>10.59002</w:t>
            </w:r>
          </w:p>
        </w:tc>
        <w:tc>
          <w:tcPr>
            <w:tcW w:w="1118" w:type="dxa"/>
            <w:noWrap/>
            <w:hideMark/>
          </w:tcPr>
          <w:p w14:paraId="49D3101C" w14:textId="77777777" w:rsidR="00472572" w:rsidRPr="00472572" w:rsidRDefault="00472572" w:rsidP="00472572">
            <w:r w:rsidRPr="00472572">
              <w:t>6.841215</w:t>
            </w:r>
          </w:p>
        </w:tc>
        <w:tc>
          <w:tcPr>
            <w:tcW w:w="1118" w:type="dxa"/>
            <w:noWrap/>
            <w:hideMark/>
          </w:tcPr>
          <w:p w14:paraId="411DEE12" w14:textId="77777777" w:rsidR="00472572" w:rsidRPr="00472572" w:rsidRDefault="00472572" w:rsidP="00472572">
            <w:r w:rsidRPr="00472572">
              <w:t>4.349432</w:t>
            </w:r>
          </w:p>
        </w:tc>
        <w:tc>
          <w:tcPr>
            <w:tcW w:w="1118" w:type="dxa"/>
            <w:noWrap/>
            <w:hideMark/>
          </w:tcPr>
          <w:p w14:paraId="3442F198" w14:textId="77777777" w:rsidR="00472572" w:rsidRPr="00472572" w:rsidRDefault="00472572" w:rsidP="00472572">
            <w:r w:rsidRPr="00472572">
              <w:t>7.560931</w:t>
            </w:r>
          </w:p>
        </w:tc>
        <w:tc>
          <w:tcPr>
            <w:tcW w:w="1118" w:type="dxa"/>
            <w:noWrap/>
            <w:hideMark/>
          </w:tcPr>
          <w:p w14:paraId="073B31E2" w14:textId="77777777" w:rsidR="00472572" w:rsidRPr="00472572" w:rsidRDefault="00472572" w:rsidP="00472572">
            <w:r w:rsidRPr="00472572">
              <w:t>7.141863</w:t>
            </w:r>
          </w:p>
        </w:tc>
        <w:tc>
          <w:tcPr>
            <w:tcW w:w="1118" w:type="dxa"/>
            <w:noWrap/>
            <w:hideMark/>
          </w:tcPr>
          <w:p w14:paraId="04F56088" w14:textId="77777777" w:rsidR="00472572" w:rsidRPr="00472572" w:rsidRDefault="00472572" w:rsidP="00472572">
            <w:r w:rsidRPr="00472572">
              <w:t>4.647115</w:t>
            </w:r>
          </w:p>
        </w:tc>
        <w:tc>
          <w:tcPr>
            <w:tcW w:w="1118" w:type="dxa"/>
            <w:noWrap/>
            <w:hideMark/>
          </w:tcPr>
          <w:p w14:paraId="5484E213" w14:textId="77777777" w:rsidR="00472572" w:rsidRPr="00472572" w:rsidRDefault="00472572" w:rsidP="00472572">
            <w:r w:rsidRPr="00472572">
              <w:t>6.299461</w:t>
            </w:r>
          </w:p>
        </w:tc>
        <w:tc>
          <w:tcPr>
            <w:tcW w:w="1118" w:type="dxa"/>
            <w:noWrap/>
            <w:hideMark/>
          </w:tcPr>
          <w:p w14:paraId="08E1D43D" w14:textId="77777777" w:rsidR="00472572" w:rsidRPr="00472572" w:rsidRDefault="00472572" w:rsidP="00472572">
            <w:r w:rsidRPr="00472572">
              <w:t>7.322369</w:t>
            </w:r>
          </w:p>
        </w:tc>
      </w:tr>
      <w:tr w:rsidR="00472572" w:rsidRPr="00472572" w14:paraId="76B349F9" w14:textId="77777777" w:rsidTr="00472572">
        <w:trPr>
          <w:trHeight w:val="261"/>
        </w:trPr>
        <w:tc>
          <w:tcPr>
            <w:tcW w:w="1118" w:type="dxa"/>
            <w:noWrap/>
            <w:hideMark/>
          </w:tcPr>
          <w:p w14:paraId="0E89F120" w14:textId="77777777" w:rsidR="00472572" w:rsidRPr="00472572" w:rsidRDefault="00472572" w:rsidP="00472572">
            <w:r w:rsidRPr="00472572">
              <w:t>12.80488</w:t>
            </w:r>
          </w:p>
        </w:tc>
        <w:tc>
          <w:tcPr>
            <w:tcW w:w="1118" w:type="dxa"/>
            <w:noWrap/>
            <w:hideMark/>
          </w:tcPr>
          <w:p w14:paraId="5CF3FF96" w14:textId="77777777" w:rsidR="00472572" w:rsidRPr="00472572" w:rsidRDefault="00472572" w:rsidP="00472572">
            <w:r w:rsidRPr="00472572">
              <w:t>7.42129</w:t>
            </w:r>
          </w:p>
        </w:tc>
        <w:tc>
          <w:tcPr>
            <w:tcW w:w="1118" w:type="dxa"/>
            <w:noWrap/>
            <w:hideMark/>
          </w:tcPr>
          <w:p w14:paraId="17A108B8" w14:textId="77777777" w:rsidR="00472572" w:rsidRPr="00472572" w:rsidRDefault="00472572" w:rsidP="00472572">
            <w:r w:rsidRPr="00472572">
              <w:t>5.992734</w:t>
            </w:r>
          </w:p>
        </w:tc>
        <w:tc>
          <w:tcPr>
            <w:tcW w:w="1118" w:type="dxa"/>
            <w:noWrap/>
            <w:hideMark/>
          </w:tcPr>
          <w:p w14:paraId="17D82B8D" w14:textId="77777777" w:rsidR="00472572" w:rsidRPr="00472572" w:rsidRDefault="00472572" w:rsidP="00472572">
            <w:r w:rsidRPr="00472572">
              <w:t>9.339009</w:t>
            </w:r>
          </w:p>
        </w:tc>
        <w:tc>
          <w:tcPr>
            <w:tcW w:w="1118" w:type="dxa"/>
            <w:noWrap/>
            <w:hideMark/>
          </w:tcPr>
          <w:p w14:paraId="5B0B763F" w14:textId="77777777" w:rsidR="00472572" w:rsidRPr="00472572" w:rsidRDefault="00472572" w:rsidP="00472572">
            <w:r w:rsidRPr="00472572">
              <w:t>12.46191</w:t>
            </w:r>
          </w:p>
        </w:tc>
        <w:tc>
          <w:tcPr>
            <w:tcW w:w="1118" w:type="dxa"/>
            <w:noWrap/>
            <w:hideMark/>
          </w:tcPr>
          <w:p w14:paraId="61C4274D" w14:textId="77777777" w:rsidR="00472572" w:rsidRPr="00472572" w:rsidRDefault="00472572" w:rsidP="00472572">
            <w:r w:rsidRPr="00472572">
              <w:t>1.989081</w:t>
            </w:r>
          </w:p>
        </w:tc>
        <w:tc>
          <w:tcPr>
            <w:tcW w:w="1118" w:type="dxa"/>
            <w:noWrap/>
            <w:hideMark/>
          </w:tcPr>
          <w:p w14:paraId="3D249BB3" w14:textId="77777777" w:rsidR="00472572" w:rsidRPr="00472572" w:rsidRDefault="00472572" w:rsidP="00472572">
            <w:r w:rsidRPr="00472572">
              <w:t>2.553935</w:t>
            </w:r>
          </w:p>
        </w:tc>
        <w:tc>
          <w:tcPr>
            <w:tcW w:w="1118" w:type="dxa"/>
            <w:noWrap/>
            <w:hideMark/>
          </w:tcPr>
          <w:p w14:paraId="4075FCFE" w14:textId="77777777" w:rsidR="00472572" w:rsidRPr="00472572" w:rsidRDefault="00472572" w:rsidP="00472572">
            <w:r w:rsidRPr="00472572">
              <w:t>6.26032</w:t>
            </w:r>
          </w:p>
        </w:tc>
        <w:tc>
          <w:tcPr>
            <w:tcW w:w="1118" w:type="dxa"/>
            <w:noWrap/>
            <w:hideMark/>
          </w:tcPr>
          <w:p w14:paraId="09776362" w14:textId="77777777" w:rsidR="00472572" w:rsidRPr="00472572" w:rsidRDefault="00472572" w:rsidP="00472572">
            <w:r w:rsidRPr="00472572">
              <w:t>4.792111</w:t>
            </w:r>
          </w:p>
        </w:tc>
        <w:tc>
          <w:tcPr>
            <w:tcW w:w="1118" w:type="dxa"/>
            <w:noWrap/>
            <w:hideMark/>
          </w:tcPr>
          <w:p w14:paraId="442C688A" w14:textId="77777777" w:rsidR="00472572" w:rsidRPr="00472572" w:rsidRDefault="00472572" w:rsidP="00472572">
            <w:r w:rsidRPr="00472572">
              <w:t>6.846769</w:t>
            </w:r>
          </w:p>
        </w:tc>
      </w:tr>
      <w:tr w:rsidR="00472572" w:rsidRPr="00472572" w14:paraId="71B1AE1F" w14:textId="77777777" w:rsidTr="00472572">
        <w:trPr>
          <w:trHeight w:val="261"/>
        </w:trPr>
        <w:tc>
          <w:tcPr>
            <w:tcW w:w="1118" w:type="dxa"/>
            <w:noWrap/>
            <w:hideMark/>
          </w:tcPr>
          <w:p w14:paraId="5729DF79" w14:textId="77777777" w:rsidR="00472572" w:rsidRPr="00472572" w:rsidRDefault="00472572" w:rsidP="00472572">
            <w:r w:rsidRPr="00472572">
              <w:t>2.8438</w:t>
            </w:r>
          </w:p>
        </w:tc>
        <w:tc>
          <w:tcPr>
            <w:tcW w:w="1118" w:type="dxa"/>
            <w:noWrap/>
            <w:hideMark/>
          </w:tcPr>
          <w:p w14:paraId="7C6F1545" w14:textId="77777777" w:rsidR="00472572" w:rsidRPr="00472572" w:rsidRDefault="00472572" w:rsidP="00472572">
            <w:r w:rsidRPr="00472572">
              <w:t>8.439431</w:t>
            </w:r>
          </w:p>
        </w:tc>
        <w:tc>
          <w:tcPr>
            <w:tcW w:w="1118" w:type="dxa"/>
            <w:noWrap/>
            <w:hideMark/>
          </w:tcPr>
          <w:p w14:paraId="4C9002FC" w14:textId="77777777" w:rsidR="00472572" w:rsidRPr="00472572" w:rsidRDefault="00472572" w:rsidP="00472572">
            <w:r w:rsidRPr="00472572">
              <w:t>6.149473</w:t>
            </w:r>
          </w:p>
        </w:tc>
        <w:tc>
          <w:tcPr>
            <w:tcW w:w="1118" w:type="dxa"/>
            <w:noWrap/>
            <w:hideMark/>
          </w:tcPr>
          <w:p w14:paraId="4BCF4E65" w14:textId="77777777" w:rsidR="00472572" w:rsidRPr="00472572" w:rsidRDefault="00472572" w:rsidP="00472572">
            <w:r w:rsidRPr="00472572">
              <w:t>4.391153</w:t>
            </w:r>
          </w:p>
        </w:tc>
        <w:tc>
          <w:tcPr>
            <w:tcW w:w="1118" w:type="dxa"/>
            <w:noWrap/>
            <w:hideMark/>
          </w:tcPr>
          <w:p w14:paraId="6AFF5227" w14:textId="77777777" w:rsidR="00472572" w:rsidRPr="00472572" w:rsidRDefault="00472572" w:rsidP="00472572">
            <w:r w:rsidRPr="00472572">
              <w:t>5.468011</w:t>
            </w:r>
          </w:p>
        </w:tc>
        <w:tc>
          <w:tcPr>
            <w:tcW w:w="1118" w:type="dxa"/>
            <w:noWrap/>
            <w:hideMark/>
          </w:tcPr>
          <w:p w14:paraId="5FFF9DB9" w14:textId="77777777" w:rsidR="00472572" w:rsidRPr="00472572" w:rsidRDefault="00472572" w:rsidP="00472572">
            <w:r w:rsidRPr="00472572">
              <w:t>12.88918</w:t>
            </w:r>
          </w:p>
        </w:tc>
        <w:tc>
          <w:tcPr>
            <w:tcW w:w="1118" w:type="dxa"/>
            <w:noWrap/>
            <w:hideMark/>
          </w:tcPr>
          <w:p w14:paraId="6C52B046" w14:textId="77777777" w:rsidR="00472572" w:rsidRPr="00472572" w:rsidRDefault="00472572" w:rsidP="00472572">
            <w:r w:rsidRPr="00472572">
              <w:t>5.890721</w:t>
            </w:r>
          </w:p>
        </w:tc>
        <w:tc>
          <w:tcPr>
            <w:tcW w:w="1118" w:type="dxa"/>
            <w:noWrap/>
            <w:hideMark/>
          </w:tcPr>
          <w:p w14:paraId="3B41671D" w14:textId="77777777" w:rsidR="00472572" w:rsidRPr="00472572" w:rsidRDefault="00472572" w:rsidP="00472572">
            <w:r w:rsidRPr="00472572">
              <w:t>2.938109</w:t>
            </w:r>
          </w:p>
        </w:tc>
        <w:tc>
          <w:tcPr>
            <w:tcW w:w="1118" w:type="dxa"/>
            <w:noWrap/>
            <w:hideMark/>
          </w:tcPr>
          <w:p w14:paraId="571D9CC6" w14:textId="77777777" w:rsidR="00472572" w:rsidRPr="00472572" w:rsidRDefault="00472572" w:rsidP="00472572">
            <w:r w:rsidRPr="00472572">
              <w:t>7.462027</w:t>
            </w:r>
          </w:p>
        </w:tc>
        <w:tc>
          <w:tcPr>
            <w:tcW w:w="1118" w:type="dxa"/>
            <w:noWrap/>
            <w:hideMark/>
          </w:tcPr>
          <w:p w14:paraId="26143E95" w14:textId="77777777" w:rsidR="00472572" w:rsidRPr="00472572" w:rsidRDefault="00472572" w:rsidP="00472572">
            <w:r w:rsidRPr="00472572">
              <w:t>7.999434</w:t>
            </w:r>
          </w:p>
        </w:tc>
      </w:tr>
      <w:tr w:rsidR="00472572" w:rsidRPr="00472572" w14:paraId="2A337773" w14:textId="77777777" w:rsidTr="00472572">
        <w:trPr>
          <w:trHeight w:val="261"/>
        </w:trPr>
        <w:tc>
          <w:tcPr>
            <w:tcW w:w="1118" w:type="dxa"/>
            <w:noWrap/>
            <w:hideMark/>
          </w:tcPr>
          <w:p w14:paraId="4871CCDA" w14:textId="77777777" w:rsidR="00472572" w:rsidRPr="00472572" w:rsidRDefault="00472572" w:rsidP="00472572">
            <w:r w:rsidRPr="00472572">
              <w:t>4.404734</w:t>
            </w:r>
          </w:p>
        </w:tc>
        <w:tc>
          <w:tcPr>
            <w:tcW w:w="1118" w:type="dxa"/>
            <w:noWrap/>
            <w:hideMark/>
          </w:tcPr>
          <w:p w14:paraId="50CCAF1F" w14:textId="77777777" w:rsidR="00472572" w:rsidRPr="00472572" w:rsidRDefault="00472572" w:rsidP="00472572">
            <w:r w:rsidRPr="00472572">
              <w:t>1.803037</w:t>
            </w:r>
          </w:p>
        </w:tc>
        <w:tc>
          <w:tcPr>
            <w:tcW w:w="1118" w:type="dxa"/>
            <w:noWrap/>
            <w:hideMark/>
          </w:tcPr>
          <w:p w14:paraId="57670FA1" w14:textId="77777777" w:rsidR="00472572" w:rsidRPr="00472572" w:rsidRDefault="00472572" w:rsidP="00472572">
            <w:r w:rsidRPr="00472572">
              <w:t>8.351668</w:t>
            </w:r>
          </w:p>
        </w:tc>
        <w:tc>
          <w:tcPr>
            <w:tcW w:w="1118" w:type="dxa"/>
            <w:noWrap/>
            <w:hideMark/>
          </w:tcPr>
          <w:p w14:paraId="27CF6563" w14:textId="77777777" w:rsidR="00472572" w:rsidRPr="00472572" w:rsidRDefault="00472572" w:rsidP="00472572">
            <w:r w:rsidRPr="00472572">
              <w:t>6.282554</w:t>
            </w:r>
          </w:p>
        </w:tc>
        <w:tc>
          <w:tcPr>
            <w:tcW w:w="1118" w:type="dxa"/>
            <w:noWrap/>
            <w:hideMark/>
          </w:tcPr>
          <w:p w14:paraId="5A714EE5" w14:textId="77777777" w:rsidR="00472572" w:rsidRPr="00472572" w:rsidRDefault="00472572" w:rsidP="00472572">
            <w:r w:rsidRPr="00472572">
              <w:t>7.465523</w:t>
            </w:r>
          </w:p>
        </w:tc>
        <w:tc>
          <w:tcPr>
            <w:tcW w:w="1118" w:type="dxa"/>
            <w:noWrap/>
            <w:hideMark/>
          </w:tcPr>
          <w:p w14:paraId="47EC8F6B" w14:textId="77777777" w:rsidR="00472572" w:rsidRPr="00472572" w:rsidRDefault="00472572" w:rsidP="00472572">
            <w:r w:rsidRPr="00472572">
              <w:t>3.216211</w:t>
            </w:r>
          </w:p>
        </w:tc>
        <w:tc>
          <w:tcPr>
            <w:tcW w:w="1118" w:type="dxa"/>
            <w:noWrap/>
            <w:hideMark/>
          </w:tcPr>
          <w:p w14:paraId="5946C8BF" w14:textId="77777777" w:rsidR="00472572" w:rsidRPr="00472572" w:rsidRDefault="00472572" w:rsidP="00472572">
            <w:r w:rsidRPr="00472572">
              <w:t>8.291146</w:t>
            </w:r>
          </w:p>
        </w:tc>
        <w:tc>
          <w:tcPr>
            <w:tcW w:w="1118" w:type="dxa"/>
            <w:noWrap/>
            <w:hideMark/>
          </w:tcPr>
          <w:p w14:paraId="0B902F2A" w14:textId="77777777" w:rsidR="00472572" w:rsidRPr="00472572" w:rsidRDefault="00472572" w:rsidP="00472572">
            <w:r w:rsidRPr="00472572">
              <w:t>8.661372</w:t>
            </w:r>
          </w:p>
        </w:tc>
        <w:tc>
          <w:tcPr>
            <w:tcW w:w="1118" w:type="dxa"/>
            <w:noWrap/>
            <w:hideMark/>
          </w:tcPr>
          <w:p w14:paraId="356E27B0" w14:textId="77777777" w:rsidR="00472572" w:rsidRPr="00472572" w:rsidRDefault="00472572" w:rsidP="00472572">
            <w:r w:rsidRPr="00472572">
              <w:t>3.190502</w:t>
            </w:r>
          </w:p>
        </w:tc>
        <w:tc>
          <w:tcPr>
            <w:tcW w:w="1118" w:type="dxa"/>
            <w:noWrap/>
            <w:hideMark/>
          </w:tcPr>
          <w:p w14:paraId="5DF56513" w14:textId="77777777" w:rsidR="00472572" w:rsidRPr="00472572" w:rsidRDefault="00472572" w:rsidP="00472572">
            <w:r w:rsidRPr="00472572">
              <w:t>7.381856</w:t>
            </w:r>
          </w:p>
        </w:tc>
      </w:tr>
      <w:tr w:rsidR="00472572" w:rsidRPr="00472572" w14:paraId="28CFC241" w14:textId="77777777" w:rsidTr="00472572">
        <w:trPr>
          <w:trHeight w:val="261"/>
        </w:trPr>
        <w:tc>
          <w:tcPr>
            <w:tcW w:w="1118" w:type="dxa"/>
            <w:noWrap/>
            <w:hideMark/>
          </w:tcPr>
          <w:p w14:paraId="137A3FB0" w14:textId="77777777" w:rsidR="00472572" w:rsidRPr="00472572" w:rsidRDefault="00472572" w:rsidP="00472572">
            <w:r w:rsidRPr="00472572">
              <w:t>4.406204</w:t>
            </w:r>
          </w:p>
        </w:tc>
        <w:tc>
          <w:tcPr>
            <w:tcW w:w="1118" w:type="dxa"/>
            <w:noWrap/>
            <w:hideMark/>
          </w:tcPr>
          <w:p w14:paraId="53E9EC4C" w14:textId="77777777" w:rsidR="00472572" w:rsidRPr="00472572" w:rsidRDefault="00472572" w:rsidP="00472572">
            <w:r w:rsidRPr="00472572">
              <w:t>6.647828</w:t>
            </w:r>
          </w:p>
        </w:tc>
        <w:tc>
          <w:tcPr>
            <w:tcW w:w="1118" w:type="dxa"/>
            <w:noWrap/>
            <w:hideMark/>
          </w:tcPr>
          <w:p w14:paraId="501B03A3" w14:textId="77777777" w:rsidR="00472572" w:rsidRPr="00472572" w:rsidRDefault="00472572" w:rsidP="00472572">
            <w:r w:rsidRPr="00472572">
              <w:t>2.771886</w:t>
            </w:r>
          </w:p>
        </w:tc>
        <w:tc>
          <w:tcPr>
            <w:tcW w:w="1118" w:type="dxa"/>
            <w:noWrap/>
            <w:hideMark/>
          </w:tcPr>
          <w:p w14:paraId="376770DD" w14:textId="77777777" w:rsidR="00472572" w:rsidRPr="00472572" w:rsidRDefault="00472572" w:rsidP="00472572">
            <w:r w:rsidRPr="00472572">
              <w:t>12.68534</w:t>
            </w:r>
          </w:p>
        </w:tc>
        <w:tc>
          <w:tcPr>
            <w:tcW w:w="1118" w:type="dxa"/>
            <w:noWrap/>
            <w:hideMark/>
          </w:tcPr>
          <w:p w14:paraId="1661904D" w14:textId="77777777" w:rsidR="00472572" w:rsidRPr="00472572" w:rsidRDefault="00472572" w:rsidP="00472572">
            <w:r w:rsidRPr="00472572">
              <w:t>8.386293</w:t>
            </w:r>
          </w:p>
        </w:tc>
        <w:tc>
          <w:tcPr>
            <w:tcW w:w="1118" w:type="dxa"/>
            <w:noWrap/>
            <w:hideMark/>
          </w:tcPr>
          <w:p w14:paraId="37E98E6C" w14:textId="77777777" w:rsidR="00472572" w:rsidRPr="00472572" w:rsidRDefault="00472572" w:rsidP="00472572">
            <w:r w:rsidRPr="00472572">
              <w:t>4.886381</w:t>
            </w:r>
          </w:p>
        </w:tc>
        <w:tc>
          <w:tcPr>
            <w:tcW w:w="1118" w:type="dxa"/>
            <w:noWrap/>
            <w:hideMark/>
          </w:tcPr>
          <w:p w14:paraId="1609A4C5" w14:textId="77777777" w:rsidR="00472572" w:rsidRPr="00472572" w:rsidRDefault="00472572" w:rsidP="00472572">
            <w:r w:rsidRPr="00472572">
              <w:t>2.831387</w:t>
            </w:r>
          </w:p>
        </w:tc>
        <w:tc>
          <w:tcPr>
            <w:tcW w:w="1118" w:type="dxa"/>
            <w:noWrap/>
            <w:hideMark/>
          </w:tcPr>
          <w:p w14:paraId="0B02E3C0" w14:textId="77777777" w:rsidR="00472572" w:rsidRPr="00472572" w:rsidRDefault="00472572" w:rsidP="00472572">
            <w:r w:rsidRPr="00472572">
              <w:t>7.590761</w:t>
            </w:r>
          </w:p>
        </w:tc>
        <w:tc>
          <w:tcPr>
            <w:tcW w:w="1118" w:type="dxa"/>
            <w:noWrap/>
            <w:hideMark/>
          </w:tcPr>
          <w:p w14:paraId="08E7E97C" w14:textId="77777777" w:rsidR="00472572" w:rsidRPr="00472572" w:rsidRDefault="00472572" w:rsidP="00472572">
            <w:r w:rsidRPr="00472572">
              <w:t>6.429026</w:t>
            </w:r>
          </w:p>
        </w:tc>
        <w:tc>
          <w:tcPr>
            <w:tcW w:w="1118" w:type="dxa"/>
            <w:noWrap/>
            <w:hideMark/>
          </w:tcPr>
          <w:p w14:paraId="43F4FE62" w14:textId="77777777" w:rsidR="00472572" w:rsidRPr="00472572" w:rsidRDefault="00472572" w:rsidP="00472572">
            <w:r w:rsidRPr="00472572">
              <w:t>7.142281</w:t>
            </w:r>
          </w:p>
        </w:tc>
      </w:tr>
      <w:tr w:rsidR="00472572" w:rsidRPr="00472572" w14:paraId="3A45057F" w14:textId="77777777" w:rsidTr="00472572">
        <w:trPr>
          <w:trHeight w:val="261"/>
        </w:trPr>
        <w:tc>
          <w:tcPr>
            <w:tcW w:w="1118" w:type="dxa"/>
            <w:noWrap/>
            <w:hideMark/>
          </w:tcPr>
          <w:p w14:paraId="455C0A7C" w14:textId="77777777" w:rsidR="00472572" w:rsidRPr="00472572" w:rsidRDefault="00472572" w:rsidP="00472572">
            <w:r w:rsidRPr="00472572">
              <w:t>3.688115</w:t>
            </w:r>
          </w:p>
        </w:tc>
        <w:tc>
          <w:tcPr>
            <w:tcW w:w="1118" w:type="dxa"/>
            <w:noWrap/>
            <w:hideMark/>
          </w:tcPr>
          <w:p w14:paraId="770B0CD6" w14:textId="77777777" w:rsidR="00472572" w:rsidRPr="00472572" w:rsidRDefault="00472572" w:rsidP="00472572">
            <w:r w:rsidRPr="00472572">
              <w:t>12.75468</w:t>
            </w:r>
          </w:p>
        </w:tc>
        <w:tc>
          <w:tcPr>
            <w:tcW w:w="1118" w:type="dxa"/>
            <w:noWrap/>
            <w:hideMark/>
          </w:tcPr>
          <w:p w14:paraId="7DF86D1E" w14:textId="77777777" w:rsidR="00472572" w:rsidRPr="00472572" w:rsidRDefault="00472572" w:rsidP="00472572">
            <w:r w:rsidRPr="00472572">
              <w:t>5.709378</w:t>
            </w:r>
          </w:p>
        </w:tc>
        <w:tc>
          <w:tcPr>
            <w:tcW w:w="1118" w:type="dxa"/>
            <w:noWrap/>
            <w:hideMark/>
          </w:tcPr>
          <w:p w14:paraId="3E7F1002" w14:textId="77777777" w:rsidR="00472572" w:rsidRPr="00472572" w:rsidRDefault="00472572" w:rsidP="00472572">
            <w:r w:rsidRPr="00472572">
              <w:t>2.766673</w:t>
            </w:r>
          </w:p>
        </w:tc>
        <w:tc>
          <w:tcPr>
            <w:tcW w:w="1118" w:type="dxa"/>
            <w:noWrap/>
            <w:hideMark/>
          </w:tcPr>
          <w:p w14:paraId="2B95FD29" w14:textId="77777777" w:rsidR="00472572" w:rsidRPr="00472572" w:rsidRDefault="00472572" w:rsidP="00472572">
            <w:r w:rsidRPr="00472572">
              <w:t>7.407452</w:t>
            </w:r>
          </w:p>
        </w:tc>
        <w:tc>
          <w:tcPr>
            <w:tcW w:w="1118" w:type="dxa"/>
            <w:noWrap/>
            <w:hideMark/>
          </w:tcPr>
          <w:p w14:paraId="341DDEF8" w14:textId="77777777" w:rsidR="00472572" w:rsidRPr="00472572" w:rsidRDefault="00472572" w:rsidP="00472572">
            <w:r w:rsidRPr="00472572">
              <w:t>12.28578</w:t>
            </w:r>
          </w:p>
        </w:tc>
        <w:tc>
          <w:tcPr>
            <w:tcW w:w="1118" w:type="dxa"/>
            <w:noWrap/>
            <w:hideMark/>
          </w:tcPr>
          <w:p w14:paraId="78FF9819" w14:textId="77777777" w:rsidR="00472572" w:rsidRPr="00472572" w:rsidRDefault="00472572" w:rsidP="00472572">
            <w:r w:rsidRPr="00472572">
              <w:t>7.36059</w:t>
            </w:r>
          </w:p>
        </w:tc>
        <w:tc>
          <w:tcPr>
            <w:tcW w:w="1118" w:type="dxa"/>
            <w:noWrap/>
            <w:hideMark/>
          </w:tcPr>
          <w:p w14:paraId="007AE648" w14:textId="77777777" w:rsidR="00472572" w:rsidRPr="00472572" w:rsidRDefault="00472572" w:rsidP="00472572">
            <w:r w:rsidRPr="00472572">
              <w:t>3.20443</w:t>
            </w:r>
          </w:p>
        </w:tc>
        <w:tc>
          <w:tcPr>
            <w:tcW w:w="1118" w:type="dxa"/>
            <w:noWrap/>
            <w:hideMark/>
          </w:tcPr>
          <w:p w14:paraId="05E0FA8D" w14:textId="77777777" w:rsidR="00472572" w:rsidRPr="00472572" w:rsidRDefault="00472572" w:rsidP="00472572">
            <w:r w:rsidRPr="00472572">
              <w:t>11.26505</w:t>
            </w:r>
          </w:p>
        </w:tc>
        <w:tc>
          <w:tcPr>
            <w:tcW w:w="1118" w:type="dxa"/>
            <w:noWrap/>
            <w:hideMark/>
          </w:tcPr>
          <w:p w14:paraId="22F8B503" w14:textId="77777777" w:rsidR="00472572" w:rsidRPr="00472572" w:rsidRDefault="00472572" w:rsidP="00472572">
            <w:r w:rsidRPr="00472572">
              <w:t>6.959581</w:t>
            </w:r>
          </w:p>
        </w:tc>
      </w:tr>
      <w:tr w:rsidR="00472572" w:rsidRPr="00472572" w14:paraId="033EB27B" w14:textId="77777777" w:rsidTr="00472572">
        <w:trPr>
          <w:trHeight w:val="261"/>
        </w:trPr>
        <w:tc>
          <w:tcPr>
            <w:tcW w:w="1118" w:type="dxa"/>
            <w:noWrap/>
            <w:hideMark/>
          </w:tcPr>
          <w:p w14:paraId="04F0A5AE" w14:textId="77777777" w:rsidR="00472572" w:rsidRPr="00472572" w:rsidRDefault="00472572" w:rsidP="00472572">
            <w:r w:rsidRPr="00472572">
              <w:t>4.502079</w:t>
            </w:r>
          </w:p>
        </w:tc>
        <w:tc>
          <w:tcPr>
            <w:tcW w:w="1118" w:type="dxa"/>
            <w:noWrap/>
            <w:hideMark/>
          </w:tcPr>
          <w:p w14:paraId="1F10B96A" w14:textId="77777777" w:rsidR="00472572" w:rsidRPr="00472572" w:rsidRDefault="00472572" w:rsidP="00472572">
            <w:r w:rsidRPr="00472572">
              <w:t>2.372884</w:t>
            </w:r>
          </w:p>
        </w:tc>
        <w:tc>
          <w:tcPr>
            <w:tcW w:w="1118" w:type="dxa"/>
            <w:noWrap/>
            <w:hideMark/>
          </w:tcPr>
          <w:p w14:paraId="5FA5C9A2" w14:textId="77777777" w:rsidR="00472572" w:rsidRPr="00472572" w:rsidRDefault="00472572" w:rsidP="00472572">
            <w:r w:rsidRPr="00472572">
              <w:t>12.78081</w:t>
            </w:r>
          </w:p>
        </w:tc>
        <w:tc>
          <w:tcPr>
            <w:tcW w:w="1118" w:type="dxa"/>
            <w:noWrap/>
            <w:hideMark/>
          </w:tcPr>
          <w:p w14:paraId="7635398B" w14:textId="77777777" w:rsidR="00472572" w:rsidRPr="00472572" w:rsidRDefault="00472572" w:rsidP="00472572">
            <w:r w:rsidRPr="00472572">
              <w:t>5.379024</w:t>
            </w:r>
          </w:p>
        </w:tc>
        <w:tc>
          <w:tcPr>
            <w:tcW w:w="1118" w:type="dxa"/>
            <w:noWrap/>
            <w:hideMark/>
          </w:tcPr>
          <w:p w14:paraId="72ED86B3" w14:textId="77777777" w:rsidR="00472572" w:rsidRPr="00472572" w:rsidRDefault="00472572" w:rsidP="00472572">
            <w:r w:rsidRPr="00472572">
              <w:t>6.908584</w:t>
            </w:r>
          </w:p>
        </w:tc>
        <w:tc>
          <w:tcPr>
            <w:tcW w:w="1118" w:type="dxa"/>
            <w:noWrap/>
            <w:hideMark/>
          </w:tcPr>
          <w:p w14:paraId="1D556EF3" w14:textId="77777777" w:rsidR="00472572" w:rsidRPr="00472572" w:rsidRDefault="00472572" w:rsidP="00472572">
            <w:r w:rsidRPr="00472572">
              <w:t>7.751013</w:t>
            </w:r>
          </w:p>
        </w:tc>
        <w:tc>
          <w:tcPr>
            <w:tcW w:w="1118" w:type="dxa"/>
            <w:noWrap/>
            <w:hideMark/>
          </w:tcPr>
          <w:p w14:paraId="718E25BC" w14:textId="77777777" w:rsidR="00472572" w:rsidRPr="00472572" w:rsidRDefault="00472572" w:rsidP="00472572">
            <w:r w:rsidRPr="00472572">
              <w:t>3.300308</w:t>
            </w:r>
          </w:p>
        </w:tc>
        <w:tc>
          <w:tcPr>
            <w:tcW w:w="1118" w:type="dxa"/>
            <w:noWrap/>
            <w:hideMark/>
          </w:tcPr>
          <w:p w14:paraId="754A85BE" w14:textId="77777777" w:rsidR="00472572" w:rsidRPr="00472572" w:rsidRDefault="00472572" w:rsidP="00472572">
            <w:r w:rsidRPr="00472572">
              <w:t>9.324637</w:t>
            </w:r>
          </w:p>
        </w:tc>
        <w:tc>
          <w:tcPr>
            <w:tcW w:w="1118" w:type="dxa"/>
            <w:noWrap/>
            <w:hideMark/>
          </w:tcPr>
          <w:p w14:paraId="46F9D251" w14:textId="77777777" w:rsidR="00472572" w:rsidRPr="00472572" w:rsidRDefault="00472572" w:rsidP="00472572">
            <w:r w:rsidRPr="00472572">
              <w:t>7.707644</w:t>
            </w:r>
          </w:p>
        </w:tc>
        <w:tc>
          <w:tcPr>
            <w:tcW w:w="1118" w:type="dxa"/>
            <w:noWrap/>
            <w:hideMark/>
          </w:tcPr>
          <w:p w14:paraId="790656D9" w14:textId="77777777" w:rsidR="00472572" w:rsidRPr="00472572" w:rsidRDefault="00472572" w:rsidP="00472572">
            <w:r w:rsidRPr="00472572">
              <w:t>7.475134</w:t>
            </w:r>
          </w:p>
        </w:tc>
      </w:tr>
      <w:tr w:rsidR="00472572" w:rsidRPr="00472572" w14:paraId="409FF17B" w14:textId="77777777" w:rsidTr="00472572">
        <w:trPr>
          <w:trHeight w:val="261"/>
        </w:trPr>
        <w:tc>
          <w:tcPr>
            <w:tcW w:w="1118" w:type="dxa"/>
            <w:noWrap/>
            <w:hideMark/>
          </w:tcPr>
          <w:p w14:paraId="1751BEAD" w14:textId="77777777" w:rsidR="00472572" w:rsidRPr="00472572" w:rsidRDefault="00472572" w:rsidP="00472572">
            <w:r w:rsidRPr="00472572">
              <w:t>7.188464</w:t>
            </w:r>
          </w:p>
        </w:tc>
        <w:tc>
          <w:tcPr>
            <w:tcW w:w="1118" w:type="dxa"/>
            <w:noWrap/>
            <w:hideMark/>
          </w:tcPr>
          <w:p w14:paraId="360CA9D9" w14:textId="77777777" w:rsidR="00472572" w:rsidRPr="00472572" w:rsidRDefault="00472572" w:rsidP="00472572">
            <w:r w:rsidRPr="00472572">
              <w:t>6.653349</w:t>
            </w:r>
          </w:p>
        </w:tc>
        <w:tc>
          <w:tcPr>
            <w:tcW w:w="1118" w:type="dxa"/>
            <w:noWrap/>
            <w:hideMark/>
          </w:tcPr>
          <w:p w14:paraId="1EDCC0C0" w14:textId="77777777" w:rsidR="00472572" w:rsidRPr="00472572" w:rsidRDefault="00472572" w:rsidP="00472572">
            <w:r w:rsidRPr="00472572">
              <w:t>8.269145</w:t>
            </w:r>
          </w:p>
        </w:tc>
        <w:tc>
          <w:tcPr>
            <w:tcW w:w="1118" w:type="dxa"/>
            <w:noWrap/>
            <w:hideMark/>
          </w:tcPr>
          <w:p w14:paraId="15DB5434" w14:textId="77777777" w:rsidR="00472572" w:rsidRPr="00472572" w:rsidRDefault="00472572" w:rsidP="00472572">
            <w:r w:rsidRPr="00472572">
              <w:t>2.714906</w:t>
            </w:r>
          </w:p>
        </w:tc>
        <w:tc>
          <w:tcPr>
            <w:tcW w:w="1118" w:type="dxa"/>
            <w:noWrap/>
            <w:hideMark/>
          </w:tcPr>
          <w:p w14:paraId="1A3A0930" w14:textId="77777777" w:rsidR="00472572" w:rsidRPr="00472572" w:rsidRDefault="00472572" w:rsidP="00472572">
            <w:r w:rsidRPr="00472572">
              <w:t>7.5275</w:t>
            </w:r>
          </w:p>
        </w:tc>
        <w:tc>
          <w:tcPr>
            <w:tcW w:w="1118" w:type="dxa"/>
            <w:noWrap/>
            <w:hideMark/>
          </w:tcPr>
          <w:p w14:paraId="3F7F360D" w14:textId="77777777" w:rsidR="00472572" w:rsidRPr="00472572" w:rsidRDefault="00472572" w:rsidP="00472572">
            <w:r w:rsidRPr="00472572">
              <w:t>13.17212</w:t>
            </w:r>
          </w:p>
        </w:tc>
        <w:tc>
          <w:tcPr>
            <w:tcW w:w="1118" w:type="dxa"/>
            <w:noWrap/>
            <w:hideMark/>
          </w:tcPr>
          <w:p w14:paraId="0E4972BB" w14:textId="77777777" w:rsidR="00472572" w:rsidRPr="00472572" w:rsidRDefault="00472572" w:rsidP="00472572">
            <w:r w:rsidRPr="00472572">
              <w:t>6.67626</w:t>
            </w:r>
          </w:p>
        </w:tc>
        <w:tc>
          <w:tcPr>
            <w:tcW w:w="1118" w:type="dxa"/>
            <w:noWrap/>
            <w:hideMark/>
          </w:tcPr>
          <w:p w14:paraId="32C339E4" w14:textId="77777777" w:rsidR="00472572" w:rsidRPr="00472572" w:rsidRDefault="00472572" w:rsidP="00472572">
            <w:r w:rsidRPr="00472572">
              <w:t>9.325379</w:t>
            </w:r>
          </w:p>
        </w:tc>
        <w:tc>
          <w:tcPr>
            <w:tcW w:w="1118" w:type="dxa"/>
            <w:noWrap/>
            <w:hideMark/>
          </w:tcPr>
          <w:p w14:paraId="06909E06" w14:textId="77777777" w:rsidR="00472572" w:rsidRPr="00472572" w:rsidRDefault="00472572" w:rsidP="00472572">
            <w:r w:rsidRPr="00472572">
              <w:t>7.28831</w:t>
            </w:r>
          </w:p>
        </w:tc>
        <w:tc>
          <w:tcPr>
            <w:tcW w:w="1118" w:type="dxa"/>
            <w:noWrap/>
            <w:hideMark/>
          </w:tcPr>
          <w:p w14:paraId="750AF683" w14:textId="77777777" w:rsidR="00472572" w:rsidRPr="00472572" w:rsidRDefault="00472572" w:rsidP="00472572">
            <w:r w:rsidRPr="00472572">
              <w:t>4.611185</w:t>
            </w:r>
          </w:p>
        </w:tc>
      </w:tr>
      <w:tr w:rsidR="00472572" w:rsidRPr="00472572" w14:paraId="2A70C118" w14:textId="77777777" w:rsidTr="00472572">
        <w:trPr>
          <w:trHeight w:val="261"/>
        </w:trPr>
        <w:tc>
          <w:tcPr>
            <w:tcW w:w="1118" w:type="dxa"/>
            <w:noWrap/>
            <w:hideMark/>
          </w:tcPr>
          <w:p w14:paraId="52FFD91E" w14:textId="77777777" w:rsidR="00472572" w:rsidRPr="00472572" w:rsidRDefault="00472572" w:rsidP="00472572">
            <w:r w:rsidRPr="00472572">
              <w:t>12.30177</w:t>
            </w:r>
          </w:p>
        </w:tc>
        <w:tc>
          <w:tcPr>
            <w:tcW w:w="1118" w:type="dxa"/>
            <w:noWrap/>
            <w:hideMark/>
          </w:tcPr>
          <w:p w14:paraId="3C394125" w14:textId="77777777" w:rsidR="00472572" w:rsidRPr="00472572" w:rsidRDefault="00472572" w:rsidP="00472572">
            <w:r w:rsidRPr="00472572">
              <w:t>13.18483</w:t>
            </w:r>
          </w:p>
        </w:tc>
        <w:tc>
          <w:tcPr>
            <w:tcW w:w="1118" w:type="dxa"/>
            <w:noWrap/>
            <w:hideMark/>
          </w:tcPr>
          <w:p w14:paraId="7B84FBD5" w14:textId="77777777" w:rsidR="00472572" w:rsidRPr="00472572" w:rsidRDefault="00472572" w:rsidP="00472572">
            <w:r w:rsidRPr="00472572">
              <w:t>7.385165</w:t>
            </w:r>
          </w:p>
        </w:tc>
        <w:tc>
          <w:tcPr>
            <w:tcW w:w="1118" w:type="dxa"/>
            <w:noWrap/>
            <w:hideMark/>
          </w:tcPr>
          <w:p w14:paraId="37BE20F3" w14:textId="77777777" w:rsidR="00472572" w:rsidRPr="00472572" w:rsidRDefault="00472572" w:rsidP="00472572">
            <w:r w:rsidRPr="00472572">
              <w:t>8.464887</w:t>
            </w:r>
          </w:p>
        </w:tc>
        <w:tc>
          <w:tcPr>
            <w:tcW w:w="1118" w:type="dxa"/>
            <w:noWrap/>
            <w:hideMark/>
          </w:tcPr>
          <w:p w14:paraId="1402ECD0" w14:textId="77777777" w:rsidR="00472572" w:rsidRPr="00472572" w:rsidRDefault="00472572" w:rsidP="00472572">
            <w:r w:rsidRPr="00472572">
              <w:t>6.713302</w:t>
            </w:r>
          </w:p>
        </w:tc>
        <w:tc>
          <w:tcPr>
            <w:tcW w:w="1118" w:type="dxa"/>
            <w:noWrap/>
            <w:hideMark/>
          </w:tcPr>
          <w:p w14:paraId="4F439591" w14:textId="77777777" w:rsidR="00472572" w:rsidRPr="00472572" w:rsidRDefault="00472572" w:rsidP="00472572">
            <w:r w:rsidRPr="00472572">
              <w:t>3.651225</w:t>
            </w:r>
          </w:p>
        </w:tc>
        <w:tc>
          <w:tcPr>
            <w:tcW w:w="1118" w:type="dxa"/>
            <w:noWrap/>
            <w:hideMark/>
          </w:tcPr>
          <w:p w14:paraId="6ECDC9BE" w14:textId="77777777" w:rsidR="00472572" w:rsidRPr="00472572" w:rsidRDefault="00472572" w:rsidP="00472572">
            <w:r w:rsidRPr="00472572">
              <w:t>6.856728</w:t>
            </w:r>
          </w:p>
        </w:tc>
        <w:tc>
          <w:tcPr>
            <w:tcW w:w="1118" w:type="dxa"/>
            <w:noWrap/>
            <w:hideMark/>
          </w:tcPr>
          <w:p w14:paraId="67C177B4" w14:textId="77777777" w:rsidR="00472572" w:rsidRPr="00472572" w:rsidRDefault="00472572" w:rsidP="00472572">
            <w:r w:rsidRPr="00472572">
              <w:t>2.921839</w:t>
            </w:r>
          </w:p>
        </w:tc>
        <w:tc>
          <w:tcPr>
            <w:tcW w:w="1118" w:type="dxa"/>
            <w:noWrap/>
            <w:hideMark/>
          </w:tcPr>
          <w:p w14:paraId="041A33FF" w14:textId="77777777" w:rsidR="00472572" w:rsidRPr="00472572" w:rsidRDefault="00472572" w:rsidP="00472572">
            <w:r w:rsidRPr="00472572">
              <w:t>8.270322</w:t>
            </w:r>
          </w:p>
        </w:tc>
        <w:tc>
          <w:tcPr>
            <w:tcW w:w="1118" w:type="dxa"/>
            <w:noWrap/>
            <w:hideMark/>
          </w:tcPr>
          <w:p w14:paraId="7C497DEC" w14:textId="77777777" w:rsidR="00472572" w:rsidRPr="00472572" w:rsidRDefault="00472572" w:rsidP="00472572">
            <w:r w:rsidRPr="00472572">
              <w:t>7.812735</w:t>
            </w:r>
          </w:p>
        </w:tc>
      </w:tr>
      <w:tr w:rsidR="00472572" w:rsidRPr="00472572" w14:paraId="1E89A909" w14:textId="77777777" w:rsidTr="00472572">
        <w:trPr>
          <w:trHeight w:val="261"/>
        </w:trPr>
        <w:tc>
          <w:tcPr>
            <w:tcW w:w="1118" w:type="dxa"/>
            <w:noWrap/>
            <w:hideMark/>
          </w:tcPr>
          <w:p w14:paraId="42AC8106" w14:textId="77777777" w:rsidR="00472572" w:rsidRPr="00472572" w:rsidRDefault="00472572" w:rsidP="00472572">
            <w:pPr>
              <w:rPr>
                <w:b/>
                <w:bCs/>
              </w:rPr>
            </w:pPr>
            <w:r w:rsidRPr="00472572">
              <w:rPr>
                <w:b/>
                <w:bCs/>
              </w:rPr>
              <w:t>6.993485</w:t>
            </w:r>
          </w:p>
        </w:tc>
        <w:tc>
          <w:tcPr>
            <w:tcW w:w="1118" w:type="dxa"/>
            <w:noWrap/>
            <w:hideMark/>
          </w:tcPr>
          <w:p w14:paraId="6EDE8BB5" w14:textId="77777777" w:rsidR="00472572" w:rsidRPr="00472572" w:rsidRDefault="00472572" w:rsidP="00472572">
            <w:pPr>
              <w:rPr>
                <w:b/>
                <w:bCs/>
              </w:rPr>
            </w:pPr>
            <w:r w:rsidRPr="00472572">
              <w:rPr>
                <w:b/>
                <w:bCs/>
              </w:rPr>
              <w:t>7.730149</w:t>
            </w:r>
          </w:p>
        </w:tc>
        <w:tc>
          <w:tcPr>
            <w:tcW w:w="1118" w:type="dxa"/>
            <w:noWrap/>
            <w:hideMark/>
          </w:tcPr>
          <w:p w14:paraId="6AA2985C" w14:textId="77777777" w:rsidR="00472572" w:rsidRPr="00472572" w:rsidRDefault="00472572" w:rsidP="00472572">
            <w:pPr>
              <w:rPr>
                <w:b/>
                <w:bCs/>
              </w:rPr>
            </w:pPr>
            <w:r w:rsidRPr="00472572">
              <w:rPr>
                <w:b/>
                <w:bCs/>
              </w:rPr>
              <w:t>7.361778</w:t>
            </w:r>
          </w:p>
        </w:tc>
        <w:tc>
          <w:tcPr>
            <w:tcW w:w="1118" w:type="dxa"/>
            <w:noWrap/>
            <w:hideMark/>
          </w:tcPr>
          <w:p w14:paraId="7ABBFA21" w14:textId="77777777" w:rsidR="00472572" w:rsidRPr="00472572" w:rsidRDefault="00472572" w:rsidP="00472572">
            <w:pPr>
              <w:rPr>
                <w:b/>
                <w:bCs/>
              </w:rPr>
            </w:pPr>
            <w:r w:rsidRPr="00472572">
              <w:rPr>
                <w:b/>
                <w:bCs/>
              </w:rPr>
              <w:t>6.442163</w:t>
            </w:r>
          </w:p>
        </w:tc>
        <w:tc>
          <w:tcPr>
            <w:tcW w:w="1118" w:type="dxa"/>
            <w:noWrap/>
            <w:hideMark/>
          </w:tcPr>
          <w:p w14:paraId="1877B5BB" w14:textId="77777777" w:rsidR="00472572" w:rsidRPr="00472572" w:rsidRDefault="00472572" w:rsidP="00472572">
            <w:pPr>
              <w:rPr>
                <w:b/>
                <w:bCs/>
              </w:rPr>
            </w:pPr>
            <w:r w:rsidRPr="00472572">
              <w:rPr>
                <w:b/>
                <w:bCs/>
              </w:rPr>
              <w:t>7.392953</w:t>
            </w:r>
          </w:p>
        </w:tc>
        <w:tc>
          <w:tcPr>
            <w:tcW w:w="1118" w:type="dxa"/>
            <w:noWrap/>
            <w:hideMark/>
          </w:tcPr>
          <w:p w14:paraId="43839695" w14:textId="77777777" w:rsidR="00472572" w:rsidRPr="00472572" w:rsidRDefault="00472572" w:rsidP="00472572">
            <w:pPr>
              <w:rPr>
                <w:b/>
                <w:bCs/>
              </w:rPr>
            </w:pPr>
            <w:r w:rsidRPr="00472572">
              <w:rPr>
                <w:b/>
                <w:bCs/>
              </w:rPr>
              <w:t>7.412754</w:t>
            </w:r>
          </w:p>
        </w:tc>
        <w:tc>
          <w:tcPr>
            <w:tcW w:w="1118" w:type="dxa"/>
            <w:noWrap/>
            <w:hideMark/>
          </w:tcPr>
          <w:p w14:paraId="2A34AF31" w14:textId="77777777" w:rsidR="00472572" w:rsidRPr="00472572" w:rsidRDefault="00472572" w:rsidP="00472572">
            <w:pPr>
              <w:rPr>
                <w:b/>
                <w:bCs/>
              </w:rPr>
            </w:pPr>
            <w:r w:rsidRPr="00472572">
              <w:rPr>
                <w:b/>
                <w:bCs/>
              </w:rPr>
              <w:t>5.666013</w:t>
            </w:r>
          </w:p>
        </w:tc>
        <w:tc>
          <w:tcPr>
            <w:tcW w:w="1118" w:type="dxa"/>
            <w:noWrap/>
            <w:hideMark/>
          </w:tcPr>
          <w:p w14:paraId="4231B534" w14:textId="77777777" w:rsidR="00472572" w:rsidRPr="00472572" w:rsidRDefault="00472572" w:rsidP="00472572">
            <w:pPr>
              <w:rPr>
                <w:b/>
                <w:bCs/>
              </w:rPr>
            </w:pPr>
            <w:r w:rsidRPr="00472572">
              <w:rPr>
                <w:b/>
                <w:bCs/>
              </w:rPr>
              <w:t>6.867618</w:t>
            </w:r>
          </w:p>
        </w:tc>
        <w:tc>
          <w:tcPr>
            <w:tcW w:w="1118" w:type="dxa"/>
            <w:noWrap/>
            <w:hideMark/>
          </w:tcPr>
          <w:p w14:paraId="080173E5" w14:textId="77777777" w:rsidR="00472572" w:rsidRPr="00472572" w:rsidRDefault="00472572" w:rsidP="00472572">
            <w:pPr>
              <w:rPr>
                <w:b/>
                <w:bCs/>
              </w:rPr>
            </w:pPr>
            <w:r w:rsidRPr="00472572">
              <w:rPr>
                <w:b/>
                <w:bCs/>
              </w:rPr>
              <w:t>7.606231</w:t>
            </w:r>
          </w:p>
        </w:tc>
        <w:tc>
          <w:tcPr>
            <w:tcW w:w="1118" w:type="dxa"/>
            <w:noWrap/>
            <w:hideMark/>
          </w:tcPr>
          <w:p w14:paraId="3AC7D02A" w14:textId="77777777" w:rsidR="00472572" w:rsidRPr="00472572" w:rsidRDefault="00472572" w:rsidP="00472572">
            <w:pPr>
              <w:rPr>
                <w:b/>
                <w:bCs/>
              </w:rPr>
            </w:pPr>
            <w:r w:rsidRPr="00472572">
              <w:rPr>
                <w:b/>
                <w:bCs/>
              </w:rPr>
              <w:t>7.398626</w:t>
            </w:r>
          </w:p>
        </w:tc>
      </w:tr>
    </w:tbl>
    <w:p w14:paraId="0F499711" w14:textId="4C3D21FF" w:rsidR="00472572" w:rsidRDefault="00472572" w:rsidP="00DD05AD"/>
    <w:p w14:paraId="604E0814" w14:textId="59E030AC" w:rsidR="00472572" w:rsidRDefault="00472572" w:rsidP="00DD05AD">
      <w:r>
        <w:t>Raw data for Section 4.4.2.3 with 5 active nodes</w:t>
      </w:r>
    </w:p>
    <w:p w14:paraId="4DA9B413" w14:textId="77777777" w:rsidR="00472572" w:rsidRDefault="00472572" w:rsidP="00DD05AD">
      <w:r>
        <w:t>1</w:t>
      </w:r>
      <w:r w:rsidRPr="00472572">
        <w:rPr>
          <w:vertAlign w:val="superscript"/>
        </w:rPr>
        <w:t>st</w:t>
      </w:r>
      <w:r>
        <w:t xml:space="preserve"> Node</w:t>
      </w:r>
    </w:p>
    <w:tbl>
      <w:tblPr>
        <w:tblStyle w:val="TableGrid"/>
        <w:tblW w:w="0" w:type="auto"/>
        <w:tblLook w:val="04A0" w:firstRow="1" w:lastRow="0" w:firstColumn="1" w:lastColumn="0" w:noHBand="0" w:noVBand="1"/>
      </w:tblPr>
      <w:tblGrid>
        <w:gridCol w:w="1117"/>
        <w:gridCol w:w="1117"/>
        <w:gridCol w:w="1117"/>
        <w:gridCol w:w="1117"/>
        <w:gridCol w:w="1117"/>
        <w:gridCol w:w="1117"/>
        <w:gridCol w:w="1117"/>
        <w:gridCol w:w="1117"/>
        <w:gridCol w:w="1117"/>
        <w:gridCol w:w="1117"/>
      </w:tblGrid>
      <w:tr w:rsidR="00472572" w:rsidRPr="00472572" w14:paraId="12E31A33" w14:textId="77777777" w:rsidTr="00472572">
        <w:trPr>
          <w:trHeight w:val="261"/>
        </w:trPr>
        <w:tc>
          <w:tcPr>
            <w:tcW w:w="1117" w:type="dxa"/>
            <w:noWrap/>
            <w:hideMark/>
          </w:tcPr>
          <w:p w14:paraId="026E2369" w14:textId="77777777" w:rsidR="00472572" w:rsidRPr="00472572" w:rsidRDefault="00472572" w:rsidP="00472572">
            <w:r w:rsidRPr="00472572">
              <w:t>Tx01</w:t>
            </w:r>
          </w:p>
        </w:tc>
        <w:tc>
          <w:tcPr>
            <w:tcW w:w="1117" w:type="dxa"/>
            <w:noWrap/>
            <w:hideMark/>
          </w:tcPr>
          <w:p w14:paraId="565112D7" w14:textId="77777777" w:rsidR="00472572" w:rsidRPr="00472572" w:rsidRDefault="00472572" w:rsidP="00472572">
            <w:r w:rsidRPr="00472572">
              <w:t>Tx02</w:t>
            </w:r>
          </w:p>
        </w:tc>
        <w:tc>
          <w:tcPr>
            <w:tcW w:w="1117" w:type="dxa"/>
            <w:noWrap/>
            <w:hideMark/>
          </w:tcPr>
          <w:p w14:paraId="7F4C9593" w14:textId="77777777" w:rsidR="00472572" w:rsidRPr="00472572" w:rsidRDefault="00472572" w:rsidP="00472572">
            <w:r w:rsidRPr="00472572">
              <w:t>Tx03</w:t>
            </w:r>
          </w:p>
        </w:tc>
        <w:tc>
          <w:tcPr>
            <w:tcW w:w="1117" w:type="dxa"/>
            <w:noWrap/>
            <w:hideMark/>
          </w:tcPr>
          <w:p w14:paraId="38132695" w14:textId="77777777" w:rsidR="00472572" w:rsidRPr="00472572" w:rsidRDefault="00472572" w:rsidP="00472572">
            <w:r w:rsidRPr="00472572">
              <w:t>Tx04</w:t>
            </w:r>
          </w:p>
        </w:tc>
        <w:tc>
          <w:tcPr>
            <w:tcW w:w="1117" w:type="dxa"/>
            <w:noWrap/>
            <w:hideMark/>
          </w:tcPr>
          <w:p w14:paraId="51BBF779" w14:textId="77777777" w:rsidR="00472572" w:rsidRPr="00472572" w:rsidRDefault="00472572" w:rsidP="00472572">
            <w:r w:rsidRPr="00472572">
              <w:t>Tx05</w:t>
            </w:r>
          </w:p>
        </w:tc>
        <w:tc>
          <w:tcPr>
            <w:tcW w:w="1117" w:type="dxa"/>
            <w:noWrap/>
            <w:hideMark/>
          </w:tcPr>
          <w:p w14:paraId="3311B287" w14:textId="77777777" w:rsidR="00472572" w:rsidRPr="00472572" w:rsidRDefault="00472572" w:rsidP="00472572">
            <w:r w:rsidRPr="00472572">
              <w:t>Tx06</w:t>
            </w:r>
          </w:p>
        </w:tc>
        <w:tc>
          <w:tcPr>
            <w:tcW w:w="1117" w:type="dxa"/>
            <w:noWrap/>
            <w:hideMark/>
          </w:tcPr>
          <w:p w14:paraId="48FAA927" w14:textId="77777777" w:rsidR="00472572" w:rsidRPr="00472572" w:rsidRDefault="00472572" w:rsidP="00472572">
            <w:r w:rsidRPr="00472572">
              <w:t>Tx07</w:t>
            </w:r>
          </w:p>
        </w:tc>
        <w:tc>
          <w:tcPr>
            <w:tcW w:w="1117" w:type="dxa"/>
            <w:noWrap/>
            <w:hideMark/>
          </w:tcPr>
          <w:p w14:paraId="53381B47" w14:textId="77777777" w:rsidR="00472572" w:rsidRPr="00472572" w:rsidRDefault="00472572" w:rsidP="00472572">
            <w:r w:rsidRPr="00472572">
              <w:t>Tx08</w:t>
            </w:r>
          </w:p>
        </w:tc>
        <w:tc>
          <w:tcPr>
            <w:tcW w:w="1117" w:type="dxa"/>
            <w:noWrap/>
            <w:hideMark/>
          </w:tcPr>
          <w:p w14:paraId="2A7B5207" w14:textId="77777777" w:rsidR="00472572" w:rsidRPr="00472572" w:rsidRDefault="00472572" w:rsidP="00472572">
            <w:r w:rsidRPr="00472572">
              <w:t>Tx09</w:t>
            </w:r>
          </w:p>
        </w:tc>
        <w:tc>
          <w:tcPr>
            <w:tcW w:w="1117" w:type="dxa"/>
            <w:noWrap/>
            <w:hideMark/>
          </w:tcPr>
          <w:p w14:paraId="5806AB36" w14:textId="77777777" w:rsidR="00472572" w:rsidRPr="00472572" w:rsidRDefault="00472572" w:rsidP="00472572">
            <w:r w:rsidRPr="00472572">
              <w:t>Tx10</w:t>
            </w:r>
          </w:p>
        </w:tc>
      </w:tr>
      <w:tr w:rsidR="00472572" w:rsidRPr="00472572" w14:paraId="1B5B5E82" w14:textId="77777777" w:rsidTr="00472572">
        <w:trPr>
          <w:trHeight w:val="261"/>
        </w:trPr>
        <w:tc>
          <w:tcPr>
            <w:tcW w:w="1117" w:type="dxa"/>
            <w:noWrap/>
            <w:hideMark/>
          </w:tcPr>
          <w:p w14:paraId="2D70D95D" w14:textId="77777777" w:rsidR="00472572" w:rsidRPr="00472572" w:rsidRDefault="00472572" w:rsidP="00472572">
            <w:r w:rsidRPr="00472572">
              <w:t>3.986688</w:t>
            </w:r>
          </w:p>
        </w:tc>
        <w:tc>
          <w:tcPr>
            <w:tcW w:w="1117" w:type="dxa"/>
            <w:noWrap/>
            <w:hideMark/>
          </w:tcPr>
          <w:p w14:paraId="5D4F9F86" w14:textId="77777777" w:rsidR="00472572" w:rsidRPr="00472572" w:rsidRDefault="00472572" w:rsidP="00472572">
            <w:r w:rsidRPr="00472572">
              <w:t>6.632686</w:t>
            </w:r>
          </w:p>
        </w:tc>
        <w:tc>
          <w:tcPr>
            <w:tcW w:w="1117" w:type="dxa"/>
            <w:noWrap/>
            <w:hideMark/>
          </w:tcPr>
          <w:p w14:paraId="52A7B03E" w14:textId="77777777" w:rsidR="00472572" w:rsidRPr="00472572" w:rsidRDefault="00472572" w:rsidP="00472572">
            <w:r w:rsidRPr="00472572">
              <w:t>10.48263</w:t>
            </w:r>
          </w:p>
        </w:tc>
        <w:tc>
          <w:tcPr>
            <w:tcW w:w="1117" w:type="dxa"/>
            <w:noWrap/>
            <w:hideMark/>
          </w:tcPr>
          <w:p w14:paraId="06212F31" w14:textId="77777777" w:rsidR="00472572" w:rsidRPr="00472572" w:rsidRDefault="00472572" w:rsidP="00472572">
            <w:r w:rsidRPr="00472572">
              <w:t>7.446025</w:t>
            </w:r>
          </w:p>
        </w:tc>
        <w:tc>
          <w:tcPr>
            <w:tcW w:w="1117" w:type="dxa"/>
            <w:noWrap/>
            <w:hideMark/>
          </w:tcPr>
          <w:p w14:paraId="421C1729" w14:textId="77777777" w:rsidR="00472572" w:rsidRPr="00472572" w:rsidRDefault="00472572" w:rsidP="00472572">
            <w:r w:rsidRPr="00472572">
              <w:t>5.916561</w:t>
            </w:r>
          </w:p>
        </w:tc>
        <w:tc>
          <w:tcPr>
            <w:tcW w:w="1117" w:type="dxa"/>
            <w:noWrap/>
            <w:hideMark/>
          </w:tcPr>
          <w:p w14:paraId="4AB147C0" w14:textId="77777777" w:rsidR="00472572" w:rsidRPr="00472572" w:rsidRDefault="00472572" w:rsidP="00472572">
            <w:r w:rsidRPr="00472572">
              <w:t>13.29078</w:t>
            </w:r>
          </w:p>
        </w:tc>
        <w:tc>
          <w:tcPr>
            <w:tcW w:w="1117" w:type="dxa"/>
            <w:noWrap/>
            <w:hideMark/>
          </w:tcPr>
          <w:p w14:paraId="0E1A7203" w14:textId="77777777" w:rsidR="00472572" w:rsidRPr="00472572" w:rsidRDefault="00472572" w:rsidP="00472572">
            <w:r w:rsidRPr="00472572">
              <w:t>10.35086</w:t>
            </w:r>
          </w:p>
        </w:tc>
        <w:tc>
          <w:tcPr>
            <w:tcW w:w="1117" w:type="dxa"/>
            <w:noWrap/>
            <w:hideMark/>
          </w:tcPr>
          <w:p w14:paraId="279487BA" w14:textId="77777777" w:rsidR="00472572" w:rsidRPr="00472572" w:rsidRDefault="00472572" w:rsidP="00472572">
            <w:r w:rsidRPr="00472572">
              <w:t>3.349684</w:t>
            </w:r>
          </w:p>
        </w:tc>
        <w:tc>
          <w:tcPr>
            <w:tcW w:w="1117" w:type="dxa"/>
            <w:noWrap/>
            <w:hideMark/>
          </w:tcPr>
          <w:p w14:paraId="0827AB9D" w14:textId="77777777" w:rsidR="00472572" w:rsidRPr="00472572" w:rsidRDefault="00472572" w:rsidP="00472572">
            <w:r w:rsidRPr="00472572">
              <w:t>13.42117</w:t>
            </w:r>
          </w:p>
        </w:tc>
        <w:tc>
          <w:tcPr>
            <w:tcW w:w="1117" w:type="dxa"/>
            <w:noWrap/>
            <w:hideMark/>
          </w:tcPr>
          <w:p w14:paraId="74EF4C9F" w14:textId="77777777" w:rsidR="00472572" w:rsidRPr="00472572" w:rsidRDefault="00472572" w:rsidP="00472572">
            <w:r w:rsidRPr="00472572">
              <w:t>2.724086</w:t>
            </w:r>
          </w:p>
        </w:tc>
      </w:tr>
      <w:tr w:rsidR="00472572" w:rsidRPr="00472572" w14:paraId="127D5624" w14:textId="77777777" w:rsidTr="00472572">
        <w:trPr>
          <w:trHeight w:val="261"/>
        </w:trPr>
        <w:tc>
          <w:tcPr>
            <w:tcW w:w="1117" w:type="dxa"/>
            <w:noWrap/>
            <w:hideMark/>
          </w:tcPr>
          <w:p w14:paraId="1B4566B0" w14:textId="77777777" w:rsidR="00472572" w:rsidRPr="00472572" w:rsidRDefault="00472572" w:rsidP="00472572">
            <w:r w:rsidRPr="00472572">
              <w:t>11.90735</w:t>
            </w:r>
          </w:p>
        </w:tc>
        <w:tc>
          <w:tcPr>
            <w:tcW w:w="1117" w:type="dxa"/>
            <w:noWrap/>
            <w:hideMark/>
          </w:tcPr>
          <w:p w14:paraId="50813006" w14:textId="77777777" w:rsidR="00472572" w:rsidRPr="00472572" w:rsidRDefault="00472572" w:rsidP="00472572">
            <w:r w:rsidRPr="00472572">
              <w:t>7.383919</w:t>
            </w:r>
          </w:p>
        </w:tc>
        <w:tc>
          <w:tcPr>
            <w:tcW w:w="1117" w:type="dxa"/>
            <w:noWrap/>
            <w:hideMark/>
          </w:tcPr>
          <w:p w14:paraId="071C37F7" w14:textId="77777777" w:rsidR="00472572" w:rsidRPr="00472572" w:rsidRDefault="00472572" w:rsidP="00472572">
            <w:r w:rsidRPr="00472572">
              <w:t>8.211287</w:t>
            </w:r>
          </w:p>
        </w:tc>
        <w:tc>
          <w:tcPr>
            <w:tcW w:w="1117" w:type="dxa"/>
            <w:noWrap/>
            <w:hideMark/>
          </w:tcPr>
          <w:p w14:paraId="609BB3C7" w14:textId="77777777" w:rsidR="00472572" w:rsidRPr="00472572" w:rsidRDefault="00472572" w:rsidP="00472572">
            <w:r w:rsidRPr="00472572">
              <w:t>6.790804</w:t>
            </w:r>
          </w:p>
        </w:tc>
        <w:tc>
          <w:tcPr>
            <w:tcW w:w="1117" w:type="dxa"/>
            <w:noWrap/>
            <w:hideMark/>
          </w:tcPr>
          <w:p w14:paraId="504CCA36" w14:textId="77777777" w:rsidR="00472572" w:rsidRPr="00472572" w:rsidRDefault="00472572" w:rsidP="00472572">
            <w:r w:rsidRPr="00472572">
              <w:t>6.376931</w:t>
            </w:r>
          </w:p>
        </w:tc>
        <w:tc>
          <w:tcPr>
            <w:tcW w:w="1117" w:type="dxa"/>
            <w:noWrap/>
            <w:hideMark/>
          </w:tcPr>
          <w:p w14:paraId="2CF64931" w14:textId="77777777" w:rsidR="00472572" w:rsidRPr="00472572" w:rsidRDefault="00472572" w:rsidP="00472572">
            <w:r w:rsidRPr="00472572">
              <w:t>7.227767</w:t>
            </w:r>
          </w:p>
        </w:tc>
        <w:tc>
          <w:tcPr>
            <w:tcW w:w="1117" w:type="dxa"/>
            <w:noWrap/>
            <w:hideMark/>
          </w:tcPr>
          <w:p w14:paraId="7F62B2E4" w14:textId="77777777" w:rsidR="00472572" w:rsidRPr="00472572" w:rsidRDefault="00472572" w:rsidP="00472572">
            <w:r w:rsidRPr="00472572">
              <w:t>3.447641</w:t>
            </w:r>
          </w:p>
        </w:tc>
        <w:tc>
          <w:tcPr>
            <w:tcW w:w="1117" w:type="dxa"/>
            <w:noWrap/>
            <w:hideMark/>
          </w:tcPr>
          <w:p w14:paraId="0875C9B8" w14:textId="77777777" w:rsidR="00472572" w:rsidRPr="00472572" w:rsidRDefault="00472572" w:rsidP="00472572">
            <w:r w:rsidRPr="00472572">
              <w:t>5.358191</w:t>
            </w:r>
          </w:p>
        </w:tc>
        <w:tc>
          <w:tcPr>
            <w:tcW w:w="1117" w:type="dxa"/>
            <w:noWrap/>
            <w:hideMark/>
          </w:tcPr>
          <w:p w14:paraId="29C8591C" w14:textId="77777777" w:rsidR="00472572" w:rsidRPr="00472572" w:rsidRDefault="00472572" w:rsidP="00472572">
            <w:r w:rsidRPr="00472572">
              <w:t>5.728222</w:t>
            </w:r>
          </w:p>
        </w:tc>
        <w:tc>
          <w:tcPr>
            <w:tcW w:w="1117" w:type="dxa"/>
            <w:noWrap/>
            <w:hideMark/>
          </w:tcPr>
          <w:p w14:paraId="060F42AB" w14:textId="77777777" w:rsidR="00472572" w:rsidRPr="00472572" w:rsidRDefault="00472572" w:rsidP="00472572">
            <w:r w:rsidRPr="00472572">
              <w:t>4.262106</w:t>
            </w:r>
          </w:p>
        </w:tc>
      </w:tr>
      <w:tr w:rsidR="00472572" w:rsidRPr="00472572" w14:paraId="494FB456" w14:textId="77777777" w:rsidTr="00472572">
        <w:trPr>
          <w:trHeight w:val="261"/>
        </w:trPr>
        <w:tc>
          <w:tcPr>
            <w:tcW w:w="1117" w:type="dxa"/>
            <w:noWrap/>
            <w:hideMark/>
          </w:tcPr>
          <w:p w14:paraId="6D5E6982" w14:textId="77777777" w:rsidR="00472572" w:rsidRPr="00472572" w:rsidRDefault="00472572" w:rsidP="00472572">
            <w:r w:rsidRPr="00472572">
              <w:t>7.349292</w:t>
            </w:r>
          </w:p>
        </w:tc>
        <w:tc>
          <w:tcPr>
            <w:tcW w:w="1117" w:type="dxa"/>
            <w:noWrap/>
            <w:hideMark/>
          </w:tcPr>
          <w:p w14:paraId="5A029689" w14:textId="77777777" w:rsidR="00472572" w:rsidRPr="00472572" w:rsidRDefault="00472572" w:rsidP="00472572">
            <w:r w:rsidRPr="00472572">
              <w:t>8.271763</w:t>
            </w:r>
          </w:p>
        </w:tc>
        <w:tc>
          <w:tcPr>
            <w:tcW w:w="1117" w:type="dxa"/>
            <w:noWrap/>
            <w:hideMark/>
          </w:tcPr>
          <w:p w14:paraId="3055FEC8" w14:textId="77777777" w:rsidR="00472572" w:rsidRPr="00472572" w:rsidRDefault="00472572" w:rsidP="00472572">
            <w:r w:rsidRPr="00472572">
              <w:t>7.660125</w:t>
            </w:r>
          </w:p>
        </w:tc>
        <w:tc>
          <w:tcPr>
            <w:tcW w:w="1117" w:type="dxa"/>
            <w:noWrap/>
            <w:hideMark/>
          </w:tcPr>
          <w:p w14:paraId="6E1BFF8B" w14:textId="77777777" w:rsidR="00472572" w:rsidRPr="00472572" w:rsidRDefault="00472572" w:rsidP="00472572">
            <w:r w:rsidRPr="00472572">
              <w:t>7.141525</w:t>
            </w:r>
          </w:p>
        </w:tc>
        <w:tc>
          <w:tcPr>
            <w:tcW w:w="1117" w:type="dxa"/>
            <w:noWrap/>
            <w:hideMark/>
          </w:tcPr>
          <w:p w14:paraId="43275CE0" w14:textId="77777777" w:rsidR="00472572" w:rsidRPr="00472572" w:rsidRDefault="00472572" w:rsidP="00472572">
            <w:r w:rsidRPr="00472572">
              <w:t>7.232295</w:t>
            </w:r>
          </w:p>
        </w:tc>
        <w:tc>
          <w:tcPr>
            <w:tcW w:w="1117" w:type="dxa"/>
            <w:noWrap/>
            <w:hideMark/>
          </w:tcPr>
          <w:p w14:paraId="5822CE12" w14:textId="77777777" w:rsidR="00472572" w:rsidRPr="00472572" w:rsidRDefault="00472572" w:rsidP="00472572">
            <w:r w:rsidRPr="00472572">
              <w:t>6.343785</w:t>
            </w:r>
          </w:p>
        </w:tc>
        <w:tc>
          <w:tcPr>
            <w:tcW w:w="1117" w:type="dxa"/>
            <w:noWrap/>
            <w:hideMark/>
          </w:tcPr>
          <w:p w14:paraId="4A487A6E" w14:textId="77777777" w:rsidR="00472572" w:rsidRPr="00472572" w:rsidRDefault="00472572" w:rsidP="00472572">
            <w:r w:rsidRPr="00472572">
              <w:t>4.908368</w:t>
            </w:r>
          </w:p>
        </w:tc>
        <w:tc>
          <w:tcPr>
            <w:tcW w:w="1117" w:type="dxa"/>
            <w:noWrap/>
            <w:hideMark/>
          </w:tcPr>
          <w:p w14:paraId="598DAB65" w14:textId="77777777" w:rsidR="00472572" w:rsidRPr="00472572" w:rsidRDefault="00472572" w:rsidP="00472572">
            <w:r w:rsidRPr="00472572">
              <w:t>6.451343</w:t>
            </w:r>
          </w:p>
        </w:tc>
        <w:tc>
          <w:tcPr>
            <w:tcW w:w="1117" w:type="dxa"/>
            <w:noWrap/>
            <w:hideMark/>
          </w:tcPr>
          <w:p w14:paraId="2AF52EF0" w14:textId="77777777" w:rsidR="00472572" w:rsidRPr="00472572" w:rsidRDefault="00472572" w:rsidP="00472572">
            <w:r w:rsidRPr="00472572">
              <w:t>4.610986</w:t>
            </w:r>
          </w:p>
        </w:tc>
        <w:tc>
          <w:tcPr>
            <w:tcW w:w="1117" w:type="dxa"/>
            <w:noWrap/>
            <w:hideMark/>
          </w:tcPr>
          <w:p w14:paraId="1B168096" w14:textId="77777777" w:rsidR="00472572" w:rsidRPr="00472572" w:rsidRDefault="00472572" w:rsidP="00472572">
            <w:r w:rsidRPr="00472572">
              <w:t>3.858552</w:t>
            </w:r>
          </w:p>
        </w:tc>
      </w:tr>
      <w:tr w:rsidR="00472572" w:rsidRPr="00472572" w14:paraId="6755F404" w14:textId="77777777" w:rsidTr="00472572">
        <w:trPr>
          <w:trHeight w:val="261"/>
        </w:trPr>
        <w:tc>
          <w:tcPr>
            <w:tcW w:w="1117" w:type="dxa"/>
            <w:noWrap/>
            <w:hideMark/>
          </w:tcPr>
          <w:p w14:paraId="11C629C7" w14:textId="77777777" w:rsidR="00472572" w:rsidRPr="00472572" w:rsidRDefault="00472572" w:rsidP="00472572">
            <w:r w:rsidRPr="00472572">
              <w:t>5.355022</w:t>
            </w:r>
          </w:p>
        </w:tc>
        <w:tc>
          <w:tcPr>
            <w:tcW w:w="1117" w:type="dxa"/>
            <w:noWrap/>
            <w:hideMark/>
          </w:tcPr>
          <w:p w14:paraId="7A3D654C" w14:textId="77777777" w:rsidR="00472572" w:rsidRPr="00472572" w:rsidRDefault="00472572" w:rsidP="00472572">
            <w:r w:rsidRPr="00472572">
              <w:t>6.636519</w:t>
            </w:r>
          </w:p>
        </w:tc>
        <w:tc>
          <w:tcPr>
            <w:tcW w:w="1117" w:type="dxa"/>
            <w:noWrap/>
            <w:hideMark/>
          </w:tcPr>
          <w:p w14:paraId="206402AE" w14:textId="77777777" w:rsidR="00472572" w:rsidRPr="00472572" w:rsidRDefault="00472572" w:rsidP="00472572">
            <w:r w:rsidRPr="00472572">
              <w:t>8.119421</w:t>
            </w:r>
          </w:p>
        </w:tc>
        <w:tc>
          <w:tcPr>
            <w:tcW w:w="1117" w:type="dxa"/>
            <w:noWrap/>
            <w:hideMark/>
          </w:tcPr>
          <w:p w14:paraId="37C7A09B" w14:textId="77777777" w:rsidR="00472572" w:rsidRPr="00472572" w:rsidRDefault="00472572" w:rsidP="00472572">
            <w:r w:rsidRPr="00472572">
              <w:t>7.465883</w:t>
            </w:r>
          </w:p>
        </w:tc>
        <w:tc>
          <w:tcPr>
            <w:tcW w:w="1117" w:type="dxa"/>
            <w:noWrap/>
            <w:hideMark/>
          </w:tcPr>
          <w:p w14:paraId="00693A85" w14:textId="77777777" w:rsidR="00472572" w:rsidRPr="00472572" w:rsidRDefault="00472572" w:rsidP="00472572">
            <w:r w:rsidRPr="00472572">
              <w:t>7.756409</w:t>
            </w:r>
          </w:p>
        </w:tc>
        <w:tc>
          <w:tcPr>
            <w:tcW w:w="1117" w:type="dxa"/>
            <w:noWrap/>
            <w:hideMark/>
          </w:tcPr>
          <w:p w14:paraId="5FF6BC7B" w14:textId="77777777" w:rsidR="00472572" w:rsidRPr="00472572" w:rsidRDefault="00472572" w:rsidP="00472572">
            <w:r w:rsidRPr="00472572">
              <w:t>8.108793</w:t>
            </w:r>
          </w:p>
        </w:tc>
        <w:tc>
          <w:tcPr>
            <w:tcW w:w="1117" w:type="dxa"/>
            <w:noWrap/>
            <w:hideMark/>
          </w:tcPr>
          <w:p w14:paraId="17A9B56C" w14:textId="77777777" w:rsidR="00472572" w:rsidRPr="00472572" w:rsidRDefault="00472572" w:rsidP="00472572">
            <w:r w:rsidRPr="00472572">
              <w:t>3.717245</w:t>
            </w:r>
          </w:p>
        </w:tc>
        <w:tc>
          <w:tcPr>
            <w:tcW w:w="1117" w:type="dxa"/>
            <w:noWrap/>
            <w:hideMark/>
          </w:tcPr>
          <w:p w14:paraId="64A19FF6" w14:textId="77777777" w:rsidR="00472572" w:rsidRPr="00472572" w:rsidRDefault="00472572" w:rsidP="00472572">
            <w:r w:rsidRPr="00472572">
              <w:t>7.762134</w:t>
            </w:r>
          </w:p>
        </w:tc>
        <w:tc>
          <w:tcPr>
            <w:tcW w:w="1117" w:type="dxa"/>
            <w:noWrap/>
            <w:hideMark/>
          </w:tcPr>
          <w:p w14:paraId="27829542" w14:textId="77777777" w:rsidR="00472572" w:rsidRPr="00472572" w:rsidRDefault="00472572" w:rsidP="00472572">
            <w:r w:rsidRPr="00472572">
              <w:t>10.27966</w:t>
            </w:r>
          </w:p>
        </w:tc>
        <w:tc>
          <w:tcPr>
            <w:tcW w:w="1117" w:type="dxa"/>
            <w:noWrap/>
            <w:hideMark/>
          </w:tcPr>
          <w:p w14:paraId="57A4C63D" w14:textId="77777777" w:rsidR="00472572" w:rsidRPr="00472572" w:rsidRDefault="00472572" w:rsidP="00472572">
            <w:r w:rsidRPr="00472572">
              <w:t>11.5124</w:t>
            </w:r>
          </w:p>
        </w:tc>
      </w:tr>
      <w:tr w:rsidR="00472572" w:rsidRPr="00472572" w14:paraId="5945AC4C" w14:textId="77777777" w:rsidTr="00472572">
        <w:trPr>
          <w:trHeight w:val="261"/>
        </w:trPr>
        <w:tc>
          <w:tcPr>
            <w:tcW w:w="1117" w:type="dxa"/>
            <w:noWrap/>
            <w:hideMark/>
          </w:tcPr>
          <w:p w14:paraId="677F1FD5" w14:textId="77777777" w:rsidR="00472572" w:rsidRPr="00472572" w:rsidRDefault="00472572" w:rsidP="00472572">
            <w:r w:rsidRPr="00472572">
              <w:t>8.656236</w:t>
            </w:r>
          </w:p>
        </w:tc>
        <w:tc>
          <w:tcPr>
            <w:tcW w:w="1117" w:type="dxa"/>
            <w:noWrap/>
            <w:hideMark/>
          </w:tcPr>
          <w:p w14:paraId="12F51B2E" w14:textId="77777777" w:rsidR="00472572" w:rsidRPr="00472572" w:rsidRDefault="00472572" w:rsidP="00472572">
            <w:r w:rsidRPr="00472572">
              <w:t>5.66878</w:t>
            </w:r>
          </w:p>
        </w:tc>
        <w:tc>
          <w:tcPr>
            <w:tcW w:w="1117" w:type="dxa"/>
            <w:noWrap/>
            <w:hideMark/>
          </w:tcPr>
          <w:p w14:paraId="60205D4B" w14:textId="77777777" w:rsidR="00472572" w:rsidRPr="00472572" w:rsidRDefault="00472572" w:rsidP="00472572">
            <w:r w:rsidRPr="00472572">
              <w:t>8.559476</w:t>
            </w:r>
          </w:p>
        </w:tc>
        <w:tc>
          <w:tcPr>
            <w:tcW w:w="1117" w:type="dxa"/>
            <w:noWrap/>
            <w:hideMark/>
          </w:tcPr>
          <w:p w14:paraId="54A7FF2E" w14:textId="77777777" w:rsidR="00472572" w:rsidRPr="00472572" w:rsidRDefault="00472572" w:rsidP="00472572">
            <w:r w:rsidRPr="00472572">
              <w:t>7.489747</w:t>
            </w:r>
          </w:p>
        </w:tc>
        <w:tc>
          <w:tcPr>
            <w:tcW w:w="1117" w:type="dxa"/>
            <w:noWrap/>
            <w:hideMark/>
          </w:tcPr>
          <w:p w14:paraId="4BF567FE" w14:textId="77777777" w:rsidR="00472572" w:rsidRPr="00472572" w:rsidRDefault="00472572" w:rsidP="00472572">
            <w:r w:rsidRPr="00472572">
              <w:t>7.19916</w:t>
            </w:r>
          </w:p>
        </w:tc>
        <w:tc>
          <w:tcPr>
            <w:tcW w:w="1117" w:type="dxa"/>
            <w:noWrap/>
            <w:hideMark/>
          </w:tcPr>
          <w:p w14:paraId="20A364C6" w14:textId="77777777" w:rsidR="00472572" w:rsidRPr="00472572" w:rsidRDefault="00472572" w:rsidP="00472572">
            <w:r w:rsidRPr="00472572">
              <w:t>8.119435</w:t>
            </w:r>
          </w:p>
        </w:tc>
        <w:tc>
          <w:tcPr>
            <w:tcW w:w="1117" w:type="dxa"/>
            <w:noWrap/>
            <w:hideMark/>
          </w:tcPr>
          <w:p w14:paraId="375DD02E" w14:textId="77777777" w:rsidR="00472572" w:rsidRPr="00472572" w:rsidRDefault="00472572" w:rsidP="00472572">
            <w:r w:rsidRPr="00472572">
              <w:t>4.930182</w:t>
            </w:r>
          </w:p>
        </w:tc>
        <w:tc>
          <w:tcPr>
            <w:tcW w:w="1117" w:type="dxa"/>
            <w:noWrap/>
            <w:hideMark/>
          </w:tcPr>
          <w:p w14:paraId="25083CCB" w14:textId="77777777" w:rsidR="00472572" w:rsidRPr="00472572" w:rsidRDefault="00472572" w:rsidP="00472572">
            <w:r w:rsidRPr="00472572">
              <w:t>6.401261</w:t>
            </w:r>
          </w:p>
        </w:tc>
        <w:tc>
          <w:tcPr>
            <w:tcW w:w="1117" w:type="dxa"/>
            <w:noWrap/>
            <w:hideMark/>
          </w:tcPr>
          <w:p w14:paraId="4811078B" w14:textId="77777777" w:rsidR="00472572" w:rsidRPr="00472572" w:rsidRDefault="00472572" w:rsidP="00472572">
            <w:r w:rsidRPr="00472572">
              <w:t>8.757926</w:t>
            </w:r>
          </w:p>
        </w:tc>
        <w:tc>
          <w:tcPr>
            <w:tcW w:w="1117" w:type="dxa"/>
            <w:noWrap/>
            <w:hideMark/>
          </w:tcPr>
          <w:p w14:paraId="505B4A7E" w14:textId="77777777" w:rsidR="00472572" w:rsidRPr="00472572" w:rsidRDefault="00472572" w:rsidP="00472572">
            <w:r w:rsidRPr="00472572">
              <w:t>9.119999</w:t>
            </w:r>
          </w:p>
        </w:tc>
      </w:tr>
      <w:tr w:rsidR="00472572" w:rsidRPr="00472572" w14:paraId="7630B44C" w14:textId="77777777" w:rsidTr="00472572">
        <w:trPr>
          <w:trHeight w:val="261"/>
        </w:trPr>
        <w:tc>
          <w:tcPr>
            <w:tcW w:w="1117" w:type="dxa"/>
            <w:noWrap/>
            <w:hideMark/>
          </w:tcPr>
          <w:p w14:paraId="60EFC85C" w14:textId="77777777" w:rsidR="00472572" w:rsidRPr="00472572" w:rsidRDefault="00472572" w:rsidP="00472572">
            <w:r w:rsidRPr="00472572">
              <w:t>8.298255</w:t>
            </w:r>
          </w:p>
        </w:tc>
        <w:tc>
          <w:tcPr>
            <w:tcW w:w="1117" w:type="dxa"/>
            <w:noWrap/>
            <w:hideMark/>
          </w:tcPr>
          <w:p w14:paraId="69E648B6" w14:textId="77777777" w:rsidR="00472572" w:rsidRPr="00472572" w:rsidRDefault="00472572" w:rsidP="00472572">
            <w:r w:rsidRPr="00472572">
              <w:t>7.110044</w:t>
            </w:r>
          </w:p>
        </w:tc>
        <w:tc>
          <w:tcPr>
            <w:tcW w:w="1117" w:type="dxa"/>
            <w:noWrap/>
            <w:hideMark/>
          </w:tcPr>
          <w:p w14:paraId="42805F69" w14:textId="77777777" w:rsidR="00472572" w:rsidRPr="00472572" w:rsidRDefault="00472572" w:rsidP="00472572">
            <w:r w:rsidRPr="00472572">
              <w:t>4.788246</w:t>
            </w:r>
          </w:p>
        </w:tc>
        <w:tc>
          <w:tcPr>
            <w:tcW w:w="1117" w:type="dxa"/>
            <w:noWrap/>
            <w:hideMark/>
          </w:tcPr>
          <w:p w14:paraId="51D90B32" w14:textId="77777777" w:rsidR="00472572" w:rsidRPr="00472572" w:rsidRDefault="00472572" w:rsidP="00472572">
            <w:r w:rsidRPr="00472572">
              <w:t>7.217113</w:t>
            </w:r>
          </w:p>
        </w:tc>
        <w:tc>
          <w:tcPr>
            <w:tcW w:w="1117" w:type="dxa"/>
            <w:noWrap/>
            <w:hideMark/>
          </w:tcPr>
          <w:p w14:paraId="0E8F6505" w14:textId="77777777" w:rsidR="00472572" w:rsidRPr="00472572" w:rsidRDefault="00472572" w:rsidP="00472572">
            <w:r w:rsidRPr="00472572">
              <w:t>8.398348</w:t>
            </w:r>
          </w:p>
        </w:tc>
        <w:tc>
          <w:tcPr>
            <w:tcW w:w="1117" w:type="dxa"/>
            <w:noWrap/>
            <w:hideMark/>
          </w:tcPr>
          <w:p w14:paraId="2E231ADA" w14:textId="77777777" w:rsidR="00472572" w:rsidRPr="00472572" w:rsidRDefault="00472572" w:rsidP="00472572">
            <w:r w:rsidRPr="00472572">
              <w:t>7.944344</w:t>
            </w:r>
          </w:p>
        </w:tc>
        <w:tc>
          <w:tcPr>
            <w:tcW w:w="1117" w:type="dxa"/>
            <w:noWrap/>
            <w:hideMark/>
          </w:tcPr>
          <w:p w14:paraId="13C9F337" w14:textId="77777777" w:rsidR="00472572" w:rsidRPr="00472572" w:rsidRDefault="00472572" w:rsidP="00472572">
            <w:r w:rsidRPr="00472572">
              <w:t>12.58665</w:t>
            </w:r>
          </w:p>
        </w:tc>
        <w:tc>
          <w:tcPr>
            <w:tcW w:w="1117" w:type="dxa"/>
            <w:noWrap/>
            <w:hideMark/>
          </w:tcPr>
          <w:p w14:paraId="45844C89" w14:textId="77777777" w:rsidR="00472572" w:rsidRPr="00472572" w:rsidRDefault="00472572" w:rsidP="00472572">
            <w:r w:rsidRPr="00472572">
              <w:t>6.43074</w:t>
            </w:r>
          </w:p>
        </w:tc>
        <w:tc>
          <w:tcPr>
            <w:tcW w:w="1117" w:type="dxa"/>
            <w:noWrap/>
            <w:hideMark/>
          </w:tcPr>
          <w:p w14:paraId="7F790F83" w14:textId="77777777" w:rsidR="00472572" w:rsidRPr="00472572" w:rsidRDefault="00472572" w:rsidP="00472572">
            <w:r w:rsidRPr="00472572">
              <w:t>2.685092</w:t>
            </w:r>
          </w:p>
        </w:tc>
        <w:tc>
          <w:tcPr>
            <w:tcW w:w="1117" w:type="dxa"/>
            <w:noWrap/>
            <w:hideMark/>
          </w:tcPr>
          <w:p w14:paraId="62551C6F" w14:textId="77777777" w:rsidR="00472572" w:rsidRPr="00472572" w:rsidRDefault="00472572" w:rsidP="00472572">
            <w:r w:rsidRPr="00472572">
              <w:t>3.365822</w:t>
            </w:r>
          </w:p>
        </w:tc>
      </w:tr>
      <w:tr w:rsidR="00472572" w:rsidRPr="00472572" w14:paraId="1A7E353A" w14:textId="77777777" w:rsidTr="00472572">
        <w:trPr>
          <w:trHeight w:val="261"/>
        </w:trPr>
        <w:tc>
          <w:tcPr>
            <w:tcW w:w="1117" w:type="dxa"/>
            <w:noWrap/>
            <w:hideMark/>
          </w:tcPr>
          <w:p w14:paraId="4581CFFB" w14:textId="77777777" w:rsidR="00472572" w:rsidRPr="00472572" w:rsidRDefault="00472572" w:rsidP="00472572">
            <w:r w:rsidRPr="00472572">
              <w:t>2.848842</w:t>
            </w:r>
          </w:p>
        </w:tc>
        <w:tc>
          <w:tcPr>
            <w:tcW w:w="1117" w:type="dxa"/>
            <w:noWrap/>
            <w:hideMark/>
          </w:tcPr>
          <w:p w14:paraId="20149A24" w14:textId="77777777" w:rsidR="00472572" w:rsidRPr="00472572" w:rsidRDefault="00472572" w:rsidP="00472572">
            <w:r w:rsidRPr="00472572">
              <w:t>6.714535</w:t>
            </w:r>
          </w:p>
        </w:tc>
        <w:tc>
          <w:tcPr>
            <w:tcW w:w="1117" w:type="dxa"/>
            <w:noWrap/>
            <w:hideMark/>
          </w:tcPr>
          <w:p w14:paraId="516A1545" w14:textId="77777777" w:rsidR="00472572" w:rsidRPr="00472572" w:rsidRDefault="00472572" w:rsidP="00472572">
            <w:r w:rsidRPr="00472572">
              <w:t>4.979436</w:t>
            </w:r>
          </w:p>
        </w:tc>
        <w:tc>
          <w:tcPr>
            <w:tcW w:w="1117" w:type="dxa"/>
            <w:noWrap/>
            <w:hideMark/>
          </w:tcPr>
          <w:p w14:paraId="6DBEC8C3" w14:textId="77777777" w:rsidR="00472572" w:rsidRPr="00472572" w:rsidRDefault="00472572" w:rsidP="00472572">
            <w:r w:rsidRPr="00472572">
              <w:t>7.635227</w:t>
            </w:r>
          </w:p>
        </w:tc>
        <w:tc>
          <w:tcPr>
            <w:tcW w:w="1117" w:type="dxa"/>
            <w:noWrap/>
            <w:hideMark/>
          </w:tcPr>
          <w:p w14:paraId="4B28D2BB" w14:textId="77777777" w:rsidR="00472572" w:rsidRPr="00472572" w:rsidRDefault="00472572" w:rsidP="00472572">
            <w:r w:rsidRPr="00472572">
              <w:t>2.916885</w:t>
            </w:r>
          </w:p>
        </w:tc>
        <w:tc>
          <w:tcPr>
            <w:tcW w:w="1117" w:type="dxa"/>
            <w:noWrap/>
            <w:hideMark/>
          </w:tcPr>
          <w:p w14:paraId="78292D5E" w14:textId="77777777" w:rsidR="00472572" w:rsidRPr="00472572" w:rsidRDefault="00472572" w:rsidP="00472572">
            <w:r w:rsidRPr="00472572">
              <w:t>8.968004</w:t>
            </w:r>
          </w:p>
        </w:tc>
        <w:tc>
          <w:tcPr>
            <w:tcW w:w="1117" w:type="dxa"/>
            <w:noWrap/>
            <w:hideMark/>
          </w:tcPr>
          <w:p w14:paraId="5EBE5C64" w14:textId="77777777" w:rsidR="00472572" w:rsidRPr="00472572" w:rsidRDefault="00472572" w:rsidP="00472572">
            <w:r w:rsidRPr="00472572">
              <w:t>9.208777</w:t>
            </w:r>
          </w:p>
        </w:tc>
        <w:tc>
          <w:tcPr>
            <w:tcW w:w="1117" w:type="dxa"/>
            <w:noWrap/>
            <w:hideMark/>
          </w:tcPr>
          <w:p w14:paraId="47EB623C" w14:textId="77777777" w:rsidR="00472572" w:rsidRPr="00472572" w:rsidRDefault="00472572" w:rsidP="00472572">
            <w:r w:rsidRPr="00472572">
              <w:t>7.199736</w:t>
            </w:r>
          </w:p>
        </w:tc>
        <w:tc>
          <w:tcPr>
            <w:tcW w:w="1117" w:type="dxa"/>
            <w:noWrap/>
            <w:hideMark/>
          </w:tcPr>
          <w:p w14:paraId="2C2485F1" w14:textId="77777777" w:rsidR="00472572" w:rsidRPr="00472572" w:rsidRDefault="00472572" w:rsidP="00472572">
            <w:r w:rsidRPr="00472572">
              <w:t>8.372393</w:t>
            </w:r>
          </w:p>
        </w:tc>
        <w:tc>
          <w:tcPr>
            <w:tcW w:w="1117" w:type="dxa"/>
            <w:noWrap/>
            <w:hideMark/>
          </w:tcPr>
          <w:p w14:paraId="103348D8" w14:textId="77777777" w:rsidR="00472572" w:rsidRPr="00472572" w:rsidRDefault="00472572" w:rsidP="00472572">
            <w:r w:rsidRPr="00472572">
              <w:t>12.4629</w:t>
            </w:r>
          </w:p>
        </w:tc>
      </w:tr>
      <w:tr w:rsidR="00472572" w:rsidRPr="00472572" w14:paraId="42F35B35" w14:textId="77777777" w:rsidTr="00472572">
        <w:trPr>
          <w:trHeight w:val="261"/>
        </w:trPr>
        <w:tc>
          <w:tcPr>
            <w:tcW w:w="1117" w:type="dxa"/>
            <w:noWrap/>
            <w:hideMark/>
          </w:tcPr>
          <w:p w14:paraId="76CCB2BB" w14:textId="77777777" w:rsidR="00472572" w:rsidRPr="00472572" w:rsidRDefault="00472572" w:rsidP="00472572">
            <w:r w:rsidRPr="00472572">
              <w:t>7.686563</w:t>
            </w:r>
          </w:p>
        </w:tc>
        <w:tc>
          <w:tcPr>
            <w:tcW w:w="1117" w:type="dxa"/>
            <w:noWrap/>
            <w:hideMark/>
          </w:tcPr>
          <w:p w14:paraId="25F1A6C6" w14:textId="77777777" w:rsidR="00472572" w:rsidRPr="00472572" w:rsidRDefault="00472572" w:rsidP="00472572">
            <w:r w:rsidRPr="00472572">
              <w:t>7.488843</w:t>
            </w:r>
          </w:p>
        </w:tc>
        <w:tc>
          <w:tcPr>
            <w:tcW w:w="1117" w:type="dxa"/>
            <w:noWrap/>
            <w:hideMark/>
          </w:tcPr>
          <w:p w14:paraId="4297B0B4" w14:textId="77777777" w:rsidR="00472572" w:rsidRPr="00472572" w:rsidRDefault="00472572" w:rsidP="00472572">
            <w:r w:rsidRPr="00472572">
              <w:t>6.402843</w:t>
            </w:r>
          </w:p>
        </w:tc>
        <w:tc>
          <w:tcPr>
            <w:tcW w:w="1117" w:type="dxa"/>
            <w:noWrap/>
            <w:hideMark/>
          </w:tcPr>
          <w:p w14:paraId="5062BAC3" w14:textId="77777777" w:rsidR="00472572" w:rsidRPr="00472572" w:rsidRDefault="00472572" w:rsidP="00472572">
            <w:r w:rsidRPr="00472572">
              <w:t>6.843481</w:t>
            </w:r>
          </w:p>
        </w:tc>
        <w:tc>
          <w:tcPr>
            <w:tcW w:w="1117" w:type="dxa"/>
            <w:noWrap/>
            <w:hideMark/>
          </w:tcPr>
          <w:p w14:paraId="76A3AEB7" w14:textId="77777777" w:rsidR="00472572" w:rsidRPr="00472572" w:rsidRDefault="00472572" w:rsidP="00472572">
            <w:r w:rsidRPr="00472572">
              <w:t>11.94107</w:t>
            </w:r>
          </w:p>
        </w:tc>
        <w:tc>
          <w:tcPr>
            <w:tcW w:w="1117" w:type="dxa"/>
            <w:noWrap/>
            <w:hideMark/>
          </w:tcPr>
          <w:p w14:paraId="0072A78F" w14:textId="77777777" w:rsidR="00472572" w:rsidRPr="00472572" w:rsidRDefault="00472572" w:rsidP="00472572">
            <w:r w:rsidRPr="00472572">
              <w:t>8.37979</w:t>
            </w:r>
          </w:p>
        </w:tc>
        <w:tc>
          <w:tcPr>
            <w:tcW w:w="1117" w:type="dxa"/>
            <w:noWrap/>
            <w:hideMark/>
          </w:tcPr>
          <w:p w14:paraId="4992BCD7" w14:textId="77777777" w:rsidR="00472572" w:rsidRPr="00472572" w:rsidRDefault="00472572" w:rsidP="00472572">
            <w:r w:rsidRPr="00472572">
              <w:t>7.237741</w:t>
            </w:r>
          </w:p>
        </w:tc>
        <w:tc>
          <w:tcPr>
            <w:tcW w:w="1117" w:type="dxa"/>
            <w:noWrap/>
            <w:hideMark/>
          </w:tcPr>
          <w:p w14:paraId="1D635E2C" w14:textId="77777777" w:rsidR="00472572" w:rsidRPr="00472572" w:rsidRDefault="00472572" w:rsidP="00472572">
            <w:r w:rsidRPr="00472572">
              <w:t>8.169939</w:t>
            </w:r>
          </w:p>
        </w:tc>
        <w:tc>
          <w:tcPr>
            <w:tcW w:w="1117" w:type="dxa"/>
            <w:noWrap/>
            <w:hideMark/>
          </w:tcPr>
          <w:p w14:paraId="082089AA" w14:textId="77777777" w:rsidR="00472572" w:rsidRPr="00472572" w:rsidRDefault="00472572" w:rsidP="00472572">
            <w:r w:rsidRPr="00472572">
              <w:t>7.530727</w:t>
            </w:r>
          </w:p>
        </w:tc>
        <w:tc>
          <w:tcPr>
            <w:tcW w:w="1117" w:type="dxa"/>
            <w:noWrap/>
            <w:hideMark/>
          </w:tcPr>
          <w:p w14:paraId="634E03C4" w14:textId="77777777" w:rsidR="00472572" w:rsidRPr="00472572" w:rsidRDefault="00472572" w:rsidP="00472572">
            <w:r w:rsidRPr="00472572">
              <w:t>8.947207</w:t>
            </w:r>
          </w:p>
        </w:tc>
      </w:tr>
      <w:tr w:rsidR="00472572" w:rsidRPr="00472572" w14:paraId="1D311A37" w14:textId="77777777" w:rsidTr="00472572">
        <w:trPr>
          <w:trHeight w:val="261"/>
        </w:trPr>
        <w:tc>
          <w:tcPr>
            <w:tcW w:w="1117" w:type="dxa"/>
            <w:noWrap/>
            <w:hideMark/>
          </w:tcPr>
          <w:p w14:paraId="0CFED467" w14:textId="77777777" w:rsidR="00472572" w:rsidRPr="00472572" w:rsidRDefault="00472572" w:rsidP="00472572">
            <w:r w:rsidRPr="00472572">
              <w:t>8.156631</w:t>
            </w:r>
          </w:p>
        </w:tc>
        <w:tc>
          <w:tcPr>
            <w:tcW w:w="1117" w:type="dxa"/>
            <w:noWrap/>
            <w:hideMark/>
          </w:tcPr>
          <w:p w14:paraId="27272639" w14:textId="77777777" w:rsidR="00472572" w:rsidRPr="00472572" w:rsidRDefault="00472572" w:rsidP="00472572">
            <w:r w:rsidRPr="00472572">
              <w:t>2.969335</w:t>
            </w:r>
          </w:p>
        </w:tc>
        <w:tc>
          <w:tcPr>
            <w:tcW w:w="1117" w:type="dxa"/>
            <w:noWrap/>
            <w:hideMark/>
          </w:tcPr>
          <w:p w14:paraId="23F21207" w14:textId="77777777" w:rsidR="00472572" w:rsidRPr="00472572" w:rsidRDefault="00472572" w:rsidP="00472572">
            <w:r w:rsidRPr="00472572">
              <w:t>3.359371</w:t>
            </w:r>
          </w:p>
        </w:tc>
        <w:tc>
          <w:tcPr>
            <w:tcW w:w="1117" w:type="dxa"/>
            <w:noWrap/>
            <w:hideMark/>
          </w:tcPr>
          <w:p w14:paraId="18AA6EA9" w14:textId="77777777" w:rsidR="00472572" w:rsidRPr="00472572" w:rsidRDefault="00472572" w:rsidP="00472572">
            <w:r w:rsidRPr="00472572">
              <w:t>8.954284</w:t>
            </w:r>
          </w:p>
        </w:tc>
        <w:tc>
          <w:tcPr>
            <w:tcW w:w="1117" w:type="dxa"/>
            <w:noWrap/>
            <w:hideMark/>
          </w:tcPr>
          <w:p w14:paraId="5D64143F" w14:textId="77777777" w:rsidR="00472572" w:rsidRPr="00472572" w:rsidRDefault="00472572" w:rsidP="00472572">
            <w:r w:rsidRPr="00472572">
              <w:t>8.844841</w:t>
            </w:r>
          </w:p>
        </w:tc>
        <w:tc>
          <w:tcPr>
            <w:tcW w:w="1117" w:type="dxa"/>
            <w:noWrap/>
            <w:hideMark/>
          </w:tcPr>
          <w:p w14:paraId="6369A055" w14:textId="77777777" w:rsidR="00472572" w:rsidRPr="00472572" w:rsidRDefault="00472572" w:rsidP="00472572">
            <w:r w:rsidRPr="00472572">
              <w:t>7.415364</w:t>
            </w:r>
          </w:p>
        </w:tc>
        <w:tc>
          <w:tcPr>
            <w:tcW w:w="1117" w:type="dxa"/>
            <w:noWrap/>
            <w:hideMark/>
          </w:tcPr>
          <w:p w14:paraId="6638C8D9" w14:textId="77777777" w:rsidR="00472572" w:rsidRPr="00472572" w:rsidRDefault="00472572" w:rsidP="00472572">
            <w:r w:rsidRPr="00472572">
              <w:t>8.692452</w:t>
            </w:r>
          </w:p>
        </w:tc>
        <w:tc>
          <w:tcPr>
            <w:tcW w:w="1117" w:type="dxa"/>
            <w:noWrap/>
            <w:hideMark/>
          </w:tcPr>
          <w:p w14:paraId="2B7E2338" w14:textId="77777777" w:rsidR="00472572" w:rsidRPr="00472572" w:rsidRDefault="00472572" w:rsidP="00472572">
            <w:r w:rsidRPr="00472572">
              <w:t>8.651698</w:t>
            </w:r>
          </w:p>
        </w:tc>
        <w:tc>
          <w:tcPr>
            <w:tcW w:w="1117" w:type="dxa"/>
            <w:noWrap/>
            <w:hideMark/>
          </w:tcPr>
          <w:p w14:paraId="2119F4E3" w14:textId="77777777" w:rsidR="00472572" w:rsidRPr="00472572" w:rsidRDefault="00472572" w:rsidP="00472572">
            <w:r w:rsidRPr="00472572">
              <w:t>3.304293</w:t>
            </w:r>
          </w:p>
        </w:tc>
        <w:tc>
          <w:tcPr>
            <w:tcW w:w="1117" w:type="dxa"/>
            <w:noWrap/>
            <w:hideMark/>
          </w:tcPr>
          <w:p w14:paraId="7BD45E43" w14:textId="77777777" w:rsidR="00472572" w:rsidRPr="00472572" w:rsidRDefault="00472572" w:rsidP="00472572">
            <w:r w:rsidRPr="00472572">
              <w:t>3.948762</w:t>
            </w:r>
          </w:p>
        </w:tc>
      </w:tr>
      <w:tr w:rsidR="00472572" w:rsidRPr="00472572" w14:paraId="2E85766A" w14:textId="77777777" w:rsidTr="00472572">
        <w:trPr>
          <w:trHeight w:val="261"/>
        </w:trPr>
        <w:tc>
          <w:tcPr>
            <w:tcW w:w="1117" w:type="dxa"/>
            <w:noWrap/>
            <w:hideMark/>
          </w:tcPr>
          <w:p w14:paraId="7FC77CC7" w14:textId="77777777" w:rsidR="00472572" w:rsidRPr="00472572" w:rsidRDefault="00472572" w:rsidP="00472572">
            <w:r w:rsidRPr="00472572">
              <w:t>3.46077</w:t>
            </w:r>
          </w:p>
        </w:tc>
        <w:tc>
          <w:tcPr>
            <w:tcW w:w="1117" w:type="dxa"/>
            <w:noWrap/>
            <w:hideMark/>
          </w:tcPr>
          <w:p w14:paraId="230AE577" w14:textId="77777777" w:rsidR="00472572" w:rsidRPr="00472572" w:rsidRDefault="00472572" w:rsidP="00472572">
            <w:r w:rsidRPr="00472572">
              <w:t>7.503521</w:t>
            </w:r>
          </w:p>
        </w:tc>
        <w:tc>
          <w:tcPr>
            <w:tcW w:w="1117" w:type="dxa"/>
            <w:noWrap/>
            <w:hideMark/>
          </w:tcPr>
          <w:p w14:paraId="7411D3C7" w14:textId="77777777" w:rsidR="00472572" w:rsidRPr="00472572" w:rsidRDefault="00472572" w:rsidP="00472572">
            <w:r w:rsidRPr="00472572">
              <w:t>12.42625</w:t>
            </w:r>
          </w:p>
        </w:tc>
        <w:tc>
          <w:tcPr>
            <w:tcW w:w="1117" w:type="dxa"/>
            <w:noWrap/>
            <w:hideMark/>
          </w:tcPr>
          <w:p w14:paraId="6AF6796B" w14:textId="77777777" w:rsidR="00472572" w:rsidRPr="00472572" w:rsidRDefault="00472572" w:rsidP="00472572">
            <w:r w:rsidRPr="00472572">
              <w:t>7.564354</w:t>
            </w:r>
          </w:p>
        </w:tc>
        <w:tc>
          <w:tcPr>
            <w:tcW w:w="1117" w:type="dxa"/>
            <w:noWrap/>
            <w:hideMark/>
          </w:tcPr>
          <w:p w14:paraId="0C9CEF17" w14:textId="77777777" w:rsidR="00472572" w:rsidRPr="00472572" w:rsidRDefault="00472572" w:rsidP="00472572">
            <w:r w:rsidRPr="00472572">
              <w:t>6.876175</w:t>
            </w:r>
          </w:p>
        </w:tc>
        <w:tc>
          <w:tcPr>
            <w:tcW w:w="1117" w:type="dxa"/>
            <w:noWrap/>
            <w:hideMark/>
          </w:tcPr>
          <w:p w14:paraId="7B8D0A83" w14:textId="77777777" w:rsidR="00472572" w:rsidRPr="00472572" w:rsidRDefault="00472572" w:rsidP="00472572">
            <w:r w:rsidRPr="00472572">
              <w:t>6.138341</w:t>
            </w:r>
          </w:p>
        </w:tc>
        <w:tc>
          <w:tcPr>
            <w:tcW w:w="1117" w:type="dxa"/>
            <w:noWrap/>
            <w:hideMark/>
          </w:tcPr>
          <w:p w14:paraId="6CD93687" w14:textId="77777777" w:rsidR="00472572" w:rsidRPr="00472572" w:rsidRDefault="00472572" w:rsidP="00472572">
            <w:r w:rsidRPr="00472572">
              <w:t>7.369541</w:t>
            </w:r>
          </w:p>
        </w:tc>
        <w:tc>
          <w:tcPr>
            <w:tcW w:w="1117" w:type="dxa"/>
            <w:noWrap/>
            <w:hideMark/>
          </w:tcPr>
          <w:p w14:paraId="640DCB75" w14:textId="77777777" w:rsidR="00472572" w:rsidRPr="00472572" w:rsidRDefault="00472572" w:rsidP="00472572">
            <w:r w:rsidRPr="00472572">
              <w:t>8.143337</w:t>
            </w:r>
          </w:p>
        </w:tc>
        <w:tc>
          <w:tcPr>
            <w:tcW w:w="1117" w:type="dxa"/>
            <w:noWrap/>
            <w:hideMark/>
          </w:tcPr>
          <w:p w14:paraId="00432F6F" w14:textId="77777777" w:rsidR="00472572" w:rsidRPr="00472572" w:rsidRDefault="00472572" w:rsidP="00472572">
            <w:r w:rsidRPr="00472572">
              <w:t>12.3921</w:t>
            </w:r>
          </w:p>
        </w:tc>
        <w:tc>
          <w:tcPr>
            <w:tcW w:w="1117" w:type="dxa"/>
            <w:noWrap/>
            <w:hideMark/>
          </w:tcPr>
          <w:p w14:paraId="2C7F6654" w14:textId="77777777" w:rsidR="00472572" w:rsidRPr="00472572" w:rsidRDefault="00472572" w:rsidP="00472572">
            <w:r w:rsidRPr="00472572">
              <w:t>12.32633</w:t>
            </w:r>
          </w:p>
        </w:tc>
      </w:tr>
      <w:tr w:rsidR="00472572" w:rsidRPr="00472572" w14:paraId="5FEF745D" w14:textId="77777777" w:rsidTr="00472572">
        <w:trPr>
          <w:trHeight w:val="261"/>
        </w:trPr>
        <w:tc>
          <w:tcPr>
            <w:tcW w:w="1117" w:type="dxa"/>
            <w:noWrap/>
            <w:hideMark/>
          </w:tcPr>
          <w:p w14:paraId="511C96D3" w14:textId="77777777" w:rsidR="00472572" w:rsidRPr="00472572" w:rsidRDefault="00472572" w:rsidP="00472572">
            <w:pPr>
              <w:rPr>
                <w:b/>
                <w:bCs/>
              </w:rPr>
            </w:pPr>
            <w:r w:rsidRPr="00472572">
              <w:rPr>
                <w:b/>
                <w:bCs/>
              </w:rPr>
              <w:t>6.770565</w:t>
            </w:r>
          </w:p>
        </w:tc>
        <w:tc>
          <w:tcPr>
            <w:tcW w:w="1117" w:type="dxa"/>
            <w:noWrap/>
            <w:hideMark/>
          </w:tcPr>
          <w:p w14:paraId="50D30015" w14:textId="77777777" w:rsidR="00472572" w:rsidRPr="00472572" w:rsidRDefault="00472572" w:rsidP="00472572">
            <w:pPr>
              <w:rPr>
                <w:b/>
                <w:bCs/>
              </w:rPr>
            </w:pPr>
            <w:r w:rsidRPr="00472572">
              <w:rPr>
                <w:b/>
                <w:bCs/>
              </w:rPr>
              <w:t>6.637995</w:t>
            </w:r>
          </w:p>
        </w:tc>
        <w:tc>
          <w:tcPr>
            <w:tcW w:w="1117" w:type="dxa"/>
            <w:noWrap/>
            <w:hideMark/>
          </w:tcPr>
          <w:p w14:paraId="49B700E4" w14:textId="77777777" w:rsidR="00472572" w:rsidRPr="00472572" w:rsidRDefault="00472572" w:rsidP="00472572">
            <w:pPr>
              <w:rPr>
                <w:b/>
                <w:bCs/>
              </w:rPr>
            </w:pPr>
            <w:r w:rsidRPr="00472572">
              <w:rPr>
                <w:b/>
                <w:bCs/>
              </w:rPr>
              <w:t>7.498908</w:t>
            </w:r>
          </w:p>
        </w:tc>
        <w:tc>
          <w:tcPr>
            <w:tcW w:w="1117" w:type="dxa"/>
            <w:noWrap/>
            <w:hideMark/>
          </w:tcPr>
          <w:p w14:paraId="0CAA0DD0" w14:textId="77777777" w:rsidR="00472572" w:rsidRPr="00472572" w:rsidRDefault="00472572" w:rsidP="00472572">
            <w:pPr>
              <w:rPr>
                <w:b/>
                <w:bCs/>
              </w:rPr>
            </w:pPr>
            <w:r w:rsidRPr="00472572">
              <w:rPr>
                <w:b/>
                <w:bCs/>
              </w:rPr>
              <w:t>7.454844</w:t>
            </w:r>
          </w:p>
        </w:tc>
        <w:tc>
          <w:tcPr>
            <w:tcW w:w="1117" w:type="dxa"/>
            <w:noWrap/>
            <w:hideMark/>
          </w:tcPr>
          <w:p w14:paraId="72E09603" w14:textId="77777777" w:rsidR="00472572" w:rsidRPr="00472572" w:rsidRDefault="00472572" w:rsidP="00472572">
            <w:pPr>
              <w:rPr>
                <w:b/>
                <w:bCs/>
              </w:rPr>
            </w:pPr>
            <w:r w:rsidRPr="00472572">
              <w:rPr>
                <w:b/>
                <w:bCs/>
              </w:rPr>
              <w:t>7.345867</w:t>
            </w:r>
          </w:p>
        </w:tc>
        <w:tc>
          <w:tcPr>
            <w:tcW w:w="1117" w:type="dxa"/>
            <w:noWrap/>
            <w:hideMark/>
          </w:tcPr>
          <w:p w14:paraId="2CE7ECCC" w14:textId="77777777" w:rsidR="00472572" w:rsidRPr="00472572" w:rsidRDefault="00472572" w:rsidP="00472572">
            <w:pPr>
              <w:rPr>
                <w:b/>
                <w:bCs/>
              </w:rPr>
            </w:pPr>
            <w:r w:rsidRPr="00472572">
              <w:rPr>
                <w:b/>
                <w:bCs/>
              </w:rPr>
              <w:t>8.19364</w:t>
            </w:r>
          </w:p>
        </w:tc>
        <w:tc>
          <w:tcPr>
            <w:tcW w:w="1117" w:type="dxa"/>
            <w:noWrap/>
            <w:hideMark/>
          </w:tcPr>
          <w:p w14:paraId="587423C0" w14:textId="77777777" w:rsidR="00472572" w:rsidRPr="00472572" w:rsidRDefault="00472572" w:rsidP="00472572">
            <w:pPr>
              <w:rPr>
                <w:b/>
                <w:bCs/>
              </w:rPr>
            </w:pPr>
            <w:r w:rsidRPr="00472572">
              <w:rPr>
                <w:b/>
                <w:bCs/>
              </w:rPr>
              <w:t>7.244945</w:t>
            </w:r>
          </w:p>
        </w:tc>
        <w:tc>
          <w:tcPr>
            <w:tcW w:w="1117" w:type="dxa"/>
            <w:noWrap/>
            <w:hideMark/>
          </w:tcPr>
          <w:p w14:paraId="7A8C6E30" w14:textId="77777777" w:rsidR="00472572" w:rsidRPr="00472572" w:rsidRDefault="00472572" w:rsidP="00472572">
            <w:pPr>
              <w:rPr>
                <w:b/>
                <w:bCs/>
              </w:rPr>
            </w:pPr>
            <w:r w:rsidRPr="00472572">
              <w:rPr>
                <w:b/>
                <w:bCs/>
              </w:rPr>
              <w:t>6.791806</w:t>
            </w:r>
          </w:p>
        </w:tc>
        <w:tc>
          <w:tcPr>
            <w:tcW w:w="1117" w:type="dxa"/>
            <w:noWrap/>
            <w:hideMark/>
          </w:tcPr>
          <w:p w14:paraId="786C27C9" w14:textId="77777777" w:rsidR="00472572" w:rsidRPr="00472572" w:rsidRDefault="00472572" w:rsidP="00472572">
            <w:pPr>
              <w:rPr>
                <w:b/>
                <w:bCs/>
              </w:rPr>
            </w:pPr>
            <w:r w:rsidRPr="00472572">
              <w:rPr>
                <w:b/>
                <w:bCs/>
              </w:rPr>
              <w:t>7.708257</w:t>
            </w:r>
          </w:p>
        </w:tc>
        <w:tc>
          <w:tcPr>
            <w:tcW w:w="1117" w:type="dxa"/>
            <w:noWrap/>
            <w:hideMark/>
          </w:tcPr>
          <w:p w14:paraId="683F5010" w14:textId="77777777" w:rsidR="00472572" w:rsidRPr="00472572" w:rsidRDefault="00472572" w:rsidP="00472572">
            <w:pPr>
              <w:rPr>
                <w:b/>
                <w:bCs/>
              </w:rPr>
            </w:pPr>
            <w:r w:rsidRPr="00472572">
              <w:rPr>
                <w:b/>
                <w:bCs/>
              </w:rPr>
              <w:t>7.252816</w:t>
            </w:r>
          </w:p>
        </w:tc>
      </w:tr>
    </w:tbl>
    <w:p w14:paraId="08B82EBF" w14:textId="449CBC99" w:rsidR="00472572" w:rsidRDefault="00472572" w:rsidP="00DD05AD"/>
    <w:p w14:paraId="35CDD114"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2F44A9A" w14:textId="77777777" w:rsidTr="00472572">
        <w:trPr>
          <w:trHeight w:val="300"/>
        </w:trPr>
        <w:tc>
          <w:tcPr>
            <w:tcW w:w="960" w:type="dxa"/>
            <w:noWrap/>
            <w:hideMark/>
          </w:tcPr>
          <w:p w14:paraId="33DACCD9" w14:textId="77777777" w:rsidR="00472572" w:rsidRPr="00472572" w:rsidRDefault="00472572" w:rsidP="00472572">
            <w:r w:rsidRPr="00472572">
              <w:t>Tx01</w:t>
            </w:r>
          </w:p>
        </w:tc>
        <w:tc>
          <w:tcPr>
            <w:tcW w:w="960" w:type="dxa"/>
            <w:noWrap/>
            <w:hideMark/>
          </w:tcPr>
          <w:p w14:paraId="6BF17FD7" w14:textId="77777777" w:rsidR="00472572" w:rsidRPr="00472572" w:rsidRDefault="00472572" w:rsidP="00472572">
            <w:r w:rsidRPr="00472572">
              <w:t>Tx02</w:t>
            </w:r>
          </w:p>
        </w:tc>
        <w:tc>
          <w:tcPr>
            <w:tcW w:w="960" w:type="dxa"/>
            <w:noWrap/>
            <w:hideMark/>
          </w:tcPr>
          <w:p w14:paraId="2AC2413C" w14:textId="77777777" w:rsidR="00472572" w:rsidRPr="00472572" w:rsidRDefault="00472572" w:rsidP="00472572">
            <w:r w:rsidRPr="00472572">
              <w:t>Tx03</w:t>
            </w:r>
          </w:p>
        </w:tc>
        <w:tc>
          <w:tcPr>
            <w:tcW w:w="960" w:type="dxa"/>
            <w:noWrap/>
            <w:hideMark/>
          </w:tcPr>
          <w:p w14:paraId="794D6473" w14:textId="77777777" w:rsidR="00472572" w:rsidRPr="00472572" w:rsidRDefault="00472572" w:rsidP="00472572">
            <w:r w:rsidRPr="00472572">
              <w:t>Tx04</w:t>
            </w:r>
          </w:p>
        </w:tc>
        <w:tc>
          <w:tcPr>
            <w:tcW w:w="960" w:type="dxa"/>
            <w:noWrap/>
            <w:hideMark/>
          </w:tcPr>
          <w:p w14:paraId="29137ED3" w14:textId="77777777" w:rsidR="00472572" w:rsidRPr="00472572" w:rsidRDefault="00472572" w:rsidP="00472572">
            <w:r w:rsidRPr="00472572">
              <w:t>Tx05</w:t>
            </w:r>
          </w:p>
        </w:tc>
        <w:tc>
          <w:tcPr>
            <w:tcW w:w="960" w:type="dxa"/>
            <w:noWrap/>
            <w:hideMark/>
          </w:tcPr>
          <w:p w14:paraId="6BF51F9E" w14:textId="77777777" w:rsidR="00472572" w:rsidRPr="00472572" w:rsidRDefault="00472572" w:rsidP="00472572">
            <w:r w:rsidRPr="00472572">
              <w:t>Tx06</w:t>
            </w:r>
          </w:p>
        </w:tc>
        <w:tc>
          <w:tcPr>
            <w:tcW w:w="960" w:type="dxa"/>
            <w:noWrap/>
            <w:hideMark/>
          </w:tcPr>
          <w:p w14:paraId="35CAEEBA" w14:textId="77777777" w:rsidR="00472572" w:rsidRPr="00472572" w:rsidRDefault="00472572" w:rsidP="00472572">
            <w:r w:rsidRPr="00472572">
              <w:t>Tx07</w:t>
            </w:r>
          </w:p>
        </w:tc>
        <w:tc>
          <w:tcPr>
            <w:tcW w:w="960" w:type="dxa"/>
            <w:noWrap/>
            <w:hideMark/>
          </w:tcPr>
          <w:p w14:paraId="45353900" w14:textId="77777777" w:rsidR="00472572" w:rsidRPr="00472572" w:rsidRDefault="00472572" w:rsidP="00472572">
            <w:r w:rsidRPr="00472572">
              <w:t>Tx08</w:t>
            </w:r>
          </w:p>
        </w:tc>
        <w:tc>
          <w:tcPr>
            <w:tcW w:w="960" w:type="dxa"/>
            <w:noWrap/>
            <w:hideMark/>
          </w:tcPr>
          <w:p w14:paraId="25D89044" w14:textId="77777777" w:rsidR="00472572" w:rsidRPr="00472572" w:rsidRDefault="00472572" w:rsidP="00472572">
            <w:r w:rsidRPr="00472572">
              <w:t>Tx09</w:t>
            </w:r>
          </w:p>
        </w:tc>
        <w:tc>
          <w:tcPr>
            <w:tcW w:w="960" w:type="dxa"/>
            <w:noWrap/>
            <w:hideMark/>
          </w:tcPr>
          <w:p w14:paraId="00233D53" w14:textId="77777777" w:rsidR="00472572" w:rsidRPr="00472572" w:rsidRDefault="00472572" w:rsidP="00472572">
            <w:r w:rsidRPr="00472572">
              <w:t>Tx10</w:t>
            </w:r>
          </w:p>
        </w:tc>
      </w:tr>
      <w:tr w:rsidR="00472572" w:rsidRPr="00472572" w14:paraId="34692189" w14:textId="77777777" w:rsidTr="00472572">
        <w:trPr>
          <w:trHeight w:val="300"/>
        </w:trPr>
        <w:tc>
          <w:tcPr>
            <w:tcW w:w="960" w:type="dxa"/>
            <w:noWrap/>
            <w:hideMark/>
          </w:tcPr>
          <w:p w14:paraId="50DEF1A7" w14:textId="77777777" w:rsidR="00472572" w:rsidRPr="00472572" w:rsidRDefault="00472572" w:rsidP="00472572">
            <w:r w:rsidRPr="00472572">
              <w:t>3.959136</w:t>
            </w:r>
          </w:p>
        </w:tc>
        <w:tc>
          <w:tcPr>
            <w:tcW w:w="960" w:type="dxa"/>
            <w:noWrap/>
            <w:hideMark/>
          </w:tcPr>
          <w:p w14:paraId="13E977A0" w14:textId="77777777" w:rsidR="00472572" w:rsidRPr="00472572" w:rsidRDefault="00472572" w:rsidP="00472572">
            <w:r w:rsidRPr="00472572">
              <w:t>6.59611</w:t>
            </w:r>
          </w:p>
        </w:tc>
        <w:tc>
          <w:tcPr>
            <w:tcW w:w="960" w:type="dxa"/>
            <w:noWrap/>
            <w:hideMark/>
          </w:tcPr>
          <w:p w14:paraId="7E9EF470" w14:textId="77777777" w:rsidR="00472572" w:rsidRPr="00472572" w:rsidRDefault="00472572" w:rsidP="00472572">
            <w:r w:rsidRPr="00472572">
              <w:t>10.46228</w:t>
            </w:r>
          </w:p>
        </w:tc>
        <w:tc>
          <w:tcPr>
            <w:tcW w:w="960" w:type="dxa"/>
            <w:noWrap/>
            <w:hideMark/>
          </w:tcPr>
          <w:p w14:paraId="3314592F" w14:textId="77777777" w:rsidR="00472572" w:rsidRPr="00472572" w:rsidRDefault="00472572" w:rsidP="00472572">
            <w:r w:rsidRPr="00472572">
              <w:t>6.967747</w:t>
            </w:r>
          </w:p>
        </w:tc>
        <w:tc>
          <w:tcPr>
            <w:tcW w:w="960" w:type="dxa"/>
            <w:noWrap/>
            <w:hideMark/>
          </w:tcPr>
          <w:p w14:paraId="2EAE3A84" w14:textId="77777777" w:rsidR="00472572" w:rsidRPr="00472572" w:rsidRDefault="00472572" w:rsidP="00472572">
            <w:r w:rsidRPr="00472572">
              <w:t>5.558667</w:t>
            </w:r>
          </w:p>
        </w:tc>
        <w:tc>
          <w:tcPr>
            <w:tcW w:w="960" w:type="dxa"/>
            <w:noWrap/>
            <w:hideMark/>
          </w:tcPr>
          <w:p w14:paraId="6D0796A5" w14:textId="77777777" w:rsidR="00472572" w:rsidRPr="00472572" w:rsidRDefault="00472572" w:rsidP="00472572">
            <w:r w:rsidRPr="00472572">
              <w:t>13.57204</w:t>
            </w:r>
          </w:p>
        </w:tc>
        <w:tc>
          <w:tcPr>
            <w:tcW w:w="960" w:type="dxa"/>
            <w:noWrap/>
            <w:hideMark/>
          </w:tcPr>
          <w:p w14:paraId="572B16BA" w14:textId="77777777" w:rsidR="00472572" w:rsidRPr="00472572" w:rsidRDefault="00472572" w:rsidP="00472572">
            <w:r w:rsidRPr="00472572">
              <w:t>10.21416</w:t>
            </w:r>
          </w:p>
        </w:tc>
        <w:tc>
          <w:tcPr>
            <w:tcW w:w="960" w:type="dxa"/>
            <w:noWrap/>
            <w:hideMark/>
          </w:tcPr>
          <w:p w14:paraId="2B13AEDE" w14:textId="77777777" w:rsidR="00472572" w:rsidRPr="00472572" w:rsidRDefault="00472572" w:rsidP="00472572">
            <w:r w:rsidRPr="00472572">
              <w:t>2.962196</w:t>
            </w:r>
          </w:p>
        </w:tc>
        <w:tc>
          <w:tcPr>
            <w:tcW w:w="960" w:type="dxa"/>
            <w:noWrap/>
            <w:hideMark/>
          </w:tcPr>
          <w:p w14:paraId="2D285790" w14:textId="77777777" w:rsidR="00472572" w:rsidRPr="00472572" w:rsidRDefault="00472572" w:rsidP="00472572">
            <w:r w:rsidRPr="00472572">
              <w:t>13.44244</w:t>
            </w:r>
          </w:p>
        </w:tc>
        <w:tc>
          <w:tcPr>
            <w:tcW w:w="960" w:type="dxa"/>
            <w:noWrap/>
            <w:hideMark/>
          </w:tcPr>
          <w:p w14:paraId="7FB3EBC7" w14:textId="77777777" w:rsidR="00472572" w:rsidRPr="00472572" w:rsidRDefault="00472572" w:rsidP="00472572">
            <w:r w:rsidRPr="00472572">
              <w:t>2.721348</w:t>
            </w:r>
          </w:p>
        </w:tc>
      </w:tr>
      <w:tr w:rsidR="00472572" w:rsidRPr="00472572" w14:paraId="5C9E4124" w14:textId="77777777" w:rsidTr="00472572">
        <w:trPr>
          <w:trHeight w:val="300"/>
        </w:trPr>
        <w:tc>
          <w:tcPr>
            <w:tcW w:w="960" w:type="dxa"/>
            <w:noWrap/>
            <w:hideMark/>
          </w:tcPr>
          <w:p w14:paraId="40386281" w14:textId="77777777" w:rsidR="00472572" w:rsidRPr="00472572" w:rsidRDefault="00472572" w:rsidP="00472572">
            <w:r w:rsidRPr="00472572">
              <w:t>11.90886</w:t>
            </w:r>
          </w:p>
        </w:tc>
        <w:tc>
          <w:tcPr>
            <w:tcW w:w="960" w:type="dxa"/>
            <w:noWrap/>
            <w:hideMark/>
          </w:tcPr>
          <w:p w14:paraId="4E27D19E" w14:textId="77777777" w:rsidR="00472572" w:rsidRPr="00472572" w:rsidRDefault="00472572" w:rsidP="00472572">
            <w:r w:rsidRPr="00472572">
              <w:t>7.167331</w:t>
            </w:r>
          </w:p>
        </w:tc>
        <w:tc>
          <w:tcPr>
            <w:tcW w:w="960" w:type="dxa"/>
            <w:noWrap/>
            <w:hideMark/>
          </w:tcPr>
          <w:p w14:paraId="68A183AC" w14:textId="77777777" w:rsidR="00472572" w:rsidRPr="00472572" w:rsidRDefault="00472572" w:rsidP="00472572">
            <w:r w:rsidRPr="00472572">
              <w:t>8.177128</w:t>
            </w:r>
          </w:p>
        </w:tc>
        <w:tc>
          <w:tcPr>
            <w:tcW w:w="960" w:type="dxa"/>
            <w:noWrap/>
            <w:hideMark/>
          </w:tcPr>
          <w:p w14:paraId="17453F32" w14:textId="77777777" w:rsidR="00472572" w:rsidRPr="00472572" w:rsidRDefault="00472572" w:rsidP="00472572">
            <w:r w:rsidRPr="00472572">
              <w:t>6.582189</w:t>
            </w:r>
          </w:p>
        </w:tc>
        <w:tc>
          <w:tcPr>
            <w:tcW w:w="960" w:type="dxa"/>
            <w:noWrap/>
            <w:hideMark/>
          </w:tcPr>
          <w:p w14:paraId="56960F3E" w14:textId="77777777" w:rsidR="00472572" w:rsidRPr="00472572" w:rsidRDefault="00472572" w:rsidP="00472572">
            <w:r w:rsidRPr="00472572">
              <w:t>6.371108</w:t>
            </w:r>
          </w:p>
        </w:tc>
        <w:tc>
          <w:tcPr>
            <w:tcW w:w="960" w:type="dxa"/>
            <w:noWrap/>
            <w:hideMark/>
          </w:tcPr>
          <w:p w14:paraId="55D3B28F" w14:textId="77777777" w:rsidR="00472572" w:rsidRPr="00472572" w:rsidRDefault="00472572" w:rsidP="00472572">
            <w:r w:rsidRPr="00472572">
              <w:t>7.197462</w:t>
            </w:r>
          </w:p>
        </w:tc>
        <w:tc>
          <w:tcPr>
            <w:tcW w:w="960" w:type="dxa"/>
            <w:noWrap/>
            <w:hideMark/>
          </w:tcPr>
          <w:p w14:paraId="35760D83" w14:textId="77777777" w:rsidR="00472572" w:rsidRPr="00472572" w:rsidRDefault="00472572" w:rsidP="00472572">
            <w:r w:rsidRPr="00472572">
              <w:t>3.125824</w:t>
            </w:r>
          </w:p>
        </w:tc>
        <w:tc>
          <w:tcPr>
            <w:tcW w:w="960" w:type="dxa"/>
            <w:noWrap/>
            <w:hideMark/>
          </w:tcPr>
          <w:p w14:paraId="0CF13435" w14:textId="77777777" w:rsidR="00472572" w:rsidRPr="00472572" w:rsidRDefault="00472572" w:rsidP="00472572">
            <w:r w:rsidRPr="00472572">
              <w:t>5.394726</w:t>
            </w:r>
          </w:p>
        </w:tc>
        <w:tc>
          <w:tcPr>
            <w:tcW w:w="960" w:type="dxa"/>
            <w:noWrap/>
            <w:hideMark/>
          </w:tcPr>
          <w:p w14:paraId="1C6C9206" w14:textId="77777777" w:rsidR="00472572" w:rsidRPr="00472572" w:rsidRDefault="00472572" w:rsidP="00472572">
            <w:r w:rsidRPr="00472572">
              <w:t>5.679819</w:t>
            </w:r>
          </w:p>
        </w:tc>
        <w:tc>
          <w:tcPr>
            <w:tcW w:w="960" w:type="dxa"/>
            <w:noWrap/>
            <w:hideMark/>
          </w:tcPr>
          <w:p w14:paraId="0C2AAF93" w14:textId="77777777" w:rsidR="00472572" w:rsidRPr="00472572" w:rsidRDefault="00472572" w:rsidP="00472572">
            <w:r w:rsidRPr="00472572">
              <w:t>3.817444</w:t>
            </w:r>
          </w:p>
        </w:tc>
      </w:tr>
      <w:tr w:rsidR="00472572" w:rsidRPr="00472572" w14:paraId="4CDBA1D3" w14:textId="77777777" w:rsidTr="00472572">
        <w:trPr>
          <w:trHeight w:val="300"/>
        </w:trPr>
        <w:tc>
          <w:tcPr>
            <w:tcW w:w="960" w:type="dxa"/>
            <w:noWrap/>
            <w:hideMark/>
          </w:tcPr>
          <w:p w14:paraId="3E35D865" w14:textId="77777777" w:rsidR="00472572" w:rsidRPr="00472572" w:rsidRDefault="00472572" w:rsidP="00472572">
            <w:r w:rsidRPr="00472572">
              <w:t>7.367707</w:t>
            </w:r>
          </w:p>
        </w:tc>
        <w:tc>
          <w:tcPr>
            <w:tcW w:w="960" w:type="dxa"/>
            <w:noWrap/>
            <w:hideMark/>
          </w:tcPr>
          <w:p w14:paraId="32BB7E1F" w14:textId="77777777" w:rsidR="00472572" w:rsidRPr="00472572" w:rsidRDefault="00472572" w:rsidP="00472572">
            <w:r w:rsidRPr="00472572">
              <w:t>8.138834</w:t>
            </w:r>
          </w:p>
        </w:tc>
        <w:tc>
          <w:tcPr>
            <w:tcW w:w="960" w:type="dxa"/>
            <w:noWrap/>
            <w:hideMark/>
          </w:tcPr>
          <w:p w14:paraId="5DE24686" w14:textId="77777777" w:rsidR="00472572" w:rsidRPr="00472572" w:rsidRDefault="00472572" w:rsidP="00472572">
            <w:r w:rsidRPr="00472572">
              <w:t>7.359141</w:t>
            </w:r>
          </w:p>
        </w:tc>
        <w:tc>
          <w:tcPr>
            <w:tcW w:w="960" w:type="dxa"/>
            <w:noWrap/>
            <w:hideMark/>
          </w:tcPr>
          <w:p w14:paraId="4CB865A9" w14:textId="77777777" w:rsidR="00472572" w:rsidRPr="00472572" w:rsidRDefault="00472572" w:rsidP="00472572">
            <w:r w:rsidRPr="00472572">
              <w:t>7.133794</w:t>
            </w:r>
          </w:p>
        </w:tc>
        <w:tc>
          <w:tcPr>
            <w:tcW w:w="960" w:type="dxa"/>
            <w:noWrap/>
            <w:hideMark/>
          </w:tcPr>
          <w:p w14:paraId="5920DC36" w14:textId="77777777" w:rsidR="00472572" w:rsidRPr="00472572" w:rsidRDefault="00472572" w:rsidP="00472572">
            <w:r w:rsidRPr="00472572">
              <w:t>7.302862</w:t>
            </w:r>
          </w:p>
        </w:tc>
        <w:tc>
          <w:tcPr>
            <w:tcW w:w="960" w:type="dxa"/>
            <w:noWrap/>
            <w:hideMark/>
          </w:tcPr>
          <w:p w14:paraId="5CACD8F6" w14:textId="77777777" w:rsidR="00472572" w:rsidRPr="00472572" w:rsidRDefault="00472572" w:rsidP="00472572">
            <w:r w:rsidRPr="00472572">
              <w:t>6.760427</w:t>
            </w:r>
          </w:p>
        </w:tc>
        <w:tc>
          <w:tcPr>
            <w:tcW w:w="960" w:type="dxa"/>
            <w:noWrap/>
            <w:hideMark/>
          </w:tcPr>
          <w:p w14:paraId="6E0C2AEF" w14:textId="77777777" w:rsidR="00472572" w:rsidRPr="00472572" w:rsidRDefault="00472572" w:rsidP="00472572">
            <w:r w:rsidRPr="00472572">
              <w:t>4.375628</w:t>
            </w:r>
          </w:p>
        </w:tc>
        <w:tc>
          <w:tcPr>
            <w:tcW w:w="960" w:type="dxa"/>
            <w:noWrap/>
            <w:hideMark/>
          </w:tcPr>
          <w:p w14:paraId="63D7FD4C" w14:textId="77777777" w:rsidR="00472572" w:rsidRPr="00472572" w:rsidRDefault="00472572" w:rsidP="00472572">
            <w:r w:rsidRPr="00472572">
              <w:t>6.256479</w:t>
            </w:r>
          </w:p>
        </w:tc>
        <w:tc>
          <w:tcPr>
            <w:tcW w:w="960" w:type="dxa"/>
            <w:noWrap/>
            <w:hideMark/>
          </w:tcPr>
          <w:p w14:paraId="701D2ACB" w14:textId="77777777" w:rsidR="00472572" w:rsidRPr="00472572" w:rsidRDefault="00472572" w:rsidP="00472572">
            <w:r w:rsidRPr="00472572">
              <w:t>6.492425</w:t>
            </w:r>
          </w:p>
        </w:tc>
        <w:tc>
          <w:tcPr>
            <w:tcW w:w="960" w:type="dxa"/>
            <w:noWrap/>
            <w:hideMark/>
          </w:tcPr>
          <w:p w14:paraId="29FF93F3" w14:textId="77777777" w:rsidR="00472572" w:rsidRPr="00472572" w:rsidRDefault="00472572" w:rsidP="00472572">
            <w:r w:rsidRPr="00472572">
              <w:t>3.874794</w:t>
            </w:r>
          </w:p>
        </w:tc>
      </w:tr>
      <w:tr w:rsidR="00472572" w:rsidRPr="00472572" w14:paraId="100ECF1C" w14:textId="77777777" w:rsidTr="00472572">
        <w:trPr>
          <w:trHeight w:val="300"/>
        </w:trPr>
        <w:tc>
          <w:tcPr>
            <w:tcW w:w="960" w:type="dxa"/>
            <w:noWrap/>
            <w:hideMark/>
          </w:tcPr>
          <w:p w14:paraId="20DBFF9C" w14:textId="77777777" w:rsidR="00472572" w:rsidRPr="00472572" w:rsidRDefault="00472572" w:rsidP="00472572">
            <w:r w:rsidRPr="00472572">
              <w:t>5.692839</w:t>
            </w:r>
          </w:p>
        </w:tc>
        <w:tc>
          <w:tcPr>
            <w:tcW w:w="960" w:type="dxa"/>
            <w:noWrap/>
            <w:hideMark/>
          </w:tcPr>
          <w:p w14:paraId="32E9C2FD" w14:textId="77777777" w:rsidR="00472572" w:rsidRPr="00472572" w:rsidRDefault="00472572" w:rsidP="00472572">
            <w:r w:rsidRPr="00472572">
              <w:t>6.652458</w:t>
            </w:r>
          </w:p>
        </w:tc>
        <w:tc>
          <w:tcPr>
            <w:tcW w:w="960" w:type="dxa"/>
            <w:noWrap/>
            <w:hideMark/>
          </w:tcPr>
          <w:p w14:paraId="4CEA2A0B" w14:textId="77777777" w:rsidR="00472572" w:rsidRPr="00472572" w:rsidRDefault="00472572" w:rsidP="00472572">
            <w:r w:rsidRPr="00472572">
              <w:t>8.150662</w:t>
            </w:r>
          </w:p>
        </w:tc>
        <w:tc>
          <w:tcPr>
            <w:tcW w:w="960" w:type="dxa"/>
            <w:noWrap/>
            <w:hideMark/>
          </w:tcPr>
          <w:p w14:paraId="4E5BC26F" w14:textId="77777777" w:rsidR="00472572" w:rsidRPr="00472572" w:rsidRDefault="00472572" w:rsidP="00472572">
            <w:r w:rsidRPr="00472572">
              <w:t>7.107996</w:t>
            </w:r>
          </w:p>
        </w:tc>
        <w:tc>
          <w:tcPr>
            <w:tcW w:w="960" w:type="dxa"/>
            <w:noWrap/>
            <w:hideMark/>
          </w:tcPr>
          <w:p w14:paraId="313EFF61" w14:textId="77777777" w:rsidR="00472572" w:rsidRPr="00472572" w:rsidRDefault="00472572" w:rsidP="00472572">
            <w:r w:rsidRPr="00472572">
              <w:t>7.44164</w:t>
            </w:r>
          </w:p>
        </w:tc>
        <w:tc>
          <w:tcPr>
            <w:tcW w:w="960" w:type="dxa"/>
            <w:noWrap/>
            <w:hideMark/>
          </w:tcPr>
          <w:p w14:paraId="58D80B05" w14:textId="77777777" w:rsidR="00472572" w:rsidRPr="00472572" w:rsidRDefault="00472572" w:rsidP="00472572">
            <w:r w:rsidRPr="00472572">
              <w:t>8.113272</w:t>
            </w:r>
          </w:p>
        </w:tc>
        <w:tc>
          <w:tcPr>
            <w:tcW w:w="960" w:type="dxa"/>
            <w:noWrap/>
            <w:hideMark/>
          </w:tcPr>
          <w:p w14:paraId="732BB666" w14:textId="77777777" w:rsidR="00472572" w:rsidRPr="00472572" w:rsidRDefault="00472572" w:rsidP="00472572">
            <w:r w:rsidRPr="00472572">
              <w:t>3.715688</w:t>
            </w:r>
          </w:p>
        </w:tc>
        <w:tc>
          <w:tcPr>
            <w:tcW w:w="960" w:type="dxa"/>
            <w:noWrap/>
            <w:hideMark/>
          </w:tcPr>
          <w:p w14:paraId="6F01635C" w14:textId="77777777" w:rsidR="00472572" w:rsidRPr="00472572" w:rsidRDefault="00472572" w:rsidP="00472572">
            <w:r w:rsidRPr="00472572">
              <w:t>7.409827</w:t>
            </w:r>
          </w:p>
        </w:tc>
        <w:tc>
          <w:tcPr>
            <w:tcW w:w="960" w:type="dxa"/>
            <w:noWrap/>
            <w:hideMark/>
          </w:tcPr>
          <w:p w14:paraId="234DA773" w14:textId="77777777" w:rsidR="00472572" w:rsidRPr="00472572" w:rsidRDefault="00472572" w:rsidP="00472572">
            <w:r w:rsidRPr="00472572">
              <w:t>10.29791</w:t>
            </w:r>
          </w:p>
        </w:tc>
        <w:tc>
          <w:tcPr>
            <w:tcW w:w="960" w:type="dxa"/>
            <w:noWrap/>
            <w:hideMark/>
          </w:tcPr>
          <w:p w14:paraId="751DB753" w14:textId="77777777" w:rsidR="00472572" w:rsidRPr="00472572" w:rsidRDefault="00472572" w:rsidP="00472572">
            <w:r w:rsidRPr="00472572">
              <w:t>11.55023</w:t>
            </w:r>
          </w:p>
        </w:tc>
      </w:tr>
      <w:tr w:rsidR="00472572" w:rsidRPr="00472572" w14:paraId="2B1CB0B8" w14:textId="77777777" w:rsidTr="00472572">
        <w:trPr>
          <w:trHeight w:val="300"/>
        </w:trPr>
        <w:tc>
          <w:tcPr>
            <w:tcW w:w="960" w:type="dxa"/>
            <w:noWrap/>
            <w:hideMark/>
          </w:tcPr>
          <w:p w14:paraId="232C24A3" w14:textId="77777777" w:rsidR="00472572" w:rsidRPr="00472572" w:rsidRDefault="00472572" w:rsidP="00472572">
            <w:r w:rsidRPr="00472572">
              <w:t>8.758763</w:t>
            </w:r>
          </w:p>
        </w:tc>
        <w:tc>
          <w:tcPr>
            <w:tcW w:w="960" w:type="dxa"/>
            <w:noWrap/>
            <w:hideMark/>
          </w:tcPr>
          <w:p w14:paraId="6F865548" w14:textId="77777777" w:rsidR="00472572" w:rsidRPr="00472572" w:rsidRDefault="00472572" w:rsidP="00472572">
            <w:r w:rsidRPr="00472572">
              <w:t>4.761524</w:t>
            </w:r>
          </w:p>
        </w:tc>
        <w:tc>
          <w:tcPr>
            <w:tcW w:w="960" w:type="dxa"/>
            <w:noWrap/>
            <w:hideMark/>
          </w:tcPr>
          <w:p w14:paraId="0F82A3B8" w14:textId="77777777" w:rsidR="00472572" w:rsidRPr="00472572" w:rsidRDefault="00472572" w:rsidP="00472572">
            <w:r w:rsidRPr="00472572">
              <w:t>8.601385</w:t>
            </w:r>
          </w:p>
        </w:tc>
        <w:tc>
          <w:tcPr>
            <w:tcW w:w="960" w:type="dxa"/>
            <w:noWrap/>
            <w:hideMark/>
          </w:tcPr>
          <w:p w14:paraId="21CF875D" w14:textId="77777777" w:rsidR="00472572" w:rsidRPr="00472572" w:rsidRDefault="00472572" w:rsidP="00472572">
            <w:r w:rsidRPr="00472572">
              <w:t>7.522348</w:t>
            </w:r>
          </w:p>
        </w:tc>
        <w:tc>
          <w:tcPr>
            <w:tcW w:w="960" w:type="dxa"/>
            <w:noWrap/>
            <w:hideMark/>
          </w:tcPr>
          <w:p w14:paraId="3188B322" w14:textId="77777777" w:rsidR="00472572" w:rsidRPr="00472572" w:rsidRDefault="00472572" w:rsidP="00472572">
            <w:r w:rsidRPr="00472572">
              <w:t>7.382893</w:t>
            </w:r>
          </w:p>
        </w:tc>
        <w:tc>
          <w:tcPr>
            <w:tcW w:w="960" w:type="dxa"/>
            <w:noWrap/>
            <w:hideMark/>
          </w:tcPr>
          <w:p w14:paraId="644CE99B" w14:textId="77777777" w:rsidR="00472572" w:rsidRPr="00472572" w:rsidRDefault="00472572" w:rsidP="00472572">
            <w:r w:rsidRPr="00472572">
              <w:t>8.103928</w:t>
            </w:r>
          </w:p>
        </w:tc>
        <w:tc>
          <w:tcPr>
            <w:tcW w:w="960" w:type="dxa"/>
            <w:noWrap/>
            <w:hideMark/>
          </w:tcPr>
          <w:p w14:paraId="75AAB95F" w14:textId="77777777" w:rsidR="00472572" w:rsidRPr="00472572" w:rsidRDefault="00472572" w:rsidP="00472572">
            <w:r w:rsidRPr="00472572">
              <w:t>4.935216</w:t>
            </w:r>
          </w:p>
        </w:tc>
        <w:tc>
          <w:tcPr>
            <w:tcW w:w="960" w:type="dxa"/>
            <w:noWrap/>
            <w:hideMark/>
          </w:tcPr>
          <w:p w14:paraId="31965817" w14:textId="77777777" w:rsidR="00472572" w:rsidRPr="00472572" w:rsidRDefault="00472572" w:rsidP="00472572">
            <w:r w:rsidRPr="00472572">
              <w:t>6.377328</w:t>
            </w:r>
          </w:p>
        </w:tc>
        <w:tc>
          <w:tcPr>
            <w:tcW w:w="960" w:type="dxa"/>
            <w:noWrap/>
            <w:hideMark/>
          </w:tcPr>
          <w:p w14:paraId="6FBE3774" w14:textId="77777777" w:rsidR="00472572" w:rsidRPr="00472572" w:rsidRDefault="00472572" w:rsidP="00472572">
            <w:r w:rsidRPr="00472572">
              <w:t>8.767124</w:t>
            </w:r>
          </w:p>
        </w:tc>
        <w:tc>
          <w:tcPr>
            <w:tcW w:w="960" w:type="dxa"/>
            <w:noWrap/>
            <w:hideMark/>
          </w:tcPr>
          <w:p w14:paraId="6F6259D2" w14:textId="77777777" w:rsidR="00472572" w:rsidRPr="00472572" w:rsidRDefault="00472572" w:rsidP="00472572">
            <w:r w:rsidRPr="00472572">
              <w:t>8.556623</w:t>
            </w:r>
          </w:p>
        </w:tc>
      </w:tr>
      <w:tr w:rsidR="00472572" w:rsidRPr="00472572" w14:paraId="01825FBE" w14:textId="77777777" w:rsidTr="00472572">
        <w:trPr>
          <w:trHeight w:val="300"/>
        </w:trPr>
        <w:tc>
          <w:tcPr>
            <w:tcW w:w="960" w:type="dxa"/>
            <w:noWrap/>
            <w:hideMark/>
          </w:tcPr>
          <w:p w14:paraId="06B45E2F" w14:textId="77777777" w:rsidR="00472572" w:rsidRPr="00472572" w:rsidRDefault="00472572" w:rsidP="00472572">
            <w:r w:rsidRPr="00472572">
              <w:t>8.310455</w:t>
            </w:r>
          </w:p>
        </w:tc>
        <w:tc>
          <w:tcPr>
            <w:tcW w:w="960" w:type="dxa"/>
            <w:noWrap/>
            <w:hideMark/>
          </w:tcPr>
          <w:p w14:paraId="508DF4A9" w14:textId="77777777" w:rsidR="00472572" w:rsidRPr="00472572" w:rsidRDefault="00472572" w:rsidP="00472572">
            <w:r w:rsidRPr="00472572">
              <w:t>7.102238</w:t>
            </w:r>
          </w:p>
        </w:tc>
        <w:tc>
          <w:tcPr>
            <w:tcW w:w="960" w:type="dxa"/>
            <w:noWrap/>
            <w:hideMark/>
          </w:tcPr>
          <w:p w14:paraId="70EFCB16" w14:textId="77777777" w:rsidR="00472572" w:rsidRPr="00472572" w:rsidRDefault="00472572" w:rsidP="00472572">
            <w:r w:rsidRPr="00472572">
              <w:t>4.418051</w:t>
            </w:r>
          </w:p>
        </w:tc>
        <w:tc>
          <w:tcPr>
            <w:tcW w:w="960" w:type="dxa"/>
            <w:noWrap/>
            <w:hideMark/>
          </w:tcPr>
          <w:p w14:paraId="3A4F0713" w14:textId="77777777" w:rsidR="00472572" w:rsidRPr="00472572" w:rsidRDefault="00472572" w:rsidP="00472572">
            <w:r w:rsidRPr="00472572">
              <w:t>7.285576</w:t>
            </w:r>
          </w:p>
        </w:tc>
        <w:tc>
          <w:tcPr>
            <w:tcW w:w="960" w:type="dxa"/>
            <w:noWrap/>
            <w:hideMark/>
          </w:tcPr>
          <w:p w14:paraId="04CF35F4" w14:textId="77777777" w:rsidR="00472572" w:rsidRPr="00472572" w:rsidRDefault="00472572" w:rsidP="00472572">
            <w:r w:rsidRPr="00472572">
              <w:t>9.122022</w:t>
            </w:r>
          </w:p>
        </w:tc>
        <w:tc>
          <w:tcPr>
            <w:tcW w:w="960" w:type="dxa"/>
            <w:noWrap/>
            <w:hideMark/>
          </w:tcPr>
          <w:p w14:paraId="1C558126" w14:textId="77777777" w:rsidR="00472572" w:rsidRPr="00472572" w:rsidRDefault="00472572" w:rsidP="00472572">
            <w:r w:rsidRPr="00472572">
              <w:t>7.58757</w:t>
            </w:r>
          </w:p>
        </w:tc>
        <w:tc>
          <w:tcPr>
            <w:tcW w:w="960" w:type="dxa"/>
            <w:noWrap/>
            <w:hideMark/>
          </w:tcPr>
          <w:p w14:paraId="1748486D" w14:textId="77777777" w:rsidR="00472572" w:rsidRPr="00472572" w:rsidRDefault="00472572" w:rsidP="00472572">
            <w:r w:rsidRPr="00472572">
              <w:t>12.61697</w:t>
            </w:r>
          </w:p>
        </w:tc>
        <w:tc>
          <w:tcPr>
            <w:tcW w:w="960" w:type="dxa"/>
            <w:noWrap/>
            <w:hideMark/>
          </w:tcPr>
          <w:p w14:paraId="4B0F4B39" w14:textId="77777777" w:rsidR="00472572" w:rsidRPr="00472572" w:rsidRDefault="00472572" w:rsidP="00472572">
            <w:r w:rsidRPr="00472572">
              <w:t>6.464004</w:t>
            </w:r>
          </w:p>
        </w:tc>
        <w:tc>
          <w:tcPr>
            <w:tcW w:w="960" w:type="dxa"/>
            <w:noWrap/>
            <w:hideMark/>
          </w:tcPr>
          <w:p w14:paraId="24C5AA71" w14:textId="77777777" w:rsidR="00472572" w:rsidRPr="00472572" w:rsidRDefault="00472572" w:rsidP="00472572">
            <w:r w:rsidRPr="00472572">
              <w:t>3.204946</w:t>
            </w:r>
          </w:p>
        </w:tc>
        <w:tc>
          <w:tcPr>
            <w:tcW w:w="960" w:type="dxa"/>
            <w:noWrap/>
            <w:hideMark/>
          </w:tcPr>
          <w:p w14:paraId="4E2877A2" w14:textId="77777777" w:rsidR="00472572" w:rsidRPr="00472572" w:rsidRDefault="00472572" w:rsidP="00472572">
            <w:r w:rsidRPr="00472572">
              <w:t>3.368258</w:t>
            </w:r>
          </w:p>
        </w:tc>
      </w:tr>
      <w:tr w:rsidR="00472572" w:rsidRPr="00472572" w14:paraId="1B5ADB51" w14:textId="77777777" w:rsidTr="00472572">
        <w:trPr>
          <w:trHeight w:val="300"/>
        </w:trPr>
        <w:tc>
          <w:tcPr>
            <w:tcW w:w="960" w:type="dxa"/>
            <w:noWrap/>
            <w:hideMark/>
          </w:tcPr>
          <w:p w14:paraId="019F9FFE" w14:textId="77777777" w:rsidR="00472572" w:rsidRPr="00472572" w:rsidRDefault="00472572" w:rsidP="00472572">
            <w:r w:rsidRPr="00472572">
              <w:t>2.831033</w:t>
            </w:r>
          </w:p>
        </w:tc>
        <w:tc>
          <w:tcPr>
            <w:tcW w:w="960" w:type="dxa"/>
            <w:noWrap/>
            <w:hideMark/>
          </w:tcPr>
          <w:p w14:paraId="63C98DF1" w14:textId="77777777" w:rsidR="00472572" w:rsidRPr="00472572" w:rsidRDefault="00472572" w:rsidP="00472572">
            <w:r w:rsidRPr="00472572">
              <w:t>6.72838</w:t>
            </w:r>
          </w:p>
        </w:tc>
        <w:tc>
          <w:tcPr>
            <w:tcW w:w="960" w:type="dxa"/>
            <w:noWrap/>
            <w:hideMark/>
          </w:tcPr>
          <w:p w14:paraId="46574481" w14:textId="77777777" w:rsidR="00472572" w:rsidRPr="00472572" w:rsidRDefault="00472572" w:rsidP="00472572">
            <w:r w:rsidRPr="00472572">
              <w:t>4.914769</w:t>
            </w:r>
          </w:p>
        </w:tc>
        <w:tc>
          <w:tcPr>
            <w:tcW w:w="960" w:type="dxa"/>
            <w:noWrap/>
            <w:hideMark/>
          </w:tcPr>
          <w:p w14:paraId="1CEBF450" w14:textId="77777777" w:rsidR="00472572" w:rsidRPr="00472572" w:rsidRDefault="00472572" w:rsidP="00472572">
            <w:r w:rsidRPr="00472572">
              <w:t>7.239663</w:t>
            </w:r>
          </w:p>
        </w:tc>
        <w:tc>
          <w:tcPr>
            <w:tcW w:w="960" w:type="dxa"/>
            <w:noWrap/>
            <w:hideMark/>
          </w:tcPr>
          <w:p w14:paraId="230866AC" w14:textId="77777777" w:rsidR="00472572" w:rsidRPr="00472572" w:rsidRDefault="00472572" w:rsidP="00472572">
            <w:r w:rsidRPr="00472572">
              <w:t>1.115505</w:t>
            </w:r>
          </w:p>
        </w:tc>
        <w:tc>
          <w:tcPr>
            <w:tcW w:w="960" w:type="dxa"/>
            <w:noWrap/>
            <w:hideMark/>
          </w:tcPr>
          <w:p w14:paraId="1457A483" w14:textId="77777777" w:rsidR="00472572" w:rsidRPr="00472572" w:rsidRDefault="00472572" w:rsidP="00472572">
            <w:r w:rsidRPr="00472572">
              <w:t>8.914134</w:t>
            </w:r>
          </w:p>
        </w:tc>
        <w:tc>
          <w:tcPr>
            <w:tcW w:w="960" w:type="dxa"/>
            <w:noWrap/>
            <w:hideMark/>
          </w:tcPr>
          <w:p w14:paraId="014EE8C5" w14:textId="77777777" w:rsidR="00472572" w:rsidRPr="00472572" w:rsidRDefault="00472572" w:rsidP="00472572">
            <w:r w:rsidRPr="00472572">
              <w:t>8.684188</w:t>
            </w:r>
          </w:p>
        </w:tc>
        <w:tc>
          <w:tcPr>
            <w:tcW w:w="960" w:type="dxa"/>
            <w:noWrap/>
            <w:hideMark/>
          </w:tcPr>
          <w:p w14:paraId="4B44835D" w14:textId="77777777" w:rsidR="00472572" w:rsidRPr="00472572" w:rsidRDefault="00472572" w:rsidP="00472572">
            <w:r w:rsidRPr="00472572">
              <w:t>6.834232</w:t>
            </w:r>
          </w:p>
        </w:tc>
        <w:tc>
          <w:tcPr>
            <w:tcW w:w="960" w:type="dxa"/>
            <w:noWrap/>
            <w:hideMark/>
          </w:tcPr>
          <w:p w14:paraId="1E7070AA" w14:textId="77777777" w:rsidR="00472572" w:rsidRPr="00472572" w:rsidRDefault="00472572" w:rsidP="00472572">
            <w:r w:rsidRPr="00472572">
              <w:t>8.361374</w:t>
            </w:r>
          </w:p>
        </w:tc>
        <w:tc>
          <w:tcPr>
            <w:tcW w:w="960" w:type="dxa"/>
            <w:noWrap/>
            <w:hideMark/>
          </w:tcPr>
          <w:p w14:paraId="5A9EDB95" w14:textId="77777777" w:rsidR="00472572" w:rsidRPr="00472572" w:rsidRDefault="00472572" w:rsidP="00472572">
            <w:r w:rsidRPr="00472572">
              <w:t>12.47717</w:t>
            </w:r>
          </w:p>
        </w:tc>
      </w:tr>
      <w:tr w:rsidR="00472572" w:rsidRPr="00472572" w14:paraId="22C8D090" w14:textId="77777777" w:rsidTr="00472572">
        <w:trPr>
          <w:trHeight w:val="300"/>
        </w:trPr>
        <w:tc>
          <w:tcPr>
            <w:tcW w:w="960" w:type="dxa"/>
            <w:noWrap/>
            <w:hideMark/>
          </w:tcPr>
          <w:p w14:paraId="079C7364" w14:textId="77777777" w:rsidR="00472572" w:rsidRPr="00472572" w:rsidRDefault="00472572" w:rsidP="00472572">
            <w:r w:rsidRPr="00472572">
              <w:t>7.658665</w:t>
            </w:r>
          </w:p>
        </w:tc>
        <w:tc>
          <w:tcPr>
            <w:tcW w:w="960" w:type="dxa"/>
            <w:noWrap/>
            <w:hideMark/>
          </w:tcPr>
          <w:p w14:paraId="18038950" w14:textId="77777777" w:rsidR="00472572" w:rsidRPr="00472572" w:rsidRDefault="00472572" w:rsidP="00472572">
            <w:r w:rsidRPr="00472572">
              <w:t>7.19099</w:t>
            </w:r>
          </w:p>
        </w:tc>
        <w:tc>
          <w:tcPr>
            <w:tcW w:w="960" w:type="dxa"/>
            <w:noWrap/>
            <w:hideMark/>
          </w:tcPr>
          <w:p w14:paraId="5AB78E90" w14:textId="77777777" w:rsidR="00472572" w:rsidRPr="00472572" w:rsidRDefault="00472572" w:rsidP="00472572">
            <w:r w:rsidRPr="00472572">
              <w:t>6.357043</w:t>
            </w:r>
          </w:p>
        </w:tc>
        <w:tc>
          <w:tcPr>
            <w:tcW w:w="960" w:type="dxa"/>
            <w:noWrap/>
            <w:hideMark/>
          </w:tcPr>
          <w:p w14:paraId="4EE5159C" w14:textId="77777777" w:rsidR="00472572" w:rsidRPr="00472572" w:rsidRDefault="00472572" w:rsidP="00472572">
            <w:r w:rsidRPr="00472572">
              <w:t>6.790308</w:t>
            </w:r>
          </w:p>
        </w:tc>
        <w:tc>
          <w:tcPr>
            <w:tcW w:w="960" w:type="dxa"/>
            <w:noWrap/>
            <w:hideMark/>
          </w:tcPr>
          <w:p w14:paraId="457ADFB5" w14:textId="77777777" w:rsidR="00472572" w:rsidRPr="00472572" w:rsidRDefault="00472572" w:rsidP="00472572">
            <w:r w:rsidRPr="00472572">
              <w:t>11.94112</w:t>
            </w:r>
          </w:p>
        </w:tc>
        <w:tc>
          <w:tcPr>
            <w:tcW w:w="960" w:type="dxa"/>
            <w:noWrap/>
            <w:hideMark/>
          </w:tcPr>
          <w:p w14:paraId="15E4FB06" w14:textId="77777777" w:rsidR="00472572" w:rsidRPr="00472572" w:rsidRDefault="00472572" w:rsidP="00472572">
            <w:r w:rsidRPr="00472572">
              <w:t>8.479601</w:t>
            </w:r>
          </w:p>
        </w:tc>
        <w:tc>
          <w:tcPr>
            <w:tcW w:w="960" w:type="dxa"/>
            <w:noWrap/>
            <w:hideMark/>
          </w:tcPr>
          <w:p w14:paraId="0C7EC79C" w14:textId="77777777" w:rsidR="00472572" w:rsidRPr="00472572" w:rsidRDefault="00472572" w:rsidP="00472572">
            <w:r w:rsidRPr="00472572">
              <w:t>6.912217</w:t>
            </w:r>
          </w:p>
        </w:tc>
        <w:tc>
          <w:tcPr>
            <w:tcW w:w="960" w:type="dxa"/>
            <w:noWrap/>
            <w:hideMark/>
          </w:tcPr>
          <w:p w14:paraId="76BC6883" w14:textId="77777777" w:rsidR="00472572" w:rsidRPr="00472572" w:rsidRDefault="00472572" w:rsidP="00472572">
            <w:r w:rsidRPr="00472572">
              <w:t>8.190156</w:t>
            </w:r>
          </w:p>
        </w:tc>
        <w:tc>
          <w:tcPr>
            <w:tcW w:w="960" w:type="dxa"/>
            <w:noWrap/>
            <w:hideMark/>
          </w:tcPr>
          <w:p w14:paraId="35025650" w14:textId="77777777" w:rsidR="00472572" w:rsidRPr="00472572" w:rsidRDefault="00472572" w:rsidP="00472572">
            <w:r w:rsidRPr="00472572">
              <w:t>7.54705</w:t>
            </w:r>
          </w:p>
        </w:tc>
        <w:tc>
          <w:tcPr>
            <w:tcW w:w="960" w:type="dxa"/>
            <w:noWrap/>
            <w:hideMark/>
          </w:tcPr>
          <w:p w14:paraId="35B6041E" w14:textId="77777777" w:rsidR="00472572" w:rsidRPr="00472572" w:rsidRDefault="00472572" w:rsidP="00472572">
            <w:r w:rsidRPr="00472572">
              <w:t>8.993918</w:t>
            </w:r>
          </w:p>
        </w:tc>
      </w:tr>
      <w:tr w:rsidR="00472572" w:rsidRPr="00472572" w14:paraId="0A7494DA" w14:textId="77777777" w:rsidTr="00472572">
        <w:trPr>
          <w:trHeight w:val="300"/>
        </w:trPr>
        <w:tc>
          <w:tcPr>
            <w:tcW w:w="960" w:type="dxa"/>
            <w:noWrap/>
            <w:hideMark/>
          </w:tcPr>
          <w:p w14:paraId="0CF5D9BD" w14:textId="77777777" w:rsidR="00472572" w:rsidRPr="00472572" w:rsidRDefault="00472572" w:rsidP="00472572">
            <w:r w:rsidRPr="00472572">
              <w:t>8.317832</w:t>
            </w:r>
          </w:p>
        </w:tc>
        <w:tc>
          <w:tcPr>
            <w:tcW w:w="960" w:type="dxa"/>
            <w:noWrap/>
            <w:hideMark/>
          </w:tcPr>
          <w:p w14:paraId="4EAEEEB1" w14:textId="77777777" w:rsidR="00472572" w:rsidRPr="00472572" w:rsidRDefault="00472572" w:rsidP="00472572">
            <w:r w:rsidRPr="00472572">
              <w:t>2.979941</w:t>
            </w:r>
          </w:p>
        </w:tc>
        <w:tc>
          <w:tcPr>
            <w:tcW w:w="960" w:type="dxa"/>
            <w:noWrap/>
            <w:hideMark/>
          </w:tcPr>
          <w:p w14:paraId="2807DDA2" w14:textId="77777777" w:rsidR="00472572" w:rsidRPr="00472572" w:rsidRDefault="00472572" w:rsidP="00472572">
            <w:r w:rsidRPr="00472572">
              <w:t>3.824889</w:t>
            </w:r>
          </w:p>
        </w:tc>
        <w:tc>
          <w:tcPr>
            <w:tcW w:w="960" w:type="dxa"/>
            <w:noWrap/>
            <w:hideMark/>
          </w:tcPr>
          <w:p w14:paraId="50CE67D1" w14:textId="77777777" w:rsidR="00472572" w:rsidRPr="00472572" w:rsidRDefault="00472572" w:rsidP="00472572">
            <w:r w:rsidRPr="00472572">
              <w:t>8.9282</w:t>
            </w:r>
          </w:p>
        </w:tc>
        <w:tc>
          <w:tcPr>
            <w:tcW w:w="960" w:type="dxa"/>
            <w:noWrap/>
            <w:hideMark/>
          </w:tcPr>
          <w:p w14:paraId="1971A035" w14:textId="77777777" w:rsidR="00472572" w:rsidRPr="00472572" w:rsidRDefault="00472572" w:rsidP="00472572">
            <w:r w:rsidRPr="00472572">
              <w:t>8.822945</w:t>
            </w:r>
          </w:p>
        </w:tc>
        <w:tc>
          <w:tcPr>
            <w:tcW w:w="960" w:type="dxa"/>
            <w:noWrap/>
            <w:hideMark/>
          </w:tcPr>
          <w:p w14:paraId="371BDE95" w14:textId="77777777" w:rsidR="00472572" w:rsidRPr="00472572" w:rsidRDefault="00472572" w:rsidP="00472572">
            <w:r w:rsidRPr="00472572">
              <w:t>7.984649</w:t>
            </w:r>
          </w:p>
        </w:tc>
        <w:tc>
          <w:tcPr>
            <w:tcW w:w="960" w:type="dxa"/>
            <w:noWrap/>
            <w:hideMark/>
          </w:tcPr>
          <w:p w14:paraId="4336BEFD" w14:textId="77777777" w:rsidR="00472572" w:rsidRPr="00472572" w:rsidRDefault="00472572" w:rsidP="00472572">
            <w:r w:rsidRPr="00472572">
              <w:t>8.656559</w:t>
            </w:r>
          </w:p>
        </w:tc>
        <w:tc>
          <w:tcPr>
            <w:tcW w:w="960" w:type="dxa"/>
            <w:noWrap/>
            <w:hideMark/>
          </w:tcPr>
          <w:p w14:paraId="2649C6FB" w14:textId="77777777" w:rsidR="00472572" w:rsidRPr="00472572" w:rsidRDefault="00472572" w:rsidP="00472572">
            <w:r w:rsidRPr="00472572">
              <w:t>8.69778</w:t>
            </w:r>
          </w:p>
        </w:tc>
        <w:tc>
          <w:tcPr>
            <w:tcW w:w="960" w:type="dxa"/>
            <w:noWrap/>
            <w:hideMark/>
          </w:tcPr>
          <w:p w14:paraId="77634134" w14:textId="77777777" w:rsidR="00472572" w:rsidRPr="00472572" w:rsidRDefault="00472572" w:rsidP="00472572">
            <w:r w:rsidRPr="00472572">
              <w:t>3.30976</w:t>
            </w:r>
          </w:p>
        </w:tc>
        <w:tc>
          <w:tcPr>
            <w:tcW w:w="960" w:type="dxa"/>
            <w:noWrap/>
            <w:hideMark/>
          </w:tcPr>
          <w:p w14:paraId="35C966AC" w14:textId="77777777" w:rsidR="00472572" w:rsidRPr="00472572" w:rsidRDefault="00472572" w:rsidP="00472572">
            <w:r w:rsidRPr="00472572">
              <w:t>3.271072</w:t>
            </w:r>
          </w:p>
        </w:tc>
      </w:tr>
      <w:tr w:rsidR="00472572" w:rsidRPr="00472572" w14:paraId="401A685E" w14:textId="77777777" w:rsidTr="00472572">
        <w:trPr>
          <w:trHeight w:val="300"/>
        </w:trPr>
        <w:tc>
          <w:tcPr>
            <w:tcW w:w="960" w:type="dxa"/>
            <w:noWrap/>
            <w:hideMark/>
          </w:tcPr>
          <w:p w14:paraId="357F23CC" w14:textId="77777777" w:rsidR="00472572" w:rsidRPr="00472572" w:rsidRDefault="00472572" w:rsidP="00472572">
            <w:r w:rsidRPr="00472572">
              <w:t>3.458694</w:t>
            </w:r>
          </w:p>
        </w:tc>
        <w:tc>
          <w:tcPr>
            <w:tcW w:w="960" w:type="dxa"/>
            <w:noWrap/>
            <w:hideMark/>
          </w:tcPr>
          <w:p w14:paraId="698D1037" w14:textId="77777777" w:rsidR="00472572" w:rsidRPr="00472572" w:rsidRDefault="00472572" w:rsidP="00472572">
            <w:r w:rsidRPr="00472572">
              <w:t>6.759596</w:t>
            </w:r>
          </w:p>
        </w:tc>
        <w:tc>
          <w:tcPr>
            <w:tcW w:w="960" w:type="dxa"/>
            <w:noWrap/>
            <w:hideMark/>
          </w:tcPr>
          <w:p w14:paraId="63B3F647" w14:textId="77777777" w:rsidR="00472572" w:rsidRPr="00472572" w:rsidRDefault="00472572" w:rsidP="00472572">
            <w:r w:rsidRPr="00472572">
              <w:t>12.44492</w:t>
            </w:r>
          </w:p>
        </w:tc>
        <w:tc>
          <w:tcPr>
            <w:tcW w:w="960" w:type="dxa"/>
            <w:noWrap/>
            <w:hideMark/>
          </w:tcPr>
          <w:p w14:paraId="09FBFC01" w14:textId="77777777" w:rsidR="00472572" w:rsidRPr="00472572" w:rsidRDefault="00472572" w:rsidP="00472572">
            <w:r w:rsidRPr="00472572">
              <w:t>7.217619</w:t>
            </w:r>
          </w:p>
        </w:tc>
        <w:tc>
          <w:tcPr>
            <w:tcW w:w="960" w:type="dxa"/>
            <w:noWrap/>
            <w:hideMark/>
          </w:tcPr>
          <w:p w14:paraId="22FF6FA8" w14:textId="77777777" w:rsidR="00472572" w:rsidRPr="00472572" w:rsidRDefault="00472572" w:rsidP="00472572">
            <w:r w:rsidRPr="00472572">
              <w:t>6.569718</w:t>
            </w:r>
          </w:p>
        </w:tc>
        <w:tc>
          <w:tcPr>
            <w:tcW w:w="960" w:type="dxa"/>
            <w:noWrap/>
            <w:hideMark/>
          </w:tcPr>
          <w:p w14:paraId="3C6B49D6" w14:textId="77777777" w:rsidR="00472572" w:rsidRPr="00472572" w:rsidRDefault="00472572" w:rsidP="00472572">
            <w:r w:rsidRPr="00472572">
              <w:t>6.182641</w:t>
            </w:r>
          </w:p>
        </w:tc>
        <w:tc>
          <w:tcPr>
            <w:tcW w:w="960" w:type="dxa"/>
            <w:noWrap/>
            <w:hideMark/>
          </w:tcPr>
          <w:p w14:paraId="7AFC6D5B" w14:textId="77777777" w:rsidR="00472572" w:rsidRPr="00472572" w:rsidRDefault="00472572" w:rsidP="00472572">
            <w:r w:rsidRPr="00472572">
              <w:t>8.334729</w:t>
            </w:r>
          </w:p>
        </w:tc>
        <w:tc>
          <w:tcPr>
            <w:tcW w:w="960" w:type="dxa"/>
            <w:noWrap/>
            <w:hideMark/>
          </w:tcPr>
          <w:p w14:paraId="40FC3B5D" w14:textId="77777777" w:rsidR="00472572" w:rsidRPr="00472572" w:rsidRDefault="00472572" w:rsidP="00472572">
            <w:r w:rsidRPr="00472572">
              <w:t>7.75018</w:t>
            </w:r>
          </w:p>
        </w:tc>
        <w:tc>
          <w:tcPr>
            <w:tcW w:w="960" w:type="dxa"/>
            <w:noWrap/>
            <w:hideMark/>
          </w:tcPr>
          <w:p w14:paraId="277E29A4" w14:textId="77777777" w:rsidR="00472572" w:rsidRPr="00472572" w:rsidRDefault="00472572" w:rsidP="00472572">
            <w:r w:rsidRPr="00472572">
              <w:t>12.8852</w:t>
            </w:r>
          </w:p>
        </w:tc>
        <w:tc>
          <w:tcPr>
            <w:tcW w:w="960" w:type="dxa"/>
            <w:noWrap/>
            <w:hideMark/>
          </w:tcPr>
          <w:p w14:paraId="2E103DAA" w14:textId="77777777" w:rsidR="00472572" w:rsidRPr="00472572" w:rsidRDefault="00472572" w:rsidP="00472572">
            <w:r w:rsidRPr="00472572">
              <w:t>12.35476</w:t>
            </w:r>
          </w:p>
        </w:tc>
      </w:tr>
      <w:tr w:rsidR="00472572" w:rsidRPr="00472572" w14:paraId="27BDC6B2" w14:textId="77777777" w:rsidTr="00472572">
        <w:trPr>
          <w:trHeight w:val="300"/>
        </w:trPr>
        <w:tc>
          <w:tcPr>
            <w:tcW w:w="960" w:type="dxa"/>
            <w:noWrap/>
            <w:hideMark/>
          </w:tcPr>
          <w:p w14:paraId="5022AE2C" w14:textId="77777777" w:rsidR="00472572" w:rsidRPr="00472572" w:rsidRDefault="00472572" w:rsidP="00472572">
            <w:pPr>
              <w:rPr>
                <w:b/>
                <w:bCs/>
              </w:rPr>
            </w:pPr>
            <w:r w:rsidRPr="00472572">
              <w:rPr>
                <w:b/>
                <w:bCs/>
              </w:rPr>
              <w:t>6.826398</w:t>
            </w:r>
          </w:p>
        </w:tc>
        <w:tc>
          <w:tcPr>
            <w:tcW w:w="960" w:type="dxa"/>
            <w:noWrap/>
            <w:hideMark/>
          </w:tcPr>
          <w:p w14:paraId="5D80A786" w14:textId="77777777" w:rsidR="00472572" w:rsidRPr="00472572" w:rsidRDefault="00472572" w:rsidP="00472572">
            <w:pPr>
              <w:rPr>
                <w:b/>
                <w:bCs/>
              </w:rPr>
            </w:pPr>
            <w:r w:rsidRPr="00472572">
              <w:rPr>
                <w:b/>
                <w:bCs/>
              </w:rPr>
              <w:t>6.40774</w:t>
            </w:r>
          </w:p>
        </w:tc>
        <w:tc>
          <w:tcPr>
            <w:tcW w:w="960" w:type="dxa"/>
            <w:noWrap/>
            <w:hideMark/>
          </w:tcPr>
          <w:p w14:paraId="2BA79BD8" w14:textId="77777777" w:rsidR="00472572" w:rsidRPr="00472572" w:rsidRDefault="00472572" w:rsidP="00472572">
            <w:pPr>
              <w:rPr>
                <w:b/>
                <w:bCs/>
              </w:rPr>
            </w:pPr>
            <w:r w:rsidRPr="00472572">
              <w:rPr>
                <w:b/>
                <w:bCs/>
              </w:rPr>
              <w:t>7.471027</w:t>
            </w:r>
          </w:p>
        </w:tc>
        <w:tc>
          <w:tcPr>
            <w:tcW w:w="960" w:type="dxa"/>
            <w:noWrap/>
            <w:hideMark/>
          </w:tcPr>
          <w:p w14:paraId="581270FA" w14:textId="77777777" w:rsidR="00472572" w:rsidRPr="00472572" w:rsidRDefault="00472572" w:rsidP="00472572">
            <w:pPr>
              <w:rPr>
                <w:b/>
                <w:bCs/>
              </w:rPr>
            </w:pPr>
            <w:r w:rsidRPr="00472572">
              <w:rPr>
                <w:b/>
                <w:bCs/>
              </w:rPr>
              <w:t>7.277544</w:t>
            </w:r>
          </w:p>
        </w:tc>
        <w:tc>
          <w:tcPr>
            <w:tcW w:w="960" w:type="dxa"/>
            <w:noWrap/>
            <w:hideMark/>
          </w:tcPr>
          <w:p w14:paraId="568519E9" w14:textId="77777777" w:rsidR="00472572" w:rsidRPr="00472572" w:rsidRDefault="00472572" w:rsidP="00472572">
            <w:pPr>
              <w:rPr>
                <w:b/>
                <w:bCs/>
              </w:rPr>
            </w:pPr>
            <w:r w:rsidRPr="00472572">
              <w:rPr>
                <w:b/>
                <w:bCs/>
              </w:rPr>
              <w:t>7.162848</w:t>
            </w:r>
          </w:p>
        </w:tc>
        <w:tc>
          <w:tcPr>
            <w:tcW w:w="960" w:type="dxa"/>
            <w:noWrap/>
            <w:hideMark/>
          </w:tcPr>
          <w:p w14:paraId="4B3FD97C" w14:textId="77777777" w:rsidR="00472572" w:rsidRPr="00472572" w:rsidRDefault="00472572" w:rsidP="00472572">
            <w:pPr>
              <w:rPr>
                <w:b/>
                <w:bCs/>
              </w:rPr>
            </w:pPr>
            <w:r w:rsidRPr="00472572">
              <w:rPr>
                <w:b/>
                <w:bCs/>
              </w:rPr>
              <w:t>8.289573</w:t>
            </w:r>
          </w:p>
        </w:tc>
        <w:tc>
          <w:tcPr>
            <w:tcW w:w="960" w:type="dxa"/>
            <w:noWrap/>
            <w:hideMark/>
          </w:tcPr>
          <w:p w14:paraId="6B873BB7" w14:textId="77777777" w:rsidR="00472572" w:rsidRPr="00472572" w:rsidRDefault="00472572" w:rsidP="00472572">
            <w:pPr>
              <w:rPr>
                <w:b/>
                <w:bCs/>
              </w:rPr>
            </w:pPr>
            <w:r w:rsidRPr="00472572">
              <w:rPr>
                <w:b/>
                <w:bCs/>
              </w:rPr>
              <w:t>7.157118</w:t>
            </w:r>
          </w:p>
        </w:tc>
        <w:tc>
          <w:tcPr>
            <w:tcW w:w="960" w:type="dxa"/>
            <w:noWrap/>
            <w:hideMark/>
          </w:tcPr>
          <w:p w14:paraId="3E0ADB3C" w14:textId="77777777" w:rsidR="00472572" w:rsidRPr="00472572" w:rsidRDefault="00472572" w:rsidP="00472572">
            <w:pPr>
              <w:rPr>
                <w:b/>
                <w:bCs/>
              </w:rPr>
            </w:pPr>
            <w:r w:rsidRPr="00472572">
              <w:rPr>
                <w:b/>
                <w:bCs/>
              </w:rPr>
              <w:t>6.633691</w:t>
            </w:r>
          </w:p>
        </w:tc>
        <w:tc>
          <w:tcPr>
            <w:tcW w:w="960" w:type="dxa"/>
            <w:noWrap/>
            <w:hideMark/>
          </w:tcPr>
          <w:p w14:paraId="41895B19" w14:textId="77777777" w:rsidR="00472572" w:rsidRPr="00472572" w:rsidRDefault="00472572" w:rsidP="00472572">
            <w:pPr>
              <w:rPr>
                <w:b/>
                <w:bCs/>
              </w:rPr>
            </w:pPr>
            <w:r w:rsidRPr="00472572">
              <w:rPr>
                <w:b/>
                <w:bCs/>
              </w:rPr>
              <w:t>7.998805</w:t>
            </w:r>
          </w:p>
        </w:tc>
        <w:tc>
          <w:tcPr>
            <w:tcW w:w="960" w:type="dxa"/>
            <w:noWrap/>
            <w:hideMark/>
          </w:tcPr>
          <w:p w14:paraId="4D78A0CD" w14:textId="77777777" w:rsidR="00472572" w:rsidRPr="00472572" w:rsidRDefault="00472572" w:rsidP="00472572">
            <w:pPr>
              <w:rPr>
                <w:b/>
                <w:bCs/>
              </w:rPr>
            </w:pPr>
            <w:r w:rsidRPr="00472572">
              <w:rPr>
                <w:b/>
                <w:bCs/>
              </w:rPr>
              <w:t>7.098562</w:t>
            </w:r>
          </w:p>
        </w:tc>
      </w:tr>
    </w:tbl>
    <w:p w14:paraId="4BFC08C8" w14:textId="4BE376E1" w:rsidR="00472572" w:rsidRDefault="00472572" w:rsidP="00DD05AD"/>
    <w:p w14:paraId="3E52096E"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30C6BEEC" w14:textId="77777777" w:rsidTr="00472572">
        <w:trPr>
          <w:trHeight w:val="300"/>
        </w:trPr>
        <w:tc>
          <w:tcPr>
            <w:tcW w:w="960" w:type="dxa"/>
            <w:noWrap/>
            <w:hideMark/>
          </w:tcPr>
          <w:p w14:paraId="6C409D45" w14:textId="77777777" w:rsidR="00472572" w:rsidRPr="00472572" w:rsidRDefault="00472572" w:rsidP="00472572">
            <w:r w:rsidRPr="00472572">
              <w:t>Tx01</w:t>
            </w:r>
          </w:p>
        </w:tc>
        <w:tc>
          <w:tcPr>
            <w:tcW w:w="960" w:type="dxa"/>
            <w:noWrap/>
            <w:hideMark/>
          </w:tcPr>
          <w:p w14:paraId="05DE57E1" w14:textId="77777777" w:rsidR="00472572" w:rsidRPr="00472572" w:rsidRDefault="00472572" w:rsidP="00472572">
            <w:r w:rsidRPr="00472572">
              <w:t>Tx02</w:t>
            </w:r>
          </w:p>
        </w:tc>
        <w:tc>
          <w:tcPr>
            <w:tcW w:w="960" w:type="dxa"/>
            <w:noWrap/>
            <w:hideMark/>
          </w:tcPr>
          <w:p w14:paraId="3DDE174C" w14:textId="77777777" w:rsidR="00472572" w:rsidRPr="00472572" w:rsidRDefault="00472572" w:rsidP="00472572">
            <w:r w:rsidRPr="00472572">
              <w:t>Tx03</w:t>
            </w:r>
          </w:p>
        </w:tc>
        <w:tc>
          <w:tcPr>
            <w:tcW w:w="960" w:type="dxa"/>
            <w:noWrap/>
            <w:hideMark/>
          </w:tcPr>
          <w:p w14:paraId="0C30A02B" w14:textId="77777777" w:rsidR="00472572" w:rsidRPr="00472572" w:rsidRDefault="00472572" w:rsidP="00472572">
            <w:r w:rsidRPr="00472572">
              <w:t>Tx04</w:t>
            </w:r>
          </w:p>
        </w:tc>
        <w:tc>
          <w:tcPr>
            <w:tcW w:w="960" w:type="dxa"/>
            <w:noWrap/>
            <w:hideMark/>
          </w:tcPr>
          <w:p w14:paraId="407D5821" w14:textId="77777777" w:rsidR="00472572" w:rsidRPr="00472572" w:rsidRDefault="00472572" w:rsidP="00472572">
            <w:r w:rsidRPr="00472572">
              <w:t>Tx05</w:t>
            </w:r>
          </w:p>
        </w:tc>
        <w:tc>
          <w:tcPr>
            <w:tcW w:w="960" w:type="dxa"/>
            <w:noWrap/>
            <w:hideMark/>
          </w:tcPr>
          <w:p w14:paraId="23AAC0E8" w14:textId="77777777" w:rsidR="00472572" w:rsidRPr="00472572" w:rsidRDefault="00472572" w:rsidP="00472572">
            <w:r w:rsidRPr="00472572">
              <w:t>Tx06</w:t>
            </w:r>
          </w:p>
        </w:tc>
        <w:tc>
          <w:tcPr>
            <w:tcW w:w="960" w:type="dxa"/>
            <w:noWrap/>
            <w:hideMark/>
          </w:tcPr>
          <w:p w14:paraId="68B752BB" w14:textId="77777777" w:rsidR="00472572" w:rsidRPr="00472572" w:rsidRDefault="00472572" w:rsidP="00472572">
            <w:r w:rsidRPr="00472572">
              <w:t>Tx07</w:t>
            </w:r>
          </w:p>
        </w:tc>
        <w:tc>
          <w:tcPr>
            <w:tcW w:w="960" w:type="dxa"/>
            <w:noWrap/>
            <w:hideMark/>
          </w:tcPr>
          <w:p w14:paraId="5BEDB097" w14:textId="77777777" w:rsidR="00472572" w:rsidRPr="00472572" w:rsidRDefault="00472572" w:rsidP="00472572">
            <w:r w:rsidRPr="00472572">
              <w:t>Tx08</w:t>
            </w:r>
          </w:p>
        </w:tc>
        <w:tc>
          <w:tcPr>
            <w:tcW w:w="960" w:type="dxa"/>
            <w:noWrap/>
            <w:hideMark/>
          </w:tcPr>
          <w:p w14:paraId="489C76D5" w14:textId="77777777" w:rsidR="00472572" w:rsidRPr="00472572" w:rsidRDefault="00472572" w:rsidP="00472572">
            <w:r w:rsidRPr="00472572">
              <w:t>Tx09</w:t>
            </w:r>
          </w:p>
        </w:tc>
        <w:tc>
          <w:tcPr>
            <w:tcW w:w="960" w:type="dxa"/>
            <w:noWrap/>
            <w:hideMark/>
          </w:tcPr>
          <w:p w14:paraId="3587AB63" w14:textId="77777777" w:rsidR="00472572" w:rsidRPr="00472572" w:rsidRDefault="00472572" w:rsidP="00472572">
            <w:r w:rsidRPr="00472572">
              <w:t>Tx10</w:t>
            </w:r>
          </w:p>
        </w:tc>
      </w:tr>
      <w:tr w:rsidR="00472572" w:rsidRPr="00472572" w14:paraId="60B938C1" w14:textId="77777777" w:rsidTr="00472572">
        <w:trPr>
          <w:trHeight w:val="300"/>
        </w:trPr>
        <w:tc>
          <w:tcPr>
            <w:tcW w:w="960" w:type="dxa"/>
            <w:noWrap/>
            <w:hideMark/>
          </w:tcPr>
          <w:p w14:paraId="539721ED" w14:textId="77777777" w:rsidR="00472572" w:rsidRPr="00472572" w:rsidRDefault="00472572" w:rsidP="00472572">
            <w:r w:rsidRPr="00472572">
              <w:t>3.776415</w:t>
            </w:r>
          </w:p>
        </w:tc>
        <w:tc>
          <w:tcPr>
            <w:tcW w:w="960" w:type="dxa"/>
            <w:noWrap/>
            <w:hideMark/>
          </w:tcPr>
          <w:p w14:paraId="67FD51CB" w14:textId="77777777" w:rsidR="00472572" w:rsidRPr="00472572" w:rsidRDefault="00472572" w:rsidP="00472572">
            <w:r w:rsidRPr="00472572">
              <w:t>6.581263</w:t>
            </w:r>
          </w:p>
        </w:tc>
        <w:tc>
          <w:tcPr>
            <w:tcW w:w="960" w:type="dxa"/>
            <w:noWrap/>
            <w:hideMark/>
          </w:tcPr>
          <w:p w14:paraId="7C37CAA2" w14:textId="77777777" w:rsidR="00472572" w:rsidRPr="00472572" w:rsidRDefault="00472572" w:rsidP="00472572">
            <w:r w:rsidRPr="00472572">
              <w:t>10.45049</w:t>
            </w:r>
          </w:p>
        </w:tc>
        <w:tc>
          <w:tcPr>
            <w:tcW w:w="960" w:type="dxa"/>
            <w:noWrap/>
            <w:hideMark/>
          </w:tcPr>
          <w:p w14:paraId="0365ACA8" w14:textId="77777777" w:rsidR="00472572" w:rsidRPr="00472572" w:rsidRDefault="00472572" w:rsidP="00472572">
            <w:r w:rsidRPr="00472572">
              <w:t>7.315597</w:t>
            </w:r>
          </w:p>
        </w:tc>
        <w:tc>
          <w:tcPr>
            <w:tcW w:w="960" w:type="dxa"/>
            <w:noWrap/>
            <w:hideMark/>
          </w:tcPr>
          <w:p w14:paraId="6E9D499F" w14:textId="77777777" w:rsidR="00472572" w:rsidRPr="00472572" w:rsidRDefault="00472572" w:rsidP="00472572">
            <w:r w:rsidRPr="00472572">
              <w:t>5.874998</w:t>
            </w:r>
          </w:p>
        </w:tc>
        <w:tc>
          <w:tcPr>
            <w:tcW w:w="960" w:type="dxa"/>
            <w:noWrap/>
            <w:hideMark/>
          </w:tcPr>
          <w:p w14:paraId="231E597E" w14:textId="77777777" w:rsidR="00472572" w:rsidRPr="00472572" w:rsidRDefault="00472572" w:rsidP="00472572">
            <w:r w:rsidRPr="00472572">
              <w:t>13.22618</w:t>
            </w:r>
          </w:p>
        </w:tc>
        <w:tc>
          <w:tcPr>
            <w:tcW w:w="960" w:type="dxa"/>
            <w:noWrap/>
            <w:hideMark/>
          </w:tcPr>
          <w:p w14:paraId="5E5BECA5" w14:textId="77777777" w:rsidR="00472572" w:rsidRPr="00472572" w:rsidRDefault="00472572" w:rsidP="00472572">
            <w:r w:rsidRPr="00472572">
              <w:t>10.26433</w:t>
            </w:r>
          </w:p>
        </w:tc>
        <w:tc>
          <w:tcPr>
            <w:tcW w:w="960" w:type="dxa"/>
            <w:noWrap/>
            <w:hideMark/>
          </w:tcPr>
          <w:p w14:paraId="079266CA" w14:textId="77777777" w:rsidR="00472572" w:rsidRPr="00472572" w:rsidRDefault="00472572" w:rsidP="00472572">
            <w:r w:rsidRPr="00472572">
              <w:t>3.3256</w:t>
            </w:r>
          </w:p>
        </w:tc>
        <w:tc>
          <w:tcPr>
            <w:tcW w:w="960" w:type="dxa"/>
            <w:noWrap/>
            <w:hideMark/>
          </w:tcPr>
          <w:p w14:paraId="167DF5A1" w14:textId="77777777" w:rsidR="00472572" w:rsidRPr="00472572" w:rsidRDefault="00472572" w:rsidP="00472572">
            <w:r w:rsidRPr="00472572">
              <w:t>13.39637</w:t>
            </w:r>
          </w:p>
        </w:tc>
        <w:tc>
          <w:tcPr>
            <w:tcW w:w="960" w:type="dxa"/>
            <w:noWrap/>
            <w:hideMark/>
          </w:tcPr>
          <w:p w14:paraId="7944D556" w14:textId="77777777" w:rsidR="00472572" w:rsidRPr="00472572" w:rsidRDefault="00472572" w:rsidP="00472572">
            <w:r w:rsidRPr="00472572">
              <w:t>2.686266</w:t>
            </w:r>
          </w:p>
        </w:tc>
      </w:tr>
      <w:tr w:rsidR="00472572" w:rsidRPr="00472572" w14:paraId="3981D957" w14:textId="77777777" w:rsidTr="00472572">
        <w:trPr>
          <w:trHeight w:val="300"/>
        </w:trPr>
        <w:tc>
          <w:tcPr>
            <w:tcW w:w="960" w:type="dxa"/>
            <w:noWrap/>
            <w:hideMark/>
          </w:tcPr>
          <w:p w14:paraId="3CC32F56" w14:textId="77777777" w:rsidR="00472572" w:rsidRPr="00472572" w:rsidRDefault="00472572" w:rsidP="00472572">
            <w:r w:rsidRPr="00472572">
              <w:t>11.85639</w:t>
            </w:r>
          </w:p>
        </w:tc>
        <w:tc>
          <w:tcPr>
            <w:tcW w:w="960" w:type="dxa"/>
            <w:noWrap/>
            <w:hideMark/>
          </w:tcPr>
          <w:p w14:paraId="26FBCD50" w14:textId="77777777" w:rsidR="00472572" w:rsidRPr="00472572" w:rsidRDefault="00472572" w:rsidP="00472572">
            <w:r w:rsidRPr="00472572">
              <w:t>7.3647</w:t>
            </w:r>
          </w:p>
        </w:tc>
        <w:tc>
          <w:tcPr>
            <w:tcW w:w="960" w:type="dxa"/>
            <w:noWrap/>
            <w:hideMark/>
          </w:tcPr>
          <w:p w14:paraId="25002C16" w14:textId="77777777" w:rsidR="00472572" w:rsidRPr="00472572" w:rsidRDefault="00472572" w:rsidP="00472572">
            <w:r w:rsidRPr="00472572">
              <w:t>8.146281</w:t>
            </w:r>
          </w:p>
        </w:tc>
        <w:tc>
          <w:tcPr>
            <w:tcW w:w="960" w:type="dxa"/>
            <w:noWrap/>
            <w:hideMark/>
          </w:tcPr>
          <w:p w14:paraId="12A82069" w14:textId="77777777" w:rsidR="00472572" w:rsidRPr="00472572" w:rsidRDefault="00472572" w:rsidP="00472572">
            <w:r w:rsidRPr="00472572">
              <w:t>6.484483</w:t>
            </w:r>
          </w:p>
        </w:tc>
        <w:tc>
          <w:tcPr>
            <w:tcW w:w="960" w:type="dxa"/>
            <w:noWrap/>
            <w:hideMark/>
          </w:tcPr>
          <w:p w14:paraId="56F01C82" w14:textId="77777777" w:rsidR="00472572" w:rsidRPr="00472572" w:rsidRDefault="00472572" w:rsidP="00472572">
            <w:r w:rsidRPr="00472572">
              <w:t>6.320663</w:t>
            </w:r>
          </w:p>
        </w:tc>
        <w:tc>
          <w:tcPr>
            <w:tcW w:w="960" w:type="dxa"/>
            <w:noWrap/>
            <w:hideMark/>
          </w:tcPr>
          <w:p w14:paraId="54828230" w14:textId="77777777" w:rsidR="00472572" w:rsidRPr="00472572" w:rsidRDefault="00472572" w:rsidP="00472572">
            <w:r w:rsidRPr="00472572">
              <w:t>7.167187</w:t>
            </w:r>
          </w:p>
        </w:tc>
        <w:tc>
          <w:tcPr>
            <w:tcW w:w="960" w:type="dxa"/>
            <w:noWrap/>
            <w:hideMark/>
          </w:tcPr>
          <w:p w14:paraId="2DC958E9" w14:textId="77777777" w:rsidR="00472572" w:rsidRPr="00472572" w:rsidRDefault="00472572" w:rsidP="00472572">
            <w:r w:rsidRPr="00472572">
              <w:t>3.464609</w:t>
            </w:r>
          </w:p>
        </w:tc>
        <w:tc>
          <w:tcPr>
            <w:tcW w:w="960" w:type="dxa"/>
            <w:noWrap/>
            <w:hideMark/>
          </w:tcPr>
          <w:p w14:paraId="2064A495" w14:textId="77777777" w:rsidR="00472572" w:rsidRPr="00472572" w:rsidRDefault="00472572" w:rsidP="00472572">
            <w:r w:rsidRPr="00472572">
              <w:t>5.365371</w:t>
            </w:r>
          </w:p>
        </w:tc>
        <w:tc>
          <w:tcPr>
            <w:tcW w:w="960" w:type="dxa"/>
            <w:noWrap/>
            <w:hideMark/>
          </w:tcPr>
          <w:p w14:paraId="500ABBF9" w14:textId="77777777" w:rsidR="00472572" w:rsidRPr="00472572" w:rsidRDefault="00472572" w:rsidP="00472572">
            <w:r w:rsidRPr="00472572">
              <w:t>5.668589</w:t>
            </w:r>
          </w:p>
        </w:tc>
        <w:tc>
          <w:tcPr>
            <w:tcW w:w="960" w:type="dxa"/>
            <w:noWrap/>
            <w:hideMark/>
          </w:tcPr>
          <w:p w14:paraId="46DA231D" w14:textId="77777777" w:rsidR="00472572" w:rsidRPr="00472572" w:rsidRDefault="00472572" w:rsidP="00472572">
            <w:r w:rsidRPr="00472572">
              <w:t>3.721053</w:t>
            </w:r>
          </w:p>
        </w:tc>
      </w:tr>
      <w:tr w:rsidR="00472572" w:rsidRPr="00472572" w14:paraId="1BB3DF7C" w14:textId="77777777" w:rsidTr="00472572">
        <w:trPr>
          <w:trHeight w:val="300"/>
        </w:trPr>
        <w:tc>
          <w:tcPr>
            <w:tcW w:w="960" w:type="dxa"/>
            <w:noWrap/>
            <w:hideMark/>
          </w:tcPr>
          <w:p w14:paraId="457BB539" w14:textId="77777777" w:rsidR="00472572" w:rsidRPr="00472572" w:rsidRDefault="00472572" w:rsidP="00472572">
            <w:r w:rsidRPr="00472572">
              <w:t>7.371479</w:t>
            </w:r>
          </w:p>
        </w:tc>
        <w:tc>
          <w:tcPr>
            <w:tcW w:w="960" w:type="dxa"/>
            <w:noWrap/>
            <w:hideMark/>
          </w:tcPr>
          <w:p w14:paraId="35E424A6" w14:textId="77777777" w:rsidR="00472572" w:rsidRPr="00472572" w:rsidRDefault="00472572" w:rsidP="00472572">
            <w:r w:rsidRPr="00472572">
              <w:t>8.674475</w:t>
            </w:r>
          </w:p>
        </w:tc>
        <w:tc>
          <w:tcPr>
            <w:tcW w:w="960" w:type="dxa"/>
            <w:noWrap/>
            <w:hideMark/>
          </w:tcPr>
          <w:p w14:paraId="0C5EBF16" w14:textId="77777777" w:rsidR="00472572" w:rsidRPr="00472572" w:rsidRDefault="00472572" w:rsidP="00472572">
            <w:r w:rsidRPr="00472572">
              <w:t>7.603366</w:t>
            </w:r>
          </w:p>
        </w:tc>
        <w:tc>
          <w:tcPr>
            <w:tcW w:w="960" w:type="dxa"/>
            <w:noWrap/>
            <w:hideMark/>
          </w:tcPr>
          <w:p w14:paraId="29D56D1C" w14:textId="77777777" w:rsidR="00472572" w:rsidRPr="00472572" w:rsidRDefault="00472572" w:rsidP="00472572">
            <w:r w:rsidRPr="00472572">
              <w:t>7.404767</w:t>
            </w:r>
          </w:p>
        </w:tc>
        <w:tc>
          <w:tcPr>
            <w:tcW w:w="960" w:type="dxa"/>
            <w:noWrap/>
            <w:hideMark/>
          </w:tcPr>
          <w:p w14:paraId="7BC794E6" w14:textId="77777777" w:rsidR="00472572" w:rsidRPr="00472572" w:rsidRDefault="00472572" w:rsidP="00472572">
            <w:r w:rsidRPr="00472572">
              <w:t>7.239019</w:t>
            </w:r>
          </w:p>
        </w:tc>
        <w:tc>
          <w:tcPr>
            <w:tcW w:w="960" w:type="dxa"/>
            <w:noWrap/>
            <w:hideMark/>
          </w:tcPr>
          <w:p w14:paraId="32A83191" w14:textId="77777777" w:rsidR="00472572" w:rsidRPr="00472572" w:rsidRDefault="00472572" w:rsidP="00472572">
            <w:r w:rsidRPr="00472572">
              <w:t>6.345778</w:t>
            </w:r>
          </w:p>
        </w:tc>
        <w:tc>
          <w:tcPr>
            <w:tcW w:w="960" w:type="dxa"/>
            <w:noWrap/>
            <w:hideMark/>
          </w:tcPr>
          <w:p w14:paraId="798264CF" w14:textId="77777777" w:rsidR="00472572" w:rsidRPr="00472572" w:rsidRDefault="00472572" w:rsidP="00472572">
            <w:r w:rsidRPr="00472572">
              <w:t>4.338227</w:t>
            </w:r>
          </w:p>
        </w:tc>
        <w:tc>
          <w:tcPr>
            <w:tcW w:w="960" w:type="dxa"/>
            <w:noWrap/>
            <w:hideMark/>
          </w:tcPr>
          <w:p w14:paraId="1A6250F0" w14:textId="77777777" w:rsidR="00472572" w:rsidRPr="00472572" w:rsidRDefault="00472572" w:rsidP="00472572">
            <w:r w:rsidRPr="00472572">
              <w:t>6.20997</w:t>
            </w:r>
          </w:p>
        </w:tc>
        <w:tc>
          <w:tcPr>
            <w:tcW w:w="960" w:type="dxa"/>
            <w:noWrap/>
            <w:hideMark/>
          </w:tcPr>
          <w:p w14:paraId="48C7C4DA" w14:textId="77777777" w:rsidR="00472572" w:rsidRPr="00472572" w:rsidRDefault="00472572" w:rsidP="00472572">
            <w:r w:rsidRPr="00472572">
              <w:t>4.246499</w:t>
            </w:r>
          </w:p>
        </w:tc>
        <w:tc>
          <w:tcPr>
            <w:tcW w:w="960" w:type="dxa"/>
            <w:noWrap/>
            <w:hideMark/>
          </w:tcPr>
          <w:p w14:paraId="32D7CBD8" w14:textId="77777777" w:rsidR="00472572" w:rsidRPr="00472572" w:rsidRDefault="00472572" w:rsidP="00472572">
            <w:r w:rsidRPr="00472572">
              <w:t>3.48018</w:t>
            </w:r>
          </w:p>
        </w:tc>
      </w:tr>
      <w:tr w:rsidR="00472572" w:rsidRPr="00472572" w14:paraId="2B2E9BE7" w14:textId="77777777" w:rsidTr="00472572">
        <w:trPr>
          <w:trHeight w:val="300"/>
        </w:trPr>
        <w:tc>
          <w:tcPr>
            <w:tcW w:w="960" w:type="dxa"/>
            <w:noWrap/>
            <w:hideMark/>
          </w:tcPr>
          <w:p w14:paraId="5E914C7F" w14:textId="77777777" w:rsidR="00472572" w:rsidRPr="00472572" w:rsidRDefault="00472572" w:rsidP="00472572">
            <w:r w:rsidRPr="00472572">
              <w:t>5.349543</w:t>
            </w:r>
          </w:p>
        </w:tc>
        <w:tc>
          <w:tcPr>
            <w:tcW w:w="960" w:type="dxa"/>
            <w:noWrap/>
            <w:hideMark/>
          </w:tcPr>
          <w:p w14:paraId="073083AD" w14:textId="77777777" w:rsidR="00472572" w:rsidRPr="00472572" w:rsidRDefault="00472572" w:rsidP="00472572">
            <w:r w:rsidRPr="00472572">
              <w:t>6.855874</w:t>
            </w:r>
          </w:p>
        </w:tc>
        <w:tc>
          <w:tcPr>
            <w:tcW w:w="960" w:type="dxa"/>
            <w:noWrap/>
            <w:hideMark/>
          </w:tcPr>
          <w:p w14:paraId="6B3827A9" w14:textId="77777777" w:rsidR="00472572" w:rsidRPr="00472572" w:rsidRDefault="00472572" w:rsidP="00472572">
            <w:r w:rsidRPr="00472572">
              <w:t>8.649856</w:t>
            </w:r>
          </w:p>
        </w:tc>
        <w:tc>
          <w:tcPr>
            <w:tcW w:w="960" w:type="dxa"/>
            <w:noWrap/>
            <w:hideMark/>
          </w:tcPr>
          <w:p w14:paraId="645677DA" w14:textId="77777777" w:rsidR="00472572" w:rsidRPr="00472572" w:rsidRDefault="00472572" w:rsidP="00472572">
            <w:r w:rsidRPr="00472572">
              <w:t>7.422055</w:t>
            </w:r>
          </w:p>
        </w:tc>
        <w:tc>
          <w:tcPr>
            <w:tcW w:w="960" w:type="dxa"/>
            <w:noWrap/>
            <w:hideMark/>
          </w:tcPr>
          <w:p w14:paraId="6440D0F7" w14:textId="77777777" w:rsidR="00472572" w:rsidRPr="00472572" w:rsidRDefault="00472572" w:rsidP="00472572">
            <w:r w:rsidRPr="00472572">
              <w:t>7.743221</w:t>
            </w:r>
          </w:p>
        </w:tc>
        <w:tc>
          <w:tcPr>
            <w:tcW w:w="960" w:type="dxa"/>
            <w:noWrap/>
            <w:hideMark/>
          </w:tcPr>
          <w:p w14:paraId="259D8DB7" w14:textId="77777777" w:rsidR="00472572" w:rsidRPr="00472572" w:rsidRDefault="00472572" w:rsidP="00472572">
            <w:r w:rsidRPr="00472572">
              <w:t>8.123602</w:t>
            </w:r>
          </w:p>
        </w:tc>
        <w:tc>
          <w:tcPr>
            <w:tcW w:w="960" w:type="dxa"/>
            <w:noWrap/>
            <w:hideMark/>
          </w:tcPr>
          <w:p w14:paraId="2852743B" w14:textId="77777777" w:rsidR="00472572" w:rsidRPr="00472572" w:rsidRDefault="00472572" w:rsidP="00472572">
            <w:r w:rsidRPr="00472572">
              <w:t>3.661275</w:t>
            </w:r>
          </w:p>
        </w:tc>
        <w:tc>
          <w:tcPr>
            <w:tcW w:w="960" w:type="dxa"/>
            <w:noWrap/>
            <w:hideMark/>
          </w:tcPr>
          <w:p w14:paraId="7E41D199" w14:textId="77777777" w:rsidR="00472572" w:rsidRPr="00472572" w:rsidRDefault="00472572" w:rsidP="00472572">
            <w:r w:rsidRPr="00472572">
              <w:t>7.744713</w:t>
            </w:r>
          </w:p>
        </w:tc>
        <w:tc>
          <w:tcPr>
            <w:tcW w:w="960" w:type="dxa"/>
            <w:noWrap/>
            <w:hideMark/>
          </w:tcPr>
          <w:p w14:paraId="3E12D670" w14:textId="77777777" w:rsidR="00472572" w:rsidRPr="00472572" w:rsidRDefault="00472572" w:rsidP="00472572">
            <w:r w:rsidRPr="00472572">
              <w:t>10.2001</w:t>
            </w:r>
          </w:p>
        </w:tc>
        <w:tc>
          <w:tcPr>
            <w:tcW w:w="960" w:type="dxa"/>
            <w:noWrap/>
            <w:hideMark/>
          </w:tcPr>
          <w:p w14:paraId="73B96A44" w14:textId="77777777" w:rsidR="00472572" w:rsidRPr="00472572" w:rsidRDefault="00472572" w:rsidP="00472572">
            <w:r w:rsidRPr="00472572">
              <w:t>11.52444</w:t>
            </w:r>
          </w:p>
        </w:tc>
      </w:tr>
      <w:tr w:rsidR="00472572" w:rsidRPr="00472572" w14:paraId="12966FD0" w14:textId="77777777" w:rsidTr="00472572">
        <w:trPr>
          <w:trHeight w:val="300"/>
        </w:trPr>
        <w:tc>
          <w:tcPr>
            <w:tcW w:w="960" w:type="dxa"/>
            <w:noWrap/>
            <w:hideMark/>
          </w:tcPr>
          <w:p w14:paraId="361FC7A8" w14:textId="77777777" w:rsidR="00472572" w:rsidRPr="00472572" w:rsidRDefault="00472572" w:rsidP="00472572">
            <w:r w:rsidRPr="00472572">
              <w:t>8.71322</w:t>
            </w:r>
          </w:p>
        </w:tc>
        <w:tc>
          <w:tcPr>
            <w:tcW w:w="960" w:type="dxa"/>
            <w:noWrap/>
            <w:hideMark/>
          </w:tcPr>
          <w:p w14:paraId="7C3B5098" w14:textId="77777777" w:rsidR="00472572" w:rsidRPr="00472572" w:rsidRDefault="00472572" w:rsidP="00472572">
            <w:r w:rsidRPr="00472572">
              <w:t>5.249415</w:t>
            </w:r>
          </w:p>
        </w:tc>
        <w:tc>
          <w:tcPr>
            <w:tcW w:w="960" w:type="dxa"/>
            <w:noWrap/>
            <w:hideMark/>
          </w:tcPr>
          <w:p w14:paraId="0A8FCBE3" w14:textId="77777777" w:rsidR="00472572" w:rsidRPr="00472572" w:rsidRDefault="00472572" w:rsidP="00472572">
            <w:r w:rsidRPr="00472572">
              <w:t>8.515927</w:t>
            </w:r>
          </w:p>
        </w:tc>
        <w:tc>
          <w:tcPr>
            <w:tcW w:w="960" w:type="dxa"/>
            <w:noWrap/>
            <w:hideMark/>
          </w:tcPr>
          <w:p w14:paraId="498D6FE6" w14:textId="77777777" w:rsidR="00472572" w:rsidRPr="00472572" w:rsidRDefault="00472572" w:rsidP="00472572">
            <w:r w:rsidRPr="00472572">
              <w:t>7.460731</w:t>
            </w:r>
          </w:p>
        </w:tc>
        <w:tc>
          <w:tcPr>
            <w:tcW w:w="960" w:type="dxa"/>
            <w:noWrap/>
            <w:hideMark/>
          </w:tcPr>
          <w:p w14:paraId="520A9961" w14:textId="77777777" w:rsidR="00472572" w:rsidRPr="00472572" w:rsidRDefault="00472572" w:rsidP="00472572">
            <w:r w:rsidRPr="00472572">
              <w:t>7.976684</w:t>
            </w:r>
          </w:p>
        </w:tc>
        <w:tc>
          <w:tcPr>
            <w:tcW w:w="960" w:type="dxa"/>
            <w:noWrap/>
            <w:hideMark/>
          </w:tcPr>
          <w:p w14:paraId="7BAAFB5F" w14:textId="77777777" w:rsidR="00472572" w:rsidRPr="00472572" w:rsidRDefault="00472572" w:rsidP="00472572">
            <w:r w:rsidRPr="00472572">
              <w:t>8.822906</w:t>
            </w:r>
          </w:p>
        </w:tc>
        <w:tc>
          <w:tcPr>
            <w:tcW w:w="960" w:type="dxa"/>
            <w:noWrap/>
            <w:hideMark/>
          </w:tcPr>
          <w:p w14:paraId="697A633F" w14:textId="77777777" w:rsidR="00472572" w:rsidRPr="00472572" w:rsidRDefault="00472572" w:rsidP="00472572">
            <w:r w:rsidRPr="00472572">
              <w:t>4.626538</w:t>
            </w:r>
          </w:p>
        </w:tc>
        <w:tc>
          <w:tcPr>
            <w:tcW w:w="960" w:type="dxa"/>
            <w:noWrap/>
            <w:hideMark/>
          </w:tcPr>
          <w:p w14:paraId="173E4BEB" w14:textId="77777777" w:rsidR="00472572" w:rsidRPr="00472572" w:rsidRDefault="00472572" w:rsidP="00472572">
            <w:r w:rsidRPr="00472572">
              <w:t>6.333813</w:t>
            </w:r>
          </w:p>
        </w:tc>
        <w:tc>
          <w:tcPr>
            <w:tcW w:w="960" w:type="dxa"/>
            <w:noWrap/>
            <w:hideMark/>
          </w:tcPr>
          <w:p w14:paraId="4BF33CA7" w14:textId="77777777" w:rsidR="00472572" w:rsidRPr="00472572" w:rsidRDefault="00472572" w:rsidP="00472572">
            <w:r w:rsidRPr="00472572">
              <w:t>8.710245</w:t>
            </w:r>
          </w:p>
        </w:tc>
        <w:tc>
          <w:tcPr>
            <w:tcW w:w="960" w:type="dxa"/>
            <w:noWrap/>
            <w:hideMark/>
          </w:tcPr>
          <w:p w14:paraId="4D6ABB0B" w14:textId="77777777" w:rsidR="00472572" w:rsidRPr="00472572" w:rsidRDefault="00472572" w:rsidP="00472572">
            <w:r w:rsidRPr="00472572">
              <w:t>8.57423</w:t>
            </w:r>
          </w:p>
        </w:tc>
      </w:tr>
      <w:tr w:rsidR="00472572" w:rsidRPr="00472572" w14:paraId="081264C4" w14:textId="77777777" w:rsidTr="00472572">
        <w:trPr>
          <w:trHeight w:val="300"/>
        </w:trPr>
        <w:tc>
          <w:tcPr>
            <w:tcW w:w="960" w:type="dxa"/>
            <w:noWrap/>
            <w:hideMark/>
          </w:tcPr>
          <w:p w14:paraId="304C37BC" w14:textId="77777777" w:rsidR="00472572" w:rsidRPr="00472572" w:rsidRDefault="00472572" w:rsidP="00472572">
            <w:r w:rsidRPr="00472572">
              <w:t>8.226366</w:t>
            </w:r>
          </w:p>
        </w:tc>
        <w:tc>
          <w:tcPr>
            <w:tcW w:w="960" w:type="dxa"/>
            <w:noWrap/>
            <w:hideMark/>
          </w:tcPr>
          <w:p w14:paraId="7702F179" w14:textId="77777777" w:rsidR="00472572" w:rsidRPr="00472572" w:rsidRDefault="00472572" w:rsidP="00472572">
            <w:r w:rsidRPr="00472572">
              <w:t>7.959646</w:t>
            </w:r>
          </w:p>
        </w:tc>
        <w:tc>
          <w:tcPr>
            <w:tcW w:w="960" w:type="dxa"/>
            <w:noWrap/>
            <w:hideMark/>
          </w:tcPr>
          <w:p w14:paraId="46F6A86A" w14:textId="77777777" w:rsidR="00472572" w:rsidRPr="00472572" w:rsidRDefault="00472572" w:rsidP="00472572">
            <w:r w:rsidRPr="00472572">
              <w:t>4.707951</w:t>
            </w:r>
          </w:p>
        </w:tc>
        <w:tc>
          <w:tcPr>
            <w:tcW w:w="960" w:type="dxa"/>
            <w:noWrap/>
            <w:hideMark/>
          </w:tcPr>
          <w:p w14:paraId="7FA7D547" w14:textId="77777777" w:rsidR="00472572" w:rsidRPr="00472572" w:rsidRDefault="00472572" w:rsidP="00472572">
            <w:r w:rsidRPr="00472572">
              <w:t>7.435213</w:t>
            </w:r>
          </w:p>
        </w:tc>
        <w:tc>
          <w:tcPr>
            <w:tcW w:w="960" w:type="dxa"/>
            <w:noWrap/>
            <w:hideMark/>
          </w:tcPr>
          <w:p w14:paraId="64ADFEC6" w14:textId="77777777" w:rsidR="00472572" w:rsidRPr="00472572" w:rsidRDefault="00472572" w:rsidP="00472572">
            <w:r w:rsidRPr="00472572">
              <w:t>8.306948</w:t>
            </w:r>
          </w:p>
        </w:tc>
        <w:tc>
          <w:tcPr>
            <w:tcW w:w="960" w:type="dxa"/>
            <w:noWrap/>
            <w:hideMark/>
          </w:tcPr>
          <w:p w14:paraId="0213E70C" w14:textId="77777777" w:rsidR="00472572" w:rsidRPr="00472572" w:rsidRDefault="00472572" w:rsidP="00472572">
            <w:r w:rsidRPr="00472572">
              <w:t>8.597205</w:t>
            </w:r>
          </w:p>
        </w:tc>
        <w:tc>
          <w:tcPr>
            <w:tcW w:w="960" w:type="dxa"/>
            <w:noWrap/>
            <w:hideMark/>
          </w:tcPr>
          <w:p w14:paraId="5093672A" w14:textId="77777777" w:rsidR="00472572" w:rsidRPr="00472572" w:rsidRDefault="00472572" w:rsidP="00472572">
            <w:r w:rsidRPr="00472572">
              <w:t>12.58044</w:t>
            </w:r>
          </w:p>
        </w:tc>
        <w:tc>
          <w:tcPr>
            <w:tcW w:w="960" w:type="dxa"/>
            <w:noWrap/>
            <w:hideMark/>
          </w:tcPr>
          <w:p w14:paraId="41E98BC1" w14:textId="77777777" w:rsidR="00472572" w:rsidRPr="00472572" w:rsidRDefault="00472572" w:rsidP="00472572">
            <w:r w:rsidRPr="00472572">
              <w:t>6.369615</w:t>
            </w:r>
          </w:p>
        </w:tc>
        <w:tc>
          <w:tcPr>
            <w:tcW w:w="960" w:type="dxa"/>
            <w:noWrap/>
            <w:hideMark/>
          </w:tcPr>
          <w:p w14:paraId="37A33F42" w14:textId="77777777" w:rsidR="00472572" w:rsidRPr="00472572" w:rsidRDefault="00472572" w:rsidP="00472572">
            <w:r w:rsidRPr="00472572">
              <w:t>2.844009</w:t>
            </w:r>
          </w:p>
        </w:tc>
        <w:tc>
          <w:tcPr>
            <w:tcW w:w="960" w:type="dxa"/>
            <w:noWrap/>
            <w:hideMark/>
          </w:tcPr>
          <w:p w14:paraId="0CBEA025" w14:textId="77777777" w:rsidR="00472572" w:rsidRPr="00472572" w:rsidRDefault="00472572" w:rsidP="00472572">
            <w:r w:rsidRPr="00472572">
              <w:t>3.234511</w:t>
            </w:r>
          </w:p>
        </w:tc>
      </w:tr>
      <w:tr w:rsidR="00472572" w:rsidRPr="00472572" w14:paraId="54C03378" w14:textId="77777777" w:rsidTr="00472572">
        <w:trPr>
          <w:trHeight w:val="300"/>
        </w:trPr>
        <w:tc>
          <w:tcPr>
            <w:tcW w:w="960" w:type="dxa"/>
            <w:noWrap/>
            <w:hideMark/>
          </w:tcPr>
          <w:p w14:paraId="44B064F5" w14:textId="77777777" w:rsidR="00472572" w:rsidRPr="00472572" w:rsidRDefault="00472572" w:rsidP="00472572">
            <w:r w:rsidRPr="00472572">
              <w:t>2.576045</w:t>
            </w:r>
          </w:p>
        </w:tc>
        <w:tc>
          <w:tcPr>
            <w:tcW w:w="960" w:type="dxa"/>
            <w:noWrap/>
            <w:hideMark/>
          </w:tcPr>
          <w:p w14:paraId="3E1DD5DC" w14:textId="77777777" w:rsidR="00472572" w:rsidRPr="00472572" w:rsidRDefault="00472572" w:rsidP="00472572">
            <w:r w:rsidRPr="00472572">
              <w:t>6.714923</w:t>
            </w:r>
          </w:p>
        </w:tc>
        <w:tc>
          <w:tcPr>
            <w:tcW w:w="960" w:type="dxa"/>
            <w:noWrap/>
            <w:hideMark/>
          </w:tcPr>
          <w:p w14:paraId="19A21E02" w14:textId="77777777" w:rsidR="00472572" w:rsidRPr="00472572" w:rsidRDefault="00472572" w:rsidP="00472572">
            <w:r w:rsidRPr="00472572">
              <w:t>4.110002</w:t>
            </w:r>
          </w:p>
        </w:tc>
        <w:tc>
          <w:tcPr>
            <w:tcW w:w="960" w:type="dxa"/>
            <w:noWrap/>
            <w:hideMark/>
          </w:tcPr>
          <w:p w14:paraId="7B65F855" w14:textId="77777777" w:rsidR="00472572" w:rsidRPr="00472572" w:rsidRDefault="00472572" w:rsidP="00472572">
            <w:r w:rsidRPr="00472572">
              <w:t>7.562615</w:t>
            </w:r>
          </w:p>
        </w:tc>
        <w:tc>
          <w:tcPr>
            <w:tcW w:w="960" w:type="dxa"/>
            <w:noWrap/>
            <w:hideMark/>
          </w:tcPr>
          <w:p w14:paraId="11F4CB45" w14:textId="77777777" w:rsidR="00472572" w:rsidRPr="00472572" w:rsidRDefault="00472572" w:rsidP="00472572">
            <w:r w:rsidRPr="00472572">
              <w:t>1.208349</w:t>
            </w:r>
          </w:p>
        </w:tc>
        <w:tc>
          <w:tcPr>
            <w:tcW w:w="960" w:type="dxa"/>
            <w:noWrap/>
            <w:hideMark/>
          </w:tcPr>
          <w:p w14:paraId="7726C93D" w14:textId="77777777" w:rsidR="00472572" w:rsidRPr="00472572" w:rsidRDefault="00472572" w:rsidP="00472572">
            <w:r w:rsidRPr="00472572">
              <w:t>8.930551</w:t>
            </w:r>
          </w:p>
        </w:tc>
        <w:tc>
          <w:tcPr>
            <w:tcW w:w="960" w:type="dxa"/>
            <w:noWrap/>
            <w:hideMark/>
          </w:tcPr>
          <w:p w14:paraId="26032BB0" w14:textId="77777777" w:rsidR="00472572" w:rsidRPr="00472572" w:rsidRDefault="00472572" w:rsidP="00472572">
            <w:r w:rsidRPr="00472572">
              <w:t>8.662832</w:t>
            </w:r>
          </w:p>
        </w:tc>
        <w:tc>
          <w:tcPr>
            <w:tcW w:w="960" w:type="dxa"/>
            <w:noWrap/>
            <w:hideMark/>
          </w:tcPr>
          <w:p w14:paraId="62AFC299" w14:textId="77777777" w:rsidR="00472572" w:rsidRPr="00472572" w:rsidRDefault="00472572" w:rsidP="00472572">
            <w:r w:rsidRPr="00472572">
              <w:t>7.194204</w:t>
            </w:r>
          </w:p>
        </w:tc>
        <w:tc>
          <w:tcPr>
            <w:tcW w:w="960" w:type="dxa"/>
            <w:noWrap/>
            <w:hideMark/>
          </w:tcPr>
          <w:p w14:paraId="0BC94240" w14:textId="77777777" w:rsidR="00472572" w:rsidRPr="00472572" w:rsidRDefault="00472572" w:rsidP="00472572">
            <w:r w:rsidRPr="00472572">
              <w:t>8.372783</w:t>
            </w:r>
          </w:p>
        </w:tc>
        <w:tc>
          <w:tcPr>
            <w:tcW w:w="960" w:type="dxa"/>
            <w:noWrap/>
            <w:hideMark/>
          </w:tcPr>
          <w:p w14:paraId="42FF3C7C" w14:textId="77777777" w:rsidR="00472572" w:rsidRPr="00472572" w:rsidRDefault="00472572" w:rsidP="00472572">
            <w:r w:rsidRPr="00472572">
              <w:t>12.40624</w:t>
            </w:r>
          </w:p>
        </w:tc>
      </w:tr>
      <w:tr w:rsidR="00472572" w:rsidRPr="00472572" w14:paraId="07616C21" w14:textId="77777777" w:rsidTr="00472572">
        <w:trPr>
          <w:trHeight w:val="300"/>
        </w:trPr>
        <w:tc>
          <w:tcPr>
            <w:tcW w:w="960" w:type="dxa"/>
            <w:noWrap/>
            <w:hideMark/>
          </w:tcPr>
          <w:p w14:paraId="6C8354F0" w14:textId="77777777" w:rsidR="00472572" w:rsidRPr="00472572" w:rsidRDefault="00472572" w:rsidP="00472572">
            <w:r w:rsidRPr="00472572">
              <w:t>7.62689</w:t>
            </w:r>
          </w:p>
        </w:tc>
        <w:tc>
          <w:tcPr>
            <w:tcW w:w="960" w:type="dxa"/>
            <w:noWrap/>
            <w:hideMark/>
          </w:tcPr>
          <w:p w14:paraId="055E6CEF" w14:textId="77777777" w:rsidR="00472572" w:rsidRPr="00472572" w:rsidRDefault="00472572" w:rsidP="00472572">
            <w:r w:rsidRPr="00472572">
              <w:t>7.468891</w:t>
            </w:r>
          </w:p>
        </w:tc>
        <w:tc>
          <w:tcPr>
            <w:tcW w:w="960" w:type="dxa"/>
            <w:noWrap/>
            <w:hideMark/>
          </w:tcPr>
          <w:p w14:paraId="1285B61D" w14:textId="77777777" w:rsidR="00472572" w:rsidRPr="00472572" w:rsidRDefault="00472572" w:rsidP="00472572">
            <w:r w:rsidRPr="00472572">
              <w:t>6.375867</w:t>
            </w:r>
          </w:p>
        </w:tc>
        <w:tc>
          <w:tcPr>
            <w:tcW w:w="960" w:type="dxa"/>
            <w:noWrap/>
            <w:hideMark/>
          </w:tcPr>
          <w:p w14:paraId="2EA82D3C" w14:textId="77777777" w:rsidR="00472572" w:rsidRPr="00472572" w:rsidRDefault="00472572" w:rsidP="00472572">
            <w:r w:rsidRPr="00472572">
              <w:t>7.235679</w:t>
            </w:r>
          </w:p>
        </w:tc>
        <w:tc>
          <w:tcPr>
            <w:tcW w:w="960" w:type="dxa"/>
            <w:noWrap/>
            <w:hideMark/>
          </w:tcPr>
          <w:p w14:paraId="04DC2134" w14:textId="77777777" w:rsidR="00472572" w:rsidRPr="00472572" w:rsidRDefault="00472572" w:rsidP="00472572">
            <w:r w:rsidRPr="00472572">
              <w:t>11.90465</w:t>
            </w:r>
          </w:p>
        </w:tc>
        <w:tc>
          <w:tcPr>
            <w:tcW w:w="960" w:type="dxa"/>
            <w:noWrap/>
            <w:hideMark/>
          </w:tcPr>
          <w:p w14:paraId="0BF28988" w14:textId="77777777" w:rsidR="00472572" w:rsidRPr="00472572" w:rsidRDefault="00472572" w:rsidP="00472572">
            <w:r w:rsidRPr="00472572">
              <w:t>8.292722</w:t>
            </w:r>
          </w:p>
        </w:tc>
        <w:tc>
          <w:tcPr>
            <w:tcW w:w="960" w:type="dxa"/>
            <w:noWrap/>
            <w:hideMark/>
          </w:tcPr>
          <w:p w14:paraId="7292DE60" w14:textId="77777777" w:rsidR="00472572" w:rsidRPr="00472572" w:rsidRDefault="00472572" w:rsidP="00472572">
            <w:r w:rsidRPr="00472572">
              <w:t>7.990905</w:t>
            </w:r>
          </w:p>
        </w:tc>
        <w:tc>
          <w:tcPr>
            <w:tcW w:w="960" w:type="dxa"/>
            <w:noWrap/>
            <w:hideMark/>
          </w:tcPr>
          <w:p w14:paraId="0769FD05" w14:textId="77777777" w:rsidR="00472572" w:rsidRPr="00472572" w:rsidRDefault="00472572" w:rsidP="00472572">
            <w:r w:rsidRPr="00472572">
              <w:t>8.128546</w:t>
            </w:r>
          </w:p>
        </w:tc>
        <w:tc>
          <w:tcPr>
            <w:tcW w:w="960" w:type="dxa"/>
            <w:noWrap/>
            <w:hideMark/>
          </w:tcPr>
          <w:p w14:paraId="081C4AEA" w14:textId="77777777" w:rsidR="00472572" w:rsidRPr="00472572" w:rsidRDefault="00472572" w:rsidP="00472572">
            <w:r w:rsidRPr="00472572">
              <w:t>7.546951</w:t>
            </w:r>
          </w:p>
        </w:tc>
        <w:tc>
          <w:tcPr>
            <w:tcW w:w="960" w:type="dxa"/>
            <w:noWrap/>
            <w:hideMark/>
          </w:tcPr>
          <w:p w14:paraId="407298EC" w14:textId="77777777" w:rsidR="00472572" w:rsidRPr="00472572" w:rsidRDefault="00472572" w:rsidP="00472572">
            <w:r w:rsidRPr="00472572">
              <w:t>8.900563</w:t>
            </w:r>
          </w:p>
        </w:tc>
      </w:tr>
      <w:tr w:rsidR="00472572" w:rsidRPr="00472572" w14:paraId="2B449001" w14:textId="77777777" w:rsidTr="00472572">
        <w:trPr>
          <w:trHeight w:val="300"/>
        </w:trPr>
        <w:tc>
          <w:tcPr>
            <w:tcW w:w="960" w:type="dxa"/>
            <w:noWrap/>
            <w:hideMark/>
          </w:tcPr>
          <w:p w14:paraId="3F7DF206" w14:textId="77777777" w:rsidR="00472572" w:rsidRPr="00472572" w:rsidRDefault="00472572" w:rsidP="00472572">
            <w:r w:rsidRPr="00472572">
              <w:t>8.143036</w:t>
            </w:r>
          </w:p>
        </w:tc>
        <w:tc>
          <w:tcPr>
            <w:tcW w:w="960" w:type="dxa"/>
            <w:noWrap/>
            <w:hideMark/>
          </w:tcPr>
          <w:p w14:paraId="5DBAA752" w14:textId="77777777" w:rsidR="00472572" w:rsidRPr="00472572" w:rsidRDefault="00472572" w:rsidP="00472572">
            <w:r w:rsidRPr="00472572">
              <w:t>2.879283</w:t>
            </w:r>
          </w:p>
        </w:tc>
        <w:tc>
          <w:tcPr>
            <w:tcW w:w="960" w:type="dxa"/>
            <w:noWrap/>
            <w:hideMark/>
          </w:tcPr>
          <w:p w14:paraId="5CB1D824" w14:textId="77777777" w:rsidR="00472572" w:rsidRPr="00472572" w:rsidRDefault="00472572" w:rsidP="00472572">
            <w:r w:rsidRPr="00472572">
              <w:t>3.668418</w:t>
            </w:r>
          </w:p>
        </w:tc>
        <w:tc>
          <w:tcPr>
            <w:tcW w:w="960" w:type="dxa"/>
            <w:noWrap/>
            <w:hideMark/>
          </w:tcPr>
          <w:p w14:paraId="2DBDD7BD" w14:textId="77777777" w:rsidR="00472572" w:rsidRPr="00472572" w:rsidRDefault="00472572" w:rsidP="00472572">
            <w:r w:rsidRPr="00472572">
              <w:t>8.96673</w:t>
            </w:r>
          </w:p>
        </w:tc>
        <w:tc>
          <w:tcPr>
            <w:tcW w:w="960" w:type="dxa"/>
            <w:noWrap/>
            <w:hideMark/>
          </w:tcPr>
          <w:p w14:paraId="670A2E65" w14:textId="77777777" w:rsidR="00472572" w:rsidRPr="00472572" w:rsidRDefault="00472572" w:rsidP="00472572">
            <w:r w:rsidRPr="00472572">
              <w:t>8.837162</w:t>
            </w:r>
          </w:p>
        </w:tc>
        <w:tc>
          <w:tcPr>
            <w:tcW w:w="960" w:type="dxa"/>
            <w:noWrap/>
            <w:hideMark/>
          </w:tcPr>
          <w:p w14:paraId="0CA2D680" w14:textId="77777777" w:rsidR="00472572" w:rsidRPr="00472572" w:rsidRDefault="00472572" w:rsidP="00472572">
            <w:r w:rsidRPr="00472572">
              <w:t>7.415097</w:t>
            </w:r>
          </w:p>
        </w:tc>
        <w:tc>
          <w:tcPr>
            <w:tcW w:w="960" w:type="dxa"/>
            <w:noWrap/>
            <w:hideMark/>
          </w:tcPr>
          <w:p w14:paraId="5E0B9F00" w14:textId="77777777" w:rsidR="00472572" w:rsidRPr="00472572" w:rsidRDefault="00472572" w:rsidP="00472572">
            <w:r w:rsidRPr="00472572">
              <w:t>8.6596</w:t>
            </w:r>
          </w:p>
        </w:tc>
        <w:tc>
          <w:tcPr>
            <w:tcW w:w="960" w:type="dxa"/>
            <w:noWrap/>
            <w:hideMark/>
          </w:tcPr>
          <w:p w14:paraId="7EDFAD2B" w14:textId="77777777" w:rsidR="00472572" w:rsidRPr="00472572" w:rsidRDefault="00472572" w:rsidP="00472572">
            <w:r w:rsidRPr="00472572">
              <w:t>8.64954</w:t>
            </w:r>
          </w:p>
        </w:tc>
        <w:tc>
          <w:tcPr>
            <w:tcW w:w="960" w:type="dxa"/>
            <w:noWrap/>
            <w:hideMark/>
          </w:tcPr>
          <w:p w14:paraId="66035995" w14:textId="77777777" w:rsidR="00472572" w:rsidRPr="00472572" w:rsidRDefault="00472572" w:rsidP="00472572">
            <w:r w:rsidRPr="00472572">
              <w:t>2.929503</w:t>
            </w:r>
          </w:p>
        </w:tc>
        <w:tc>
          <w:tcPr>
            <w:tcW w:w="960" w:type="dxa"/>
            <w:noWrap/>
            <w:hideMark/>
          </w:tcPr>
          <w:p w14:paraId="299098D9" w14:textId="77777777" w:rsidR="00472572" w:rsidRPr="00472572" w:rsidRDefault="00472572" w:rsidP="00472572">
            <w:r w:rsidRPr="00472572">
              <w:t>2.859643</w:t>
            </w:r>
          </w:p>
        </w:tc>
      </w:tr>
      <w:tr w:rsidR="00472572" w:rsidRPr="00472572" w14:paraId="5C7ACA35" w14:textId="77777777" w:rsidTr="00472572">
        <w:trPr>
          <w:trHeight w:val="300"/>
        </w:trPr>
        <w:tc>
          <w:tcPr>
            <w:tcW w:w="960" w:type="dxa"/>
            <w:noWrap/>
            <w:hideMark/>
          </w:tcPr>
          <w:p w14:paraId="005541AC" w14:textId="77777777" w:rsidR="00472572" w:rsidRPr="00472572" w:rsidRDefault="00472572" w:rsidP="00472572">
            <w:r w:rsidRPr="00472572">
              <w:t>3.190723</w:t>
            </w:r>
          </w:p>
        </w:tc>
        <w:tc>
          <w:tcPr>
            <w:tcW w:w="960" w:type="dxa"/>
            <w:noWrap/>
            <w:hideMark/>
          </w:tcPr>
          <w:p w14:paraId="61C505A6" w14:textId="77777777" w:rsidR="00472572" w:rsidRPr="00472572" w:rsidRDefault="00472572" w:rsidP="00472572">
            <w:r w:rsidRPr="00472572">
              <w:t>7.580934</w:t>
            </w:r>
          </w:p>
        </w:tc>
        <w:tc>
          <w:tcPr>
            <w:tcW w:w="960" w:type="dxa"/>
            <w:noWrap/>
            <w:hideMark/>
          </w:tcPr>
          <w:p w14:paraId="5E76AAEA" w14:textId="77777777" w:rsidR="00472572" w:rsidRPr="00472572" w:rsidRDefault="00472572" w:rsidP="00472572">
            <w:r w:rsidRPr="00472572">
              <w:t>12.39151</w:t>
            </w:r>
          </w:p>
        </w:tc>
        <w:tc>
          <w:tcPr>
            <w:tcW w:w="960" w:type="dxa"/>
            <w:noWrap/>
            <w:hideMark/>
          </w:tcPr>
          <w:p w14:paraId="0987B3AB" w14:textId="77777777" w:rsidR="00472572" w:rsidRPr="00472572" w:rsidRDefault="00472572" w:rsidP="00472572">
            <w:r w:rsidRPr="00472572">
              <w:t>7.548576</w:t>
            </w:r>
          </w:p>
        </w:tc>
        <w:tc>
          <w:tcPr>
            <w:tcW w:w="960" w:type="dxa"/>
            <w:noWrap/>
            <w:hideMark/>
          </w:tcPr>
          <w:p w14:paraId="360466BC" w14:textId="77777777" w:rsidR="00472572" w:rsidRPr="00472572" w:rsidRDefault="00472572" w:rsidP="00472572">
            <w:r w:rsidRPr="00472572">
              <w:t>6.86269</w:t>
            </w:r>
          </w:p>
        </w:tc>
        <w:tc>
          <w:tcPr>
            <w:tcW w:w="960" w:type="dxa"/>
            <w:noWrap/>
            <w:hideMark/>
          </w:tcPr>
          <w:p w14:paraId="61E61C4D" w14:textId="77777777" w:rsidR="00472572" w:rsidRPr="00472572" w:rsidRDefault="00472572" w:rsidP="00472572">
            <w:r w:rsidRPr="00472572">
              <w:t>6.112367</w:t>
            </w:r>
          </w:p>
        </w:tc>
        <w:tc>
          <w:tcPr>
            <w:tcW w:w="960" w:type="dxa"/>
            <w:noWrap/>
            <w:hideMark/>
          </w:tcPr>
          <w:p w14:paraId="53D8A64A" w14:textId="77777777" w:rsidR="00472572" w:rsidRPr="00472572" w:rsidRDefault="00472572" w:rsidP="00472572">
            <w:r w:rsidRPr="00472572">
              <w:t>7.3573</w:t>
            </w:r>
          </w:p>
        </w:tc>
        <w:tc>
          <w:tcPr>
            <w:tcW w:w="960" w:type="dxa"/>
            <w:noWrap/>
            <w:hideMark/>
          </w:tcPr>
          <w:p w14:paraId="39704970" w14:textId="77777777" w:rsidR="00472572" w:rsidRPr="00472572" w:rsidRDefault="00472572" w:rsidP="00472572">
            <w:r w:rsidRPr="00472572">
              <w:t>8.771213</w:t>
            </w:r>
          </w:p>
        </w:tc>
        <w:tc>
          <w:tcPr>
            <w:tcW w:w="960" w:type="dxa"/>
            <w:noWrap/>
            <w:hideMark/>
          </w:tcPr>
          <w:p w14:paraId="23BE1E63" w14:textId="77777777" w:rsidR="00472572" w:rsidRPr="00472572" w:rsidRDefault="00472572" w:rsidP="00472572">
            <w:r w:rsidRPr="00472572">
              <w:t>12.40397</w:t>
            </w:r>
          </w:p>
        </w:tc>
        <w:tc>
          <w:tcPr>
            <w:tcW w:w="960" w:type="dxa"/>
            <w:noWrap/>
            <w:hideMark/>
          </w:tcPr>
          <w:p w14:paraId="4FA0877E" w14:textId="77777777" w:rsidR="00472572" w:rsidRPr="00472572" w:rsidRDefault="00472572" w:rsidP="00472572">
            <w:r w:rsidRPr="00472572">
              <w:t>14.81387</w:t>
            </w:r>
          </w:p>
        </w:tc>
      </w:tr>
      <w:tr w:rsidR="00472572" w:rsidRPr="00472572" w14:paraId="6B23B251" w14:textId="77777777" w:rsidTr="00472572">
        <w:trPr>
          <w:trHeight w:val="300"/>
        </w:trPr>
        <w:tc>
          <w:tcPr>
            <w:tcW w:w="960" w:type="dxa"/>
            <w:noWrap/>
            <w:hideMark/>
          </w:tcPr>
          <w:p w14:paraId="6DAC407F" w14:textId="77777777" w:rsidR="00472572" w:rsidRPr="00472572" w:rsidRDefault="00472572" w:rsidP="00472572">
            <w:pPr>
              <w:rPr>
                <w:b/>
                <w:bCs/>
              </w:rPr>
            </w:pPr>
            <w:r w:rsidRPr="00472572">
              <w:rPr>
                <w:b/>
                <w:bCs/>
              </w:rPr>
              <w:t>6.683011</w:t>
            </w:r>
          </w:p>
        </w:tc>
        <w:tc>
          <w:tcPr>
            <w:tcW w:w="960" w:type="dxa"/>
            <w:noWrap/>
            <w:hideMark/>
          </w:tcPr>
          <w:p w14:paraId="043341E6" w14:textId="77777777" w:rsidR="00472572" w:rsidRPr="00472572" w:rsidRDefault="00472572" w:rsidP="00472572">
            <w:pPr>
              <w:rPr>
                <w:b/>
                <w:bCs/>
              </w:rPr>
            </w:pPr>
            <w:r w:rsidRPr="00472572">
              <w:rPr>
                <w:b/>
                <w:bCs/>
              </w:rPr>
              <w:t>6.73294</w:t>
            </w:r>
          </w:p>
        </w:tc>
        <w:tc>
          <w:tcPr>
            <w:tcW w:w="960" w:type="dxa"/>
            <w:noWrap/>
            <w:hideMark/>
          </w:tcPr>
          <w:p w14:paraId="3D73CE7A" w14:textId="77777777" w:rsidR="00472572" w:rsidRPr="00472572" w:rsidRDefault="00472572" w:rsidP="00472572">
            <w:pPr>
              <w:rPr>
                <w:b/>
                <w:bCs/>
              </w:rPr>
            </w:pPr>
            <w:r w:rsidRPr="00472572">
              <w:rPr>
                <w:b/>
                <w:bCs/>
              </w:rPr>
              <w:t>7.461967</w:t>
            </w:r>
          </w:p>
        </w:tc>
        <w:tc>
          <w:tcPr>
            <w:tcW w:w="960" w:type="dxa"/>
            <w:noWrap/>
            <w:hideMark/>
          </w:tcPr>
          <w:p w14:paraId="1EC4E175" w14:textId="77777777" w:rsidR="00472572" w:rsidRPr="00472572" w:rsidRDefault="00472572" w:rsidP="00472572">
            <w:pPr>
              <w:rPr>
                <w:b/>
                <w:bCs/>
              </w:rPr>
            </w:pPr>
            <w:r w:rsidRPr="00472572">
              <w:rPr>
                <w:b/>
                <w:bCs/>
              </w:rPr>
              <w:t>7.483645</w:t>
            </w:r>
          </w:p>
        </w:tc>
        <w:tc>
          <w:tcPr>
            <w:tcW w:w="960" w:type="dxa"/>
            <w:noWrap/>
            <w:hideMark/>
          </w:tcPr>
          <w:p w14:paraId="020A15C2" w14:textId="77777777" w:rsidR="00472572" w:rsidRPr="00472572" w:rsidRDefault="00472572" w:rsidP="00472572">
            <w:pPr>
              <w:rPr>
                <w:b/>
                <w:bCs/>
              </w:rPr>
            </w:pPr>
            <w:r w:rsidRPr="00472572">
              <w:rPr>
                <w:b/>
                <w:bCs/>
              </w:rPr>
              <w:t>7.227438</w:t>
            </w:r>
          </w:p>
        </w:tc>
        <w:tc>
          <w:tcPr>
            <w:tcW w:w="960" w:type="dxa"/>
            <w:noWrap/>
            <w:hideMark/>
          </w:tcPr>
          <w:p w14:paraId="57F15531" w14:textId="77777777" w:rsidR="00472572" w:rsidRPr="00472572" w:rsidRDefault="00472572" w:rsidP="00472572">
            <w:pPr>
              <w:rPr>
                <w:b/>
                <w:bCs/>
              </w:rPr>
            </w:pPr>
            <w:r w:rsidRPr="00472572">
              <w:rPr>
                <w:b/>
                <w:bCs/>
              </w:rPr>
              <w:t>8.303359</w:t>
            </w:r>
          </w:p>
        </w:tc>
        <w:tc>
          <w:tcPr>
            <w:tcW w:w="960" w:type="dxa"/>
            <w:noWrap/>
            <w:hideMark/>
          </w:tcPr>
          <w:p w14:paraId="605E2EF7" w14:textId="77777777" w:rsidR="00472572" w:rsidRPr="00472572" w:rsidRDefault="00472572" w:rsidP="00472572">
            <w:pPr>
              <w:rPr>
                <w:b/>
                <w:bCs/>
              </w:rPr>
            </w:pPr>
            <w:r w:rsidRPr="00472572">
              <w:rPr>
                <w:b/>
                <w:bCs/>
              </w:rPr>
              <w:t>7.160606</w:t>
            </w:r>
          </w:p>
        </w:tc>
        <w:tc>
          <w:tcPr>
            <w:tcW w:w="960" w:type="dxa"/>
            <w:noWrap/>
            <w:hideMark/>
          </w:tcPr>
          <w:p w14:paraId="183C955F" w14:textId="77777777" w:rsidR="00472572" w:rsidRPr="00472572" w:rsidRDefault="00472572" w:rsidP="00472572">
            <w:pPr>
              <w:rPr>
                <w:b/>
                <w:bCs/>
              </w:rPr>
            </w:pPr>
            <w:r w:rsidRPr="00472572">
              <w:rPr>
                <w:b/>
                <w:bCs/>
              </w:rPr>
              <w:t>6.809258</w:t>
            </w:r>
          </w:p>
        </w:tc>
        <w:tc>
          <w:tcPr>
            <w:tcW w:w="960" w:type="dxa"/>
            <w:noWrap/>
            <w:hideMark/>
          </w:tcPr>
          <w:p w14:paraId="673B169B" w14:textId="77777777" w:rsidR="00472572" w:rsidRPr="00472572" w:rsidRDefault="00472572" w:rsidP="00472572">
            <w:pPr>
              <w:rPr>
                <w:b/>
                <w:bCs/>
              </w:rPr>
            </w:pPr>
            <w:r w:rsidRPr="00472572">
              <w:rPr>
                <w:b/>
                <w:bCs/>
              </w:rPr>
              <w:t>7.631901</w:t>
            </w:r>
          </w:p>
        </w:tc>
        <w:tc>
          <w:tcPr>
            <w:tcW w:w="960" w:type="dxa"/>
            <w:noWrap/>
            <w:hideMark/>
          </w:tcPr>
          <w:p w14:paraId="60DF21E2" w14:textId="77777777" w:rsidR="00472572" w:rsidRPr="00472572" w:rsidRDefault="00472572" w:rsidP="00472572">
            <w:pPr>
              <w:rPr>
                <w:b/>
                <w:bCs/>
              </w:rPr>
            </w:pPr>
            <w:r w:rsidRPr="00472572">
              <w:rPr>
                <w:b/>
                <w:bCs/>
              </w:rPr>
              <w:t>7.220099</w:t>
            </w:r>
          </w:p>
        </w:tc>
      </w:tr>
    </w:tbl>
    <w:p w14:paraId="6CF890CE"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7E27C5E" w14:textId="77777777" w:rsidTr="00472572">
        <w:trPr>
          <w:trHeight w:val="300"/>
        </w:trPr>
        <w:tc>
          <w:tcPr>
            <w:tcW w:w="960" w:type="dxa"/>
            <w:noWrap/>
            <w:hideMark/>
          </w:tcPr>
          <w:p w14:paraId="16D8260D" w14:textId="77777777" w:rsidR="00472572" w:rsidRPr="00472572" w:rsidRDefault="00472572" w:rsidP="00472572">
            <w:r w:rsidRPr="00472572">
              <w:t>Tx01</w:t>
            </w:r>
          </w:p>
        </w:tc>
        <w:tc>
          <w:tcPr>
            <w:tcW w:w="960" w:type="dxa"/>
            <w:noWrap/>
            <w:hideMark/>
          </w:tcPr>
          <w:p w14:paraId="7D3873E5" w14:textId="77777777" w:rsidR="00472572" w:rsidRPr="00472572" w:rsidRDefault="00472572" w:rsidP="00472572">
            <w:r w:rsidRPr="00472572">
              <w:t>Tx02</w:t>
            </w:r>
          </w:p>
        </w:tc>
        <w:tc>
          <w:tcPr>
            <w:tcW w:w="960" w:type="dxa"/>
            <w:noWrap/>
            <w:hideMark/>
          </w:tcPr>
          <w:p w14:paraId="79C31AB7" w14:textId="77777777" w:rsidR="00472572" w:rsidRPr="00472572" w:rsidRDefault="00472572" w:rsidP="00472572">
            <w:r w:rsidRPr="00472572">
              <w:t>Tx03</w:t>
            </w:r>
          </w:p>
        </w:tc>
        <w:tc>
          <w:tcPr>
            <w:tcW w:w="960" w:type="dxa"/>
            <w:noWrap/>
            <w:hideMark/>
          </w:tcPr>
          <w:p w14:paraId="4CE4C881" w14:textId="77777777" w:rsidR="00472572" w:rsidRPr="00472572" w:rsidRDefault="00472572" w:rsidP="00472572">
            <w:r w:rsidRPr="00472572">
              <w:t>Tx04</w:t>
            </w:r>
          </w:p>
        </w:tc>
        <w:tc>
          <w:tcPr>
            <w:tcW w:w="960" w:type="dxa"/>
            <w:noWrap/>
            <w:hideMark/>
          </w:tcPr>
          <w:p w14:paraId="7FECD799" w14:textId="77777777" w:rsidR="00472572" w:rsidRPr="00472572" w:rsidRDefault="00472572" w:rsidP="00472572">
            <w:r w:rsidRPr="00472572">
              <w:t>Tx05</w:t>
            </w:r>
          </w:p>
        </w:tc>
        <w:tc>
          <w:tcPr>
            <w:tcW w:w="960" w:type="dxa"/>
            <w:noWrap/>
            <w:hideMark/>
          </w:tcPr>
          <w:p w14:paraId="3C180783" w14:textId="77777777" w:rsidR="00472572" w:rsidRPr="00472572" w:rsidRDefault="00472572" w:rsidP="00472572">
            <w:r w:rsidRPr="00472572">
              <w:t>Tx06</w:t>
            </w:r>
          </w:p>
        </w:tc>
        <w:tc>
          <w:tcPr>
            <w:tcW w:w="960" w:type="dxa"/>
            <w:noWrap/>
            <w:hideMark/>
          </w:tcPr>
          <w:p w14:paraId="00E4FB0B" w14:textId="77777777" w:rsidR="00472572" w:rsidRPr="00472572" w:rsidRDefault="00472572" w:rsidP="00472572">
            <w:r w:rsidRPr="00472572">
              <w:t>Tx07</w:t>
            </w:r>
          </w:p>
        </w:tc>
        <w:tc>
          <w:tcPr>
            <w:tcW w:w="960" w:type="dxa"/>
            <w:noWrap/>
            <w:hideMark/>
          </w:tcPr>
          <w:p w14:paraId="6B7F8F4A" w14:textId="77777777" w:rsidR="00472572" w:rsidRPr="00472572" w:rsidRDefault="00472572" w:rsidP="00472572">
            <w:r w:rsidRPr="00472572">
              <w:t>Tx08</w:t>
            </w:r>
          </w:p>
        </w:tc>
        <w:tc>
          <w:tcPr>
            <w:tcW w:w="960" w:type="dxa"/>
            <w:noWrap/>
            <w:hideMark/>
          </w:tcPr>
          <w:p w14:paraId="17A8EFDD" w14:textId="77777777" w:rsidR="00472572" w:rsidRPr="00472572" w:rsidRDefault="00472572" w:rsidP="00472572">
            <w:r w:rsidRPr="00472572">
              <w:t>Tx09</w:t>
            </w:r>
          </w:p>
        </w:tc>
        <w:tc>
          <w:tcPr>
            <w:tcW w:w="960" w:type="dxa"/>
            <w:noWrap/>
            <w:hideMark/>
          </w:tcPr>
          <w:p w14:paraId="4706B88B" w14:textId="77777777" w:rsidR="00472572" w:rsidRPr="00472572" w:rsidRDefault="00472572" w:rsidP="00472572">
            <w:r w:rsidRPr="00472572">
              <w:t>Tx10</w:t>
            </w:r>
          </w:p>
        </w:tc>
      </w:tr>
      <w:tr w:rsidR="00472572" w:rsidRPr="00472572" w14:paraId="177AC096" w14:textId="77777777" w:rsidTr="00472572">
        <w:trPr>
          <w:trHeight w:val="300"/>
        </w:trPr>
        <w:tc>
          <w:tcPr>
            <w:tcW w:w="960" w:type="dxa"/>
            <w:noWrap/>
            <w:hideMark/>
          </w:tcPr>
          <w:p w14:paraId="76CA141D" w14:textId="77777777" w:rsidR="00472572" w:rsidRPr="00472572" w:rsidRDefault="00472572" w:rsidP="00472572">
            <w:r w:rsidRPr="00472572">
              <w:t>3.977609</w:t>
            </w:r>
          </w:p>
        </w:tc>
        <w:tc>
          <w:tcPr>
            <w:tcW w:w="960" w:type="dxa"/>
            <w:noWrap/>
            <w:hideMark/>
          </w:tcPr>
          <w:p w14:paraId="417280F0" w14:textId="77777777" w:rsidR="00472572" w:rsidRPr="00472572" w:rsidRDefault="00472572" w:rsidP="00472572">
            <w:r w:rsidRPr="00472572">
              <w:t>6.580979</w:t>
            </w:r>
          </w:p>
        </w:tc>
        <w:tc>
          <w:tcPr>
            <w:tcW w:w="960" w:type="dxa"/>
            <w:noWrap/>
            <w:hideMark/>
          </w:tcPr>
          <w:p w14:paraId="60C9604F" w14:textId="77777777" w:rsidR="00472572" w:rsidRPr="00472572" w:rsidRDefault="00472572" w:rsidP="00472572">
            <w:r w:rsidRPr="00472572">
              <w:t>10.15227</w:t>
            </w:r>
          </w:p>
        </w:tc>
        <w:tc>
          <w:tcPr>
            <w:tcW w:w="960" w:type="dxa"/>
            <w:noWrap/>
            <w:hideMark/>
          </w:tcPr>
          <w:p w14:paraId="2880B0D6" w14:textId="77777777" w:rsidR="00472572" w:rsidRPr="00472572" w:rsidRDefault="00472572" w:rsidP="00472572">
            <w:r w:rsidRPr="00472572">
              <w:t>7.278134</w:t>
            </w:r>
          </w:p>
        </w:tc>
        <w:tc>
          <w:tcPr>
            <w:tcW w:w="960" w:type="dxa"/>
            <w:noWrap/>
            <w:hideMark/>
          </w:tcPr>
          <w:p w14:paraId="6C0CB810" w14:textId="77777777" w:rsidR="00472572" w:rsidRPr="00472572" w:rsidRDefault="00472572" w:rsidP="00472572">
            <w:r w:rsidRPr="00472572">
              <w:t>5.777487</w:t>
            </w:r>
          </w:p>
        </w:tc>
        <w:tc>
          <w:tcPr>
            <w:tcW w:w="960" w:type="dxa"/>
            <w:noWrap/>
            <w:hideMark/>
          </w:tcPr>
          <w:p w14:paraId="3EFE321A" w14:textId="77777777" w:rsidR="00472572" w:rsidRPr="00472572" w:rsidRDefault="00472572" w:rsidP="00472572">
            <w:r w:rsidRPr="00472572">
              <w:t>12.80964</w:t>
            </w:r>
          </w:p>
        </w:tc>
        <w:tc>
          <w:tcPr>
            <w:tcW w:w="960" w:type="dxa"/>
            <w:noWrap/>
            <w:hideMark/>
          </w:tcPr>
          <w:p w14:paraId="38D4E5B0" w14:textId="77777777" w:rsidR="00472572" w:rsidRPr="00472572" w:rsidRDefault="00472572" w:rsidP="00472572">
            <w:r w:rsidRPr="00472572">
              <w:t>10.19433</w:t>
            </w:r>
          </w:p>
        </w:tc>
        <w:tc>
          <w:tcPr>
            <w:tcW w:w="960" w:type="dxa"/>
            <w:noWrap/>
            <w:hideMark/>
          </w:tcPr>
          <w:p w14:paraId="5A7C6D66" w14:textId="77777777" w:rsidR="00472572" w:rsidRPr="00472572" w:rsidRDefault="00472572" w:rsidP="00472572">
            <w:r w:rsidRPr="00472572">
              <w:t>3.319096</w:t>
            </w:r>
          </w:p>
        </w:tc>
        <w:tc>
          <w:tcPr>
            <w:tcW w:w="960" w:type="dxa"/>
            <w:noWrap/>
            <w:hideMark/>
          </w:tcPr>
          <w:p w14:paraId="727DC170" w14:textId="77777777" w:rsidR="00472572" w:rsidRPr="00472572" w:rsidRDefault="00472572" w:rsidP="00472572">
            <w:r w:rsidRPr="00472572">
              <w:t>13.19418</w:t>
            </w:r>
          </w:p>
        </w:tc>
        <w:tc>
          <w:tcPr>
            <w:tcW w:w="960" w:type="dxa"/>
            <w:noWrap/>
            <w:hideMark/>
          </w:tcPr>
          <w:p w14:paraId="5D72C84B" w14:textId="77777777" w:rsidR="00472572" w:rsidRPr="00472572" w:rsidRDefault="00472572" w:rsidP="00472572">
            <w:r w:rsidRPr="00472572">
              <w:t>2.338303</w:t>
            </w:r>
          </w:p>
        </w:tc>
      </w:tr>
      <w:tr w:rsidR="00472572" w:rsidRPr="00472572" w14:paraId="3CA165D1" w14:textId="77777777" w:rsidTr="00472572">
        <w:trPr>
          <w:trHeight w:val="300"/>
        </w:trPr>
        <w:tc>
          <w:tcPr>
            <w:tcW w:w="960" w:type="dxa"/>
            <w:noWrap/>
            <w:hideMark/>
          </w:tcPr>
          <w:p w14:paraId="5B3AFE14" w14:textId="77777777" w:rsidR="00472572" w:rsidRPr="00472572" w:rsidRDefault="00472572" w:rsidP="00472572">
            <w:r w:rsidRPr="00472572">
              <w:t>11.64802</w:t>
            </w:r>
          </w:p>
        </w:tc>
        <w:tc>
          <w:tcPr>
            <w:tcW w:w="960" w:type="dxa"/>
            <w:noWrap/>
            <w:hideMark/>
          </w:tcPr>
          <w:p w14:paraId="013218F7" w14:textId="77777777" w:rsidR="00472572" w:rsidRPr="00472572" w:rsidRDefault="00472572" w:rsidP="00472572">
            <w:r w:rsidRPr="00472572">
              <w:t>7.372787</w:t>
            </w:r>
          </w:p>
        </w:tc>
        <w:tc>
          <w:tcPr>
            <w:tcW w:w="960" w:type="dxa"/>
            <w:noWrap/>
            <w:hideMark/>
          </w:tcPr>
          <w:p w14:paraId="79F46B15" w14:textId="77777777" w:rsidR="00472572" w:rsidRPr="00472572" w:rsidRDefault="00472572" w:rsidP="00472572">
            <w:r w:rsidRPr="00472572">
              <w:t>8.161859</w:t>
            </w:r>
          </w:p>
        </w:tc>
        <w:tc>
          <w:tcPr>
            <w:tcW w:w="960" w:type="dxa"/>
            <w:noWrap/>
            <w:hideMark/>
          </w:tcPr>
          <w:p w14:paraId="30BCFD0B" w14:textId="77777777" w:rsidR="00472572" w:rsidRPr="00472572" w:rsidRDefault="00472572" w:rsidP="00472572">
            <w:r w:rsidRPr="00472572">
              <w:t>6.194194</w:t>
            </w:r>
          </w:p>
        </w:tc>
        <w:tc>
          <w:tcPr>
            <w:tcW w:w="960" w:type="dxa"/>
            <w:noWrap/>
            <w:hideMark/>
          </w:tcPr>
          <w:p w14:paraId="5D444A1D" w14:textId="77777777" w:rsidR="00472572" w:rsidRPr="00472572" w:rsidRDefault="00472572" w:rsidP="00472572">
            <w:r w:rsidRPr="00472572">
              <w:t>5.941812</w:t>
            </w:r>
          </w:p>
        </w:tc>
        <w:tc>
          <w:tcPr>
            <w:tcW w:w="960" w:type="dxa"/>
            <w:noWrap/>
            <w:hideMark/>
          </w:tcPr>
          <w:p w14:paraId="1FDC2071" w14:textId="77777777" w:rsidR="00472572" w:rsidRPr="00472572" w:rsidRDefault="00472572" w:rsidP="00472572">
            <w:r w:rsidRPr="00472572">
              <w:t>7.16055</w:t>
            </w:r>
          </w:p>
        </w:tc>
        <w:tc>
          <w:tcPr>
            <w:tcW w:w="960" w:type="dxa"/>
            <w:noWrap/>
            <w:hideMark/>
          </w:tcPr>
          <w:p w14:paraId="5AD543B9" w14:textId="77777777" w:rsidR="00472572" w:rsidRPr="00472572" w:rsidRDefault="00472572" w:rsidP="00472572">
            <w:r w:rsidRPr="00472572">
              <w:t>3.452689</w:t>
            </w:r>
          </w:p>
        </w:tc>
        <w:tc>
          <w:tcPr>
            <w:tcW w:w="960" w:type="dxa"/>
            <w:noWrap/>
            <w:hideMark/>
          </w:tcPr>
          <w:p w14:paraId="429404A5" w14:textId="77777777" w:rsidR="00472572" w:rsidRPr="00472572" w:rsidRDefault="00472572" w:rsidP="00472572">
            <w:r w:rsidRPr="00472572">
              <w:t>4.978478</w:t>
            </w:r>
          </w:p>
        </w:tc>
        <w:tc>
          <w:tcPr>
            <w:tcW w:w="960" w:type="dxa"/>
            <w:noWrap/>
            <w:hideMark/>
          </w:tcPr>
          <w:p w14:paraId="4383121F" w14:textId="77777777" w:rsidR="00472572" w:rsidRPr="00472572" w:rsidRDefault="00472572" w:rsidP="00472572">
            <w:r w:rsidRPr="00472572">
              <w:t>5.589793</w:t>
            </w:r>
          </w:p>
        </w:tc>
        <w:tc>
          <w:tcPr>
            <w:tcW w:w="960" w:type="dxa"/>
            <w:noWrap/>
            <w:hideMark/>
          </w:tcPr>
          <w:p w14:paraId="165B037C" w14:textId="77777777" w:rsidR="00472572" w:rsidRPr="00472572" w:rsidRDefault="00472572" w:rsidP="00472572">
            <w:r w:rsidRPr="00472572">
              <w:t>3.671693</w:t>
            </w:r>
          </w:p>
        </w:tc>
      </w:tr>
      <w:tr w:rsidR="00472572" w:rsidRPr="00472572" w14:paraId="443A9C50" w14:textId="77777777" w:rsidTr="00472572">
        <w:trPr>
          <w:trHeight w:val="300"/>
        </w:trPr>
        <w:tc>
          <w:tcPr>
            <w:tcW w:w="960" w:type="dxa"/>
            <w:noWrap/>
            <w:hideMark/>
          </w:tcPr>
          <w:p w14:paraId="16CBDE7E" w14:textId="77777777" w:rsidR="00472572" w:rsidRPr="00472572" w:rsidRDefault="00472572" w:rsidP="00472572">
            <w:r w:rsidRPr="00472572">
              <w:t>7.344305</w:t>
            </w:r>
          </w:p>
        </w:tc>
        <w:tc>
          <w:tcPr>
            <w:tcW w:w="960" w:type="dxa"/>
            <w:noWrap/>
            <w:hideMark/>
          </w:tcPr>
          <w:p w14:paraId="262339E7" w14:textId="77777777" w:rsidR="00472572" w:rsidRPr="00472572" w:rsidRDefault="00472572" w:rsidP="00472572">
            <w:r w:rsidRPr="00472572">
              <w:t>7.820257</w:t>
            </w:r>
          </w:p>
        </w:tc>
        <w:tc>
          <w:tcPr>
            <w:tcW w:w="960" w:type="dxa"/>
            <w:noWrap/>
            <w:hideMark/>
          </w:tcPr>
          <w:p w14:paraId="30711A40" w14:textId="77777777" w:rsidR="00472572" w:rsidRPr="00472572" w:rsidRDefault="00472572" w:rsidP="00472572">
            <w:r w:rsidRPr="00472572">
              <w:t>7.563017</w:t>
            </w:r>
          </w:p>
        </w:tc>
        <w:tc>
          <w:tcPr>
            <w:tcW w:w="960" w:type="dxa"/>
            <w:noWrap/>
            <w:hideMark/>
          </w:tcPr>
          <w:p w14:paraId="7E08E017" w14:textId="77777777" w:rsidR="00472572" w:rsidRPr="00472572" w:rsidRDefault="00472572" w:rsidP="00472572">
            <w:r w:rsidRPr="00472572">
              <w:t>7.309581</w:t>
            </w:r>
          </w:p>
        </w:tc>
        <w:tc>
          <w:tcPr>
            <w:tcW w:w="960" w:type="dxa"/>
            <w:noWrap/>
            <w:hideMark/>
          </w:tcPr>
          <w:p w14:paraId="3589C034" w14:textId="77777777" w:rsidR="00472572" w:rsidRPr="00472572" w:rsidRDefault="00472572" w:rsidP="00472572">
            <w:r w:rsidRPr="00472572">
              <w:t>7.209228</w:t>
            </w:r>
          </w:p>
        </w:tc>
        <w:tc>
          <w:tcPr>
            <w:tcW w:w="960" w:type="dxa"/>
            <w:noWrap/>
            <w:hideMark/>
          </w:tcPr>
          <w:p w14:paraId="009F4976" w14:textId="77777777" w:rsidR="00472572" w:rsidRPr="00472572" w:rsidRDefault="00472572" w:rsidP="00472572">
            <w:r w:rsidRPr="00472572">
              <w:t>6.326743</w:t>
            </w:r>
          </w:p>
        </w:tc>
        <w:tc>
          <w:tcPr>
            <w:tcW w:w="960" w:type="dxa"/>
            <w:noWrap/>
            <w:hideMark/>
          </w:tcPr>
          <w:p w14:paraId="79D1DAAD" w14:textId="77777777" w:rsidR="00472572" w:rsidRPr="00472572" w:rsidRDefault="00472572" w:rsidP="00472572">
            <w:r w:rsidRPr="00472572">
              <w:t>3.945996</w:t>
            </w:r>
          </w:p>
        </w:tc>
        <w:tc>
          <w:tcPr>
            <w:tcW w:w="960" w:type="dxa"/>
            <w:noWrap/>
            <w:hideMark/>
          </w:tcPr>
          <w:p w14:paraId="02BF2280" w14:textId="77777777" w:rsidR="00472572" w:rsidRPr="00472572" w:rsidRDefault="00472572" w:rsidP="00472572">
            <w:r w:rsidRPr="00472572">
              <w:t>6.210284</w:t>
            </w:r>
          </w:p>
        </w:tc>
        <w:tc>
          <w:tcPr>
            <w:tcW w:w="960" w:type="dxa"/>
            <w:noWrap/>
            <w:hideMark/>
          </w:tcPr>
          <w:p w14:paraId="799B4D0E" w14:textId="77777777" w:rsidR="00472572" w:rsidRPr="00472572" w:rsidRDefault="00472572" w:rsidP="00472572">
            <w:r w:rsidRPr="00472572">
              <w:t>5.989181</w:t>
            </w:r>
          </w:p>
        </w:tc>
        <w:tc>
          <w:tcPr>
            <w:tcW w:w="960" w:type="dxa"/>
            <w:noWrap/>
            <w:hideMark/>
          </w:tcPr>
          <w:p w14:paraId="55E81A02" w14:textId="77777777" w:rsidR="00472572" w:rsidRPr="00472572" w:rsidRDefault="00472572" w:rsidP="00472572">
            <w:r w:rsidRPr="00472572">
              <w:t>3.823436</w:t>
            </w:r>
          </w:p>
        </w:tc>
      </w:tr>
      <w:tr w:rsidR="00472572" w:rsidRPr="00472572" w14:paraId="09D4F52D" w14:textId="77777777" w:rsidTr="00472572">
        <w:trPr>
          <w:trHeight w:val="300"/>
        </w:trPr>
        <w:tc>
          <w:tcPr>
            <w:tcW w:w="960" w:type="dxa"/>
            <w:noWrap/>
            <w:hideMark/>
          </w:tcPr>
          <w:p w14:paraId="178B7DE2" w14:textId="77777777" w:rsidR="00472572" w:rsidRPr="00472572" w:rsidRDefault="00472572" w:rsidP="00472572">
            <w:r w:rsidRPr="00472572">
              <w:t>5.308925</w:t>
            </w:r>
          </w:p>
        </w:tc>
        <w:tc>
          <w:tcPr>
            <w:tcW w:w="960" w:type="dxa"/>
            <w:noWrap/>
            <w:hideMark/>
          </w:tcPr>
          <w:p w14:paraId="5D691241" w14:textId="77777777" w:rsidR="00472572" w:rsidRPr="00472572" w:rsidRDefault="00472572" w:rsidP="00472572">
            <w:r w:rsidRPr="00472572">
              <w:t>6.749395</w:t>
            </w:r>
          </w:p>
        </w:tc>
        <w:tc>
          <w:tcPr>
            <w:tcW w:w="960" w:type="dxa"/>
            <w:noWrap/>
            <w:hideMark/>
          </w:tcPr>
          <w:p w14:paraId="22EE2893" w14:textId="77777777" w:rsidR="00472572" w:rsidRPr="00472572" w:rsidRDefault="00472572" w:rsidP="00472572">
            <w:r w:rsidRPr="00472572">
              <w:t>8.205956</w:t>
            </w:r>
          </w:p>
        </w:tc>
        <w:tc>
          <w:tcPr>
            <w:tcW w:w="960" w:type="dxa"/>
            <w:noWrap/>
            <w:hideMark/>
          </w:tcPr>
          <w:p w14:paraId="25974487" w14:textId="77777777" w:rsidR="00472572" w:rsidRPr="00472572" w:rsidRDefault="00472572" w:rsidP="00472572">
            <w:r w:rsidRPr="00472572">
              <w:t>7.380865</w:t>
            </w:r>
          </w:p>
        </w:tc>
        <w:tc>
          <w:tcPr>
            <w:tcW w:w="960" w:type="dxa"/>
            <w:noWrap/>
            <w:hideMark/>
          </w:tcPr>
          <w:p w14:paraId="372CC091" w14:textId="77777777" w:rsidR="00472572" w:rsidRPr="00472572" w:rsidRDefault="00472572" w:rsidP="00472572">
            <w:r w:rsidRPr="00472572">
              <w:t>7.708106</w:t>
            </w:r>
          </w:p>
        </w:tc>
        <w:tc>
          <w:tcPr>
            <w:tcW w:w="960" w:type="dxa"/>
            <w:noWrap/>
            <w:hideMark/>
          </w:tcPr>
          <w:p w14:paraId="4AE44621" w14:textId="77777777" w:rsidR="00472572" w:rsidRPr="00472572" w:rsidRDefault="00472572" w:rsidP="00472572">
            <w:r w:rsidRPr="00472572">
              <w:t>7.747603</w:t>
            </w:r>
          </w:p>
        </w:tc>
        <w:tc>
          <w:tcPr>
            <w:tcW w:w="960" w:type="dxa"/>
            <w:noWrap/>
            <w:hideMark/>
          </w:tcPr>
          <w:p w14:paraId="32633675" w14:textId="77777777" w:rsidR="00472572" w:rsidRPr="00472572" w:rsidRDefault="00472572" w:rsidP="00472572">
            <w:r w:rsidRPr="00472572">
              <w:t>3.634165</w:t>
            </w:r>
          </w:p>
        </w:tc>
        <w:tc>
          <w:tcPr>
            <w:tcW w:w="960" w:type="dxa"/>
            <w:noWrap/>
            <w:hideMark/>
          </w:tcPr>
          <w:p w14:paraId="232CF182" w14:textId="77777777" w:rsidR="00472572" w:rsidRPr="00472572" w:rsidRDefault="00472572" w:rsidP="00472572">
            <w:r w:rsidRPr="00472572">
              <w:t>7.758667</w:t>
            </w:r>
          </w:p>
        </w:tc>
        <w:tc>
          <w:tcPr>
            <w:tcW w:w="960" w:type="dxa"/>
            <w:noWrap/>
            <w:hideMark/>
          </w:tcPr>
          <w:p w14:paraId="0E39DB40" w14:textId="77777777" w:rsidR="00472572" w:rsidRPr="00472572" w:rsidRDefault="00472572" w:rsidP="00472572">
            <w:r w:rsidRPr="00472572">
              <w:t>9.890347</w:t>
            </w:r>
          </w:p>
        </w:tc>
        <w:tc>
          <w:tcPr>
            <w:tcW w:w="960" w:type="dxa"/>
            <w:noWrap/>
            <w:hideMark/>
          </w:tcPr>
          <w:p w14:paraId="5C9CE39D" w14:textId="77777777" w:rsidR="00472572" w:rsidRPr="00472572" w:rsidRDefault="00472572" w:rsidP="00472572">
            <w:r w:rsidRPr="00472572">
              <w:t>11.10753</w:t>
            </w:r>
          </w:p>
        </w:tc>
      </w:tr>
      <w:tr w:rsidR="00472572" w:rsidRPr="00472572" w14:paraId="19EE99C8" w14:textId="77777777" w:rsidTr="00472572">
        <w:trPr>
          <w:trHeight w:val="300"/>
        </w:trPr>
        <w:tc>
          <w:tcPr>
            <w:tcW w:w="960" w:type="dxa"/>
            <w:noWrap/>
            <w:hideMark/>
          </w:tcPr>
          <w:p w14:paraId="49CE6B7B" w14:textId="77777777" w:rsidR="00472572" w:rsidRPr="00472572" w:rsidRDefault="00472572" w:rsidP="00472572">
            <w:r w:rsidRPr="00472572">
              <w:t>8.374919</w:t>
            </w:r>
          </w:p>
        </w:tc>
        <w:tc>
          <w:tcPr>
            <w:tcW w:w="960" w:type="dxa"/>
            <w:noWrap/>
            <w:hideMark/>
          </w:tcPr>
          <w:p w14:paraId="0EFE2700" w14:textId="77777777" w:rsidR="00472572" w:rsidRPr="00472572" w:rsidRDefault="00472572" w:rsidP="00472572">
            <w:r w:rsidRPr="00472572">
              <w:t>4.991546</w:t>
            </w:r>
          </w:p>
        </w:tc>
        <w:tc>
          <w:tcPr>
            <w:tcW w:w="960" w:type="dxa"/>
            <w:noWrap/>
            <w:hideMark/>
          </w:tcPr>
          <w:p w14:paraId="472AF242" w14:textId="77777777" w:rsidR="00472572" w:rsidRPr="00472572" w:rsidRDefault="00472572" w:rsidP="00472572">
            <w:r w:rsidRPr="00472572">
              <w:t>8.494132</w:t>
            </w:r>
          </w:p>
        </w:tc>
        <w:tc>
          <w:tcPr>
            <w:tcW w:w="960" w:type="dxa"/>
            <w:noWrap/>
            <w:hideMark/>
          </w:tcPr>
          <w:p w14:paraId="559C9DD9" w14:textId="77777777" w:rsidR="00472572" w:rsidRPr="00472572" w:rsidRDefault="00472572" w:rsidP="00472572">
            <w:r w:rsidRPr="00472572">
              <w:t>7.147431</w:t>
            </w:r>
          </w:p>
        </w:tc>
        <w:tc>
          <w:tcPr>
            <w:tcW w:w="960" w:type="dxa"/>
            <w:noWrap/>
            <w:hideMark/>
          </w:tcPr>
          <w:p w14:paraId="74607FCC" w14:textId="77777777" w:rsidR="00472572" w:rsidRPr="00472572" w:rsidRDefault="00472572" w:rsidP="00472572">
            <w:r w:rsidRPr="00472572">
              <w:t>6.800638</w:t>
            </w:r>
          </w:p>
        </w:tc>
        <w:tc>
          <w:tcPr>
            <w:tcW w:w="960" w:type="dxa"/>
            <w:noWrap/>
            <w:hideMark/>
          </w:tcPr>
          <w:p w14:paraId="35139984" w14:textId="77777777" w:rsidR="00472572" w:rsidRPr="00472572" w:rsidRDefault="00472572" w:rsidP="00472572">
            <w:r w:rsidRPr="00472572">
              <w:t>8.646793</w:t>
            </w:r>
          </w:p>
        </w:tc>
        <w:tc>
          <w:tcPr>
            <w:tcW w:w="960" w:type="dxa"/>
            <w:noWrap/>
            <w:hideMark/>
          </w:tcPr>
          <w:p w14:paraId="4BF51FB7" w14:textId="77777777" w:rsidR="00472572" w:rsidRPr="00472572" w:rsidRDefault="00472572" w:rsidP="00472572">
            <w:r w:rsidRPr="00472572">
              <w:t>4.918747</w:t>
            </w:r>
          </w:p>
        </w:tc>
        <w:tc>
          <w:tcPr>
            <w:tcW w:w="960" w:type="dxa"/>
            <w:noWrap/>
            <w:hideMark/>
          </w:tcPr>
          <w:p w14:paraId="15CE8341" w14:textId="77777777" w:rsidR="00472572" w:rsidRPr="00472572" w:rsidRDefault="00472572" w:rsidP="00472572">
            <w:r w:rsidRPr="00472572">
              <w:t>5.995571</w:t>
            </w:r>
          </w:p>
        </w:tc>
        <w:tc>
          <w:tcPr>
            <w:tcW w:w="960" w:type="dxa"/>
            <w:noWrap/>
            <w:hideMark/>
          </w:tcPr>
          <w:p w14:paraId="2E8E0AF0" w14:textId="77777777" w:rsidR="00472572" w:rsidRPr="00472572" w:rsidRDefault="00472572" w:rsidP="00472572">
            <w:r w:rsidRPr="00472572">
              <w:t>8.711453</w:t>
            </w:r>
          </w:p>
        </w:tc>
        <w:tc>
          <w:tcPr>
            <w:tcW w:w="960" w:type="dxa"/>
            <w:noWrap/>
            <w:hideMark/>
          </w:tcPr>
          <w:p w14:paraId="1A46671E" w14:textId="77777777" w:rsidR="00472572" w:rsidRPr="00472572" w:rsidRDefault="00472572" w:rsidP="00472572">
            <w:r w:rsidRPr="00472572">
              <w:t>9.404007</w:t>
            </w:r>
          </w:p>
        </w:tc>
      </w:tr>
      <w:tr w:rsidR="00472572" w:rsidRPr="00472572" w14:paraId="317105B8" w14:textId="77777777" w:rsidTr="00472572">
        <w:trPr>
          <w:trHeight w:val="300"/>
        </w:trPr>
        <w:tc>
          <w:tcPr>
            <w:tcW w:w="960" w:type="dxa"/>
            <w:noWrap/>
            <w:hideMark/>
          </w:tcPr>
          <w:p w14:paraId="718E43C0" w14:textId="77777777" w:rsidR="00472572" w:rsidRPr="00472572" w:rsidRDefault="00472572" w:rsidP="00472572">
            <w:r w:rsidRPr="00472572">
              <w:t>8.252009</w:t>
            </w:r>
          </w:p>
        </w:tc>
        <w:tc>
          <w:tcPr>
            <w:tcW w:w="960" w:type="dxa"/>
            <w:noWrap/>
            <w:hideMark/>
          </w:tcPr>
          <w:p w14:paraId="79CA227E" w14:textId="77777777" w:rsidR="00472572" w:rsidRPr="00472572" w:rsidRDefault="00472572" w:rsidP="00472572">
            <w:r w:rsidRPr="00472572">
              <w:t>6.780687</w:t>
            </w:r>
          </w:p>
        </w:tc>
        <w:tc>
          <w:tcPr>
            <w:tcW w:w="960" w:type="dxa"/>
            <w:noWrap/>
            <w:hideMark/>
          </w:tcPr>
          <w:p w14:paraId="5A9A44D1" w14:textId="77777777" w:rsidR="00472572" w:rsidRPr="00472572" w:rsidRDefault="00472572" w:rsidP="00472572">
            <w:r w:rsidRPr="00472572">
              <w:t>4.680262</w:t>
            </w:r>
          </w:p>
        </w:tc>
        <w:tc>
          <w:tcPr>
            <w:tcW w:w="960" w:type="dxa"/>
            <w:noWrap/>
            <w:hideMark/>
          </w:tcPr>
          <w:p w14:paraId="6B4EE84E" w14:textId="77777777" w:rsidR="00472572" w:rsidRPr="00472572" w:rsidRDefault="00472572" w:rsidP="00472572">
            <w:r w:rsidRPr="00472572">
              <w:t>7.17579</w:t>
            </w:r>
          </w:p>
        </w:tc>
        <w:tc>
          <w:tcPr>
            <w:tcW w:w="960" w:type="dxa"/>
            <w:noWrap/>
            <w:hideMark/>
          </w:tcPr>
          <w:p w14:paraId="4D32E522" w14:textId="77777777" w:rsidR="00472572" w:rsidRPr="00472572" w:rsidRDefault="00472572" w:rsidP="00472572">
            <w:r w:rsidRPr="00472572">
              <w:t>8.850444</w:t>
            </w:r>
          </w:p>
        </w:tc>
        <w:tc>
          <w:tcPr>
            <w:tcW w:w="960" w:type="dxa"/>
            <w:noWrap/>
            <w:hideMark/>
          </w:tcPr>
          <w:p w14:paraId="348D194D" w14:textId="77777777" w:rsidR="00472572" w:rsidRPr="00472572" w:rsidRDefault="00472572" w:rsidP="00472572">
            <w:r w:rsidRPr="00472572">
              <w:t>8.259087</w:t>
            </w:r>
          </w:p>
        </w:tc>
        <w:tc>
          <w:tcPr>
            <w:tcW w:w="960" w:type="dxa"/>
            <w:noWrap/>
            <w:hideMark/>
          </w:tcPr>
          <w:p w14:paraId="2410718C" w14:textId="77777777" w:rsidR="00472572" w:rsidRPr="00472572" w:rsidRDefault="00472572" w:rsidP="00472572">
            <w:r w:rsidRPr="00472572">
              <w:t>12.21901</w:t>
            </w:r>
          </w:p>
        </w:tc>
        <w:tc>
          <w:tcPr>
            <w:tcW w:w="960" w:type="dxa"/>
            <w:noWrap/>
            <w:hideMark/>
          </w:tcPr>
          <w:p w14:paraId="25E0C1C8" w14:textId="77777777" w:rsidR="00472572" w:rsidRPr="00472572" w:rsidRDefault="00472572" w:rsidP="00472572">
            <w:r w:rsidRPr="00472572">
              <w:t>6.367842</w:t>
            </w:r>
          </w:p>
        </w:tc>
        <w:tc>
          <w:tcPr>
            <w:tcW w:w="960" w:type="dxa"/>
            <w:noWrap/>
            <w:hideMark/>
          </w:tcPr>
          <w:p w14:paraId="3A76D8CB" w14:textId="77777777" w:rsidR="00472572" w:rsidRPr="00472572" w:rsidRDefault="00472572" w:rsidP="00472572">
            <w:r w:rsidRPr="00472572">
              <w:t>2.627376</w:t>
            </w:r>
          </w:p>
        </w:tc>
        <w:tc>
          <w:tcPr>
            <w:tcW w:w="960" w:type="dxa"/>
            <w:noWrap/>
            <w:hideMark/>
          </w:tcPr>
          <w:p w14:paraId="7C67B3FE" w14:textId="77777777" w:rsidR="00472572" w:rsidRPr="00472572" w:rsidRDefault="00472572" w:rsidP="00472572">
            <w:r w:rsidRPr="00472572">
              <w:t>3.32672</w:t>
            </w:r>
          </w:p>
        </w:tc>
      </w:tr>
      <w:tr w:rsidR="00472572" w:rsidRPr="00472572" w14:paraId="07447CBB" w14:textId="77777777" w:rsidTr="00472572">
        <w:trPr>
          <w:trHeight w:val="300"/>
        </w:trPr>
        <w:tc>
          <w:tcPr>
            <w:tcW w:w="960" w:type="dxa"/>
            <w:noWrap/>
            <w:hideMark/>
          </w:tcPr>
          <w:p w14:paraId="57F533CB" w14:textId="77777777" w:rsidR="00472572" w:rsidRPr="00472572" w:rsidRDefault="00472572" w:rsidP="00472572">
            <w:r w:rsidRPr="00472572">
              <w:t>2.784106</w:t>
            </w:r>
          </w:p>
        </w:tc>
        <w:tc>
          <w:tcPr>
            <w:tcW w:w="960" w:type="dxa"/>
            <w:noWrap/>
            <w:hideMark/>
          </w:tcPr>
          <w:p w14:paraId="74D0C550" w14:textId="77777777" w:rsidR="00472572" w:rsidRPr="00472572" w:rsidRDefault="00472572" w:rsidP="00472572">
            <w:r w:rsidRPr="00472572">
              <w:t>6.685362</w:t>
            </w:r>
          </w:p>
        </w:tc>
        <w:tc>
          <w:tcPr>
            <w:tcW w:w="960" w:type="dxa"/>
            <w:noWrap/>
            <w:hideMark/>
          </w:tcPr>
          <w:p w14:paraId="082E94B6" w14:textId="77777777" w:rsidR="00472572" w:rsidRPr="00472572" w:rsidRDefault="00472572" w:rsidP="00472572">
            <w:r w:rsidRPr="00472572">
              <w:t>3.758944</w:t>
            </w:r>
          </w:p>
        </w:tc>
        <w:tc>
          <w:tcPr>
            <w:tcW w:w="960" w:type="dxa"/>
            <w:noWrap/>
            <w:hideMark/>
          </w:tcPr>
          <w:p w14:paraId="7E0BCD53" w14:textId="77777777" w:rsidR="00472572" w:rsidRPr="00472572" w:rsidRDefault="00472572" w:rsidP="00472572">
            <w:r w:rsidRPr="00472572">
              <w:t>7.605582</w:t>
            </w:r>
          </w:p>
        </w:tc>
        <w:tc>
          <w:tcPr>
            <w:tcW w:w="960" w:type="dxa"/>
            <w:noWrap/>
            <w:hideMark/>
          </w:tcPr>
          <w:p w14:paraId="25D0E6BC" w14:textId="77777777" w:rsidR="00472572" w:rsidRPr="00472572" w:rsidRDefault="00472572" w:rsidP="00472572">
            <w:r w:rsidRPr="00472572">
              <w:t>1.14197</w:t>
            </w:r>
          </w:p>
        </w:tc>
        <w:tc>
          <w:tcPr>
            <w:tcW w:w="960" w:type="dxa"/>
            <w:noWrap/>
            <w:hideMark/>
          </w:tcPr>
          <w:p w14:paraId="5A307E41" w14:textId="77777777" w:rsidR="00472572" w:rsidRPr="00472572" w:rsidRDefault="00472572" w:rsidP="00472572">
            <w:r w:rsidRPr="00472572">
              <w:t>8.562343</w:t>
            </w:r>
          </w:p>
        </w:tc>
        <w:tc>
          <w:tcPr>
            <w:tcW w:w="960" w:type="dxa"/>
            <w:noWrap/>
            <w:hideMark/>
          </w:tcPr>
          <w:p w14:paraId="11687A27" w14:textId="77777777" w:rsidR="00472572" w:rsidRPr="00472572" w:rsidRDefault="00472572" w:rsidP="00472572">
            <w:r w:rsidRPr="00472572">
              <w:t>8.606757</w:t>
            </w:r>
          </w:p>
        </w:tc>
        <w:tc>
          <w:tcPr>
            <w:tcW w:w="960" w:type="dxa"/>
            <w:noWrap/>
            <w:hideMark/>
          </w:tcPr>
          <w:p w14:paraId="7022EB47" w14:textId="77777777" w:rsidR="00472572" w:rsidRPr="00472572" w:rsidRDefault="00472572" w:rsidP="00472572">
            <w:r w:rsidRPr="00472572">
              <w:t>7.132525</w:t>
            </w:r>
          </w:p>
        </w:tc>
        <w:tc>
          <w:tcPr>
            <w:tcW w:w="960" w:type="dxa"/>
            <w:noWrap/>
            <w:hideMark/>
          </w:tcPr>
          <w:p w14:paraId="06A8FD14" w14:textId="77777777" w:rsidR="00472572" w:rsidRPr="00472572" w:rsidRDefault="00472572" w:rsidP="00472572">
            <w:r w:rsidRPr="00472572">
              <w:t>8.042631</w:t>
            </w:r>
          </w:p>
        </w:tc>
        <w:tc>
          <w:tcPr>
            <w:tcW w:w="960" w:type="dxa"/>
            <w:noWrap/>
            <w:hideMark/>
          </w:tcPr>
          <w:p w14:paraId="1C01AC87" w14:textId="77777777" w:rsidR="00472572" w:rsidRPr="00472572" w:rsidRDefault="00472572" w:rsidP="00472572">
            <w:r w:rsidRPr="00472572">
              <w:t>12.31368</w:t>
            </w:r>
          </w:p>
        </w:tc>
      </w:tr>
      <w:tr w:rsidR="00472572" w:rsidRPr="00472572" w14:paraId="56D4BA64" w14:textId="77777777" w:rsidTr="00472572">
        <w:trPr>
          <w:trHeight w:val="300"/>
        </w:trPr>
        <w:tc>
          <w:tcPr>
            <w:tcW w:w="960" w:type="dxa"/>
            <w:noWrap/>
            <w:hideMark/>
          </w:tcPr>
          <w:p w14:paraId="6971C28F" w14:textId="77777777" w:rsidR="00472572" w:rsidRPr="00472572" w:rsidRDefault="00472572" w:rsidP="00472572">
            <w:r w:rsidRPr="00472572">
              <w:t>7.366497</w:t>
            </w:r>
          </w:p>
        </w:tc>
        <w:tc>
          <w:tcPr>
            <w:tcW w:w="960" w:type="dxa"/>
            <w:noWrap/>
            <w:hideMark/>
          </w:tcPr>
          <w:p w14:paraId="4C41E3BB" w14:textId="77777777" w:rsidR="00472572" w:rsidRPr="00472572" w:rsidRDefault="00472572" w:rsidP="00472572">
            <w:r w:rsidRPr="00472572">
              <w:t>7.449764</w:t>
            </w:r>
          </w:p>
        </w:tc>
        <w:tc>
          <w:tcPr>
            <w:tcW w:w="960" w:type="dxa"/>
            <w:noWrap/>
            <w:hideMark/>
          </w:tcPr>
          <w:p w14:paraId="16CA5979" w14:textId="77777777" w:rsidR="00472572" w:rsidRPr="00472572" w:rsidRDefault="00472572" w:rsidP="00472572">
            <w:r w:rsidRPr="00472572">
              <w:t>6.356741</w:t>
            </w:r>
          </w:p>
        </w:tc>
        <w:tc>
          <w:tcPr>
            <w:tcW w:w="960" w:type="dxa"/>
            <w:noWrap/>
            <w:hideMark/>
          </w:tcPr>
          <w:p w14:paraId="6BD736F2" w14:textId="77777777" w:rsidR="00472572" w:rsidRPr="00472572" w:rsidRDefault="00472572" w:rsidP="00472572">
            <w:r w:rsidRPr="00472572">
              <w:t>6.457597</w:t>
            </w:r>
          </w:p>
        </w:tc>
        <w:tc>
          <w:tcPr>
            <w:tcW w:w="960" w:type="dxa"/>
            <w:noWrap/>
            <w:hideMark/>
          </w:tcPr>
          <w:p w14:paraId="3A63C066" w14:textId="77777777" w:rsidR="00472572" w:rsidRPr="00472572" w:rsidRDefault="00472572" w:rsidP="00472572">
            <w:r w:rsidRPr="00472572">
              <w:t>11.53589</w:t>
            </w:r>
          </w:p>
        </w:tc>
        <w:tc>
          <w:tcPr>
            <w:tcW w:w="960" w:type="dxa"/>
            <w:noWrap/>
            <w:hideMark/>
          </w:tcPr>
          <w:p w14:paraId="1FD8E4D8" w14:textId="77777777" w:rsidR="00472572" w:rsidRPr="00472572" w:rsidRDefault="00472572" w:rsidP="00472572">
            <w:r w:rsidRPr="00472572">
              <w:t>8.21753</w:t>
            </w:r>
          </w:p>
        </w:tc>
        <w:tc>
          <w:tcPr>
            <w:tcW w:w="960" w:type="dxa"/>
            <w:noWrap/>
            <w:hideMark/>
          </w:tcPr>
          <w:p w14:paraId="5ECFF980" w14:textId="77777777" w:rsidR="00472572" w:rsidRPr="00472572" w:rsidRDefault="00472572" w:rsidP="00472572">
            <w:r w:rsidRPr="00472572">
              <w:t>7.223147</w:t>
            </w:r>
          </w:p>
        </w:tc>
        <w:tc>
          <w:tcPr>
            <w:tcW w:w="960" w:type="dxa"/>
            <w:noWrap/>
            <w:hideMark/>
          </w:tcPr>
          <w:p w14:paraId="6BA384D4" w14:textId="77777777" w:rsidR="00472572" w:rsidRPr="00472572" w:rsidRDefault="00472572" w:rsidP="00472572">
            <w:r w:rsidRPr="00472572">
              <w:t>7.82796</w:t>
            </w:r>
          </w:p>
        </w:tc>
        <w:tc>
          <w:tcPr>
            <w:tcW w:w="960" w:type="dxa"/>
            <w:noWrap/>
            <w:hideMark/>
          </w:tcPr>
          <w:p w14:paraId="7B2BB757" w14:textId="77777777" w:rsidR="00472572" w:rsidRPr="00472572" w:rsidRDefault="00472572" w:rsidP="00472572">
            <w:r w:rsidRPr="00472572">
              <w:t>7.545286</w:t>
            </w:r>
          </w:p>
        </w:tc>
        <w:tc>
          <w:tcPr>
            <w:tcW w:w="960" w:type="dxa"/>
            <w:noWrap/>
            <w:hideMark/>
          </w:tcPr>
          <w:p w14:paraId="57258E66" w14:textId="77777777" w:rsidR="00472572" w:rsidRPr="00472572" w:rsidRDefault="00472572" w:rsidP="00472572">
            <w:r w:rsidRPr="00472572">
              <w:t>8.918757</w:t>
            </w:r>
          </w:p>
        </w:tc>
      </w:tr>
      <w:tr w:rsidR="00472572" w:rsidRPr="00472572" w14:paraId="1F914D09" w14:textId="77777777" w:rsidTr="00472572">
        <w:trPr>
          <w:trHeight w:val="300"/>
        </w:trPr>
        <w:tc>
          <w:tcPr>
            <w:tcW w:w="960" w:type="dxa"/>
            <w:noWrap/>
            <w:hideMark/>
          </w:tcPr>
          <w:p w14:paraId="39FF7847" w14:textId="77777777" w:rsidR="00472572" w:rsidRPr="00472572" w:rsidRDefault="00472572" w:rsidP="00472572">
            <w:r w:rsidRPr="00472572">
              <w:t>8.729406</w:t>
            </w:r>
          </w:p>
        </w:tc>
        <w:tc>
          <w:tcPr>
            <w:tcW w:w="960" w:type="dxa"/>
            <w:noWrap/>
            <w:hideMark/>
          </w:tcPr>
          <w:p w14:paraId="18B60F7E" w14:textId="77777777" w:rsidR="00472572" w:rsidRPr="00472572" w:rsidRDefault="00472572" w:rsidP="00472572">
            <w:r w:rsidRPr="00472572">
              <w:t>3.637095</w:t>
            </w:r>
          </w:p>
        </w:tc>
        <w:tc>
          <w:tcPr>
            <w:tcW w:w="960" w:type="dxa"/>
            <w:noWrap/>
            <w:hideMark/>
          </w:tcPr>
          <w:p w14:paraId="1B7D0421" w14:textId="77777777" w:rsidR="00472572" w:rsidRPr="00472572" w:rsidRDefault="00472572" w:rsidP="00472572">
            <w:r w:rsidRPr="00472572">
              <w:t>3.328197</w:t>
            </w:r>
          </w:p>
        </w:tc>
        <w:tc>
          <w:tcPr>
            <w:tcW w:w="960" w:type="dxa"/>
            <w:noWrap/>
            <w:hideMark/>
          </w:tcPr>
          <w:p w14:paraId="26143809" w14:textId="77777777" w:rsidR="00472572" w:rsidRPr="00472572" w:rsidRDefault="00472572" w:rsidP="00472572">
            <w:r w:rsidRPr="00472572">
              <w:t>8.926978</w:t>
            </w:r>
          </w:p>
        </w:tc>
        <w:tc>
          <w:tcPr>
            <w:tcW w:w="960" w:type="dxa"/>
            <w:noWrap/>
            <w:hideMark/>
          </w:tcPr>
          <w:p w14:paraId="70B68722" w14:textId="77777777" w:rsidR="00472572" w:rsidRPr="00472572" w:rsidRDefault="00472572" w:rsidP="00472572">
            <w:r w:rsidRPr="00472572">
              <w:t>8.763516</w:t>
            </w:r>
          </w:p>
        </w:tc>
        <w:tc>
          <w:tcPr>
            <w:tcW w:w="960" w:type="dxa"/>
            <w:noWrap/>
            <w:hideMark/>
          </w:tcPr>
          <w:p w14:paraId="256B29B3" w14:textId="77777777" w:rsidR="00472572" w:rsidRPr="00472572" w:rsidRDefault="00472572" w:rsidP="00472572">
            <w:r w:rsidRPr="00472572">
              <w:t>7.42161</w:t>
            </w:r>
          </w:p>
        </w:tc>
        <w:tc>
          <w:tcPr>
            <w:tcW w:w="960" w:type="dxa"/>
            <w:noWrap/>
            <w:hideMark/>
          </w:tcPr>
          <w:p w14:paraId="1B2B85BB" w14:textId="77777777" w:rsidR="00472572" w:rsidRPr="00472572" w:rsidRDefault="00472572" w:rsidP="00472572">
            <w:r w:rsidRPr="00472572">
              <w:t>8.299753</w:t>
            </w:r>
          </w:p>
        </w:tc>
        <w:tc>
          <w:tcPr>
            <w:tcW w:w="960" w:type="dxa"/>
            <w:noWrap/>
            <w:hideMark/>
          </w:tcPr>
          <w:p w14:paraId="6FB61845" w14:textId="77777777" w:rsidR="00472572" w:rsidRPr="00472572" w:rsidRDefault="00472572" w:rsidP="00472572">
            <w:r w:rsidRPr="00472572">
              <w:t>8.731073</w:t>
            </w:r>
          </w:p>
        </w:tc>
        <w:tc>
          <w:tcPr>
            <w:tcW w:w="960" w:type="dxa"/>
            <w:noWrap/>
            <w:hideMark/>
          </w:tcPr>
          <w:p w14:paraId="37CDF7E4" w14:textId="77777777" w:rsidR="00472572" w:rsidRPr="00472572" w:rsidRDefault="00472572" w:rsidP="00472572">
            <w:r w:rsidRPr="00472572">
              <w:t>3.217482</w:t>
            </w:r>
          </w:p>
        </w:tc>
        <w:tc>
          <w:tcPr>
            <w:tcW w:w="960" w:type="dxa"/>
            <w:noWrap/>
            <w:hideMark/>
          </w:tcPr>
          <w:p w14:paraId="73ABC429" w14:textId="77777777" w:rsidR="00472572" w:rsidRPr="00472572" w:rsidRDefault="00472572" w:rsidP="00472572">
            <w:r w:rsidRPr="00472572">
              <w:t>3.239328</w:t>
            </w:r>
          </w:p>
        </w:tc>
      </w:tr>
      <w:tr w:rsidR="00472572" w:rsidRPr="00472572" w14:paraId="13F84CE6" w14:textId="77777777" w:rsidTr="00472572">
        <w:trPr>
          <w:trHeight w:val="300"/>
        </w:trPr>
        <w:tc>
          <w:tcPr>
            <w:tcW w:w="960" w:type="dxa"/>
            <w:noWrap/>
            <w:hideMark/>
          </w:tcPr>
          <w:p w14:paraId="24451ABA" w14:textId="77777777" w:rsidR="00472572" w:rsidRPr="00472572" w:rsidRDefault="00472572" w:rsidP="00472572">
            <w:r w:rsidRPr="00472572">
              <w:t>3.575057</w:t>
            </w:r>
          </w:p>
        </w:tc>
        <w:tc>
          <w:tcPr>
            <w:tcW w:w="960" w:type="dxa"/>
            <w:noWrap/>
            <w:hideMark/>
          </w:tcPr>
          <w:p w14:paraId="0A1F1DDA" w14:textId="77777777" w:rsidR="00472572" w:rsidRPr="00472572" w:rsidRDefault="00472572" w:rsidP="00472572">
            <w:r w:rsidRPr="00472572">
              <w:t>7.045734</w:t>
            </w:r>
          </w:p>
        </w:tc>
        <w:tc>
          <w:tcPr>
            <w:tcW w:w="960" w:type="dxa"/>
            <w:noWrap/>
            <w:hideMark/>
          </w:tcPr>
          <w:p w14:paraId="66C8E439" w14:textId="77777777" w:rsidR="00472572" w:rsidRPr="00472572" w:rsidRDefault="00472572" w:rsidP="00472572">
            <w:r w:rsidRPr="00472572">
              <w:t>11.87541</w:t>
            </w:r>
          </w:p>
        </w:tc>
        <w:tc>
          <w:tcPr>
            <w:tcW w:w="960" w:type="dxa"/>
            <w:noWrap/>
            <w:hideMark/>
          </w:tcPr>
          <w:p w14:paraId="43E8491B" w14:textId="77777777" w:rsidR="00472572" w:rsidRPr="00472572" w:rsidRDefault="00472572" w:rsidP="00472572">
            <w:r w:rsidRPr="00472572">
              <w:t>7.499659</w:t>
            </w:r>
          </w:p>
        </w:tc>
        <w:tc>
          <w:tcPr>
            <w:tcW w:w="960" w:type="dxa"/>
            <w:noWrap/>
            <w:hideMark/>
          </w:tcPr>
          <w:p w14:paraId="414967F3" w14:textId="77777777" w:rsidR="00472572" w:rsidRPr="00472572" w:rsidRDefault="00472572" w:rsidP="00472572">
            <w:r w:rsidRPr="00472572">
              <w:t>6.850935</w:t>
            </w:r>
          </w:p>
        </w:tc>
        <w:tc>
          <w:tcPr>
            <w:tcW w:w="960" w:type="dxa"/>
            <w:noWrap/>
            <w:hideMark/>
          </w:tcPr>
          <w:p w14:paraId="3825B8A2" w14:textId="77777777" w:rsidR="00472572" w:rsidRPr="00472572" w:rsidRDefault="00472572" w:rsidP="00472572">
            <w:r w:rsidRPr="00472572">
              <w:t>5.734439</w:t>
            </w:r>
          </w:p>
        </w:tc>
        <w:tc>
          <w:tcPr>
            <w:tcW w:w="960" w:type="dxa"/>
            <w:noWrap/>
            <w:hideMark/>
          </w:tcPr>
          <w:p w14:paraId="1A28F326" w14:textId="77777777" w:rsidR="00472572" w:rsidRPr="00472572" w:rsidRDefault="00472572" w:rsidP="00472572">
            <w:r w:rsidRPr="00472572">
              <w:t>8.559898</w:t>
            </w:r>
          </w:p>
        </w:tc>
        <w:tc>
          <w:tcPr>
            <w:tcW w:w="960" w:type="dxa"/>
            <w:noWrap/>
            <w:hideMark/>
          </w:tcPr>
          <w:p w14:paraId="3004B98B" w14:textId="77777777" w:rsidR="00472572" w:rsidRPr="00472572" w:rsidRDefault="00472572" w:rsidP="00472572">
            <w:r w:rsidRPr="00472572">
              <w:t>8.920597</w:t>
            </w:r>
          </w:p>
        </w:tc>
        <w:tc>
          <w:tcPr>
            <w:tcW w:w="960" w:type="dxa"/>
            <w:noWrap/>
            <w:hideMark/>
          </w:tcPr>
          <w:p w14:paraId="404EE0F0" w14:textId="77777777" w:rsidR="00472572" w:rsidRPr="00472572" w:rsidRDefault="00472572" w:rsidP="00472572">
            <w:r w:rsidRPr="00472572">
              <w:t>12.29899</w:t>
            </w:r>
          </w:p>
        </w:tc>
        <w:tc>
          <w:tcPr>
            <w:tcW w:w="960" w:type="dxa"/>
            <w:noWrap/>
            <w:hideMark/>
          </w:tcPr>
          <w:p w14:paraId="2D18300E" w14:textId="77777777" w:rsidR="00472572" w:rsidRPr="00472572" w:rsidRDefault="00472572" w:rsidP="00472572">
            <w:r w:rsidRPr="00472572">
              <w:t>11.9915</w:t>
            </w:r>
          </w:p>
        </w:tc>
      </w:tr>
      <w:tr w:rsidR="00472572" w:rsidRPr="00472572" w14:paraId="5BDF0367" w14:textId="77777777" w:rsidTr="00472572">
        <w:trPr>
          <w:trHeight w:val="300"/>
        </w:trPr>
        <w:tc>
          <w:tcPr>
            <w:tcW w:w="960" w:type="dxa"/>
            <w:noWrap/>
            <w:hideMark/>
          </w:tcPr>
          <w:p w14:paraId="37AAD5CB" w14:textId="77777777" w:rsidR="00472572" w:rsidRPr="00472572" w:rsidRDefault="00472572" w:rsidP="00472572">
            <w:pPr>
              <w:rPr>
                <w:b/>
                <w:bCs/>
              </w:rPr>
            </w:pPr>
            <w:r w:rsidRPr="00472572">
              <w:rPr>
                <w:b/>
                <w:bCs/>
              </w:rPr>
              <w:t>6.736085</w:t>
            </w:r>
          </w:p>
        </w:tc>
        <w:tc>
          <w:tcPr>
            <w:tcW w:w="960" w:type="dxa"/>
            <w:noWrap/>
            <w:hideMark/>
          </w:tcPr>
          <w:p w14:paraId="2FD8961A" w14:textId="77777777" w:rsidR="00472572" w:rsidRPr="00472572" w:rsidRDefault="00472572" w:rsidP="00472572">
            <w:pPr>
              <w:rPr>
                <w:b/>
                <w:bCs/>
              </w:rPr>
            </w:pPr>
            <w:r w:rsidRPr="00472572">
              <w:rPr>
                <w:b/>
                <w:bCs/>
              </w:rPr>
              <w:t>6.511361</w:t>
            </w:r>
          </w:p>
        </w:tc>
        <w:tc>
          <w:tcPr>
            <w:tcW w:w="960" w:type="dxa"/>
            <w:noWrap/>
            <w:hideMark/>
          </w:tcPr>
          <w:p w14:paraId="2303369E" w14:textId="77777777" w:rsidR="00472572" w:rsidRPr="00472572" w:rsidRDefault="00472572" w:rsidP="00472572">
            <w:pPr>
              <w:rPr>
                <w:b/>
                <w:bCs/>
              </w:rPr>
            </w:pPr>
            <w:r w:rsidRPr="00472572">
              <w:rPr>
                <w:b/>
                <w:bCs/>
              </w:rPr>
              <w:t>7.257679</w:t>
            </w:r>
          </w:p>
        </w:tc>
        <w:tc>
          <w:tcPr>
            <w:tcW w:w="960" w:type="dxa"/>
            <w:noWrap/>
            <w:hideMark/>
          </w:tcPr>
          <w:p w14:paraId="4D5316B3" w14:textId="77777777" w:rsidR="00472572" w:rsidRPr="00472572" w:rsidRDefault="00472572" w:rsidP="00472572">
            <w:pPr>
              <w:rPr>
                <w:b/>
                <w:bCs/>
              </w:rPr>
            </w:pPr>
            <w:r w:rsidRPr="00472572">
              <w:rPr>
                <w:b/>
                <w:bCs/>
              </w:rPr>
              <w:t>7.297581</w:t>
            </w:r>
          </w:p>
        </w:tc>
        <w:tc>
          <w:tcPr>
            <w:tcW w:w="960" w:type="dxa"/>
            <w:noWrap/>
            <w:hideMark/>
          </w:tcPr>
          <w:p w14:paraId="079ABFED" w14:textId="77777777" w:rsidR="00472572" w:rsidRPr="00472572" w:rsidRDefault="00472572" w:rsidP="00472572">
            <w:pPr>
              <w:rPr>
                <w:b/>
                <w:bCs/>
              </w:rPr>
            </w:pPr>
            <w:r w:rsidRPr="00472572">
              <w:rPr>
                <w:b/>
                <w:bCs/>
              </w:rPr>
              <w:t>7.058003</w:t>
            </w:r>
          </w:p>
        </w:tc>
        <w:tc>
          <w:tcPr>
            <w:tcW w:w="960" w:type="dxa"/>
            <w:noWrap/>
            <w:hideMark/>
          </w:tcPr>
          <w:p w14:paraId="56C193FB" w14:textId="77777777" w:rsidR="00472572" w:rsidRPr="00472572" w:rsidRDefault="00472572" w:rsidP="00472572">
            <w:pPr>
              <w:rPr>
                <w:b/>
                <w:bCs/>
              </w:rPr>
            </w:pPr>
            <w:r w:rsidRPr="00472572">
              <w:rPr>
                <w:b/>
                <w:bCs/>
              </w:rPr>
              <w:t>8.088634</w:t>
            </w:r>
          </w:p>
        </w:tc>
        <w:tc>
          <w:tcPr>
            <w:tcW w:w="960" w:type="dxa"/>
            <w:noWrap/>
            <w:hideMark/>
          </w:tcPr>
          <w:p w14:paraId="5B56D674" w14:textId="77777777" w:rsidR="00472572" w:rsidRPr="00472572" w:rsidRDefault="00472572" w:rsidP="00472572">
            <w:pPr>
              <w:rPr>
                <w:b/>
                <w:bCs/>
              </w:rPr>
            </w:pPr>
            <w:r w:rsidRPr="00472572">
              <w:rPr>
                <w:b/>
                <w:bCs/>
              </w:rPr>
              <w:t>7.105449</w:t>
            </w:r>
          </w:p>
        </w:tc>
        <w:tc>
          <w:tcPr>
            <w:tcW w:w="960" w:type="dxa"/>
            <w:noWrap/>
            <w:hideMark/>
          </w:tcPr>
          <w:p w14:paraId="2D6E0AEA" w14:textId="77777777" w:rsidR="00472572" w:rsidRPr="00472572" w:rsidRDefault="00472572" w:rsidP="00472572">
            <w:pPr>
              <w:rPr>
                <w:b/>
                <w:bCs/>
              </w:rPr>
            </w:pPr>
            <w:r w:rsidRPr="00472572">
              <w:rPr>
                <w:b/>
                <w:bCs/>
              </w:rPr>
              <w:t>6.724209</w:t>
            </w:r>
          </w:p>
        </w:tc>
        <w:tc>
          <w:tcPr>
            <w:tcW w:w="960" w:type="dxa"/>
            <w:noWrap/>
            <w:hideMark/>
          </w:tcPr>
          <w:p w14:paraId="71A586A0" w14:textId="77777777" w:rsidR="00472572" w:rsidRPr="00472572" w:rsidRDefault="00472572" w:rsidP="00472572">
            <w:pPr>
              <w:rPr>
                <w:b/>
                <w:bCs/>
              </w:rPr>
            </w:pPr>
            <w:r w:rsidRPr="00472572">
              <w:rPr>
                <w:b/>
                <w:bCs/>
              </w:rPr>
              <w:t>7.710672</w:t>
            </w:r>
          </w:p>
        </w:tc>
        <w:tc>
          <w:tcPr>
            <w:tcW w:w="960" w:type="dxa"/>
            <w:noWrap/>
            <w:hideMark/>
          </w:tcPr>
          <w:p w14:paraId="762A9D3C" w14:textId="77777777" w:rsidR="00472572" w:rsidRPr="00472572" w:rsidRDefault="00472572" w:rsidP="00472572">
            <w:pPr>
              <w:rPr>
                <w:b/>
                <w:bCs/>
              </w:rPr>
            </w:pPr>
            <w:r w:rsidRPr="00472572">
              <w:rPr>
                <w:b/>
                <w:bCs/>
              </w:rPr>
              <w:t>7.013495</w:t>
            </w:r>
          </w:p>
        </w:tc>
      </w:tr>
    </w:tbl>
    <w:p w14:paraId="70546C34" w14:textId="01FF3DD0" w:rsidR="00472572" w:rsidRDefault="00472572" w:rsidP="00DD05AD"/>
    <w:p w14:paraId="02C90B16"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405B7932" w14:textId="77777777" w:rsidTr="00472572">
        <w:trPr>
          <w:trHeight w:val="300"/>
        </w:trPr>
        <w:tc>
          <w:tcPr>
            <w:tcW w:w="960" w:type="dxa"/>
            <w:noWrap/>
            <w:hideMark/>
          </w:tcPr>
          <w:p w14:paraId="75BAEC2F" w14:textId="77777777" w:rsidR="00472572" w:rsidRPr="00472572" w:rsidRDefault="00472572" w:rsidP="00472572">
            <w:r w:rsidRPr="00472572">
              <w:t>Tx01</w:t>
            </w:r>
          </w:p>
        </w:tc>
        <w:tc>
          <w:tcPr>
            <w:tcW w:w="960" w:type="dxa"/>
            <w:noWrap/>
            <w:hideMark/>
          </w:tcPr>
          <w:p w14:paraId="1F03B2D3" w14:textId="77777777" w:rsidR="00472572" w:rsidRPr="00472572" w:rsidRDefault="00472572" w:rsidP="00472572">
            <w:r w:rsidRPr="00472572">
              <w:t>Tx02</w:t>
            </w:r>
          </w:p>
        </w:tc>
        <w:tc>
          <w:tcPr>
            <w:tcW w:w="960" w:type="dxa"/>
            <w:noWrap/>
            <w:hideMark/>
          </w:tcPr>
          <w:p w14:paraId="6BF01AD9" w14:textId="77777777" w:rsidR="00472572" w:rsidRPr="00472572" w:rsidRDefault="00472572" w:rsidP="00472572">
            <w:r w:rsidRPr="00472572">
              <w:t>Tx03</w:t>
            </w:r>
          </w:p>
        </w:tc>
        <w:tc>
          <w:tcPr>
            <w:tcW w:w="960" w:type="dxa"/>
            <w:noWrap/>
            <w:hideMark/>
          </w:tcPr>
          <w:p w14:paraId="7542DAA2" w14:textId="77777777" w:rsidR="00472572" w:rsidRPr="00472572" w:rsidRDefault="00472572" w:rsidP="00472572">
            <w:r w:rsidRPr="00472572">
              <w:t>Tx04</w:t>
            </w:r>
          </w:p>
        </w:tc>
        <w:tc>
          <w:tcPr>
            <w:tcW w:w="960" w:type="dxa"/>
            <w:noWrap/>
            <w:hideMark/>
          </w:tcPr>
          <w:p w14:paraId="20CA76F5" w14:textId="77777777" w:rsidR="00472572" w:rsidRPr="00472572" w:rsidRDefault="00472572" w:rsidP="00472572">
            <w:r w:rsidRPr="00472572">
              <w:t>Tx05</w:t>
            </w:r>
          </w:p>
        </w:tc>
        <w:tc>
          <w:tcPr>
            <w:tcW w:w="960" w:type="dxa"/>
            <w:noWrap/>
            <w:hideMark/>
          </w:tcPr>
          <w:p w14:paraId="12426375" w14:textId="77777777" w:rsidR="00472572" w:rsidRPr="00472572" w:rsidRDefault="00472572" w:rsidP="00472572">
            <w:r w:rsidRPr="00472572">
              <w:t>Tx06</w:t>
            </w:r>
          </w:p>
        </w:tc>
        <w:tc>
          <w:tcPr>
            <w:tcW w:w="960" w:type="dxa"/>
            <w:noWrap/>
            <w:hideMark/>
          </w:tcPr>
          <w:p w14:paraId="17EE39CD" w14:textId="77777777" w:rsidR="00472572" w:rsidRPr="00472572" w:rsidRDefault="00472572" w:rsidP="00472572">
            <w:r w:rsidRPr="00472572">
              <w:t>Tx07</w:t>
            </w:r>
          </w:p>
        </w:tc>
        <w:tc>
          <w:tcPr>
            <w:tcW w:w="960" w:type="dxa"/>
            <w:noWrap/>
            <w:hideMark/>
          </w:tcPr>
          <w:p w14:paraId="292C2D17" w14:textId="77777777" w:rsidR="00472572" w:rsidRPr="00472572" w:rsidRDefault="00472572" w:rsidP="00472572">
            <w:r w:rsidRPr="00472572">
              <w:t>Tx08</w:t>
            </w:r>
          </w:p>
        </w:tc>
        <w:tc>
          <w:tcPr>
            <w:tcW w:w="960" w:type="dxa"/>
            <w:noWrap/>
            <w:hideMark/>
          </w:tcPr>
          <w:p w14:paraId="1ECA8700" w14:textId="77777777" w:rsidR="00472572" w:rsidRPr="00472572" w:rsidRDefault="00472572" w:rsidP="00472572">
            <w:r w:rsidRPr="00472572">
              <w:t>Tx09</w:t>
            </w:r>
          </w:p>
        </w:tc>
        <w:tc>
          <w:tcPr>
            <w:tcW w:w="960" w:type="dxa"/>
            <w:noWrap/>
            <w:hideMark/>
          </w:tcPr>
          <w:p w14:paraId="5AA9D4F4" w14:textId="77777777" w:rsidR="00472572" w:rsidRPr="00472572" w:rsidRDefault="00472572" w:rsidP="00472572">
            <w:r w:rsidRPr="00472572">
              <w:t>Tx10</w:t>
            </w:r>
          </w:p>
        </w:tc>
      </w:tr>
      <w:tr w:rsidR="00472572" w:rsidRPr="00472572" w14:paraId="124A485F" w14:textId="77777777" w:rsidTr="00472572">
        <w:trPr>
          <w:trHeight w:val="300"/>
        </w:trPr>
        <w:tc>
          <w:tcPr>
            <w:tcW w:w="960" w:type="dxa"/>
            <w:noWrap/>
            <w:hideMark/>
          </w:tcPr>
          <w:p w14:paraId="104543DD" w14:textId="77777777" w:rsidR="00472572" w:rsidRPr="00472572" w:rsidRDefault="00472572" w:rsidP="00472572">
            <w:r w:rsidRPr="00472572">
              <w:t>4.133716</w:t>
            </w:r>
          </w:p>
        </w:tc>
        <w:tc>
          <w:tcPr>
            <w:tcW w:w="960" w:type="dxa"/>
            <w:noWrap/>
            <w:hideMark/>
          </w:tcPr>
          <w:p w14:paraId="4C4940D0" w14:textId="77777777" w:rsidR="00472572" w:rsidRPr="00472572" w:rsidRDefault="00472572" w:rsidP="00472572">
            <w:r w:rsidRPr="00472572">
              <w:t>6.36949</w:t>
            </w:r>
          </w:p>
        </w:tc>
        <w:tc>
          <w:tcPr>
            <w:tcW w:w="960" w:type="dxa"/>
            <w:noWrap/>
            <w:hideMark/>
          </w:tcPr>
          <w:p w14:paraId="31484900" w14:textId="77777777" w:rsidR="00472572" w:rsidRPr="00472572" w:rsidRDefault="00472572" w:rsidP="00472572">
            <w:r w:rsidRPr="00472572">
              <w:t>10.50015</w:t>
            </w:r>
          </w:p>
        </w:tc>
        <w:tc>
          <w:tcPr>
            <w:tcW w:w="960" w:type="dxa"/>
            <w:noWrap/>
            <w:hideMark/>
          </w:tcPr>
          <w:p w14:paraId="3D254BE2" w14:textId="77777777" w:rsidR="00472572" w:rsidRPr="00472572" w:rsidRDefault="00472572" w:rsidP="00472572">
            <w:r w:rsidRPr="00472572">
              <w:t>7.436478</w:t>
            </w:r>
          </w:p>
        </w:tc>
        <w:tc>
          <w:tcPr>
            <w:tcW w:w="960" w:type="dxa"/>
            <w:noWrap/>
            <w:hideMark/>
          </w:tcPr>
          <w:p w14:paraId="5ADCF07F" w14:textId="77777777" w:rsidR="00472572" w:rsidRPr="00472572" w:rsidRDefault="00472572" w:rsidP="00472572">
            <w:r w:rsidRPr="00472572">
              <w:t>6.114637</w:t>
            </w:r>
          </w:p>
        </w:tc>
        <w:tc>
          <w:tcPr>
            <w:tcW w:w="960" w:type="dxa"/>
            <w:noWrap/>
            <w:hideMark/>
          </w:tcPr>
          <w:p w14:paraId="69031858" w14:textId="77777777" w:rsidR="00472572" w:rsidRPr="00472572" w:rsidRDefault="00472572" w:rsidP="00472572">
            <w:r w:rsidRPr="00472572">
              <w:t>13.29313</w:t>
            </w:r>
          </w:p>
        </w:tc>
        <w:tc>
          <w:tcPr>
            <w:tcW w:w="960" w:type="dxa"/>
            <w:noWrap/>
            <w:hideMark/>
          </w:tcPr>
          <w:p w14:paraId="36C9CA80" w14:textId="77777777" w:rsidR="00472572" w:rsidRPr="00472572" w:rsidRDefault="00472572" w:rsidP="00472572">
            <w:r w:rsidRPr="00472572">
              <w:t>9.956421</w:t>
            </w:r>
          </w:p>
        </w:tc>
        <w:tc>
          <w:tcPr>
            <w:tcW w:w="960" w:type="dxa"/>
            <w:noWrap/>
            <w:hideMark/>
          </w:tcPr>
          <w:p w14:paraId="766A64DE" w14:textId="77777777" w:rsidR="00472572" w:rsidRPr="00472572" w:rsidRDefault="00472572" w:rsidP="00472572">
            <w:r w:rsidRPr="00472572">
              <w:t>3.318059</w:t>
            </w:r>
          </w:p>
        </w:tc>
        <w:tc>
          <w:tcPr>
            <w:tcW w:w="960" w:type="dxa"/>
            <w:noWrap/>
            <w:hideMark/>
          </w:tcPr>
          <w:p w14:paraId="6AAC86B7" w14:textId="77777777" w:rsidR="00472572" w:rsidRPr="00472572" w:rsidRDefault="00472572" w:rsidP="00472572">
            <w:r w:rsidRPr="00472572">
              <w:t>13.34496</w:t>
            </w:r>
          </w:p>
        </w:tc>
        <w:tc>
          <w:tcPr>
            <w:tcW w:w="960" w:type="dxa"/>
            <w:noWrap/>
            <w:hideMark/>
          </w:tcPr>
          <w:p w14:paraId="77B9143C" w14:textId="77777777" w:rsidR="00472572" w:rsidRPr="00472572" w:rsidRDefault="00472572" w:rsidP="00472572">
            <w:r w:rsidRPr="00472572">
              <w:t>3.061889</w:t>
            </w:r>
          </w:p>
        </w:tc>
      </w:tr>
      <w:tr w:rsidR="00472572" w:rsidRPr="00472572" w14:paraId="3FD9ED99" w14:textId="77777777" w:rsidTr="00472572">
        <w:trPr>
          <w:trHeight w:val="300"/>
        </w:trPr>
        <w:tc>
          <w:tcPr>
            <w:tcW w:w="960" w:type="dxa"/>
            <w:noWrap/>
            <w:hideMark/>
          </w:tcPr>
          <w:p w14:paraId="46C720AE" w14:textId="77777777" w:rsidR="00472572" w:rsidRPr="00472572" w:rsidRDefault="00472572" w:rsidP="00472572">
            <w:r w:rsidRPr="00472572">
              <w:t>11.80437</w:t>
            </w:r>
          </w:p>
        </w:tc>
        <w:tc>
          <w:tcPr>
            <w:tcW w:w="960" w:type="dxa"/>
            <w:noWrap/>
            <w:hideMark/>
          </w:tcPr>
          <w:p w14:paraId="603D8794" w14:textId="77777777" w:rsidR="00472572" w:rsidRPr="00472572" w:rsidRDefault="00472572" w:rsidP="00472572">
            <w:r w:rsidRPr="00472572">
              <w:t>7.327603</w:t>
            </w:r>
          </w:p>
        </w:tc>
        <w:tc>
          <w:tcPr>
            <w:tcW w:w="960" w:type="dxa"/>
            <w:noWrap/>
            <w:hideMark/>
          </w:tcPr>
          <w:p w14:paraId="338726D6" w14:textId="77777777" w:rsidR="00472572" w:rsidRPr="00472572" w:rsidRDefault="00472572" w:rsidP="00472572">
            <w:r w:rsidRPr="00472572">
              <w:t>7.802286</w:t>
            </w:r>
          </w:p>
        </w:tc>
        <w:tc>
          <w:tcPr>
            <w:tcW w:w="960" w:type="dxa"/>
            <w:noWrap/>
            <w:hideMark/>
          </w:tcPr>
          <w:p w14:paraId="62E9B310" w14:textId="77777777" w:rsidR="00472572" w:rsidRPr="00472572" w:rsidRDefault="00472572" w:rsidP="00472572">
            <w:r w:rsidRPr="00472572">
              <w:t>6.523071</w:t>
            </w:r>
          </w:p>
        </w:tc>
        <w:tc>
          <w:tcPr>
            <w:tcW w:w="960" w:type="dxa"/>
            <w:noWrap/>
            <w:hideMark/>
          </w:tcPr>
          <w:p w14:paraId="3A87460E" w14:textId="77777777" w:rsidR="00472572" w:rsidRPr="00472572" w:rsidRDefault="00472572" w:rsidP="00472572">
            <w:r w:rsidRPr="00472572">
              <w:t>6.238013</w:t>
            </w:r>
          </w:p>
        </w:tc>
        <w:tc>
          <w:tcPr>
            <w:tcW w:w="960" w:type="dxa"/>
            <w:noWrap/>
            <w:hideMark/>
          </w:tcPr>
          <w:p w14:paraId="7297475F" w14:textId="77777777" w:rsidR="00472572" w:rsidRPr="00472572" w:rsidRDefault="00472572" w:rsidP="00472572">
            <w:r w:rsidRPr="00472572">
              <w:t>6.800424</w:t>
            </w:r>
          </w:p>
        </w:tc>
        <w:tc>
          <w:tcPr>
            <w:tcW w:w="960" w:type="dxa"/>
            <w:noWrap/>
            <w:hideMark/>
          </w:tcPr>
          <w:p w14:paraId="309A01DF" w14:textId="77777777" w:rsidR="00472572" w:rsidRPr="00472572" w:rsidRDefault="00472572" w:rsidP="00472572">
            <w:r w:rsidRPr="00472572">
              <w:t>3.41107</w:t>
            </w:r>
          </w:p>
        </w:tc>
        <w:tc>
          <w:tcPr>
            <w:tcW w:w="960" w:type="dxa"/>
            <w:noWrap/>
            <w:hideMark/>
          </w:tcPr>
          <w:p w14:paraId="1F469351" w14:textId="77777777" w:rsidR="00472572" w:rsidRPr="00472572" w:rsidRDefault="00472572" w:rsidP="00472572">
            <w:r w:rsidRPr="00472572">
              <w:t>5.51678</w:t>
            </w:r>
          </w:p>
        </w:tc>
        <w:tc>
          <w:tcPr>
            <w:tcW w:w="960" w:type="dxa"/>
            <w:noWrap/>
            <w:hideMark/>
          </w:tcPr>
          <w:p w14:paraId="718E52F4" w14:textId="77777777" w:rsidR="00472572" w:rsidRPr="00472572" w:rsidRDefault="00472572" w:rsidP="00472572">
            <w:r w:rsidRPr="00472572">
              <w:t>5.155935</w:t>
            </w:r>
          </w:p>
        </w:tc>
        <w:tc>
          <w:tcPr>
            <w:tcW w:w="960" w:type="dxa"/>
            <w:noWrap/>
            <w:hideMark/>
          </w:tcPr>
          <w:p w14:paraId="7C11543F" w14:textId="77777777" w:rsidR="00472572" w:rsidRPr="00472572" w:rsidRDefault="00472572" w:rsidP="00472572">
            <w:r w:rsidRPr="00472572">
              <w:t>3.537589</w:t>
            </w:r>
          </w:p>
        </w:tc>
      </w:tr>
      <w:tr w:rsidR="00472572" w:rsidRPr="00472572" w14:paraId="3C7F19F4" w14:textId="77777777" w:rsidTr="00472572">
        <w:trPr>
          <w:trHeight w:val="300"/>
        </w:trPr>
        <w:tc>
          <w:tcPr>
            <w:tcW w:w="960" w:type="dxa"/>
            <w:noWrap/>
            <w:hideMark/>
          </w:tcPr>
          <w:p w14:paraId="267CD209" w14:textId="77777777" w:rsidR="00472572" w:rsidRPr="00472572" w:rsidRDefault="00472572" w:rsidP="00472572">
            <w:r w:rsidRPr="00472572">
              <w:t>7.12583</w:t>
            </w:r>
          </w:p>
        </w:tc>
        <w:tc>
          <w:tcPr>
            <w:tcW w:w="960" w:type="dxa"/>
            <w:noWrap/>
            <w:hideMark/>
          </w:tcPr>
          <w:p w14:paraId="1D9279BD" w14:textId="77777777" w:rsidR="00472572" w:rsidRPr="00472572" w:rsidRDefault="00472572" w:rsidP="00472572">
            <w:r w:rsidRPr="00472572">
              <w:t>8.851277</w:t>
            </w:r>
          </w:p>
        </w:tc>
        <w:tc>
          <w:tcPr>
            <w:tcW w:w="960" w:type="dxa"/>
            <w:noWrap/>
            <w:hideMark/>
          </w:tcPr>
          <w:p w14:paraId="175512AB" w14:textId="77777777" w:rsidR="00472572" w:rsidRPr="00472572" w:rsidRDefault="00472572" w:rsidP="00472572">
            <w:r w:rsidRPr="00472572">
              <w:t>7.471287</w:t>
            </w:r>
          </w:p>
        </w:tc>
        <w:tc>
          <w:tcPr>
            <w:tcW w:w="960" w:type="dxa"/>
            <w:noWrap/>
            <w:hideMark/>
          </w:tcPr>
          <w:p w14:paraId="35B9D6C8" w14:textId="77777777" w:rsidR="00472572" w:rsidRPr="00472572" w:rsidRDefault="00472572" w:rsidP="00472572">
            <w:r w:rsidRPr="00472572">
              <w:t>6.746043</w:t>
            </w:r>
          </w:p>
        </w:tc>
        <w:tc>
          <w:tcPr>
            <w:tcW w:w="960" w:type="dxa"/>
            <w:noWrap/>
            <w:hideMark/>
          </w:tcPr>
          <w:p w14:paraId="35717406" w14:textId="77777777" w:rsidR="00472572" w:rsidRPr="00472572" w:rsidRDefault="00472572" w:rsidP="00472572">
            <w:r w:rsidRPr="00472572">
              <w:t>6.797209</w:t>
            </w:r>
          </w:p>
        </w:tc>
        <w:tc>
          <w:tcPr>
            <w:tcW w:w="960" w:type="dxa"/>
            <w:noWrap/>
            <w:hideMark/>
          </w:tcPr>
          <w:p w14:paraId="5C7CDAF3" w14:textId="77777777" w:rsidR="00472572" w:rsidRPr="00472572" w:rsidRDefault="00472572" w:rsidP="00472572">
            <w:r w:rsidRPr="00472572">
              <w:t>6.29819</w:t>
            </w:r>
          </w:p>
        </w:tc>
        <w:tc>
          <w:tcPr>
            <w:tcW w:w="960" w:type="dxa"/>
            <w:noWrap/>
            <w:hideMark/>
          </w:tcPr>
          <w:p w14:paraId="3CE89523" w14:textId="77777777" w:rsidR="00472572" w:rsidRPr="00472572" w:rsidRDefault="00472572" w:rsidP="00472572">
            <w:r w:rsidRPr="00472572">
              <w:t>4.258077</w:t>
            </w:r>
          </w:p>
        </w:tc>
        <w:tc>
          <w:tcPr>
            <w:tcW w:w="960" w:type="dxa"/>
            <w:noWrap/>
            <w:hideMark/>
          </w:tcPr>
          <w:p w14:paraId="41AE3908" w14:textId="77777777" w:rsidR="00472572" w:rsidRPr="00472572" w:rsidRDefault="00472572" w:rsidP="00472572">
            <w:r w:rsidRPr="00472572">
              <w:t>5.818925</w:t>
            </w:r>
          </w:p>
        </w:tc>
        <w:tc>
          <w:tcPr>
            <w:tcW w:w="960" w:type="dxa"/>
            <w:noWrap/>
            <w:hideMark/>
          </w:tcPr>
          <w:p w14:paraId="53CEAF2A" w14:textId="77777777" w:rsidR="00472572" w:rsidRPr="00472572" w:rsidRDefault="00472572" w:rsidP="00472572">
            <w:r w:rsidRPr="00472572">
              <w:t>4.506848</w:t>
            </w:r>
          </w:p>
        </w:tc>
        <w:tc>
          <w:tcPr>
            <w:tcW w:w="960" w:type="dxa"/>
            <w:noWrap/>
            <w:hideMark/>
          </w:tcPr>
          <w:p w14:paraId="3B22AE22" w14:textId="77777777" w:rsidR="00472572" w:rsidRPr="00472572" w:rsidRDefault="00472572" w:rsidP="00472572">
            <w:r w:rsidRPr="00472572">
              <w:t>3.798731</w:t>
            </w:r>
          </w:p>
        </w:tc>
      </w:tr>
      <w:tr w:rsidR="00472572" w:rsidRPr="00472572" w14:paraId="27B783DC" w14:textId="77777777" w:rsidTr="00472572">
        <w:trPr>
          <w:trHeight w:val="300"/>
        </w:trPr>
        <w:tc>
          <w:tcPr>
            <w:tcW w:w="960" w:type="dxa"/>
            <w:noWrap/>
            <w:hideMark/>
          </w:tcPr>
          <w:p w14:paraId="73138A0B" w14:textId="77777777" w:rsidR="00472572" w:rsidRPr="00472572" w:rsidRDefault="00472572" w:rsidP="00472572">
            <w:r w:rsidRPr="00472572">
              <w:t>5.284841</w:t>
            </w:r>
          </w:p>
        </w:tc>
        <w:tc>
          <w:tcPr>
            <w:tcW w:w="960" w:type="dxa"/>
            <w:noWrap/>
            <w:hideMark/>
          </w:tcPr>
          <w:p w14:paraId="4FA3B11F" w14:textId="77777777" w:rsidR="00472572" w:rsidRPr="00472572" w:rsidRDefault="00472572" w:rsidP="00472572">
            <w:r w:rsidRPr="00472572">
              <w:t>6.281399</w:t>
            </w:r>
          </w:p>
        </w:tc>
        <w:tc>
          <w:tcPr>
            <w:tcW w:w="960" w:type="dxa"/>
            <w:noWrap/>
            <w:hideMark/>
          </w:tcPr>
          <w:p w14:paraId="55CEC61B" w14:textId="77777777" w:rsidR="00472572" w:rsidRPr="00472572" w:rsidRDefault="00472572" w:rsidP="00472572">
            <w:r w:rsidRPr="00472572">
              <w:t>8.496799</w:t>
            </w:r>
          </w:p>
        </w:tc>
        <w:tc>
          <w:tcPr>
            <w:tcW w:w="960" w:type="dxa"/>
            <w:noWrap/>
            <w:hideMark/>
          </w:tcPr>
          <w:p w14:paraId="7892DD76" w14:textId="77777777" w:rsidR="00472572" w:rsidRPr="00472572" w:rsidRDefault="00472572" w:rsidP="00472572">
            <w:r w:rsidRPr="00472572">
              <w:t>7.342205</w:t>
            </w:r>
          </w:p>
        </w:tc>
        <w:tc>
          <w:tcPr>
            <w:tcW w:w="960" w:type="dxa"/>
            <w:noWrap/>
            <w:hideMark/>
          </w:tcPr>
          <w:p w14:paraId="3546E809" w14:textId="77777777" w:rsidR="00472572" w:rsidRPr="00472572" w:rsidRDefault="00472572" w:rsidP="00472572">
            <w:r w:rsidRPr="00472572">
              <w:t>7.695585</w:t>
            </w:r>
          </w:p>
        </w:tc>
        <w:tc>
          <w:tcPr>
            <w:tcW w:w="960" w:type="dxa"/>
            <w:noWrap/>
            <w:hideMark/>
          </w:tcPr>
          <w:p w14:paraId="7C4077F5" w14:textId="77777777" w:rsidR="00472572" w:rsidRPr="00472572" w:rsidRDefault="00472572" w:rsidP="00472572">
            <w:r w:rsidRPr="00472572">
              <w:t>8.288721</w:t>
            </w:r>
          </w:p>
        </w:tc>
        <w:tc>
          <w:tcPr>
            <w:tcW w:w="960" w:type="dxa"/>
            <w:noWrap/>
            <w:hideMark/>
          </w:tcPr>
          <w:p w14:paraId="5046F846" w14:textId="77777777" w:rsidR="00472572" w:rsidRPr="00472572" w:rsidRDefault="00472572" w:rsidP="00472572">
            <w:r w:rsidRPr="00472572">
              <w:t>3.224047</w:t>
            </w:r>
          </w:p>
        </w:tc>
        <w:tc>
          <w:tcPr>
            <w:tcW w:w="960" w:type="dxa"/>
            <w:noWrap/>
            <w:hideMark/>
          </w:tcPr>
          <w:p w14:paraId="4DAF8273" w14:textId="77777777" w:rsidR="00472572" w:rsidRPr="00472572" w:rsidRDefault="00472572" w:rsidP="00472572">
            <w:r w:rsidRPr="00472572">
              <w:t>7.681043</w:t>
            </w:r>
          </w:p>
        </w:tc>
        <w:tc>
          <w:tcPr>
            <w:tcW w:w="960" w:type="dxa"/>
            <w:noWrap/>
            <w:hideMark/>
          </w:tcPr>
          <w:p w14:paraId="612C5AA1" w14:textId="77777777" w:rsidR="00472572" w:rsidRPr="00472572" w:rsidRDefault="00472572" w:rsidP="00472572">
            <w:r w:rsidRPr="00472572">
              <w:t>10.2198</w:t>
            </w:r>
          </w:p>
        </w:tc>
        <w:tc>
          <w:tcPr>
            <w:tcW w:w="960" w:type="dxa"/>
            <w:noWrap/>
            <w:hideMark/>
          </w:tcPr>
          <w:p w14:paraId="7D9DBF0E" w14:textId="77777777" w:rsidR="00472572" w:rsidRPr="00472572" w:rsidRDefault="00472572" w:rsidP="00472572">
            <w:r w:rsidRPr="00472572">
              <w:t>11.43297</w:t>
            </w:r>
          </w:p>
        </w:tc>
      </w:tr>
      <w:tr w:rsidR="00472572" w:rsidRPr="00472572" w14:paraId="6E531417" w14:textId="77777777" w:rsidTr="00472572">
        <w:trPr>
          <w:trHeight w:val="300"/>
        </w:trPr>
        <w:tc>
          <w:tcPr>
            <w:tcW w:w="960" w:type="dxa"/>
            <w:noWrap/>
            <w:hideMark/>
          </w:tcPr>
          <w:p w14:paraId="464A477E" w14:textId="77777777" w:rsidR="00472572" w:rsidRPr="00472572" w:rsidRDefault="00472572" w:rsidP="00472572">
            <w:r w:rsidRPr="00472572">
              <w:t>8.693872</w:t>
            </w:r>
          </w:p>
        </w:tc>
        <w:tc>
          <w:tcPr>
            <w:tcW w:w="960" w:type="dxa"/>
            <w:noWrap/>
            <w:hideMark/>
          </w:tcPr>
          <w:p w14:paraId="2AA58BEF" w14:textId="77777777" w:rsidR="00472572" w:rsidRPr="00472572" w:rsidRDefault="00472572" w:rsidP="00472572">
            <w:r w:rsidRPr="00472572">
              <w:t>5.207055</w:t>
            </w:r>
          </w:p>
        </w:tc>
        <w:tc>
          <w:tcPr>
            <w:tcW w:w="960" w:type="dxa"/>
            <w:noWrap/>
            <w:hideMark/>
          </w:tcPr>
          <w:p w14:paraId="2BF61D87" w14:textId="77777777" w:rsidR="00472572" w:rsidRPr="00472572" w:rsidRDefault="00472572" w:rsidP="00472572">
            <w:r w:rsidRPr="00472572">
              <w:t>8.165197</w:t>
            </w:r>
          </w:p>
        </w:tc>
        <w:tc>
          <w:tcPr>
            <w:tcW w:w="960" w:type="dxa"/>
            <w:noWrap/>
            <w:hideMark/>
          </w:tcPr>
          <w:p w14:paraId="1BD78562" w14:textId="77777777" w:rsidR="00472572" w:rsidRPr="00472572" w:rsidRDefault="00472572" w:rsidP="00472572">
            <w:r w:rsidRPr="00472572">
              <w:t>7.377328</w:t>
            </w:r>
          </w:p>
        </w:tc>
        <w:tc>
          <w:tcPr>
            <w:tcW w:w="960" w:type="dxa"/>
            <w:noWrap/>
            <w:hideMark/>
          </w:tcPr>
          <w:p w14:paraId="3624C310" w14:textId="77777777" w:rsidR="00472572" w:rsidRPr="00472572" w:rsidRDefault="00472572" w:rsidP="00472572">
            <w:r w:rsidRPr="00472572">
              <w:t>7.589147</w:t>
            </w:r>
          </w:p>
        </w:tc>
        <w:tc>
          <w:tcPr>
            <w:tcW w:w="960" w:type="dxa"/>
            <w:noWrap/>
            <w:hideMark/>
          </w:tcPr>
          <w:p w14:paraId="3B5C1B13" w14:textId="77777777" w:rsidR="00472572" w:rsidRPr="00472572" w:rsidRDefault="00472572" w:rsidP="00472572">
            <w:r w:rsidRPr="00472572">
              <w:t>7.716005</w:t>
            </w:r>
          </w:p>
        </w:tc>
        <w:tc>
          <w:tcPr>
            <w:tcW w:w="960" w:type="dxa"/>
            <w:noWrap/>
            <w:hideMark/>
          </w:tcPr>
          <w:p w14:paraId="57876EB5" w14:textId="77777777" w:rsidR="00472572" w:rsidRPr="00472572" w:rsidRDefault="00472572" w:rsidP="00472572">
            <w:r w:rsidRPr="00472572">
              <w:t>4.840333</w:t>
            </w:r>
          </w:p>
        </w:tc>
        <w:tc>
          <w:tcPr>
            <w:tcW w:w="960" w:type="dxa"/>
            <w:noWrap/>
            <w:hideMark/>
          </w:tcPr>
          <w:p w14:paraId="01AF088C" w14:textId="77777777" w:rsidR="00472572" w:rsidRPr="00472572" w:rsidRDefault="00472572" w:rsidP="00472572">
            <w:r w:rsidRPr="00472572">
              <w:t>6.32816</w:t>
            </w:r>
          </w:p>
        </w:tc>
        <w:tc>
          <w:tcPr>
            <w:tcW w:w="960" w:type="dxa"/>
            <w:noWrap/>
            <w:hideMark/>
          </w:tcPr>
          <w:p w14:paraId="32E7A0D4" w14:textId="77777777" w:rsidR="00472572" w:rsidRPr="00472572" w:rsidRDefault="00472572" w:rsidP="00472572">
            <w:r w:rsidRPr="00472572">
              <w:t>9.219844</w:t>
            </w:r>
          </w:p>
        </w:tc>
        <w:tc>
          <w:tcPr>
            <w:tcW w:w="960" w:type="dxa"/>
            <w:noWrap/>
            <w:hideMark/>
          </w:tcPr>
          <w:p w14:paraId="7B11A0CF" w14:textId="77777777" w:rsidR="00472572" w:rsidRPr="00472572" w:rsidRDefault="00472572" w:rsidP="00472572">
            <w:r w:rsidRPr="00472572">
              <w:t>8.556724</w:t>
            </w:r>
          </w:p>
        </w:tc>
      </w:tr>
      <w:tr w:rsidR="00472572" w:rsidRPr="00472572" w14:paraId="55197CA5" w14:textId="77777777" w:rsidTr="00472572">
        <w:trPr>
          <w:trHeight w:val="300"/>
        </w:trPr>
        <w:tc>
          <w:tcPr>
            <w:tcW w:w="960" w:type="dxa"/>
            <w:noWrap/>
            <w:hideMark/>
          </w:tcPr>
          <w:p w14:paraId="0436AFF8" w14:textId="77777777" w:rsidR="00472572" w:rsidRPr="00472572" w:rsidRDefault="00472572" w:rsidP="00472572">
            <w:r w:rsidRPr="00472572">
              <w:t>7.99516</w:t>
            </w:r>
          </w:p>
        </w:tc>
        <w:tc>
          <w:tcPr>
            <w:tcW w:w="960" w:type="dxa"/>
            <w:noWrap/>
            <w:hideMark/>
          </w:tcPr>
          <w:p w14:paraId="41096914" w14:textId="77777777" w:rsidR="00472572" w:rsidRPr="00472572" w:rsidRDefault="00472572" w:rsidP="00472572">
            <w:r w:rsidRPr="00472572">
              <w:t>6.980871</w:t>
            </w:r>
          </w:p>
        </w:tc>
        <w:tc>
          <w:tcPr>
            <w:tcW w:w="960" w:type="dxa"/>
            <w:noWrap/>
            <w:hideMark/>
          </w:tcPr>
          <w:p w14:paraId="2110EFA5" w14:textId="77777777" w:rsidR="00472572" w:rsidRPr="00472572" w:rsidRDefault="00472572" w:rsidP="00472572">
            <w:r w:rsidRPr="00472572">
              <w:t>4.662798</w:t>
            </w:r>
          </w:p>
        </w:tc>
        <w:tc>
          <w:tcPr>
            <w:tcW w:w="960" w:type="dxa"/>
            <w:noWrap/>
            <w:hideMark/>
          </w:tcPr>
          <w:p w14:paraId="21C65C71" w14:textId="77777777" w:rsidR="00472572" w:rsidRPr="00472572" w:rsidRDefault="00472572" w:rsidP="00472572">
            <w:r w:rsidRPr="00472572">
              <w:t>6.911014</w:t>
            </w:r>
          </w:p>
        </w:tc>
        <w:tc>
          <w:tcPr>
            <w:tcW w:w="960" w:type="dxa"/>
            <w:noWrap/>
            <w:hideMark/>
          </w:tcPr>
          <w:p w14:paraId="51D52A2D" w14:textId="77777777" w:rsidR="00472572" w:rsidRPr="00472572" w:rsidRDefault="00472572" w:rsidP="00472572">
            <w:r w:rsidRPr="00472572">
              <w:t>7.93563</w:t>
            </w:r>
          </w:p>
        </w:tc>
        <w:tc>
          <w:tcPr>
            <w:tcW w:w="960" w:type="dxa"/>
            <w:noWrap/>
            <w:hideMark/>
          </w:tcPr>
          <w:p w14:paraId="79BFD2FE" w14:textId="77777777" w:rsidR="00472572" w:rsidRPr="00472572" w:rsidRDefault="00472572" w:rsidP="00472572">
            <w:r w:rsidRPr="00472572">
              <w:t>7.877424</w:t>
            </w:r>
          </w:p>
        </w:tc>
        <w:tc>
          <w:tcPr>
            <w:tcW w:w="960" w:type="dxa"/>
            <w:noWrap/>
            <w:hideMark/>
          </w:tcPr>
          <w:p w14:paraId="4F0E4186" w14:textId="77777777" w:rsidR="00472572" w:rsidRPr="00472572" w:rsidRDefault="00472572" w:rsidP="00472572">
            <w:r w:rsidRPr="00472572">
              <w:t>12.5149</w:t>
            </w:r>
          </w:p>
        </w:tc>
        <w:tc>
          <w:tcPr>
            <w:tcW w:w="960" w:type="dxa"/>
            <w:noWrap/>
            <w:hideMark/>
          </w:tcPr>
          <w:p w14:paraId="70F49734" w14:textId="77777777" w:rsidR="00472572" w:rsidRPr="00472572" w:rsidRDefault="00472572" w:rsidP="00472572">
            <w:r w:rsidRPr="00472572">
              <w:t>5.999896</w:t>
            </w:r>
          </w:p>
        </w:tc>
        <w:tc>
          <w:tcPr>
            <w:tcW w:w="960" w:type="dxa"/>
            <w:noWrap/>
            <w:hideMark/>
          </w:tcPr>
          <w:p w14:paraId="7259AAD0" w14:textId="77777777" w:rsidR="00472572" w:rsidRPr="00472572" w:rsidRDefault="00472572" w:rsidP="00472572">
            <w:r w:rsidRPr="00472572">
              <w:t>2.596846</w:t>
            </w:r>
          </w:p>
        </w:tc>
        <w:tc>
          <w:tcPr>
            <w:tcW w:w="960" w:type="dxa"/>
            <w:noWrap/>
            <w:hideMark/>
          </w:tcPr>
          <w:p w14:paraId="74FAD064" w14:textId="77777777" w:rsidR="00472572" w:rsidRPr="00472572" w:rsidRDefault="00472572" w:rsidP="00472572">
            <w:r w:rsidRPr="00472572">
              <w:t>3.298813</w:t>
            </w:r>
          </w:p>
        </w:tc>
      </w:tr>
      <w:tr w:rsidR="00472572" w:rsidRPr="00472572" w14:paraId="0E17A011" w14:textId="77777777" w:rsidTr="00472572">
        <w:trPr>
          <w:trHeight w:val="300"/>
        </w:trPr>
        <w:tc>
          <w:tcPr>
            <w:tcW w:w="960" w:type="dxa"/>
            <w:noWrap/>
            <w:hideMark/>
          </w:tcPr>
          <w:p w14:paraId="4DCFAA92" w14:textId="77777777" w:rsidR="00472572" w:rsidRPr="00472572" w:rsidRDefault="00472572" w:rsidP="00472572">
            <w:r w:rsidRPr="00472572">
              <w:t>2.779498</w:t>
            </w:r>
          </w:p>
        </w:tc>
        <w:tc>
          <w:tcPr>
            <w:tcW w:w="960" w:type="dxa"/>
            <w:noWrap/>
            <w:hideMark/>
          </w:tcPr>
          <w:p w14:paraId="32CF7AB5" w14:textId="77777777" w:rsidR="00472572" w:rsidRPr="00472572" w:rsidRDefault="00472572" w:rsidP="00472572">
            <w:r w:rsidRPr="00472572">
              <w:t>6.39006</w:t>
            </w:r>
          </w:p>
        </w:tc>
        <w:tc>
          <w:tcPr>
            <w:tcW w:w="960" w:type="dxa"/>
            <w:noWrap/>
            <w:hideMark/>
          </w:tcPr>
          <w:p w14:paraId="5CA33929" w14:textId="77777777" w:rsidR="00472572" w:rsidRPr="00472572" w:rsidRDefault="00472572" w:rsidP="00472572">
            <w:r w:rsidRPr="00472572">
              <w:t>3.952347</w:t>
            </w:r>
          </w:p>
        </w:tc>
        <w:tc>
          <w:tcPr>
            <w:tcW w:w="960" w:type="dxa"/>
            <w:noWrap/>
            <w:hideMark/>
          </w:tcPr>
          <w:p w14:paraId="7CD4B7B4" w14:textId="77777777" w:rsidR="00472572" w:rsidRPr="00472572" w:rsidRDefault="00472572" w:rsidP="00472572">
            <w:r w:rsidRPr="00472572">
              <w:t>7.567019</w:t>
            </w:r>
          </w:p>
        </w:tc>
        <w:tc>
          <w:tcPr>
            <w:tcW w:w="960" w:type="dxa"/>
            <w:noWrap/>
            <w:hideMark/>
          </w:tcPr>
          <w:p w14:paraId="07985E1E" w14:textId="77777777" w:rsidR="00472572" w:rsidRPr="00472572" w:rsidRDefault="00472572" w:rsidP="00472572">
            <w:r w:rsidRPr="00472572">
              <w:t>1.215112</w:t>
            </w:r>
          </w:p>
        </w:tc>
        <w:tc>
          <w:tcPr>
            <w:tcW w:w="960" w:type="dxa"/>
            <w:noWrap/>
            <w:hideMark/>
          </w:tcPr>
          <w:p w14:paraId="7B5F63C3" w14:textId="77777777" w:rsidR="00472572" w:rsidRPr="00472572" w:rsidRDefault="00472572" w:rsidP="00472572">
            <w:r w:rsidRPr="00472572">
              <w:t>8.848928</w:t>
            </w:r>
          </w:p>
        </w:tc>
        <w:tc>
          <w:tcPr>
            <w:tcW w:w="960" w:type="dxa"/>
            <w:noWrap/>
            <w:hideMark/>
          </w:tcPr>
          <w:p w14:paraId="158318E4" w14:textId="77777777" w:rsidR="00472572" w:rsidRPr="00472572" w:rsidRDefault="00472572" w:rsidP="00472572">
            <w:r w:rsidRPr="00472572">
              <w:t>8.280428</w:t>
            </w:r>
          </w:p>
        </w:tc>
        <w:tc>
          <w:tcPr>
            <w:tcW w:w="960" w:type="dxa"/>
            <w:noWrap/>
            <w:hideMark/>
          </w:tcPr>
          <w:p w14:paraId="615EAFC7" w14:textId="77777777" w:rsidR="00472572" w:rsidRPr="00472572" w:rsidRDefault="00472572" w:rsidP="00472572">
            <w:r w:rsidRPr="00472572">
              <w:t>6.992094</w:t>
            </w:r>
          </w:p>
        </w:tc>
        <w:tc>
          <w:tcPr>
            <w:tcW w:w="960" w:type="dxa"/>
            <w:noWrap/>
            <w:hideMark/>
          </w:tcPr>
          <w:p w14:paraId="088A540A" w14:textId="77777777" w:rsidR="00472572" w:rsidRPr="00472572" w:rsidRDefault="00472572" w:rsidP="00472572">
            <w:r w:rsidRPr="00472572">
              <w:t>8.36846</w:t>
            </w:r>
          </w:p>
        </w:tc>
        <w:tc>
          <w:tcPr>
            <w:tcW w:w="960" w:type="dxa"/>
            <w:noWrap/>
            <w:hideMark/>
          </w:tcPr>
          <w:p w14:paraId="3DC6C8F1" w14:textId="77777777" w:rsidR="00472572" w:rsidRPr="00472572" w:rsidRDefault="00472572" w:rsidP="00472572">
            <w:r w:rsidRPr="00472572">
              <w:t>12.35583</w:t>
            </w:r>
          </w:p>
        </w:tc>
      </w:tr>
      <w:tr w:rsidR="00472572" w:rsidRPr="00472572" w14:paraId="3F1524A9" w14:textId="77777777" w:rsidTr="00472572">
        <w:trPr>
          <w:trHeight w:val="300"/>
        </w:trPr>
        <w:tc>
          <w:tcPr>
            <w:tcW w:w="960" w:type="dxa"/>
            <w:noWrap/>
            <w:hideMark/>
          </w:tcPr>
          <w:p w14:paraId="3B646FD6" w14:textId="77777777" w:rsidR="00472572" w:rsidRPr="00472572" w:rsidRDefault="00472572" w:rsidP="00472572">
            <w:r w:rsidRPr="00472572">
              <w:t>7.553701</w:t>
            </w:r>
          </w:p>
        </w:tc>
        <w:tc>
          <w:tcPr>
            <w:tcW w:w="960" w:type="dxa"/>
            <w:noWrap/>
            <w:hideMark/>
          </w:tcPr>
          <w:p w14:paraId="17233F69" w14:textId="77777777" w:rsidR="00472572" w:rsidRPr="00472572" w:rsidRDefault="00472572" w:rsidP="00472572">
            <w:r w:rsidRPr="00472572">
              <w:t>7.411974</w:t>
            </w:r>
          </w:p>
        </w:tc>
        <w:tc>
          <w:tcPr>
            <w:tcW w:w="960" w:type="dxa"/>
            <w:noWrap/>
            <w:hideMark/>
          </w:tcPr>
          <w:p w14:paraId="3E444A61" w14:textId="77777777" w:rsidR="00472572" w:rsidRPr="00472572" w:rsidRDefault="00472572" w:rsidP="00472572">
            <w:r w:rsidRPr="00472572">
              <w:t>6.36832</w:t>
            </w:r>
          </w:p>
        </w:tc>
        <w:tc>
          <w:tcPr>
            <w:tcW w:w="960" w:type="dxa"/>
            <w:noWrap/>
            <w:hideMark/>
          </w:tcPr>
          <w:p w14:paraId="5CE63DA8" w14:textId="77777777" w:rsidR="00472572" w:rsidRPr="00472572" w:rsidRDefault="00472572" w:rsidP="00472572">
            <w:r w:rsidRPr="00472572">
              <w:t>6.712312</w:t>
            </w:r>
          </w:p>
        </w:tc>
        <w:tc>
          <w:tcPr>
            <w:tcW w:w="960" w:type="dxa"/>
            <w:noWrap/>
            <w:hideMark/>
          </w:tcPr>
          <w:p w14:paraId="07D84EBF" w14:textId="77777777" w:rsidR="00472572" w:rsidRPr="00472572" w:rsidRDefault="00472572" w:rsidP="00472572">
            <w:r w:rsidRPr="00472572">
              <w:t>12.17958</w:t>
            </w:r>
          </w:p>
        </w:tc>
        <w:tc>
          <w:tcPr>
            <w:tcW w:w="960" w:type="dxa"/>
            <w:noWrap/>
            <w:hideMark/>
          </w:tcPr>
          <w:p w14:paraId="10519A68" w14:textId="77777777" w:rsidR="00472572" w:rsidRPr="00472572" w:rsidRDefault="00472572" w:rsidP="00472572">
            <w:r w:rsidRPr="00472572">
              <w:t>7.847606</w:t>
            </w:r>
          </w:p>
        </w:tc>
        <w:tc>
          <w:tcPr>
            <w:tcW w:w="960" w:type="dxa"/>
            <w:noWrap/>
            <w:hideMark/>
          </w:tcPr>
          <w:p w14:paraId="259D30EB" w14:textId="77777777" w:rsidR="00472572" w:rsidRPr="00472572" w:rsidRDefault="00472572" w:rsidP="00472572">
            <w:r w:rsidRPr="00472572">
              <w:t>7.160346</w:t>
            </w:r>
          </w:p>
        </w:tc>
        <w:tc>
          <w:tcPr>
            <w:tcW w:w="960" w:type="dxa"/>
            <w:noWrap/>
            <w:hideMark/>
          </w:tcPr>
          <w:p w14:paraId="1A6A767F" w14:textId="77777777" w:rsidR="00472572" w:rsidRPr="00472572" w:rsidRDefault="00472572" w:rsidP="00472572">
            <w:r w:rsidRPr="00472572">
              <w:t>8.571596</w:t>
            </w:r>
          </w:p>
        </w:tc>
        <w:tc>
          <w:tcPr>
            <w:tcW w:w="960" w:type="dxa"/>
            <w:noWrap/>
            <w:hideMark/>
          </w:tcPr>
          <w:p w14:paraId="0150B8C9" w14:textId="77777777" w:rsidR="00472572" w:rsidRPr="00472572" w:rsidRDefault="00472572" w:rsidP="00472572">
            <w:r w:rsidRPr="00472572">
              <w:t>7.118682</w:t>
            </w:r>
          </w:p>
        </w:tc>
        <w:tc>
          <w:tcPr>
            <w:tcW w:w="960" w:type="dxa"/>
            <w:noWrap/>
            <w:hideMark/>
          </w:tcPr>
          <w:p w14:paraId="10CDB7E9" w14:textId="77777777" w:rsidR="00472572" w:rsidRPr="00472572" w:rsidRDefault="00472572" w:rsidP="00472572">
            <w:r w:rsidRPr="00472572">
              <w:t>8.501103</w:t>
            </w:r>
          </w:p>
        </w:tc>
      </w:tr>
      <w:tr w:rsidR="00472572" w:rsidRPr="00472572" w14:paraId="4847E3A2" w14:textId="77777777" w:rsidTr="00472572">
        <w:trPr>
          <w:trHeight w:val="300"/>
        </w:trPr>
        <w:tc>
          <w:tcPr>
            <w:tcW w:w="960" w:type="dxa"/>
            <w:noWrap/>
            <w:hideMark/>
          </w:tcPr>
          <w:p w14:paraId="292C4385" w14:textId="77777777" w:rsidR="00472572" w:rsidRPr="00472572" w:rsidRDefault="00472572" w:rsidP="00472572">
            <w:r w:rsidRPr="00472572">
              <w:t>7.794419</w:t>
            </w:r>
          </w:p>
        </w:tc>
        <w:tc>
          <w:tcPr>
            <w:tcW w:w="960" w:type="dxa"/>
            <w:noWrap/>
            <w:hideMark/>
          </w:tcPr>
          <w:p w14:paraId="2227187D" w14:textId="77777777" w:rsidR="00472572" w:rsidRPr="00472572" w:rsidRDefault="00472572" w:rsidP="00472572">
            <w:r w:rsidRPr="00472572">
              <w:t>2.624962</w:t>
            </w:r>
          </w:p>
        </w:tc>
        <w:tc>
          <w:tcPr>
            <w:tcW w:w="960" w:type="dxa"/>
            <w:noWrap/>
            <w:hideMark/>
          </w:tcPr>
          <w:p w14:paraId="50E33EB6" w14:textId="77777777" w:rsidR="00472572" w:rsidRPr="00472572" w:rsidRDefault="00472572" w:rsidP="00472572">
            <w:r w:rsidRPr="00472572">
              <w:t>3.722359</w:t>
            </w:r>
          </w:p>
        </w:tc>
        <w:tc>
          <w:tcPr>
            <w:tcW w:w="960" w:type="dxa"/>
            <w:noWrap/>
            <w:hideMark/>
          </w:tcPr>
          <w:p w14:paraId="38E9BB03" w14:textId="77777777" w:rsidR="00472572" w:rsidRPr="00472572" w:rsidRDefault="00472572" w:rsidP="00472572">
            <w:r w:rsidRPr="00472572">
              <w:t>8.575097</w:t>
            </w:r>
          </w:p>
        </w:tc>
        <w:tc>
          <w:tcPr>
            <w:tcW w:w="960" w:type="dxa"/>
            <w:noWrap/>
            <w:hideMark/>
          </w:tcPr>
          <w:p w14:paraId="79B83555" w14:textId="77777777" w:rsidR="00472572" w:rsidRPr="00472572" w:rsidRDefault="00472572" w:rsidP="00472572">
            <w:r w:rsidRPr="00472572">
              <w:t>8.477446</w:t>
            </w:r>
          </w:p>
        </w:tc>
        <w:tc>
          <w:tcPr>
            <w:tcW w:w="960" w:type="dxa"/>
            <w:noWrap/>
            <w:hideMark/>
          </w:tcPr>
          <w:p w14:paraId="2AE2F684" w14:textId="77777777" w:rsidR="00472572" w:rsidRPr="00472572" w:rsidRDefault="00472572" w:rsidP="00472572">
            <w:r w:rsidRPr="00472572">
              <w:t>7.805358</w:t>
            </w:r>
          </w:p>
        </w:tc>
        <w:tc>
          <w:tcPr>
            <w:tcW w:w="960" w:type="dxa"/>
            <w:noWrap/>
            <w:hideMark/>
          </w:tcPr>
          <w:p w14:paraId="6017EA83" w14:textId="77777777" w:rsidR="00472572" w:rsidRPr="00472572" w:rsidRDefault="00472572" w:rsidP="00472572">
            <w:r w:rsidRPr="00472572">
              <w:t>8.596277</w:t>
            </w:r>
          </w:p>
        </w:tc>
        <w:tc>
          <w:tcPr>
            <w:tcW w:w="960" w:type="dxa"/>
            <w:noWrap/>
            <w:hideMark/>
          </w:tcPr>
          <w:p w14:paraId="108C8526" w14:textId="77777777" w:rsidR="00472572" w:rsidRPr="00472572" w:rsidRDefault="00472572" w:rsidP="00472572">
            <w:r w:rsidRPr="00472572">
              <w:t>8.275898</w:t>
            </w:r>
          </w:p>
        </w:tc>
        <w:tc>
          <w:tcPr>
            <w:tcW w:w="960" w:type="dxa"/>
            <w:noWrap/>
            <w:hideMark/>
          </w:tcPr>
          <w:p w14:paraId="79DCC94F" w14:textId="77777777" w:rsidR="00472572" w:rsidRPr="00472572" w:rsidRDefault="00472572" w:rsidP="00472572">
            <w:r w:rsidRPr="00472572">
              <w:t>3.253307</w:t>
            </w:r>
          </w:p>
        </w:tc>
        <w:tc>
          <w:tcPr>
            <w:tcW w:w="960" w:type="dxa"/>
            <w:noWrap/>
            <w:hideMark/>
          </w:tcPr>
          <w:p w14:paraId="2623D8FB" w14:textId="77777777" w:rsidR="00472572" w:rsidRPr="00472572" w:rsidRDefault="00472572" w:rsidP="00472572">
            <w:r w:rsidRPr="00472572">
              <w:t>3.16661</w:t>
            </w:r>
          </w:p>
        </w:tc>
      </w:tr>
      <w:tr w:rsidR="00472572" w:rsidRPr="00472572" w14:paraId="3C50E8BC" w14:textId="77777777" w:rsidTr="00472572">
        <w:trPr>
          <w:trHeight w:val="300"/>
        </w:trPr>
        <w:tc>
          <w:tcPr>
            <w:tcW w:w="960" w:type="dxa"/>
            <w:noWrap/>
            <w:hideMark/>
          </w:tcPr>
          <w:p w14:paraId="08F49E83" w14:textId="77777777" w:rsidR="00472572" w:rsidRPr="00472572" w:rsidRDefault="00472572" w:rsidP="00472572">
            <w:r w:rsidRPr="00472572">
              <w:t>3.480102</w:t>
            </w:r>
          </w:p>
        </w:tc>
        <w:tc>
          <w:tcPr>
            <w:tcW w:w="960" w:type="dxa"/>
            <w:noWrap/>
            <w:hideMark/>
          </w:tcPr>
          <w:p w14:paraId="2B71C735" w14:textId="77777777" w:rsidR="00472572" w:rsidRPr="00472572" w:rsidRDefault="00472572" w:rsidP="00472572">
            <w:r w:rsidRPr="00472572">
              <w:t>6.955257</w:t>
            </w:r>
          </w:p>
        </w:tc>
        <w:tc>
          <w:tcPr>
            <w:tcW w:w="960" w:type="dxa"/>
            <w:noWrap/>
            <w:hideMark/>
          </w:tcPr>
          <w:p w14:paraId="46F3F7E6" w14:textId="77777777" w:rsidR="00472572" w:rsidRPr="00472572" w:rsidRDefault="00472572" w:rsidP="00472572">
            <w:r w:rsidRPr="00472572">
              <w:t>12.39572</w:t>
            </w:r>
          </w:p>
        </w:tc>
        <w:tc>
          <w:tcPr>
            <w:tcW w:w="960" w:type="dxa"/>
            <w:noWrap/>
            <w:hideMark/>
          </w:tcPr>
          <w:p w14:paraId="1879FC83" w14:textId="77777777" w:rsidR="00472572" w:rsidRPr="00472572" w:rsidRDefault="00472572" w:rsidP="00472572">
            <w:r w:rsidRPr="00472572">
              <w:t>7.901804</w:t>
            </w:r>
          </w:p>
        </w:tc>
        <w:tc>
          <w:tcPr>
            <w:tcW w:w="960" w:type="dxa"/>
            <w:noWrap/>
            <w:hideMark/>
          </w:tcPr>
          <w:p w14:paraId="1AD8EBC8" w14:textId="77777777" w:rsidR="00472572" w:rsidRPr="00472572" w:rsidRDefault="00472572" w:rsidP="00472572">
            <w:r w:rsidRPr="00472572">
              <w:t>6.782149</w:t>
            </w:r>
          </w:p>
        </w:tc>
        <w:tc>
          <w:tcPr>
            <w:tcW w:w="960" w:type="dxa"/>
            <w:noWrap/>
            <w:hideMark/>
          </w:tcPr>
          <w:p w14:paraId="0EDA285B" w14:textId="77777777" w:rsidR="00472572" w:rsidRPr="00472572" w:rsidRDefault="00472572" w:rsidP="00472572">
            <w:r w:rsidRPr="00472572">
              <w:t>6.991466</w:t>
            </w:r>
          </w:p>
        </w:tc>
        <w:tc>
          <w:tcPr>
            <w:tcW w:w="960" w:type="dxa"/>
            <w:noWrap/>
            <w:hideMark/>
          </w:tcPr>
          <w:p w14:paraId="624AF696" w14:textId="77777777" w:rsidR="00472572" w:rsidRPr="00472572" w:rsidRDefault="00472572" w:rsidP="00472572">
            <w:r w:rsidRPr="00472572">
              <w:t>6.864312</w:t>
            </w:r>
          </w:p>
        </w:tc>
        <w:tc>
          <w:tcPr>
            <w:tcW w:w="960" w:type="dxa"/>
            <w:noWrap/>
            <w:hideMark/>
          </w:tcPr>
          <w:p w14:paraId="70E2B5ED" w14:textId="77777777" w:rsidR="00472572" w:rsidRPr="00472572" w:rsidRDefault="00472572" w:rsidP="00472572">
            <w:r w:rsidRPr="00472572">
              <w:t>7.956795</w:t>
            </w:r>
          </w:p>
        </w:tc>
        <w:tc>
          <w:tcPr>
            <w:tcW w:w="960" w:type="dxa"/>
            <w:noWrap/>
            <w:hideMark/>
          </w:tcPr>
          <w:p w14:paraId="446A3258" w14:textId="77777777" w:rsidR="00472572" w:rsidRPr="00472572" w:rsidRDefault="00472572" w:rsidP="00472572">
            <w:r w:rsidRPr="00472572">
              <w:t>12.33392</w:t>
            </w:r>
          </w:p>
        </w:tc>
        <w:tc>
          <w:tcPr>
            <w:tcW w:w="960" w:type="dxa"/>
            <w:noWrap/>
            <w:hideMark/>
          </w:tcPr>
          <w:p w14:paraId="391A2D84" w14:textId="77777777" w:rsidR="00472572" w:rsidRPr="00472572" w:rsidRDefault="00472572" w:rsidP="00472572">
            <w:r w:rsidRPr="00472572">
              <w:t>14.79422</w:t>
            </w:r>
          </w:p>
        </w:tc>
      </w:tr>
      <w:tr w:rsidR="00472572" w:rsidRPr="00472572" w14:paraId="491BA8E0" w14:textId="77777777" w:rsidTr="00472572">
        <w:trPr>
          <w:trHeight w:val="300"/>
        </w:trPr>
        <w:tc>
          <w:tcPr>
            <w:tcW w:w="960" w:type="dxa"/>
            <w:noWrap/>
            <w:hideMark/>
          </w:tcPr>
          <w:p w14:paraId="06FD4E97" w14:textId="77777777" w:rsidR="00472572" w:rsidRPr="00472572" w:rsidRDefault="00472572" w:rsidP="00472572">
            <w:pPr>
              <w:rPr>
                <w:b/>
                <w:bCs/>
              </w:rPr>
            </w:pPr>
            <w:r w:rsidRPr="00472572">
              <w:rPr>
                <w:b/>
                <w:bCs/>
              </w:rPr>
              <w:t>6.664551</w:t>
            </w:r>
          </w:p>
        </w:tc>
        <w:tc>
          <w:tcPr>
            <w:tcW w:w="960" w:type="dxa"/>
            <w:noWrap/>
            <w:hideMark/>
          </w:tcPr>
          <w:p w14:paraId="3EBCA59C" w14:textId="77777777" w:rsidR="00472572" w:rsidRPr="00472572" w:rsidRDefault="00472572" w:rsidP="00472572">
            <w:pPr>
              <w:rPr>
                <w:b/>
                <w:bCs/>
              </w:rPr>
            </w:pPr>
            <w:r w:rsidRPr="00472572">
              <w:rPr>
                <w:b/>
                <w:bCs/>
              </w:rPr>
              <w:t>6.439995</w:t>
            </w:r>
          </w:p>
        </w:tc>
        <w:tc>
          <w:tcPr>
            <w:tcW w:w="960" w:type="dxa"/>
            <w:noWrap/>
            <w:hideMark/>
          </w:tcPr>
          <w:p w14:paraId="662A38B2" w14:textId="77777777" w:rsidR="00472572" w:rsidRPr="00472572" w:rsidRDefault="00472572" w:rsidP="00472572">
            <w:pPr>
              <w:rPr>
                <w:b/>
                <w:bCs/>
              </w:rPr>
            </w:pPr>
            <w:r w:rsidRPr="00472572">
              <w:rPr>
                <w:b/>
                <w:bCs/>
              </w:rPr>
              <w:t>7.353727</w:t>
            </w:r>
          </w:p>
        </w:tc>
        <w:tc>
          <w:tcPr>
            <w:tcW w:w="960" w:type="dxa"/>
            <w:noWrap/>
            <w:hideMark/>
          </w:tcPr>
          <w:p w14:paraId="7CCDFB7F" w14:textId="77777777" w:rsidR="00472572" w:rsidRPr="00472572" w:rsidRDefault="00472572" w:rsidP="00472572">
            <w:pPr>
              <w:rPr>
                <w:b/>
                <w:bCs/>
              </w:rPr>
            </w:pPr>
            <w:r w:rsidRPr="00472572">
              <w:rPr>
                <w:b/>
                <w:bCs/>
              </w:rPr>
              <w:t>7.309237</w:t>
            </w:r>
          </w:p>
        </w:tc>
        <w:tc>
          <w:tcPr>
            <w:tcW w:w="960" w:type="dxa"/>
            <w:noWrap/>
            <w:hideMark/>
          </w:tcPr>
          <w:p w14:paraId="05363A7D" w14:textId="77777777" w:rsidR="00472572" w:rsidRPr="00472572" w:rsidRDefault="00472572" w:rsidP="00472572">
            <w:pPr>
              <w:rPr>
                <w:b/>
                <w:bCs/>
              </w:rPr>
            </w:pPr>
            <w:r w:rsidRPr="00472572">
              <w:rPr>
                <w:b/>
                <w:bCs/>
              </w:rPr>
              <w:t>7.10245</w:t>
            </w:r>
          </w:p>
        </w:tc>
        <w:tc>
          <w:tcPr>
            <w:tcW w:w="960" w:type="dxa"/>
            <w:noWrap/>
            <w:hideMark/>
          </w:tcPr>
          <w:p w14:paraId="0C6E90ED" w14:textId="77777777" w:rsidR="00472572" w:rsidRPr="00472572" w:rsidRDefault="00472572" w:rsidP="00472572">
            <w:pPr>
              <w:rPr>
                <w:b/>
                <w:bCs/>
              </w:rPr>
            </w:pPr>
            <w:r w:rsidRPr="00472572">
              <w:rPr>
                <w:b/>
                <w:bCs/>
              </w:rPr>
              <w:t>8.176725</w:t>
            </w:r>
          </w:p>
        </w:tc>
        <w:tc>
          <w:tcPr>
            <w:tcW w:w="960" w:type="dxa"/>
            <w:noWrap/>
            <w:hideMark/>
          </w:tcPr>
          <w:p w14:paraId="08BA7A77" w14:textId="77777777" w:rsidR="00472572" w:rsidRPr="00472572" w:rsidRDefault="00472572" w:rsidP="00472572">
            <w:pPr>
              <w:rPr>
                <w:b/>
                <w:bCs/>
              </w:rPr>
            </w:pPr>
            <w:r w:rsidRPr="00472572">
              <w:rPr>
                <w:b/>
                <w:bCs/>
              </w:rPr>
              <w:t>6.910621</w:t>
            </w:r>
          </w:p>
        </w:tc>
        <w:tc>
          <w:tcPr>
            <w:tcW w:w="960" w:type="dxa"/>
            <w:noWrap/>
            <w:hideMark/>
          </w:tcPr>
          <w:p w14:paraId="74F8DAB4" w14:textId="77777777" w:rsidR="00472572" w:rsidRPr="00472572" w:rsidRDefault="00472572" w:rsidP="00472572">
            <w:pPr>
              <w:rPr>
                <w:b/>
                <w:bCs/>
              </w:rPr>
            </w:pPr>
            <w:r w:rsidRPr="00472572">
              <w:rPr>
                <w:b/>
                <w:bCs/>
              </w:rPr>
              <w:t>6.645925</w:t>
            </w:r>
          </w:p>
        </w:tc>
        <w:tc>
          <w:tcPr>
            <w:tcW w:w="960" w:type="dxa"/>
            <w:noWrap/>
            <w:hideMark/>
          </w:tcPr>
          <w:p w14:paraId="09EB236E" w14:textId="77777777" w:rsidR="00472572" w:rsidRPr="00472572" w:rsidRDefault="00472572" w:rsidP="00472572">
            <w:pPr>
              <w:rPr>
                <w:b/>
                <w:bCs/>
              </w:rPr>
            </w:pPr>
            <w:r w:rsidRPr="00472572">
              <w:rPr>
                <w:b/>
                <w:bCs/>
              </w:rPr>
              <w:t>7.61186</w:t>
            </w:r>
          </w:p>
        </w:tc>
        <w:tc>
          <w:tcPr>
            <w:tcW w:w="960" w:type="dxa"/>
            <w:noWrap/>
            <w:hideMark/>
          </w:tcPr>
          <w:p w14:paraId="1CBAE624" w14:textId="77777777" w:rsidR="00472572" w:rsidRPr="00472572" w:rsidRDefault="00472572" w:rsidP="00472572">
            <w:pPr>
              <w:rPr>
                <w:b/>
                <w:bCs/>
              </w:rPr>
            </w:pPr>
            <w:r w:rsidRPr="00472572">
              <w:rPr>
                <w:b/>
                <w:bCs/>
              </w:rPr>
              <w:t>7.250448</w:t>
            </w:r>
          </w:p>
        </w:tc>
      </w:tr>
    </w:tbl>
    <w:p w14:paraId="37F3026B" w14:textId="6427D86B" w:rsidR="00472572" w:rsidRDefault="00F31354" w:rsidP="00DD05AD">
      <w:r>
        <w:lastRenderedPageBreak/>
        <w:t>Raw data for Section 4.4.2.6 with 7 active nodes</w:t>
      </w:r>
    </w:p>
    <w:p w14:paraId="5BF750DE" w14:textId="77777777" w:rsidR="00F31354" w:rsidRDefault="00F31354" w:rsidP="00DD05AD">
      <w:r>
        <w:t>1</w:t>
      </w:r>
      <w:r w:rsidRPr="00F31354">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31354" w:rsidRPr="00F31354" w14:paraId="73FB1DAC" w14:textId="77777777" w:rsidTr="00F31354">
        <w:trPr>
          <w:trHeight w:val="261"/>
        </w:trPr>
        <w:tc>
          <w:tcPr>
            <w:tcW w:w="1142" w:type="dxa"/>
            <w:noWrap/>
            <w:hideMark/>
          </w:tcPr>
          <w:p w14:paraId="39E631A3" w14:textId="77777777" w:rsidR="00F31354" w:rsidRPr="00F31354" w:rsidRDefault="00F31354" w:rsidP="00F31354">
            <w:r w:rsidRPr="00F31354">
              <w:t>Tx01</w:t>
            </w:r>
          </w:p>
        </w:tc>
        <w:tc>
          <w:tcPr>
            <w:tcW w:w="1142" w:type="dxa"/>
            <w:noWrap/>
            <w:hideMark/>
          </w:tcPr>
          <w:p w14:paraId="4F0AFDA6" w14:textId="77777777" w:rsidR="00F31354" w:rsidRPr="00F31354" w:rsidRDefault="00F31354" w:rsidP="00F31354">
            <w:r w:rsidRPr="00F31354">
              <w:t>Tx02</w:t>
            </w:r>
          </w:p>
        </w:tc>
        <w:tc>
          <w:tcPr>
            <w:tcW w:w="1142" w:type="dxa"/>
            <w:noWrap/>
            <w:hideMark/>
          </w:tcPr>
          <w:p w14:paraId="73B1B56C" w14:textId="77777777" w:rsidR="00F31354" w:rsidRPr="00F31354" w:rsidRDefault="00F31354" w:rsidP="00F31354">
            <w:r w:rsidRPr="00F31354">
              <w:t>Tx03</w:t>
            </w:r>
          </w:p>
        </w:tc>
        <w:tc>
          <w:tcPr>
            <w:tcW w:w="1142" w:type="dxa"/>
            <w:noWrap/>
            <w:hideMark/>
          </w:tcPr>
          <w:p w14:paraId="0389F490" w14:textId="77777777" w:rsidR="00F31354" w:rsidRPr="00F31354" w:rsidRDefault="00F31354" w:rsidP="00F31354">
            <w:r w:rsidRPr="00F31354">
              <w:t>Tx04</w:t>
            </w:r>
          </w:p>
        </w:tc>
        <w:tc>
          <w:tcPr>
            <w:tcW w:w="1142" w:type="dxa"/>
            <w:noWrap/>
            <w:hideMark/>
          </w:tcPr>
          <w:p w14:paraId="5E77E365" w14:textId="77777777" w:rsidR="00F31354" w:rsidRPr="00F31354" w:rsidRDefault="00F31354" w:rsidP="00F31354">
            <w:r w:rsidRPr="00F31354">
              <w:t>Tx05</w:t>
            </w:r>
          </w:p>
        </w:tc>
        <w:tc>
          <w:tcPr>
            <w:tcW w:w="1142" w:type="dxa"/>
            <w:noWrap/>
            <w:hideMark/>
          </w:tcPr>
          <w:p w14:paraId="385B848A" w14:textId="77777777" w:rsidR="00F31354" w:rsidRPr="00F31354" w:rsidRDefault="00F31354" w:rsidP="00F31354">
            <w:r w:rsidRPr="00F31354">
              <w:t>Tx06</w:t>
            </w:r>
          </w:p>
        </w:tc>
        <w:tc>
          <w:tcPr>
            <w:tcW w:w="1142" w:type="dxa"/>
            <w:noWrap/>
            <w:hideMark/>
          </w:tcPr>
          <w:p w14:paraId="29F87CB9" w14:textId="77777777" w:rsidR="00F31354" w:rsidRPr="00F31354" w:rsidRDefault="00F31354" w:rsidP="00F31354">
            <w:r w:rsidRPr="00F31354">
              <w:t>Tx07</w:t>
            </w:r>
          </w:p>
        </w:tc>
        <w:tc>
          <w:tcPr>
            <w:tcW w:w="1142" w:type="dxa"/>
            <w:noWrap/>
            <w:hideMark/>
          </w:tcPr>
          <w:p w14:paraId="3CD58FD6" w14:textId="77777777" w:rsidR="00F31354" w:rsidRPr="00F31354" w:rsidRDefault="00F31354" w:rsidP="00F31354">
            <w:r w:rsidRPr="00F31354">
              <w:t>Tx08</w:t>
            </w:r>
          </w:p>
        </w:tc>
        <w:tc>
          <w:tcPr>
            <w:tcW w:w="1142" w:type="dxa"/>
            <w:noWrap/>
            <w:hideMark/>
          </w:tcPr>
          <w:p w14:paraId="67FBDB48" w14:textId="77777777" w:rsidR="00F31354" w:rsidRPr="00F31354" w:rsidRDefault="00F31354" w:rsidP="00F31354">
            <w:r w:rsidRPr="00F31354">
              <w:t>Tx09</w:t>
            </w:r>
          </w:p>
        </w:tc>
        <w:tc>
          <w:tcPr>
            <w:tcW w:w="1142" w:type="dxa"/>
            <w:noWrap/>
            <w:hideMark/>
          </w:tcPr>
          <w:p w14:paraId="4418517E" w14:textId="77777777" w:rsidR="00F31354" w:rsidRPr="00F31354" w:rsidRDefault="00F31354" w:rsidP="00F31354">
            <w:r w:rsidRPr="00F31354">
              <w:t>Tx10</w:t>
            </w:r>
          </w:p>
        </w:tc>
      </w:tr>
      <w:tr w:rsidR="00F31354" w:rsidRPr="00F31354" w14:paraId="090EA8B9" w14:textId="77777777" w:rsidTr="00F31354">
        <w:trPr>
          <w:trHeight w:val="261"/>
        </w:trPr>
        <w:tc>
          <w:tcPr>
            <w:tcW w:w="1142" w:type="dxa"/>
            <w:noWrap/>
            <w:hideMark/>
          </w:tcPr>
          <w:p w14:paraId="03AE3398" w14:textId="77777777" w:rsidR="00F31354" w:rsidRPr="00F31354" w:rsidRDefault="00F31354" w:rsidP="00F31354">
            <w:r w:rsidRPr="00F31354">
              <w:t>9.354991</w:t>
            </w:r>
          </w:p>
        </w:tc>
        <w:tc>
          <w:tcPr>
            <w:tcW w:w="1142" w:type="dxa"/>
            <w:noWrap/>
            <w:hideMark/>
          </w:tcPr>
          <w:p w14:paraId="4CFDF51B" w14:textId="77777777" w:rsidR="00F31354" w:rsidRPr="00F31354" w:rsidRDefault="00F31354" w:rsidP="00F31354">
            <w:r w:rsidRPr="00F31354">
              <w:t>6.181495</w:t>
            </w:r>
          </w:p>
        </w:tc>
        <w:tc>
          <w:tcPr>
            <w:tcW w:w="1142" w:type="dxa"/>
            <w:noWrap/>
            <w:hideMark/>
          </w:tcPr>
          <w:p w14:paraId="45B0F110" w14:textId="77777777" w:rsidR="00F31354" w:rsidRPr="00F31354" w:rsidRDefault="00F31354" w:rsidP="00F31354">
            <w:r w:rsidRPr="00F31354">
              <w:t>10.99878</w:t>
            </w:r>
          </w:p>
        </w:tc>
        <w:tc>
          <w:tcPr>
            <w:tcW w:w="1142" w:type="dxa"/>
            <w:noWrap/>
            <w:hideMark/>
          </w:tcPr>
          <w:p w14:paraId="301CCE00" w14:textId="77777777" w:rsidR="00F31354" w:rsidRPr="00F31354" w:rsidRDefault="00F31354" w:rsidP="00F31354">
            <w:r w:rsidRPr="00F31354">
              <w:t>12.44329</w:t>
            </w:r>
          </w:p>
        </w:tc>
        <w:tc>
          <w:tcPr>
            <w:tcW w:w="1142" w:type="dxa"/>
            <w:noWrap/>
            <w:hideMark/>
          </w:tcPr>
          <w:p w14:paraId="5C17B203" w14:textId="77777777" w:rsidR="00F31354" w:rsidRPr="00F31354" w:rsidRDefault="00F31354" w:rsidP="00F31354">
            <w:r w:rsidRPr="00F31354">
              <w:t>12.91413</w:t>
            </w:r>
          </w:p>
        </w:tc>
        <w:tc>
          <w:tcPr>
            <w:tcW w:w="1142" w:type="dxa"/>
            <w:noWrap/>
            <w:hideMark/>
          </w:tcPr>
          <w:p w14:paraId="1414F908" w14:textId="77777777" w:rsidR="00F31354" w:rsidRPr="00F31354" w:rsidRDefault="00F31354" w:rsidP="00F31354">
            <w:r w:rsidRPr="00F31354">
              <w:t>9.222523</w:t>
            </w:r>
          </w:p>
        </w:tc>
        <w:tc>
          <w:tcPr>
            <w:tcW w:w="1142" w:type="dxa"/>
            <w:noWrap/>
            <w:hideMark/>
          </w:tcPr>
          <w:p w14:paraId="03A25684" w14:textId="77777777" w:rsidR="00F31354" w:rsidRPr="00F31354" w:rsidRDefault="00F31354" w:rsidP="00F31354">
            <w:r w:rsidRPr="00F31354">
              <w:t>5.512126</w:t>
            </w:r>
          </w:p>
        </w:tc>
        <w:tc>
          <w:tcPr>
            <w:tcW w:w="1142" w:type="dxa"/>
            <w:noWrap/>
            <w:hideMark/>
          </w:tcPr>
          <w:p w14:paraId="05DDB8AF" w14:textId="77777777" w:rsidR="00F31354" w:rsidRPr="00F31354" w:rsidRDefault="00F31354" w:rsidP="00F31354">
            <w:r w:rsidRPr="00F31354">
              <w:t>9.410267</w:t>
            </w:r>
          </w:p>
        </w:tc>
        <w:tc>
          <w:tcPr>
            <w:tcW w:w="1142" w:type="dxa"/>
            <w:noWrap/>
            <w:hideMark/>
          </w:tcPr>
          <w:p w14:paraId="2602C3EE" w14:textId="77777777" w:rsidR="00F31354" w:rsidRPr="00F31354" w:rsidRDefault="00F31354" w:rsidP="00F31354">
            <w:r w:rsidRPr="00F31354">
              <w:t>11.22815</w:t>
            </w:r>
          </w:p>
        </w:tc>
        <w:tc>
          <w:tcPr>
            <w:tcW w:w="1142" w:type="dxa"/>
            <w:noWrap/>
            <w:hideMark/>
          </w:tcPr>
          <w:p w14:paraId="53233755" w14:textId="77777777" w:rsidR="00F31354" w:rsidRPr="00F31354" w:rsidRDefault="00F31354" w:rsidP="00F31354">
            <w:r w:rsidRPr="00F31354">
              <w:t>14.63084</w:t>
            </w:r>
          </w:p>
        </w:tc>
      </w:tr>
      <w:tr w:rsidR="00F31354" w:rsidRPr="00F31354" w14:paraId="567D2320" w14:textId="77777777" w:rsidTr="00F31354">
        <w:trPr>
          <w:trHeight w:val="261"/>
        </w:trPr>
        <w:tc>
          <w:tcPr>
            <w:tcW w:w="1142" w:type="dxa"/>
            <w:noWrap/>
            <w:hideMark/>
          </w:tcPr>
          <w:p w14:paraId="126B89D1" w14:textId="77777777" w:rsidR="00F31354" w:rsidRPr="00F31354" w:rsidRDefault="00F31354" w:rsidP="00F31354">
            <w:r w:rsidRPr="00F31354">
              <w:t>6.220997</w:t>
            </w:r>
          </w:p>
        </w:tc>
        <w:tc>
          <w:tcPr>
            <w:tcW w:w="1142" w:type="dxa"/>
            <w:noWrap/>
            <w:hideMark/>
          </w:tcPr>
          <w:p w14:paraId="4292CAC7" w14:textId="77777777" w:rsidR="00F31354" w:rsidRPr="00F31354" w:rsidRDefault="00F31354" w:rsidP="00F31354">
            <w:r w:rsidRPr="00F31354">
              <w:t>9.359747</w:t>
            </w:r>
          </w:p>
        </w:tc>
        <w:tc>
          <w:tcPr>
            <w:tcW w:w="1142" w:type="dxa"/>
            <w:noWrap/>
            <w:hideMark/>
          </w:tcPr>
          <w:p w14:paraId="147A0272" w14:textId="77777777" w:rsidR="00F31354" w:rsidRPr="00F31354" w:rsidRDefault="00F31354" w:rsidP="00F31354">
            <w:r w:rsidRPr="00F31354">
              <w:t>10.7683</w:t>
            </w:r>
          </w:p>
        </w:tc>
        <w:tc>
          <w:tcPr>
            <w:tcW w:w="1142" w:type="dxa"/>
            <w:noWrap/>
            <w:hideMark/>
          </w:tcPr>
          <w:p w14:paraId="27BC9433" w14:textId="77777777" w:rsidR="00F31354" w:rsidRPr="00F31354" w:rsidRDefault="00F31354" w:rsidP="00F31354">
            <w:r w:rsidRPr="00F31354">
              <w:t>11.8901</w:t>
            </w:r>
          </w:p>
        </w:tc>
        <w:tc>
          <w:tcPr>
            <w:tcW w:w="1142" w:type="dxa"/>
            <w:noWrap/>
            <w:hideMark/>
          </w:tcPr>
          <w:p w14:paraId="088E38A1" w14:textId="77777777" w:rsidR="00F31354" w:rsidRPr="00F31354" w:rsidRDefault="00F31354" w:rsidP="00F31354">
            <w:r w:rsidRPr="00F31354">
              <w:t>13.9177</w:t>
            </w:r>
          </w:p>
        </w:tc>
        <w:tc>
          <w:tcPr>
            <w:tcW w:w="1142" w:type="dxa"/>
            <w:noWrap/>
            <w:hideMark/>
          </w:tcPr>
          <w:p w14:paraId="531F32A2" w14:textId="77777777" w:rsidR="00F31354" w:rsidRPr="00F31354" w:rsidRDefault="00F31354" w:rsidP="00F31354">
            <w:r w:rsidRPr="00F31354">
              <w:t>5.634824</w:t>
            </w:r>
          </w:p>
        </w:tc>
        <w:tc>
          <w:tcPr>
            <w:tcW w:w="1142" w:type="dxa"/>
            <w:noWrap/>
            <w:hideMark/>
          </w:tcPr>
          <w:p w14:paraId="6EE648E4" w14:textId="77777777" w:rsidR="00F31354" w:rsidRPr="00F31354" w:rsidRDefault="00F31354" w:rsidP="00F31354">
            <w:r w:rsidRPr="00F31354">
              <w:t>9.377141</w:t>
            </w:r>
          </w:p>
        </w:tc>
        <w:tc>
          <w:tcPr>
            <w:tcW w:w="1142" w:type="dxa"/>
            <w:noWrap/>
            <w:hideMark/>
          </w:tcPr>
          <w:p w14:paraId="13873D14" w14:textId="77777777" w:rsidR="00F31354" w:rsidRPr="00F31354" w:rsidRDefault="00F31354" w:rsidP="00F31354">
            <w:r w:rsidRPr="00F31354">
              <w:t>9.373849</w:t>
            </w:r>
          </w:p>
        </w:tc>
        <w:tc>
          <w:tcPr>
            <w:tcW w:w="1142" w:type="dxa"/>
            <w:noWrap/>
            <w:hideMark/>
          </w:tcPr>
          <w:p w14:paraId="463EF19F" w14:textId="77777777" w:rsidR="00F31354" w:rsidRPr="00F31354" w:rsidRDefault="00F31354" w:rsidP="00F31354">
            <w:r w:rsidRPr="00F31354">
              <w:t>8.497758</w:t>
            </w:r>
          </w:p>
        </w:tc>
        <w:tc>
          <w:tcPr>
            <w:tcW w:w="1142" w:type="dxa"/>
            <w:noWrap/>
            <w:hideMark/>
          </w:tcPr>
          <w:p w14:paraId="77C833EE" w14:textId="77777777" w:rsidR="00F31354" w:rsidRPr="00F31354" w:rsidRDefault="00F31354" w:rsidP="00F31354">
            <w:r w:rsidRPr="00F31354">
              <w:t>17.54392</w:t>
            </w:r>
          </w:p>
        </w:tc>
      </w:tr>
      <w:tr w:rsidR="00F31354" w:rsidRPr="00F31354" w14:paraId="5457BCAB" w14:textId="77777777" w:rsidTr="00F31354">
        <w:trPr>
          <w:trHeight w:val="261"/>
        </w:trPr>
        <w:tc>
          <w:tcPr>
            <w:tcW w:w="1142" w:type="dxa"/>
            <w:noWrap/>
            <w:hideMark/>
          </w:tcPr>
          <w:p w14:paraId="19B97199" w14:textId="77777777" w:rsidR="00F31354" w:rsidRPr="00F31354" w:rsidRDefault="00F31354" w:rsidP="00F31354">
            <w:r w:rsidRPr="00F31354">
              <w:t>8.758062</w:t>
            </w:r>
          </w:p>
        </w:tc>
        <w:tc>
          <w:tcPr>
            <w:tcW w:w="1142" w:type="dxa"/>
            <w:noWrap/>
            <w:hideMark/>
          </w:tcPr>
          <w:p w14:paraId="7A47AE6E" w14:textId="77777777" w:rsidR="00F31354" w:rsidRPr="00F31354" w:rsidRDefault="00F31354" w:rsidP="00F31354">
            <w:r w:rsidRPr="00F31354">
              <w:t>7.694936</w:t>
            </w:r>
          </w:p>
        </w:tc>
        <w:tc>
          <w:tcPr>
            <w:tcW w:w="1142" w:type="dxa"/>
            <w:noWrap/>
            <w:hideMark/>
          </w:tcPr>
          <w:p w14:paraId="2AFBA67A" w14:textId="77777777" w:rsidR="00F31354" w:rsidRPr="00F31354" w:rsidRDefault="00F31354" w:rsidP="00F31354">
            <w:r w:rsidRPr="00F31354">
              <w:t>15.64953</w:t>
            </w:r>
          </w:p>
        </w:tc>
        <w:tc>
          <w:tcPr>
            <w:tcW w:w="1142" w:type="dxa"/>
            <w:noWrap/>
            <w:hideMark/>
          </w:tcPr>
          <w:p w14:paraId="132E5B2F" w14:textId="77777777" w:rsidR="00F31354" w:rsidRPr="00F31354" w:rsidRDefault="00F31354" w:rsidP="00F31354">
            <w:r w:rsidRPr="00F31354">
              <w:t>11.44431</w:t>
            </w:r>
          </w:p>
        </w:tc>
        <w:tc>
          <w:tcPr>
            <w:tcW w:w="1142" w:type="dxa"/>
            <w:noWrap/>
            <w:hideMark/>
          </w:tcPr>
          <w:p w14:paraId="746CCAC6" w14:textId="77777777" w:rsidR="00F31354" w:rsidRPr="00F31354" w:rsidRDefault="00F31354" w:rsidP="00F31354">
            <w:r w:rsidRPr="00F31354">
              <w:t>16.94866</w:t>
            </w:r>
          </w:p>
        </w:tc>
        <w:tc>
          <w:tcPr>
            <w:tcW w:w="1142" w:type="dxa"/>
            <w:noWrap/>
            <w:hideMark/>
          </w:tcPr>
          <w:p w14:paraId="0CAC10AF" w14:textId="77777777" w:rsidR="00F31354" w:rsidRPr="00F31354" w:rsidRDefault="00F31354" w:rsidP="00F31354">
            <w:r w:rsidRPr="00F31354">
              <w:t>8.990652</w:t>
            </w:r>
          </w:p>
        </w:tc>
        <w:tc>
          <w:tcPr>
            <w:tcW w:w="1142" w:type="dxa"/>
            <w:noWrap/>
            <w:hideMark/>
          </w:tcPr>
          <w:p w14:paraId="4008BBB4" w14:textId="77777777" w:rsidR="00F31354" w:rsidRPr="00F31354" w:rsidRDefault="00F31354" w:rsidP="00F31354">
            <w:r w:rsidRPr="00F31354">
              <w:t>4.247952</w:t>
            </w:r>
          </w:p>
        </w:tc>
        <w:tc>
          <w:tcPr>
            <w:tcW w:w="1142" w:type="dxa"/>
            <w:noWrap/>
            <w:hideMark/>
          </w:tcPr>
          <w:p w14:paraId="2A15AFB9" w14:textId="77777777" w:rsidR="00F31354" w:rsidRPr="00F31354" w:rsidRDefault="00F31354" w:rsidP="00F31354">
            <w:r w:rsidRPr="00F31354">
              <w:t>10.19404</w:t>
            </w:r>
          </w:p>
        </w:tc>
        <w:tc>
          <w:tcPr>
            <w:tcW w:w="1142" w:type="dxa"/>
            <w:noWrap/>
            <w:hideMark/>
          </w:tcPr>
          <w:p w14:paraId="1D03230D" w14:textId="77777777" w:rsidR="00F31354" w:rsidRPr="00F31354" w:rsidRDefault="00F31354" w:rsidP="00F31354">
            <w:r w:rsidRPr="00F31354">
              <w:t>10.8137</w:t>
            </w:r>
          </w:p>
        </w:tc>
        <w:tc>
          <w:tcPr>
            <w:tcW w:w="1142" w:type="dxa"/>
            <w:noWrap/>
            <w:hideMark/>
          </w:tcPr>
          <w:p w14:paraId="1C647135" w14:textId="77777777" w:rsidR="00F31354" w:rsidRPr="00F31354" w:rsidRDefault="00F31354" w:rsidP="00F31354">
            <w:r w:rsidRPr="00F31354">
              <w:t>18.27393</w:t>
            </w:r>
          </w:p>
        </w:tc>
      </w:tr>
      <w:tr w:rsidR="00F31354" w:rsidRPr="00F31354" w14:paraId="605FC610" w14:textId="77777777" w:rsidTr="00F31354">
        <w:trPr>
          <w:trHeight w:val="261"/>
        </w:trPr>
        <w:tc>
          <w:tcPr>
            <w:tcW w:w="1142" w:type="dxa"/>
            <w:noWrap/>
            <w:hideMark/>
          </w:tcPr>
          <w:p w14:paraId="44EDD1B9" w14:textId="77777777" w:rsidR="00F31354" w:rsidRPr="00F31354" w:rsidRDefault="00F31354" w:rsidP="00F31354">
            <w:r w:rsidRPr="00F31354">
              <w:t>10.36775</w:t>
            </w:r>
          </w:p>
        </w:tc>
        <w:tc>
          <w:tcPr>
            <w:tcW w:w="1142" w:type="dxa"/>
            <w:noWrap/>
            <w:hideMark/>
          </w:tcPr>
          <w:p w14:paraId="72938BBB" w14:textId="77777777" w:rsidR="00F31354" w:rsidRPr="00F31354" w:rsidRDefault="00F31354" w:rsidP="00F31354">
            <w:r w:rsidRPr="00F31354">
              <w:t>8.480315</w:t>
            </w:r>
          </w:p>
        </w:tc>
        <w:tc>
          <w:tcPr>
            <w:tcW w:w="1142" w:type="dxa"/>
            <w:noWrap/>
            <w:hideMark/>
          </w:tcPr>
          <w:p w14:paraId="216489DC" w14:textId="77777777" w:rsidR="00F31354" w:rsidRPr="00F31354" w:rsidRDefault="00F31354" w:rsidP="00F31354">
            <w:r w:rsidRPr="00F31354">
              <w:t>8.411745</w:t>
            </w:r>
          </w:p>
        </w:tc>
        <w:tc>
          <w:tcPr>
            <w:tcW w:w="1142" w:type="dxa"/>
            <w:noWrap/>
            <w:hideMark/>
          </w:tcPr>
          <w:p w14:paraId="29097964" w14:textId="77777777" w:rsidR="00F31354" w:rsidRPr="00F31354" w:rsidRDefault="00F31354" w:rsidP="00F31354">
            <w:r w:rsidRPr="00F31354">
              <w:t>13.26821</w:t>
            </w:r>
          </w:p>
        </w:tc>
        <w:tc>
          <w:tcPr>
            <w:tcW w:w="1142" w:type="dxa"/>
            <w:noWrap/>
            <w:hideMark/>
          </w:tcPr>
          <w:p w14:paraId="6B82BB35" w14:textId="77777777" w:rsidR="00F31354" w:rsidRPr="00F31354" w:rsidRDefault="00F31354" w:rsidP="00F31354">
            <w:r w:rsidRPr="00F31354">
              <w:t>14.70972</w:t>
            </w:r>
          </w:p>
        </w:tc>
        <w:tc>
          <w:tcPr>
            <w:tcW w:w="1142" w:type="dxa"/>
            <w:noWrap/>
            <w:hideMark/>
          </w:tcPr>
          <w:p w14:paraId="1154BDD8" w14:textId="77777777" w:rsidR="00F31354" w:rsidRPr="00F31354" w:rsidRDefault="00F31354" w:rsidP="00F31354">
            <w:r w:rsidRPr="00F31354">
              <w:t>7.917703</w:t>
            </w:r>
          </w:p>
        </w:tc>
        <w:tc>
          <w:tcPr>
            <w:tcW w:w="1142" w:type="dxa"/>
            <w:noWrap/>
            <w:hideMark/>
          </w:tcPr>
          <w:p w14:paraId="7B03B5FF" w14:textId="77777777" w:rsidR="00F31354" w:rsidRPr="00F31354" w:rsidRDefault="00F31354" w:rsidP="00F31354">
            <w:r w:rsidRPr="00F31354">
              <w:t>8.992862</w:t>
            </w:r>
          </w:p>
        </w:tc>
        <w:tc>
          <w:tcPr>
            <w:tcW w:w="1142" w:type="dxa"/>
            <w:noWrap/>
            <w:hideMark/>
          </w:tcPr>
          <w:p w14:paraId="5869F01F" w14:textId="77777777" w:rsidR="00F31354" w:rsidRPr="00F31354" w:rsidRDefault="00F31354" w:rsidP="00F31354">
            <w:r w:rsidRPr="00F31354">
              <w:t>13.60359</w:t>
            </w:r>
          </w:p>
        </w:tc>
        <w:tc>
          <w:tcPr>
            <w:tcW w:w="1142" w:type="dxa"/>
            <w:noWrap/>
            <w:hideMark/>
          </w:tcPr>
          <w:p w14:paraId="732DB218" w14:textId="77777777" w:rsidR="00F31354" w:rsidRPr="00F31354" w:rsidRDefault="00F31354" w:rsidP="00F31354">
            <w:r w:rsidRPr="00F31354">
              <w:t>8.631554</w:t>
            </w:r>
          </w:p>
        </w:tc>
        <w:tc>
          <w:tcPr>
            <w:tcW w:w="1142" w:type="dxa"/>
            <w:noWrap/>
            <w:hideMark/>
          </w:tcPr>
          <w:p w14:paraId="3B1644F2" w14:textId="77777777" w:rsidR="00F31354" w:rsidRPr="00F31354" w:rsidRDefault="00F31354" w:rsidP="00F31354">
            <w:r w:rsidRPr="00F31354">
              <w:t>13.7417</w:t>
            </w:r>
          </w:p>
        </w:tc>
      </w:tr>
      <w:tr w:rsidR="00F31354" w:rsidRPr="00F31354" w14:paraId="21EDE031" w14:textId="77777777" w:rsidTr="00F31354">
        <w:trPr>
          <w:trHeight w:val="261"/>
        </w:trPr>
        <w:tc>
          <w:tcPr>
            <w:tcW w:w="1142" w:type="dxa"/>
            <w:noWrap/>
            <w:hideMark/>
          </w:tcPr>
          <w:p w14:paraId="553E3EF6" w14:textId="77777777" w:rsidR="00F31354" w:rsidRPr="00F31354" w:rsidRDefault="00F31354" w:rsidP="00F31354">
            <w:r w:rsidRPr="00F31354">
              <w:t>4.938108</w:t>
            </w:r>
          </w:p>
        </w:tc>
        <w:tc>
          <w:tcPr>
            <w:tcW w:w="1142" w:type="dxa"/>
            <w:noWrap/>
            <w:hideMark/>
          </w:tcPr>
          <w:p w14:paraId="50023377" w14:textId="77777777" w:rsidR="00F31354" w:rsidRPr="00F31354" w:rsidRDefault="00F31354" w:rsidP="00F31354">
            <w:r w:rsidRPr="00F31354">
              <w:t>5.585059</w:t>
            </w:r>
          </w:p>
        </w:tc>
        <w:tc>
          <w:tcPr>
            <w:tcW w:w="1142" w:type="dxa"/>
            <w:noWrap/>
            <w:hideMark/>
          </w:tcPr>
          <w:p w14:paraId="7F7D3CBC" w14:textId="77777777" w:rsidR="00F31354" w:rsidRPr="00F31354" w:rsidRDefault="00F31354" w:rsidP="00F31354">
            <w:r w:rsidRPr="00F31354">
              <w:t>12.86497</w:t>
            </w:r>
          </w:p>
        </w:tc>
        <w:tc>
          <w:tcPr>
            <w:tcW w:w="1142" w:type="dxa"/>
            <w:noWrap/>
            <w:hideMark/>
          </w:tcPr>
          <w:p w14:paraId="028FF6B4" w14:textId="77777777" w:rsidR="00F31354" w:rsidRPr="00F31354" w:rsidRDefault="00F31354" w:rsidP="00F31354">
            <w:r w:rsidRPr="00F31354">
              <w:t>12.87941</w:t>
            </w:r>
          </w:p>
        </w:tc>
        <w:tc>
          <w:tcPr>
            <w:tcW w:w="1142" w:type="dxa"/>
            <w:noWrap/>
            <w:hideMark/>
          </w:tcPr>
          <w:p w14:paraId="67F81B59" w14:textId="77777777" w:rsidR="00F31354" w:rsidRPr="00F31354" w:rsidRDefault="00F31354" w:rsidP="00F31354">
            <w:r w:rsidRPr="00F31354">
              <w:t>9.51582</w:t>
            </w:r>
          </w:p>
        </w:tc>
        <w:tc>
          <w:tcPr>
            <w:tcW w:w="1142" w:type="dxa"/>
            <w:noWrap/>
            <w:hideMark/>
          </w:tcPr>
          <w:p w14:paraId="343E1BDF" w14:textId="77777777" w:rsidR="00F31354" w:rsidRPr="00F31354" w:rsidRDefault="00F31354" w:rsidP="00F31354">
            <w:r w:rsidRPr="00F31354">
              <w:t>8.914895</w:t>
            </w:r>
          </w:p>
        </w:tc>
        <w:tc>
          <w:tcPr>
            <w:tcW w:w="1142" w:type="dxa"/>
            <w:noWrap/>
            <w:hideMark/>
          </w:tcPr>
          <w:p w14:paraId="4DC01220" w14:textId="77777777" w:rsidR="00F31354" w:rsidRPr="00F31354" w:rsidRDefault="00F31354" w:rsidP="00F31354">
            <w:r w:rsidRPr="00F31354">
              <w:t>8.279584</w:t>
            </w:r>
          </w:p>
        </w:tc>
        <w:tc>
          <w:tcPr>
            <w:tcW w:w="1142" w:type="dxa"/>
            <w:noWrap/>
            <w:hideMark/>
          </w:tcPr>
          <w:p w14:paraId="5C8446D7" w14:textId="77777777" w:rsidR="00F31354" w:rsidRPr="00F31354" w:rsidRDefault="00F31354" w:rsidP="00F31354">
            <w:r w:rsidRPr="00F31354">
              <w:t>7.404539</w:t>
            </w:r>
          </w:p>
        </w:tc>
        <w:tc>
          <w:tcPr>
            <w:tcW w:w="1142" w:type="dxa"/>
            <w:noWrap/>
            <w:hideMark/>
          </w:tcPr>
          <w:p w14:paraId="599E918D" w14:textId="77777777" w:rsidR="00F31354" w:rsidRPr="00F31354" w:rsidRDefault="00F31354" w:rsidP="00F31354">
            <w:r w:rsidRPr="00F31354">
              <w:t>8.716153</w:t>
            </w:r>
          </w:p>
        </w:tc>
        <w:tc>
          <w:tcPr>
            <w:tcW w:w="1142" w:type="dxa"/>
            <w:noWrap/>
            <w:hideMark/>
          </w:tcPr>
          <w:p w14:paraId="3342BA32" w14:textId="77777777" w:rsidR="00F31354" w:rsidRPr="00F31354" w:rsidRDefault="00F31354" w:rsidP="00F31354">
            <w:r w:rsidRPr="00F31354">
              <w:t>15.64791</w:t>
            </w:r>
          </w:p>
        </w:tc>
      </w:tr>
      <w:tr w:rsidR="00F31354" w:rsidRPr="00F31354" w14:paraId="3C0D0364" w14:textId="77777777" w:rsidTr="00F31354">
        <w:trPr>
          <w:trHeight w:val="261"/>
        </w:trPr>
        <w:tc>
          <w:tcPr>
            <w:tcW w:w="1142" w:type="dxa"/>
            <w:noWrap/>
            <w:hideMark/>
          </w:tcPr>
          <w:p w14:paraId="3DBE6AFA" w14:textId="77777777" w:rsidR="00F31354" w:rsidRPr="00F31354" w:rsidRDefault="00F31354" w:rsidP="00F31354">
            <w:r w:rsidRPr="00F31354">
              <w:t>4.658653</w:t>
            </w:r>
          </w:p>
        </w:tc>
        <w:tc>
          <w:tcPr>
            <w:tcW w:w="1142" w:type="dxa"/>
            <w:noWrap/>
            <w:hideMark/>
          </w:tcPr>
          <w:p w14:paraId="4D1AD4FB" w14:textId="77777777" w:rsidR="00F31354" w:rsidRPr="00F31354" w:rsidRDefault="00F31354" w:rsidP="00F31354">
            <w:r w:rsidRPr="00F31354">
              <w:t>8.763382</w:t>
            </w:r>
          </w:p>
        </w:tc>
        <w:tc>
          <w:tcPr>
            <w:tcW w:w="1142" w:type="dxa"/>
            <w:noWrap/>
            <w:hideMark/>
          </w:tcPr>
          <w:p w14:paraId="19698B0F" w14:textId="77777777" w:rsidR="00F31354" w:rsidRPr="00F31354" w:rsidRDefault="00F31354" w:rsidP="00F31354">
            <w:r w:rsidRPr="00F31354">
              <w:t>10.59123</w:t>
            </w:r>
          </w:p>
        </w:tc>
        <w:tc>
          <w:tcPr>
            <w:tcW w:w="1142" w:type="dxa"/>
            <w:noWrap/>
            <w:hideMark/>
          </w:tcPr>
          <w:p w14:paraId="01088B2E" w14:textId="77777777" w:rsidR="00F31354" w:rsidRPr="00F31354" w:rsidRDefault="00F31354" w:rsidP="00F31354">
            <w:r w:rsidRPr="00F31354">
              <w:t>12.29373</w:t>
            </w:r>
          </w:p>
        </w:tc>
        <w:tc>
          <w:tcPr>
            <w:tcW w:w="1142" w:type="dxa"/>
            <w:noWrap/>
            <w:hideMark/>
          </w:tcPr>
          <w:p w14:paraId="3FD01730" w14:textId="77777777" w:rsidR="00F31354" w:rsidRPr="00F31354" w:rsidRDefault="00F31354" w:rsidP="00F31354">
            <w:r w:rsidRPr="00F31354">
              <w:t>15.57782</w:t>
            </w:r>
          </w:p>
        </w:tc>
        <w:tc>
          <w:tcPr>
            <w:tcW w:w="1142" w:type="dxa"/>
            <w:noWrap/>
            <w:hideMark/>
          </w:tcPr>
          <w:p w14:paraId="2D165E1D" w14:textId="77777777" w:rsidR="00F31354" w:rsidRPr="00F31354" w:rsidRDefault="00F31354" w:rsidP="00F31354">
            <w:r w:rsidRPr="00F31354">
              <w:t>7.764818</w:t>
            </w:r>
          </w:p>
        </w:tc>
        <w:tc>
          <w:tcPr>
            <w:tcW w:w="1142" w:type="dxa"/>
            <w:noWrap/>
            <w:hideMark/>
          </w:tcPr>
          <w:p w14:paraId="4E253D06" w14:textId="77777777" w:rsidR="00F31354" w:rsidRPr="00F31354" w:rsidRDefault="00F31354" w:rsidP="00F31354">
            <w:r w:rsidRPr="00F31354">
              <w:t>9.902902</w:t>
            </w:r>
          </w:p>
        </w:tc>
        <w:tc>
          <w:tcPr>
            <w:tcW w:w="1142" w:type="dxa"/>
            <w:noWrap/>
            <w:hideMark/>
          </w:tcPr>
          <w:p w14:paraId="05A2FBC1" w14:textId="77777777" w:rsidR="00F31354" w:rsidRPr="00F31354" w:rsidRDefault="00F31354" w:rsidP="00F31354">
            <w:r w:rsidRPr="00F31354">
              <w:t>8.809201</w:t>
            </w:r>
          </w:p>
        </w:tc>
        <w:tc>
          <w:tcPr>
            <w:tcW w:w="1142" w:type="dxa"/>
            <w:noWrap/>
            <w:hideMark/>
          </w:tcPr>
          <w:p w14:paraId="58A0D628" w14:textId="77777777" w:rsidR="00F31354" w:rsidRPr="00F31354" w:rsidRDefault="00F31354" w:rsidP="00F31354">
            <w:r w:rsidRPr="00F31354">
              <w:t>12.41077</w:t>
            </w:r>
          </w:p>
        </w:tc>
        <w:tc>
          <w:tcPr>
            <w:tcW w:w="1142" w:type="dxa"/>
            <w:noWrap/>
            <w:hideMark/>
          </w:tcPr>
          <w:p w14:paraId="2D449B78" w14:textId="77777777" w:rsidR="00F31354" w:rsidRPr="00F31354" w:rsidRDefault="00F31354" w:rsidP="00F31354">
            <w:r w:rsidRPr="00F31354">
              <w:t>11.39779</w:t>
            </w:r>
          </w:p>
        </w:tc>
      </w:tr>
      <w:tr w:rsidR="00F31354" w:rsidRPr="00F31354" w14:paraId="6A4FEF59" w14:textId="77777777" w:rsidTr="00F31354">
        <w:trPr>
          <w:trHeight w:val="261"/>
        </w:trPr>
        <w:tc>
          <w:tcPr>
            <w:tcW w:w="1142" w:type="dxa"/>
            <w:noWrap/>
            <w:hideMark/>
          </w:tcPr>
          <w:p w14:paraId="5A47E107" w14:textId="77777777" w:rsidR="00F31354" w:rsidRPr="00F31354" w:rsidRDefault="00F31354" w:rsidP="00F31354">
            <w:r w:rsidRPr="00F31354">
              <w:t>6.701448</w:t>
            </w:r>
          </w:p>
        </w:tc>
        <w:tc>
          <w:tcPr>
            <w:tcW w:w="1142" w:type="dxa"/>
            <w:noWrap/>
            <w:hideMark/>
          </w:tcPr>
          <w:p w14:paraId="1290B13F" w14:textId="77777777" w:rsidR="00F31354" w:rsidRPr="00F31354" w:rsidRDefault="00F31354" w:rsidP="00F31354">
            <w:r w:rsidRPr="00F31354">
              <w:t>4.989417</w:t>
            </w:r>
          </w:p>
        </w:tc>
        <w:tc>
          <w:tcPr>
            <w:tcW w:w="1142" w:type="dxa"/>
            <w:noWrap/>
            <w:hideMark/>
          </w:tcPr>
          <w:p w14:paraId="53EC8059" w14:textId="77777777" w:rsidR="00F31354" w:rsidRPr="00F31354" w:rsidRDefault="00F31354" w:rsidP="00F31354">
            <w:r w:rsidRPr="00F31354">
              <w:t>11.83509</w:t>
            </w:r>
          </w:p>
        </w:tc>
        <w:tc>
          <w:tcPr>
            <w:tcW w:w="1142" w:type="dxa"/>
            <w:noWrap/>
            <w:hideMark/>
          </w:tcPr>
          <w:p w14:paraId="3304B498" w14:textId="77777777" w:rsidR="00F31354" w:rsidRPr="00F31354" w:rsidRDefault="00F31354" w:rsidP="00F31354">
            <w:r w:rsidRPr="00F31354">
              <w:t>12.77098</w:t>
            </w:r>
          </w:p>
        </w:tc>
        <w:tc>
          <w:tcPr>
            <w:tcW w:w="1142" w:type="dxa"/>
            <w:noWrap/>
            <w:hideMark/>
          </w:tcPr>
          <w:p w14:paraId="5690F206" w14:textId="77777777" w:rsidR="00F31354" w:rsidRPr="00F31354" w:rsidRDefault="00F31354" w:rsidP="00F31354">
            <w:r w:rsidRPr="00F31354">
              <w:t>19.58617</w:t>
            </w:r>
          </w:p>
        </w:tc>
        <w:tc>
          <w:tcPr>
            <w:tcW w:w="1142" w:type="dxa"/>
            <w:noWrap/>
            <w:hideMark/>
          </w:tcPr>
          <w:p w14:paraId="11A1C2F9" w14:textId="77777777" w:rsidR="00F31354" w:rsidRPr="00F31354" w:rsidRDefault="00F31354" w:rsidP="00F31354">
            <w:r w:rsidRPr="00F31354">
              <w:t>9.583422</w:t>
            </w:r>
          </w:p>
        </w:tc>
        <w:tc>
          <w:tcPr>
            <w:tcW w:w="1142" w:type="dxa"/>
            <w:noWrap/>
            <w:hideMark/>
          </w:tcPr>
          <w:p w14:paraId="05C1886D" w14:textId="77777777" w:rsidR="00F31354" w:rsidRPr="00F31354" w:rsidRDefault="00F31354" w:rsidP="00F31354">
            <w:r w:rsidRPr="00F31354">
              <w:t>9.257553</w:t>
            </w:r>
          </w:p>
        </w:tc>
        <w:tc>
          <w:tcPr>
            <w:tcW w:w="1142" w:type="dxa"/>
            <w:noWrap/>
            <w:hideMark/>
          </w:tcPr>
          <w:p w14:paraId="6C9B7963" w14:textId="77777777" w:rsidR="00F31354" w:rsidRPr="00F31354" w:rsidRDefault="00F31354" w:rsidP="00F31354">
            <w:r w:rsidRPr="00F31354">
              <w:t>11.89923</w:t>
            </w:r>
          </w:p>
        </w:tc>
        <w:tc>
          <w:tcPr>
            <w:tcW w:w="1142" w:type="dxa"/>
            <w:noWrap/>
            <w:hideMark/>
          </w:tcPr>
          <w:p w14:paraId="238CC939" w14:textId="77777777" w:rsidR="00F31354" w:rsidRPr="00F31354" w:rsidRDefault="00F31354" w:rsidP="00F31354">
            <w:r w:rsidRPr="00F31354">
              <w:t>13.26488</w:t>
            </w:r>
          </w:p>
        </w:tc>
        <w:tc>
          <w:tcPr>
            <w:tcW w:w="1142" w:type="dxa"/>
            <w:noWrap/>
            <w:hideMark/>
          </w:tcPr>
          <w:p w14:paraId="6B1045BA" w14:textId="77777777" w:rsidR="00F31354" w:rsidRPr="00F31354" w:rsidRDefault="00F31354" w:rsidP="00F31354">
            <w:r w:rsidRPr="00F31354">
              <w:t>15.50423</w:t>
            </w:r>
          </w:p>
        </w:tc>
      </w:tr>
      <w:tr w:rsidR="00F31354" w:rsidRPr="00F31354" w14:paraId="361528F1" w14:textId="77777777" w:rsidTr="00F31354">
        <w:trPr>
          <w:trHeight w:val="261"/>
        </w:trPr>
        <w:tc>
          <w:tcPr>
            <w:tcW w:w="1142" w:type="dxa"/>
            <w:noWrap/>
            <w:hideMark/>
          </w:tcPr>
          <w:p w14:paraId="179E1010" w14:textId="77777777" w:rsidR="00F31354" w:rsidRPr="00F31354" w:rsidRDefault="00F31354" w:rsidP="00F31354">
            <w:r w:rsidRPr="00F31354">
              <w:t>4.944515</w:t>
            </w:r>
          </w:p>
        </w:tc>
        <w:tc>
          <w:tcPr>
            <w:tcW w:w="1142" w:type="dxa"/>
            <w:noWrap/>
            <w:hideMark/>
          </w:tcPr>
          <w:p w14:paraId="25DAEA6A" w14:textId="77777777" w:rsidR="00F31354" w:rsidRPr="00F31354" w:rsidRDefault="00F31354" w:rsidP="00F31354">
            <w:r w:rsidRPr="00F31354">
              <w:t>10.6923</w:t>
            </w:r>
          </w:p>
        </w:tc>
        <w:tc>
          <w:tcPr>
            <w:tcW w:w="1142" w:type="dxa"/>
            <w:noWrap/>
            <w:hideMark/>
          </w:tcPr>
          <w:p w14:paraId="5A5FAB9D" w14:textId="77777777" w:rsidR="00F31354" w:rsidRPr="00F31354" w:rsidRDefault="00F31354" w:rsidP="00F31354">
            <w:r w:rsidRPr="00F31354">
              <w:t>11.54142</w:t>
            </w:r>
          </w:p>
        </w:tc>
        <w:tc>
          <w:tcPr>
            <w:tcW w:w="1142" w:type="dxa"/>
            <w:noWrap/>
            <w:hideMark/>
          </w:tcPr>
          <w:p w14:paraId="23478E56" w14:textId="77777777" w:rsidR="00F31354" w:rsidRPr="00F31354" w:rsidRDefault="00F31354" w:rsidP="00F31354">
            <w:r w:rsidRPr="00F31354">
              <w:t>12.29351</w:t>
            </w:r>
          </w:p>
        </w:tc>
        <w:tc>
          <w:tcPr>
            <w:tcW w:w="1142" w:type="dxa"/>
            <w:noWrap/>
            <w:hideMark/>
          </w:tcPr>
          <w:p w14:paraId="0B2C4D17" w14:textId="77777777" w:rsidR="00F31354" w:rsidRPr="00F31354" w:rsidRDefault="00F31354" w:rsidP="00F31354">
            <w:r w:rsidRPr="00F31354">
              <w:t>11.48276</w:t>
            </w:r>
          </w:p>
        </w:tc>
        <w:tc>
          <w:tcPr>
            <w:tcW w:w="1142" w:type="dxa"/>
            <w:noWrap/>
            <w:hideMark/>
          </w:tcPr>
          <w:p w14:paraId="3D9628A6" w14:textId="77777777" w:rsidR="00F31354" w:rsidRPr="00F31354" w:rsidRDefault="00F31354" w:rsidP="00F31354">
            <w:r w:rsidRPr="00F31354">
              <w:t>7.778218</w:t>
            </w:r>
          </w:p>
        </w:tc>
        <w:tc>
          <w:tcPr>
            <w:tcW w:w="1142" w:type="dxa"/>
            <w:noWrap/>
            <w:hideMark/>
          </w:tcPr>
          <w:p w14:paraId="44A2321C" w14:textId="77777777" w:rsidR="00F31354" w:rsidRPr="00F31354" w:rsidRDefault="00F31354" w:rsidP="00F31354">
            <w:r w:rsidRPr="00F31354">
              <w:t>11.28529</w:t>
            </w:r>
          </w:p>
        </w:tc>
        <w:tc>
          <w:tcPr>
            <w:tcW w:w="1142" w:type="dxa"/>
            <w:noWrap/>
            <w:hideMark/>
          </w:tcPr>
          <w:p w14:paraId="1D6932CB" w14:textId="77777777" w:rsidR="00F31354" w:rsidRPr="00F31354" w:rsidRDefault="00F31354" w:rsidP="00F31354">
            <w:r w:rsidRPr="00F31354">
              <w:t>8.735538</w:t>
            </w:r>
          </w:p>
        </w:tc>
        <w:tc>
          <w:tcPr>
            <w:tcW w:w="1142" w:type="dxa"/>
            <w:noWrap/>
            <w:hideMark/>
          </w:tcPr>
          <w:p w14:paraId="67CE4852" w14:textId="77777777" w:rsidR="00F31354" w:rsidRPr="00F31354" w:rsidRDefault="00F31354" w:rsidP="00F31354">
            <w:r w:rsidRPr="00F31354">
              <w:t>11.8737</w:t>
            </w:r>
          </w:p>
        </w:tc>
        <w:tc>
          <w:tcPr>
            <w:tcW w:w="1142" w:type="dxa"/>
            <w:noWrap/>
            <w:hideMark/>
          </w:tcPr>
          <w:p w14:paraId="6FB962EE" w14:textId="77777777" w:rsidR="00F31354" w:rsidRPr="00F31354" w:rsidRDefault="00F31354" w:rsidP="00F31354">
            <w:r w:rsidRPr="00F31354">
              <w:t>19.41342</w:t>
            </w:r>
          </w:p>
        </w:tc>
      </w:tr>
      <w:tr w:rsidR="00F31354" w:rsidRPr="00F31354" w14:paraId="7989EF68" w14:textId="77777777" w:rsidTr="00F31354">
        <w:trPr>
          <w:trHeight w:val="261"/>
        </w:trPr>
        <w:tc>
          <w:tcPr>
            <w:tcW w:w="1142" w:type="dxa"/>
            <w:noWrap/>
            <w:hideMark/>
          </w:tcPr>
          <w:p w14:paraId="64D06F5A" w14:textId="77777777" w:rsidR="00F31354" w:rsidRPr="00F31354" w:rsidRDefault="00F31354" w:rsidP="00F31354">
            <w:r w:rsidRPr="00F31354">
              <w:t>6.277191</w:t>
            </w:r>
          </w:p>
        </w:tc>
        <w:tc>
          <w:tcPr>
            <w:tcW w:w="1142" w:type="dxa"/>
            <w:noWrap/>
            <w:hideMark/>
          </w:tcPr>
          <w:p w14:paraId="2B4CCCAD" w14:textId="77777777" w:rsidR="00F31354" w:rsidRPr="00F31354" w:rsidRDefault="00F31354" w:rsidP="00F31354">
            <w:r w:rsidRPr="00F31354">
              <w:t>8.189495</w:t>
            </w:r>
          </w:p>
        </w:tc>
        <w:tc>
          <w:tcPr>
            <w:tcW w:w="1142" w:type="dxa"/>
            <w:noWrap/>
            <w:hideMark/>
          </w:tcPr>
          <w:p w14:paraId="3C54E1CA" w14:textId="77777777" w:rsidR="00F31354" w:rsidRPr="00F31354" w:rsidRDefault="00F31354" w:rsidP="00F31354">
            <w:r w:rsidRPr="00F31354">
              <w:t>12.13792</w:t>
            </w:r>
          </w:p>
        </w:tc>
        <w:tc>
          <w:tcPr>
            <w:tcW w:w="1142" w:type="dxa"/>
            <w:noWrap/>
            <w:hideMark/>
          </w:tcPr>
          <w:p w14:paraId="1F66CD2A" w14:textId="77777777" w:rsidR="00F31354" w:rsidRPr="00F31354" w:rsidRDefault="00F31354" w:rsidP="00F31354">
            <w:r w:rsidRPr="00F31354">
              <w:t>12.18501</w:t>
            </w:r>
          </w:p>
        </w:tc>
        <w:tc>
          <w:tcPr>
            <w:tcW w:w="1142" w:type="dxa"/>
            <w:noWrap/>
            <w:hideMark/>
          </w:tcPr>
          <w:p w14:paraId="45D98260" w14:textId="77777777" w:rsidR="00F31354" w:rsidRPr="00F31354" w:rsidRDefault="00F31354" w:rsidP="00F31354">
            <w:r w:rsidRPr="00F31354">
              <w:t>12.2397</w:t>
            </w:r>
          </w:p>
        </w:tc>
        <w:tc>
          <w:tcPr>
            <w:tcW w:w="1142" w:type="dxa"/>
            <w:noWrap/>
            <w:hideMark/>
          </w:tcPr>
          <w:p w14:paraId="446B669B" w14:textId="77777777" w:rsidR="00F31354" w:rsidRPr="00F31354" w:rsidRDefault="00F31354" w:rsidP="00F31354">
            <w:r w:rsidRPr="00F31354">
              <w:t>6.165804</w:t>
            </w:r>
          </w:p>
        </w:tc>
        <w:tc>
          <w:tcPr>
            <w:tcW w:w="1142" w:type="dxa"/>
            <w:noWrap/>
            <w:hideMark/>
          </w:tcPr>
          <w:p w14:paraId="674C17F5" w14:textId="77777777" w:rsidR="00F31354" w:rsidRPr="00F31354" w:rsidRDefault="00F31354" w:rsidP="00F31354">
            <w:r w:rsidRPr="00F31354">
              <w:t>5.850107</w:t>
            </w:r>
          </w:p>
        </w:tc>
        <w:tc>
          <w:tcPr>
            <w:tcW w:w="1142" w:type="dxa"/>
            <w:noWrap/>
            <w:hideMark/>
          </w:tcPr>
          <w:p w14:paraId="6D3FEF10" w14:textId="77777777" w:rsidR="00F31354" w:rsidRPr="00F31354" w:rsidRDefault="00F31354" w:rsidP="00F31354">
            <w:r w:rsidRPr="00F31354">
              <w:t>13.30286</w:t>
            </w:r>
          </w:p>
        </w:tc>
        <w:tc>
          <w:tcPr>
            <w:tcW w:w="1142" w:type="dxa"/>
            <w:noWrap/>
            <w:hideMark/>
          </w:tcPr>
          <w:p w14:paraId="48C32994" w14:textId="77777777" w:rsidR="00F31354" w:rsidRPr="00F31354" w:rsidRDefault="00F31354" w:rsidP="00F31354">
            <w:r w:rsidRPr="00F31354">
              <w:t>19.64593</w:t>
            </w:r>
          </w:p>
        </w:tc>
        <w:tc>
          <w:tcPr>
            <w:tcW w:w="1142" w:type="dxa"/>
            <w:noWrap/>
            <w:hideMark/>
          </w:tcPr>
          <w:p w14:paraId="021EFAD8" w14:textId="77777777" w:rsidR="00F31354" w:rsidRPr="00F31354" w:rsidRDefault="00F31354" w:rsidP="00F31354">
            <w:r w:rsidRPr="00F31354">
              <w:t>19.82339</w:t>
            </w:r>
          </w:p>
        </w:tc>
      </w:tr>
      <w:tr w:rsidR="00F31354" w:rsidRPr="00F31354" w14:paraId="19606AA4" w14:textId="77777777" w:rsidTr="00F31354">
        <w:trPr>
          <w:trHeight w:val="261"/>
        </w:trPr>
        <w:tc>
          <w:tcPr>
            <w:tcW w:w="1142" w:type="dxa"/>
            <w:noWrap/>
            <w:hideMark/>
          </w:tcPr>
          <w:p w14:paraId="3BB258CD" w14:textId="77777777" w:rsidR="00F31354" w:rsidRPr="00F31354" w:rsidRDefault="00F31354" w:rsidP="00F31354">
            <w:r w:rsidRPr="00F31354">
              <w:t>4.382608</w:t>
            </w:r>
          </w:p>
        </w:tc>
        <w:tc>
          <w:tcPr>
            <w:tcW w:w="1142" w:type="dxa"/>
            <w:noWrap/>
            <w:hideMark/>
          </w:tcPr>
          <w:p w14:paraId="44059028" w14:textId="77777777" w:rsidR="00F31354" w:rsidRPr="00F31354" w:rsidRDefault="00F31354" w:rsidP="00F31354">
            <w:r w:rsidRPr="00F31354">
              <w:t>13.10561</w:t>
            </w:r>
          </w:p>
        </w:tc>
        <w:tc>
          <w:tcPr>
            <w:tcW w:w="1142" w:type="dxa"/>
            <w:noWrap/>
            <w:hideMark/>
          </w:tcPr>
          <w:p w14:paraId="247826A6" w14:textId="77777777" w:rsidR="00F31354" w:rsidRPr="00F31354" w:rsidRDefault="00F31354" w:rsidP="00F31354">
            <w:r w:rsidRPr="00F31354">
              <w:t>9.484642</w:t>
            </w:r>
          </w:p>
        </w:tc>
        <w:tc>
          <w:tcPr>
            <w:tcW w:w="1142" w:type="dxa"/>
            <w:noWrap/>
            <w:hideMark/>
          </w:tcPr>
          <w:p w14:paraId="306F7929" w14:textId="77777777" w:rsidR="00F31354" w:rsidRPr="00F31354" w:rsidRDefault="00F31354" w:rsidP="00F31354">
            <w:r w:rsidRPr="00F31354">
              <w:t>14.26659</w:t>
            </w:r>
          </w:p>
        </w:tc>
        <w:tc>
          <w:tcPr>
            <w:tcW w:w="1142" w:type="dxa"/>
            <w:noWrap/>
            <w:hideMark/>
          </w:tcPr>
          <w:p w14:paraId="3F87DEFB" w14:textId="77777777" w:rsidR="00F31354" w:rsidRPr="00F31354" w:rsidRDefault="00F31354" w:rsidP="00F31354">
            <w:r w:rsidRPr="00F31354">
              <w:t>20.11534</w:t>
            </w:r>
          </w:p>
        </w:tc>
        <w:tc>
          <w:tcPr>
            <w:tcW w:w="1142" w:type="dxa"/>
            <w:noWrap/>
            <w:hideMark/>
          </w:tcPr>
          <w:p w14:paraId="5A8208CA" w14:textId="77777777" w:rsidR="00F31354" w:rsidRPr="00F31354" w:rsidRDefault="00F31354" w:rsidP="00F31354">
            <w:r w:rsidRPr="00F31354">
              <w:t>5.116272</w:t>
            </w:r>
          </w:p>
        </w:tc>
        <w:tc>
          <w:tcPr>
            <w:tcW w:w="1142" w:type="dxa"/>
            <w:noWrap/>
            <w:hideMark/>
          </w:tcPr>
          <w:p w14:paraId="499823C5" w14:textId="77777777" w:rsidR="00F31354" w:rsidRPr="00F31354" w:rsidRDefault="00F31354" w:rsidP="00F31354">
            <w:r w:rsidRPr="00F31354">
              <w:t>9.592226</w:t>
            </w:r>
          </w:p>
        </w:tc>
        <w:tc>
          <w:tcPr>
            <w:tcW w:w="1142" w:type="dxa"/>
            <w:noWrap/>
            <w:hideMark/>
          </w:tcPr>
          <w:p w14:paraId="6CA1161A" w14:textId="77777777" w:rsidR="00F31354" w:rsidRPr="00F31354" w:rsidRDefault="00F31354" w:rsidP="00F31354">
            <w:r w:rsidRPr="00F31354">
              <w:t>16.45718</w:t>
            </w:r>
          </w:p>
        </w:tc>
        <w:tc>
          <w:tcPr>
            <w:tcW w:w="1142" w:type="dxa"/>
            <w:noWrap/>
            <w:hideMark/>
          </w:tcPr>
          <w:p w14:paraId="7AD9E5F8" w14:textId="77777777" w:rsidR="00F31354" w:rsidRPr="00F31354" w:rsidRDefault="00F31354" w:rsidP="00F31354">
            <w:r w:rsidRPr="00F31354">
              <w:t>14.62344</w:t>
            </w:r>
          </w:p>
        </w:tc>
        <w:tc>
          <w:tcPr>
            <w:tcW w:w="1142" w:type="dxa"/>
            <w:noWrap/>
            <w:hideMark/>
          </w:tcPr>
          <w:p w14:paraId="1458451F" w14:textId="77777777" w:rsidR="00F31354" w:rsidRPr="00F31354" w:rsidRDefault="00F31354" w:rsidP="00F31354">
            <w:r w:rsidRPr="00F31354">
              <w:t>20.92799</w:t>
            </w:r>
          </w:p>
        </w:tc>
      </w:tr>
      <w:tr w:rsidR="00F31354" w:rsidRPr="00F31354" w14:paraId="7974228C" w14:textId="77777777" w:rsidTr="00F31354">
        <w:trPr>
          <w:trHeight w:val="261"/>
        </w:trPr>
        <w:tc>
          <w:tcPr>
            <w:tcW w:w="1142" w:type="dxa"/>
            <w:noWrap/>
            <w:hideMark/>
          </w:tcPr>
          <w:p w14:paraId="22E7C7C8" w14:textId="77777777" w:rsidR="00F31354" w:rsidRPr="00F31354" w:rsidRDefault="00F31354" w:rsidP="00F31354">
            <w:pPr>
              <w:rPr>
                <w:b/>
                <w:bCs/>
              </w:rPr>
            </w:pPr>
            <w:r w:rsidRPr="00F31354">
              <w:rPr>
                <w:b/>
                <w:bCs/>
              </w:rPr>
              <w:t>6.660432</w:t>
            </w:r>
          </w:p>
        </w:tc>
        <w:tc>
          <w:tcPr>
            <w:tcW w:w="1142" w:type="dxa"/>
            <w:noWrap/>
            <w:hideMark/>
          </w:tcPr>
          <w:p w14:paraId="30E811F5" w14:textId="77777777" w:rsidR="00F31354" w:rsidRPr="00F31354" w:rsidRDefault="00F31354" w:rsidP="00F31354">
            <w:pPr>
              <w:rPr>
                <w:b/>
                <w:bCs/>
              </w:rPr>
            </w:pPr>
            <w:r w:rsidRPr="00F31354">
              <w:rPr>
                <w:b/>
                <w:bCs/>
              </w:rPr>
              <w:t>8.304175</w:t>
            </w:r>
          </w:p>
        </w:tc>
        <w:tc>
          <w:tcPr>
            <w:tcW w:w="1142" w:type="dxa"/>
            <w:noWrap/>
            <w:hideMark/>
          </w:tcPr>
          <w:p w14:paraId="5205B6B9" w14:textId="77777777" w:rsidR="00F31354" w:rsidRPr="00F31354" w:rsidRDefault="00F31354" w:rsidP="00F31354">
            <w:pPr>
              <w:rPr>
                <w:b/>
                <w:bCs/>
              </w:rPr>
            </w:pPr>
            <w:r w:rsidRPr="00F31354">
              <w:rPr>
                <w:b/>
                <w:bCs/>
              </w:rPr>
              <w:t>11.42836</w:t>
            </w:r>
          </w:p>
        </w:tc>
        <w:tc>
          <w:tcPr>
            <w:tcW w:w="1142" w:type="dxa"/>
            <w:noWrap/>
            <w:hideMark/>
          </w:tcPr>
          <w:p w14:paraId="403FC56D" w14:textId="77777777" w:rsidR="00F31354" w:rsidRPr="00F31354" w:rsidRDefault="00F31354" w:rsidP="00F31354">
            <w:pPr>
              <w:rPr>
                <w:b/>
                <w:bCs/>
              </w:rPr>
            </w:pPr>
            <w:r w:rsidRPr="00F31354">
              <w:rPr>
                <w:b/>
                <w:bCs/>
              </w:rPr>
              <w:t>12.57351</w:t>
            </w:r>
          </w:p>
        </w:tc>
        <w:tc>
          <w:tcPr>
            <w:tcW w:w="1142" w:type="dxa"/>
            <w:noWrap/>
            <w:hideMark/>
          </w:tcPr>
          <w:p w14:paraId="6985C7DA" w14:textId="77777777" w:rsidR="00F31354" w:rsidRPr="00F31354" w:rsidRDefault="00F31354" w:rsidP="00F31354">
            <w:pPr>
              <w:rPr>
                <w:b/>
                <w:bCs/>
              </w:rPr>
            </w:pPr>
            <w:r w:rsidRPr="00F31354">
              <w:rPr>
                <w:b/>
                <w:bCs/>
              </w:rPr>
              <w:t>14.70078</w:t>
            </w:r>
          </w:p>
        </w:tc>
        <w:tc>
          <w:tcPr>
            <w:tcW w:w="1142" w:type="dxa"/>
            <w:noWrap/>
            <w:hideMark/>
          </w:tcPr>
          <w:p w14:paraId="4C50ED8E" w14:textId="77777777" w:rsidR="00F31354" w:rsidRPr="00F31354" w:rsidRDefault="00F31354" w:rsidP="00F31354">
            <w:pPr>
              <w:rPr>
                <w:b/>
                <w:bCs/>
              </w:rPr>
            </w:pPr>
            <w:r w:rsidRPr="00F31354">
              <w:rPr>
                <w:b/>
                <w:bCs/>
              </w:rPr>
              <w:t>7.708913</w:t>
            </w:r>
          </w:p>
        </w:tc>
        <w:tc>
          <w:tcPr>
            <w:tcW w:w="1142" w:type="dxa"/>
            <w:noWrap/>
            <w:hideMark/>
          </w:tcPr>
          <w:p w14:paraId="57B647FC" w14:textId="77777777" w:rsidR="00F31354" w:rsidRPr="00F31354" w:rsidRDefault="00F31354" w:rsidP="00F31354">
            <w:pPr>
              <w:rPr>
                <w:b/>
                <w:bCs/>
              </w:rPr>
            </w:pPr>
            <w:r w:rsidRPr="00F31354">
              <w:rPr>
                <w:b/>
                <w:bCs/>
              </w:rPr>
              <w:t>8.229774</w:t>
            </w:r>
          </w:p>
        </w:tc>
        <w:tc>
          <w:tcPr>
            <w:tcW w:w="1142" w:type="dxa"/>
            <w:noWrap/>
            <w:hideMark/>
          </w:tcPr>
          <w:p w14:paraId="06F481DE" w14:textId="77777777" w:rsidR="00F31354" w:rsidRPr="00F31354" w:rsidRDefault="00F31354" w:rsidP="00F31354">
            <w:pPr>
              <w:rPr>
                <w:b/>
                <w:bCs/>
              </w:rPr>
            </w:pPr>
            <w:r w:rsidRPr="00F31354">
              <w:rPr>
                <w:b/>
                <w:bCs/>
              </w:rPr>
              <w:t>10.91903</w:t>
            </w:r>
          </w:p>
        </w:tc>
        <w:tc>
          <w:tcPr>
            <w:tcW w:w="1142" w:type="dxa"/>
            <w:noWrap/>
            <w:hideMark/>
          </w:tcPr>
          <w:p w14:paraId="6D26C3AA" w14:textId="77777777" w:rsidR="00F31354" w:rsidRPr="00F31354" w:rsidRDefault="00F31354" w:rsidP="00F31354">
            <w:pPr>
              <w:rPr>
                <w:b/>
                <w:bCs/>
              </w:rPr>
            </w:pPr>
            <w:r w:rsidRPr="00F31354">
              <w:rPr>
                <w:b/>
                <w:bCs/>
              </w:rPr>
              <w:t>11.9706</w:t>
            </w:r>
          </w:p>
        </w:tc>
        <w:tc>
          <w:tcPr>
            <w:tcW w:w="1142" w:type="dxa"/>
            <w:noWrap/>
            <w:hideMark/>
          </w:tcPr>
          <w:p w14:paraId="032D3C6F" w14:textId="77777777" w:rsidR="00F31354" w:rsidRPr="00F31354" w:rsidRDefault="00F31354" w:rsidP="00F31354">
            <w:pPr>
              <w:rPr>
                <w:b/>
                <w:bCs/>
              </w:rPr>
            </w:pPr>
            <w:r w:rsidRPr="00F31354">
              <w:rPr>
                <w:b/>
                <w:bCs/>
              </w:rPr>
              <w:t>16.69051</w:t>
            </w:r>
          </w:p>
        </w:tc>
      </w:tr>
    </w:tbl>
    <w:p w14:paraId="67A6753C" w14:textId="55EB3541" w:rsidR="00F31354" w:rsidRDefault="00F31354" w:rsidP="00DD05AD"/>
    <w:p w14:paraId="18277104" w14:textId="77777777" w:rsidR="00F31354" w:rsidRDefault="00F31354" w:rsidP="00DD05AD">
      <w:r>
        <w:t>2</w:t>
      </w:r>
      <w:r w:rsidRPr="00F31354">
        <w:rPr>
          <w:vertAlign w:val="superscript"/>
        </w:rPr>
        <w:t>nd</w:t>
      </w:r>
      <w:r>
        <w:t xml:space="preserve"> Node</w:t>
      </w:r>
    </w:p>
    <w:tbl>
      <w:tblPr>
        <w:tblStyle w:val="TableGrid"/>
        <w:tblW w:w="0" w:type="auto"/>
        <w:tblLook w:val="04A0" w:firstRow="1" w:lastRow="0" w:firstColumn="1" w:lastColumn="0" w:noHBand="0" w:noVBand="1"/>
      </w:tblPr>
      <w:tblGrid>
        <w:gridCol w:w="1145"/>
        <w:gridCol w:w="1145"/>
        <w:gridCol w:w="1145"/>
        <w:gridCol w:w="1145"/>
        <w:gridCol w:w="1145"/>
        <w:gridCol w:w="1145"/>
        <w:gridCol w:w="1145"/>
        <w:gridCol w:w="1145"/>
        <w:gridCol w:w="1145"/>
        <w:gridCol w:w="1145"/>
      </w:tblGrid>
      <w:tr w:rsidR="00F31354" w:rsidRPr="00F31354" w14:paraId="200811B9" w14:textId="77777777" w:rsidTr="00F31354">
        <w:trPr>
          <w:trHeight w:val="261"/>
        </w:trPr>
        <w:tc>
          <w:tcPr>
            <w:tcW w:w="1145" w:type="dxa"/>
            <w:noWrap/>
            <w:hideMark/>
          </w:tcPr>
          <w:p w14:paraId="3C275429" w14:textId="77777777" w:rsidR="00F31354" w:rsidRPr="00F31354" w:rsidRDefault="00F31354" w:rsidP="00F31354">
            <w:r w:rsidRPr="00F31354">
              <w:t>Tx01</w:t>
            </w:r>
          </w:p>
        </w:tc>
        <w:tc>
          <w:tcPr>
            <w:tcW w:w="1145" w:type="dxa"/>
            <w:noWrap/>
            <w:hideMark/>
          </w:tcPr>
          <w:p w14:paraId="4BD47B17" w14:textId="77777777" w:rsidR="00F31354" w:rsidRPr="00F31354" w:rsidRDefault="00F31354" w:rsidP="00F31354">
            <w:r w:rsidRPr="00F31354">
              <w:t>Tx02</w:t>
            </w:r>
          </w:p>
        </w:tc>
        <w:tc>
          <w:tcPr>
            <w:tcW w:w="1145" w:type="dxa"/>
            <w:noWrap/>
            <w:hideMark/>
          </w:tcPr>
          <w:p w14:paraId="31830529" w14:textId="77777777" w:rsidR="00F31354" w:rsidRPr="00F31354" w:rsidRDefault="00F31354" w:rsidP="00F31354">
            <w:r w:rsidRPr="00F31354">
              <w:t>Tx03</w:t>
            </w:r>
          </w:p>
        </w:tc>
        <w:tc>
          <w:tcPr>
            <w:tcW w:w="1145" w:type="dxa"/>
            <w:noWrap/>
            <w:hideMark/>
          </w:tcPr>
          <w:p w14:paraId="0A69CDA4" w14:textId="77777777" w:rsidR="00F31354" w:rsidRPr="00F31354" w:rsidRDefault="00F31354" w:rsidP="00F31354">
            <w:r w:rsidRPr="00F31354">
              <w:t>Tx04</w:t>
            </w:r>
          </w:p>
        </w:tc>
        <w:tc>
          <w:tcPr>
            <w:tcW w:w="1145" w:type="dxa"/>
            <w:noWrap/>
            <w:hideMark/>
          </w:tcPr>
          <w:p w14:paraId="1802B498" w14:textId="77777777" w:rsidR="00F31354" w:rsidRPr="00F31354" w:rsidRDefault="00F31354" w:rsidP="00F31354">
            <w:r w:rsidRPr="00F31354">
              <w:t>Tx05</w:t>
            </w:r>
          </w:p>
        </w:tc>
        <w:tc>
          <w:tcPr>
            <w:tcW w:w="1145" w:type="dxa"/>
            <w:noWrap/>
            <w:hideMark/>
          </w:tcPr>
          <w:p w14:paraId="3AD6DE8C" w14:textId="77777777" w:rsidR="00F31354" w:rsidRPr="00F31354" w:rsidRDefault="00F31354" w:rsidP="00F31354">
            <w:r w:rsidRPr="00F31354">
              <w:t>Tx06</w:t>
            </w:r>
          </w:p>
        </w:tc>
        <w:tc>
          <w:tcPr>
            <w:tcW w:w="1145" w:type="dxa"/>
            <w:noWrap/>
            <w:hideMark/>
          </w:tcPr>
          <w:p w14:paraId="60246498" w14:textId="77777777" w:rsidR="00F31354" w:rsidRPr="00F31354" w:rsidRDefault="00F31354" w:rsidP="00F31354">
            <w:r w:rsidRPr="00F31354">
              <w:t>Tx07</w:t>
            </w:r>
          </w:p>
        </w:tc>
        <w:tc>
          <w:tcPr>
            <w:tcW w:w="1145" w:type="dxa"/>
            <w:noWrap/>
            <w:hideMark/>
          </w:tcPr>
          <w:p w14:paraId="6F33FCD9" w14:textId="77777777" w:rsidR="00F31354" w:rsidRPr="00F31354" w:rsidRDefault="00F31354" w:rsidP="00F31354">
            <w:r w:rsidRPr="00F31354">
              <w:t>Tx08</w:t>
            </w:r>
          </w:p>
        </w:tc>
        <w:tc>
          <w:tcPr>
            <w:tcW w:w="1145" w:type="dxa"/>
            <w:noWrap/>
            <w:hideMark/>
          </w:tcPr>
          <w:p w14:paraId="387804AC" w14:textId="77777777" w:rsidR="00F31354" w:rsidRPr="00F31354" w:rsidRDefault="00F31354" w:rsidP="00F31354">
            <w:r w:rsidRPr="00F31354">
              <w:t>Tx09</w:t>
            </w:r>
          </w:p>
        </w:tc>
        <w:tc>
          <w:tcPr>
            <w:tcW w:w="1145" w:type="dxa"/>
            <w:noWrap/>
            <w:hideMark/>
          </w:tcPr>
          <w:p w14:paraId="6F580D6D" w14:textId="77777777" w:rsidR="00F31354" w:rsidRPr="00F31354" w:rsidRDefault="00F31354" w:rsidP="00F31354">
            <w:r w:rsidRPr="00F31354">
              <w:t>Tx10</w:t>
            </w:r>
          </w:p>
        </w:tc>
      </w:tr>
      <w:tr w:rsidR="00F31354" w:rsidRPr="00F31354" w14:paraId="5D1AA64E" w14:textId="77777777" w:rsidTr="00F31354">
        <w:trPr>
          <w:trHeight w:val="261"/>
        </w:trPr>
        <w:tc>
          <w:tcPr>
            <w:tcW w:w="1145" w:type="dxa"/>
            <w:noWrap/>
            <w:hideMark/>
          </w:tcPr>
          <w:p w14:paraId="709CBB3F" w14:textId="77777777" w:rsidR="00F31354" w:rsidRPr="00F31354" w:rsidRDefault="00F31354" w:rsidP="00F31354">
            <w:r w:rsidRPr="00F31354">
              <w:t>8.943964</w:t>
            </w:r>
          </w:p>
        </w:tc>
        <w:tc>
          <w:tcPr>
            <w:tcW w:w="1145" w:type="dxa"/>
            <w:noWrap/>
            <w:hideMark/>
          </w:tcPr>
          <w:p w14:paraId="47C8664F" w14:textId="77777777" w:rsidR="00F31354" w:rsidRPr="00F31354" w:rsidRDefault="00F31354" w:rsidP="00F31354">
            <w:r w:rsidRPr="00F31354">
              <w:t>5.488248</w:t>
            </w:r>
          </w:p>
        </w:tc>
        <w:tc>
          <w:tcPr>
            <w:tcW w:w="1145" w:type="dxa"/>
            <w:noWrap/>
            <w:hideMark/>
          </w:tcPr>
          <w:p w14:paraId="6E09B971" w14:textId="77777777" w:rsidR="00F31354" w:rsidRPr="00F31354" w:rsidRDefault="00F31354" w:rsidP="00F31354">
            <w:r w:rsidRPr="00F31354">
              <w:t>11.61758</w:t>
            </w:r>
          </w:p>
        </w:tc>
        <w:tc>
          <w:tcPr>
            <w:tcW w:w="1145" w:type="dxa"/>
            <w:noWrap/>
            <w:hideMark/>
          </w:tcPr>
          <w:p w14:paraId="061C0E9A" w14:textId="77777777" w:rsidR="00F31354" w:rsidRPr="00F31354" w:rsidRDefault="00F31354" w:rsidP="00F31354">
            <w:r w:rsidRPr="00F31354">
              <w:t>12.42357</w:t>
            </w:r>
          </w:p>
        </w:tc>
        <w:tc>
          <w:tcPr>
            <w:tcW w:w="1145" w:type="dxa"/>
            <w:noWrap/>
            <w:hideMark/>
          </w:tcPr>
          <w:p w14:paraId="7D68E8CF" w14:textId="77777777" w:rsidR="00F31354" w:rsidRPr="00F31354" w:rsidRDefault="00F31354" w:rsidP="00F31354">
            <w:r w:rsidRPr="00F31354">
              <w:t>13.32048</w:t>
            </w:r>
          </w:p>
        </w:tc>
        <w:tc>
          <w:tcPr>
            <w:tcW w:w="1145" w:type="dxa"/>
            <w:noWrap/>
            <w:hideMark/>
          </w:tcPr>
          <w:p w14:paraId="3CB83640" w14:textId="77777777" w:rsidR="00F31354" w:rsidRPr="00F31354" w:rsidRDefault="00F31354" w:rsidP="00F31354">
            <w:r w:rsidRPr="00F31354">
              <w:t>8.41597</w:t>
            </w:r>
          </w:p>
        </w:tc>
        <w:tc>
          <w:tcPr>
            <w:tcW w:w="1145" w:type="dxa"/>
            <w:noWrap/>
            <w:hideMark/>
          </w:tcPr>
          <w:p w14:paraId="02060235" w14:textId="77777777" w:rsidR="00F31354" w:rsidRPr="00F31354" w:rsidRDefault="00F31354" w:rsidP="00F31354">
            <w:r w:rsidRPr="00F31354">
              <w:t>8.880283</w:t>
            </w:r>
          </w:p>
        </w:tc>
        <w:tc>
          <w:tcPr>
            <w:tcW w:w="1145" w:type="dxa"/>
            <w:noWrap/>
            <w:hideMark/>
          </w:tcPr>
          <w:p w14:paraId="3B8F4D46" w14:textId="77777777" w:rsidR="00F31354" w:rsidRPr="00F31354" w:rsidRDefault="00F31354" w:rsidP="00F31354">
            <w:r w:rsidRPr="00F31354">
              <w:t>9.520489</w:t>
            </w:r>
          </w:p>
        </w:tc>
        <w:tc>
          <w:tcPr>
            <w:tcW w:w="1145" w:type="dxa"/>
            <w:noWrap/>
            <w:hideMark/>
          </w:tcPr>
          <w:p w14:paraId="03943BBF" w14:textId="77777777" w:rsidR="00F31354" w:rsidRPr="00F31354" w:rsidRDefault="00F31354" w:rsidP="00F31354">
            <w:r w:rsidRPr="00F31354">
              <w:t>9.622287</w:t>
            </w:r>
          </w:p>
        </w:tc>
        <w:tc>
          <w:tcPr>
            <w:tcW w:w="1145" w:type="dxa"/>
            <w:noWrap/>
            <w:hideMark/>
          </w:tcPr>
          <w:p w14:paraId="68C4B32D" w14:textId="77777777" w:rsidR="00F31354" w:rsidRPr="00F31354" w:rsidRDefault="00F31354" w:rsidP="00F31354">
            <w:r w:rsidRPr="00F31354">
              <w:t>14.22346</w:t>
            </w:r>
          </w:p>
        </w:tc>
      </w:tr>
      <w:tr w:rsidR="00F31354" w:rsidRPr="00F31354" w14:paraId="09CA526F" w14:textId="77777777" w:rsidTr="00F31354">
        <w:trPr>
          <w:trHeight w:val="261"/>
        </w:trPr>
        <w:tc>
          <w:tcPr>
            <w:tcW w:w="1145" w:type="dxa"/>
            <w:noWrap/>
            <w:hideMark/>
          </w:tcPr>
          <w:p w14:paraId="626AD9D2" w14:textId="77777777" w:rsidR="00F31354" w:rsidRPr="00F31354" w:rsidRDefault="00F31354" w:rsidP="00F31354">
            <w:r w:rsidRPr="00F31354">
              <w:t>6.581323</w:t>
            </w:r>
          </w:p>
        </w:tc>
        <w:tc>
          <w:tcPr>
            <w:tcW w:w="1145" w:type="dxa"/>
            <w:noWrap/>
            <w:hideMark/>
          </w:tcPr>
          <w:p w14:paraId="3833452D" w14:textId="77777777" w:rsidR="00F31354" w:rsidRPr="00F31354" w:rsidRDefault="00F31354" w:rsidP="00F31354">
            <w:r w:rsidRPr="00F31354">
              <w:t>8.983191</w:t>
            </w:r>
          </w:p>
        </w:tc>
        <w:tc>
          <w:tcPr>
            <w:tcW w:w="1145" w:type="dxa"/>
            <w:noWrap/>
            <w:hideMark/>
          </w:tcPr>
          <w:p w14:paraId="21F19ACD" w14:textId="77777777" w:rsidR="00F31354" w:rsidRPr="00F31354" w:rsidRDefault="00F31354" w:rsidP="00F31354">
            <w:r w:rsidRPr="00F31354">
              <w:t>10.49507</w:t>
            </w:r>
          </w:p>
        </w:tc>
        <w:tc>
          <w:tcPr>
            <w:tcW w:w="1145" w:type="dxa"/>
            <w:noWrap/>
            <w:hideMark/>
          </w:tcPr>
          <w:p w14:paraId="4CCC80F0" w14:textId="77777777" w:rsidR="00F31354" w:rsidRPr="00F31354" w:rsidRDefault="00F31354" w:rsidP="00F31354">
            <w:r w:rsidRPr="00F31354">
              <w:t>12.34718</w:t>
            </w:r>
          </w:p>
        </w:tc>
        <w:tc>
          <w:tcPr>
            <w:tcW w:w="1145" w:type="dxa"/>
            <w:noWrap/>
            <w:hideMark/>
          </w:tcPr>
          <w:p w14:paraId="5C7B688D" w14:textId="77777777" w:rsidR="00F31354" w:rsidRPr="00F31354" w:rsidRDefault="00F31354" w:rsidP="00F31354">
            <w:r w:rsidRPr="00F31354">
              <w:t>13.22538</w:t>
            </w:r>
          </w:p>
        </w:tc>
        <w:tc>
          <w:tcPr>
            <w:tcW w:w="1145" w:type="dxa"/>
            <w:noWrap/>
            <w:hideMark/>
          </w:tcPr>
          <w:p w14:paraId="0566E29C" w14:textId="77777777" w:rsidR="00F31354" w:rsidRPr="00F31354" w:rsidRDefault="00F31354" w:rsidP="00F31354">
            <w:r w:rsidRPr="00F31354">
              <w:t>5.458893</w:t>
            </w:r>
          </w:p>
        </w:tc>
        <w:tc>
          <w:tcPr>
            <w:tcW w:w="1145" w:type="dxa"/>
            <w:noWrap/>
            <w:hideMark/>
          </w:tcPr>
          <w:p w14:paraId="57103809" w14:textId="77777777" w:rsidR="00F31354" w:rsidRPr="00F31354" w:rsidRDefault="00F31354" w:rsidP="00F31354">
            <w:r w:rsidRPr="00F31354">
              <w:t>9.66549</w:t>
            </w:r>
          </w:p>
        </w:tc>
        <w:tc>
          <w:tcPr>
            <w:tcW w:w="1145" w:type="dxa"/>
            <w:noWrap/>
            <w:hideMark/>
          </w:tcPr>
          <w:p w14:paraId="2442A868" w14:textId="77777777" w:rsidR="00F31354" w:rsidRPr="00F31354" w:rsidRDefault="00F31354" w:rsidP="00F31354">
            <w:r w:rsidRPr="00F31354">
              <w:t>9.64393</w:t>
            </w:r>
          </w:p>
        </w:tc>
        <w:tc>
          <w:tcPr>
            <w:tcW w:w="1145" w:type="dxa"/>
            <w:noWrap/>
            <w:hideMark/>
          </w:tcPr>
          <w:p w14:paraId="2C437047" w14:textId="77777777" w:rsidR="00F31354" w:rsidRPr="00F31354" w:rsidRDefault="00F31354" w:rsidP="00F31354">
            <w:r w:rsidRPr="00F31354">
              <w:t>13.51681</w:t>
            </w:r>
          </w:p>
        </w:tc>
        <w:tc>
          <w:tcPr>
            <w:tcW w:w="1145" w:type="dxa"/>
            <w:noWrap/>
            <w:hideMark/>
          </w:tcPr>
          <w:p w14:paraId="32372D1C" w14:textId="77777777" w:rsidR="00F31354" w:rsidRPr="00F31354" w:rsidRDefault="00F31354" w:rsidP="00F31354">
            <w:r w:rsidRPr="00F31354">
              <w:t>16.64221</w:t>
            </w:r>
          </w:p>
        </w:tc>
      </w:tr>
      <w:tr w:rsidR="00F31354" w:rsidRPr="00F31354" w14:paraId="405BAF1A" w14:textId="77777777" w:rsidTr="00F31354">
        <w:trPr>
          <w:trHeight w:val="261"/>
        </w:trPr>
        <w:tc>
          <w:tcPr>
            <w:tcW w:w="1145" w:type="dxa"/>
            <w:noWrap/>
            <w:hideMark/>
          </w:tcPr>
          <w:p w14:paraId="31C915D6" w14:textId="77777777" w:rsidR="00F31354" w:rsidRPr="00F31354" w:rsidRDefault="00F31354" w:rsidP="00F31354">
            <w:r w:rsidRPr="00F31354">
              <w:t>8.87379</w:t>
            </w:r>
          </w:p>
        </w:tc>
        <w:tc>
          <w:tcPr>
            <w:tcW w:w="1145" w:type="dxa"/>
            <w:noWrap/>
            <w:hideMark/>
          </w:tcPr>
          <w:p w14:paraId="0A577E59" w14:textId="77777777" w:rsidR="00F31354" w:rsidRPr="00F31354" w:rsidRDefault="00F31354" w:rsidP="00F31354">
            <w:r w:rsidRPr="00F31354">
              <w:t>6.549736</w:t>
            </w:r>
          </w:p>
        </w:tc>
        <w:tc>
          <w:tcPr>
            <w:tcW w:w="1145" w:type="dxa"/>
            <w:noWrap/>
            <w:hideMark/>
          </w:tcPr>
          <w:p w14:paraId="5996DA5F" w14:textId="77777777" w:rsidR="00F31354" w:rsidRPr="00F31354" w:rsidRDefault="00F31354" w:rsidP="00F31354">
            <w:r w:rsidRPr="00F31354">
              <w:t>16.24462</w:t>
            </w:r>
          </w:p>
        </w:tc>
        <w:tc>
          <w:tcPr>
            <w:tcW w:w="1145" w:type="dxa"/>
            <w:noWrap/>
            <w:hideMark/>
          </w:tcPr>
          <w:p w14:paraId="0B4457A4" w14:textId="77777777" w:rsidR="00F31354" w:rsidRPr="00F31354" w:rsidRDefault="00F31354" w:rsidP="00F31354">
            <w:r w:rsidRPr="00F31354">
              <w:t>12.13515</w:t>
            </w:r>
          </w:p>
        </w:tc>
        <w:tc>
          <w:tcPr>
            <w:tcW w:w="1145" w:type="dxa"/>
            <w:noWrap/>
            <w:hideMark/>
          </w:tcPr>
          <w:p w14:paraId="57E2DBFC" w14:textId="77777777" w:rsidR="00F31354" w:rsidRPr="00F31354" w:rsidRDefault="00F31354" w:rsidP="00F31354">
            <w:r w:rsidRPr="00F31354">
              <w:t>16.41962</w:t>
            </w:r>
          </w:p>
        </w:tc>
        <w:tc>
          <w:tcPr>
            <w:tcW w:w="1145" w:type="dxa"/>
            <w:noWrap/>
            <w:hideMark/>
          </w:tcPr>
          <w:p w14:paraId="351E2F3C" w14:textId="77777777" w:rsidR="00F31354" w:rsidRPr="00F31354" w:rsidRDefault="00F31354" w:rsidP="00F31354">
            <w:r w:rsidRPr="00F31354">
              <w:t>9.413332</w:t>
            </w:r>
          </w:p>
        </w:tc>
        <w:tc>
          <w:tcPr>
            <w:tcW w:w="1145" w:type="dxa"/>
            <w:noWrap/>
            <w:hideMark/>
          </w:tcPr>
          <w:p w14:paraId="6206DEB8" w14:textId="77777777" w:rsidR="00F31354" w:rsidRPr="00F31354" w:rsidRDefault="00F31354" w:rsidP="00F31354">
            <w:r w:rsidRPr="00F31354">
              <w:t>4.574573</w:t>
            </w:r>
          </w:p>
        </w:tc>
        <w:tc>
          <w:tcPr>
            <w:tcW w:w="1145" w:type="dxa"/>
            <w:noWrap/>
            <w:hideMark/>
          </w:tcPr>
          <w:p w14:paraId="3C9B3573" w14:textId="77777777" w:rsidR="00F31354" w:rsidRPr="00F31354" w:rsidRDefault="00F31354" w:rsidP="00F31354">
            <w:r w:rsidRPr="00F31354">
              <w:t>10.56636</w:t>
            </w:r>
          </w:p>
        </w:tc>
        <w:tc>
          <w:tcPr>
            <w:tcW w:w="1145" w:type="dxa"/>
            <w:noWrap/>
            <w:hideMark/>
          </w:tcPr>
          <w:p w14:paraId="295E593E" w14:textId="77777777" w:rsidR="00F31354" w:rsidRPr="00F31354" w:rsidRDefault="00F31354" w:rsidP="00F31354">
            <w:r w:rsidRPr="00F31354">
              <w:t>12.12488</w:t>
            </w:r>
          </w:p>
        </w:tc>
        <w:tc>
          <w:tcPr>
            <w:tcW w:w="1145" w:type="dxa"/>
            <w:noWrap/>
            <w:hideMark/>
          </w:tcPr>
          <w:p w14:paraId="2392588C" w14:textId="77777777" w:rsidR="00F31354" w:rsidRPr="00F31354" w:rsidRDefault="00F31354" w:rsidP="00F31354">
            <w:r w:rsidRPr="00F31354">
              <w:t>18.36046</w:t>
            </w:r>
          </w:p>
        </w:tc>
      </w:tr>
      <w:tr w:rsidR="00F31354" w:rsidRPr="00F31354" w14:paraId="3CBC4A0D" w14:textId="77777777" w:rsidTr="00F31354">
        <w:trPr>
          <w:trHeight w:val="261"/>
        </w:trPr>
        <w:tc>
          <w:tcPr>
            <w:tcW w:w="1145" w:type="dxa"/>
            <w:noWrap/>
            <w:hideMark/>
          </w:tcPr>
          <w:p w14:paraId="185953C9" w14:textId="77777777" w:rsidR="00F31354" w:rsidRPr="00F31354" w:rsidRDefault="00F31354" w:rsidP="00F31354">
            <w:r w:rsidRPr="00F31354">
              <w:t>10.30642</w:t>
            </w:r>
          </w:p>
        </w:tc>
        <w:tc>
          <w:tcPr>
            <w:tcW w:w="1145" w:type="dxa"/>
            <w:noWrap/>
            <w:hideMark/>
          </w:tcPr>
          <w:p w14:paraId="35F0099B" w14:textId="77777777" w:rsidR="00F31354" w:rsidRPr="00F31354" w:rsidRDefault="00F31354" w:rsidP="00F31354">
            <w:r w:rsidRPr="00F31354">
              <w:t>8.694411</w:t>
            </w:r>
          </w:p>
        </w:tc>
        <w:tc>
          <w:tcPr>
            <w:tcW w:w="1145" w:type="dxa"/>
            <w:noWrap/>
            <w:hideMark/>
          </w:tcPr>
          <w:p w14:paraId="54AD5301" w14:textId="77777777" w:rsidR="00F31354" w:rsidRPr="00F31354" w:rsidRDefault="00F31354" w:rsidP="00F31354">
            <w:r w:rsidRPr="00F31354">
              <w:t>7.967138</w:t>
            </w:r>
          </w:p>
        </w:tc>
        <w:tc>
          <w:tcPr>
            <w:tcW w:w="1145" w:type="dxa"/>
            <w:noWrap/>
            <w:hideMark/>
          </w:tcPr>
          <w:p w14:paraId="18562316" w14:textId="77777777" w:rsidR="00F31354" w:rsidRPr="00F31354" w:rsidRDefault="00F31354" w:rsidP="00F31354">
            <w:r w:rsidRPr="00F31354">
              <w:t>13.606</w:t>
            </w:r>
          </w:p>
        </w:tc>
        <w:tc>
          <w:tcPr>
            <w:tcW w:w="1145" w:type="dxa"/>
            <w:noWrap/>
            <w:hideMark/>
          </w:tcPr>
          <w:p w14:paraId="3B8CAEAD" w14:textId="77777777" w:rsidR="00F31354" w:rsidRPr="00F31354" w:rsidRDefault="00F31354" w:rsidP="00F31354">
            <w:r w:rsidRPr="00F31354">
              <w:t>13.18915</w:t>
            </w:r>
          </w:p>
        </w:tc>
        <w:tc>
          <w:tcPr>
            <w:tcW w:w="1145" w:type="dxa"/>
            <w:noWrap/>
            <w:hideMark/>
          </w:tcPr>
          <w:p w14:paraId="1F15F8B8" w14:textId="77777777" w:rsidR="00F31354" w:rsidRPr="00F31354" w:rsidRDefault="00F31354" w:rsidP="00F31354">
            <w:r w:rsidRPr="00F31354">
              <w:t>7.4372</w:t>
            </w:r>
          </w:p>
        </w:tc>
        <w:tc>
          <w:tcPr>
            <w:tcW w:w="1145" w:type="dxa"/>
            <w:noWrap/>
            <w:hideMark/>
          </w:tcPr>
          <w:p w14:paraId="28F36477" w14:textId="77777777" w:rsidR="00F31354" w:rsidRPr="00F31354" w:rsidRDefault="00F31354" w:rsidP="00F31354">
            <w:r w:rsidRPr="00F31354">
              <w:t>8.861047</w:t>
            </w:r>
          </w:p>
        </w:tc>
        <w:tc>
          <w:tcPr>
            <w:tcW w:w="1145" w:type="dxa"/>
            <w:noWrap/>
            <w:hideMark/>
          </w:tcPr>
          <w:p w14:paraId="1C61F6DC" w14:textId="77777777" w:rsidR="00F31354" w:rsidRPr="00F31354" w:rsidRDefault="00F31354" w:rsidP="00F31354">
            <w:r w:rsidRPr="00F31354">
              <w:t>12.32726</w:t>
            </w:r>
          </w:p>
        </w:tc>
        <w:tc>
          <w:tcPr>
            <w:tcW w:w="1145" w:type="dxa"/>
            <w:noWrap/>
            <w:hideMark/>
          </w:tcPr>
          <w:p w14:paraId="7548104A" w14:textId="77777777" w:rsidR="00F31354" w:rsidRPr="00F31354" w:rsidRDefault="00F31354" w:rsidP="00F31354">
            <w:r w:rsidRPr="00F31354">
              <w:t>13.35236</w:t>
            </w:r>
          </w:p>
        </w:tc>
        <w:tc>
          <w:tcPr>
            <w:tcW w:w="1145" w:type="dxa"/>
            <w:noWrap/>
            <w:hideMark/>
          </w:tcPr>
          <w:p w14:paraId="68A5D3D4" w14:textId="77777777" w:rsidR="00F31354" w:rsidRPr="00F31354" w:rsidRDefault="00F31354" w:rsidP="00F31354">
            <w:r w:rsidRPr="00F31354">
              <w:t>13.55321</w:t>
            </w:r>
          </w:p>
        </w:tc>
      </w:tr>
      <w:tr w:rsidR="00F31354" w:rsidRPr="00F31354" w14:paraId="204046C6" w14:textId="77777777" w:rsidTr="00F31354">
        <w:trPr>
          <w:trHeight w:val="261"/>
        </w:trPr>
        <w:tc>
          <w:tcPr>
            <w:tcW w:w="1145" w:type="dxa"/>
            <w:noWrap/>
            <w:hideMark/>
          </w:tcPr>
          <w:p w14:paraId="1E71ACFE" w14:textId="77777777" w:rsidR="00F31354" w:rsidRPr="00F31354" w:rsidRDefault="00F31354" w:rsidP="00F31354">
            <w:r w:rsidRPr="00F31354">
              <w:t>5.713864</w:t>
            </w:r>
          </w:p>
        </w:tc>
        <w:tc>
          <w:tcPr>
            <w:tcW w:w="1145" w:type="dxa"/>
            <w:noWrap/>
            <w:hideMark/>
          </w:tcPr>
          <w:p w14:paraId="0A063EB4" w14:textId="77777777" w:rsidR="00F31354" w:rsidRPr="00F31354" w:rsidRDefault="00F31354" w:rsidP="00F31354">
            <w:r w:rsidRPr="00F31354">
              <w:t>4.978451</w:t>
            </w:r>
          </w:p>
        </w:tc>
        <w:tc>
          <w:tcPr>
            <w:tcW w:w="1145" w:type="dxa"/>
            <w:noWrap/>
            <w:hideMark/>
          </w:tcPr>
          <w:p w14:paraId="2CA03C3C" w14:textId="77777777" w:rsidR="00F31354" w:rsidRPr="00F31354" w:rsidRDefault="00F31354" w:rsidP="00F31354">
            <w:r w:rsidRPr="00F31354">
              <w:t>12.62905</w:t>
            </w:r>
          </w:p>
        </w:tc>
        <w:tc>
          <w:tcPr>
            <w:tcW w:w="1145" w:type="dxa"/>
            <w:noWrap/>
            <w:hideMark/>
          </w:tcPr>
          <w:p w14:paraId="1A339028" w14:textId="77777777" w:rsidR="00F31354" w:rsidRPr="00F31354" w:rsidRDefault="00F31354" w:rsidP="00F31354">
            <w:r w:rsidRPr="00F31354">
              <w:t>11.68653</w:t>
            </w:r>
          </w:p>
        </w:tc>
        <w:tc>
          <w:tcPr>
            <w:tcW w:w="1145" w:type="dxa"/>
            <w:noWrap/>
            <w:hideMark/>
          </w:tcPr>
          <w:p w14:paraId="472E1783" w14:textId="77777777" w:rsidR="00F31354" w:rsidRPr="00F31354" w:rsidRDefault="00F31354" w:rsidP="00F31354">
            <w:r w:rsidRPr="00F31354">
              <w:t>11.53535</w:t>
            </w:r>
          </w:p>
        </w:tc>
        <w:tc>
          <w:tcPr>
            <w:tcW w:w="1145" w:type="dxa"/>
            <w:noWrap/>
            <w:hideMark/>
          </w:tcPr>
          <w:p w14:paraId="4E48D348" w14:textId="77777777" w:rsidR="00F31354" w:rsidRPr="00F31354" w:rsidRDefault="00F31354" w:rsidP="00F31354">
            <w:r w:rsidRPr="00F31354">
              <w:t>8.156909</w:t>
            </w:r>
          </w:p>
        </w:tc>
        <w:tc>
          <w:tcPr>
            <w:tcW w:w="1145" w:type="dxa"/>
            <w:noWrap/>
            <w:hideMark/>
          </w:tcPr>
          <w:p w14:paraId="5ADE5110" w14:textId="77777777" w:rsidR="00F31354" w:rsidRPr="00F31354" w:rsidRDefault="00F31354" w:rsidP="00F31354">
            <w:r w:rsidRPr="00F31354">
              <w:t>9.628209</w:t>
            </w:r>
          </w:p>
        </w:tc>
        <w:tc>
          <w:tcPr>
            <w:tcW w:w="1145" w:type="dxa"/>
            <w:noWrap/>
            <w:hideMark/>
          </w:tcPr>
          <w:p w14:paraId="1DD8BFD6" w14:textId="77777777" w:rsidR="00F31354" w:rsidRPr="00F31354" w:rsidRDefault="00F31354" w:rsidP="00F31354">
            <w:r w:rsidRPr="00F31354">
              <w:t>7.368272</w:t>
            </w:r>
          </w:p>
        </w:tc>
        <w:tc>
          <w:tcPr>
            <w:tcW w:w="1145" w:type="dxa"/>
            <w:noWrap/>
            <w:hideMark/>
          </w:tcPr>
          <w:p w14:paraId="1F44333C" w14:textId="77777777" w:rsidR="00F31354" w:rsidRPr="00F31354" w:rsidRDefault="00F31354" w:rsidP="00F31354">
            <w:r w:rsidRPr="00F31354">
              <w:t>9.236209</w:t>
            </w:r>
          </w:p>
        </w:tc>
        <w:tc>
          <w:tcPr>
            <w:tcW w:w="1145" w:type="dxa"/>
            <w:noWrap/>
            <w:hideMark/>
          </w:tcPr>
          <w:p w14:paraId="166E4B02" w14:textId="77777777" w:rsidR="00F31354" w:rsidRPr="00F31354" w:rsidRDefault="00F31354" w:rsidP="00F31354">
            <w:r w:rsidRPr="00F31354">
              <w:t>15.7616</w:t>
            </w:r>
          </w:p>
        </w:tc>
      </w:tr>
      <w:tr w:rsidR="00F31354" w:rsidRPr="00F31354" w14:paraId="3713E710" w14:textId="77777777" w:rsidTr="00F31354">
        <w:trPr>
          <w:trHeight w:val="261"/>
        </w:trPr>
        <w:tc>
          <w:tcPr>
            <w:tcW w:w="1145" w:type="dxa"/>
            <w:noWrap/>
            <w:hideMark/>
          </w:tcPr>
          <w:p w14:paraId="5CE7D280" w14:textId="77777777" w:rsidR="00F31354" w:rsidRPr="00F31354" w:rsidRDefault="00F31354" w:rsidP="00F31354">
            <w:r w:rsidRPr="00F31354">
              <w:t>4.619601</w:t>
            </w:r>
          </w:p>
        </w:tc>
        <w:tc>
          <w:tcPr>
            <w:tcW w:w="1145" w:type="dxa"/>
            <w:noWrap/>
            <w:hideMark/>
          </w:tcPr>
          <w:p w14:paraId="448357A9" w14:textId="77777777" w:rsidR="00F31354" w:rsidRPr="00F31354" w:rsidRDefault="00F31354" w:rsidP="00F31354">
            <w:r w:rsidRPr="00F31354">
              <w:t>8.678529</w:t>
            </w:r>
          </w:p>
        </w:tc>
        <w:tc>
          <w:tcPr>
            <w:tcW w:w="1145" w:type="dxa"/>
            <w:noWrap/>
            <w:hideMark/>
          </w:tcPr>
          <w:p w14:paraId="7DC6BC17" w14:textId="77777777" w:rsidR="00F31354" w:rsidRPr="00F31354" w:rsidRDefault="00F31354" w:rsidP="00F31354">
            <w:r w:rsidRPr="00F31354">
              <w:t>10.51804</w:t>
            </w:r>
          </w:p>
        </w:tc>
        <w:tc>
          <w:tcPr>
            <w:tcW w:w="1145" w:type="dxa"/>
            <w:noWrap/>
            <w:hideMark/>
          </w:tcPr>
          <w:p w14:paraId="4C2ACC6B" w14:textId="77777777" w:rsidR="00F31354" w:rsidRPr="00F31354" w:rsidRDefault="00F31354" w:rsidP="00F31354">
            <w:r w:rsidRPr="00F31354">
              <w:t>13.23319</w:t>
            </w:r>
          </w:p>
        </w:tc>
        <w:tc>
          <w:tcPr>
            <w:tcW w:w="1145" w:type="dxa"/>
            <w:noWrap/>
            <w:hideMark/>
          </w:tcPr>
          <w:p w14:paraId="20F10DB3" w14:textId="77777777" w:rsidR="00F31354" w:rsidRPr="00F31354" w:rsidRDefault="00F31354" w:rsidP="00F31354">
            <w:r w:rsidRPr="00F31354">
              <w:t>15.58572</w:t>
            </w:r>
          </w:p>
        </w:tc>
        <w:tc>
          <w:tcPr>
            <w:tcW w:w="1145" w:type="dxa"/>
            <w:noWrap/>
            <w:hideMark/>
          </w:tcPr>
          <w:p w14:paraId="5AA743EC" w14:textId="77777777" w:rsidR="00F31354" w:rsidRPr="00F31354" w:rsidRDefault="00F31354" w:rsidP="00F31354">
            <w:r w:rsidRPr="00F31354">
              <w:t>6.222783</w:t>
            </w:r>
          </w:p>
        </w:tc>
        <w:tc>
          <w:tcPr>
            <w:tcW w:w="1145" w:type="dxa"/>
            <w:noWrap/>
            <w:hideMark/>
          </w:tcPr>
          <w:p w14:paraId="5DE5A1E7" w14:textId="77777777" w:rsidR="00F31354" w:rsidRPr="00F31354" w:rsidRDefault="00F31354" w:rsidP="00F31354">
            <w:r w:rsidRPr="00F31354">
              <w:t>9.554707</w:t>
            </w:r>
          </w:p>
        </w:tc>
        <w:tc>
          <w:tcPr>
            <w:tcW w:w="1145" w:type="dxa"/>
            <w:noWrap/>
            <w:hideMark/>
          </w:tcPr>
          <w:p w14:paraId="4D810DB5" w14:textId="77777777" w:rsidR="00F31354" w:rsidRPr="00F31354" w:rsidRDefault="00F31354" w:rsidP="00F31354">
            <w:r w:rsidRPr="00F31354">
              <w:t>9.817156</w:t>
            </w:r>
          </w:p>
        </w:tc>
        <w:tc>
          <w:tcPr>
            <w:tcW w:w="1145" w:type="dxa"/>
            <w:noWrap/>
            <w:hideMark/>
          </w:tcPr>
          <w:p w14:paraId="6AF7BD15" w14:textId="77777777" w:rsidR="00F31354" w:rsidRPr="00F31354" w:rsidRDefault="00F31354" w:rsidP="00F31354">
            <w:r w:rsidRPr="00F31354">
              <w:t>12.54386</w:t>
            </w:r>
          </w:p>
        </w:tc>
        <w:tc>
          <w:tcPr>
            <w:tcW w:w="1145" w:type="dxa"/>
            <w:noWrap/>
            <w:hideMark/>
          </w:tcPr>
          <w:p w14:paraId="3D1DB0C9" w14:textId="77777777" w:rsidR="00F31354" w:rsidRPr="00F31354" w:rsidRDefault="00F31354" w:rsidP="00F31354">
            <w:r w:rsidRPr="00F31354">
              <w:t>15.69538</w:t>
            </w:r>
          </w:p>
        </w:tc>
      </w:tr>
      <w:tr w:rsidR="00F31354" w:rsidRPr="00F31354" w14:paraId="0D486F89" w14:textId="77777777" w:rsidTr="00F31354">
        <w:trPr>
          <w:trHeight w:val="261"/>
        </w:trPr>
        <w:tc>
          <w:tcPr>
            <w:tcW w:w="1145" w:type="dxa"/>
            <w:noWrap/>
            <w:hideMark/>
          </w:tcPr>
          <w:p w14:paraId="119414B3" w14:textId="77777777" w:rsidR="00F31354" w:rsidRPr="00F31354" w:rsidRDefault="00F31354" w:rsidP="00F31354">
            <w:r w:rsidRPr="00F31354">
              <w:t>6.656064</w:t>
            </w:r>
          </w:p>
        </w:tc>
        <w:tc>
          <w:tcPr>
            <w:tcW w:w="1145" w:type="dxa"/>
            <w:noWrap/>
            <w:hideMark/>
          </w:tcPr>
          <w:p w14:paraId="78EAE03B" w14:textId="77777777" w:rsidR="00F31354" w:rsidRPr="00F31354" w:rsidRDefault="00F31354" w:rsidP="00F31354">
            <w:r w:rsidRPr="00F31354">
              <w:t>9.840215</w:t>
            </w:r>
          </w:p>
        </w:tc>
        <w:tc>
          <w:tcPr>
            <w:tcW w:w="1145" w:type="dxa"/>
            <w:noWrap/>
            <w:hideMark/>
          </w:tcPr>
          <w:p w14:paraId="65A92307" w14:textId="77777777" w:rsidR="00F31354" w:rsidRPr="00F31354" w:rsidRDefault="00F31354" w:rsidP="00F31354">
            <w:r w:rsidRPr="00F31354">
              <w:t>11.84923</w:t>
            </w:r>
          </w:p>
        </w:tc>
        <w:tc>
          <w:tcPr>
            <w:tcW w:w="1145" w:type="dxa"/>
            <w:noWrap/>
            <w:hideMark/>
          </w:tcPr>
          <w:p w14:paraId="24B1BD74" w14:textId="77777777" w:rsidR="00F31354" w:rsidRPr="00F31354" w:rsidRDefault="00F31354" w:rsidP="00F31354">
            <w:r w:rsidRPr="00F31354">
              <w:t>12.32206</w:t>
            </w:r>
          </w:p>
        </w:tc>
        <w:tc>
          <w:tcPr>
            <w:tcW w:w="1145" w:type="dxa"/>
            <w:noWrap/>
            <w:hideMark/>
          </w:tcPr>
          <w:p w14:paraId="51BDD2EC" w14:textId="77777777" w:rsidR="00F31354" w:rsidRPr="00F31354" w:rsidRDefault="00F31354" w:rsidP="00F31354">
            <w:r w:rsidRPr="00F31354">
              <w:t>14.84476</w:t>
            </w:r>
          </w:p>
        </w:tc>
        <w:tc>
          <w:tcPr>
            <w:tcW w:w="1145" w:type="dxa"/>
            <w:noWrap/>
            <w:hideMark/>
          </w:tcPr>
          <w:p w14:paraId="7A518205" w14:textId="77777777" w:rsidR="00F31354" w:rsidRPr="00F31354" w:rsidRDefault="00F31354" w:rsidP="00F31354">
            <w:r w:rsidRPr="00F31354">
              <w:t>8.59739</w:t>
            </w:r>
          </w:p>
        </w:tc>
        <w:tc>
          <w:tcPr>
            <w:tcW w:w="1145" w:type="dxa"/>
            <w:noWrap/>
            <w:hideMark/>
          </w:tcPr>
          <w:p w14:paraId="23F5F54D" w14:textId="77777777" w:rsidR="00F31354" w:rsidRPr="00F31354" w:rsidRDefault="00F31354" w:rsidP="00F31354">
            <w:r w:rsidRPr="00F31354">
              <w:t>9.592282</w:t>
            </w:r>
          </w:p>
        </w:tc>
        <w:tc>
          <w:tcPr>
            <w:tcW w:w="1145" w:type="dxa"/>
            <w:noWrap/>
            <w:hideMark/>
          </w:tcPr>
          <w:p w14:paraId="2DD04BA3" w14:textId="77777777" w:rsidR="00F31354" w:rsidRPr="00F31354" w:rsidRDefault="00F31354" w:rsidP="00F31354">
            <w:r w:rsidRPr="00F31354">
              <w:t>11.53519</w:t>
            </w:r>
          </w:p>
        </w:tc>
        <w:tc>
          <w:tcPr>
            <w:tcW w:w="1145" w:type="dxa"/>
            <w:noWrap/>
            <w:hideMark/>
          </w:tcPr>
          <w:p w14:paraId="2AF27CB0" w14:textId="77777777" w:rsidR="00F31354" w:rsidRPr="00F31354" w:rsidRDefault="00F31354" w:rsidP="00F31354">
            <w:r w:rsidRPr="00F31354">
              <w:t>13.47008</w:t>
            </w:r>
          </w:p>
        </w:tc>
        <w:tc>
          <w:tcPr>
            <w:tcW w:w="1145" w:type="dxa"/>
            <w:noWrap/>
            <w:hideMark/>
          </w:tcPr>
          <w:p w14:paraId="33A648ED" w14:textId="77777777" w:rsidR="00F31354" w:rsidRPr="00F31354" w:rsidRDefault="00F31354" w:rsidP="00F31354">
            <w:r w:rsidRPr="00F31354">
              <w:t>15.34755</w:t>
            </w:r>
          </w:p>
        </w:tc>
      </w:tr>
      <w:tr w:rsidR="00F31354" w:rsidRPr="00F31354" w14:paraId="11EB9575" w14:textId="77777777" w:rsidTr="00F31354">
        <w:trPr>
          <w:trHeight w:val="261"/>
        </w:trPr>
        <w:tc>
          <w:tcPr>
            <w:tcW w:w="1145" w:type="dxa"/>
            <w:noWrap/>
            <w:hideMark/>
          </w:tcPr>
          <w:p w14:paraId="2EEBA087" w14:textId="77777777" w:rsidR="00F31354" w:rsidRPr="00F31354" w:rsidRDefault="00F31354" w:rsidP="00F31354">
            <w:r w:rsidRPr="00F31354">
              <w:t>3.908503</w:t>
            </w:r>
          </w:p>
        </w:tc>
        <w:tc>
          <w:tcPr>
            <w:tcW w:w="1145" w:type="dxa"/>
            <w:noWrap/>
            <w:hideMark/>
          </w:tcPr>
          <w:p w14:paraId="207A3901" w14:textId="77777777" w:rsidR="00F31354" w:rsidRPr="00F31354" w:rsidRDefault="00F31354" w:rsidP="00F31354">
            <w:r w:rsidRPr="00F31354">
              <w:t>11.41012</w:t>
            </w:r>
          </w:p>
        </w:tc>
        <w:tc>
          <w:tcPr>
            <w:tcW w:w="1145" w:type="dxa"/>
            <w:noWrap/>
            <w:hideMark/>
          </w:tcPr>
          <w:p w14:paraId="0BE9ACAA" w14:textId="77777777" w:rsidR="00F31354" w:rsidRPr="00F31354" w:rsidRDefault="00F31354" w:rsidP="00F31354">
            <w:r w:rsidRPr="00F31354">
              <w:t>11.40671</w:t>
            </w:r>
          </w:p>
        </w:tc>
        <w:tc>
          <w:tcPr>
            <w:tcW w:w="1145" w:type="dxa"/>
            <w:noWrap/>
            <w:hideMark/>
          </w:tcPr>
          <w:p w14:paraId="1E91AC4F" w14:textId="77777777" w:rsidR="00F31354" w:rsidRPr="00F31354" w:rsidRDefault="00F31354" w:rsidP="00F31354">
            <w:r w:rsidRPr="00F31354">
              <w:t>12.39326</w:t>
            </w:r>
          </w:p>
        </w:tc>
        <w:tc>
          <w:tcPr>
            <w:tcW w:w="1145" w:type="dxa"/>
            <w:noWrap/>
            <w:hideMark/>
          </w:tcPr>
          <w:p w14:paraId="558C0F2A" w14:textId="77777777" w:rsidR="00F31354" w:rsidRPr="00F31354" w:rsidRDefault="00F31354" w:rsidP="00F31354">
            <w:r w:rsidRPr="00F31354">
              <w:t>16.63716</w:t>
            </w:r>
          </w:p>
        </w:tc>
        <w:tc>
          <w:tcPr>
            <w:tcW w:w="1145" w:type="dxa"/>
            <w:noWrap/>
            <w:hideMark/>
          </w:tcPr>
          <w:p w14:paraId="792EAE7F" w14:textId="77777777" w:rsidR="00F31354" w:rsidRPr="00F31354" w:rsidRDefault="00F31354" w:rsidP="00F31354">
            <w:r w:rsidRPr="00F31354">
              <w:t>8.507961</w:t>
            </w:r>
          </w:p>
        </w:tc>
        <w:tc>
          <w:tcPr>
            <w:tcW w:w="1145" w:type="dxa"/>
            <w:noWrap/>
            <w:hideMark/>
          </w:tcPr>
          <w:p w14:paraId="0EE94217" w14:textId="77777777" w:rsidR="00F31354" w:rsidRPr="00F31354" w:rsidRDefault="00F31354" w:rsidP="00F31354">
            <w:r w:rsidRPr="00F31354">
              <w:t>10.96453</w:t>
            </w:r>
          </w:p>
        </w:tc>
        <w:tc>
          <w:tcPr>
            <w:tcW w:w="1145" w:type="dxa"/>
            <w:noWrap/>
            <w:hideMark/>
          </w:tcPr>
          <w:p w14:paraId="25991AE3" w14:textId="77777777" w:rsidR="00F31354" w:rsidRPr="00F31354" w:rsidRDefault="00F31354" w:rsidP="00F31354">
            <w:r w:rsidRPr="00F31354">
              <w:t>8.366936</w:t>
            </w:r>
          </w:p>
        </w:tc>
        <w:tc>
          <w:tcPr>
            <w:tcW w:w="1145" w:type="dxa"/>
            <w:noWrap/>
            <w:hideMark/>
          </w:tcPr>
          <w:p w14:paraId="7DA94895" w14:textId="77777777" w:rsidR="00F31354" w:rsidRPr="00F31354" w:rsidRDefault="00F31354" w:rsidP="00F31354">
            <w:r w:rsidRPr="00F31354">
              <w:t>11.98523</w:t>
            </w:r>
          </w:p>
        </w:tc>
        <w:tc>
          <w:tcPr>
            <w:tcW w:w="1145" w:type="dxa"/>
            <w:noWrap/>
            <w:hideMark/>
          </w:tcPr>
          <w:p w14:paraId="62527F54" w14:textId="77777777" w:rsidR="00F31354" w:rsidRPr="00F31354" w:rsidRDefault="00F31354" w:rsidP="00F31354">
            <w:r w:rsidRPr="00F31354">
              <w:t>18.8786</w:t>
            </w:r>
          </w:p>
        </w:tc>
      </w:tr>
      <w:tr w:rsidR="00F31354" w:rsidRPr="00F31354" w14:paraId="27097F47" w14:textId="77777777" w:rsidTr="00F31354">
        <w:trPr>
          <w:trHeight w:val="261"/>
        </w:trPr>
        <w:tc>
          <w:tcPr>
            <w:tcW w:w="1145" w:type="dxa"/>
            <w:noWrap/>
            <w:hideMark/>
          </w:tcPr>
          <w:p w14:paraId="15D1581D" w14:textId="77777777" w:rsidR="00F31354" w:rsidRPr="00F31354" w:rsidRDefault="00F31354" w:rsidP="00F31354">
            <w:r w:rsidRPr="00F31354">
              <w:t>5.277475</w:t>
            </w:r>
          </w:p>
        </w:tc>
        <w:tc>
          <w:tcPr>
            <w:tcW w:w="1145" w:type="dxa"/>
            <w:noWrap/>
            <w:hideMark/>
          </w:tcPr>
          <w:p w14:paraId="1B2E0344" w14:textId="77777777" w:rsidR="00F31354" w:rsidRPr="00F31354" w:rsidRDefault="00F31354" w:rsidP="00F31354">
            <w:r w:rsidRPr="00F31354">
              <w:t>7.625902</w:t>
            </w:r>
          </w:p>
        </w:tc>
        <w:tc>
          <w:tcPr>
            <w:tcW w:w="1145" w:type="dxa"/>
            <w:noWrap/>
            <w:hideMark/>
          </w:tcPr>
          <w:p w14:paraId="4F3FFA0E" w14:textId="77777777" w:rsidR="00F31354" w:rsidRPr="00F31354" w:rsidRDefault="00F31354" w:rsidP="00F31354">
            <w:r w:rsidRPr="00F31354">
              <w:t>13.8435</w:t>
            </w:r>
          </w:p>
        </w:tc>
        <w:tc>
          <w:tcPr>
            <w:tcW w:w="1145" w:type="dxa"/>
            <w:noWrap/>
            <w:hideMark/>
          </w:tcPr>
          <w:p w14:paraId="6468C752" w14:textId="77777777" w:rsidR="00F31354" w:rsidRPr="00F31354" w:rsidRDefault="00F31354" w:rsidP="00F31354">
            <w:r w:rsidRPr="00F31354">
              <w:t>12.63341</w:t>
            </w:r>
          </w:p>
        </w:tc>
        <w:tc>
          <w:tcPr>
            <w:tcW w:w="1145" w:type="dxa"/>
            <w:noWrap/>
            <w:hideMark/>
          </w:tcPr>
          <w:p w14:paraId="22B385A2" w14:textId="77777777" w:rsidR="00F31354" w:rsidRPr="00F31354" w:rsidRDefault="00F31354" w:rsidP="00F31354">
            <w:r w:rsidRPr="00F31354">
              <w:t>16.59517</w:t>
            </w:r>
          </w:p>
        </w:tc>
        <w:tc>
          <w:tcPr>
            <w:tcW w:w="1145" w:type="dxa"/>
            <w:noWrap/>
            <w:hideMark/>
          </w:tcPr>
          <w:p w14:paraId="5C1A6075" w14:textId="77777777" w:rsidR="00F31354" w:rsidRPr="00F31354" w:rsidRDefault="00F31354" w:rsidP="00F31354">
            <w:r w:rsidRPr="00F31354">
              <w:t>6.930908</w:t>
            </w:r>
          </w:p>
        </w:tc>
        <w:tc>
          <w:tcPr>
            <w:tcW w:w="1145" w:type="dxa"/>
            <w:noWrap/>
            <w:hideMark/>
          </w:tcPr>
          <w:p w14:paraId="7AF342B7" w14:textId="77777777" w:rsidR="00F31354" w:rsidRPr="00F31354" w:rsidRDefault="00F31354" w:rsidP="00F31354">
            <w:r w:rsidRPr="00F31354">
              <w:t>8.845268</w:t>
            </w:r>
          </w:p>
        </w:tc>
        <w:tc>
          <w:tcPr>
            <w:tcW w:w="1145" w:type="dxa"/>
            <w:noWrap/>
            <w:hideMark/>
          </w:tcPr>
          <w:p w14:paraId="61535AFE" w14:textId="77777777" w:rsidR="00F31354" w:rsidRPr="00F31354" w:rsidRDefault="00F31354" w:rsidP="00F31354">
            <w:r w:rsidRPr="00F31354">
              <w:t>13.31929</w:t>
            </w:r>
          </w:p>
        </w:tc>
        <w:tc>
          <w:tcPr>
            <w:tcW w:w="1145" w:type="dxa"/>
            <w:noWrap/>
            <w:hideMark/>
          </w:tcPr>
          <w:p w14:paraId="55D6AD7F" w14:textId="77777777" w:rsidR="00F31354" w:rsidRPr="00F31354" w:rsidRDefault="00F31354" w:rsidP="00F31354">
            <w:r w:rsidRPr="00F31354">
              <w:t>19.53096</w:t>
            </w:r>
          </w:p>
        </w:tc>
        <w:tc>
          <w:tcPr>
            <w:tcW w:w="1145" w:type="dxa"/>
            <w:noWrap/>
            <w:hideMark/>
          </w:tcPr>
          <w:p w14:paraId="27CAB835" w14:textId="77777777" w:rsidR="00F31354" w:rsidRPr="00F31354" w:rsidRDefault="00F31354" w:rsidP="00F31354">
            <w:r w:rsidRPr="00F31354">
              <w:t>20.94678</w:t>
            </w:r>
          </w:p>
        </w:tc>
      </w:tr>
      <w:tr w:rsidR="00F31354" w:rsidRPr="00F31354" w14:paraId="51C3582A" w14:textId="77777777" w:rsidTr="00F31354">
        <w:trPr>
          <w:trHeight w:val="261"/>
        </w:trPr>
        <w:tc>
          <w:tcPr>
            <w:tcW w:w="1145" w:type="dxa"/>
            <w:noWrap/>
            <w:hideMark/>
          </w:tcPr>
          <w:p w14:paraId="32649F36" w14:textId="77777777" w:rsidR="00F31354" w:rsidRPr="00F31354" w:rsidRDefault="00F31354" w:rsidP="00F31354">
            <w:r w:rsidRPr="00F31354">
              <w:t>6.429691</w:t>
            </w:r>
          </w:p>
        </w:tc>
        <w:tc>
          <w:tcPr>
            <w:tcW w:w="1145" w:type="dxa"/>
            <w:noWrap/>
            <w:hideMark/>
          </w:tcPr>
          <w:p w14:paraId="593C9AFB" w14:textId="77777777" w:rsidR="00F31354" w:rsidRPr="00F31354" w:rsidRDefault="00F31354" w:rsidP="00F31354">
            <w:r w:rsidRPr="00F31354">
              <w:t>13.58083</w:t>
            </w:r>
          </w:p>
        </w:tc>
        <w:tc>
          <w:tcPr>
            <w:tcW w:w="1145" w:type="dxa"/>
            <w:noWrap/>
            <w:hideMark/>
          </w:tcPr>
          <w:p w14:paraId="05126A27" w14:textId="77777777" w:rsidR="00F31354" w:rsidRPr="00F31354" w:rsidRDefault="00F31354" w:rsidP="00F31354">
            <w:r w:rsidRPr="00F31354">
              <w:t>9.781141</w:t>
            </w:r>
          </w:p>
        </w:tc>
        <w:tc>
          <w:tcPr>
            <w:tcW w:w="1145" w:type="dxa"/>
            <w:noWrap/>
            <w:hideMark/>
          </w:tcPr>
          <w:p w14:paraId="2E7EFAEA" w14:textId="77777777" w:rsidR="00F31354" w:rsidRPr="00F31354" w:rsidRDefault="00F31354" w:rsidP="00F31354">
            <w:r w:rsidRPr="00F31354">
              <w:t>14.13137</w:t>
            </w:r>
          </w:p>
        </w:tc>
        <w:tc>
          <w:tcPr>
            <w:tcW w:w="1145" w:type="dxa"/>
            <w:noWrap/>
            <w:hideMark/>
          </w:tcPr>
          <w:p w14:paraId="586CA4F2" w14:textId="77777777" w:rsidR="00F31354" w:rsidRPr="00F31354" w:rsidRDefault="00F31354" w:rsidP="00F31354">
            <w:r w:rsidRPr="00F31354">
              <w:t>15.17625</w:t>
            </w:r>
          </w:p>
        </w:tc>
        <w:tc>
          <w:tcPr>
            <w:tcW w:w="1145" w:type="dxa"/>
            <w:noWrap/>
            <w:hideMark/>
          </w:tcPr>
          <w:p w14:paraId="5B00ABC2" w14:textId="77777777" w:rsidR="00F31354" w:rsidRPr="00F31354" w:rsidRDefault="00F31354" w:rsidP="00F31354">
            <w:r w:rsidRPr="00F31354">
              <w:t>4.74964</w:t>
            </w:r>
          </w:p>
        </w:tc>
        <w:tc>
          <w:tcPr>
            <w:tcW w:w="1145" w:type="dxa"/>
            <w:noWrap/>
            <w:hideMark/>
          </w:tcPr>
          <w:p w14:paraId="43CA1522" w14:textId="77777777" w:rsidR="00F31354" w:rsidRPr="00F31354" w:rsidRDefault="00F31354" w:rsidP="00F31354">
            <w:r w:rsidRPr="00F31354">
              <w:t>9.377164</w:t>
            </w:r>
          </w:p>
        </w:tc>
        <w:tc>
          <w:tcPr>
            <w:tcW w:w="1145" w:type="dxa"/>
            <w:noWrap/>
            <w:hideMark/>
          </w:tcPr>
          <w:p w14:paraId="3A998328" w14:textId="77777777" w:rsidR="00F31354" w:rsidRPr="00F31354" w:rsidRDefault="00F31354" w:rsidP="00F31354">
            <w:r w:rsidRPr="00F31354">
              <w:t>16.55125</w:t>
            </w:r>
          </w:p>
        </w:tc>
        <w:tc>
          <w:tcPr>
            <w:tcW w:w="1145" w:type="dxa"/>
            <w:noWrap/>
            <w:hideMark/>
          </w:tcPr>
          <w:p w14:paraId="2E496C26" w14:textId="77777777" w:rsidR="00F31354" w:rsidRPr="00F31354" w:rsidRDefault="00F31354" w:rsidP="00F31354">
            <w:r w:rsidRPr="00F31354">
              <w:t>15.50108</w:t>
            </w:r>
          </w:p>
        </w:tc>
        <w:tc>
          <w:tcPr>
            <w:tcW w:w="1145" w:type="dxa"/>
            <w:noWrap/>
            <w:hideMark/>
          </w:tcPr>
          <w:p w14:paraId="51C6C6BE" w14:textId="77777777" w:rsidR="00F31354" w:rsidRPr="00F31354" w:rsidRDefault="00F31354" w:rsidP="00F31354">
            <w:r w:rsidRPr="00F31354">
              <w:t>20.79509</w:t>
            </w:r>
          </w:p>
        </w:tc>
      </w:tr>
      <w:tr w:rsidR="00F31354" w:rsidRPr="00F31354" w14:paraId="134B5F6E" w14:textId="77777777" w:rsidTr="00F31354">
        <w:trPr>
          <w:trHeight w:val="261"/>
        </w:trPr>
        <w:tc>
          <w:tcPr>
            <w:tcW w:w="1145" w:type="dxa"/>
            <w:noWrap/>
            <w:hideMark/>
          </w:tcPr>
          <w:p w14:paraId="4E1A27BC" w14:textId="77777777" w:rsidR="00F31354" w:rsidRPr="00F31354" w:rsidRDefault="00F31354" w:rsidP="00F31354">
            <w:pPr>
              <w:rPr>
                <w:b/>
                <w:bCs/>
              </w:rPr>
            </w:pPr>
            <w:r w:rsidRPr="00F31354">
              <w:rPr>
                <w:b/>
                <w:bCs/>
              </w:rPr>
              <w:t>6.73107</w:t>
            </w:r>
          </w:p>
        </w:tc>
        <w:tc>
          <w:tcPr>
            <w:tcW w:w="1145" w:type="dxa"/>
            <w:noWrap/>
            <w:hideMark/>
          </w:tcPr>
          <w:p w14:paraId="5C734763" w14:textId="77777777" w:rsidR="00F31354" w:rsidRPr="00F31354" w:rsidRDefault="00F31354" w:rsidP="00F31354">
            <w:pPr>
              <w:rPr>
                <w:b/>
                <w:bCs/>
              </w:rPr>
            </w:pPr>
            <w:r w:rsidRPr="00F31354">
              <w:rPr>
                <w:b/>
                <w:bCs/>
              </w:rPr>
              <w:t>8.582964</w:t>
            </w:r>
          </w:p>
        </w:tc>
        <w:tc>
          <w:tcPr>
            <w:tcW w:w="1145" w:type="dxa"/>
            <w:noWrap/>
            <w:hideMark/>
          </w:tcPr>
          <w:p w14:paraId="4D8696FA" w14:textId="77777777" w:rsidR="00F31354" w:rsidRPr="00F31354" w:rsidRDefault="00F31354" w:rsidP="00F31354">
            <w:pPr>
              <w:rPr>
                <w:b/>
                <w:bCs/>
              </w:rPr>
            </w:pPr>
            <w:r w:rsidRPr="00F31354">
              <w:rPr>
                <w:b/>
                <w:bCs/>
              </w:rPr>
              <w:t>11.63521</w:t>
            </w:r>
          </w:p>
        </w:tc>
        <w:tc>
          <w:tcPr>
            <w:tcW w:w="1145" w:type="dxa"/>
            <w:noWrap/>
            <w:hideMark/>
          </w:tcPr>
          <w:p w14:paraId="3F5AD1E2" w14:textId="77777777" w:rsidR="00F31354" w:rsidRPr="00F31354" w:rsidRDefault="00F31354" w:rsidP="00F31354">
            <w:pPr>
              <w:rPr>
                <w:b/>
                <w:bCs/>
              </w:rPr>
            </w:pPr>
            <w:r w:rsidRPr="00F31354">
              <w:rPr>
                <w:b/>
                <w:bCs/>
              </w:rPr>
              <w:t>12.69117</w:t>
            </w:r>
          </w:p>
        </w:tc>
        <w:tc>
          <w:tcPr>
            <w:tcW w:w="1145" w:type="dxa"/>
            <w:noWrap/>
            <w:hideMark/>
          </w:tcPr>
          <w:p w14:paraId="1A329582" w14:textId="77777777" w:rsidR="00F31354" w:rsidRPr="00F31354" w:rsidRDefault="00F31354" w:rsidP="00F31354">
            <w:pPr>
              <w:rPr>
                <w:b/>
                <w:bCs/>
              </w:rPr>
            </w:pPr>
            <w:r w:rsidRPr="00F31354">
              <w:rPr>
                <w:b/>
                <w:bCs/>
              </w:rPr>
              <w:t>14.6529</w:t>
            </w:r>
          </w:p>
        </w:tc>
        <w:tc>
          <w:tcPr>
            <w:tcW w:w="1145" w:type="dxa"/>
            <w:noWrap/>
            <w:hideMark/>
          </w:tcPr>
          <w:p w14:paraId="219E5DDE" w14:textId="77777777" w:rsidR="00F31354" w:rsidRPr="00F31354" w:rsidRDefault="00F31354" w:rsidP="00F31354">
            <w:pPr>
              <w:rPr>
                <w:b/>
                <w:bCs/>
              </w:rPr>
            </w:pPr>
            <w:r w:rsidRPr="00F31354">
              <w:rPr>
                <w:b/>
                <w:bCs/>
              </w:rPr>
              <w:t>7.389099</w:t>
            </w:r>
          </w:p>
        </w:tc>
        <w:tc>
          <w:tcPr>
            <w:tcW w:w="1145" w:type="dxa"/>
            <w:noWrap/>
            <w:hideMark/>
          </w:tcPr>
          <w:p w14:paraId="5383C59E" w14:textId="77777777" w:rsidR="00F31354" w:rsidRPr="00F31354" w:rsidRDefault="00F31354" w:rsidP="00F31354">
            <w:pPr>
              <w:rPr>
                <w:b/>
                <w:bCs/>
              </w:rPr>
            </w:pPr>
            <w:r w:rsidRPr="00F31354">
              <w:rPr>
                <w:b/>
                <w:bCs/>
              </w:rPr>
              <w:t>8.994355</w:t>
            </w:r>
          </w:p>
        </w:tc>
        <w:tc>
          <w:tcPr>
            <w:tcW w:w="1145" w:type="dxa"/>
            <w:noWrap/>
            <w:hideMark/>
          </w:tcPr>
          <w:p w14:paraId="0141328B" w14:textId="77777777" w:rsidR="00F31354" w:rsidRPr="00F31354" w:rsidRDefault="00F31354" w:rsidP="00F31354">
            <w:pPr>
              <w:rPr>
                <w:b/>
                <w:bCs/>
              </w:rPr>
            </w:pPr>
            <w:r w:rsidRPr="00F31354">
              <w:rPr>
                <w:b/>
                <w:bCs/>
              </w:rPr>
              <w:t>10.90161</w:t>
            </w:r>
          </w:p>
        </w:tc>
        <w:tc>
          <w:tcPr>
            <w:tcW w:w="1145" w:type="dxa"/>
            <w:noWrap/>
            <w:hideMark/>
          </w:tcPr>
          <w:p w14:paraId="3D3CA070" w14:textId="77777777" w:rsidR="00F31354" w:rsidRPr="00F31354" w:rsidRDefault="00F31354" w:rsidP="00F31354">
            <w:pPr>
              <w:rPr>
                <w:b/>
                <w:bCs/>
              </w:rPr>
            </w:pPr>
            <w:r w:rsidRPr="00F31354">
              <w:rPr>
                <w:b/>
                <w:bCs/>
              </w:rPr>
              <w:t>13.08837</w:t>
            </w:r>
          </w:p>
        </w:tc>
        <w:tc>
          <w:tcPr>
            <w:tcW w:w="1145" w:type="dxa"/>
            <w:noWrap/>
            <w:hideMark/>
          </w:tcPr>
          <w:p w14:paraId="59E3CD64" w14:textId="77777777" w:rsidR="00F31354" w:rsidRPr="00F31354" w:rsidRDefault="00F31354" w:rsidP="00F31354">
            <w:pPr>
              <w:rPr>
                <w:b/>
                <w:bCs/>
              </w:rPr>
            </w:pPr>
            <w:r w:rsidRPr="00F31354">
              <w:rPr>
                <w:b/>
                <w:bCs/>
              </w:rPr>
              <w:t>17.02044</w:t>
            </w:r>
          </w:p>
        </w:tc>
      </w:tr>
    </w:tbl>
    <w:p w14:paraId="3B66D42F" w14:textId="70D5AF5E" w:rsidR="00F31354" w:rsidRDefault="00F31354" w:rsidP="00DD05AD"/>
    <w:p w14:paraId="52DF02CF" w14:textId="77777777" w:rsidR="00F31354" w:rsidRDefault="00F31354" w:rsidP="00DD05AD">
      <w:r>
        <w:lastRenderedPageBreak/>
        <w:t>3</w:t>
      </w:r>
      <w:r w:rsidRPr="00F31354">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60B1D37B" w14:textId="77777777" w:rsidTr="00F31354">
        <w:trPr>
          <w:trHeight w:val="300"/>
        </w:trPr>
        <w:tc>
          <w:tcPr>
            <w:tcW w:w="960" w:type="dxa"/>
            <w:noWrap/>
            <w:hideMark/>
          </w:tcPr>
          <w:p w14:paraId="507B937E" w14:textId="77777777" w:rsidR="00F31354" w:rsidRPr="00F31354" w:rsidRDefault="00F31354" w:rsidP="00F31354">
            <w:r w:rsidRPr="00F31354">
              <w:t>Tx01</w:t>
            </w:r>
          </w:p>
        </w:tc>
        <w:tc>
          <w:tcPr>
            <w:tcW w:w="960" w:type="dxa"/>
            <w:noWrap/>
            <w:hideMark/>
          </w:tcPr>
          <w:p w14:paraId="2FD62FE0" w14:textId="77777777" w:rsidR="00F31354" w:rsidRPr="00F31354" w:rsidRDefault="00F31354" w:rsidP="00F31354">
            <w:r w:rsidRPr="00F31354">
              <w:t>Tx02</w:t>
            </w:r>
          </w:p>
        </w:tc>
        <w:tc>
          <w:tcPr>
            <w:tcW w:w="960" w:type="dxa"/>
            <w:noWrap/>
            <w:hideMark/>
          </w:tcPr>
          <w:p w14:paraId="46F77BD1" w14:textId="77777777" w:rsidR="00F31354" w:rsidRPr="00F31354" w:rsidRDefault="00F31354" w:rsidP="00F31354">
            <w:r w:rsidRPr="00F31354">
              <w:t>Tx03</w:t>
            </w:r>
          </w:p>
        </w:tc>
        <w:tc>
          <w:tcPr>
            <w:tcW w:w="960" w:type="dxa"/>
            <w:noWrap/>
            <w:hideMark/>
          </w:tcPr>
          <w:p w14:paraId="1F55D9CB" w14:textId="77777777" w:rsidR="00F31354" w:rsidRPr="00F31354" w:rsidRDefault="00F31354" w:rsidP="00F31354">
            <w:r w:rsidRPr="00F31354">
              <w:t>Tx04</w:t>
            </w:r>
          </w:p>
        </w:tc>
        <w:tc>
          <w:tcPr>
            <w:tcW w:w="960" w:type="dxa"/>
            <w:noWrap/>
            <w:hideMark/>
          </w:tcPr>
          <w:p w14:paraId="3B91048F" w14:textId="77777777" w:rsidR="00F31354" w:rsidRPr="00F31354" w:rsidRDefault="00F31354" w:rsidP="00F31354">
            <w:r w:rsidRPr="00F31354">
              <w:t>Tx05</w:t>
            </w:r>
          </w:p>
        </w:tc>
        <w:tc>
          <w:tcPr>
            <w:tcW w:w="960" w:type="dxa"/>
            <w:noWrap/>
            <w:hideMark/>
          </w:tcPr>
          <w:p w14:paraId="4568A430" w14:textId="77777777" w:rsidR="00F31354" w:rsidRPr="00F31354" w:rsidRDefault="00F31354" w:rsidP="00F31354">
            <w:r w:rsidRPr="00F31354">
              <w:t>Tx06</w:t>
            </w:r>
          </w:p>
        </w:tc>
        <w:tc>
          <w:tcPr>
            <w:tcW w:w="960" w:type="dxa"/>
            <w:noWrap/>
            <w:hideMark/>
          </w:tcPr>
          <w:p w14:paraId="5A6F8ECA" w14:textId="77777777" w:rsidR="00F31354" w:rsidRPr="00F31354" w:rsidRDefault="00F31354" w:rsidP="00F31354">
            <w:r w:rsidRPr="00F31354">
              <w:t>Tx07</w:t>
            </w:r>
          </w:p>
        </w:tc>
        <w:tc>
          <w:tcPr>
            <w:tcW w:w="960" w:type="dxa"/>
            <w:noWrap/>
            <w:hideMark/>
          </w:tcPr>
          <w:p w14:paraId="04C5D4EC" w14:textId="77777777" w:rsidR="00F31354" w:rsidRPr="00F31354" w:rsidRDefault="00F31354" w:rsidP="00F31354">
            <w:r w:rsidRPr="00F31354">
              <w:t>Tx08</w:t>
            </w:r>
          </w:p>
        </w:tc>
        <w:tc>
          <w:tcPr>
            <w:tcW w:w="960" w:type="dxa"/>
            <w:noWrap/>
            <w:hideMark/>
          </w:tcPr>
          <w:p w14:paraId="348606AD" w14:textId="77777777" w:rsidR="00F31354" w:rsidRPr="00F31354" w:rsidRDefault="00F31354" w:rsidP="00F31354">
            <w:r w:rsidRPr="00F31354">
              <w:t>Tx09</w:t>
            </w:r>
          </w:p>
        </w:tc>
        <w:tc>
          <w:tcPr>
            <w:tcW w:w="960" w:type="dxa"/>
            <w:noWrap/>
            <w:hideMark/>
          </w:tcPr>
          <w:p w14:paraId="14BAE362" w14:textId="77777777" w:rsidR="00F31354" w:rsidRPr="00F31354" w:rsidRDefault="00F31354" w:rsidP="00F31354">
            <w:r w:rsidRPr="00F31354">
              <w:t>Tx10</w:t>
            </w:r>
          </w:p>
        </w:tc>
      </w:tr>
      <w:tr w:rsidR="00F31354" w:rsidRPr="00F31354" w14:paraId="3C7BA052" w14:textId="77777777" w:rsidTr="00F31354">
        <w:trPr>
          <w:trHeight w:val="300"/>
        </w:trPr>
        <w:tc>
          <w:tcPr>
            <w:tcW w:w="960" w:type="dxa"/>
            <w:noWrap/>
            <w:hideMark/>
          </w:tcPr>
          <w:p w14:paraId="210B0E52" w14:textId="77777777" w:rsidR="00F31354" w:rsidRPr="00F31354" w:rsidRDefault="00F31354" w:rsidP="00F31354">
            <w:r w:rsidRPr="00F31354">
              <w:t>8.97819</w:t>
            </w:r>
          </w:p>
        </w:tc>
        <w:tc>
          <w:tcPr>
            <w:tcW w:w="960" w:type="dxa"/>
            <w:noWrap/>
            <w:hideMark/>
          </w:tcPr>
          <w:p w14:paraId="40312433" w14:textId="77777777" w:rsidR="00F31354" w:rsidRPr="00F31354" w:rsidRDefault="00F31354" w:rsidP="00F31354">
            <w:r w:rsidRPr="00F31354">
              <w:t>6.372209</w:t>
            </w:r>
          </w:p>
        </w:tc>
        <w:tc>
          <w:tcPr>
            <w:tcW w:w="960" w:type="dxa"/>
            <w:noWrap/>
            <w:hideMark/>
          </w:tcPr>
          <w:p w14:paraId="38468C26" w14:textId="77777777" w:rsidR="00F31354" w:rsidRPr="00F31354" w:rsidRDefault="00F31354" w:rsidP="00F31354">
            <w:r w:rsidRPr="00F31354">
              <w:t>11.71159</w:t>
            </w:r>
          </w:p>
        </w:tc>
        <w:tc>
          <w:tcPr>
            <w:tcW w:w="960" w:type="dxa"/>
            <w:noWrap/>
            <w:hideMark/>
          </w:tcPr>
          <w:p w14:paraId="057B5C8F" w14:textId="77777777" w:rsidR="00F31354" w:rsidRPr="00F31354" w:rsidRDefault="00F31354" w:rsidP="00F31354">
            <w:r w:rsidRPr="00F31354">
              <w:t>12.80333</w:t>
            </w:r>
          </w:p>
        </w:tc>
        <w:tc>
          <w:tcPr>
            <w:tcW w:w="960" w:type="dxa"/>
            <w:noWrap/>
            <w:hideMark/>
          </w:tcPr>
          <w:p w14:paraId="689A89C0" w14:textId="77777777" w:rsidR="00F31354" w:rsidRPr="00F31354" w:rsidRDefault="00F31354" w:rsidP="00F31354">
            <w:r w:rsidRPr="00F31354">
              <w:t>12.29932</w:t>
            </w:r>
          </w:p>
        </w:tc>
        <w:tc>
          <w:tcPr>
            <w:tcW w:w="960" w:type="dxa"/>
            <w:noWrap/>
            <w:hideMark/>
          </w:tcPr>
          <w:p w14:paraId="0BA3869C" w14:textId="77777777" w:rsidR="00F31354" w:rsidRPr="00F31354" w:rsidRDefault="00F31354" w:rsidP="00F31354">
            <w:r w:rsidRPr="00F31354">
              <w:t>8.889025</w:t>
            </w:r>
          </w:p>
        </w:tc>
        <w:tc>
          <w:tcPr>
            <w:tcW w:w="960" w:type="dxa"/>
            <w:noWrap/>
            <w:hideMark/>
          </w:tcPr>
          <w:p w14:paraId="1B6FCBD1" w14:textId="77777777" w:rsidR="00F31354" w:rsidRPr="00F31354" w:rsidRDefault="00F31354" w:rsidP="00F31354">
            <w:r w:rsidRPr="00F31354">
              <w:t>6.868234</w:t>
            </w:r>
          </w:p>
        </w:tc>
        <w:tc>
          <w:tcPr>
            <w:tcW w:w="960" w:type="dxa"/>
            <w:noWrap/>
            <w:hideMark/>
          </w:tcPr>
          <w:p w14:paraId="2AEACCCC" w14:textId="77777777" w:rsidR="00F31354" w:rsidRPr="00F31354" w:rsidRDefault="00F31354" w:rsidP="00F31354">
            <w:r w:rsidRPr="00F31354">
              <w:t>8.5427</w:t>
            </w:r>
          </w:p>
        </w:tc>
        <w:tc>
          <w:tcPr>
            <w:tcW w:w="960" w:type="dxa"/>
            <w:noWrap/>
            <w:hideMark/>
          </w:tcPr>
          <w:p w14:paraId="0CBF669C" w14:textId="77777777" w:rsidR="00F31354" w:rsidRPr="00F31354" w:rsidRDefault="00F31354" w:rsidP="00F31354">
            <w:r w:rsidRPr="00F31354">
              <w:t>9.959938</w:t>
            </w:r>
          </w:p>
        </w:tc>
        <w:tc>
          <w:tcPr>
            <w:tcW w:w="960" w:type="dxa"/>
            <w:noWrap/>
            <w:hideMark/>
          </w:tcPr>
          <w:p w14:paraId="25D02080" w14:textId="77777777" w:rsidR="00F31354" w:rsidRPr="00F31354" w:rsidRDefault="00F31354" w:rsidP="00F31354">
            <w:r w:rsidRPr="00F31354">
              <w:t>13.9049</w:t>
            </w:r>
          </w:p>
        </w:tc>
      </w:tr>
      <w:tr w:rsidR="00F31354" w:rsidRPr="00F31354" w14:paraId="4A3B8BDA" w14:textId="77777777" w:rsidTr="00F31354">
        <w:trPr>
          <w:trHeight w:val="300"/>
        </w:trPr>
        <w:tc>
          <w:tcPr>
            <w:tcW w:w="960" w:type="dxa"/>
            <w:noWrap/>
            <w:hideMark/>
          </w:tcPr>
          <w:p w14:paraId="6DC2511D" w14:textId="77777777" w:rsidR="00F31354" w:rsidRPr="00F31354" w:rsidRDefault="00F31354" w:rsidP="00F31354">
            <w:r w:rsidRPr="00F31354">
              <w:t>6.441635</w:t>
            </w:r>
          </w:p>
        </w:tc>
        <w:tc>
          <w:tcPr>
            <w:tcW w:w="960" w:type="dxa"/>
            <w:noWrap/>
            <w:hideMark/>
          </w:tcPr>
          <w:p w14:paraId="52AEB1E1" w14:textId="77777777" w:rsidR="00F31354" w:rsidRPr="00F31354" w:rsidRDefault="00F31354" w:rsidP="00F31354">
            <w:r w:rsidRPr="00F31354">
              <w:t>7.647952</w:t>
            </w:r>
          </w:p>
        </w:tc>
        <w:tc>
          <w:tcPr>
            <w:tcW w:w="960" w:type="dxa"/>
            <w:noWrap/>
            <w:hideMark/>
          </w:tcPr>
          <w:p w14:paraId="12EAF7C2" w14:textId="77777777" w:rsidR="00F31354" w:rsidRPr="00F31354" w:rsidRDefault="00F31354" w:rsidP="00F31354">
            <w:r w:rsidRPr="00F31354">
              <w:t>11.28563</w:t>
            </w:r>
          </w:p>
        </w:tc>
        <w:tc>
          <w:tcPr>
            <w:tcW w:w="960" w:type="dxa"/>
            <w:noWrap/>
            <w:hideMark/>
          </w:tcPr>
          <w:p w14:paraId="5B2F79FC" w14:textId="77777777" w:rsidR="00F31354" w:rsidRPr="00F31354" w:rsidRDefault="00F31354" w:rsidP="00F31354">
            <w:r w:rsidRPr="00F31354">
              <w:t>11.48046</w:t>
            </w:r>
          </w:p>
        </w:tc>
        <w:tc>
          <w:tcPr>
            <w:tcW w:w="960" w:type="dxa"/>
            <w:noWrap/>
            <w:hideMark/>
          </w:tcPr>
          <w:p w14:paraId="47678E57" w14:textId="77777777" w:rsidR="00F31354" w:rsidRPr="00F31354" w:rsidRDefault="00F31354" w:rsidP="00F31354">
            <w:r w:rsidRPr="00F31354">
              <w:t>13.90591</w:t>
            </w:r>
          </w:p>
        </w:tc>
        <w:tc>
          <w:tcPr>
            <w:tcW w:w="960" w:type="dxa"/>
            <w:noWrap/>
            <w:hideMark/>
          </w:tcPr>
          <w:p w14:paraId="6ACC789E" w14:textId="77777777" w:rsidR="00F31354" w:rsidRPr="00F31354" w:rsidRDefault="00F31354" w:rsidP="00F31354">
            <w:r w:rsidRPr="00F31354">
              <w:t>4.720332</w:t>
            </w:r>
          </w:p>
        </w:tc>
        <w:tc>
          <w:tcPr>
            <w:tcW w:w="960" w:type="dxa"/>
            <w:noWrap/>
            <w:hideMark/>
          </w:tcPr>
          <w:p w14:paraId="413C3D82" w14:textId="77777777" w:rsidR="00F31354" w:rsidRPr="00F31354" w:rsidRDefault="00F31354" w:rsidP="00F31354">
            <w:r w:rsidRPr="00F31354">
              <w:t>8.813427</w:t>
            </w:r>
          </w:p>
        </w:tc>
        <w:tc>
          <w:tcPr>
            <w:tcW w:w="960" w:type="dxa"/>
            <w:noWrap/>
            <w:hideMark/>
          </w:tcPr>
          <w:p w14:paraId="3F1084A9" w14:textId="77777777" w:rsidR="00F31354" w:rsidRPr="00F31354" w:rsidRDefault="00F31354" w:rsidP="00F31354">
            <w:r w:rsidRPr="00F31354">
              <w:t>9.522707</w:t>
            </w:r>
          </w:p>
        </w:tc>
        <w:tc>
          <w:tcPr>
            <w:tcW w:w="960" w:type="dxa"/>
            <w:noWrap/>
            <w:hideMark/>
          </w:tcPr>
          <w:p w14:paraId="77BE1877" w14:textId="77777777" w:rsidR="00F31354" w:rsidRPr="00F31354" w:rsidRDefault="00F31354" w:rsidP="00F31354">
            <w:r w:rsidRPr="00F31354">
              <w:t>13.88719</w:t>
            </w:r>
          </w:p>
        </w:tc>
        <w:tc>
          <w:tcPr>
            <w:tcW w:w="960" w:type="dxa"/>
            <w:noWrap/>
            <w:hideMark/>
          </w:tcPr>
          <w:p w14:paraId="52BD7B99" w14:textId="77777777" w:rsidR="00F31354" w:rsidRPr="00F31354" w:rsidRDefault="00F31354" w:rsidP="00F31354">
            <w:r w:rsidRPr="00F31354">
              <w:t>11.94355</w:t>
            </w:r>
          </w:p>
        </w:tc>
      </w:tr>
      <w:tr w:rsidR="00F31354" w:rsidRPr="00F31354" w14:paraId="0B168DB4" w14:textId="77777777" w:rsidTr="00F31354">
        <w:trPr>
          <w:trHeight w:val="300"/>
        </w:trPr>
        <w:tc>
          <w:tcPr>
            <w:tcW w:w="960" w:type="dxa"/>
            <w:noWrap/>
            <w:hideMark/>
          </w:tcPr>
          <w:p w14:paraId="6970F9EB" w14:textId="77777777" w:rsidR="00F31354" w:rsidRPr="00F31354" w:rsidRDefault="00F31354" w:rsidP="00F31354">
            <w:r w:rsidRPr="00F31354">
              <w:t>8.715983</w:t>
            </w:r>
          </w:p>
        </w:tc>
        <w:tc>
          <w:tcPr>
            <w:tcW w:w="960" w:type="dxa"/>
            <w:noWrap/>
            <w:hideMark/>
          </w:tcPr>
          <w:p w14:paraId="2E309067" w14:textId="77777777" w:rsidR="00F31354" w:rsidRPr="00F31354" w:rsidRDefault="00F31354" w:rsidP="00F31354">
            <w:r w:rsidRPr="00F31354">
              <w:t>6.819124</w:t>
            </w:r>
          </w:p>
        </w:tc>
        <w:tc>
          <w:tcPr>
            <w:tcW w:w="960" w:type="dxa"/>
            <w:noWrap/>
            <w:hideMark/>
          </w:tcPr>
          <w:p w14:paraId="182085B4" w14:textId="77777777" w:rsidR="00F31354" w:rsidRPr="00F31354" w:rsidRDefault="00F31354" w:rsidP="00F31354">
            <w:r w:rsidRPr="00F31354">
              <w:t>15.2794</w:t>
            </w:r>
          </w:p>
        </w:tc>
        <w:tc>
          <w:tcPr>
            <w:tcW w:w="960" w:type="dxa"/>
            <w:noWrap/>
            <w:hideMark/>
          </w:tcPr>
          <w:p w14:paraId="32B60C67" w14:textId="77777777" w:rsidR="00F31354" w:rsidRPr="00F31354" w:rsidRDefault="00F31354" w:rsidP="00F31354">
            <w:r w:rsidRPr="00F31354">
              <w:t>11.95043</w:t>
            </w:r>
          </w:p>
        </w:tc>
        <w:tc>
          <w:tcPr>
            <w:tcW w:w="960" w:type="dxa"/>
            <w:noWrap/>
            <w:hideMark/>
          </w:tcPr>
          <w:p w14:paraId="0D06A63C" w14:textId="77777777" w:rsidR="00F31354" w:rsidRPr="00F31354" w:rsidRDefault="00F31354" w:rsidP="00F31354">
            <w:r w:rsidRPr="00F31354">
              <w:t>16.90098</w:t>
            </w:r>
          </w:p>
        </w:tc>
        <w:tc>
          <w:tcPr>
            <w:tcW w:w="960" w:type="dxa"/>
            <w:noWrap/>
            <w:hideMark/>
          </w:tcPr>
          <w:p w14:paraId="532404F7" w14:textId="77777777" w:rsidR="00F31354" w:rsidRPr="00F31354" w:rsidRDefault="00F31354" w:rsidP="00F31354">
            <w:r w:rsidRPr="00F31354">
              <w:t>9.645268</w:t>
            </w:r>
          </w:p>
        </w:tc>
        <w:tc>
          <w:tcPr>
            <w:tcW w:w="960" w:type="dxa"/>
            <w:noWrap/>
            <w:hideMark/>
          </w:tcPr>
          <w:p w14:paraId="27DF6846" w14:textId="77777777" w:rsidR="00F31354" w:rsidRPr="00F31354" w:rsidRDefault="00F31354" w:rsidP="00F31354">
            <w:r w:rsidRPr="00F31354">
              <w:t>9.469051</w:t>
            </w:r>
          </w:p>
        </w:tc>
        <w:tc>
          <w:tcPr>
            <w:tcW w:w="960" w:type="dxa"/>
            <w:noWrap/>
            <w:hideMark/>
          </w:tcPr>
          <w:p w14:paraId="40B01887" w14:textId="77777777" w:rsidR="00F31354" w:rsidRPr="00F31354" w:rsidRDefault="00F31354" w:rsidP="00F31354">
            <w:r w:rsidRPr="00F31354">
              <w:t>10.21311</w:t>
            </w:r>
          </w:p>
        </w:tc>
        <w:tc>
          <w:tcPr>
            <w:tcW w:w="960" w:type="dxa"/>
            <w:noWrap/>
            <w:hideMark/>
          </w:tcPr>
          <w:p w14:paraId="3EA9B761" w14:textId="77777777" w:rsidR="00F31354" w:rsidRPr="00F31354" w:rsidRDefault="00F31354" w:rsidP="00F31354">
            <w:r w:rsidRPr="00F31354">
              <w:t>11.48294</w:t>
            </w:r>
          </w:p>
        </w:tc>
        <w:tc>
          <w:tcPr>
            <w:tcW w:w="960" w:type="dxa"/>
            <w:noWrap/>
            <w:hideMark/>
          </w:tcPr>
          <w:p w14:paraId="0FECD0E5" w14:textId="77777777" w:rsidR="00F31354" w:rsidRPr="00F31354" w:rsidRDefault="00F31354" w:rsidP="00F31354">
            <w:r w:rsidRPr="00F31354">
              <w:t>13.45789</w:t>
            </w:r>
          </w:p>
        </w:tc>
      </w:tr>
      <w:tr w:rsidR="00F31354" w:rsidRPr="00F31354" w14:paraId="21E76682" w14:textId="77777777" w:rsidTr="00F31354">
        <w:trPr>
          <w:trHeight w:val="300"/>
        </w:trPr>
        <w:tc>
          <w:tcPr>
            <w:tcW w:w="960" w:type="dxa"/>
            <w:noWrap/>
            <w:hideMark/>
          </w:tcPr>
          <w:p w14:paraId="7B46E1D1" w14:textId="77777777" w:rsidR="00F31354" w:rsidRPr="00F31354" w:rsidRDefault="00F31354" w:rsidP="00F31354">
            <w:r w:rsidRPr="00F31354">
              <w:t>10.37998</w:t>
            </w:r>
          </w:p>
        </w:tc>
        <w:tc>
          <w:tcPr>
            <w:tcW w:w="960" w:type="dxa"/>
            <w:noWrap/>
            <w:hideMark/>
          </w:tcPr>
          <w:p w14:paraId="69520E4D" w14:textId="77777777" w:rsidR="00F31354" w:rsidRPr="00F31354" w:rsidRDefault="00F31354" w:rsidP="00F31354">
            <w:r w:rsidRPr="00F31354">
              <w:t>8.110215</w:t>
            </w:r>
          </w:p>
        </w:tc>
        <w:tc>
          <w:tcPr>
            <w:tcW w:w="960" w:type="dxa"/>
            <w:noWrap/>
            <w:hideMark/>
          </w:tcPr>
          <w:p w14:paraId="0BFB9816" w14:textId="77777777" w:rsidR="00F31354" w:rsidRPr="00F31354" w:rsidRDefault="00F31354" w:rsidP="00F31354">
            <w:r w:rsidRPr="00F31354">
              <w:t>9.356967</w:t>
            </w:r>
          </w:p>
        </w:tc>
        <w:tc>
          <w:tcPr>
            <w:tcW w:w="960" w:type="dxa"/>
            <w:noWrap/>
            <w:hideMark/>
          </w:tcPr>
          <w:p w14:paraId="4E063DFC" w14:textId="77777777" w:rsidR="00F31354" w:rsidRPr="00F31354" w:rsidRDefault="00F31354" w:rsidP="00F31354">
            <w:r w:rsidRPr="00F31354">
              <w:t>12.49843</w:t>
            </w:r>
          </w:p>
        </w:tc>
        <w:tc>
          <w:tcPr>
            <w:tcW w:w="960" w:type="dxa"/>
            <w:noWrap/>
            <w:hideMark/>
          </w:tcPr>
          <w:p w14:paraId="6084DD03" w14:textId="77777777" w:rsidR="00F31354" w:rsidRPr="00F31354" w:rsidRDefault="00F31354" w:rsidP="00F31354">
            <w:r w:rsidRPr="00F31354">
              <w:t>11.83117</w:t>
            </w:r>
          </w:p>
        </w:tc>
        <w:tc>
          <w:tcPr>
            <w:tcW w:w="960" w:type="dxa"/>
            <w:noWrap/>
            <w:hideMark/>
          </w:tcPr>
          <w:p w14:paraId="641FAE94" w14:textId="77777777" w:rsidR="00F31354" w:rsidRPr="00F31354" w:rsidRDefault="00F31354" w:rsidP="00F31354">
            <w:r w:rsidRPr="00F31354">
              <w:t>7.424586</w:t>
            </w:r>
          </w:p>
        </w:tc>
        <w:tc>
          <w:tcPr>
            <w:tcW w:w="960" w:type="dxa"/>
            <w:noWrap/>
            <w:hideMark/>
          </w:tcPr>
          <w:p w14:paraId="2E795296" w14:textId="77777777" w:rsidR="00F31354" w:rsidRPr="00F31354" w:rsidRDefault="00F31354" w:rsidP="00F31354">
            <w:r w:rsidRPr="00F31354">
              <w:t>5.675627</w:t>
            </w:r>
          </w:p>
        </w:tc>
        <w:tc>
          <w:tcPr>
            <w:tcW w:w="960" w:type="dxa"/>
            <w:noWrap/>
            <w:hideMark/>
          </w:tcPr>
          <w:p w14:paraId="7F6210C4" w14:textId="77777777" w:rsidR="00F31354" w:rsidRPr="00F31354" w:rsidRDefault="00F31354" w:rsidP="00F31354">
            <w:r w:rsidRPr="00F31354">
              <w:t>12.68621</w:t>
            </w:r>
          </w:p>
        </w:tc>
        <w:tc>
          <w:tcPr>
            <w:tcW w:w="960" w:type="dxa"/>
            <w:noWrap/>
            <w:hideMark/>
          </w:tcPr>
          <w:p w14:paraId="702A2BF5" w14:textId="77777777" w:rsidR="00F31354" w:rsidRPr="00F31354" w:rsidRDefault="00F31354" w:rsidP="00F31354">
            <w:r w:rsidRPr="00F31354">
              <w:t>12.35586</w:t>
            </w:r>
          </w:p>
        </w:tc>
        <w:tc>
          <w:tcPr>
            <w:tcW w:w="960" w:type="dxa"/>
            <w:noWrap/>
            <w:hideMark/>
          </w:tcPr>
          <w:p w14:paraId="1CE5407B" w14:textId="77777777" w:rsidR="00F31354" w:rsidRPr="00F31354" w:rsidRDefault="00F31354" w:rsidP="00F31354">
            <w:r w:rsidRPr="00F31354">
              <w:t>13.40304</w:t>
            </w:r>
          </w:p>
        </w:tc>
      </w:tr>
      <w:tr w:rsidR="00F31354" w:rsidRPr="00F31354" w14:paraId="3CC76AAE" w14:textId="77777777" w:rsidTr="00F31354">
        <w:trPr>
          <w:trHeight w:val="300"/>
        </w:trPr>
        <w:tc>
          <w:tcPr>
            <w:tcW w:w="960" w:type="dxa"/>
            <w:noWrap/>
            <w:hideMark/>
          </w:tcPr>
          <w:p w14:paraId="45544911" w14:textId="77777777" w:rsidR="00F31354" w:rsidRPr="00F31354" w:rsidRDefault="00F31354" w:rsidP="00F31354">
            <w:r w:rsidRPr="00F31354">
              <w:t>6.220791</w:t>
            </w:r>
          </w:p>
        </w:tc>
        <w:tc>
          <w:tcPr>
            <w:tcW w:w="960" w:type="dxa"/>
            <w:noWrap/>
            <w:hideMark/>
          </w:tcPr>
          <w:p w14:paraId="4D83E1B9" w14:textId="77777777" w:rsidR="00F31354" w:rsidRPr="00F31354" w:rsidRDefault="00F31354" w:rsidP="00F31354">
            <w:r w:rsidRPr="00F31354">
              <w:t>7.198565</w:t>
            </w:r>
          </w:p>
        </w:tc>
        <w:tc>
          <w:tcPr>
            <w:tcW w:w="960" w:type="dxa"/>
            <w:noWrap/>
            <w:hideMark/>
          </w:tcPr>
          <w:p w14:paraId="57775A29" w14:textId="77777777" w:rsidR="00F31354" w:rsidRPr="00F31354" w:rsidRDefault="00F31354" w:rsidP="00F31354">
            <w:r w:rsidRPr="00F31354">
              <w:t>12.25312</w:t>
            </w:r>
          </w:p>
        </w:tc>
        <w:tc>
          <w:tcPr>
            <w:tcW w:w="960" w:type="dxa"/>
            <w:noWrap/>
            <w:hideMark/>
          </w:tcPr>
          <w:p w14:paraId="18CABC93" w14:textId="77777777" w:rsidR="00F31354" w:rsidRPr="00F31354" w:rsidRDefault="00F31354" w:rsidP="00F31354">
            <w:r w:rsidRPr="00F31354">
              <w:t>16.43177</w:t>
            </w:r>
          </w:p>
        </w:tc>
        <w:tc>
          <w:tcPr>
            <w:tcW w:w="960" w:type="dxa"/>
            <w:noWrap/>
            <w:hideMark/>
          </w:tcPr>
          <w:p w14:paraId="34B11989" w14:textId="77777777" w:rsidR="00F31354" w:rsidRPr="00F31354" w:rsidRDefault="00F31354" w:rsidP="00F31354">
            <w:r w:rsidRPr="00F31354">
              <w:t>14.39608</w:t>
            </w:r>
          </w:p>
        </w:tc>
        <w:tc>
          <w:tcPr>
            <w:tcW w:w="960" w:type="dxa"/>
            <w:noWrap/>
            <w:hideMark/>
          </w:tcPr>
          <w:p w14:paraId="092D7736" w14:textId="77777777" w:rsidR="00F31354" w:rsidRPr="00F31354" w:rsidRDefault="00F31354" w:rsidP="00F31354">
            <w:r w:rsidRPr="00F31354">
              <w:t>8.488433</w:t>
            </w:r>
          </w:p>
        </w:tc>
        <w:tc>
          <w:tcPr>
            <w:tcW w:w="960" w:type="dxa"/>
            <w:noWrap/>
            <w:hideMark/>
          </w:tcPr>
          <w:p w14:paraId="30430F4F" w14:textId="77777777" w:rsidR="00F31354" w:rsidRPr="00F31354" w:rsidRDefault="00F31354" w:rsidP="00F31354">
            <w:r w:rsidRPr="00F31354">
              <w:t>9.565981</w:t>
            </w:r>
          </w:p>
        </w:tc>
        <w:tc>
          <w:tcPr>
            <w:tcW w:w="960" w:type="dxa"/>
            <w:noWrap/>
            <w:hideMark/>
          </w:tcPr>
          <w:p w14:paraId="17AF287C" w14:textId="77777777" w:rsidR="00F31354" w:rsidRPr="00F31354" w:rsidRDefault="00F31354" w:rsidP="00F31354">
            <w:r w:rsidRPr="00F31354">
              <w:t>6.834491</w:t>
            </w:r>
          </w:p>
        </w:tc>
        <w:tc>
          <w:tcPr>
            <w:tcW w:w="960" w:type="dxa"/>
            <w:noWrap/>
            <w:hideMark/>
          </w:tcPr>
          <w:p w14:paraId="35B0EE45" w14:textId="77777777" w:rsidR="00F31354" w:rsidRPr="00F31354" w:rsidRDefault="00F31354" w:rsidP="00F31354">
            <w:r w:rsidRPr="00F31354">
              <w:t>9.261188</w:t>
            </w:r>
          </w:p>
        </w:tc>
        <w:tc>
          <w:tcPr>
            <w:tcW w:w="960" w:type="dxa"/>
            <w:noWrap/>
            <w:hideMark/>
          </w:tcPr>
          <w:p w14:paraId="5FB1A302" w14:textId="77777777" w:rsidR="00F31354" w:rsidRPr="00F31354" w:rsidRDefault="00F31354" w:rsidP="00F31354">
            <w:r w:rsidRPr="00F31354">
              <w:t>14.66849</w:t>
            </w:r>
          </w:p>
        </w:tc>
      </w:tr>
      <w:tr w:rsidR="00F31354" w:rsidRPr="00F31354" w14:paraId="721791E0" w14:textId="77777777" w:rsidTr="00F31354">
        <w:trPr>
          <w:trHeight w:val="300"/>
        </w:trPr>
        <w:tc>
          <w:tcPr>
            <w:tcW w:w="960" w:type="dxa"/>
            <w:noWrap/>
            <w:hideMark/>
          </w:tcPr>
          <w:p w14:paraId="49545EB7" w14:textId="77777777" w:rsidR="00F31354" w:rsidRPr="00F31354" w:rsidRDefault="00F31354" w:rsidP="00F31354">
            <w:r w:rsidRPr="00F31354">
              <w:t>4.629941</w:t>
            </w:r>
          </w:p>
        </w:tc>
        <w:tc>
          <w:tcPr>
            <w:tcW w:w="960" w:type="dxa"/>
            <w:noWrap/>
            <w:hideMark/>
          </w:tcPr>
          <w:p w14:paraId="44C27396" w14:textId="77777777" w:rsidR="00F31354" w:rsidRPr="00F31354" w:rsidRDefault="00F31354" w:rsidP="00F31354">
            <w:r w:rsidRPr="00F31354">
              <w:t>7.650871</w:t>
            </w:r>
          </w:p>
        </w:tc>
        <w:tc>
          <w:tcPr>
            <w:tcW w:w="960" w:type="dxa"/>
            <w:noWrap/>
            <w:hideMark/>
          </w:tcPr>
          <w:p w14:paraId="72D92AEA" w14:textId="77777777" w:rsidR="00F31354" w:rsidRPr="00F31354" w:rsidRDefault="00F31354" w:rsidP="00F31354">
            <w:r w:rsidRPr="00F31354">
              <w:t>10.16468</w:t>
            </w:r>
          </w:p>
        </w:tc>
        <w:tc>
          <w:tcPr>
            <w:tcW w:w="960" w:type="dxa"/>
            <w:noWrap/>
            <w:hideMark/>
          </w:tcPr>
          <w:p w14:paraId="105042A7" w14:textId="77777777" w:rsidR="00F31354" w:rsidRPr="00F31354" w:rsidRDefault="00F31354" w:rsidP="00F31354">
            <w:r w:rsidRPr="00F31354">
              <w:t>13.37823</w:t>
            </w:r>
          </w:p>
        </w:tc>
        <w:tc>
          <w:tcPr>
            <w:tcW w:w="960" w:type="dxa"/>
            <w:noWrap/>
            <w:hideMark/>
          </w:tcPr>
          <w:p w14:paraId="7219CD04" w14:textId="77777777" w:rsidR="00F31354" w:rsidRPr="00F31354" w:rsidRDefault="00F31354" w:rsidP="00F31354">
            <w:r w:rsidRPr="00F31354">
              <w:t>15.93037</w:t>
            </w:r>
          </w:p>
        </w:tc>
        <w:tc>
          <w:tcPr>
            <w:tcW w:w="960" w:type="dxa"/>
            <w:noWrap/>
            <w:hideMark/>
          </w:tcPr>
          <w:p w14:paraId="62DB162D" w14:textId="77777777" w:rsidR="00F31354" w:rsidRPr="00F31354" w:rsidRDefault="00F31354" w:rsidP="00F31354">
            <w:r w:rsidRPr="00F31354">
              <w:t>6.695633</w:t>
            </w:r>
          </w:p>
        </w:tc>
        <w:tc>
          <w:tcPr>
            <w:tcW w:w="960" w:type="dxa"/>
            <w:noWrap/>
            <w:hideMark/>
          </w:tcPr>
          <w:p w14:paraId="09EEA2C7" w14:textId="77777777" w:rsidR="00F31354" w:rsidRPr="00F31354" w:rsidRDefault="00F31354" w:rsidP="00F31354">
            <w:r w:rsidRPr="00F31354">
              <w:t>9.777679</w:t>
            </w:r>
          </w:p>
        </w:tc>
        <w:tc>
          <w:tcPr>
            <w:tcW w:w="960" w:type="dxa"/>
            <w:noWrap/>
            <w:hideMark/>
          </w:tcPr>
          <w:p w14:paraId="22E76B62" w14:textId="77777777" w:rsidR="00F31354" w:rsidRPr="00F31354" w:rsidRDefault="00F31354" w:rsidP="00F31354">
            <w:r w:rsidRPr="00F31354">
              <w:t>9.802317</w:t>
            </w:r>
          </w:p>
        </w:tc>
        <w:tc>
          <w:tcPr>
            <w:tcW w:w="960" w:type="dxa"/>
            <w:noWrap/>
            <w:hideMark/>
          </w:tcPr>
          <w:p w14:paraId="230F6632" w14:textId="77777777" w:rsidR="00F31354" w:rsidRPr="00F31354" w:rsidRDefault="00F31354" w:rsidP="00F31354">
            <w:r w:rsidRPr="00F31354">
              <w:t>12.71047</w:t>
            </w:r>
          </w:p>
        </w:tc>
        <w:tc>
          <w:tcPr>
            <w:tcW w:w="960" w:type="dxa"/>
            <w:noWrap/>
            <w:hideMark/>
          </w:tcPr>
          <w:p w14:paraId="20D04C9B" w14:textId="77777777" w:rsidR="00F31354" w:rsidRPr="00F31354" w:rsidRDefault="00F31354" w:rsidP="00F31354">
            <w:r w:rsidRPr="00F31354">
              <w:t>16.32104</w:t>
            </w:r>
          </w:p>
        </w:tc>
      </w:tr>
      <w:tr w:rsidR="00F31354" w:rsidRPr="00F31354" w14:paraId="1C71FF9F" w14:textId="77777777" w:rsidTr="00F31354">
        <w:trPr>
          <w:trHeight w:val="300"/>
        </w:trPr>
        <w:tc>
          <w:tcPr>
            <w:tcW w:w="960" w:type="dxa"/>
            <w:noWrap/>
            <w:hideMark/>
          </w:tcPr>
          <w:p w14:paraId="0D4427BA" w14:textId="77777777" w:rsidR="00F31354" w:rsidRPr="00F31354" w:rsidRDefault="00F31354" w:rsidP="00F31354">
            <w:r w:rsidRPr="00F31354">
              <w:t>6.70636</w:t>
            </w:r>
          </w:p>
        </w:tc>
        <w:tc>
          <w:tcPr>
            <w:tcW w:w="960" w:type="dxa"/>
            <w:noWrap/>
            <w:hideMark/>
          </w:tcPr>
          <w:p w14:paraId="0AB4CD09" w14:textId="77777777" w:rsidR="00F31354" w:rsidRPr="00F31354" w:rsidRDefault="00F31354" w:rsidP="00F31354">
            <w:r w:rsidRPr="00F31354">
              <w:t>5.705607</w:t>
            </w:r>
          </w:p>
        </w:tc>
        <w:tc>
          <w:tcPr>
            <w:tcW w:w="960" w:type="dxa"/>
            <w:noWrap/>
            <w:hideMark/>
          </w:tcPr>
          <w:p w14:paraId="552A8A2A" w14:textId="77777777" w:rsidR="00F31354" w:rsidRPr="00F31354" w:rsidRDefault="00F31354" w:rsidP="00F31354">
            <w:r w:rsidRPr="00F31354">
              <w:t>12.32941</w:t>
            </w:r>
          </w:p>
        </w:tc>
        <w:tc>
          <w:tcPr>
            <w:tcW w:w="960" w:type="dxa"/>
            <w:noWrap/>
            <w:hideMark/>
          </w:tcPr>
          <w:p w14:paraId="5C035A6D" w14:textId="77777777" w:rsidR="00F31354" w:rsidRPr="00F31354" w:rsidRDefault="00F31354" w:rsidP="00F31354">
            <w:r w:rsidRPr="00F31354">
              <w:t>12.56784</w:t>
            </w:r>
          </w:p>
        </w:tc>
        <w:tc>
          <w:tcPr>
            <w:tcW w:w="960" w:type="dxa"/>
            <w:noWrap/>
            <w:hideMark/>
          </w:tcPr>
          <w:p w14:paraId="07B0FA64" w14:textId="77777777" w:rsidR="00F31354" w:rsidRPr="00F31354" w:rsidRDefault="00F31354" w:rsidP="00F31354">
            <w:r w:rsidRPr="00F31354">
              <w:t>15.42933</w:t>
            </w:r>
          </w:p>
        </w:tc>
        <w:tc>
          <w:tcPr>
            <w:tcW w:w="960" w:type="dxa"/>
            <w:noWrap/>
            <w:hideMark/>
          </w:tcPr>
          <w:p w14:paraId="2B828C4C" w14:textId="77777777" w:rsidR="00F31354" w:rsidRPr="00F31354" w:rsidRDefault="00F31354" w:rsidP="00F31354">
            <w:r w:rsidRPr="00F31354">
              <w:t>5.250646</w:t>
            </w:r>
          </w:p>
        </w:tc>
        <w:tc>
          <w:tcPr>
            <w:tcW w:w="960" w:type="dxa"/>
            <w:noWrap/>
            <w:hideMark/>
          </w:tcPr>
          <w:p w14:paraId="4A4CFB67" w14:textId="77777777" w:rsidR="00F31354" w:rsidRPr="00F31354" w:rsidRDefault="00F31354" w:rsidP="00F31354">
            <w:r w:rsidRPr="00F31354">
              <w:t>5.905214</w:t>
            </w:r>
          </w:p>
        </w:tc>
        <w:tc>
          <w:tcPr>
            <w:tcW w:w="960" w:type="dxa"/>
            <w:noWrap/>
            <w:hideMark/>
          </w:tcPr>
          <w:p w14:paraId="06557650" w14:textId="77777777" w:rsidR="00F31354" w:rsidRPr="00F31354" w:rsidRDefault="00F31354" w:rsidP="00F31354">
            <w:r w:rsidRPr="00F31354">
              <w:t>11.52861</w:t>
            </w:r>
          </w:p>
        </w:tc>
        <w:tc>
          <w:tcPr>
            <w:tcW w:w="960" w:type="dxa"/>
            <w:noWrap/>
            <w:hideMark/>
          </w:tcPr>
          <w:p w14:paraId="17A89103" w14:textId="77777777" w:rsidR="00F31354" w:rsidRPr="00F31354" w:rsidRDefault="00F31354" w:rsidP="00F31354">
            <w:r w:rsidRPr="00F31354">
              <w:t>12.92926</w:t>
            </w:r>
          </w:p>
        </w:tc>
        <w:tc>
          <w:tcPr>
            <w:tcW w:w="960" w:type="dxa"/>
            <w:noWrap/>
            <w:hideMark/>
          </w:tcPr>
          <w:p w14:paraId="38CFF18A" w14:textId="77777777" w:rsidR="00F31354" w:rsidRPr="00F31354" w:rsidRDefault="00F31354" w:rsidP="00F31354">
            <w:r w:rsidRPr="00F31354">
              <w:t>14.29643</w:t>
            </w:r>
          </w:p>
        </w:tc>
      </w:tr>
      <w:tr w:rsidR="00F31354" w:rsidRPr="00F31354" w14:paraId="5DFA4F32" w14:textId="77777777" w:rsidTr="00F31354">
        <w:trPr>
          <w:trHeight w:val="300"/>
        </w:trPr>
        <w:tc>
          <w:tcPr>
            <w:tcW w:w="960" w:type="dxa"/>
            <w:noWrap/>
            <w:hideMark/>
          </w:tcPr>
          <w:p w14:paraId="5C682AFC" w14:textId="77777777" w:rsidR="00F31354" w:rsidRPr="00F31354" w:rsidRDefault="00F31354" w:rsidP="00F31354">
            <w:r w:rsidRPr="00F31354">
              <w:t>4.224351</w:t>
            </w:r>
          </w:p>
        </w:tc>
        <w:tc>
          <w:tcPr>
            <w:tcW w:w="960" w:type="dxa"/>
            <w:noWrap/>
            <w:hideMark/>
          </w:tcPr>
          <w:p w14:paraId="2345F68A" w14:textId="77777777" w:rsidR="00F31354" w:rsidRPr="00F31354" w:rsidRDefault="00F31354" w:rsidP="00F31354">
            <w:r w:rsidRPr="00F31354">
              <w:t>10.97961</w:t>
            </w:r>
          </w:p>
        </w:tc>
        <w:tc>
          <w:tcPr>
            <w:tcW w:w="960" w:type="dxa"/>
            <w:noWrap/>
            <w:hideMark/>
          </w:tcPr>
          <w:p w14:paraId="4E0FE2AD" w14:textId="77777777" w:rsidR="00F31354" w:rsidRPr="00F31354" w:rsidRDefault="00F31354" w:rsidP="00F31354">
            <w:r w:rsidRPr="00F31354">
              <w:t>10.77923</w:t>
            </w:r>
          </w:p>
        </w:tc>
        <w:tc>
          <w:tcPr>
            <w:tcW w:w="960" w:type="dxa"/>
            <w:noWrap/>
            <w:hideMark/>
          </w:tcPr>
          <w:p w14:paraId="5277D8D2" w14:textId="77777777" w:rsidR="00F31354" w:rsidRPr="00F31354" w:rsidRDefault="00F31354" w:rsidP="00F31354">
            <w:r w:rsidRPr="00F31354">
              <w:t>11.80523</w:t>
            </w:r>
          </w:p>
        </w:tc>
        <w:tc>
          <w:tcPr>
            <w:tcW w:w="960" w:type="dxa"/>
            <w:noWrap/>
            <w:hideMark/>
          </w:tcPr>
          <w:p w14:paraId="5AC5BF30" w14:textId="77777777" w:rsidR="00F31354" w:rsidRPr="00F31354" w:rsidRDefault="00F31354" w:rsidP="00F31354">
            <w:r w:rsidRPr="00F31354">
              <w:t>15.6962</w:t>
            </w:r>
          </w:p>
        </w:tc>
        <w:tc>
          <w:tcPr>
            <w:tcW w:w="960" w:type="dxa"/>
            <w:noWrap/>
            <w:hideMark/>
          </w:tcPr>
          <w:p w14:paraId="6F44788A" w14:textId="77777777" w:rsidR="00F31354" w:rsidRPr="00F31354" w:rsidRDefault="00F31354" w:rsidP="00F31354">
            <w:r w:rsidRPr="00F31354">
              <w:t>8.886186</w:t>
            </w:r>
          </w:p>
        </w:tc>
        <w:tc>
          <w:tcPr>
            <w:tcW w:w="960" w:type="dxa"/>
            <w:noWrap/>
            <w:hideMark/>
          </w:tcPr>
          <w:p w14:paraId="30D139C0" w14:textId="77777777" w:rsidR="00F31354" w:rsidRPr="00F31354" w:rsidRDefault="00F31354" w:rsidP="00F31354">
            <w:r w:rsidRPr="00F31354">
              <w:t>10.51175</w:t>
            </w:r>
          </w:p>
        </w:tc>
        <w:tc>
          <w:tcPr>
            <w:tcW w:w="960" w:type="dxa"/>
            <w:noWrap/>
            <w:hideMark/>
          </w:tcPr>
          <w:p w14:paraId="65A138B7" w14:textId="77777777" w:rsidR="00F31354" w:rsidRPr="00F31354" w:rsidRDefault="00F31354" w:rsidP="00F31354">
            <w:r w:rsidRPr="00F31354">
              <w:t>8.401304</w:t>
            </w:r>
          </w:p>
        </w:tc>
        <w:tc>
          <w:tcPr>
            <w:tcW w:w="960" w:type="dxa"/>
            <w:noWrap/>
            <w:hideMark/>
          </w:tcPr>
          <w:p w14:paraId="7509A6A2" w14:textId="77777777" w:rsidR="00F31354" w:rsidRPr="00F31354" w:rsidRDefault="00F31354" w:rsidP="00F31354">
            <w:r w:rsidRPr="00F31354">
              <w:t>12.27438</w:t>
            </w:r>
          </w:p>
        </w:tc>
        <w:tc>
          <w:tcPr>
            <w:tcW w:w="960" w:type="dxa"/>
            <w:noWrap/>
            <w:hideMark/>
          </w:tcPr>
          <w:p w14:paraId="0E4A931C" w14:textId="77777777" w:rsidR="00F31354" w:rsidRPr="00F31354" w:rsidRDefault="00F31354" w:rsidP="00F31354">
            <w:r w:rsidRPr="00F31354">
              <w:t>14.81751</w:t>
            </w:r>
          </w:p>
        </w:tc>
      </w:tr>
      <w:tr w:rsidR="00F31354" w:rsidRPr="00F31354" w14:paraId="5E867FFA" w14:textId="77777777" w:rsidTr="00F31354">
        <w:trPr>
          <w:trHeight w:val="300"/>
        </w:trPr>
        <w:tc>
          <w:tcPr>
            <w:tcW w:w="960" w:type="dxa"/>
            <w:noWrap/>
            <w:hideMark/>
          </w:tcPr>
          <w:p w14:paraId="66BD0994" w14:textId="77777777" w:rsidR="00F31354" w:rsidRPr="00F31354" w:rsidRDefault="00F31354" w:rsidP="00F31354">
            <w:r w:rsidRPr="00F31354">
              <w:t>4.997812</w:t>
            </w:r>
          </w:p>
        </w:tc>
        <w:tc>
          <w:tcPr>
            <w:tcW w:w="960" w:type="dxa"/>
            <w:noWrap/>
            <w:hideMark/>
          </w:tcPr>
          <w:p w14:paraId="7D25597D" w14:textId="77777777" w:rsidR="00F31354" w:rsidRPr="00F31354" w:rsidRDefault="00F31354" w:rsidP="00F31354">
            <w:r w:rsidRPr="00F31354">
              <w:t>6.927156</w:t>
            </w:r>
          </w:p>
        </w:tc>
        <w:tc>
          <w:tcPr>
            <w:tcW w:w="960" w:type="dxa"/>
            <w:noWrap/>
            <w:hideMark/>
          </w:tcPr>
          <w:p w14:paraId="1CE711BD" w14:textId="77777777" w:rsidR="00F31354" w:rsidRPr="00F31354" w:rsidRDefault="00F31354" w:rsidP="00F31354">
            <w:r w:rsidRPr="00F31354">
              <w:t>11.57576</w:t>
            </w:r>
          </w:p>
        </w:tc>
        <w:tc>
          <w:tcPr>
            <w:tcW w:w="960" w:type="dxa"/>
            <w:noWrap/>
            <w:hideMark/>
          </w:tcPr>
          <w:p w14:paraId="67A046EA" w14:textId="77777777" w:rsidR="00F31354" w:rsidRPr="00F31354" w:rsidRDefault="00F31354" w:rsidP="00F31354">
            <w:r w:rsidRPr="00F31354">
              <w:t>12.74593</w:t>
            </w:r>
          </w:p>
        </w:tc>
        <w:tc>
          <w:tcPr>
            <w:tcW w:w="960" w:type="dxa"/>
            <w:noWrap/>
            <w:hideMark/>
          </w:tcPr>
          <w:p w14:paraId="0ACD7540" w14:textId="77777777" w:rsidR="00F31354" w:rsidRPr="00F31354" w:rsidRDefault="00F31354" w:rsidP="00F31354">
            <w:r w:rsidRPr="00F31354">
              <w:t>13.41448</w:t>
            </w:r>
          </w:p>
        </w:tc>
        <w:tc>
          <w:tcPr>
            <w:tcW w:w="960" w:type="dxa"/>
            <w:noWrap/>
            <w:hideMark/>
          </w:tcPr>
          <w:p w14:paraId="0717BD7E" w14:textId="77777777" w:rsidR="00F31354" w:rsidRPr="00F31354" w:rsidRDefault="00F31354" w:rsidP="00F31354">
            <w:r w:rsidRPr="00F31354">
              <w:t>6.584599</w:t>
            </w:r>
          </w:p>
        </w:tc>
        <w:tc>
          <w:tcPr>
            <w:tcW w:w="960" w:type="dxa"/>
            <w:noWrap/>
            <w:hideMark/>
          </w:tcPr>
          <w:p w14:paraId="34CD48D1" w14:textId="77777777" w:rsidR="00F31354" w:rsidRPr="00F31354" w:rsidRDefault="00F31354" w:rsidP="00F31354">
            <w:r w:rsidRPr="00F31354">
              <w:t>9.13595</w:t>
            </w:r>
          </w:p>
        </w:tc>
        <w:tc>
          <w:tcPr>
            <w:tcW w:w="960" w:type="dxa"/>
            <w:noWrap/>
            <w:hideMark/>
          </w:tcPr>
          <w:p w14:paraId="426F3CB0" w14:textId="77777777" w:rsidR="00F31354" w:rsidRPr="00F31354" w:rsidRDefault="00F31354" w:rsidP="00F31354">
            <w:r w:rsidRPr="00F31354">
              <w:t>12.8052</w:t>
            </w:r>
          </w:p>
        </w:tc>
        <w:tc>
          <w:tcPr>
            <w:tcW w:w="960" w:type="dxa"/>
            <w:noWrap/>
            <w:hideMark/>
          </w:tcPr>
          <w:p w14:paraId="4077FFB5" w14:textId="77777777" w:rsidR="00F31354" w:rsidRPr="00F31354" w:rsidRDefault="00F31354" w:rsidP="00F31354">
            <w:r w:rsidRPr="00F31354">
              <w:t>19.50982</w:t>
            </w:r>
          </w:p>
        </w:tc>
        <w:tc>
          <w:tcPr>
            <w:tcW w:w="960" w:type="dxa"/>
            <w:noWrap/>
            <w:hideMark/>
          </w:tcPr>
          <w:p w14:paraId="56999F70" w14:textId="77777777" w:rsidR="00F31354" w:rsidRPr="00F31354" w:rsidRDefault="00F31354" w:rsidP="00F31354">
            <w:r w:rsidRPr="00F31354">
              <w:t>14.76565</w:t>
            </w:r>
          </w:p>
        </w:tc>
      </w:tr>
      <w:tr w:rsidR="00F31354" w:rsidRPr="00F31354" w14:paraId="2B7B8CDD" w14:textId="77777777" w:rsidTr="00F31354">
        <w:trPr>
          <w:trHeight w:val="300"/>
        </w:trPr>
        <w:tc>
          <w:tcPr>
            <w:tcW w:w="960" w:type="dxa"/>
            <w:noWrap/>
            <w:hideMark/>
          </w:tcPr>
          <w:p w14:paraId="68E87010" w14:textId="77777777" w:rsidR="00F31354" w:rsidRPr="00F31354" w:rsidRDefault="00F31354" w:rsidP="00F31354">
            <w:r w:rsidRPr="00F31354">
              <w:t>4.292868</w:t>
            </w:r>
          </w:p>
        </w:tc>
        <w:tc>
          <w:tcPr>
            <w:tcW w:w="960" w:type="dxa"/>
            <w:noWrap/>
            <w:hideMark/>
          </w:tcPr>
          <w:p w14:paraId="381FF246" w14:textId="77777777" w:rsidR="00F31354" w:rsidRPr="00F31354" w:rsidRDefault="00F31354" w:rsidP="00F31354">
            <w:r w:rsidRPr="00F31354">
              <w:t>12.11181</w:t>
            </w:r>
          </w:p>
        </w:tc>
        <w:tc>
          <w:tcPr>
            <w:tcW w:w="960" w:type="dxa"/>
            <w:noWrap/>
            <w:hideMark/>
          </w:tcPr>
          <w:p w14:paraId="3C9E46D0" w14:textId="77777777" w:rsidR="00F31354" w:rsidRPr="00F31354" w:rsidRDefault="00F31354" w:rsidP="00F31354">
            <w:r w:rsidRPr="00F31354">
              <w:t>9.839162</w:t>
            </w:r>
          </w:p>
        </w:tc>
        <w:tc>
          <w:tcPr>
            <w:tcW w:w="960" w:type="dxa"/>
            <w:noWrap/>
            <w:hideMark/>
          </w:tcPr>
          <w:p w14:paraId="1F0F7C2C" w14:textId="77777777" w:rsidR="00F31354" w:rsidRPr="00F31354" w:rsidRDefault="00F31354" w:rsidP="00F31354">
            <w:r w:rsidRPr="00F31354">
              <w:t>14.25868</w:t>
            </w:r>
          </w:p>
        </w:tc>
        <w:tc>
          <w:tcPr>
            <w:tcW w:w="960" w:type="dxa"/>
            <w:noWrap/>
            <w:hideMark/>
          </w:tcPr>
          <w:p w14:paraId="301B58F6" w14:textId="77777777" w:rsidR="00F31354" w:rsidRPr="00F31354" w:rsidRDefault="00F31354" w:rsidP="00F31354">
            <w:r w:rsidRPr="00F31354">
              <w:t>20.30234</w:t>
            </w:r>
          </w:p>
        </w:tc>
        <w:tc>
          <w:tcPr>
            <w:tcW w:w="960" w:type="dxa"/>
            <w:noWrap/>
            <w:hideMark/>
          </w:tcPr>
          <w:p w14:paraId="243098F4" w14:textId="77777777" w:rsidR="00F31354" w:rsidRPr="00F31354" w:rsidRDefault="00F31354" w:rsidP="00F31354">
            <w:r w:rsidRPr="00F31354">
              <w:t>5.192512</w:t>
            </w:r>
          </w:p>
        </w:tc>
        <w:tc>
          <w:tcPr>
            <w:tcW w:w="960" w:type="dxa"/>
            <w:noWrap/>
            <w:hideMark/>
          </w:tcPr>
          <w:p w14:paraId="77689C55" w14:textId="77777777" w:rsidR="00F31354" w:rsidRPr="00F31354" w:rsidRDefault="00F31354" w:rsidP="00F31354">
            <w:r w:rsidRPr="00F31354">
              <w:t>9.453581</w:t>
            </w:r>
          </w:p>
        </w:tc>
        <w:tc>
          <w:tcPr>
            <w:tcW w:w="960" w:type="dxa"/>
            <w:noWrap/>
            <w:hideMark/>
          </w:tcPr>
          <w:p w14:paraId="034264F7" w14:textId="77777777" w:rsidR="00F31354" w:rsidRPr="00F31354" w:rsidRDefault="00F31354" w:rsidP="00F31354">
            <w:r w:rsidRPr="00F31354">
              <w:t>16.51163</w:t>
            </w:r>
          </w:p>
        </w:tc>
        <w:tc>
          <w:tcPr>
            <w:tcW w:w="960" w:type="dxa"/>
            <w:noWrap/>
            <w:hideMark/>
          </w:tcPr>
          <w:p w14:paraId="2528036A" w14:textId="77777777" w:rsidR="00F31354" w:rsidRPr="00F31354" w:rsidRDefault="00F31354" w:rsidP="00F31354">
            <w:r w:rsidRPr="00F31354">
              <w:t>8.816544</w:t>
            </w:r>
          </w:p>
        </w:tc>
        <w:tc>
          <w:tcPr>
            <w:tcW w:w="960" w:type="dxa"/>
            <w:noWrap/>
            <w:hideMark/>
          </w:tcPr>
          <w:p w14:paraId="0B17CF62" w14:textId="77777777" w:rsidR="00F31354" w:rsidRPr="00F31354" w:rsidRDefault="00F31354" w:rsidP="00F31354">
            <w:r w:rsidRPr="00F31354">
              <w:t>21.3078</w:t>
            </w:r>
          </w:p>
        </w:tc>
      </w:tr>
      <w:tr w:rsidR="00F31354" w:rsidRPr="00F31354" w14:paraId="6E8FCE16" w14:textId="77777777" w:rsidTr="00F31354">
        <w:trPr>
          <w:trHeight w:val="300"/>
        </w:trPr>
        <w:tc>
          <w:tcPr>
            <w:tcW w:w="960" w:type="dxa"/>
            <w:noWrap/>
            <w:hideMark/>
          </w:tcPr>
          <w:p w14:paraId="3DD7BED8" w14:textId="77777777" w:rsidR="00F31354" w:rsidRPr="00F31354" w:rsidRDefault="00F31354" w:rsidP="00F31354">
            <w:pPr>
              <w:rPr>
                <w:b/>
                <w:bCs/>
              </w:rPr>
            </w:pPr>
            <w:r w:rsidRPr="00F31354">
              <w:rPr>
                <w:b/>
                <w:bCs/>
              </w:rPr>
              <w:t>6.558791</w:t>
            </w:r>
          </w:p>
        </w:tc>
        <w:tc>
          <w:tcPr>
            <w:tcW w:w="960" w:type="dxa"/>
            <w:noWrap/>
            <w:hideMark/>
          </w:tcPr>
          <w:p w14:paraId="18C14607" w14:textId="77777777" w:rsidR="00F31354" w:rsidRPr="00F31354" w:rsidRDefault="00F31354" w:rsidP="00F31354">
            <w:pPr>
              <w:rPr>
                <w:b/>
                <w:bCs/>
              </w:rPr>
            </w:pPr>
            <w:r w:rsidRPr="00F31354">
              <w:rPr>
                <w:b/>
                <w:bCs/>
              </w:rPr>
              <w:t>7.952312</w:t>
            </w:r>
          </w:p>
        </w:tc>
        <w:tc>
          <w:tcPr>
            <w:tcW w:w="960" w:type="dxa"/>
            <w:noWrap/>
            <w:hideMark/>
          </w:tcPr>
          <w:p w14:paraId="49A8410D" w14:textId="77777777" w:rsidR="00F31354" w:rsidRPr="00F31354" w:rsidRDefault="00F31354" w:rsidP="00F31354">
            <w:pPr>
              <w:rPr>
                <w:b/>
                <w:bCs/>
              </w:rPr>
            </w:pPr>
            <w:r w:rsidRPr="00F31354">
              <w:rPr>
                <w:b/>
                <w:bCs/>
              </w:rPr>
              <w:t>11.45749</w:t>
            </w:r>
          </w:p>
        </w:tc>
        <w:tc>
          <w:tcPr>
            <w:tcW w:w="960" w:type="dxa"/>
            <w:noWrap/>
            <w:hideMark/>
          </w:tcPr>
          <w:p w14:paraId="56D466A3" w14:textId="77777777" w:rsidR="00F31354" w:rsidRPr="00F31354" w:rsidRDefault="00F31354" w:rsidP="00F31354">
            <w:pPr>
              <w:rPr>
                <w:b/>
                <w:bCs/>
              </w:rPr>
            </w:pPr>
            <w:r w:rsidRPr="00F31354">
              <w:rPr>
                <w:b/>
                <w:bCs/>
              </w:rPr>
              <w:t>12.99203</w:t>
            </w:r>
          </w:p>
        </w:tc>
        <w:tc>
          <w:tcPr>
            <w:tcW w:w="960" w:type="dxa"/>
            <w:noWrap/>
            <w:hideMark/>
          </w:tcPr>
          <w:p w14:paraId="2D727008" w14:textId="77777777" w:rsidR="00F31354" w:rsidRPr="00F31354" w:rsidRDefault="00F31354" w:rsidP="00F31354">
            <w:pPr>
              <w:rPr>
                <w:b/>
                <w:bCs/>
              </w:rPr>
            </w:pPr>
            <w:r w:rsidRPr="00F31354">
              <w:rPr>
                <w:b/>
                <w:bCs/>
              </w:rPr>
              <w:t>15.01062</w:t>
            </w:r>
          </w:p>
        </w:tc>
        <w:tc>
          <w:tcPr>
            <w:tcW w:w="960" w:type="dxa"/>
            <w:noWrap/>
            <w:hideMark/>
          </w:tcPr>
          <w:p w14:paraId="1A409D34" w14:textId="77777777" w:rsidR="00F31354" w:rsidRPr="00F31354" w:rsidRDefault="00F31354" w:rsidP="00F31354">
            <w:pPr>
              <w:rPr>
                <w:b/>
                <w:bCs/>
              </w:rPr>
            </w:pPr>
            <w:r w:rsidRPr="00F31354">
              <w:rPr>
                <w:b/>
                <w:bCs/>
              </w:rPr>
              <w:t>7.177722</w:t>
            </w:r>
          </w:p>
        </w:tc>
        <w:tc>
          <w:tcPr>
            <w:tcW w:w="960" w:type="dxa"/>
            <w:noWrap/>
            <w:hideMark/>
          </w:tcPr>
          <w:p w14:paraId="3BDB9381" w14:textId="77777777" w:rsidR="00F31354" w:rsidRPr="00F31354" w:rsidRDefault="00F31354" w:rsidP="00F31354">
            <w:pPr>
              <w:rPr>
                <w:b/>
                <w:bCs/>
              </w:rPr>
            </w:pPr>
            <w:r w:rsidRPr="00F31354">
              <w:rPr>
                <w:b/>
                <w:bCs/>
              </w:rPr>
              <w:t>8.517649</w:t>
            </w:r>
          </w:p>
        </w:tc>
        <w:tc>
          <w:tcPr>
            <w:tcW w:w="960" w:type="dxa"/>
            <w:noWrap/>
            <w:hideMark/>
          </w:tcPr>
          <w:p w14:paraId="71B69DDE" w14:textId="77777777" w:rsidR="00F31354" w:rsidRPr="00F31354" w:rsidRDefault="00F31354" w:rsidP="00F31354">
            <w:pPr>
              <w:rPr>
                <w:b/>
                <w:bCs/>
              </w:rPr>
            </w:pPr>
            <w:r w:rsidRPr="00F31354">
              <w:rPr>
                <w:b/>
                <w:bCs/>
              </w:rPr>
              <w:t>10.68483</w:t>
            </w:r>
          </w:p>
        </w:tc>
        <w:tc>
          <w:tcPr>
            <w:tcW w:w="960" w:type="dxa"/>
            <w:noWrap/>
            <w:hideMark/>
          </w:tcPr>
          <w:p w14:paraId="05D33DF8" w14:textId="77777777" w:rsidR="00F31354" w:rsidRPr="00F31354" w:rsidRDefault="00F31354" w:rsidP="00F31354">
            <w:pPr>
              <w:rPr>
                <w:b/>
                <w:bCs/>
              </w:rPr>
            </w:pPr>
            <w:r w:rsidRPr="00F31354">
              <w:rPr>
                <w:b/>
                <w:bCs/>
              </w:rPr>
              <w:t>12.31876</w:t>
            </w:r>
          </w:p>
        </w:tc>
        <w:tc>
          <w:tcPr>
            <w:tcW w:w="960" w:type="dxa"/>
            <w:noWrap/>
            <w:hideMark/>
          </w:tcPr>
          <w:p w14:paraId="13FD115D" w14:textId="77777777" w:rsidR="00F31354" w:rsidRPr="00F31354" w:rsidRDefault="00F31354" w:rsidP="00F31354">
            <w:pPr>
              <w:rPr>
                <w:b/>
                <w:bCs/>
              </w:rPr>
            </w:pPr>
            <w:r w:rsidRPr="00F31354">
              <w:rPr>
                <w:b/>
                <w:bCs/>
              </w:rPr>
              <w:t>14.88863</w:t>
            </w:r>
          </w:p>
        </w:tc>
      </w:tr>
    </w:tbl>
    <w:p w14:paraId="50B5A3E1" w14:textId="483C3060" w:rsidR="00F31354" w:rsidRDefault="00F31354" w:rsidP="00DD05AD"/>
    <w:p w14:paraId="40D3E574" w14:textId="77777777" w:rsidR="00F31354" w:rsidRDefault="00F31354" w:rsidP="00DD05AD">
      <w:r>
        <w:t>4</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139DE139" w14:textId="77777777" w:rsidTr="00F31354">
        <w:trPr>
          <w:trHeight w:val="300"/>
        </w:trPr>
        <w:tc>
          <w:tcPr>
            <w:tcW w:w="960" w:type="dxa"/>
            <w:noWrap/>
            <w:hideMark/>
          </w:tcPr>
          <w:p w14:paraId="1C166065" w14:textId="77777777" w:rsidR="00F31354" w:rsidRPr="00F31354" w:rsidRDefault="00F31354" w:rsidP="00F31354">
            <w:r w:rsidRPr="00F31354">
              <w:t>Tx01</w:t>
            </w:r>
          </w:p>
        </w:tc>
        <w:tc>
          <w:tcPr>
            <w:tcW w:w="960" w:type="dxa"/>
            <w:noWrap/>
            <w:hideMark/>
          </w:tcPr>
          <w:p w14:paraId="217CC096" w14:textId="77777777" w:rsidR="00F31354" w:rsidRPr="00F31354" w:rsidRDefault="00F31354" w:rsidP="00F31354">
            <w:r w:rsidRPr="00F31354">
              <w:t>Tx02</w:t>
            </w:r>
          </w:p>
        </w:tc>
        <w:tc>
          <w:tcPr>
            <w:tcW w:w="960" w:type="dxa"/>
            <w:noWrap/>
            <w:hideMark/>
          </w:tcPr>
          <w:p w14:paraId="49F4EF51" w14:textId="77777777" w:rsidR="00F31354" w:rsidRPr="00F31354" w:rsidRDefault="00F31354" w:rsidP="00F31354">
            <w:r w:rsidRPr="00F31354">
              <w:t>Tx03</w:t>
            </w:r>
          </w:p>
        </w:tc>
        <w:tc>
          <w:tcPr>
            <w:tcW w:w="960" w:type="dxa"/>
            <w:noWrap/>
            <w:hideMark/>
          </w:tcPr>
          <w:p w14:paraId="548DD270" w14:textId="77777777" w:rsidR="00F31354" w:rsidRPr="00F31354" w:rsidRDefault="00F31354" w:rsidP="00F31354">
            <w:r w:rsidRPr="00F31354">
              <w:t>Tx04</w:t>
            </w:r>
          </w:p>
        </w:tc>
        <w:tc>
          <w:tcPr>
            <w:tcW w:w="960" w:type="dxa"/>
            <w:noWrap/>
            <w:hideMark/>
          </w:tcPr>
          <w:p w14:paraId="5FCEEE9F" w14:textId="77777777" w:rsidR="00F31354" w:rsidRPr="00F31354" w:rsidRDefault="00F31354" w:rsidP="00F31354">
            <w:r w:rsidRPr="00F31354">
              <w:t>Tx05</w:t>
            </w:r>
          </w:p>
        </w:tc>
        <w:tc>
          <w:tcPr>
            <w:tcW w:w="960" w:type="dxa"/>
            <w:noWrap/>
            <w:hideMark/>
          </w:tcPr>
          <w:p w14:paraId="20A54519" w14:textId="77777777" w:rsidR="00F31354" w:rsidRPr="00F31354" w:rsidRDefault="00F31354" w:rsidP="00F31354">
            <w:r w:rsidRPr="00F31354">
              <w:t>Tx06</w:t>
            </w:r>
          </w:p>
        </w:tc>
        <w:tc>
          <w:tcPr>
            <w:tcW w:w="960" w:type="dxa"/>
            <w:noWrap/>
            <w:hideMark/>
          </w:tcPr>
          <w:p w14:paraId="7F5882CE" w14:textId="77777777" w:rsidR="00F31354" w:rsidRPr="00F31354" w:rsidRDefault="00F31354" w:rsidP="00F31354">
            <w:r w:rsidRPr="00F31354">
              <w:t>Tx07</w:t>
            </w:r>
          </w:p>
        </w:tc>
        <w:tc>
          <w:tcPr>
            <w:tcW w:w="960" w:type="dxa"/>
            <w:noWrap/>
            <w:hideMark/>
          </w:tcPr>
          <w:p w14:paraId="019F17EB" w14:textId="77777777" w:rsidR="00F31354" w:rsidRPr="00F31354" w:rsidRDefault="00F31354" w:rsidP="00F31354">
            <w:r w:rsidRPr="00F31354">
              <w:t>Tx08</w:t>
            </w:r>
          </w:p>
        </w:tc>
        <w:tc>
          <w:tcPr>
            <w:tcW w:w="960" w:type="dxa"/>
            <w:noWrap/>
            <w:hideMark/>
          </w:tcPr>
          <w:p w14:paraId="4F65483E" w14:textId="77777777" w:rsidR="00F31354" w:rsidRPr="00F31354" w:rsidRDefault="00F31354" w:rsidP="00F31354">
            <w:r w:rsidRPr="00F31354">
              <w:t>Tx09</w:t>
            </w:r>
          </w:p>
        </w:tc>
        <w:tc>
          <w:tcPr>
            <w:tcW w:w="960" w:type="dxa"/>
            <w:noWrap/>
            <w:hideMark/>
          </w:tcPr>
          <w:p w14:paraId="7B91635D" w14:textId="77777777" w:rsidR="00F31354" w:rsidRPr="00F31354" w:rsidRDefault="00F31354" w:rsidP="00F31354">
            <w:r w:rsidRPr="00F31354">
              <w:t>Tx10</w:t>
            </w:r>
          </w:p>
        </w:tc>
      </w:tr>
      <w:tr w:rsidR="00F31354" w:rsidRPr="00F31354" w14:paraId="4DAAFDFE" w14:textId="77777777" w:rsidTr="00F31354">
        <w:trPr>
          <w:trHeight w:val="300"/>
        </w:trPr>
        <w:tc>
          <w:tcPr>
            <w:tcW w:w="960" w:type="dxa"/>
            <w:noWrap/>
            <w:hideMark/>
          </w:tcPr>
          <w:p w14:paraId="2AD5F3B1" w14:textId="77777777" w:rsidR="00F31354" w:rsidRPr="00F31354" w:rsidRDefault="00F31354" w:rsidP="00F31354">
            <w:r w:rsidRPr="00F31354">
              <w:t>8.907368</w:t>
            </w:r>
          </w:p>
        </w:tc>
        <w:tc>
          <w:tcPr>
            <w:tcW w:w="960" w:type="dxa"/>
            <w:noWrap/>
            <w:hideMark/>
          </w:tcPr>
          <w:p w14:paraId="6CF298AD" w14:textId="77777777" w:rsidR="00F31354" w:rsidRPr="00F31354" w:rsidRDefault="00F31354" w:rsidP="00F31354">
            <w:r w:rsidRPr="00F31354">
              <w:t>6.422723</w:t>
            </w:r>
          </w:p>
        </w:tc>
        <w:tc>
          <w:tcPr>
            <w:tcW w:w="960" w:type="dxa"/>
            <w:noWrap/>
            <w:hideMark/>
          </w:tcPr>
          <w:p w14:paraId="31D81AB6" w14:textId="77777777" w:rsidR="00F31354" w:rsidRPr="00F31354" w:rsidRDefault="00F31354" w:rsidP="00F31354">
            <w:r w:rsidRPr="00F31354">
              <w:t>11.60175</w:t>
            </w:r>
          </w:p>
        </w:tc>
        <w:tc>
          <w:tcPr>
            <w:tcW w:w="960" w:type="dxa"/>
            <w:noWrap/>
            <w:hideMark/>
          </w:tcPr>
          <w:p w14:paraId="4A858751" w14:textId="77777777" w:rsidR="00F31354" w:rsidRPr="00F31354" w:rsidRDefault="00F31354" w:rsidP="00F31354">
            <w:r w:rsidRPr="00F31354">
              <w:t>12.27238</w:t>
            </w:r>
          </w:p>
        </w:tc>
        <w:tc>
          <w:tcPr>
            <w:tcW w:w="960" w:type="dxa"/>
            <w:noWrap/>
            <w:hideMark/>
          </w:tcPr>
          <w:p w14:paraId="7FA50809" w14:textId="77777777" w:rsidR="00F31354" w:rsidRPr="00F31354" w:rsidRDefault="00F31354" w:rsidP="00F31354">
            <w:r w:rsidRPr="00F31354">
              <w:t>13.24864</w:t>
            </w:r>
          </w:p>
        </w:tc>
        <w:tc>
          <w:tcPr>
            <w:tcW w:w="960" w:type="dxa"/>
            <w:noWrap/>
            <w:hideMark/>
          </w:tcPr>
          <w:p w14:paraId="79324AC3" w14:textId="77777777" w:rsidR="00F31354" w:rsidRPr="00F31354" w:rsidRDefault="00F31354" w:rsidP="00F31354">
            <w:r w:rsidRPr="00F31354">
              <w:t>8.838589</w:t>
            </w:r>
          </w:p>
        </w:tc>
        <w:tc>
          <w:tcPr>
            <w:tcW w:w="960" w:type="dxa"/>
            <w:noWrap/>
            <w:hideMark/>
          </w:tcPr>
          <w:p w14:paraId="196B00AC" w14:textId="77777777" w:rsidR="00F31354" w:rsidRPr="00F31354" w:rsidRDefault="00F31354" w:rsidP="00F31354">
            <w:r w:rsidRPr="00F31354">
              <w:t>5.588562</w:t>
            </w:r>
          </w:p>
        </w:tc>
        <w:tc>
          <w:tcPr>
            <w:tcW w:w="960" w:type="dxa"/>
            <w:noWrap/>
            <w:hideMark/>
          </w:tcPr>
          <w:p w14:paraId="39057444" w14:textId="77777777" w:rsidR="00F31354" w:rsidRPr="00F31354" w:rsidRDefault="00F31354" w:rsidP="00F31354">
            <w:r w:rsidRPr="00F31354">
              <w:t>9.163868</w:t>
            </w:r>
          </w:p>
        </w:tc>
        <w:tc>
          <w:tcPr>
            <w:tcW w:w="960" w:type="dxa"/>
            <w:noWrap/>
            <w:hideMark/>
          </w:tcPr>
          <w:p w14:paraId="214A2DDF" w14:textId="77777777" w:rsidR="00F31354" w:rsidRPr="00F31354" w:rsidRDefault="00F31354" w:rsidP="00F31354">
            <w:r w:rsidRPr="00F31354">
              <w:t>10.82262</w:t>
            </w:r>
          </w:p>
        </w:tc>
        <w:tc>
          <w:tcPr>
            <w:tcW w:w="960" w:type="dxa"/>
            <w:noWrap/>
            <w:hideMark/>
          </w:tcPr>
          <w:p w14:paraId="35CE7D55" w14:textId="77777777" w:rsidR="00F31354" w:rsidRPr="00F31354" w:rsidRDefault="00F31354" w:rsidP="00F31354">
            <w:r w:rsidRPr="00F31354">
              <w:t>14.33972</w:t>
            </w:r>
          </w:p>
        </w:tc>
      </w:tr>
      <w:tr w:rsidR="00F31354" w:rsidRPr="00F31354" w14:paraId="0038E2A7" w14:textId="77777777" w:rsidTr="00F31354">
        <w:trPr>
          <w:trHeight w:val="300"/>
        </w:trPr>
        <w:tc>
          <w:tcPr>
            <w:tcW w:w="960" w:type="dxa"/>
            <w:noWrap/>
            <w:hideMark/>
          </w:tcPr>
          <w:p w14:paraId="33DEEA7E" w14:textId="77777777" w:rsidR="00F31354" w:rsidRPr="00F31354" w:rsidRDefault="00F31354" w:rsidP="00F31354">
            <w:r w:rsidRPr="00F31354">
              <w:t>6.530505</w:t>
            </w:r>
          </w:p>
        </w:tc>
        <w:tc>
          <w:tcPr>
            <w:tcW w:w="960" w:type="dxa"/>
            <w:noWrap/>
            <w:hideMark/>
          </w:tcPr>
          <w:p w14:paraId="09D6A8DC" w14:textId="77777777" w:rsidR="00F31354" w:rsidRPr="00F31354" w:rsidRDefault="00F31354" w:rsidP="00F31354">
            <w:r w:rsidRPr="00F31354">
              <w:t>9.774074</w:t>
            </w:r>
          </w:p>
        </w:tc>
        <w:tc>
          <w:tcPr>
            <w:tcW w:w="960" w:type="dxa"/>
            <w:noWrap/>
            <w:hideMark/>
          </w:tcPr>
          <w:p w14:paraId="0B18C589" w14:textId="77777777" w:rsidR="00F31354" w:rsidRPr="00F31354" w:rsidRDefault="00F31354" w:rsidP="00F31354">
            <w:r w:rsidRPr="00F31354">
              <w:t>10.92006</w:t>
            </w:r>
          </w:p>
        </w:tc>
        <w:tc>
          <w:tcPr>
            <w:tcW w:w="960" w:type="dxa"/>
            <w:noWrap/>
            <w:hideMark/>
          </w:tcPr>
          <w:p w14:paraId="505EC26E" w14:textId="77777777" w:rsidR="00F31354" w:rsidRPr="00F31354" w:rsidRDefault="00F31354" w:rsidP="00F31354">
            <w:r w:rsidRPr="00F31354">
              <w:t>10.50979</w:t>
            </w:r>
          </w:p>
        </w:tc>
        <w:tc>
          <w:tcPr>
            <w:tcW w:w="960" w:type="dxa"/>
            <w:noWrap/>
            <w:hideMark/>
          </w:tcPr>
          <w:p w14:paraId="5E55CF80" w14:textId="77777777" w:rsidR="00F31354" w:rsidRPr="00F31354" w:rsidRDefault="00F31354" w:rsidP="00F31354">
            <w:r w:rsidRPr="00F31354">
              <w:t>13.86706</w:t>
            </w:r>
          </w:p>
        </w:tc>
        <w:tc>
          <w:tcPr>
            <w:tcW w:w="960" w:type="dxa"/>
            <w:noWrap/>
            <w:hideMark/>
          </w:tcPr>
          <w:p w14:paraId="1D063DAA" w14:textId="77777777" w:rsidR="00F31354" w:rsidRPr="00F31354" w:rsidRDefault="00F31354" w:rsidP="00F31354">
            <w:r w:rsidRPr="00F31354">
              <w:t>5.612807</w:t>
            </w:r>
          </w:p>
        </w:tc>
        <w:tc>
          <w:tcPr>
            <w:tcW w:w="960" w:type="dxa"/>
            <w:noWrap/>
            <w:hideMark/>
          </w:tcPr>
          <w:p w14:paraId="13786645" w14:textId="77777777" w:rsidR="00F31354" w:rsidRPr="00F31354" w:rsidRDefault="00F31354" w:rsidP="00F31354">
            <w:r w:rsidRPr="00F31354">
              <w:t>8.314695</w:t>
            </w:r>
          </w:p>
        </w:tc>
        <w:tc>
          <w:tcPr>
            <w:tcW w:w="960" w:type="dxa"/>
            <w:noWrap/>
            <w:hideMark/>
          </w:tcPr>
          <w:p w14:paraId="0CF831CC" w14:textId="77777777" w:rsidR="00F31354" w:rsidRPr="00F31354" w:rsidRDefault="00F31354" w:rsidP="00F31354">
            <w:r w:rsidRPr="00F31354">
              <w:t>9.828856</w:t>
            </w:r>
          </w:p>
        </w:tc>
        <w:tc>
          <w:tcPr>
            <w:tcW w:w="960" w:type="dxa"/>
            <w:noWrap/>
            <w:hideMark/>
          </w:tcPr>
          <w:p w14:paraId="289B1296" w14:textId="77777777" w:rsidR="00F31354" w:rsidRPr="00F31354" w:rsidRDefault="00F31354" w:rsidP="00F31354">
            <w:r w:rsidRPr="00F31354">
              <w:t>13.15721</w:t>
            </w:r>
          </w:p>
        </w:tc>
        <w:tc>
          <w:tcPr>
            <w:tcW w:w="960" w:type="dxa"/>
            <w:noWrap/>
            <w:hideMark/>
          </w:tcPr>
          <w:p w14:paraId="6024D62A" w14:textId="77777777" w:rsidR="00F31354" w:rsidRPr="00F31354" w:rsidRDefault="00F31354" w:rsidP="00F31354">
            <w:r w:rsidRPr="00F31354">
              <w:t>7.491364</w:t>
            </w:r>
          </w:p>
        </w:tc>
      </w:tr>
      <w:tr w:rsidR="00F31354" w:rsidRPr="00F31354" w14:paraId="2839E23F" w14:textId="77777777" w:rsidTr="00F31354">
        <w:trPr>
          <w:trHeight w:val="300"/>
        </w:trPr>
        <w:tc>
          <w:tcPr>
            <w:tcW w:w="960" w:type="dxa"/>
            <w:noWrap/>
            <w:hideMark/>
          </w:tcPr>
          <w:p w14:paraId="215BC888" w14:textId="77777777" w:rsidR="00F31354" w:rsidRPr="00F31354" w:rsidRDefault="00F31354" w:rsidP="00F31354">
            <w:r w:rsidRPr="00F31354">
              <w:t>8.61111</w:t>
            </w:r>
          </w:p>
        </w:tc>
        <w:tc>
          <w:tcPr>
            <w:tcW w:w="960" w:type="dxa"/>
            <w:noWrap/>
            <w:hideMark/>
          </w:tcPr>
          <w:p w14:paraId="5928D529" w14:textId="77777777" w:rsidR="00F31354" w:rsidRPr="00F31354" w:rsidRDefault="00F31354" w:rsidP="00F31354">
            <w:r w:rsidRPr="00F31354">
              <w:t>6.264296</w:t>
            </w:r>
          </w:p>
        </w:tc>
        <w:tc>
          <w:tcPr>
            <w:tcW w:w="960" w:type="dxa"/>
            <w:noWrap/>
            <w:hideMark/>
          </w:tcPr>
          <w:p w14:paraId="0E866043" w14:textId="77777777" w:rsidR="00F31354" w:rsidRPr="00F31354" w:rsidRDefault="00F31354" w:rsidP="00F31354">
            <w:r w:rsidRPr="00F31354">
              <w:t>16.63836</w:t>
            </w:r>
          </w:p>
        </w:tc>
        <w:tc>
          <w:tcPr>
            <w:tcW w:w="960" w:type="dxa"/>
            <w:noWrap/>
            <w:hideMark/>
          </w:tcPr>
          <w:p w14:paraId="5427A010" w14:textId="77777777" w:rsidR="00F31354" w:rsidRPr="00F31354" w:rsidRDefault="00F31354" w:rsidP="00F31354">
            <w:r w:rsidRPr="00F31354">
              <w:t>12.12931</w:t>
            </w:r>
          </w:p>
        </w:tc>
        <w:tc>
          <w:tcPr>
            <w:tcW w:w="960" w:type="dxa"/>
            <w:noWrap/>
            <w:hideMark/>
          </w:tcPr>
          <w:p w14:paraId="0F3468B9" w14:textId="77777777" w:rsidR="00F31354" w:rsidRPr="00F31354" w:rsidRDefault="00F31354" w:rsidP="00F31354">
            <w:r w:rsidRPr="00F31354">
              <w:t>16.94856</w:t>
            </w:r>
          </w:p>
        </w:tc>
        <w:tc>
          <w:tcPr>
            <w:tcW w:w="960" w:type="dxa"/>
            <w:noWrap/>
            <w:hideMark/>
          </w:tcPr>
          <w:p w14:paraId="68A22BB0" w14:textId="77777777" w:rsidR="00F31354" w:rsidRPr="00F31354" w:rsidRDefault="00F31354" w:rsidP="00F31354">
            <w:r w:rsidRPr="00F31354">
              <w:t>9.775186</w:t>
            </w:r>
          </w:p>
        </w:tc>
        <w:tc>
          <w:tcPr>
            <w:tcW w:w="960" w:type="dxa"/>
            <w:noWrap/>
            <w:hideMark/>
          </w:tcPr>
          <w:p w14:paraId="3072FEC4" w14:textId="77777777" w:rsidR="00F31354" w:rsidRPr="00F31354" w:rsidRDefault="00F31354" w:rsidP="00F31354">
            <w:r w:rsidRPr="00F31354">
              <w:t>9.36498</w:t>
            </w:r>
          </w:p>
        </w:tc>
        <w:tc>
          <w:tcPr>
            <w:tcW w:w="960" w:type="dxa"/>
            <w:noWrap/>
            <w:hideMark/>
          </w:tcPr>
          <w:p w14:paraId="46A47A66" w14:textId="77777777" w:rsidR="00F31354" w:rsidRPr="00F31354" w:rsidRDefault="00F31354" w:rsidP="00F31354">
            <w:r w:rsidRPr="00F31354">
              <w:t>9.983768</w:t>
            </w:r>
          </w:p>
        </w:tc>
        <w:tc>
          <w:tcPr>
            <w:tcW w:w="960" w:type="dxa"/>
            <w:noWrap/>
            <w:hideMark/>
          </w:tcPr>
          <w:p w14:paraId="2EF862B0" w14:textId="77777777" w:rsidR="00F31354" w:rsidRPr="00F31354" w:rsidRDefault="00F31354" w:rsidP="00F31354">
            <w:r w:rsidRPr="00F31354">
              <w:t>11.18616</w:t>
            </w:r>
          </w:p>
        </w:tc>
        <w:tc>
          <w:tcPr>
            <w:tcW w:w="960" w:type="dxa"/>
            <w:noWrap/>
            <w:hideMark/>
          </w:tcPr>
          <w:p w14:paraId="09EEC64B" w14:textId="77777777" w:rsidR="00F31354" w:rsidRPr="00F31354" w:rsidRDefault="00F31354" w:rsidP="00F31354">
            <w:r w:rsidRPr="00F31354">
              <w:t>18.85978</w:t>
            </w:r>
          </w:p>
        </w:tc>
      </w:tr>
      <w:tr w:rsidR="00F31354" w:rsidRPr="00F31354" w14:paraId="1CC3DD01" w14:textId="77777777" w:rsidTr="00F31354">
        <w:trPr>
          <w:trHeight w:val="300"/>
        </w:trPr>
        <w:tc>
          <w:tcPr>
            <w:tcW w:w="960" w:type="dxa"/>
            <w:noWrap/>
            <w:hideMark/>
          </w:tcPr>
          <w:p w14:paraId="4FA94ACD" w14:textId="77777777" w:rsidR="00F31354" w:rsidRPr="00F31354" w:rsidRDefault="00F31354" w:rsidP="00F31354">
            <w:r w:rsidRPr="00F31354">
              <w:t>9.882387</w:t>
            </w:r>
          </w:p>
        </w:tc>
        <w:tc>
          <w:tcPr>
            <w:tcW w:w="960" w:type="dxa"/>
            <w:noWrap/>
            <w:hideMark/>
          </w:tcPr>
          <w:p w14:paraId="2CA771FE" w14:textId="77777777" w:rsidR="00F31354" w:rsidRPr="00F31354" w:rsidRDefault="00F31354" w:rsidP="00F31354">
            <w:r w:rsidRPr="00F31354">
              <w:t>7.700734</w:t>
            </w:r>
          </w:p>
        </w:tc>
        <w:tc>
          <w:tcPr>
            <w:tcW w:w="960" w:type="dxa"/>
            <w:noWrap/>
            <w:hideMark/>
          </w:tcPr>
          <w:p w14:paraId="2ECCD6BF" w14:textId="77777777" w:rsidR="00F31354" w:rsidRPr="00F31354" w:rsidRDefault="00F31354" w:rsidP="00F31354">
            <w:r w:rsidRPr="00F31354">
              <w:t>9.158342</w:t>
            </w:r>
          </w:p>
        </w:tc>
        <w:tc>
          <w:tcPr>
            <w:tcW w:w="960" w:type="dxa"/>
            <w:noWrap/>
            <w:hideMark/>
          </w:tcPr>
          <w:p w14:paraId="03571D14" w14:textId="77777777" w:rsidR="00F31354" w:rsidRPr="00F31354" w:rsidRDefault="00F31354" w:rsidP="00F31354">
            <w:r w:rsidRPr="00F31354">
              <w:t>13.20295</w:t>
            </w:r>
          </w:p>
        </w:tc>
        <w:tc>
          <w:tcPr>
            <w:tcW w:w="960" w:type="dxa"/>
            <w:noWrap/>
            <w:hideMark/>
          </w:tcPr>
          <w:p w14:paraId="40034AE1" w14:textId="77777777" w:rsidR="00F31354" w:rsidRPr="00F31354" w:rsidRDefault="00F31354" w:rsidP="00F31354">
            <w:r w:rsidRPr="00F31354">
              <w:t>14.46905</w:t>
            </w:r>
          </w:p>
        </w:tc>
        <w:tc>
          <w:tcPr>
            <w:tcW w:w="960" w:type="dxa"/>
            <w:noWrap/>
            <w:hideMark/>
          </w:tcPr>
          <w:p w14:paraId="595C5F92" w14:textId="77777777" w:rsidR="00F31354" w:rsidRPr="00F31354" w:rsidRDefault="00F31354" w:rsidP="00F31354">
            <w:r w:rsidRPr="00F31354">
              <w:t>7.366258</w:t>
            </w:r>
          </w:p>
        </w:tc>
        <w:tc>
          <w:tcPr>
            <w:tcW w:w="960" w:type="dxa"/>
            <w:noWrap/>
            <w:hideMark/>
          </w:tcPr>
          <w:p w14:paraId="47CB48F8" w14:textId="77777777" w:rsidR="00F31354" w:rsidRPr="00F31354" w:rsidRDefault="00F31354" w:rsidP="00F31354">
            <w:r w:rsidRPr="00F31354">
              <w:t>6.918055</w:t>
            </w:r>
          </w:p>
        </w:tc>
        <w:tc>
          <w:tcPr>
            <w:tcW w:w="960" w:type="dxa"/>
            <w:noWrap/>
            <w:hideMark/>
          </w:tcPr>
          <w:p w14:paraId="5CBB1F45" w14:textId="77777777" w:rsidR="00F31354" w:rsidRPr="00F31354" w:rsidRDefault="00F31354" w:rsidP="00F31354">
            <w:r w:rsidRPr="00F31354">
              <w:t>13.28155</w:t>
            </w:r>
          </w:p>
        </w:tc>
        <w:tc>
          <w:tcPr>
            <w:tcW w:w="960" w:type="dxa"/>
            <w:noWrap/>
            <w:hideMark/>
          </w:tcPr>
          <w:p w14:paraId="11AB775B" w14:textId="77777777" w:rsidR="00F31354" w:rsidRPr="00F31354" w:rsidRDefault="00F31354" w:rsidP="00F31354">
            <w:r w:rsidRPr="00F31354">
              <w:t>7.807842</w:t>
            </w:r>
          </w:p>
        </w:tc>
        <w:tc>
          <w:tcPr>
            <w:tcW w:w="960" w:type="dxa"/>
            <w:noWrap/>
            <w:hideMark/>
          </w:tcPr>
          <w:p w14:paraId="7A0E9700" w14:textId="77777777" w:rsidR="00F31354" w:rsidRPr="00F31354" w:rsidRDefault="00F31354" w:rsidP="00F31354">
            <w:r w:rsidRPr="00F31354">
              <w:t>13.48188</w:t>
            </w:r>
          </w:p>
        </w:tc>
      </w:tr>
      <w:tr w:rsidR="00F31354" w:rsidRPr="00F31354" w14:paraId="3C8BC369" w14:textId="77777777" w:rsidTr="00F31354">
        <w:trPr>
          <w:trHeight w:val="300"/>
        </w:trPr>
        <w:tc>
          <w:tcPr>
            <w:tcW w:w="960" w:type="dxa"/>
            <w:noWrap/>
            <w:hideMark/>
          </w:tcPr>
          <w:p w14:paraId="21022889" w14:textId="77777777" w:rsidR="00F31354" w:rsidRPr="00F31354" w:rsidRDefault="00F31354" w:rsidP="00F31354">
            <w:r w:rsidRPr="00F31354">
              <w:t>6.266796</w:t>
            </w:r>
          </w:p>
        </w:tc>
        <w:tc>
          <w:tcPr>
            <w:tcW w:w="960" w:type="dxa"/>
            <w:noWrap/>
            <w:hideMark/>
          </w:tcPr>
          <w:p w14:paraId="6AD9D9F2" w14:textId="77777777" w:rsidR="00F31354" w:rsidRPr="00F31354" w:rsidRDefault="00F31354" w:rsidP="00F31354">
            <w:r w:rsidRPr="00F31354">
              <w:t>7.668627</w:t>
            </w:r>
          </w:p>
        </w:tc>
        <w:tc>
          <w:tcPr>
            <w:tcW w:w="960" w:type="dxa"/>
            <w:noWrap/>
            <w:hideMark/>
          </w:tcPr>
          <w:p w14:paraId="428B125F" w14:textId="77777777" w:rsidR="00F31354" w:rsidRPr="00F31354" w:rsidRDefault="00F31354" w:rsidP="00F31354">
            <w:r w:rsidRPr="00F31354">
              <w:t>7.288505</w:t>
            </w:r>
          </w:p>
        </w:tc>
        <w:tc>
          <w:tcPr>
            <w:tcW w:w="960" w:type="dxa"/>
            <w:noWrap/>
            <w:hideMark/>
          </w:tcPr>
          <w:p w14:paraId="6C4CB148" w14:textId="77777777" w:rsidR="00F31354" w:rsidRPr="00F31354" w:rsidRDefault="00F31354" w:rsidP="00F31354">
            <w:r w:rsidRPr="00F31354">
              <w:t>16.27231</w:t>
            </w:r>
          </w:p>
        </w:tc>
        <w:tc>
          <w:tcPr>
            <w:tcW w:w="960" w:type="dxa"/>
            <w:noWrap/>
            <w:hideMark/>
          </w:tcPr>
          <w:p w14:paraId="553A1123" w14:textId="77777777" w:rsidR="00F31354" w:rsidRPr="00F31354" w:rsidRDefault="00F31354" w:rsidP="00F31354">
            <w:r w:rsidRPr="00F31354">
              <w:t>14.15572</w:t>
            </w:r>
          </w:p>
        </w:tc>
        <w:tc>
          <w:tcPr>
            <w:tcW w:w="960" w:type="dxa"/>
            <w:noWrap/>
            <w:hideMark/>
          </w:tcPr>
          <w:p w14:paraId="2FB060D4" w14:textId="77777777" w:rsidR="00F31354" w:rsidRPr="00F31354" w:rsidRDefault="00F31354" w:rsidP="00F31354">
            <w:r w:rsidRPr="00F31354">
              <w:t>8.730058</w:t>
            </w:r>
          </w:p>
        </w:tc>
        <w:tc>
          <w:tcPr>
            <w:tcW w:w="960" w:type="dxa"/>
            <w:noWrap/>
            <w:hideMark/>
          </w:tcPr>
          <w:p w14:paraId="1C7F7B30" w14:textId="77777777" w:rsidR="00F31354" w:rsidRPr="00F31354" w:rsidRDefault="00F31354" w:rsidP="00F31354">
            <w:r w:rsidRPr="00F31354">
              <w:t>9.582608</w:t>
            </w:r>
          </w:p>
        </w:tc>
        <w:tc>
          <w:tcPr>
            <w:tcW w:w="960" w:type="dxa"/>
            <w:noWrap/>
            <w:hideMark/>
          </w:tcPr>
          <w:p w14:paraId="61A58F91" w14:textId="77777777" w:rsidR="00F31354" w:rsidRPr="00F31354" w:rsidRDefault="00F31354" w:rsidP="00F31354">
            <w:r w:rsidRPr="00F31354">
              <w:t>7.993317</w:t>
            </w:r>
          </w:p>
        </w:tc>
        <w:tc>
          <w:tcPr>
            <w:tcW w:w="960" w:type="dxa"/>
            <w:noWrap/>
            <w:hideMark/>
          </w:tcPr>
          <w:p w14:paraId="2781912F" w14:textId="77777777" w:rsidR="00F31354" w:rsidRPr="00F31354" w:rsidRDefault="00F31354" w:rsidP="00F31354">
            <w:r w:rsidRPr="00F31354">
              <w:t>9.148379</w:t>
            </w:r>
          </w:p>
        </w:tc>
        <w:tc>
          <w:tcPr>
            <w:tcW w:w="960" w:type="dxa"/>
            <w:noWrap/>
            <w:hideMark/>
          </w:tcPr>
          <w:p w14:paraId="30AB73F1" w14:textId="77777777" w:rsidR="00F31354" w:rsidRPr="00F31354" w:rsidRDefault="00F31354" w:rsidP="00F31354">
            <w:r w:rsidRPr="00F31354">
              <w:t>13.67961</w:t>
            </w:r>
          </w:p>
        </w:tc>
      </w:tr>
      <w:tr w:rsidR="00F31354" w:rsidRPr="00F31354" w14:paraId="6DB9DC43" w14:textId="77777777" w:rsidTr="00F31354">
        <w:trPr>
          <w:trHeight w:val="300"/>
        </w:trPr>
        <w:tc>
          <w:tcPr>
            <w:tcW w:w="960" w:type="dxa"/>
            <w:noWrap/>
            <w:hideMark/>
          </w:tcPr>
          <w:p w14:paraId="58D46B55" w14:textId="77777777" w:rsidR="00F31354" w:rsidRPr="00F31354" w:rsidRDefault="00F31354" w:rsidP="00F31354">
            <w:r w:rsidRPr="00F31354">
              <w:t>5.592576</w:t>
            </w:r>
          </w:p>
        </w:tc>
        <w:tc>
          <w:tcPr>
            <w:tcW w:w="960" w:type="dxa"/>
            <w:noWrap/>
            <w:hideMark/>
          </w:tcPr>
          <w:p w14:paraId="68269410" w14:textId="77777777" w:rsidR="00F31354" w:rsidRPr="00F31354" w:rsidRDefault="00F31354" w:rsidP="00F31354">
            <w:r w:rsidRPr="00F31354">
              <w:t>8.19381</w:t>
            </w:r>
          </w:p>
        </w:tc>
        <w:tc>
          <w:tcPr>
            <w:tcW w:w="960" w:type="dxa"/>
            <w:noWrap/>
            <w:hideMark/>
          </w:tcPr>
          <w:p w14:paraId="2B0B1124" w14:textId="77777777" w:rsidR="00F31354" w:rsidRPr="00F31354" w:rsidRDefault="00F31354" w:rsidP="00F31354">
            <w:r w:rsidRPr="00F31354">
              <w:t>9.196853</w:t>
            </w:r>
          </w:p>
        </w:tc>
        <w:tc>
          <w:tcPr>
            <w:tcW w:w="960" w:type="dxa"/>
            <w:noWrap/>
            <w:hideMark/>
          </w:tcPr>
          <w:p w14:paraId="629D580F" w14:textId="77777777" w:rsidR="00F31354" w:rsidRPr="00F31354" w:rsidRDefault="00F31354" w:rsidP="00F31354">
            <w:r w:rsidRPr="00F31354">
              <w:t>12.51773</w:t>
            </w:r>
          </w:p>
        </w:tc>
        <w:tc>
          <w:tcPr>
            <w:tcW w:w="960" w:type="dxa"/>
            <w:noWrap/>
            <w:hideMark/>
          </w:tcPr>
          <w:p w14:paraId="49482A50" w14:textId="77777777" w:rsidR="00F31354" w:rsidRPr="00F31354" w:rsidRDefault="00F31354" w:rsidP="00F31354">
            <w:r w:rsidRPr="00F31354">
              <w:t>15.93721</w:t>
            </w:r>
          </w:p>
        </w:tc>
        <w:tc>
          <w:tcPr>
            <w:tcW w:w="960" w:type="dxa"/>
            <w:noWrap/>
            <w:hideMark/>
          </w:tcPr>
          <w:p w14:paraId="708C2A5B" w14:textId="77777777" w:rsidR="00F31354" w:rsidRPr="00F31354" w:rsidRDefault="00F31354" w:rsidP="00F31354">
            <w:r w:rsidRPr="00F31354">
              <w:t>6.954441</w:t>
            </w:r>
          </w:p>
        </w:tc>
        <w:tc>
          <w:tcPr>
            <w:tcW w:w="960" w:type="dxa"/>
            <w:noWrap/>
            <w:hideMark/>
          </w:tcPr>
          <w:p w14:paraId="4C41E975" w14:textId="77777777" w:rsidR="00F31354" w:rsidRPr="00F31354" w:rsidRDefault="00F31354" w:rsidP="00F31354">
            <w:r w:rsidRPr="00F31354">
              <w:t>10.54467</w:t>
            </w:r>
          </w:p>
        </w:tc>
        <w:tc>
          <w:tcPr>
            <w:tcW w:w="960" w:type="dxa"/>
            <w:noWrap/>
            <w:hideMark/>
          </w:tcPr>
          <w:p w14:paraId="17A605D9" w14:textId="77777777" w:rsidR="00F31354" w:rsidRPr="00F31354" w:rsidRDefault="00F31354" w:rsidP="00F31354">
            <w:r w:rsidRPr="00F31354">
              <w:t>9.450103</w:t>
            </w:r>
          </w:p>
        </w:tc>
        <w:tc>
          <w:tcPr>
            <w:tcW w:w="960" w:type="dxa"/>
            <w:noWrap/>
            <w:hideMark/>
          </w:tcPr>
          <w:p w14:paraId="573B0F3A" w14:textId="77777777" w:rsidR="00F31354" w:rsidRPr="00F31354" w:rsidRDefault="00F31354" w:rsidP="00F31354">
            <w:r w:rsidRPr="00F31354">
              <w:t>12.24544</w:t>
            </w:r>
          </w:p>
        </w:tc>
        <w:tc>
          <w:tcPr>
            <w:tcW w:w="960" w:type="dxa"/>
            <w:noWrap/>
            <w:hideMark/>
          </w:tcPr>
          <w:p w14:paraId="0FC40328" w14:textId="77777777" w:rsidR="00F31354" w:rsidRPr="00F31354" w:rsidRDefault="00F31354" w:rsidP="00F31354">
            <w:r w:rsidRPr="00F31354">
              <w:t>11.66453</w:t>
            </w:r>
          </w:p>
        </w:tc>
      </w:tr>
      <w:tr w:rsidR="00F31354" w:rsidRPr="00F31354" w14:paraId="7CF7360E" w14:textId="77777777" w:rsidTr="00F31354">
        <w:trPr>
          <w:trHeight w:val="300"/>
        </w:trPr>
        <w:tc>
          <w:tcPr>
            <w:tcW w:w="960" w:type="dxa"/>
            <w:noWrap/>
            <w:hideMark/>
          </w:tcPr>
          <w:p w14:paraId="0E43E22A" w14:textId="77777777" w:rsidR="00F31354" w:rsidRPr="00F31354" w:rsidRDefault="00F31354" w:rsidP="00F31354">
            <w:r w:rsidRPr="00F31354">
              <w:t>5.49126</w:t>
            </w:r>
          </w:p>
        </w:tc>
        <w:tc>
          <w:tcPr>
            <w:tcW w:w="960" w:type="dxa"/>
            <w:noWrap/>
            <w:hideMark/>
          </w:tcPr>
          <w:p w14:paraId="5D48276B" w14:textId="77777777" w:rsidR="00F31354" w:rsidRPr="00F31354" w:rsidRDefault="00F31354" w:rsidP="00F31354">
            <w:r w:rsidRPr="00F31354">
              <w:t>6.295402</w:t>
            </w:r>
          </w:p>
        </w:tc>
        <w:tc>
          <w:tcPr>
            <w:tcW w:w="960" w:type="dxa"/>
            <w:noWrap/>
            <w:hideMark/>
          </w:tcPr>
          <w:p w14:paraId="341D1C9F" w14:textId="77777777" w:rsidR="00F31354" w:rsidRPr="00F31354" w:rsidRDefault="00F31354" w:rsidP="00F31354">
            <w:r w:rsidRPr="00F31354">
              <w:t>10.8798</w:t>
            </w:r>
          </w:p>
        </w:tc>
        <w:tc>
          <w:tcPr>
            <w:tcW w:w="960" w:type="dxa"/>
            <w:noWrap/>
            <w:hideMark/>
          </w:tcPr>
          <w:p w14:paraId="5BDFD70D" w14:textId="77777777" w:rsidR="00F31354" w:rsidRPr="00F31354" w:rsidRDefault="00F31354" w:rsidP="00F31354">
            <w:r w:rsidRPr="00F31354">
              <w:t>12.41611</w:t>
            </w:r>
          </w:p>
        </w:tc>
        <w:tc>
          <w:tcPr>
            <w:tcW w:w="960" w:type="dxa"/>
            <w:noWrap/>
            <w:hideMark/>
          </w:tcPr>
          <w:p w14:paraId="3549FF04" w14:textId="77777777" w:rsidR="00F31354" w:rsidRPr="00F31354" w:rsidRDefault="00F31354" w:rsidP="00F31354">
            <w:r w:rsidRPr="00F31354">
              <w:t>19.53076</w:t>
            </w:r>
          </w:p>
        </w:tc>
        <w:tc>
          <w:tcPr>
            <w:tcW w:w="960" w:type="dxa"/>
            <w:noWrap/>
            <w:hideMark/>
          </w:tcPr>
          <w:p w14:paraId="72C90881" w14:textId="77777777" w:rsidR="00F31354" w:rsidRPr="00F31354" w:rsidRDefault="00F31354" w:rsidP="00F31354">
            <w:r w:rsidRPr="00F31354">
              <w:t>9.663325</w:t>
            </w:r>
          </w:p>
        </w:tc>
        <w:tc>
          <w:tcPr>
            <w:tcW w:w="960" w:type="dxa"/>
            <w:noWrap/>
            <w:hideMark/>
          </w:tcPr>
          <w:p w14:paraId="255824B7" w14:textId="77777777" w:rsidR="00F31354" w:rsidRPr="00F31354" w:rsidRDefault="00F31354" w:rsidP="00F31354">
            <w:r w:rsidRPr="00F31354">
              <w:t>9.506291</w:t>
            </w:r>
          </w:p>
        </w:tc>
        <w:tc>
          <w:tcPr>
            <w:tcW w:w="960" w:type="dxa"/>
            <w:noWrap/>
            <w:hideMark/>
          </w:tcPr>
          <w:p w14:paraId="41855107" w14:textId="77777777" w:rsidR="00F31354" w:rsidRPr="00F31354" w:rsidRDefault="00F31354" w:rsidP="00F31354">
            <w:r w:rsidRPr="00F31354">
              <w:t>10.99425</w:t>
            </w:r>
          </w:p>
        </w:tc>
        <w:tc>
          <w:tcPr>
            <w:tcW w:w="960" w:type="dxa"/>
            <w:noWrap/>
            <w:hideMark/>
          </w:tcPr>
          <w:p w14:paraId="32825D80" w14:textId="77777777" w:rsidR="00F31354" w:rsidRPr="00F31354" w:rsidRDefault="00F31354" w:rsidP="00F31354">
            <w:r w:rsidRPr="00F31354">
              <w:t>13.55643</w:t>
            </w:r>
          </w:p>
        </w:tc>
        <w:tc>
          <w:tcPr>
            <w:tcW w:w="960" w:type="dxa"/>
            <w:noWrap/>
            <w:hideMark/>
          </w:tcPr>
          <w:p w14:paraId="4E49B6D0" w14:textId="77777777" w:rsidR="00F31354" w:rsidRPr="00F31354" w:rsidRDefault="00F31354" w:rsidP="00F31354">
            <w:r w:rsidRPr="00F31354">
              <w:t>14.71238</w:t>
            </w:r>
          </w:p>
        </w:tc>
      </w:tr>
      <w:tr w:rsidR="00F31354" w:rsidRPr="00F31354" w14:paraId="13995638" w14:textId="77777777" w:rsidTr="00F31354">
        <w:trPr>
          <w:trHeight w:val="300"/>
        </w:trPr>
        <w:tc>
          <w:tcPr>
            <w:tcW w:w="960" w:type="dxa"/>
            <w:noWrap/>
            <w:hideMark/>
          </w:tcPr>
          <w:p w14:paraId="32E1B7E4" w14:textId="77777777" w:rsidR="00F31354" w:rsidRPr="00F31354" w:rsidRDefault="00F31354" w:rsidP="00F31354">
            <w:r w:rsidRPr="00F31354">
              <w:t>3.997012</w:t>
            </w:r>
          </w:p>
        </w:tc>
        <w:tc>
          <w:tcPr>
            <w:tcW w:w="960" w:type="dxa"/>
            <w:noWrap/>
            <w:hideMark/>
          </w:tcPr>
          <w:p w14:paraId="18586299" w14:textId="77777777" w:rsidR="00F31354" w:rsidRPr="00F31354" w:rsidRDefault="00F31354" w:rsidP="00F31354">
            <w:r w:rsidRPr="00F31354">
              <w:t>10.7224</w:t>
            </w:r>
          </w:p>
        </w:tc>
        <w:tc>
          <w:tcPr>
            <w:tcW w:w="960" w:type="dxa"/>
            <w:noWrap/>
            <w:hideMark/>
          </w:tcPr>
          <w:p w14:paraId="11CB46F9" w14:textId="77777777" w:rsidR="00F31354" w:rsidRPr="00F31354" w:rsidRDefault="00F31354" w:rsidP="00F31354">
            <w:r w:rsidRPr="00F31354">
              <w:t>11.47444</w:t>
            </w:r>
          </w:p>
        </w:tc>
        <w:tc>
          <w:tcPr>
            <w:tcW w:w="960" w:type="dxa"/>
            <w:noWrap/>
            <w:hideMark/>
          </w:tcPr>
          <w:p w14:paraId="3E6E8B8F" w14:textId="77777777" w:rsidR="00F31354" w:rsidRPr="00F31354" w:rsidRDefault="00F31354" w:rsidP="00F31354">
            <w:r w:rsidRPr="00F31354">
              <w:t>12.20341</w:t>
            </w:r>
          </w:p>
        </w:tc>
        <w:tc>
          <w:tcPr>
            <w:tcW w:w="960" w:type="dxa"/>
            <w:noWrap/>
            <w:hideMark/>
          </w:tcPr>
          <w:p w14:paraId="31ECC345" w14:textId="77777777" w:rsidR="00F31354" w:rsidRPr="00F31354" w:rsidRDefault="00F31354" w:rsidP="00F31354">
            <w:r w:rsidRPr="00F31354">
              <w:t>15.81119</w:t>
            </w:r>
          </w:p>
        </w:tc>
        <w:tc>
          <w:tcPr>
            <w:tcW w:w="960" w:type="dxa"/>
            <w:noWrap/>
            <w:hideMark/>
          </w:tcPr>
          <w:p w14:paraId="630BEB22" w14:textId="77777777" w:rsidR="00F31354" w:rsidRPr="00F31354" w:rsidRDefault="00F31354" w:rsidP="00F31354">
            <w:r w:rsidRPr="00F31354">
              <w:t>7.493622</w:t>
            </w:r>
          </w:p>
        </w:tc>
        <w:tc>
          <w:tcPr>
            <w:tcW w:w="960" w:type="dxa"/>
            <w:noWrap/>
            <w:hideMark/>
          </w:tcPr>
          <w:p w14:paraId="5B48529D" w14:textId="77777777" w:rsidR="00F31354" w:rsidRPr="00F31354" w:rsidRDefault="00F31354" w:rsidP="00F31354">
            <w:r w:rsidRPr="00F31354">
              <w:t>11.2492</w:t>
            </w:r>
          </w:p>
        </w:tc>
        <w:tc>
          <w:tcPr>
            <w:tcW w:w="960" w:type="dxa"/>
            <w:noWrap/>
            <w:hideMark/>
          </w:tcPr>
          <w:p w14:paraId="00963405" w14:textId="77777777" w:rsidR="00F31354" w:rsidRPr="00F31354" w:rsidRDefault="00F31354" w:rsidP="00F31354">
            <w:r w:rsidRPr="00F31354">
              <w:t>7.457854</w:t>
            </w:r>
          </w:p>
        </w:tc>
        <w:tc>
          <w:tcPr>
            <w:tcW w:w="960" w:type="dxa"/>
            <w:noWrap/>
            <w:hideMark/>
          </w:tcPr>
          <w:p w14:paraId="1D565546" w14:textId="77777777" w:rsidR="00F31354" w:rsidRPr="00F31354" w:rsidRDefault="00F31354" w:rsidP="00F31354">
            <w:r w:rsidRPr="00F31354">
              <w:t>12.10914</w:t>
            </w:r>
          </w:p>
        </w:tc>
        <w:tc>
          <w:tcPr>
            <w:tcW w:w="960" w:type="dxa"/>
            <w:noWrap/>
            <w:hideMark/>
          </w:tcPr>
          <w:p w14:paraId="14120D6A" w14:textId="77777777" w:rsidR="00F31354" w:rsidRPr="00F31354" w:rsidRDefault="00F31354" w:rsidP="00F31354">
            <w:r w:rsidRPr="00F31354">
              <w:t>19.19064</w:t>
            </w:r>
          </w:p>
        </w:tc>
      </w:tr>
      <w:tr w:rsidR="00F31354" w:rsidRPr="00F31354" w14:paraId="417BEBCA" w14:textId="77777777" w:rsidTr="00F31354">
        <w:trPr>
          <w:trHeight w:val="300"/>
        </w:trPr>
        <w:tc>
          <w:tcPr>
            <w:tcW w:w="960" w:type="dxa"/>
            <w:noWrap/>
            <w:hideMark/>
          </w:tcPr>
          <w:p w14:paraId="7C8D4EBC" w14:textId="77777777" w:rsidR="00F31354" w:rsidRPr="00F31354" w:rsidRDefault="00F31354" w:rsidP="00F31354">
            <w:r w:rsidRPr="00F31354">
              <w:t>6.327298</w:t>
            </w:r>
          </w:p>
        </w:tc>
        <w:tc>
          <w:tcPr>
            <w:tcW w:w="960" w:type="dxa"/>
            <w:noWrap/>
            <w:hideMark/>
          </w:tcPr>
          <w:p w14:paraId="5412872E" w14:textId="77777777" w:rsidR="00F31354" w:rsidRPr="00F31354" w:rsidRDefault="00F31354" w:rsidP="00F31354">
            <w:r w:rsidRPr="00F31354">
              <w:t>7.975255</w:t>
            </w:r>
          </w:p>
        </w:tc>
        <w:tc>
          <w:tcPr>
            <w:tcW w:w="960" w:type="dxa"/>
            <w:noWrap/>
            <w:hideMark/>
          </w:tcPr>
          <w:p w14:paraId="65D8E220" w14:textId="77777777" w:rsidR="00F31354" w:rsidRPr="00F31354" w:rsidRDefault="00F31354" w:rsidP="00F31354">
            <w:r w:rsidRPr="00F31354">
              <w:t>11.2783</w:t>
            </w:r>
          </w:p>
        </w:tc>
        <w:tc>
          <w:tcPr>
            <w:tcW w:w="960" w:type="dxa"/>
            <w:noWrap/>
            <w:hideMark/>
          </w:tcPr>
          <w:p w14:paraId="4C67CD7A" w14:textId="77777777" w:rsidR="00F31354" w:rsidRPr="00F31354" w:rsidRDefault="00F31354" w:rsidP="00F31354">
            <w:r w:rsidRPr="00F31354">
              <w:t>12.38754</w:t>
            </w:r>
          </w:p>
        </w:tc>
        <w:tc>
          <w:tcPr>
            <w:tcW w:w="960" w:type="dxa"/>
            <w:noWrap/>
            <w:hideMark/>
          </w:tcPr>
          <w:p w14:paraId="454291B8" w14:textId="77777777" w:rsidR="00F31354" w:rsidRPr="00F31354" w:rsidRDefault="00F31354" w:rsidP="00F31354">
            <w:r w:rsidRPr="00F31354">
              <w:t>13.671</w:t>
            </w:r>
          </w:p>
        </w:tc>
        <w:tc>
          <w:tcPr>
            <w:tcW w:w="960" w:type="dxa"/>
            <w:noWrap/>
            <w:hideMark/>
          </w:tcPr>
          <w:p w14:paraId="25DD15DD" w14:textId="77777777" w:rsidR="00F31354" w:rsidRPr="00F31354" w:rsidRDefault="00F31354" w:rsidP="00F31354">
            <w:r w:rsidRPr="00F31354">
              <w:t>7.919655</w:t>
            </w:r>
          </w:p>
        </w:tc>
        <w:tc>
          <w:tcPr>
            <w:tcW w:w="960" w:type="dxa"/>
            <w:noWrap/>
            <w:hideMark/>
          </w:tcPr>
          <w:p w14:paraId="2D9C86D8" w14:textId="77777777" w:rsidR="00F31354" w:rsidRPr="00F31354" w:rsidRDefault="00F31354" w:rsidP="00F31354">
            <w:r w:rsidRPr="00F31354">
              <w:t>8.875958</w:t>
            </w:r>
          </w:p>
        </w:tc>
        <w:tc>
          <w:tcPr>
            <w:tcW w:w="960" w:type="dxa"/>
            <w:noWrap/>
            <w:hideMark/>
          </w:tcPr>
          <w:p w14:paraId="68EDD1DA" w14:textId="77777777" w:rsidR="00F31354" w:rsidRPr="00F31354" w:rsidRDefault="00F31354" w:rsidP="00F31354">
            <w:r w:rsidRPr="00F31354">
              <w:t>13.9259</w:t>
            </w:r>
          </w:p>
        </w:tc>
        <w:tc>
          <w:tcPr>
            <w:tcW w:w="960" w:type="dxa"/>
            <w:noWrap/>
            <w:hideMark/>
          </w:tcPr>
          <w:p w14:paraId="069879AE" w14:textId="77777777" w:rsidR="00F31354" w:rsidRPr="00F31354" w:rsidRDefault="00F31354" w:rsidP="00F31354">
            <w:r w:rsidRPr="00F31354">
              <w:t>19.2002</w:t>
            </w:r>
          </w:p>
        </w:tc>
        <w:tc>
          <w:tcPr>
            <w:tcW w:w="960" w:type="dxa"/>
            <w:noWrap/>
            <w:hideMark/>
          </w:tcPr>
          <w:p w14:paraId="2280C7C1" w14:textId="77777777" w:rsidR="00F31354" w:rsidRPr="00F31354" w:rsidRDefault="00F31354" w:rsidP="00F31354">
            <w:r w:rsidRPr="00F31354">
              <w:t>20.13902</w:t>
            </w:r>
          </w:p>
        </w:tc>
      </w:tr>
      <w:tr w:rsidR="00F31354" w:rsidRPr="00F31354" w14:paraId="7EFA953F" w14:textId="77777777" w:rsidTr="00F31354">
        <w:trPr>
          <w:trHeight w:val="300"/>
        </w:trPr>
        <w:tc>
          <w:tcPr>
            <w:tcW w:w="960" w:type="dxa"/>
            <w:noWrap/>
            <w:hideMark/>
          </w:tcPr>
          <w:p w14:paraId="4A117275" w14:textId="77777777" w:rsidR="00F31354" w:rsidRPr="00F31354" w:rsidRDefault="00F31354" w:rsidP="00F31354">
            <w:r w:rsidRPr="00F31354">
              <w:t>5.480066</w:t>
            </w:r>
          </w:p>
        </w:tc>
        <w:tc>
          <w:tcPr>
            <w:tcW w:w="960" w:type="dxa"/>
            <w:noWrap/>
            <w:hideMark/>
          </w:tcPr>
          <w:p w14:paraId="1A60D6B0" w14:textId="77777777" w:rsidR="00F31354" w:rsidRPr="00F31354" w:rsidRDefault="00F31354" w:rsidP="00F31354">
            <w:r w:rsidRPr="00F31354">
              <w:t>12.80138</w:t>
            </w:r>
          </w:p>
        </w:tc>
        <w:tc>
          <w:tcPr>
            <w:tcW w:w="960" w:type="dxa"/>
            <w:noWrap/>
            <w:hideMark/>
          </w:tcPr>
          <w:p w14:paraId="1018CBCC" w14:textId="77777777" w:rsidR="00F31354" w:rsidRPr="00F31354" w:rsidRDefault="00F31354" w:rsidP="00F31354">
            <w:r w:rsidRPr="00F31354">
              <w:t>9.732381</w:t>
            </w:r>
          </w:p>
        </w:tc>
        <w:tc>
          <w:tcPr>
            <w:tcW w:w="960" w:type="dxa"/>
            <w:noWrap/>
            <w:hideMark/>
          </w:tcPr>
          <w:p w14:paraId="224F0AE2" w14:textId="77777777" w:rsidR="00F31354" w:rsidRPr="00F31354" w:rsidRDefault="00F31354" w:rsidP="00F31354">
            <w:r w:rsidRPr="00F31354">
              <w:t>14.38844</w:t>
            </w:r>
          </w:p>
        </w:tc>
        <w:tc>
          <w:tcPr>
            <w:tcW w:w="960" w:type="dxa"/>
            <w:noWrap/>
            <w:hideMark/>
          </w:tcPr>
          <w:p w14:paraId="4D61354D" w14:textId="77777777" w:rsidR="00F31354" w:rsidRPr="00F31354" w:rsidRDefault="00F31354" w:rsidP="00F31354">
            <w:r w:rsidRPr="00F31354">
              <w:t>15.44859</w:t>
            </w:r>
          </w:p>
        </w:tc>
        <w:tc>
          <w:tcPr>
            <w:tcW w:w="960" w:type="dxa"/>
            <w:noWrap/>
            <w:hideMark/>
          </w:tcPr>
          <w:p w14:paraId="2546A377" w14:textId="77777777" w:rsidR="00F31354" w:rsidRPr="00F31354" w:rsidRDefault="00F31354" w:rsidP="00F31354">
            <w:r w:rsidRPr="00F31354">
              <w:t>4.691607</w:t>
            </w:r>
          </w:p>
        </w:tc>
        <w:tc>
          <w:tcPr>
            <w:tcW w:w="960" w:type="dxa"/>
            <w:noWrap/>
            <w:hideMark/>
          </w:tcPr>
          <w:p w14:paraId="21F9D390" w14:textId="77777777" w:rsidR="00F31354" w:rsidRPr="00F31354" w:rsidRDefault="00F31354" w:rsidP="00F31354">
            <w:r w:rsidRPr="00F31354">
              <w:t>10.47122</w:t>
            </w:r>
          </w:p>
        </w:tc>
        <w:tc>
          <w:tcPr>
            <w:tcW w:w="960" w:type="dxa"/>
            <w:noWrap/>
            <w:hideMark/>
          </w:tcPr>
          <w:p w14:paraId="08361228" w14:textId="77777777" w:rsidR="00F31354" w:rsidRPr="00F31354" w:rsidRDefault="00F31354" w:rsidP="00F31354">
            <w:r w:rsidRPr="00F31354">
              <w:t>16.5981</w:t>
            </w:r>
          </w:p>
        </w:tc>
        <w:tc>
          <w:tcPr>
            <w:tcW w:w="960" w:type="dxa"/>
            <w:noWrap/>
            <w:hideMark/>
          </w:tcPr>
          <w:p w14:paraId="1D635004" w14:textId="77777777" w:rsidR="00F31354" w:rsidRPr="00F31354" w:rsidRDefault="00F31354" w:rsidP="00F31354">
            <w:r w:rsidRPr="00F31354">
              <w:t>15.21713</w:t>
            </w:r>
          </w:p>
        </w:tc>
        <w:tc>
          <w:tcPr>
            <w:tcW w:w="960" w:type="dxa"/>
            <w:noWrap/>
            <w:hideMark/>
          </w:tcPr>
          <w:p w14:paraId="060167DF" w14:textId="77777777" w:rsidR="00F31354" w:rsidRPr="00F31354" w:rsidRDefault="00F31354" w:rsidP="00F31354">
            <w:r w:rsidRPr="00F31354">
              <w:t>20.78645</w:t>
            </w:r>
          </w:p>
        </w:tc>
      </w:tr>
      <w:tr w:rsidR="00F31354" w:rsidRPr="00F31354" w14:paraId="6051FA80" w14:textId="77777777" w:rsidTr="00F31354">
        <w:trPr>
          <w:trHeight w:val="300"/>
        </w:trPr>
        <w:tc>
          <w:tcPr>
            <w:tcW w:w="960" w:type="dxa"/>
            <w:noWrap/>
            <w:hideMark/>
          </w:tcPr>
          <w:p w14:paraId="6E3C9DC6" w14:textId="77777777" w:rsidR="00F31354" w:rsidRPr="00F31354" w:rsidRDefault="00F31354" w:rsidP="00F31354">
            <w:pPr>
              <w:rPr>
                <w:b/>
                <w:bCs/>
              </w:rPr>
            </w:pPr>
            <w:r w:rsidRPr="00F31354">
              <w:rPr>
                <w:b/>
                <w:bCs/>
              </w:rPr>
              <w:t>6.708638</w:t>
            </w:r>
          </w:p>
        </w:tc>
        <w:tc>
          <w:tcPr>
            <w:tcW w:w="960" w:type="dxa"/>
            <w:noWrap/>
            <w:hideMark/>
          </w:tcPr>
          <w:p w14:paraId="267DB9EE" w14:textId="77777777" w:rsidR="00F31354" w:rsidRPr="00F31354" w:rsidRDefault="00F31354" w:rsidP="00F31354">
            <w:pPr>
              <w:rPr>
                <w:b/>
                <w:bCs/>
              </w:rPr>
            </w:pPr>
            <w:r w:rsidRPr="00F31354">
              <w:rPr>
                <w:b/>
                <w:bCs/>
              </w:rPr>
              <w:t>8.38187</w:t>
            </w:r>
          </w:p>
        </w:tc>
        <w:tc>
          <w:tcPr>
            <w:tcW w:w="960" w:type="dxa"/>
            <w:noWrap/>
            <w:hideMark/>
          </w:tcPr>
          <w:p w14:paraId="4052A2D2" w14:textId="77777777" w:rsidR="00F31354" w:rsidRPr="00F31354" w:rsidRDefault="00F31354" w:rsidP="00F31354">
            <w:pPr>
              <w:rPr>
                <w:b/>
                <w:bCs/>
              </w:rPr>
            </w:pPr>
            <w:r w:rsidRPr="00F31354">
              <w:rPr>
                <w:b/>
                <w:bCs/>
              </w:rPr>
              <w:t>10.81688</w:t>
            </w:r>
          </w:p>
        </w:tc>
        <w:tc>
          <w:tcPr>
            <w:tcW w:w="960" w:type="dxa"/>
            <w:noWrap/>
            <w:hideMark/>
          </w:tcPr>
          <w:p w14:paraId="3D3D3771" w14:textId="77777777" w:rsidR="00F31354" w:rsidRPr="00F31354" w:rsidRDefault="00F31354" w:rsidP="00F31354">
            <w:pPr>
              <w:rPr>
                <w:b/>
                <w:bCs/>
              </w:rPr>
            </w:pPr>
            <w:r w:rsidRPr="00F31354">
              <w:rPr>
                <w:b/>
                <w:bCs/>
              </w:rPr>
              <w:t>12.83</w:t>
            </w:r>
          </w:p>
        </w:tc>
        <w:tc>
          <w:tcPr>
            <w:tcW w:w="960" w:type="dxa"/>
            <w:noWrap/>
            <w:hideMark/>
          </w:tcPr>
          <w:p w14:paraId="7084CC21" w14:textId="77777777" w:rsidR="00F31354" w:rsidRPr="00F31354" w:rsidRDefault="00F31354" w:rsidP="00F31354">
            <w:pPr>
              <w:rPr>
                <w:b/>
                <w:bCs/>
              </w:rPr>
            </w:pPr>
            <w:r w:rsidRPr="00F31354">
              <w:rPr>
                <w:b/>
                <w:bCs/>
              </w:rPr>
              <w:t>15.30878</w:t>
            </w:r>
          </w:p>
        </w:tc>
        <w:tc>
          <w:tcPr>
            <w:tcW w:w="960" w:type="dxa"/>
            <w:noWrap/>
            <w:hideMark/>
          </w:tcPr>
          <w:p w14:paraId="31980546" w14:textId="77777777" w:rsidR="00F31354" w:rsidRPr="00F31354" w:rsidRDefault="00F31354" w:rsidP="00F31354">
            <w:pPr>
              <w:rPr>
                <w:b/>
                <w:bCs/>
              </w:rPr>
            </w:pPr>
            <w:r w:rsidRPr="00F31354">
              <w:rPr>
                <w:b/>
                <w:bCs/>
              </w:rPr>
              <w:t>7.704555</w:t>
            </w:r>
          </w:p>
        </w:tc>
        <w:tc>
          <w:tcPr>
            <w:tcW w:w="960" w:type="dxa"/>
            <w:noWrap/>
            <w:hideMark/>
          </w:tcPr>
          <w:p w14:paraId="300F2EDD" w14:textId="77777777" w:rsidR="00F31354" w:rsidRPr="00F31354" w:rsidRDefault="00F31354" w:rsidP="00F31354">
            <w:pPr>
              <w:rPr>
                <w:b/>
                <w:bCs/>
              </w:rPr>
            </w:pPr>
            <w:r w:rsidRPr="00F31354">
              <w:rPr>
                <w:b/>
                <w:bCs/>
              </w:rPr>
              <w:t>9.041624</w:t>
            </w:r>
          </w:p>
        </w:tc>
        <w:tc>
          <w:tcPr>
            <w:tcW w:w="960" w:type="dxa"/>
            <w:noWrap/>
            <w:hideMark/>
          </w:tcPr>
          <w:p w14:paraId="5185A55B" w14:textId="77777777" w:rsidR="00F31354" w:rsidRPr="00F31354" w:rsidRDefault="00F31354" w:rsidP="00F31354">
            <w:pPr>
              <w:rPr>
                <w:b/>
                <w:bCs/>
              </w:rPr>
            </w:pPr>
            <w:r w:rsidRPr="00F31354">
              <w:rPr>
                <w:b/>
                <w:bCs/>
              </w:rPr>
              <w:t>10.86776</w:t>
            </w:r>
          </w:p>
        </w:tc>
        <w:tc>
          <w:tcPr>
            <w:tcW w:w="960" w:type="dxa"/>
            <w:noWrap/>
            <w:hideMark/>
          </w:tcPr>
          <w:p w14:paraId="0F25826E" w14:textId="77777777" w:rsidR="00F31354" w:rsidRPr="00F31354" w:rsidRDefault="00F31354" w:rsidP="00F31354">
            <w:pPr>
              <w:rPr>
                <w:b/>
                <w:bCs/>
              </w:rPr>
            </w:pPr>
            <w:r w:rsidRPr="00F31354">
              <w:rPr>
                <w:b/>
                <w:bCs/>
              </w:rPr>
              <w:t>12.44506</w:t>
            </w:r>
          </w:p>
        </w:tc>
        <w:tc>
          <w:tcPr>
            <w:tcW w:w="960" w:type="dxa"/>
            <w:noWrap/>
            <w:hideMark/>
          </w:tcPr>
          <w:p w14:paraId="2D097ECB" w14:textId="77777777" w:rsidR="00F31354" w:rsidRPr="00F31354" w:rsidRDefault="00F31354" w:rsidP="00F31354">
            <w:pPr>
              <w:rPr>
                <w:b/>
                <w:bCs/>
              </w:rPr>
            </w:pPr>
            <w:r w:rsidRPr="00F31354">
              <w:rPr>
                <w:b/>
                <w:bCs/>
              </w:rPr>
              <w:t>15.43454</w:t>
            </w:r>
          </w:p>
        </w:tc>
      </w:tr>
    </w:tbl>
    <w:p w14:paraId="78D488F8" w14:textId="77777777" w:rsidR="00F31354" w:rsidRDefault="00F31354" w:rsidP="00DD05AD">
      <w:r>
        <w:lastRenderedPageBreak/>
        <w:t>5</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4EBDDE4" w14:textId="77777777" w:rsidTr="00F31354">
        <w:trPr>
          <w:trHeight w:val="300"/>
        </w:trPr>
        <w:tc>
          <w:tcPr>
            <w:tcW w:w="960" w:type="dxa"/>
            <w:noWrap/>
            <w:hideMark/>
          </w:tcPr>
          <w:p w14:paraId="0C97790C" w14:textId="77777777" w:rsidR="00F31354" w:rsidRPr="00F31354" w:rsidRDefault="00F31354" w:rsidP="00F31354">
            <w:r w:rsidRPr="00F31354">
              <w:t>Tx01</w:t>
            </w:r>
          </w:p>
        </w:tc>
        <w:tc>
          <w:tcPr>
            <w:tcW w:w="960" w:type="dxa"/>
            <w:noWrap/>
            <w:hideMark/>
          </w:tcPr>
          <w:p w14:paraId="2A0B8B04" w14:textId="77777777" w:rsidR="00F31354" w:rsidRPr="00F31354" w:rsidRDefault="00F31354" w:rsidP="00F31354">
            <w:r w:rsidRPr="00F31354">
              <w:t>Tx02</w:t>
            </w:r>
          </w:p>
        </w:tc>
        <w:tc>
          <w:tcPr>
            <w:tcW w:w="960" w:type="dxa"/>
            <w:noWrap/>
            <w:hideMark/>
          </w:tcPr>
          <w:p w14:paraId="17E0E123" w14:textId="77777777" w:rsidR="00F31354" w:rsidRPr="00F31354" w:rsidRDefault="00F31354" w:rsidP="00F31354">
            <w:r w:rsidRPr="00F31354">
              <w:t>Tx03</w:t>
            </w:r>
          </w:p>
        </w:tc>
        <w:tc>
          <w:tcPr>
            <w:tcW w:w="960" w:type="dxa"/>
            <w:noWrap/>
            <w:hideMark/>
          </w:tcPr>
          <w:p w14:paraId="2929B689" w14:textId="77777777" w:rsidR="00F31354" w:rsidRPr="00F31354" w:rsidRDefault="00F31354" w:rsidP="00F31354">
            <w:r w:rsidRPr="00F31354">
              <w:t>Tx04</w:t>
            </w:r>
          </w:p>
        </w:tc>
        <w:tc>
          <w:tcPr>
            <w:tcW w:w="960" w:type="dxa"/>
            <w:noWrap/>
            <w:hideMark/>
          </w:tcPr>
          <w:p w14:paraId="404C6FCD" w14:textId="77777777" w:rsidR="00F31354" w:rsidRPr="00F31354" w:rsidRDefault="00F31354" w:rsidP="00F31354">
            <w:r w:rsidRPr="00F31354">
              <w:t>Tx05</w:t>
            </w:r>
          </w:p>
        </w:tc>
        <w:tc>
          <w:tcPr>
            <w:tcW w:w="960" w:type="dxa"/>
            <w:noWrap/>
            <w:hideMark/>
          </w:tcPr>
          <w:p w14:paraId="4F69D0A1" w14:textId="77777777" w:rsidR="00F31354" w:rsidRPr="00F31354" w:rsidRDefault="00F31354" w:rsidP="00F31354">
            <w:r w:rsidRPr="00F31354">
              <w:t>Tx06</w:t>
            </w:r>
          </w:p>
        </w:tc>
        <w:tc>
          <w:tcPr>
            <w:tcW w:w="960" w:type="dxa"/>
            <w:noWrap/>
            <w:hideMark/>
          </w:tcPr>
          <w:p w14:paraId="2975A36E" w14:textId="77777777" w:rsidR="00F31354" w:rsidRPr="00F31354" w:rsidRDefault="00F31354" w:rsidP="00F31354">
            <w:r w:rsidRPr="00F31354">
              <w:t>Tx07</w:t>
            </w:r>
          </w:p>
        </w:tc>
        <w:tc>
          <w:tcPr>
            <w:tcW w:w="960" w:type="dxa"/>
            <w:noWrap/>
            <w:hideMark/>
          </w:tcPr>
          <w:p w14:paraId="210B7EDE" w14:textId="77777777" w:rsidR="00F31354" w:rsidRPr="00F31354" w:rsidRDefault="00F31354" w:rsidP="00F31354">
            <w:r w:rsidRPr="00F31354">
              <w:t>Tx08</w:t>
            </w:r>
          </w:p>
        </w:tc>
        <w:tc>
          <w:tcPr>
            <w:tcW w:w="960" w:type="dxa"/>
            <w:noWrap/>
            <w:hideMark/>
          </w:tcPr>
          <w:p w14:paraId="510EBE33" w14:textId="77777777" w:rsidR="00F31354" w:rsidRPr="00F31354" w:rsidRDefault="00F31354" w:rsidP="00F31354">
            <w:r w:rsidRPr="00F31354">
              <w:t>Tx09</w:t>
            </w:r>
          </w:p>
        </w:tc>
        <w:tc>
          <w:tcPr>
            <w:tcW w:w="960" w:type="dxa"/>
            <w:noWrap/>
            <w:hideMark/>
          </w:tcPr>
          <w:p w14:paraId="3DA3832B" w14:textId="77777777" w:rsidR="00F31354" w:rsidRPr="00F31354" w:rsidRDefault="00F31354" w:rsidP="00F31354">
            <w:r w:rsidRPr="00F31354">
              <w:t>Tx10</w:t>
            </w:r>
          </w:p>
        </w:tc>
      </w:tr>
      <w:tr w:rsidR="00F31354" w:rsidRPr="00F31354" w14:paraId="127A500E" w14:textId="77777777" w:rsidTr="00F31354">
        <w:trPr>
          <w:trHeight w:val="300"/>
        </w:trPr>
        <w:tc>
          <w:tcPr>
            <w:tcW w:w="960" w:type="dxa"/>
            <w:noWrap/>
            <w:hideMark/>
          </w:tcPr>
          <w:p w14:paraId="27AC426E" w14:textId="77777777" w:rsidR="00F31354" w:rsidRPr="00F31354" w:rsidRDefault="00F31354" w:rsidP="00F31354">
            <w:r w:rsidRPr="00F31354">
              <w:t>8.536773</w:t>
            </w:r>
          </w:p>
        </w:tc>
        <w:tc>
          <w:tcPr>
            <w:tcW w:w="960" w:type="dxa"/>
            <w:noWrap/>
            <w:hideMark/>
          </w:tcPr>
          <w:p w14:paraId="167D3E32" w14:textId="77777777" w:rsidR="00F31354" w:rsidRPr="00F31354" w:rsidRDefault="00F31354" w:rsidP="00F31354">
            <w:r w:rsidRPr="00F31354">
              <w:t>6.123528</w:t>
            </w:r>
          </w:p>
        </w:tc>
        <w:tc>
          <w:tcPr>
            <w:tcW w:w="960" w:type="dxa"/>
            <w:noWrap/>
            <w:hideMark/>
          </w:tcPr>
          <w:p w14:paraId="5DC7BB89" w14:textId="77777777" w:rsidR="00F31354" w:rsidRPr="00F31354" w:rsidRDefault="00F31354" w:rsidP="00F31354">
            <w:r w:rsidRPr="00F31354">
              <w:t>11.72082</w:t>
            </w:r>
          </w:p>
        </w:tc>
        <w:tc>
          <w:tcPr>
            <w:tcW w:w="960" w:type="dxa"/>
            <w:noWrap/>
            <w:hideMark/>
          </w:tcPr>
          <w:p w14:paraId="52725986" w14:textId="77777777" w:rsidR="00F31354" w:rsidRPr="00F31354" w:rsidRDefault="00F31354" w:rsidP="00F31354">
            <w:r w:rsidRPr="00F31354">
              <w:t>12.50582</w:t>
            </w:r>
          </w:p>
        </w:tc>
        <w:tc>
          <w:tcPr>
            <w:tcW w:w="960" w:type="dxa"/>
            <w:noWrap/>
            <w:hideMark/>
          </w:tcPr>
          <w:p w14:paraId="07E152F5" w14:textId="77777777" w:rsidR="00F31354" w:rsidRPr="00F31354" w:rsidRDefault="00F31354" w:rsidP="00F31354">
            <w:r w:rsidRPr="00F31354">
              <w:t>13.84826</w:t>
            </w:r>
          </w:p>
        </w:tc>
        <w:tc>
          <w:tcPr>
            <w:tcW w:w="960" w:type="dxa"/>
            <w:noWrap/>
            <w:hideMark/>
          </w:tcPr>
          <w:p w14:paraId="6A383C58" w14:textId="77777777" w:rsidR="00F31354" w:rsidRPr="00F31354" w:rsidRDefault="00F31354" w:rsidP="00F31354">
            <w:r w:rsidRPr="00F31354">
              <w:t>9.194292</w:t>
            </w:r>
          </w:p>
        </w:tc>
        <w:tc>
          <w:tcPr>
            <w:tcW w:w="960" w:type="dxa"/>
            <w:noWrap/>
            <w:hideMark/>
          </w:tcPr>
          <w:p w14:paraId="0A6FF6C8" w14:textId="77777777" w:rsidR="00F31354" w:rsidRPr="00F31354" w:rsidRDefault="00F31354" w:rsidP="00F31354">
            <w:r w:rsidRPr="00F31354">
              <w:t>5.544657</w:t>
            </w:r>
          </w:p>
        </w:tc>
        <w:tc>
          <w:tcPr>
            <w:tcW w:w="960" w:type="dxa"/>
            <w:noWrap/>
            <w:hideMark/>
          </w:tcPr>
          <w:p w14:paraId="045AFEF9" w14:textId="77777777" w:rsidR="00F31354" w:rsidRPr="00F31354" w:rsidRDefault="00F31354" w:rsidP="00F31354">
            <w:r w:rsidRPr="00F31354">
              <w:t>9.464762</w:t>
            </w:r>
          </w:p>
        </w:tc>
        <w:tc>
          <w:tcPr>
            <w:tcW w:w="960" w:type="dxa"/>
            <w:noWrap/>
            <w:hideMark/>
          </w:tcPr>
          <w:p w14:paraId="31F43F4B" w14:textId="77777777" w:rsidR="00F31354" w:rsidRPr="00F31354" w:rsidRDefault="00F31354" w:rsidP="00F31354">
            <w:r w:rsidRPr="00F31354">
              <w:t>10.83736</w:t>
            </w:r>
          </w:p>
        </w:tc>
        <w:tc>
          <w:tcPr>
            <w:tcW w:w="960" w:type="dxa"/>
            <w:noWrap/>
            <w:hideMark/>
          </w:tcPr>
          <w:p w14:paraId="022CF9DD" w14:textId="77777777" w:rsidR="00F31354" w:rsidRPr="00F31354" w:rsidRDefault="00F31354" w:rsidP="00F31354">
            <w:r w:rsidRPr="00F31354">
              <w:t>14.16935</w:t>
            </w:r>
          </w:p>
        </w:tc>
      </w:tr>
      <w:tr w:rsidR="00F31354" w:rsidRPr="00F31354" w14:paraId="7B79EFD3" w14:textId="77777777" w:rsidTr="00F31354">
        <w:trPr>
          <w:trHeight w:val="300"/>
        </w:trPr>
        <w:tc>
          <w:tcPr>
            <w:tcW w:w="960" w:type="dxa"/>
            <w:noWrap/>
            <w:hideMark/>
          </w:tcPr>
          <w:p w14:paraId="795DE879" w14:textId="77777777" w:rsidR="00F31354" w:rsidRPr="00F31354" w:rsidRDefault="00F31354" w:rsidP="00F31354">
            <w:r w:rsidRPr="00F31354">
              <w:t>6.392909</w:t>
            </w:r>
          </w:p>
        </w:tc>
        <w:tc>
          <w:tcPr>
            <w:tcW w:w="960" w:type="dxa"/>
            <w:noWrap/>
            <w:hideMark/>
          </w:tcPr>
          <w:p w14:paraId="22AC746D" w14:textId="77777777" w:rsidR="00F31354" w:rsidRPr="00F31354" w:rsidRDefault="00F31354" w:rsidP="00F31354">
            <w:r w:rsidRPr="00F31354">
              <w:t>8.776998</w:t>
            </w:r>
          </w:p>
        </w:tc>
        <w:tc>
          <w:tcPr>
            <w:tcW w:w="960" w:type="dxa"/>
            <w:noWrap/>
            <w:hideMark/>
          </w:tcPr>
          <w:p w14:paraId="4CFB46D9" w14:textId="77777777" w:rsidR="00F31354" w:rsidRPr="00F31354" w:rsidRDefault="00F31354" w:rsidP="00F31354">
            <w:r w:rsidRPr="00F31354">
              <w:t>10.63696</w:t>
            </w:r>
          </w:p>
        </w:tc>
        <w:tc>
          <w:tcPr>
            <w:tcW w:w="960" w:type="dxa"/>
            <w:noWrap/>
            <w:hideMark/>
          </w:tcPr>
          <w:p w14:paraId="5ED9D716" w14:textId="77777777" w:rsidR="00F31354" w:rsidRPr="00F31354" w:rsidRDefault="00F31354" w:rsidP="00F31354">
            <w:r w:rsidRPr="00F31354">
              <w:t>11.36923</w:t>
            </w:r>
          </w:p>
        </w:tc>
        <w:tc>
          <w:tcPr>
            <w:tcW w:w="960" w:type="dxa"/>
            <w:noWrap/>
            <w:hideMark/>
          </w:tcPr>
          <w:p w14:paraId="661D422E" w14:textId="77777777" w:rsidR="00F31354" w:rsidRPr="00F31354" w:rsidRDefault="00F31354" w:rsidP="00F31354">
            <w:r w:rsidRPr="00F31354">
              <w:t>13.83679</w:t>
            </w:r>
          </w:p>
        </w:tc>
        <w:tc>
          <w:tcPr>
            <w:tcW w:w="960" w:type="dxa"/>
            <w:noWrap/>
            <w:hideMark/>
          </w:tcPr>
          <w:p w14:paraId="0B80BABA" w14:textId="77777777" w:rsidR="00F31354" w:rsidRPr="00F31354" w:rsidRDefault="00F31354" w:rsidP="00F31354">
            <w:r w:rsidRPr="00F31354">
              <w:t>4.581555</w:t>
            </w:r>
          </w:p>
        </w:tc>
        <w:tc>
          <w:tcPr>
            <w:tcW w:w="960" w:type="dxa"/>
            <w:noWrap/>
            <w:hideMark/>
          </w:tcPr>
          <w:p w14:paraId="64882724" w14:textId="77777777" w:rsidR="00F31354" w:rsidRPr="00F31354" w:rsidRDefault="00F31354" w:rsidP="00F31354">
            <w:r w:rsidRPr="00F31354">
              <w:t>8.4549</w:t>
            </w:r>
          </w:p>
        </w:tc>
        <w:tc>
          <w:tcPr>
            <w:tcW w:w="960" w:type="dxa"/>
            <w:noWrap/>
            <w:hideMark/>
          </w:tcPr>
          <w:p w14:paraId="56528B69" w14:textId="77777777" w:rsidR="00F31354" w:rsidRPr="00F31354" w:rsidRDefault="00F31354" w:rsidP="00F31354">
            <w:r w:rsidRPr="00F31354">
              <w:t>9.383549</w:t>
            </w:r>
          </w:p>
        </w:tc>
        <w:tc>
          <w:tcPr>
            <w:tcW w:w="960" w:type="dxa"/>
            <w:noWrap/>
            <w:hideMark/>
          </w:tcPr>
          <w:p w14:paraId="37BB143C" w14:textId="77777777" w:rsidR="00F31354" w:rsidRPr="00F31354" w:rsidRDefault="00F31354" w:rsidP="00F31354">
            <w:r w:rsidRPr="00F31354">
              <w:t>13.76022</w:t>
            </w:r>
          </w:p>
        </w:tc>
        <w:tc>
          <w:tcPr>
            <w:tcW w:w="960" w:type="dxa"/>
            <w:noWrap/>
            <w:hideMark/>
          </w:tcPr>
          <w:p w14:paraId="1F041A84" w14:textId="77777777" w:rsidR="00F31354" w:rsidRPr="00F31354" w:rsidRDefault="00F31354" w:rsidP="00F31354">
            <w:r w:rsidRPr="00F31354">
              <w:t>7.416211</w:t>
            </w:r>
          </w:p>
        </w:tc>
      </w:tr>
      <w:tr w:rsidR="00F31354" w:rsidRPr="00F31354" w14:paraId="13C8315B" w14:textId="77777777" w:rsidTr="00F31354">
        <w:trPr>
          <w:trHeight w:val="300"/>
        </w:trPr>
        <w:tc>
          <w:tcPr>
            <w:tcW w:w="960" w:type="dxa"/>
            <w:noWrap/>
            <w:hideMark/>
          </w:tcPr>
          <w:p w14:paraId="0FF2627F" w14:textId="77777777" w:rsidR="00F31354" w:rsidRPr="00F31354" w:rsidRDefault="00F31354" w:rsidP="00F31354">
            <w:r w:rsidRPr="00F31354">
              <w:t>8.696734</w:t>
            </w:r>
          </w:p>
        </w:tc>
        <w:tc>
          <w:tcPr>
            <w:tcW w:w="960" w:type="dxa"/>
            <w:noWrap/>
            <w:hideMark/>
          </w:tcPr>
          <w:p w14:paraId="60B96AE4" w14:textId="77777777" w:rsidR="00F31354" w:rsidRPr="00F31354" w:rsidRDefault="00F31354" w:rsidP="00F31354">
            <w:r w:rsidRPr="00F31354">
              <w:t>6.778096</w:t>
            </w:r>
          </w:p>
        </w:tc>
        <w:tc>
          <w:tcPr>
            <w:tcW w:w="960" w:type="dxa"/>
            <w:noWrap/>
            <w:hideMark/>
          </w:tcPr>
          <w:p w14:paraId="444694FA" w14:textId="77777777" w:rsidR="00F31354" w:rsidRPr="00F31354" w:rsidRDefault="00F31354" w:rsidP="00F31354">
            <w:r w:rsidRPr="00F31354">
              <w:t>15.81718</w:t>
            </w:r>
          </w:p>
        </w:tc>
        <w:tc>
          <w:tcPr>
            <w:tcW w:w="960" w:type="dxa"/>
            <w:noWrap/>
            <w:hideMark/>
          </w:tcPr>
          <w:p w14:paraId="62CE2717" w14:textId="77777777" w:rsidR="00F31354" w:rsidRPr="00F31354" w:rsidRDefault="00F31354" w:rsidP="00F31354">
            <w:r w:rsidRPr="00F31354">
              <w:t>12.56536</w:t>
            </w:r>
          </w:p>
        </w:tc>
        <w:tc>
          <w:tcPr>
            <w:tcW w:w="960" w:type="dxa"/>
            <w:noWrap/>
            <w:hideMark/>
          </w:tcPr>
          <w:p w14:paraId="19BE8941" w14:textId="77777777" w:rsidR="00F31354" w:rsidRPr="00F31354" w:rsidRDefault="00F31354" w:rsidP="00F31354">
            <w:r w:rsidRPr="00F31354">
              <w:t>16.93647</w:t>
            </w:r>
          </w:p>
        </w:tc>
        <w:tc>
          <w:tcPr>
            <w:tcW w:w="960" w:type="dxa"/>
            <w:noWrap/>
            <w:hideMark/>
          </w:tcPr>
          <w:p w14:paraId="3DA44BAB" w14:textId="77777777" w:rsidR="00F31354" w:rsidRPr="00F31354" w:rsidRDefault="00F31354" w:rsidP="00F31354">
            <w:r w:rsidRPr="00F31354">
              <w:t>9.54365</w:t>
            </w:r>
          </w:p>
        </w:tc>
        <w:tc>
          <w:tcPr>
            <w:tcW w:w="960" w:type="dxa"/>
            <w:noWrap/>
            <w:hideMark/>
          </w:tcPr>
          <w:p w14:paraId="62F7BCC8" w14:textId="77777777" w:rsidR="00F31354" w:rsidRPr="00F31354" w:rsidRDefault="00F31354" w:rsidP="00F31354">
            <w:r w:rsidRPr="00F31354">
              <w:t>9.171722</w:t>
            </w:r>
          </w:p>
        </w:tc>
        <w:tc>
          <w:tcPr>
            <w:tcW w:w="960" w:type="dxa"/>
            <w:noWrap/>
            <w:hideMark/>
          </w:tcPr>
          <w:p w14:paraId="55122071" w14:textId="77777777" w:rsidR="00F31354" w:rsidRPr="00F31354" w:rsidRDefault="00F31354" w:rsidP="00F31354">
            <w:r w:rsidRPr="00F31354">
              <w:t>9.397834</w:t>
            </w:r>
          </w:p>
        </w:tc>
        <w:tc>
          <w:tcPr>
            <w:tcW w:w="960" w:type="dxa"/>
            <w:noWrap/>
            <w:hideMark/>
          </w:tcPr>
          <w:p w14:paraId="33737C72" w14:textId="77777777" w:rsidR="00F31354" w:rsidRPr="00F31354" w:rsidRDefault="00F31354" w:rsidP="00F31354">
            <w:r w:rsidRPr="00F31354">
              <w:t>11.33562</w:t>
            </w:r>
          </w:p>
        </w:tc>
        <w:tc>
          <w:tcPr>
            <w:tcW w:w="960" w:type="dxa"/>
            <w:noWrap/>
            <w:hideMark/>
          </w:tcPr>
          <w:p w14:paraId="707A02BE" w14:textId="77777777" w:rsidR="00F31354" w:rsidRPr="00F31354" w:rsidRDefault="00F31354" w:rsidP="00F31354">
            <w:r w:rsidRPr="00F31354">
              <w:t>18.36717</w:t>
            </w:r>
          </w:p>
        </w:tc>
      </w:tr>
      <w:tr w:rsidR="00F31354" w:rsidRPr="00F31354" w14:paraId="2EE7C935" w14:textId="77777777" w:rsidTr="00F31354">
        <w:trPr>
          <w:trHeight w:val="300"/>
        </w:trPr>
        <w:tc>
          <w:tcPr>
            <w:tcW w:w="960" w:type="dxa"/>
            <w:noWrap/>
            <w:hideMark/>
          </w:tcPr>
          <w:p w14:paraId="021A2D21" w14:textId="77777777" w:rsidR="00F31354" w:rsidRPr="00F31354" w:rsidRDefault="00F31354" w:rsidP="00F31354">
            <w:r w:rsidRPr="00F31354">
              <w:t>9.446949</w:t>
            </w:r>
          </w:p>
        </w:tc>
        <w:tc>
          <w:tcPr>
            <w:tcW w:w="960" w:type="dxa"/>
            <w:noWrap/>
            <w:hideMark/>
          </w:tcPr>
          <w:p w14:paraId="4141FFE3" w14:textId="77777777" w:rsidR="00F31354" w:rsidRPr="00F31354" w:rsidRDefault="00F31354" w:rsidP="00F31354">
            <w:r w:rsidRPr="00F31354">
              <w:t>6.403661</w:t>
            </w:r>
          </w:p>
        </w:tc>
        <w:tc>
          <w:tcPr>
            <w:tcW w:w="960" w:type="dxa"/>
            <w:noWrap/>
            <w:hideMark/>
          </w:tcPr>
          <w:p w14:paraId="1C028A73" w14:textId="77777777" w:rsidR="00F31354" w:rsidRPr="00F31354" w:rsidRDefault="00F31354" w:rsidP="00F31354">
            <w:r w:rsidRPr="00F31354">
              <w:t>7.732163</w:t>
            </w:r>
          </w:p>
        </w:tc>
        <w:tc>
          <w:tcPr>
            <w:tcW w:w="960" w:type="dxa"/>
            <w:noWrap/>
            <w:hideMark/>
          </w:tcPr>
          <w:p w14:paraId="2886263C" w14:textId="77777777" w:rsidR="00F31354" w:rsidRPr="00F31354" w:rsidRDefault="00F31354" w:rsidP="00F31354">
            <w:r w:rsidRPr="00F31354">
              <w:t>13.22585</w:t>
            </w:r>
          </w:p>
        </w:tc>
        <w:tc>
          <w:tcPr>
            <w:tcW w:w="960" w:type="dxa"/>
            <w:noWrap/>
            <w:hideMark/>
          </w:tcPr>
          <w:p w14:paraId="3D759813" w14:textId="77777777" w:rsidR="00F31354" w:rsidRPr="00F31354" w:rsidRDefault="00F31354" w:rsidP="00F31354">
            <w:r w:rsidRPr="00F31354">
              <w:t>14.77889</w:t>
            </w:r>
          </w:p>
        </w:tc>
        <w:tc>
          <w:tcPr>
            <w:tcW w:w="960" w:type="dxa"/>
            <w:noWrap/>
            <w:hideMark/>
          </w:tcPr>
          <w:p w14:paraId="6357E74B" w14:textId="77777777" w:rsidR="00F31354" w:rsidRPr="00F31354" w:rsidRDefault="00F31354" w:rsidP="00F31354">
            <w:r w:rsidRPr="00F31354">
              <w:t>6.237793</w:t>
            </w:r>
          </w:p>
        </w:tc>
        <w:tc>
          <w:tcPr>
            <w:tcW w:w="960" w:type="dxa"/>
            <w:noWrap/>
            <w:hideMark/>
          </w:tcPr>
          <w:p w14:paraId="3E5112A5" w14:textId="77777777" w:rsidR="00F31354" w:rsidRPr="00F31354" w:rsidRDefault="00F31354" w:rsidP="00F31354">
            <w:r w:rsidRPr="00F31354">
              <w:t>8.8797</w:t>
            </w:r>
          </w:p>
        </w:tc>
        <w:tc>
          <w:tcPr>
            <w:tcW w:w="960" w:type="dxa"/>
            <w:noWrap/>
            <w:hideMark/>
          </w:tcPr>
          <w:p w14:paraId="47451B15" w14:textId="77777777" w:rsidR="00F31354" w:rsidRPr="00F31354" w:rsidRDefault="00F31354" w:rsidP="00F31354">
            <w:r w:rsidRPr="00F31354">
              <w:t>13.35492</w:t>
            </w:r>
          </w:p>
        </w:tc>
        <w:tc>
          <w:tcPr>
            <w:tcW w:w="960" w:type="dxa"/>
            <w:noWrap/>
            <w:hideMark/>
          </w:tcPr>
          <w:p w14:paraId="412CD7FC" w14:textId="77777777" w:rsidR="00F31354" w:rsidRPr="00F31354" w:rsidRDefault="00F31354" w:rsidP="00F31354">
            <w:r w:rsidRPr="00F31354">
              <w:t>9.280906</w:t>
            </w:r>
          </w:p>
        </w:tc>
        <w:tc>
          <w:tcPr>
            <w:tcW w:w="960" w:type="dxa"/>
            <w:noWrap/>
            <w:hideMark/>
          </w:tcPr>
          <w:p w14:paraId="7066B2D7" w14:textId="77777777" w:rsidR="00F31354" w:rsidRPr="00F31354" w:rsidRDefault="00F31354" w:rsidP="00F31354">
            <w:r w:rsidRPr="00F31354">
              <w:t>13.51028</w:t>
            </w:r>
          </w:p>
        </w:tc>
      </w:tr>
      <w:tr w:rsidR="00F31354" w:rsidRPr="00F31354" w14:paraId="18B1F969" w14:textId="77777777" w:rsidTr="00F31354">
        <w:trPr>
          <w:trHeight w:val="300"/>
        </w:trPr>
        <w:tc>
          <w:tcPr>
            <w:tcW w:w="960" w:type="dxa"/>
            <w:noWrap/>
            <w:hideMark/>
          </w:tcPr>
          <w:p w14:paraId="0D1ECDB3" w14:textId="77777777" w:rsidR="00F31354" w:rsidRPr="00F31354" w:rsidRDefault="00F31354" w:rsidP="00F31354">
            <w:r w:rsidRPr="00F31354">
              <w:t>7.140921</w:t>
            </w:r>
          </w:p>
        </w:tc>
        <w:tc>
          <w:tcPr>
            <w:tcW w:w="960" w:type="dxa"/>
            <w:noWrap/>
            <w:hideMark/>
          </w:tcPr>
          <w:p w14:paraId="71C5FE87" w14:textId="77777777" w:rsidR="00F31354" w:rsidRPr="00F31354" w:rsidRDefault="00F31354" w:rsidP="00F31354">
            <w:r w:rsidRPr="00F31354">
              <w:t>7.315646</w:t>
            </w:r>
          </w:p>
        </w:tc>
        <w:tc>
          <w:tcPr>
            <w:tcW w:w="960" w:type="dxa"/>
            <w:noWrap/>
            <w:hideMark/>
          </w:tcPr>
          <w:p w14:paraId="53C26B37" w14:textId="77777777" w:rsidR="00F31354" w:rsidRPr="00F31354" w:rsidRDefault="00F31354" w:rsidP="00F31354">
            <w:r w:rsidRPr="00F31354">
              <w:t>12.60729</w:t>
            </w:r>
          </w:p>
        </w:tc>
        <w:tc>
          <w:tcPr>
            <w:tcW w:w="960" w:type="dxa"/>
            <w:noWrap/>
            <w:hideMark/>
          </w:tcPr>
          <w:p w14:paraId="649805A7" w14:textId="77777777" w:rsidR="00F31354" w:rsidRPr="00F31354" w:rsidRDefault="00F31354" w:rsidP="00F31354">
            <w:r w:rsidRPr="00F31354">
              <w:t>12.23945</w:t>
            </w:r>
          </w:p>
        </w:tc>
        <w:tc>
          <w:tcPr>
            <w:tcW w:w="960" w:type="dxa"/>
            <w:noWrap/>
            <w:hideMark/>
          </w:tcPr>
          <w:p w14:paraId="371DCE5B" w14:textId="77777777" w:rsidR="00F31354" w:rsidRPr="00F31354" w:rsidRDefault="00F31354" w:rsidP="00F31354">
            <w:r w:rsidRPr="00F31354">
              <w:t>9.282494</w:t>
            </w:r>
          </w:p>
        </w:tc>
        <w:tc>
          <w:tcPr>
            <w:tcW w:w="960" w:type="dxa"/>
            <w:noWrap/>
            <w:hideMark/>
          </w:tcPr>
          <w:p w14:paraId="0D82481D" w14:textId="77777777" w:rsidR="00F31354" w:rsidRPr="00F31354" w:rsidRDefault="00F31354" w:rsidP="00F31354">
            <w:r w:rsidRPr="00F31354">
              <w:t>8.105478</w:t>
            </w:r>
          </w:p>
        </w:tc>
        <w:tc>
          <w:tcPr>
            <w:tcW w:w="960" w:type="dxa"/>
            <w:noWrap/>
            <w:hideMark/>
          </w:tcPr>
          <w:p w14:paraId="5A1525D9" w14:textId="77777777" w:rsidR="00F31354" w:rsidRPr="00F31354" w:rsidRDefault="00F31354" w:rsidP="00F31354">
            <w:r w:rsidRPr="00F31354">
              <w:t>9.233577</w:t>
            </w:r>
          </w:p>
        </w:tc>
        <w:tc>
          <w:tcPr>
            <w:tcW w:w="960" w:type="dxa"/>
            <w:noWrap/>
            <w:hideMark/>
          </w:tcPr>
          <w:p w14:paraId="7859E133" w14:textId="77777777" w:rsidR="00F31354" w:rsidRPr="00F31354" w:rsidRDefault="00F31354" w:rsidP="00F31354">
            <w:r w:rsidRPr="00F31354">
              <w:t>11.38388</w:t>
            </w:r>
          </w:p>
        </w:tc>
        <w:tc>
          <w:tcPr>
            <w:tcW w:w="960" w:type="dxa"/>
            <w:noWrap/>
            <w:hideMark/>
          </w:tcPr>
          <w:p w14:paraId="2B216CE5" w14:textId="77777777" w:rsidR="00F31354" w:rsidRPr="00F31354" w:rsidRDefault="00F31354" w:rsidP="00F31354">
            <w:r w:rsidRPr="00F31354">
              <w:t>9.227133</w:t>
            </w:r>
          </w:p>
        </w:tc>
        <w:tc>
          <w:tcPr>
            <w:tcW w:w="960" w:type="dxa"/>
            <w:noWrap/>
            <w:hideMark/>
          </w:tcPr>
          <w:p w14:paraId="3C5B6156" w14:textId="77777777" w:rsidR="00F31354" w:rsidRPr="00F31354" w:rsidRDefault="00F31354" w:rsidP="00F31354">
            <w:r w:rsidRPr="00F31354">
              <w:t>14.59046</w:t>
            </w:r>
          </w:p>
        </w:tc>
      </w:tr>
      <w:tr w:rsidR="00F31354" w:rsidRPr="00F31354" w14:paraId="6C585E6F" w14:textId="77777777" w:rsidTr="00F31354">
        <w:trPr>
          <w:trHeight w:val="300"/>
        </w:trPr>
        <w:tc>
          <w:tcPr>
            <w:tcW w:w="960" w:type="dxa"/>
            <w:noWrap/>
            <w:hideMark/>
          </w:tcPr>
          <w:p w14:paraId="7EB9EA76" w14:textId="77777777" w:rsidR="00F31354" w:rsidRPr="00F31354" w:rsidRDefault="00F31354" w:rsidP="00F31354">
            <w:r w:rsidRPr="00F31354">
              <w:t>4.358656</w:t>
            </w:r>
          </w:p>
        </w:tc>
        <w:tc>
          <w:tcPr>
            <w:tcW w:w="960" w:type="dxa"/>
            <w:noWrap/>
            <w:hideMark/>
          </w:tcPr>
          <w:p w14:paraId="3D64AF59" w14:textId="77777777" w:rsidR="00F31354" w:rsidRPr="00F31354" w:rsidRDefault="00F31354" w:rsidP="00F31354">
            <w:r w:rsidRPr="00F31354">
              <w:t>8.669591</w:t>
            </w:r>
          </w:p>
        </w:tc>
        <w:tc>
          <w:tcPr>
            <w:tcW w:w="960" w:type="dxa"/>
            <w:noWrap/>
            <w:hideMark/>
          </w:tcPr>
          <w:p w14:paraId="5AA7B42F" w14:textId="77777777" w:rsidR="00F31354" w:rsidRPr="00F31354" w:rsidRDefault="00F31354" w:rsidP="00F31354">
            <w:r w:rsidRPr="00F31354">
              <w:t>8.523449</w:t>
            </w:r>
          </w:p>
        </w:tc>
        <w:tc>
          <w:tcPr>
            <w:tcW w:w="960" w:type="dxa"/>
            <w:noWrap/>
            <w:hideMark/>
          </w:tcPr>
          <w:p w14:paraId="6EB85A85" w14:textId="77777777" w:rsidR="00F31354" w:rsidRPr="00F31354" w:rsidRDefault="00F31354" w:rsidP="00F31354">
            <w:r w:rsidRPr="00F31354">
              <w:t>11.7048</w:t>
            </w:r>
          </w:p>
        </w:tc>
        <w:tc>
          <w:tcPr>
            <w:tcW w:w="960" w:type="dxa"/>
            <w:noWrap/>
            <w:hideMark/>
          </w:tcPr>
          <w:p w14:paraId="31758C4A" w14:textId="77777777" w:rsidR="00F31354" w:rsidRPr="00F31354" w:rsidRDefault="00F31354" w:rsidP="00F31354">
            <w:r w:rsidRPr="00F31354">
              <w:t>15.14963</w:t>
            </w:r>
          </w:p>
        </w:tc>
        <w:tc>
          <w:tcPr>
            <w:tcW w:w="960" w:type="dxa"/>
            <w:noWrap/>
            <w:hideMark/>
          </w:tcPr>
          <w:p w14:paraId="0593C2FC" w14:textId="77777777" w:rsidR="00F31354" w:rsidRPr="00F31354" w:rsidRDefault="00F31354" w:rsidP="00F31354">
            <w:r w:rsidRPr="00F31354">
              <w:t>6.976211</w:t>
            </w:r>
          </w:p>
        </w:tc>
        <w:tc>
          <w:tcPr>
            <w:tcW w:w="960" w:type="dxa"/>
            <w:noWrap/>
            <w:hideMark/>
          </w:tcPr>
          <w:p w14:paraId="10ABF7B2" w14:textId="77777777" w:rsidR="00F31354" w:rsidRPr="00F31354" w:rsidRDefault="00F31354" w:rsidP="00F31354">
            <w:r w:rsidRPr="00F31354">
              <w:t>10.37931</w:t>
            </w:r>
          </w:p>
        </w:tc>
        <w:tc>
          <w:tcPr>
            <w:tcW w:w="960" w:type="dxa"/>
            <w:noWrap/>
            <w:hideMark/>
          </w:tcPr>
          <w:p w14:paraId="304A1958" w14:textId="77777777" w:rsidR="00F31354" w:rsidRPr="00F31354" w:rsidRDefault="00F31354" w:rsidP="00F31354">
            <w:r w:rsidRPr="00F31354">
              <w:t>9.653025</w:t>
            </w:r>
          </w:p>
        </w:tc>
        <w:tc>
          <w:tcPr>
            <w:tcW w:w="960" w:type="dxa"/>
            <w:noWrap/>
            <w:hideMark/>
          </w:tcPr>
          <w:p w14:paraId="25BB08DB" w14:textId="77777777" w:rsidR="00F31354" w:rsidRPr="00F31354" w:rsidRDefault="00F31354" w:rsidP="00F31354">
            <w:r w:rsidRPr="00F31354">
              <w:t>12.75785</w:t>
            </w:r>
          </w:p>
        </w:tc>
        <w:tc>
          <w:tcPr>
            <w:tcW w:w="960" w:type="dxa"/>
            <w:noWrap/>
            <w:hideMark/>
          </w:tcPr>
          <w:p w14:paraId="134F82C4" w14:textId="77777777" w:rsidR="00F31354" w:rsidRPr="00F31354" w:rsidRDefault="00F31354" w:rsidP="00F31354">
            <w:r w:rsidRPr="00F31354">
              <w:t>10.86975</w:t>
            </w:r>
          </w:p>
        </w:tc>
      </w:tr>
      <w:tr w:rsidR="00F31354" w:rsidRPr="00F31354" w14:paraId="67FA5176" w14:textId="77777777" w:rsidTr="00F31354">
        <w:trPr>
          <w:trHeight w:val="300"/>
        </w:trPr>
        <w:tc>
          <w:tcPr>
            <w:tcW w:w="960" w:type="dxa"/>
            <w:noWrap/>
            <w:hideMark/>
          </w:tcPr>
          <w:p w14:paraId="152BC23C" w14:textId="77777777" w:rsidR="00F31354" w:rsidRPr="00F31354" w:rsidRDefault="00F31354" w:rsidP="00F31354">
            <w:r w:rsidRPr="00F31354">
              <w:t>6.838359</w:t>
            </w:r>
          </w:p>
        </w:tc>
        <w:tc>
          <w:tcPr>
            <w:tcW w:w="960" w:type="dxa"/>
            <w:noWrap/>
            <w:hideMark/>
          </w:tcPr>
          <w:p w14:paraId="4AC73FA7" w14:textId="77777777" w:rsidR="00F31354" w:rsidRPr="00F31354" w:rsidRDefault="00F31354" w:rsidP="00F31354">
            <w:r w:rsidRPr="00F31354">
              <w:t>4.855103</w:t>
            </w:r>
          </w:p>
        </w:tc>
        <w:tc>
          <w:tcPr>
            <w:tcW w:w="960" w:type="dxa"/>
            <w:noWrap/>
            <w:hideMark/>
          </w:tcPr>
          <w:p w14:paraId="58E1CAEC" w14:textId="77777777" w:rsidR="00F31354" w:rsidRPr="00F31354" w:rsidRDefault="00F31354" w:rsidP="00F31354">
            <w:r w:rsidRPr="00F31354">
              <w:t>11.56359</w:t>
            </w:r>
          </w:p>
        </w:tc>
        <w:tc>
          <w:tcPr>
            <w:tcW w:w="960" w:type="dxa"/>
            <w:noWrap/>
            <w:hideMark/>
          </w:tcPr>
          <w:p w14:paraId="6932B718" w14:textId="77777777" w:rsidR="00F31354" w:rsidRPr="00F31354" w:rsidRDefault="00F31354" w:rsidP="00F31354">
            <w:r w:rsidRPr="00F31354">
              <w:t>11.63007</w:t>
            </w:r>
          </w:p>
        </w:tc>
        <w:tc>
          <w:tcPr>
            <w:tcW w:w="960" w:type="dxa"/>
            <w:noWrap/>
            <w:hideMark/>
          </w:tcPr>
          <w:p w14:paraId="59A6FB1E" w14:textId="77777777" w:rsidR="00F31354" w:rsidRPr="00F31354" w:rsidRDefault="00F31354" w:rsidP="00F31354">
            <w:r w:rsidRPr="00F31354">
              <w:t>15.2488</w:t>
            </w:r>
          </w:p>
        </w:tc>
        <w:tc>
          <w:tcPr>
            <w:tcW w:w="960" w:type="dxa"/>
            <w:noWrap/>
            <w:hideMark/>
          </w:tcPr>
          <w:p w14:paraId="75FCA136" w14:textId="77777777" w:rsidR="00F31354" w:rsidRPr="00F31354" w:rsidRDefault="00F31354" w:rsidP="00F31354">
            <w:r w:rsidRPr="00F31354">
              <w:t>8.181818</w:t>
            </w:r>
          </w:p>
        </w:tc>
        <w:tc>
          <w:tcPr>
            <w:tcW w:w="960" w:type="dxa"/>
            <w:noWrap/>
            <w:hideMark/>
          </w:tcPr>
          <w:p w14:paraId="77C1835C" w14:textId="77777777" w:rsidR="00F31354" w:rsidRPr="00F31354" w:rsidRDefault="00F31354" w:rsidP="00F31354">
            <w:r w:rsidRPr="00F31354">
              <w:t>9.316523</w:t>
            </w:r>
          </w:p>
        </w:tc>
        <w:tc>
          <w:tcPr>
            <w:tcW w:w="960" w:type="dxa"/>
            <w:noWrap/>
            <w:hideMark/>
          </w:tcPr>
          <w:p w14:paraId="55D94C3E" w14:textId="77777777" w:rsidR="00F31354" w:rsidRPr="00F31354" w:rsidRDefault="00F31354" w:rsidP="00F31354">
            <w:r w:rsidRPr="00F31354">
              <w:t>11.58965</w:t>
            </w:r>
          </w:p>
        </w:tc>
        <w:tc>
          <w:tcPr>
            <w:tcW w:w="960" w:type="dxa"/>
            <w:noWrap/>
            <w:hideMark/>
          </w:tcPr>
          <w:p w14:paraId="0C4ECF0D" w14:textId="77777777" w:rsidR="00F31354" w:rsidRPr="00F31354" w:rsidRDefault="00F31354" w:rsidP="00F31354">
            <w:r w:rsidRPr="00F31354">
              <w:t>13.24492</w:t>
            </w:r>
          </w:p>
        </w:tc>
        <w:tc>
          <w:tcPr>
            <w:tcW w:w="960" w:type="dxa"/>
            <w:noWrap/>
            <w:hideMark/>
          </w:tcPr>
          <w:p w14:paraId="4669E81C" w14:textId="77777777" w:rsidR="00F31354" w:rsidRPr="00F31354" w:rsidRDefault="00F31354" w:rsidP="00F31354">
            <w:r w:rsidRPr="00F31354">
              <w:t>16.33187</w:t>
            </w:r>
          </w:p>
        </w:tc>
      </w:tr>
      <w:tr w:rsidR="00F31354" w:rsidRPr="00F31354" w14:paraId="3C4DB3FF" w14:textId="77777777" w:rsidTr="00F31354">
        <w:trPr>
          <w:trHeight w:val="300"/>
        </w:trPr>
        <w:tc>
          <w:tcPr>
            <w:tcW w:w="960" w:type="dxa"/>
            <w:noWrap/>
            <w:hideMark/>
          </w:tcPr>
          <w:p w14:paraId="09140D2A" w14:textId="77777777" w:rsidR="00F31354" w:rsidRPr="00F31354" w:rsidRDefault="00F31354" w:rsidP="00F31354">
            <w:r w:rsidRPr="00F31354">
              <w:t>3.463822</w:t>
            </w:r>
          </w:p>
        </w:tc>
        <w:tc>
          <w:tcPr>
            <w:tcW w:w="960" w:type="dxa"/>
            <w:noWrap/>
            <w:hideMark/>
          </w:tcPr>
          <w:p w14:paraId="6149A9F2" w14:textId="77777777" w:rsidR="00F31354" w:rsidRPr="00F31354" w:rsidRDefault="00F31354" w:rsidP="00F31354">
            <w:r w:rsidRPr="00F31354">
              <w:t>10.51909</w:t>
            </w:r>
          </w:p>
        </w:tc>
        <w:tc>
          <w:tcPr>
            <w:tcW w:w="960" w:type="dxa"/>
            <w:noWrap/>
            <w:hideMark/>
          </w:tcPr>
          <w:p w14:paraId="620990C3" w14:textId="77777777" w:rsidR="00F31354" w:rsidRPr="00F31354" w:rsidRDefault="00F31354" w:rsidP="00F31354">
            <w:r w:rsidRPr="00F31354">
              <w:t>11.95999</w:t>
            </w:r>
          </w:p>
        </w:tc>
        <w:tc>
          <w:tcPr>
            <w:tcW w:w="960" w:type="dxa"/>
            <w:noWrap/>
            <w:hideMark/>
          </w:tcPr>
          <w:p w14:paraId="24037F9A" w14:textId="77777777" w:rsidR="00F31354" w:rsidRPr="00F31354" w:rsidRDefault="00F31354" w:rsidP="00F31354">
            <w:r w:rsidRPr="00F31354">
              <w:t>12.34017</w:t>
            </w:r>
          </w:p>
        </w:tc>
        <w:tc>
          <w:tcPr>
            <w:tcW w:w="960" w:type="dxa"/>
            <w:noWrap/>
            <w:hideMark/>
          </w:tcPr>
          <w:p w14:paraId="35430CF7" w14:textId="77777777" w:rsidR="00F31354" w:rsidRPr="00F31354" w:rsidRDefault="00F31354" w:rsidP="00F31354">
            <w:r w:rsidRPr="00F31354">
              <w:t>14.83957</w:t>
            </w:r>
          </w:p>
        </w:tc>
        <w:tc>
          <w:tcPr>
            <w:tcW w:w="960" w:type="dxa"/>
            <w:noWrap/>
            <w:hideMark/>
          </w:tcPr>
          <w:p w14:paraId="68552749" w14:textId="77777777" w:rsidR="00F31354" w:rsidRPr="00F31354" w:rsidRDefault="00F31354" w:rsidP="00F31354">
            <w:r w:rsidRPr="00F31354">
              <w:t>7.869991</w:t>
            </w:r>
          </w:p>
        </w:tc>
        <w:tc>
          <w:tcPr>
            <w:tcW w:w="960" w:type="dxa"/>
            <w:noWrap/>
            <w:hideMark/>
          </w:tcPr>
          <w:p w14:paraId="25D10745" w14:textId="77777777" w:rsidR="00F31354" w:rsidRPr="00F31354" w:rsidRDefault="00F31354" w:rsidP="00F31354">
            <w:r w:rsidRPr="00F31354">
              <w:t>11.13261</w:t>
            </w:r>
          </w:p>
        </w:tc>
        <w:tc>
          <w:tcPr>
            <w:tcW w:w="960" w:type="dxa"/>
            <w:noWrap/>
            <w:hideMark/>
          </w:tcPr>
          <w:p w14:paraId="5F109D2F" w14:textId="77777777" w:rsidR="00F31354" w:rsidRPr="00F31354" w:rsidRDefault="00F31354" w:rsidP="00F31354">
            <w:r w:rsidRPr="00F31354">
              <w:t>8.616479</w:t>
            </w:r>
          </w:p>
        </w:tc>
        <w:tc>
          <w:tcPr>
            <w:tcW w:w="960" w:type="dxa"/>
            <w:noWrap/>
            <w:hideMark/>
          </w:tcPr>
          <w:p w14:paraId="1B6AF9FB" w14:textId="77777777" w:rsidR="00F31354" w:rsidRPr="00F31354" w:rsidRDefault="00F31354" w:rsidP="00F31354">
            <w:r w:rsidRPr="00F31354">
              <w:t>12.81866</w:t>
            </w:r>
          </w:p>
        </w:tc>
        <w:tc>
          <w:tcPr>
            <w:tcW w:w="960" w:type="dxa"/>
            <w:noWrap/>
            <w:hideMark/>
          </w:tcPr>
          <w:p w14:paraId="7204C6DB" w14:textId="77777777" w:rsidR="00F31354" w:rsidRPr="00F31354" w:rsidRDefault="00F31354" w:rsidP="00F31354">
            <w:r w:rsidRPr="00F31354">
              <w:t>18.81646</w:t>
            </w:r>
          </w:p>
        </w:tc>
      </w:tr>
      <w:tr w:rsidR="00F31354" w:rsidRPr="00F31354" w14:paraId="021166E4" w14:textId="77777777" w:rsidTr="00F31354">
        <w:trPr>
          <w:trHeight w:val="300"/>
        </w:trPr>
        <w:tc>
          <w:tcPr>
            <w:tcW w:w="960" w:type="dxa"/>
            <w:noWrap/>
            <w:hideMark/>
          </w:tcPr>
          <w:p w14:paraId="0BFF21F8" w14:textId="77777777" w:rsidR="00F31354" w:rsidRPr="00F31354" w:rsidRDefault="00F31354" w:rsidP="00F31354">
            <w:r w:rsidRPr="00F31354">
              <w:t>5.806062</w:t>
            </w:r>
          </w:p>
        </w:tc>
        <w:tc>
          <w:tcPr>
            <w:tcW w:w="960" w:type="dxa"/>
            <w:noWrap/>
            <w:hideMark/>
          </w:tcPr>
          <w:p w14:paraId="55C6E2E3" w14:textId="77777777" w:rsidR="00F31354" w:rsidRPr="00F31354" w:rsidRDefault="00F31354" w:rsidP="00F31354">
            <w:r w:rsidRPr="00F31354">
              <w:t>7.737579</w:t>
            </w:r>
          </w:p>
        </w:tc>
        <w:tc>
          <w:tcPr>
            <w:tcW w:w="960" w:type="dxa"/>
            <w:noWrap/>
            <w:hideMark/>
          </w:tcPr>
          <w:p w14:paraId="49FAF65B" w14:textId="77777777" w:rsidR="00F31354" w:rsidRPr="00F31354" w:rsidRDefault="00F31354" w:rsidP="00F31354">
            <w:r w:rsidRPr="00F31354">
              <w:t>11.23429</w:t>
            </w:r>
          </w:p>
        </w:tc>
        <w:tc>
          <w:tcPr>
            <w:tcW w:w="960" w:type="dxa"/>
            <w:noWrap/>
            <w:hideMark/>
          </w:tcPr>
          <w:p w14:paraId="3BC9DD5F" w14:textId="77777777" w:rsidR="00F31354" w:rsidRPr="00F31354" w:rsidRDefault="00F31354" w:rsidP="00F31354">
            <w:r w:rsidRPr="00F31354">
              <w:t>12.20941</w:t>
            </w:r>
          </w:p>
        </w:tc>
        <w:tc>
          <w:tcPr>
            <w:tcW w:w="960" w:type="dxa"/>
            <w:noWrap/>
            <w:hideMark/>
          </w:tcPr>
          <w:p w14:paraId="4A3E56F5" w14:textId="77777777" w:rsidR="00F31354" w:rsidRPr="00F31354" w:rsidRDefault="00F31354" w:rsidP="00F31354">
            <w:r w:rsidRPr="00F31354">
              <w:t>12.67938</w:t>
            </w:r>
          </w:p>
        </w:tc>
        <w:tc>
          <w:tcPr>
            <w:tcW w:w="960" w:type="dxa"/>
            <w:noWrap/>
            <w:hideMark/>
          </w:tcPr>
          <w:p w14:paraId="549ADFDA" w14:textId="77777777" w:rsidR="00F31354" w:rsidRPr="00F31354" w:rsidRDefault="00F31354" w:rsidP="00F31354">
            <w:r w:rsidRPr="00F31354">
              <w:t>6.607406</w:t>
            </w:r>
          </w:p>
        </w:tc>
        <w:tc>
          <w:tcPr>
            <w:tcW w:w="960" w:type="dxa"/>
            <w:noWrap/>
            <w:hideMark/>
          </w:tcPr>
          <w:p w14:paraId="548A88C8" w14:textId="77777777" w:rsidR="00F31354" w:rsidRPr="00F31354" w:rsidRDefault="00F31354" w:rsidP="00F31354">
            <w:r w:rsidRPr="00F31354">
              <w:t>9.604431</w:t>
            </w:r>
          </w:p>
        </w:tc>
        <w:tc>
          <w:tcPr>
            <w:tcW w:w="960" w:type="dxa"/>
            <w:noWrap/>
            <w:hideMark/>
          </w:tcPr>
          <w:p w14:paraId="61AE51A5" w14:textId="77777777" w:rsidR="00F31354" w:rsidRPr="00F31354" w:rsidRDefault="00F31354" w:rsidP="00F31354">
            <w:r w:rsidRPr="00F31354">
              <w:t>13.19285</w:t>
            </w:r>
          </w:p>
        </w:tc>
        <w:tc>
          <w:tcPr>
            <w:tcW w:w="960" w:type="dxa"/>
            <w:noWrap/>
            <w:hideMark/>
          </w:tcPr>
          <w:p w14:paraId="777F23D8" w14:textId="77777777" w:rsidR="00F31354" w:rsidRPr="00F31354" w:rsidRDefault="00F31354" w:rsidP="00F31354">
            <w:r w:rsidRPr="00F31354">
              <w:t>19.13669</w:t>
            </w:r>
          </w:p>
        </w:tc>
        <w:tc>
          <w:tcPr>
            <w:tcW w:w="960" w:type="dxa"/>
            <w:noWrap/>
            <w:hideMark/>
          </w:tcPr>
          <w:p w14:paraId="638F0DCD" w14:textId="77777777" w:rsidR="00F31354" w:rsidRPr="00F31354" w:rsidRDefault="00F31354" w:rsidP="00F31354">
            <w:r w:rsidRPr="00F31354">
              <w:t>20.67505</w:t>
            </w:r>
          </w:p>
        </w:tc>
      </w:tr>
      <w:tr w:rsidR="00F31354" w:rsidRPr="00F31354" w14:paraId="39898BD4" w14:textId="77777777" w:rsidTr="00F31354">
        <w:trPr>
          <w:trHeight w:val="300"/>
        </w:trPr>
        <w:tc>
          <w:tcPr>
            <w:tcW w:w="960" w:type="dxa"/>
            <w:noWrap/>
            <w:hideMark/>
          </w:tcPr>
          <w:p w14:paraId="70A4DE24" w14:textId="77777777" w:rsidR="00F31354" w:rsidRPr="00F31354" w:rsidRDefault="00F31354" w:rsidP="00F31354">
            <w:r w:rsidRPr="00F31354">
              <w:t>6.225488</w:t>
            </w:r>
          </w:p>
        </w:tc>
        <w:tc>
          <w:tcPr>
            <w:tcW w:w="960" w:type="dxa"/>
            <w:noWrap/>
            <w:hideMark/>
          </w:tcPr>
          <w:p w14:paraId="7FEAF673" w14:textId="77777777" w:rsidR="00F31354" w:rsidRPr="00F31354" w:rsidRDefault="00F31354" w:rsidP="00F31354">
            <w:r w:rsidRPr="00F31354">
              <w:t>12.65</w:t>
            </w:r>
          </w:p>
        </w:tc>
        <w:tc>
          <w:tcPr>
            <w:tcW w:w="960" w:type="dxa"/>
            <w:noWrap/>
            <w:hideMark/>
          </w:tcPr>
          <w:p w14:paraId="73FD95C8" w14:textId="77777777" w:rsidR="00F31354" w:rsidRPr="00F31354" w:rsidRDefault="00F31354" w:rsidP="00F31354">
            <w:r w:rsidRPr="00F31354">
              <w:t>14.27846</w:t>
            </w:r>
          </w:p>
        </w:tc>
        <w:tc>
          <w:tcPr>
            <w:tcW w:w="960" w:type="dxa"/>
            <w:noWrap/>
            <w:hideMark/>
          </w:tcPr>
          <w:p w14:paraId="62680B2C" w14:textId="77777777" w:rsidR="00F31354" w:rsidRPr="00F31354" w:rsidRDefault="00F31354" w:rsidP="00F31354">
            <w:r w:rsidRPr="00F31354">
              <w:t>13.37302</w:t>
            </w:r>
          </w:p>
        </w:tc>
        <w:tc>
          <w:tcPr>
            <w:tcW w:w="960" w:type="dxa"/>
            <w:noWrap/>
            <w:hideMark/>
          </w:tcPr>
          <w:p w14:paraId="4C817804" w14:textId="77777777" w:rsidR="00F31354" w:rsidRPr="00F31354" w:rsidRDefault="00F31354" w:rsidP="00F31354">
            <w:r w:rsidRPr="00F31354">
              <w:t>15.50338</w:t>
            </w:r>
          </w:p>
        </w:tc>
        <w:tc>
          <w:tcPr>
            <w:tcW w:w="960" w:type="dxa"/>
            <w:noWrap/>
            <w:hideMark/>
          </w:tcPr>
          <w:p w14:paraId="1DE613E9" w14:textId="77777777" w:rsidR="00F31354" w:rsidRPr="00F31354" w:rsidRDefault="00F31354" w:rsidP="00F31354">
            <w:r w:rsidRPr="00F31354">
              <w:t>11.19911</w:t>
            </w:r>
          </w:p>
        </w:tc>
        <w:tc>
          <w:tcPr>
            <w:tcW w:w="960" w:type="dxa"/>
            <w:noWrap/>
            <w:hideMark/>
          </w:tcPr>
          <w:p w14:paraId="1E969F0C" w14:textId="77777777" w:rsidR="00F31354" w:rsidRPr="00F31354" w:rsidRDefault="00F31354" w:rsidP="00F31354">
            <w:r w:rsidRPr="00F31354">
              <w:t>9.739008</w:t>
            </w:r>
          </w:p>
        </w:tc>
        <w:tc>
          <w:tcPr>
            <w:tcW w:w="960" w:type="dxa"/>
            <w:noWrap/>
            <w:hideMark/>
          </w:tcPr>
          <w:p w14:paraId="13605B31" w14:textId="77777777" w:rsidR="00F31354" w:rsidRPr="00F31354" w:rsidRDefault="00F31354" w:rsidP="00F31354">
            <w:r w:rsidRPr="00F31354">
              <w:t>16.32189</w:t>
            </w:r>
          </w:p>
        </w:tc>
        <w:tc>
          <w:tcPr>
            <w:tcW w:w="960" w:type="dxa"/>
            <w:noWrap/>
            <w:hideMark/>
          </w:tcPr>
          <w:p w14:paraId="72971361" w14:textId="77777777" w:rsidR="00F31354" w:rsidRPr="00F31354" w:rsidRDefault="00F31354" w:rsidP="00F31354">
            <w:r w:rsidRPr="00F31354">
              <w:t>14.79132</w:t>
            </w:r>
          </w:p>
        </w:tc>
        <w:tc>
          <w:tcPr>
            <w:tcW w:w="960" w:type="dxa"/>
            <w:noWrap/>
            <w:hideMark/>
          </w:tcPr>
          <w:p w14:paraId="28CF735D" w14:textId="77777777" w:rsidR="00F31354" w:rsidRPr="00F31354" w:rsidRDefault="00F31354" w:rsidP="00F31354">
            <w:r w:rsidRPr="00F31354">
              <w:t>19.96003</w:t>
            </w:r>
          </w:p>
        </w:tc>
      </w:tr>
      <w:tr w:rsidR="00F31354" w:rsidRPr="00F31354" w14:paraId="20937C2C" w14:textId="77777777" w:rsidTr="00F31354">
        <w:trPr>
          <w:trHeight w:val="300"/>
        </w:trPr>
        <w:tc>
          <w:tcPr>
            <w:tcW w:w="960" w:type="dxa"/>
            <w:noWrap/>
            <w:hideMark/>
          </w:tcPr>
          <w:p w14:paraId="6CC62412" w14:textId="77777777" w:rsidR="00F31354" w:rsidRPr="00F31354" w:rsidRDefault="00F31354" w:rsidP="00F31354">
            <w:pPr>
              <w:rPr>
                <w:b/>
                <w:bCs/>
              </w:rPr>
            </w:pPr>
            <w:r w:rsidRPr="00F31354">
              <w:rPr>
                <w:b/>
                <w:bCs/>
              </w:rPr>
              <w:t>6.690667</w:t>
            </w:r>
          </w:p>
        </w:tc>
        <w:tc>
          <w:tcPr>
            <w:tcW w:w="960" w:type="dxa"/>
            <w:noWrap/>
            <w:hideMark/>
          </w:tcPr>
          <w:p w14:paraId="0862C180" w14:textId="77777777" w:rsidR="00F31354" w:rsidRPr="00F31354" w:rsidRDefault="00F31354" w:rsidP="00F31354">
            <w:pPr>
              <w:rPr>
                <w:b/>
                <w:bCs/>
              </w:rPr>
            </w:pPr>
            <w:r w:rsidRPr="00F31354">
              <w:rPr>
                <w:b/>
                <w:bCs/>
              </w:rPr>
              <w:t>7.982929</w:t>
            </w:r>
          </w:p>
        </w:tc>
        <w:tc>
          <w:tcPr>
            <w:tcW w:w="960" w:type="dxa"/>
            <w:noWrap/>
            <w:hideMark/>
          </w:tcPr>
          <w:p w14:paraId="4FA601D3" w14:textId="77777777" w:rsidR="00F31354" w:rsidRPr="00F31354" w:rsidRDefault="00F31354" w:rsidP="00F31354">
            <w:pPr>
              <w:rPr>
                <w:b/>
                <w:bCs/>
              </w:rPr>
            </w:pPr>
            <w:r w:rsidRPr="00F31354">
              <w:rPr>
                <w:b/>
                <w:bCs/>
              </w:rPr>
              <w:t>11.60742</w:t>
            </w:r>
          </w:p>
        </w:tc>
        <w:tc>
          <w:tcPr>
            <w:tcW w:w="960" w:type="dxa"/>
            <w:noWrap/>
            <w:hideMark/>
          </w:tcPr>
          <w:p w14:paraId="2EA0C994" w14:textId="77777777" w:rsidR="00F31354" w:rsidRPr="00F31354" w:rsidRDefault="00F31354" w:rsidP="00F31354">
            <w:pPr>
              <w:rPr>
                <w:b/>
                <w:bCs/>
              </w:rPr>
            </w:pPr>
            <w:r w:rsidRPr="00F31354">
              <w:rPr>
                <w:b/>
                <w:bCs/>
              </w:rPr>
              <w:t>12.31632</w:t>
            </w:r>
          </w:p>
        </w:tc>
        <w:tc>
          <w:tcPr>
            <w:tcW w:w="960" w:type="dxa"/>
            <w:noWrap/>
            <w:hideMark/>
          </w:tcPr>
          <w:p w14:paraId="69620902" w14:textId="77777777" w:rsidR="00F31354" w:rsidRPr="00F31354" w:rsidRDefault="00F31354" w:rsidP="00F31354">
            <w:pPr>
              <w:rPr>
                <w:b/>
                <w:bCs/>
              </w:rPr>
            </w:pPr>
            <w:r w:rsidRPr="00F31354">
              <w:rPr>
                <w:b/>
                <w:bCs/>
              </w:rPr>
              <w:t>14.21037</w:t>
            </w:r>
          </w:p>
        </w:tc>
        <w:tc>
          <w:tcPr>
            <w:tcW w:w="960" w:type="dxa"/>
            <w:noWrap/>
            <w:hideMark/>
          </w:tcPr>
          <w:p w14:paraId="71006E2F" w14:textId="77777777" w:rsidR="00F31354" w:rsidRPr="00F31354" w:rsidRDefault="00F31354" w:rsidP="00F31354">
            <w:pPr>
              <w:rPr>
                <w:b/>
                <w:bCs/>
              </w:rPr>
            </w:pPr>
            <w:r w:rsidRPr="00F31354">
              <w:rPr>
                <w:b/>
                <w:bCs/>
              </w:rPr>
              <w:t>7.849731</w:t>
            </w:r>
          </w:p>
        </w:tc>
        <w:tc>
          <w:tcPr>
            <w:tcW w:w="960" w:type="dxa"/>
            <w:noWrap/>
            <w:hideMark/>
          </w:tcPr>
          <w:p w14:paraId="389006D2" w14:textId="77777777" w:rsidR="00F31354" w:rsidRPr="00F31354" w:rsidRDefault="00F31354" w:rsidP="00F31354">
            <w:pPr>
              <w:rPr>
                <w:b/>
                <w:bCs/>
              </w:rPr>
            </w:pPr>
            <w:r w:rsidRPr="00F31354">
              <w:rPr>
                <w:b/>
                <w:bCs/>
              </w:rPr>
              <w:t>9.145643</w:t>
            </w:r>
          </w:p>
        </w:tc>
        <w:tc>
          <w:tcPr>
            <w:tcW w:w="960" w:type="dxa"/>
            <w:noWrap/>
            <w:hideMark/>
          </w:tcPr>
          <w:p w14:paraId="086288F9" w14:textId="77777777" w:rsidR="00F31354" w:rsidRPr="00F31354" w:rsidRDefault="00F31354" w:rsidP="00F31354">
            <w:pPr>
              <w:rPr>
                <w:b/>
                <w:bCs/>
              </w:rPr>
            </w:pPr>
            <w:r w:rsidRPr="00F31354">
              <w:rPr>
                <w:b/>
                <w:bCs/>
              </w:rPr>
              <w:t>11.23588</w:t>
            </w:r>
          </w:p>
        </w:tc>
        <w:tc>
          <w:tcPr>
            <w:tcW w:w="960" w:type="dxa"/>
            <w:noWrap/>
            <w:hideMark/>
          </w:tcPr>
          <w:p w14:paraId="472D7466" w14:textId="77777777" w:rsidR="00F31354" w:rsidRPr="00F31354" w:rsidRDefault="00F31354" w:rsidP="00F31354">
            <w:pPr>
              <w:rPr>
                <w:b/>
                <w:bCs/>
              </w:rPr>
            </w:pPr>
            <w:r w:rsidRPr="00F31354">
              <w:rPr>
                <w:b/>
                <w:bCs/>
              </w:rPr>
              <w:t>12.71907</w:t>
            </w:r>
          </w:p>
        </w:tc>
        <w:tc>
          <w:tcPr>
            <w:tcW w:w="960" w:type="dxa"/>
            <w:noWrap/>
            <w:hideMark/>
          </w:tcPr>
          <w:p w14:paraId="35D752E2" w14:textId="77777777" w:rsidR="00F31354" w:rsidRPr="00F31354" w:rsidRDefault="00F31354" w:rsidP="00F31354">
            <w:pPr>
              <w:rPr>
                <w:b/>
                <w:bCs/>
              </w:rPr>
            </w:pPr>
            <w:r w:rsidRPr="00F31354">
              <w:rPr>
                <w:b/>
                <w:bCs/>
              </w:rPr>
              <w:t>15.47066</w:t>
            </w:r>
          </w:p>
        </w:tc>
      </w:tr>
    </w:tbl>
    <w:p w14:paraId="4818A81A" w14:textId="410C8868" w:rsidR="00F31354" w:rsidRDefault="00F31354" w:rsidP="00DD05AD"/>
    <w:p w14:paraId="18D9DE4B" w14:textId="23F9C89C" w:rsidR="00F31354" w:rsidRDefault="00F31354" w:rsidP="00DD05AD">
      <w:r>
        <w:t>6</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1D303C4" w14:textId="77777777" w:rsidTr="00F31354">
        <w:trPr>
          <w:trHeight w:val="300"/>
        </w:trPr>
        <w:tc>
          <w:tcPr>
            <w:tcW w:w="960" w:type="dxa"/>
            <w:noWrap/>
            <w:hideMark/>
          </w:tcPr>
          <w:p w14:paraId="6234A2D4" w14:textId="77777777" w:rsidR="00F31354" w:rsidRPr="00F31354" w:rsidRDefault="00F31354" w:rsidP="00F31354">
            <w:r w:rsidRPr="00F31354">
              <w:t>Tx01</w:t>
            </w:r>
          </w:p>
        </w:tc>
        <w:tc>
          <w:tcPr>
            <w:tcW w:w="960" w:type="dxa"/>
            <w:noWrap/>
            <w:hideMark/>
          </w:tcPr>
          <w:p w14:paraId="18578B24" w14:textId="77777777" w:rsidR="00F31354" w:rsidRPr="00F31354" w:rsidRDefault="00F31354" w:rsidP="00F31354">
            <w:r w:rsidRPr="00F31354">
              <w:t>Tx02</w:t>
            </w:r>
          </w:p>
        </w:tc>
        <w:tc>
          <w:tcPr>
            <w:tcW w:w="960" w:type="dxa"/>
            <w:noWrap/>
            <w:hideMark/>
          </w:tcPr>
          <w:p w14:paraId="71819BAC" w14:textId="77777777" w:rsidR="00F31354" w:rsidRPr="00F31354" w:rsidRDefault="00F31354" w:rsidP="00F31354">
            <w:r w:rsidRPr="00F31354">
              <w:t>Tx03</w:t>
            </w:r>
          </w:p>
        </w:tc>
        <w:tc>
          <w:tcPr>
            <w:tcW w:w="960" w:type="dxa"/>
            <w:noWrap/>
            <w:hideMark/>
          </w:tcPr>
          <w:p w14:paraId="143E0D26" w14:textId="77777777" w:rsidR="00F31354" w:rsidRPr="00F31354" w:rsidRDefault="00F31354" w:rsidP="00F31354">
            <w:r w:rsidRPr="00F31354">
              <w:t>Tx04</w:t>
            </w:r>
          </w:p>
        </w:tc>
        <w:tc>
          <w:tcPr>
            <w:tcW w:w="960" w:type="dxa"/>
            <w:noWrap/>
            <w:hideMark/>
          </w:tcPr>
          <w:p w14:paraId="2B8B216E" w14:textId="77777777" w:rsidR="00F31354" w:rsidRPr="00F31354" w:rsidRDefault="00F31354" w:rsidP="00F31354">
            <w:r w:rsidRPr="00F31354">
              <w:t>Tx05</w:t>
            </w:r>
          </w:p>
        </w:tc>
        <w:tc>
          <w:tcPr>
            <w:tcW w:w="960" w:type="dxa"/>
            <w:noWrap/>
            <w:hideMark/>
          </w:tcPr>
          <w:p w14:paraId="138E3C66" w14:textId="77777777" w:rsidR="00F31354" w:rsidRPr="00F31354" w:rsidRDefault="00F31354" w:rsidP="00F31354">
            <w:r w:rsidRPr="00F31354">
              <w:t>Tx06</w:t>
            </w:r>
          </w:p>
        </w:tc>
        <w:tc>
          <w:tcPr>
            <w:tcW w:w="960" w:type="dxa"/>
            <w:noWrap/>
            <w:hideMark/>
          </w:tcPr>
          <w:p w14:paraId="52AFDAD0" w14:textId="77777777" w:rsidR="00F31354" w:rsidRPr="00F31354" w:rsidRDefault="00F31354" w:rsidP="00F31354">
            <w:r w:rsidRPr="00F31354">
              <w:t>Tx07</w:t>
            </w:r>
          </w:p>
        </w:tc>
        <w:tc>
          <w:tcPr>
            <w:tcW w:w="960" w:type="dxa"/>
            <w:noWrap/>
            <w:hideMark/>
          </w:tcPr>
          <w:p w14:paraId="3F6A3B86" w14:textId="77777777" w:rsidR="00F31354" w:rsidRPr="00F31354" w:rsidRDefault="00F31354" w:rsidP="00F31354">
            <w:r w:rsidRPr="00F31354">
              <w:t>Tx08</w:t>
            </w:r>
          </w:p>
        </w:tc>
        <w:tc>
          <w:tcPr>
            <w:tcW w:w="960" w:type="dxa"/>
            <w:noWrap/>
            <w:hideMark/>
          </w:tcPr>
          <w:p w14:paraId="697A54FA" w14:textId="77777777" w:rsidR="00F31354" w:rsidRPr="00F31354" w:rsidRDefault="00F31354" w:rsidP="00F31354">
            <w:r w:rsidRPr="00F31354">
              <w:t>Tx09</w:t>
            </w:r>
          </w:p>
        </w:tc>
        <w:tc>
          <w:tcPr>
            <w:tcW w:w="960" w:type="dxa"/>
            <w:noWrap/>
            <w:hideMark/>
          </w:tcPr>
          <w:p w14:paraId="151AD7BC" w14:textId="77777777" w:rsidR="00F31354" w:rsidRPr="00F31354" w:rsidRDefault="00F31354" w:rsidP="00F31354">
            <w:r w:rsidRPr="00F31354">
              <w:t>Tx10</w:t>
            </w:r>
          </w:p>
        </w:tc>
      </w:tr>
      <w:tr w:rsidR="00F31354" w:rsidRPr="00F31354" w14:paraId="40892211" w14:textId="77777777" w:rsidTr="00F31354">
        <w:trPr>
          <w:trHeight w:val="300"/>
        </w:trPr>
        <w:tc>
          <w:tcPr>
            <w:tcW w:w="960" w:type="dxa"/>
            <w:noWrap/>
            <w:hideMark/>
          </w:tcPr>
          <w:p w14:paraId="57444015" w14:textId="77777777" w:rsidR="00F31354" w:rsidRPr="00F31354" w:rsidRDefault="00F31354" w:rsidP="00F31354">
            <w:r w:rsidRPr="00F31354">
              <w:t>8.978062</w:t>
            </w:r>
          </w:p>
        </w:tc>
        <w:tc>
          <w:tcPr>
            <w:tcW w:w="960" w:type="dxa"/>
            <w:noWrap/>
            <w:hideMark/>
          </w:tcPr>
          <w:p w14:paraId="705B4336" w14:textId="77777777" w:rsidR="00F31354" w:rsidRPr="00F31354" w:rsidRDefault="00F31354" w:rsidP="00F31354">
            <w:r w:rsidRPr="00F31354">
              <w:t>6.604549</w:t>
            </w:r>
          </w:p>
        </w:tc>
        <w:tc>
          <w:tcPr>
            <w:tcW w:w="960" w:type="dxa"/>
            <w:noWrap/>
            <w:hideMark/>
          </w:tcPr>
          <w:p w14:paraId="782E69CC" w14:textId="77777777" w:rsidR="00F31354" w:rsidRPr="00F31354" w:rsidRDefault="00F31354" w:rsidP="00F31354">
            <w:r w:rsidRPr="00F31354">
              <w:t>12.10357</w:t>
            </w:r>
          </w:p>
        </w:tc>
        <w:tc>
          <w:tcPr>
            <w:tcW w:w="960" w:type="dxa"/>
            <w:noWrap/>
            <w:hideMark/>
          </w:tcPr>
          <w:p w14:paraId="279DA8A1" w14:textId="77777777" w:rsidR="00F31354" w:rsidRPr="00F31354" w:rsidRDefault="00F31354" w:rsidP="00F31354">
            <w:r w:rsidRPr="00F31354">
              <w:t>11.65096</w:t>
            </w:r>
          </w:p>
        </w:tc>
        <w:tc>
          <w:tcPr>
            <w:tcW w:w="960" w:type="dxa"/>
            <w:noWrap/>
            <w:hideMark/>
          </w:tcPr>
          <w:p w14:paraId="665AE328" w14:textId="77777777" w:rsidR="00F31354" w:rsidRPr="00F31354" w:rsidRDefault="00F31354" w:rsidP="00F31354">
            <w:r w:rsidRPr="00F31354">
              <w:t>13.19132</w:t>
            </w:r>
          </w:p>
        </w:tc>
        <w:tc>
          <w:tcPr>
            <w:tcW w:w="960" w:type="dxa"/>
            <w:noWrap/>
            <w:hideMark/>
          </w:tcPr>
          <w:p w14:paraId="47C957FD" w14:textId="77777777" w:rsidR="00F31354" w:rsidRPr="00F31354" w:rsidRDefault="00F31354" w:rsidP="00F31354">
            <w:r w:rsidRPr="00F31354">
              <w:t>9.138902</w:t>
            </w:r>
          </w:p>
        </w:tc>
        <w:tc>
          <w:tcPr>
            <w:tcW w:w="960" w:type="dxa"/>
            <w:noWrap/>
            <w:hideMark/>
          </w:tcPr>
          <w:p w14:paraId="12415250" w14:textId="77777777" w:rsidR="00F31354" w:rsidRPr="00F31354" w:rsidRDefault="00F31354" w:rsidP="00F31354">
            <w:r w:rsidRPr="00F31354">
              <w:t>4.931511</w:t>
            </w:r>
          </w:p>
        </w:tc>
        <w:tc>
          <w:tcPr>
            <w:tcW w:w="960" w:type="dxa"/>
            <w:noWrap/>
            <w:hideMark/>
          </w:tcPr>
          <w:p w14:paraId="6EFF92E3" w14:textId="77777777" w:rsidR="00F31354" w:rsidRPr="00F31354" w:rsidRDefault="00F31354" w:rsidP="00F31354">
            <w:r w:rsidRPr="00F31354">
              <w:t>9.211206</w:t>
            </w:r>
          </w:p>
        </w:tc>
        <w:tc>
          <w:tcPr>
            <w:tcW w:w="960" w:type="dxa"/>
            <w:noWrap/>
            <w:hideMark/>
          </w:tcPr>
          <w:p w14:paraId="5DB307C6" w14:textId="77777777" w:rsidR="00F31354" w:rsidRPr="00F31354" w:rsidRDefault="00F31354" w:rsidP="00F31354">
            <w:r w:rsidRPr="00F31354">
              <w:t>10.59672</w:t>
            </w:r>
          </w:p>
        </w:tc>
        <w:tc>
          <w:tcPr>
            <w:tcW w:w="960" w:type="dxa"/>
            <w:noWrap/>
            <w:hideMark/>
          </w:tcPr>
          <w:p w14:paraId="383E13C4" w14:textId="77777777" w:rsidR="00F31354" w:rsidRPr="00F31354" w:rsidRDefault="00F31354" w:rsidP="00F31354">
            <w:r w:rsidRPr="00F31354">
              <w:t>14.16843</w:t>
            </w:r>
          </w:p>
        </w:tc>
      </w:tr>
      <w:tr w:rsidR="00F31354" w:rsidRPr="00F31354" w14:paraId="3840AD37" w14:textId="77777777" w:rsidTr="00F31354">
        <w:trPr>
          <w:trHeight w:val="300"/>
        </w:trPr>
        <w:tc>
          <w:tcPr>
            <w:tcW w:w="960" w:type="dxa"/>
            <w:noWrap/>
            <w:hideMark/>
          </w:tcPr>
          <w:p w14:paraId="67ECB42D" w14:textId="77777777" w:rsidR="00F31354" w:rsidRPr="00F31354" w:rsidRDefault="00F31354" w:rsidP="00F31354">
            <w:r w:rsidRPr="00F31354">
              <w:t>5.24665</w:t>
            </w:r>
          </w:p>
        </w:tc>
        <w:tc>
          <w:tcPr>
            <w:tcW w:w="960" w:type="dxa"/>
            <w:noWrap/>
            <w:hideMark/>
          </w:tcPr>
          <w:p w14:paraId="7EC8FF8E" w14:textId="77777777" w:rsidR="00F31354" w:rsidRPr="00F31354" w:rsidRDefault="00F31354" w:rsidP="00F31354">
            <w:r w:rsidRPr="00F31354">
              <w:t>10.19638</w:t>
            </w:r>
          </w:p>
        </w:tc>
        <w:tc>
          <w:tcPr>
            <w:tcW w:w="960" w:type="dxa"/>
            <w:noWrap/>
            <w:hideMark/>
          </w:tcPr>
          <w:p w14:paraId="0000E94B" w14:textId="77777777" w:rsidR="00F31354" w:rsidRPr="00F31354" w:rsidRDefault="00F31354" w:rsidP="00F31354">
            <w:r w:rsidRPr="00F31354">
              <w:t>10.68379</w:t>
            </w:r>
          </w:p>
        </w:tc>
        <w:tc>
          <w:tcPr>
            <w:tcW w:w="960" w:type="dxa"/>
            <w:noWrap/>
            <w:hideMark/>
          </w:tcPr>
          <w:p w14:paraId="3E029BB7" w14:textId="77777777" w:rsidR="00F31354" w:rsidRPr="00F31354" w:rsidRDefault="00F31354" w:rsidP="00F31354">
            <w:r w:rsidRPr="00F31354">
              <w:t>11.45262</w:t>
            </w:r>
          </w:p>
        </w:tc>
        <w:tc>
          <w:tcPr>
            <w:tcW w:w="960" w:type="dxa"/>
            <w:noWrap/>
            <w:hideMark/>
          </w:tcPr>
          <w:p w14:paraId="051CA18A" w14:textId="77777777" w:rsidR="00F31354" w:rsidRPr="00F31354" w:rsidRDefault="00F31354" w:rsidP="00F31354">
            <w:r w:rsidRPr="00F31354">
              <w:t>13.83881</w:t>
            </w:r>
          </w:p>
        </w:tc>
        <w:tc>
          <w:tcPr>
            <w:tcW w:w="960" w:type="dxa"/>
            <w:noWrap/>
            <w:hideMark/>
          </w:tcPr>
          <w:p w14:paraId="366DD52B" w14:textId="77777777" w:rsidR="00F31354" w:rsidRPr="00F31354" w:rsidRDefault="00F31354" w:rsidP="00F31354">
            <w:r w:rsidRPr="00F31354">
              <w:t>4.434735</w:t>
            </w:r>
          </w:p>
        </w:tc>
        <w:tc>
          <w:tcPr>
            <w:tcW w:w="960" w:type="dxa"/>
            <w:noWrap/>
            <w:hideMark/>
          </w:tcPr>
          <w:p w14:paraId="2E97A8A4" w14:textId="77777777" w:rsidR="00F31354" w:rsidRPr="00F31354" w:rsidRDefault="00F31354" w:rsidP="00F31354">
            <w:r w:rsidRPr="00F31354">
              <w:t>7.29118</w:t>
            </w:r>
          </w:p>
        </w:tc>
        <w:tc>
          <w:tcPr>
            <w:tcW w:w="960" w:type="dxa"/>
            <w:noWrap/>
            <w:hideMark/>
          </w:tcPr>
          <w:p w14:paraId="0B2D6323" w14:textId="77777777" w:rsidR="00F31354" w:rsidRPr="00F31354" w:rsidRDefault="00F31354" w:rsidP="00F31354">
            <w:r w:rsidRPr="00F31354">
              <w:t>8.772939</w:t>
            </w:r>
          </w:p>
        </w:tc>
        <w:tc>
          <w:tcPr>
            <w:tcW w:w="960" w:type="dxa"/>
            <w:noWrap/>
            <w:hideMark/>
          </w:tcPr>
          <w:p w14:paraId="6740FB19" w14:textId="77777777" w:rsidR="00F31354" w:rsidRPr="00F31354" w:rsidRDefault="00F31354" w:rsidP="00F31354">
            <w:r w:rsidRPr="00F31354">
              <w:t>13.62673</w:t>
            </w:r>
          </w:p>
        </w:tc>
        <w:tc>
          <w:tcPr>
            <w:tcW w:w="960" w:type="dxa"/>
            <w:noWrap/>
            <w:hideMark/>
          </w:tcPr>
          <w:p w14:paraId="42EDCF90" w14:textId="77777777" w:rsidR="00F31354" w:rsidRPr="00F31354" w:rsidRDefault="00F31354" w:rsidP="00F31354">
            <w:r w:rsidRPr="00F31354">
              <w:t>12.97278</w:t>
            </w:r>
          </w:p>
        </w:tc>
      </w:tr>
      <w:tr w:rsidR="00F31354" w:rsidRPr="00F31354" w14:paraId="612BF711" w14:textId="77777777" w:rsidTr="00F31354">
        <w:trPr>
          <w:trHeight w:val="300"/>
        </w:trPr>
        <w:tc>
          <w:tcPr>
            <w:tcW w:w="960" w:type="dxa"/>
            <w:noWrap/>
            <w:hideMark/>
          </w:tcPr>
          <w:p w14:paraId="2441F205" w14:textId="77777777" w:rsidR="00F31354" w:rsidRPr="00F31354" w:rsidRDefault="00F31354" w:rsidP="00F31354">
            <w:r w:rsidRPr="00F31354">
              <w:t>8.161263</w:t>
            </w:r>
          </w:p>
        </w:tc>
        <w:tc>
          <w:tcPr>
            <w:tcW w:w="960" w:type="dxa"/>
            <w:noWrap/>
            <w:hideMark/>
          </w:tcPr>
          <w:p w14:paraId="10EE77E5" w14:textId="77777777" w:rsidR="00F31354" w:rsidRPr="00F31354" w:rsidRDefault="00F31354" w:rsidP="00F31354">
            <w:r w:rsidRPr="00F31354">
              <w:t>5.409197</w:t>
            </w:r>
          </w:p>
        </w:tc>
        <w:tc>
          <w:tcPr>
            <w:tcW w:w="960" w:type="dxa"/>
            <w:noWrap/>
            <w:hideMark/>
          </w:tcPr>
          <w:p w14:paraId="277A4A02" w14:textId="77777777" w:rsidR="00F31354" w:rsidRPr="00F31354" w:rsidRDefault="00F31354" w:rsidP="00F31354">
            <w:r w:rsidRPr="00F31354">
              <w:t>15.89437</w:t>
            </w:r>
          </w:p>
        </w:tc>
        <w:tc>
          <w:tcPr>
            <w:tcW w:w="960" w:type="dxa"/>
            <w:noWrap/>
            <w:hideMark/>
          </w:tcPr>
          <w:p w14:paraId="197602F3" w14:textId="77777777" w:rsidR="00F31354" w:rsidRPr="00F31354" w:rsidRDefault="00F31354" w:rsidP="00F31354">
            <w:r w:rsidRPr="00F31354">
              <w:t>12.65568</w:t>
            </w:r>
          </w:p>
        </w:tc>
        <w:tc>
          <w:tcPr>
            <w:tcW w:w="960" w:type="dxa"/>
            <w:noWrap/>
            <w:hideMark/>
          </w:tcPr>
          <w:p w14:paraId="5F5BDE0C" w14:textId="77777777" w:rsidR="00F31354" w:rsidRPr="00F31354" w:rsidRDefault="00F31354" w:rsidP="00F31354">
            <w:r w:rsidRPr="00F31354">
              <w:t>16.89109</w:t>
            </w:r>
          </w:p>
        </w:tc>
        <w:tc>
          <w:tcPr>
            <w:tcW w:w="960" w:type="dxa"/>
            <w:noWrap/>
            <w:hideMark/>
          </w:tcPr>
          <w:p w14:paraId="62624DEC" w14:textId="77777777" w:rsidR="00F31354" w:rsidRPr="00F31354" w:rsidRDefault="00F31354" w:rsidP="00F31354">
            <w:r w:rsidRPr="00F31354">
              <w:t>9.519113</w:t>
            </w:r>
          </w:p>
        </w:tc>
        <w:tc>
          <w:tcPr>
            <w:tcW w:w="960" w:type="dxa"/>
            <w:noWrap/>
            <w:hideMark/>
          </w:tcPr>
          <w:p w14:paraId="70542F39" w14:textId="77777777" w:rsidR="00F31354" w:rsidRPr="00F31354" w:rsidRDefault="00F31354" w:rsidP="00F31354">
            <w:r w:rsidRPr="00F31354">
              <w:t>9.242412</w:t>
            </w:r>
          </w:p>
        </w:tc>
        <w:tc>
          <w:tcPr>
            <w:tcW w:w="960" w:type="dxa"/>
            <w:noWrap/>
            <w:hideMark/>
          </w:tcPr>
          <w:p w14:paraId="68A48B66" w14:textId="77777777" w:rsidR="00F31354" w:rsidRPr="00F31354" w:rsidRDefault="00F31354" w:rsidP="00F31354">
            <w:r w:rsidRPr="00F31354">
              <w:t>9.906979</w:t>
            </w:r>
          </w:p>
        </w:tc>
        <w:tc>
          <w:tcPr>
            <w:tcW w:w="960" w:type="dxa"/>
            <w:noWrap/>
            <w:hideMark/>
          </w:tcPr>
          <w:p w14:paraId="0B84C543" w14:textId="77777777" w:rsidR="00F31354" w:rsidRPr="00F31354" w:rsidRDefault="00F31354" w:rsidP="00F31354">
            <w:r w:rsidRPr="00F31354">
              <w:t>11.17032</w:t>
            </w:r>
          </w:p>
        </w:tc>
        <w:tc>
          <w:tcPr>
            <w:tcW w:w="960" w:type="dxa"/>
            <w:noWrap/>
            <w:hideMark/>
          </w:tcPr>
          <w:p w14:paraId="7F9062D1" w14:textId="77777777" w:rsidR="00F31354" w:rsidRPr="00F31354" w:rsidRDefault="00F31354" w:rsidP="00F31354">
            <w:r w:rsidRPr="00F31354">
              <w:t>18.33366</w:t>
            </w:r>
          </w:p>
        </w:tc>
      </w:tr>
      <w:tr w:rsidR="00F31354" w:rsidRPr="00F31354" w14:paraId="011A9074" w14:textId="77777777" w:rsidTr="00F31354">
        <w:trPr>
          <w:trHeight w:val="300"/>
        </w:trPr>
        <w:tc>
          <w:tcPr>
            <w:tcW w:w="960" w:type="dxa"/>
            <w:noWrap/>
            <w:hideMark/>
          </w:tcPr>
          <w:p w14:paraId="6EB22CDA" w14:textId="77777777" w:rsidR="00F31354" w:rsidRPr="00F31354" w:rsidRDefault="00F31354" w:rsidP="00F31354">
            <w:r w:rsidRPr="00F31354">
              <w:t>10.50962</w:t>
            </w:r>
          </w:p>
        </w:tc>
        <w:tc>
          <w:tcPr>
            <w:tcW w:w="960" w:type="dxa"/>
            <w:noWrap/>
            <w:hideMark/>
          </w:tcPr>
          <w:p w14:paraId="446F93B1" w14:textId="77777777" w:rsidR="00F31354" w:rsidRPr="00F31354" w:rsidRDefault="00F31354" w:rsidP="00F31354">
            <w:r w:rsidRPr="00F31354">
              <w:t>8.736187</w:t>
            </w:r>
          </w:p>
        </w:tc>
        <w:tc>
          <w:tcPr>
            <w:tcW w:w="960" w:type="dxa"/>
            <w:noWrap/>
            <w:hideMark/>
          </w:tcPr>
          <w:p w14:paraId="0781C7BE" w14:textId="77777777" w:rsidR="00F31354" w:rsidRPr="00F31354" w:rsidRDefault="00F31354" w:rsidP="00F31354">
            <w:r w:rsidRPr="00F31354">
              <w:t>8.322978</w:t>
            </w:r>
          </w:p>
        </w:tc>
        <w:tc>
          <w:tcPr>
            <w:tcW w:w="960" w:type="dxa"/>
            <w:noWrap/>
            <w:hideMark/>
          </w:tcPr>
          <w:p w14:paraId="18D880B8" w14:textId="77777777" w:rsidR="00F31354" w:rsidRPr="00F31354" w:rsidRDefault="00F31354" w:rsidP="00F31354">
            <w:r w:rsidRPr="00F31354">
              <w:t>13.28921</w:t>
            </w:r>
          </w:p>
        </w:tc>
        <w:tc>
          <w:tcPr>
            <w:tcW w:w="960" w:type="dxa"/>
            <w:noWrap/>
            <w:hideMark/>
          </w:tcPr>
          <w:p w14:paraId="44CECB44" w14:textId="77777777" w:rsidR="00F31354" w:rsidRPr="00F31354" w:rsidRDefault="00F31354" w:rsidP="00F31354">
            <w:r w:rsidRPr="00F31354">
              <w:t>15.1277</w:t>
            </w:r>
          </w:p>
        </w:tc>
        <w:tc>
          <w:tcPr>
            <w:tcW w:w="960" w:type="dxa"/>
            <w:noWrap/>
            <w:hideMark/>
          </w:tcPr>
          <w:p w14:paraId="4C58C0ED" w14:textId="77777777" w:rsidR="00F31354" w:rsidRPr="00F31354" w:rsidRDefault="00F31354" w:rsidP="00F31354">
            <w:r w:rsidRPr="00F31354">
              <w:t>6.175188</w:t>
            </w:r>
          </w:p>
        </w:tc>
        <w:tc>
          <w:tcPr>
            <w:tcW w:w="960" w:type="dxa"/>
            <w:noWrap/>
            <w:hideMark/>
          </w:tcPr>
          <w:p w14:paraId="03EE1A0B" w14:textId="77777777" w:rsidR="00F31354" w:rsidRPr="00F31354" w:rsidRDefault="00F31354" w:rsidP="00F31354">
            <w:r w:rsidRPr="00F31354">
              <w:t>6.93353</w:t>
            </w:r>
          </w:p>
        </w:tc>
        <w:tc>
          <w:tcPr>
            <w:tcW w:w="960" w:type="dxa"/>
            <w:noWrap/>
            <w:hideMark/>
          </w:tcPr>
          <w:p w14:paraId="6069D895" w14:textId="77777777" w:rsidR="00F31354" w:rsidRPr="00F31354" w:rsidRDefault="00F31354" w:rsidP="00F31354">
            <w:r w:rsidRPr="00F31354">
              <w:t>12.84716</w:t>
            </w:r>
          </w:p>
        </w:tc>
        <w:tc>
          <w:tcPr>
            <w:tcW w:w="960" w:type="dxa"/>
            <w:noWrap/>
            <w:hideMark/>
          </w:tcPr>
          <w:p w14:paraId="57A6BBFF" w14:textId="77777777" w:rsidR="00F31354" w:rsidRPr="00F31354" w:rsidRDefault="00F31354" w:rsidP="00F31354">
            <w:r w:rsidRPr="00F31354">
              <w:t>12.29617</w:t>
            </w:r>
          </w:p>
        </w:tc>
        <w:tc>
          <w:tcPr>
            <w:tcW w:w="960" w:type="dxa"/>
            <w:noWrap/>
            <w:hideMark/>
          </w:tcPr>
          <w:p w14:paraId="328706BF" w14:textId="77777777" w:rsidR="00F31354" w:rsidRPr="00F31354" w:rsidRDefault="00F31354" w:rsidP="00F31354">
            <w:r w:rsidRPr="00F31354">
              <w:t>13.45872</w:t>
            </w:r>
          </w:p>
        </w:tc>
      </w:tr>
      <w:tr w:rsidR="00F31354" w:rsidRPr="00F31354" w14:paraId="304E12BB" w14:textId="77777777" w:rsidTr="00F31354">
        <w:trPr>
          <w:trHeight w:val="300"/>
        </w:trPr>
        <w:tc>
          <w:tcPr>
            <w:tcW w:w="960" w:type="dxa"/>
            <w:noWrap/>
            <w:hideMark/>
          </w:tcPr>
          <w:p w14:paraId="7324550E" w14:textId="77777777" w:rsidR="00F31354" w:rsidRPr="00F31354" w:rsidRDefault="00F31354" w:rsidP="00F31354">
            <w:r w:rsidRPr="00F31354">
              <w:t>6.756143</w:t>
            </w:r>
          </w:p>
        </w:tc>
        <w:tc>
          <w:tcPr>
            <w:tcW w:w="960" w:type="dxa"/>
            <w:noWrap/>
            <w:hideMark/>
          </w:tcPr>
          <w:p w14:paraId="53DFECA7" w14:textId="77777777" w:rsidR="00F31354" w:rsidRPr="00F31354" w:rsidRDefault="00F31354" w:rsidP="00F31354">
            <w:r w:rsidRPr="00F31354">
              <w:t>6.723965</w:t>
            </w:r>
          </w:p>
        </w:tc>
        <w:tc>
          <w:tcPr>
            <w:tcW w:w="960" w:type="dxa"/>
            <w:noWrap/>
            <w:hideMark/>
          </w:tcPr>
          <w:p w14:paraId="50869DB5" w14:textId="77777777" w:rsidR="00F31354" w:rsidRPr="00F31354" w:rsidRDefault="00F31354" w:rsidP="00F31354">
            <w:r w:rsidRPr="00F31354">
              <w:t>12.64883</w:t>
            </w:r>
          </w:p>
        </w:tc>
        <w:tc>
          <w:tcPr>
            <w:tcW w:w="960" w:type="dxa"/>
            <w:noWrap/>
            <w:hideMark/>
          </w:tcPr>
          <w:p w14:paraId="575CF6D4" w14:textId="77777777" w:rsidR="00F31354" w:rsidRPr="00F31354" w:rsidRDefault="00F31354" w:rsidP="00F31354">
            <w:r w:rsidRPr="00F31354">
              <w:t>11.75979</w:t>
            </w:r>
          </w:p>
        </w:tc>
        <w:tc>
          <w:tcPr>
            <w:tcW w:w="960" w:type="dxa"/>
            <w:noWrap/>
            <w:hideMark/>
          </w:tcPr>
          <w:p w14:paraId="24760732" w14:textId="77777777" w:rsidR="00F31354" w:rsidRPr="00F31354" w:rsidRDefault="00F31354" w:rsidP="00F31354">
            <w:r w:rsidRPr="00F31354">
              <w:t>14.37086</w:t>
            </w:r>
          </w:p>
        </w:tc>
        <w:tc>
          <w:tcPr>
            <w:tcW w:w="960" w:type="dxa"/>
            <w:noWrap/>
            <w:hideMark/>
          </w:tcPr>
          <w:p w14:paraId="5EFEDD62" w14:textId="77777777" w:rsidR="00F31354" w:rsidRPr="00F31354" w:rsidRDefault="00F31354" w:rsidP="00F31354">
            <w:r w:rsidRPr="00F31354">
              <w:t>7.117854</w:t>
            </w:r>
          </w:p>
        </w:tc>
        <w:tc>
          <w:tcPr>
            <w:tcW w:w="960" w:type="dxa"/>
            <w:noWrap/>
            <w:hideMark/>
          </w:tcPr>
          <w:p w14:paraId="727FD8BB" w14:textId="77777777" w:rsidR="00F31354" w:rsidRPr="00F31354" w:rsidRDefault="00F31354" w:rsidP="00F31354">
            <w:r w:rsidRPr="00F31354">
              <w:t>9.522575</w:t>
            </w:r>
          </w:p>
        </w:tc>
        <w:tc>
          <w:tcPr>
            <w:tcW w:w="960" w:type="dxa"/>
            <w:noWrap/>
            <w:hideMark/>
          </w:tcPr>
          <w:p w14:paraId="2DAA7FDC" w14:textId="77777777" w:rsidR="00F31354" w:rsidRPr="00F31354" w:rsidRDefault="00F31354" w:rsidP="00F31354">
            <w:r w:rsidRPr="00F31354">
              <w:t>7.48093</w:t>
            </w:r>
          </w:p>
        </w:tc>
        <w:tc>
          <w:tcPr>
            <w:tcW w:w="960" w:type="dxa"/>
            <w:noWrap/>
            <w:hideMark/>
          </w:tcPr>
          <w:p w14:paraId="00F7F391" w14:textId="77777777" w:rsidR="00F31354" w:rsidRPr="00F31354" w:rsidRDefault="00F31354" w:rsidP="00F31354">
            <w:r w:rsidRPr="00F31354">
              <w:t>13.54806</w:t>
            </w:r>
          </w:p>
        </w:tc>
        <w:tc>
          <w:tcPr>
            <w:tcW w:w="960" w:type="dxa"/>
            <w:noWrap/>
            <w:hideMark/>
          </w:tcPr>
          <w:p w14:paraId="4347B095" w14:textId="77777777" w:rsidR="00F31354" w:rsidRPr="00F31354" w:rsidRDefault="00F31354" w:rsidP="00F31354">
            <w:r w:rsidRPr="00F31354">
              <w:t>14.50606</w:t>
            </w:r>
          </w:p>
        </w:tc>
      </w:tr>
      <w:tr w:rsidR="00F31354" w:rsidRPr="00F31354" w14:paraId="0F6C1C8C" w14:textId="77777777" w:rsidTr="00F31354">
        <w:trPr>
          <w:trHeight w:val="300"/>
        </w:trPr>
        <w:tc>
          <w:tcPr>
            <w:tcW w:w="960" w:type="dxa"/>
            <w:noWrap/>
            <w:hideMark/>
          </w:tcPr>
          <w:p w14:paraId="3E3163A1" w14:textId="77777777" w:rsidR="00F31354" w:rsidRPr="00F31354" w:rsidRDefault="00F31354" w:rsidP="00F31354">
            <w:r w:rsidRPr="00F31354">
              <w:t>5.543714</w:t>
            </w:r>
          </w:p>
        </w:tc>
        <w:tc>
          <w:tcPr>
            <w:tcW w:w="960" w:type="dxa"/>
            <w:noWrap/>
            <w:hideMark/>
          </w:tcPr>
          <w:p w14:paraId="07C7ED36" w14:textId="77777777" w:rsidR="00F31354" w:rsidRPr="00F31354" w:rsidRDefault="00F31354" w:rsidP="00F31354">
            <w:r w:rsidRPr="00F31354">
              <w:t>8.384914</w:t>
            </w:r>
          </w:p>
        </w:tc>
        <w:tc>
          <w:tcPr>
            <w:tcW w:w="960" w:type="dxa"/>
            <w:noWrap/>
            <w:hideMark/>
          </w:tcPr>
          <w:p w14:paraId="1BE3DC4E" w14:textId="77777777" w:rsidR="00F31354" w:rsidRPr="00F31354" w:rsidRDefault="00F31354" w:rsidP="00F31354">
            <w:r w:rsidRPr="00F31354">
              <w:t>10.32074</w:t>
            </w:r>
          </w:p>
        </w:tc>
        <w:tc>
          <w:tcPr>
            <w:tcW w:w="960" w:type="dxa"/>
            <w:noWrap/>
            <w:hideMark/>
          </w:tcPr>
          <w:p w14:paraId="0F874BD8" w14:textId="77777777" w:rsidR="00F31354" w:rsidRPr="00F31354" w:rsidRDefault="00F31354" w:rsidP="00F31354">
            <w:r w:rsidRPr="00F31354">
              <w:t>12.45512</w:t>
            </w:r>
          </w:p>
        </w:tc>
        <w:tc>
          <w:tcPr>
            <w:tcW w:w="960" w:type="dxa"/>
            <w:noWrap/>
            <w:hideMark/>
          </w:tcPr>
          <w:p w14:paraId="54755716" w14:textId="77777777" w:rsidR="00F31354" w:rsidRPr="00F31354" w:rsidRDefault="00F31354" w:rsidP="00F31354">
            <w:r w:rsidRPr="00F31354">
              <w:t>15.99224</w:t>
            </w:r>
          </w:p>
        </w:tc>
        <w:tc>
          <w:tcPr>
            <w:tcW w:w="960" w:type="dxa"/>
            <w:noWrap/>
            <w:hideMark/>
          </w:tcPr>
          <w:p w14:paraId="349ADAFB" w14:textId="77777777" w:rsidR="00F31354" w:rsidRPr="00F31354" w:rsidRDefault="00F31354" w:rsidP="00F31354">
            <w:r w:rsidRPr="00F31354">
              <w:t>7.723533</w:t>
            </w:r>
          </w:p>
        </w:tc>
        <w:tc>
          <w:tcPr>
            <w:tcW w:w="960" w:type="dxa"/>
            <w:noWrap/>
            <w:hideMark/>
          </w:tcPr>
          <w:p w14:paraId="33CFAFEB" w14:textId="77777777" w:rsidR="00F31354" w:rsidRPr="00F31354" w:rsidRDefault="00F31354" w:rsidP="00F31354">
            <w:r w:rsidRPr="00F31354">
              <w:t>10.5766</w:t>
            </w:r>
          </w:p>
        </w:tc>
        <w:tc>
          <w:tcPr>
            <w:tcW w:w="960" w:type="dxa"/>
            <w:noWrap/>
            <w:hideMark/>
          </w:tcPr>
          <w:p w14:paraId="419C90F4" w14:textId="77777777" w:rsidR="00F31354" w:rsidRPr="00F31354" w:rsidRDefault="00F31354" w:rsidP="00F31354">
            <w:r w:rsidRPr="00F31354">
              <w:t>10.41586</w:t>
            </w:r>
          </w:p>
        </w:tc>
        <w:tc>
          <w:tcPr>
            <w:tcW w:w="960" w:type="dxa"/>
            <w:noWrap/>
            <w:hideMark/>
          </w:tcPr>
          <w:p w14:paraId="2E71BE87" w14:textId="77777777" w:rsidR="00F31354" w:rsidRPr="00F31354" w:rsidRDefault="00F31354" w:rsidP="00F31354">
            <w:r w:rsidRPr="00F31354">
              <w:t>12.74987</w:t>
            </w:r>
          </w:p>
        </w:tc>
        <w:tc>
          <w:tcPr>
            <w:tcW w:w="960" w:type="dxa"/>
            <w:noWrap/>
            <w:hideMark/>
          </w:tcPr>
          <w:p w14:paraId="5CA70B5F" w14:textId="77777777" w:rsidR="00F31354" w:rsidRPr="00F31354" w:rsidRDefault="00F31354" w:rsidP="00F31354">
            <w:r w:rsidRPr="00F31354">
              <w:t>15.65342</w:t>
            </w:r>
          </w:p>
        </w:tc>
      </w:tr>
      <w:tr w:rsidR="00F31354" w:rsidRPr="00F31354" w14:paraId="1D699C0A" w14:textId="77777777" w:rsidTr="00F31354">
        <w:trPr>
          <w:trHeight w:val="300"/>
        </w:trPr>
        <w:tc>
          <w:tcPr>
            <w:tcW w:w="960" w:type="dxa"/>
            <w:noWrap/>
            <w:hideMark/>
          </w:tcPr>
          <w:p w14:paraId="418FE2F4" w14:textId="77777777" w:rsidR="00F31354" w:rsidRPr="00F31354" w:rsidRDefault="00F31354" w:rsidP="00F31354">
            <w:r w:rsidRPr="00F31354">
              <w:t>4.833983</w:t>
            </w:r>
          </w:p>
        </w:tc>
        <w:tc>
          <w:tcPr>
            <w:tcW w:w="960" w:type="dxa"/>
            <w:noWrap/>
            <w:hideMark/>
          </w:tcPr>
          <w:p w14:paraId="4802780B" w14:textId="77777777" w:rsidR="00F31354" w:rsidRPr="00F31354" w:rsidRDefault="00F31354" w:rsidP="00F31354">
            <w:r w:rsidRPr="00F31354">
              <w:t>5.852737</w:t>
            </w:r>
          </w:p>
        </w:tc>
        <w:tc>
          <w:tcPr>
            <w:tcW w:w="960" w:type="dxa"/>
            <w:noWrap/>
            <w:hideMark/>
          </w:tcPr>
          <w:p w14:paraId="21C409D3" w14:textId="77777777" w:rsidR="00F31354" w:rsidRPr="00F31354" w:rsidRDefault="00F31354" w:rsidP="00F31354">
            <w:r w:rsidRPr="00F31354">
              <w:t>11.95384</w:t>
            </w:r>
          </w:p>
        </w:tc>
        <w:tc>
          <w:tcPr>
            <w:tcW w:w="960" w:type="dxa"/>
            <w:noWrap/>
            <w:hideMark/>
          </w:tcPr>
          <w:p w14:paraId="78B9B698" w14:textId="77777777" w:rsidR="00F31354" w:rsidRPr="00F31354" w:rsidRDefault="00F31354" w:rsidP="00F31354">
            <w:r w:rsidRPr="00F31354">
              <w:t>12.49222</w:t>
            </w:r>
          </w:p>
        </w:tc>
        <w:tc>
          <w:tcPr>
            <w:tcW w:w="960" w:type="dxa"/>
            <w:noWrap/>
            <w:hideMark/>
          </w:tcPr>
          <w:p w14:paraId="079EE859" w14:textId="77777777" w:rsidR="00F31354" w:rsidRPr="00F31354" w:rsidRDefault="00F31354" w:rsidP="00F31354">
            <w:r w:rsidRPr="00F31354">
              <w:t>19.19788</w:t>
            </w:r>
          </w:p>
        </w:tc>
        <w:tc>
          <w:tcPr>
            <w:tcW w:w="960" w:type="dxa"/>
            <w:noWrap/>
            <w:hideMark/>
          </w:tcPr>
          <w:p w14:paraId="76444D02" w14:textId="77777777" w:rsidR="00F31354" w:rsidRPr="00F31354" w:rsidRDefault="00F31354" w:rsidP="00F31354">
            <w:r w:rsidRPr="00F31354">
              <w:t>9.498469</w:t>
            </w:r>
          </w:p>
        </w:tc>
        <w:tc>
          <w:tcPr>
            <w:tcW w:w="960" w:type="dxa"/>
            <w:noWrap/>
            <w:hideMark/>
          </w:tcPr>
          <w:p w14:paraId="354B4C26" w14:textId="77777777" w:rsidR="00F31354" w:rsidRPr="00F31354" w:rsidRDefault="00F31354" w:rsidP="00F31354">
            <w:r w:rsidRPr="00F31354">
              <w:t>8.988181</w:t>
            </w:r>
          </w:p>
        </w:tc>
        <w:tc>
          <w:tcPr>
            <w:tcW w:w="960" w:type="dxa"/>
            <w:noWrap/>
            <w:hideMark/>
          </w:tcPr>
          <w:p w14:paraId="24B5228D" w14:textId="77777777" w:rsidR="00F31354" w:rsidRPr="00F31354" w:rsidRDefault="00F31354" w:rsidP="00F31354">
            <w:r w:rsidRPr="00F31354">
              <w:t>10.44856</w:t>
            </w:r>
          </w:p>
        </w:tc>
        <w:tc>
          <w:tcPr>
            <w:tcW w:w="960" w:type="dxa"/>
            <w:noWrap/>
            <w:hideMark/>
          </w:tcPr>
          <w:p w14:paraId="53FB3F68" w14:textId="77777777" w:rsidR="00F31354" w:rsidRPr="00F31354" w:rsidRDefault="00F31354" w:rsidP="00F31354">
            <w:r w:rsidRPr="00F31354">
              <w:t>13.65165</w:t>
            </w:r>
          </w:p>
        </w:tc>
        <w:tc>
          <w:tcPr>
            <w:tcW w:w="960" w:type="dxa"/>
            <w:noWrap/>
            <w:hideMark/>
          </w:tcPr>
          <w:p w14:paraId="68BC5DDB" w14:textId="77777777" w:rsidR="00F31354" w:rsidRPr="00F31354" w:rsidRDefault="00F31354" w:rsidP="00F31354">
            <w:r w:rsidRPr="00F31354">
              <w:t>14.98161</w:t>
            </w:r>
          </w:p>
        </w:tc>
      </w:tr>
      <w:tr w:rsidR="00F31354" w:rsidRPr="00F31354" w14:paraId="70A49972" w14:textId="77777777" w:rsidTr="00F31354">
        <w:trPr>
          <w:trHeight w:val="300"/>
        </w:trPr>
        <w:tc>
          <w:tcPr>
            <w:tcW w:w="960" w:type="dxa"/>
            <w:noWrap/>
            <w:hideMark/>
          </w:tcPr>
          <w:p w14:paraId="7793DA4F" w14:textId="77777777" w:rsidR="00F31354" w:rsidRPr="00F31354" w:rsidRDefault="00F31354" w:rsidP="00F31354">
            <w:r w:rsidRPr="00F31354">
              <w:t>3.938927</w:t>
            </w:r>
          </w:p>
        </w:tc>
        <w:tc>
          <w:tcPr>
            <w:tcW w:w="960" w:type="dxa"/>
            <w:noWrap/>
            <w:hideMark/>
          </w:tcPr>
          <w:p w14:paraId="7E2B0F1E" w14:textId="77777777" w:rsidR="00F31354" w:rsidRPr="00F31354" w:rsidRDefault="00F31354" w:rsidP="00F31354">
            <w:r w:rsidRPr="00F31354">
              <w:t>11.46039</w:t>
            </w:r>
          </w:p>
        </w:tc>
        <w:tc>
          <w:tcPr>
            <w:tcW w:w="960" w:type="dxa"/>
            <w:noWrap/>
            <w:hideMark/>
          </w:tcPr>
          <w:p w14:paraId="54EFED01" w14:textId="77777777" w:rsidR="00F31354" w:rsidRPr="00F31354" w:rsidRDefault="00F31354" w:rsidP="00F31354">
            <w:r w:rsidRPr="00F31354">
              <w:t>11.58434</w:t>
            </w:r>
          </w:p>
        </w:tc>
        <w:tc>
          <w:tcPr>
            <w:tcW w:w="960" w:type="dxa"/>
            <w:noWrap/>
            <w:hideMark/>
          </w:tcPr>
          <w:p w14:paraId="136429FD" w14:textId="77777777" w:rsidR="00F31354" w:rsidRPr="00F31354" w:rsidRDefault="00F31354" w:rsidP="00F31354">
            <w:r w:rsidRPr="00F31354">
              <w:t>12.29055</w:t>
            </w:r>
          </w:p>
        </w:tc>
        <w:tc>
          <w:tcPr>
            <w:tcW w:w="960" w:type="dxa"/>
            <w:noWrap/>
            <w:hideMark/>
          </w:tcPr>
          <w:p w14:paraId="04AB9499" w14:textId="77777777" w:rsidR="00F31354" w:rsidRPr="00F31354" w:rsidRDefault="00F31354" w:rsidP="00F31354">
            <w:r w:rsidRPr="00F31354">
              <w:t>14.74444</w:t>
            </w:r>
          </w:p>
        </w:tc>
        <w:tc>
          <w:tcPr>
            <w:tcW w:w="960" w:type="dxa"/>
            <w:noWrap/>
            <w:hideMark/>
          </w:tcPr>
          <w:p w14:paraId="45706236" w14:textId="77777777" w:rsidR="00F31354" w:rsidRPr="00F31354" w:rsidRDefault="00F31354" w:rsidP="00F31354">
            <w:r w:rsidRPr="00F31354">
              <w:t>8.426713</w:t>
            </w:r>
          </w:p>
        </w:tc>
        <w:tc>
          <w:tcPr>
            <w:tcW w:w="960" w:type="dxa"/>
            <w:noWrap/>
            <w:hideMark/>
          </w:tcPr>
          <w:p w14:paraId="0374870A" w14:textId="77777777" w:rsidR="00F31354" w:rsidRPr="00F31354" w:rsidRDefault="00F31354" w:rsidP="00F31354">
            <w:r w:rsidRPr="00F31354">
              <w:t>10.9269</w:t>
            </w:r>
          </w:p>
        </w:tc>
        <w:tc>
          <w:tcPr>
            <w:tcW w:w="960" w:type="dxa"/>
            <w:noWrap/>
            <w:hideMark/>
          </w:tcPr>
          <w:p w14:paraId="286D40CF" w14:textId="77777777" w:rsidR="00F31354" w:rsidRPr="00F31354" w:rsidRDefault="00F31354" w:rsidP="00F31354">
            <w:r w:rsidRPr="00F31354">
              <w:t>8.6644</w:t>
            </w:r>
          </w:p>
        </w:tc>
        <w:tc>
          <w:tcPr>
            <w:tcW w:w="960" w:type="dxa"/>
            <w:noWrap/>
            <w:hideMark/>
          </w:tcPr>
          <w:p w14:paraId="025C0531" w14:textId="77777777" w:rsidR="00F31354" w:rsidRPr="00F31354" w:rsidRDefault="00F31354" w:rsidP="00F31354">
            <w:r w:rsidRPr="00F31354">
              <w:t>11.30718</w:t>
            </w:r>
          </w:p>
        </w:tc>
        <w:tc>
          <w:tcPr>
            <w:tcW w:w="960" w:type="dxa"/>
            <w:noWrap/>
            <w:hideMark/>
          </w:tcPr>
          <w:p w14:paraId="1F3FE0ED" w14:textId="77777777" w:rsidR="00F31354" w:rsidRPr="00F31354" w:rsidRDefault="00F31354" w:rsidP="00F31354">
            <w:r w:rsidRPr="00F31354">
              <w:t>19.4659</w:t>
            </w:r>
          </w:p>
        </w:tc>
      </w:tr>
      <w:tr w:rsidR="00F31354" w:rsidRPr="00F31354" w14:paraId="722F1D70" w14:textId="77777777" w:rsidTr="00F31354">
        <w:trPr>
          <w:trHeight w:val="300"/>
        </w:trPr>
        <w:tc>
          <w:tcPr>
            <w:tcW w:w="960" w:type="dxa"/>
            <w:noWrap/>
            <w:hideMark/>
          </w:tcPr>
          <w:p w14:paraId="759FA7D7" w14:textId="77777777" w:rsidR="00F31354" w:rsidRPr="00F31354" w:rsidRDefault="00F31354" w:rsidP="00F31354">
            <w:r w:rsidRPr="00F31354">
              <w:t>6.476171</w:t>
            </w:r>
          </w:p>
        </w:tc>
        <w:tc>
          <w:tcPr>
            <w:tcW w:w="960" w:type="dxa"/>
            <w:noWrap/>
            <w:hideMark/>
          </w:tcPr>
          <w:p w14:paraId="08F6E602" w14:textId="77777777" w:rsidR="00F31354" w:rsidRPr="00F31354" w:rsidRDefault="00F31354" w:rsidP="00F31354">
            <w:r w:rsidRPr="00F31354">
              <w:t>7.262647</w:t>
            </w:r>
          </w:p>
        </w:tc>
        <w:tc>
          <w:tcPr>
            <w:tcW w:w="960" w:type="dxa"/>
            <w:noWrap/>
            <w:hideMark/>
          </w:tcPr>
          <w:p w14:paraId="02E29ACB" w14:textId="77777777" w:rsidR="00F31354" w:rsidRPr="00F31354" w:rsidRDefault="00F31354" w:rsidP="00F31354">
            <w:r w:rsidRPr="00F31354">
              <w:t>11.43826</w:t>
            </w:r>
          </w:p>
        </w:tc>
        <w:tc>
          <w:tcPr>
            <w:tcW w:w="960" w:type="dxa"/>
            <w:noWrap/>
            <w:hideMark/>
          </w:tcPr>
          <w:p w14:paraId="4A591CD6" w14:textId="77777777" w:rsidR="00F31354" w:rsidRPr="00F31354" w:rsidRDefault="00F31354" w:rsidP="00F31354">
            <w:r w:rsidRPr="00F31354">
              <w:t>12.2999</w:t>
            </w:r>
          </w:p>
        </w:tc>
        <w:tc>
          <w:tcPr>
            <w:tcW w:w="960" w:type="dxa"/>
            <w:noWrap/>
            <w:hideMark/>
          </w:tcPr>
          <w:p w14:paraId="57B41556" w14:textId="77777777" w:rsidR="00F31354" w:rsidRPr="00F31354" w:rsidRDefault="00F31354" w:rsidP="00F31354">
            <w:r w:rsidRPr="00F31354">
              <w:t>12.91098</w:t>
            </w:r>
          </w:p>
        </w:tc>
        <w:tc>
          <w:tcPr>
            <w:tcW w:w="960" w:type="dxa"/>
            <w:noWrap/>
            <w:hideMark/>
          </w:tcPr>
          <w:p w14:paraId="32A35BAF" w14:textId="77777777" w:rsidR="00F31354" w:rsidRPr="00F31354" w:rsidRDefault="00F31354" w:rsidP="00F31354">
            <w:r w:rsidRPr="00F31354">
              <w:t>6.610274</w:t>
            </w:r>
          </w:p>
        </w:tc>
        <w:tc>
          <w:tcPr>
            <w:tcW w:w="960" w:type="dxa"/>
            <w:noWrap/>
            <w:hideMark/>
          </w:tcPr>
          <w:p w14:paraId="40012171" w14:textId="77777777" w:rsidR="00F31354" w:rsidRPr="00F31354" w:rsidRDefault="00F31354" w:rsidP="00F31354">
            <w:r w:rsidRPr="00F31354">
              <w:t>8.972058</w:t>
            </w:r>
          </w:p>
        </w:tc>
        <w:tc>
          <w:tcPr>
            <w:tcW w:w="960" w:type="dxa"/>
            <w:noWrap/>
            <w:hideMark/>
          </w:tcPr>
          <w:p w14:paraId="066CAFDD" w14:textId="77777777" w:rsidR="00F31354" w:rsidRPr="00F31354" w:rsidRDefault="00F31354" w:rsidP="00F31354">
            <w:r w:rsidRPr="00F31354">
              <w:t>13.1237</w:t>
            </w:r>
          </w:p>
        </w:tc>
        <w:tc>
          <w:tcPr>
            <w:tcW w:w="960" w:type="dxa"/>
            <w:noWrap/>
            <w:hideMark/>
          </w:tcPr>
          <w:p w14:paraId="12A37386" w14:textId="77777777" w:rsidR="00F31354" w:rsidRPr="00F31354" w:rsidRDefault="00F31354" w:rsidP="00F31354">
            <w:r w:rsidRPr="00F31354">
              <w:t>18.44607</w:t>
            </w:r>
          </w:p>
        </w:tc>
        <w:tc>
          <w:tcPr>
            <w:tcW w:w="960" w:type="dxa"/>
            <w:noWrap/>
            <w:hideMark/>
          </w:tcPr>
          <w:p w14:paraId="2393A509" w14:textId="77777777" w:rsidR="00F31354" w:rsidRPr="00F31354" w:rsidRDefault="00F31354" w:rsidP="00F31354">
            <w:r w:rsidRPr="00F31354">
              <w:t>20.19098</w:t>
            </w:r>
          </w:p>
        </w:tc>
      </w:tr>
      <w:tr w:rsidR="00F31354" w:rsidRPr="00F31354" w14:paraId="1A4CF066" w14:textId="77777777" w:rsidTr="00F31354">
        <w:trPr>
          <w:trHeight w:val="300"/>
        </w:trPr>
        <w:tc>
          <w:tcPr>
            <w:tcW w:w="960" w:type="dxa"/>
            <w:noWrap/>
            <w:hideMark/>
          </w:tcPr>
          <w:p w14:paraId="1489435B" w14:textId="77777777" w:rsidR="00F31354" w:rsidRPr="00F31354" w:rsidRDefault="00F31354" w:rsidP="00F31354">
            <w:r w:rsidRPr="00F31354">
              <w:t>5.998614</w:t>
            </w:r>
          </w:p>
        </w:tc>
        <w:tc>
          <w:tcPr>
            <w:tcW w:w="960" w:type="dxa"/>
            <w:noWrap/>
            <w:hideMark/>
          </w:tcPr>
          <w:p w14:paraId="70E9C2A9" w14:textId="77777777" w:rsidR="00F31354" w:rsidRPr="00F31354" w:rsidRDefault="00F31354" w:rsidP="00F31354">
            <w:r w:rsidRPr="00F31354">
              <w:t>12.88604</w:t>
            </w:r>
          </w:p>
        </w:tc>
        <w:tc>
          <w:tcPr>
            <w:tcW w:w="960" w:type="dxa"/>
            <w:noWrap/>
            <w:hideMark/>
          </w:tcPr>
          <w:p w14:paraId="52DDCDF8" w14:textId="77777777" w:rsidR="00F31354" w:rsidRPr="00F31354" w:rsidRDefault="00F31354" w:rsidP="00F31354">
            <w:r w:rsidRPr="00F31354">
              <w:t>9.234617</w:t>
            </w:r>
          </w:p>
        </w:tc>
        <w:tc>
          <w:tcPr>
            <w:tcW w:w="960" w:type="dxa"/>
            <w:noWrap/>
            <w:hideMark/>
          </w:tcPr>
          <w:p w14:paraId="2233979C" w14:textId="77777777" w:rsidR="00F31354" w:rsidRPr="00F31354" w:rsidRDefault="00F31354" w:rsidP="00F31354">
            <w:r w:rsidRPr="00F31354">
              <w:t>14.66757</w:t>
            </w:r>
          </w:p>
        </w:tc>
        <w:tc>
          <w:tcPr>
            <w:tcW w:w="960" w:type="dxa"/>
            <w:noWrap/>
            <w:hideMark/>
          </w:tcPr>
          <w:p w14:paraId="304C0075" w14:textId="77777777" w:rsidR="00F31354" w:rsidRPr="00F31354" w:rsidRDefault="00F31354" w:rsidP="00F31354">
            <w:r w:rsidRPr="00F31354">
              <w:t>20.59821</w:t>
            </w:r>
          </w:p>
        </w:tc>
        <w:tc>
          <w:tcPr>
            <w:tcW w:w="960" w:type="dxa"/>
            <w:noWrap/>
            <w:hideMark/>
          </w:tcPr>
          <w:p w14:paraId="6EBA589A" w14:textId="77777777" w:rsidR="00F31354" w:rsidRPr="00F31354" w:rsidRDefault="00F31354" w:rsidP="00F31354">
            <w:r w:rsidRPr="00F31354">
              <w:t>3.989144</w:t>
            </w:r>
          </w:p>
        </w:tc>
        <w:tc>
          <w:tcPr>
            <w:tcW w:w="960" w:type="dxa"/>
            <w:noWrap/>
            <w:hideMark/>
          </w:tcPr>
          <w:p w14:paraId="7DE5EC73" w14:textId="77777777" w:rsidR="00F31354" w:rsidRPr="00F31354" w:rsidRDefault="00F31354" w:rsidP="00F31354">
            <w:r w:rsidRPr="00F31354">
              <w:t>8.947435</w:t>
            </w:r>
          </w:p>
        </w:tc>
        <w:tc>
          <w:tcPr>
            <w:tcW w:w="960" w:type="dxa"/>
            <w:noWrap/>
            <w:hideMark/>
          </w:tcPr>
          <w:p w14:paraId="78ACF62E" w14:textId="77777777" w:rsidR="00F31354" w:rsidRPr="00F31354" w:rsidRDefault="00F31354" w:rsidP="00F31354">
            <w:r w:rsidRPr="00F31354">
              <w:t>15.74939</w:t>
            </w:r>
          </w:p>
        </w:tc>
        <w:tc>
          <w:tcPr>
            <w:tcW w:w="960" w:type="dxa"/>
            <w:noWrap/>
            <w:hideMark/>
          </w:tcPr>
          <w:p w14:paraId="1E6D2D09" w14:textId="77777777" w:rsidR="00F31354" w:rsidRPr="00F31354" w:rsidRDefault="00F31354" w:rsidP="00F31354">
            <w:r w:rsidRPr="00F31354">
              <w:t>14.6751</w:t>
            </w:r>
          </w:p>
        </w:tc>
        <w:tc>
          <w:tcPr>
            <w:tcW w:w="960" w:type="dxa"/>
            <w:noWrap/>
            <w:hideMark/>
          </w:tcPr>
          <w:p w14:paraId="5D658284" w14:textId="77777777" w:rsidR="00F31354" w:rsidRPr="00F31354" w:rsidRDefault="00F31354" w:rsidP="00F31354">
            <w:r w:rsidRPr="00F31354">
              <w:t>20.87802</w:t>
            </w:r>
          </w:p>
        </w:tc>
      </w:tr>
      <w:tr w:rsidR="00F31354" w:rsidRPr="00F31354" w14:paraId="2A55F2D0" w14:textId="77777777" w:rsidTr="00F31354">
        <w:trPr>
          <w:trHeight w:val="300"/>
        </w:trPr>
        <w:tc>
          <w:tcPr>
            <w:tcW w:w="960" w:type="dxa"/>
            <w:noWrap/>
            <w:hideMark/>
          </w:tcPr>
          <w:p w14:paraId="14AF48DB" w14:textId="77777777" w:rsidR="00F31354" w:rsidRPr="00F31354" w:rsidRDefault="00F31354" w:rsidP="00F31354">
            <w:pPr>
              <w:rPr>
                <w:b/>
                <w:bCs/>
              </w:rPr>
            </w:pPr>
            <w:r w:rsidRPr="00F31354">
              <w:rPr>
                <w:b/>
                <w:bCs/>
              </w:rPr>
              <w:t>6.644314</w:t>
            </w:r>
          </w:p>
        </w:tc>
        <w:tc>
          <w:tcPr>
            <w:tcW w:w="960" w:type="dxa"/>
            <w:noWrap/>
            <w:hideMark/>
          </w:tcPr>
          <w:p w14:paraId="238ABE32" w14:textId="77777777" w:rsidR="00F31354" w:rsidRPr="00F31354" w:rsidRDefault="00F31354" w:rsidP="00F31354">
            <w:pPr>
              <w:rPr>
                <w:b/>
                <w:bCs/>
              </w:rPr>
            </w:pPr>
            <w:r w:rsidRPr="00F31354">
              <w:rPr>
                <w:b/>
                <w:bCs/>
              </w:rPr>
              <w:t>8.3517</w:t>
            </w:r>
          </w:p>
        </w:tc>
        <w:tc>
          <w:tcPr>
            <w:tcW w:w="960" w:type="dxa"/>
            <w:noWrap/>
            <w:hideMark/>
          </w:tcPr>
          <w:p w14:paraId="1CAF4654" w14:textId="77777777" w:rsidR="00F31354" w:rsidRPr="00F31354" w:rsidRDefault="00F31354" w:rsidP="00F31354">
            <w:pPr>
              <w:rPr>
                <w:b/>
                <w:bCs/>
              </w:rPr>
            </w:pPr>
            <w:r w:rsidRPr="00F31354">
              <w:rPr>
                <w:b/>
                <w:bCs/>
              </w:rPr>
              <w:t>11.41853</w:t>
            </w:r>
          </w:p>
        </w:tc>
        <w:tc>
          <w:tcPr>
            <w:tcW w:w="960" w:type="dxa"/>
            <w:noWrap/>
            <w:hideMark/>
          </w:tcPr>
          <w:p w14:paraId="0B29C6E8" w14:textId="77777777" w:rsidR="00F31354" w:rsidRPr="00F31354" w:rsidRDefault="00F31354" w:rsidP="00F31354">
            <w:pPr>
              <w:rPr>
                <w:b/>
                <w:bCs/>
              </w:rPr>
            </w:pPr>
            <w:r w:rsidRPr="00F31354">
              <w:rPr>
                <w:b/>
                <w:bCs/>
              </w:rPr>
              <w:t>12.50136</w:t>
            </w:r>
          </w:p>
        </w:tc>
        <w:tc>
          <w:tcPr>
            <w:tcW w:w="960" w:type="dxa"/>
            <w:noWrap/>
            <w:hideMark/>
          </w:tcPr>
          <w:p w14:paraId="5CC06335" w14:textId="77777777" w:rsidR="00F31354" w:rsidRPr="00F31354" w:rsidRDefault="00F31354" w:rsidP="00F31354">
            <w:pPr>
              <w:rPr>
                <w:b/>
                <w:bCs/>
              </w:rPr>
            </w:pPr>
            <w:r w:rsidRPr="00F31354">
              <w:rPr>
                <w:b/>
                <w:bCs/>
              </w:rPr>
              <w:t>15.68635</w:t>
            </w:r>
          </w:p>
        </w:tc>
        <w:tc>
          <w:tcPr>
            <w:tcW w:w="960" w:type="dxa"/>
            <w:noWrap/>
            <w:hideMark/>
          </w:tcPr>
          <w:p w14:paraId="5BAAD98B" w14:textId="77777777" w:rsidR="00F31354" w:rsidRPr="00F31354" w:rsidRDefault="00F31354" w:rsidP="00F31354">
            <w:pPr>
              <w:rPr>
                <w:b/>
                <w:bCs/>
              </w:rPr>
            </w:pPr>
            <w:r w:rsidRPr="00F31354">
              <w:rPr>
                <w:b/>
                <w:bCs/>
              </w:rPr>
              <w:t>7.263392</w:t>
            </w:r>
          </w:p>
        </w:tc>
        <w:tc>
          <w:tcPr>
            <w:tcW w:w="960" w:type="dxa"/>
            <w:noWrap/>
            <w:hideMark/>
          </w:tcPr>
          <w:p w14:paraId="44689BE9" w14:textId="77777777" w:rsidR="00F31354" w:rsidRPr="00F31354" w:rsidRDefault="00F31354" w:rsidP="00F31354">
            <w:pPr>
              <w:rPr>
                <w:b/>
                <w:bCs/>
              </w:rPr>
            </w:pPr>
            <w:r w:rsidRPr="00F31354">
              <w:rPr>
                <w:b/>
                <w:bCs/>
              </w:rPr>
              <w:t>8.633238</w:t>
            </w:r>
          </w:p>
        </w:tc>
        <w:tc>
          <w:tcPr>
            <w:tcW w:w="960" w:type="dxa"/>
            <w:noWrap/>
            <w:hideMark/>
          </w:tcPr>
          <w:p w14:paraId="7C32217E" w14:textId="77777777" w:rsidR="00F31354" w:rsidRPr="00F31354" w:rsidRDefault="00F31354" w:rsidP="00F31354">
            <w:pPr>
              <w:rPr>
                <w:b/>
                <w:bCs/>
              </w:rPr>
            </w:pPr>
            <w:r w:rsidRPr="00F31354">
              <w:rPr>
                <w:b/>
                <w:bCs/>
              </w:rPr>
              <w:t>10.66211</w:t>
            </w:r>
          </w:p>
        </w:tc>
        <w:tc>
          <w:tcPr>
            <w:tcW w:w="960" w:type="dxa"/>
            <w:noWrap/>
            <w:hideMark/>
          </w:tcPr>
          <w:p w14:paraId="2A3BD589" w14:textId="77777777" w:rsidR="00F31354" w:rsidRPr="00F31354" w:rsidRDefault="00F31354" w:rsidP="00F31354">
            <w:pPr>
              <w:rPr>
                <w:b/>
                <w:bCs/>
              </w:rPr>
            </w:pPr>
            <w:r w:rsidRPr="00F31354">
              <w:rPr>
                <w:b/>
                <w:bCs/>
              </w:rPr>
              <w:t>13.20679</w:t>
            </w:r>
          </w:p>
        </w:tc>
        <w:tc>
          <w:tcPr>
            <w:tcW w:w="960" w:type="dxa"/>
            <w:noWrap/>
            <w:hideMark/>
          </w:tcPr>
          <w:p w14:paraId="547BBEDC" w14:textId="77777777" w:rsidR="00F31354" w:rsidRPr="00F31354" w:rsidRDefault="00F31354" w:rsidP="00F31354">
            <w:pPr>
              <w:rPr>
                <w:b/>
                <w:bCs/>
              </w:rPr>
            </w:pPr>
            <w:r w:rsidRPr="00F31354">
              <w:rPr>
                <w:b/>
                <w:bCs/>
              </w:rPr>
              <w:t>16.46096</w:t>
            </w:r>
          </w:p>
        </w:tc>
      </w:tr>
    </w:tbl>
    <w:p w14:paraId="404DE42E" w14:textId="49767840" w:rsidR="00F46130" w:rsidRDefault="00F31354" w:rsidP="00DD05AD">
      <w:r>
        <w:lastRenderedPageBreak/>
        <w:t>7</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31354" w:rsidRPr="00F31354" w14:paraId="395D16F8" w14:textId="77777777" w:rsidTr="00650C20">
        <w:trPr>
          <w:trHeight w:val="261"/>
        </w:trPr>
        <w:tc>
          <w:tcPr>
            <w:tcW w:w="1135" w:type="dxa"/>
            <w:noWrap/>
            <w:hideMark/>
          </w:tcPr>
          <w:p w14:paraId="170004E5" w14:textId="77777777" w:rsidR="00F31354" w:rsidRPr="00F31354" w:rsidRDefault="00F31354" w:rsidP="00F31354">
            <w:r w:rsidRPr="00F31354">
              <w:t>Tx01</w:t>
            </w:r>
          </w:p>
        </w:tc>
        <w:tc>
          <w:tcPr>
            <w:tcW w:w="1135" w:type="dxa"/>
            <w:noWrap/>
            <w:hideMark/>
          </w:tcPr>
          <w:p w14:paraId="76C88361" w14:textId="77777777" w:rsidR="00F31354" w:rsidRPr="00F31354" w:rsidRDefault="00F31354" w:rsidP="00F31354">
            <w:r w:rsidRPr="00F31354">
              <w:t>Tx02</w:t>
            </w:r>
          </w:p>
        </w:tc>
        <w:tc>
          <w:tcPr>
            <w:tcW w:w="1135" w:type="dxa"/>
            <w:noWrap/>
            <w:hideMark/>
          </w:tcPr>
          <w:p w14:paraId="0565174E" w14:textId="77777777" w:rsidR="00F31354" w:rsidRPr="00F31354" w:rsidRDefault="00F31354" w:rsidP="00F31354">
            <w:r w:rsidRPr="00F31354">
              <w:t>Tx03</w:t>
            </w:r>
          </w:p>
        </w:tc>
        <w:tc>
          <w:tcPr>
            <w:tcW w:w="1135" w:type="dxa"/>
            <w:noWrap/>
            <w:hideMark/>
          </w:tcPr>
          <w:p w14:paraId="123BB094" w14:textId="77777777" w:rsidR="00F31354" w:rsidRPr="00F31354" w:rsidRDefault="00F31354" w:rsidP="00F31354">
            <w:r w:rsidRPr="00F31354">
              <w:t>Tx04</w:t>
            </w:r>
          </w:p>
        </w:tc>
        <w:tc>
          <w:tcPr>
            <w:tcW w:w="1135" w:type="dxa"/>
            <w:noWrap/>
            <w:hideMark/>
          </w:tcPr>
          <w:p w14:paraId="16F1DBCF" w14:textId="77777777" w:rsidR="00F31354" w:rsidRPr="00F31354" w:rsidRDefault="00F31354" w:rsidP="00F31354">
            <w:r w:rsidRPr="00F31354">
              <w:t>Tx05</w:t>
            </w:r>
          </w:p>
        </w:tc>
        <w:tc>
          <w:tcPr>
            <w:tcW w:w="1135" w:type="dxa"/>
            <w:noWrap/>
            <w:hideMark/>
          </w:tcPr>
          <w:p w14:paraId="578A56F6" w14:textId="77777777" w:rsidR="00F31354" w:rsidRPr="00F31354" w:rsidRDefault="00F31354" w:rsidP="00F31354">
            <w:r w:rsidRPr="00F31354">
              <w:t>Tx06</w:t>
            </w:r>
          </w:p>
        </w:tc>
        <w:tc>
          <w:tcPr>
            <w:tcW w:w="1135" w:type="dxa"/>
            <w:noWrap/>
            <w:hideMark/>
          </w:tcPr>
          <w:p w14:paraId="7136EF22" w14:textId="77777777" w:rsidR="00F31354" w:rsidRPr="00F31354" w:rsidRDefault="00F31354" w:rsidP="00F31354">
            <w:r w:rsidRPr="00F31354">
              <w:t>Tx07</w:t>
            </w:r>
          </w:p>
        </w:tc>
        <w:tc>
          <w:tcPr>
            <w:tcW w:w="1135" w:type="dxa"/>
            <w:noWrap/>
            <w:hideMark/>
          </w:tcPr>
          <w:p w14:paraId="6380EE66" w14:textId="77777777" w:rsidR="00F31354" w:rsidRPr="00F31354" w:rsidRDefault="00F31354" w:rsidP="00F31354">
            <w:r w:rsidRPr="00F31354">
              <w:t>Tx08</w:t>
            </w:r>
          </w:p>
        </w:tc>
        <w:tc>
          <w:tcPr>
            <w:tcW w:w="1135" w:type="dxa"/>
            <w:noWrap/>
            <w:hideMark/>
          </w:tcPr>
          <w:p w14:paraId="6446B36B" w14:textId="77777777" w:rsidR="00F31354" w:rsidRPr="00F31354" w:rsidRDefault="00F31354" w:rsidP="00F31354">
            <w:r w:rsidRPr="00F31354">
              <w:t>Tx09</w:t>
            </w:r>
          </w:p>
        </w:tc>
        <w:tc>
          <w:tcPr>
            <w:tcW w:w="1135" w:type="dxa"/>
            <w:noWrap/>
            <w:hideMark/>
          </w:tcPr>
          <w:p w14:paraId="075DED16" w14:textId="77777777" w:rsidR="00F31354" w:rsidRPr="00F31354" w:rsidRDefault="00F31354" w:rsidP="00F31354">
            <w:r w:rsidRPr="00F31354">
              <w:t>Tx10</w:t>
            </w:r>
          </w:p>
        </w:tc>
      </w:tr>
      <w:tr w:rsidR="00F31354" w:rsidRPr="00F31354" w14:paraId="0425F02A" w14:textId="77777777" w:rsidTr="00650C20">
        <w:trPr>
          <w:trHeight w:val="261"/>
        </w:trPr>
        <w:tc>
          <w:tcPr>
            <w:tcW w:w="1135" w:type="dxa"/>
            <w:noWrap/>
            <w:hideMark/>
          </w:tcPr>
          <w:p w14:paraId="434707DA" w14:textId="77777777" w:rsidR="00F31354" w:rsidRPr="00F31354" w:rsidRDefault="00F31354" w:rsidP="00F31354">
            <w:r w:rsidRPr="00F31354">
              <w:t>6.880249</w:t>
            </w:r>
          </w:p>
        </w:tc>
        <w:tc>
          <w:tcPr>
            <w:tcW w:w="1135" w:type="dxa"/>
            <w:noWrap/>
            <w:hideMark/>
          </w:tcPr>
          <w:p w14:paraId="17051548" w14:textId="77777777" w:rsidR="00F31354" w:rsidRPr="00F31354" w:rsidRDefault="00F31354" w:rsidP="00F31354">
            <w:r w:rsidRPr="00F31354">
              <w:t>5.76619</w:t>
            </w:r>
          </w:p>
        </w:tc>
        <w:tc>
          <w:tcPr>
            <w:tcW w:w="1135" w:type="dxa"/>
            <w:noWrap/>
            <w:hideMark/>
          </w:tcPr>
          <w:p w14:paraId="390E31E4" w14:textId="77777777" w:rsidR="00F31354" w:rsidRPr="00F31354" w:rsidRDefault="00F31354" w:rsidP="00F31354">
            <w:r w:rsidRPr="00F31354">
              <w:t>11.20935</w:t>
            </w:r>
          </w:p>
        </w:tc>
        <w:tc>
          <w:tcPr>
            <w:tcW w:w="1135" w:type="dxa"/>
            <w:noWrap/>
            <w:hideMark/>
          </w:tcPr>
          <w:p w14:paraId="709CBD49" w14:textId="77777777" w:rsidR="00F31354" w:rsidRPr="00F31354" w:rsidRDefault="00F31354" w:rsidP="00F31354">
            <w:r w:rsidRPr="00F31354">
              <w:t>12.77446</w:t>
            </w:r>
          </w:p>
        </w:tc>
        <w:tc>
          <w:tcPr>
            <w:tcW w:w="1135" w:type="dxa"/>
            <w:noWrap/>
            <w:hideMark/>
          </w:tcPr>
          <w:p w14:paraId="481681F8" w14:textId="77777777" w:rsidR="00F31354" w:rsidRPr="00F31354" w:rsidRDefault="00F31354" w:rsidP="00F31354">
            <w:r w:rsidRPr="00F31354">
              <w:t>13.20768</w:t>
            </w:r>
          </w:p>
        </w:tc>
        <w:tc>
          <w:tcPr>
            <w:tcW w:w="1135" w:type="dxa"/>
            <w:noWrap/>
            <w:hideMark/>
          </w:tcPr>
          <w:p w14:paraId="2284E907" w14:textId="77777777" w:rsidR="00F31354" w:rsidRPr="00F31354" w:rsidRDefault="00F31354" w:rsidP="00F31354">
            <w:r w:rsidRPr="00F31354">
              <w:t>7.828996</w:t>
            </w:r>
          </w:p>
        </w:tc>
        <w:tc>
          <w:tcPr>
            <w:tcW w:w="1135" w:type="dxa"/>
            <w:noWrap/>
            <w:hideMark/>
          </w:tcPr>
          <w:p w14:paraId="5FEC7487" w14:textId="77777777" w:rsidR="00F31354" w:rsidRPr="00F31354" w:rsidRDefault="00F31354" w:rsidP="00F31354">
            <w:r w:rsidRPr="00F31354">
              <w:t>7.669181</w:t>
            </w:r>
          </w:p>
        </w:tc>
        <w:tc>
          <w:tcPr>
            <w:tcW w:w="1135" w:type="dxa"/>
            <w:noWrap/>
            <w:hideMark/>
          </w:tcPr>
          <w:p w14:paraId="0D3F47B9" w14:textId="77777777" w:rsidR="00F31354" w:rsidRPr="00F31354" w:rsidRDefault="00F31354" w:rsidP="00F31354">
            <w:r w:rsidRPr="00F31354">
              <w:t>9.33248</w:t>
            </w:r>
          </w:p>
        </w:tc>
        <w:tc>
          <w:tcPr>
            <w:tcW w:w="1135" w:type="dxa"/>
            <w:noWrap/>
            <w:hideMark/>
          </w:tcPr>
          <w:p w14:paraId="4FAF2E2B" w14:textId="77777777" w:rsidR="00F31354" w:rsidRPr="00F31354" w:rsidRDefault="00F31354" w:rsidP="00F31354">
            <w:r w:rsidRPr="00F31354">
              <w:t>10.66787</w:t>
            </w:r>
          </w:p>
        </w:tc>
        <w:tc>
          <w:tcPr>
            <w:tcW w:w="1135" w:type="dxa"/>
            <w:noWrap/>
            <w:hideMark/>
          </w:tcPr>
          <w:p w14:paraId="0E8AF6AC" w14:textId="77777777" w:rsidR="00F31354" w:rsidRPr="00F31354" w:rsidRDefault="00F31354" w:rsidP="00F31354">
            <w:r w:rsidRPr="00F31354">
              <w:t>8.963309</w:t>
            </w:r>
          </w:p>
        </w:tc>
      </w:tr>
      <w:tr w:rsidR="00F31354" w:rsidRPr="00F31354" w14:paraId="3FA21951" w14:textId="77777777" w:rsidTr="00650C20">
        <w:trPr>
          <w:trHeight w:val="261"/>
        </w:trPr>
        <w:tc>
          <w:tcPr>
            <w:tcW w:w="1135" w:type="dxa"/>
            <w:noWrap/>
            <w:hideMark/>
          </w:tcPr>
          <w:p w14:paraId="3E7B4044" w14:textId="77777777" w:rsidR="00F31354" w:rsidRPr="00F31354" w:rsidRDefault="00F31354" w:rsidP="00F31354">
            <w:r w:rsidRPr="00F31354">
              <w:t>8.127948</w:t>
            </w:r>
          </w:p>
        </w:tc>
        <w:tc>
          <w:tcPr>
            <w:tcW w:w="1135" w:type="dxa"/>
            <w:noWrap/>
            <w:hideMark/>
          </w:tcPr>
          <w:p w14:paraId="195D55B6" w14:textId="77777777" w:rsidR="00F31354" w:rsidRPr="00F31354" w:rsidRDefault="00F31354" w:rsidP="00F31354">
            <w:r w:rsidRPr="00F31354">
              <w:t>7.52986</w:t>
            </w:r>
          </w:p>
        </w:tc>
        <w:tc>
          <w:tcPr>
            <w:tcW w:w="1135" w:type="dxa"/>
            <w:noWrap/>
            <w:hideMark/>
          </w:tcPr>
          <w:p w14:paraId="2CADD4E6" w14:textId="77777777" w:rsidR="00F31354" w:rsidRPr="00F31354" w:rsidRDefault="00F31354" w:rsidP="00F31354">
            <w:r w:rsidRPr="00F31354">
              <w:t>10.79615</w:t>
            </w:r>
          </w:p>
        </w:tc>
        <w:tc>
          <w:tcPr>
            <w:tcW w:w="1135" w:type="dxa"/>
            <w:noWrap/>
            <w:hideMark/>
          </w:tcPr>
          <w:p w14:paraId="23CD54B9" w14:textId="77777777" w:rsidR="00F31354" w:rsidRPr="00F31354" w:rsidRDefault="00F31354" w:rsidP="00F31354">
            <w:r w:rsidRPr="00F31354">
              <w:t>11.48539</w:t>
            </w:r>
          </w:p>
        </w:tc>
        <w:tc>
          <w:tcPr>
            <w:tcW w:w="1135" w:type="dxa"/>
            <w:noWrap/>
            <w:hideMark/>
          </w:tcPr>
          <w:p w14:paraId="1737F688" w14:textId="77777777" w:rsidR="00F31354" w:rsidRPr="00F31354" w:rsidRDefault="00F31354" w:rsidP="00F31354">
            <w:r w:rsidRPr="00F31354">
              <w:t>13.14092</w:t>
            </w:r>
          </w:p>
        </w:tc>
        <w:tc>
          <w:tcPr>
            <w:tcW w:w="1135" w:type="dxa"/>
            <w:noWrap/>
            <w:hideMark/>
          </w:tcPr>
          <w:p w14:paraId="58F97128" w14:textId="77777777" w:rsidR="00F31354" w:rsidRPr="00F31354" w:rsidRDefault="00F31354" w:rsidP="00F31354">
            <w:r w:rsidRPr="00F31354">
              <w:t>4.363063</w:t>
            </w:r>
          </w:p>
        </w:tc>
        <w:tc>
          <w:tcPr>
            <w:tcW w:w="1135" w:type="dxa"/>
            <w:noWrap/>
            <w:hideMark/>
          </w:tcPr>
          <w:p w14:paraId="7476FCBF" w14:textId="77777777" w:rsidR="00F31354" w:rsidRPr="00F31354" w:rsidRDefault="00F31354" w:rsidP="00F31354">
            <w:r w:rsidRPr="00F31354">
              <w:t>8.215848</w:t>
            </w:r>
          </w:p>
        </w:tc>
        <w:tc>
          <w:tcPr>
            <w:tcW w:w="1135" w:type="dxa"/>
            <w:noWrap/>
            <w:hideMark/>
          </w:tcPr>
          <w:p w14:paraId="13CB16D6" w14:textId="77777777" w:rsidR="00F31354" w:rsidRPr="00F31354" w:rsidRDefault="00F31354" w:rsidP="00F31354">
            <w:r w:rsidRPr="00F31354">
              <w:t>9.260837</w:t>
            </w:r>
          </w:p>
        </w:tc>
        <w:tc>
          <w:tcPr>
            <w:tcW w:w="1135" w:type="dxa"/>
            <w:noWrap/>
            <w:hideMark/>
          </w:tcPr>
          <w:p w14:paraId="7137D57F" w14:textId="77777777" w:rsidR="00F31354" w:rsidRPr="00F31354" w:rsidRDefault="00F31354" w:rsidP="00F31354">
            <w:r w:rsidRPr="00F31354">
              <w:t>13.43542</w:t>
            </w:r>
          </w:p>
        </w:tc>
        <w:tc>
          <w:tcPr>
            <w:tcW w:w="1135" w:type="dxa"/>
            <w:noWrap/>
            <w:hideMark/>
          </w:tcPr>
          <w:p w14:paraId="06066D77" w14:textId="77777777" w:rsidR="00F31354" w:rsidRPr="00F31354" w:rsidRDefault="00F31354" w:rsidP="00F31354">
            <w:r w:rsidRPr="00F31354">
              <w:t>12.22678</w:t>
            </w:r>
          </w:p>
        </w:tc>
      </w:tr>
      <w:tr w:rsidR="00F31354" w:rsidRPr="00F31354" w14:paraId="1605C3CB" w14:textId="77777777" w:rsidTr="00650C20">
        <w:trPr>
          <w:trHeight w:val="261"/>
        </w:trPr>
        <w:tc>
          <w:tcPr>
            <w:tcW w:w="1135" w:type="dxa"/>
            <w:noWrap/>
            <w:hideMark/>
          </w:tcPr>
          <w:p w14:paraId="48B1FCE9" w14:textId="77777777" w:rsidR="00F31354" w:rsidRPr="00F31354" w:rsidRDefault="00F31354" w:rsidP="00F31354">
            <w:r w:rsidRPr="00F31354">
              <w:t>5.365057</w:t>
            </w:r>
          </w:p>
        </w:tc>
        <w:tc>
          <w:tcPr>
            <w:tcW w:w="1135" w:type="dxa"/>
            <w:noWrap/>
            <w:hideMark/>
          </w:tcPr>
          <w:p w14:paraId="6F40513B" w14:textId="77777777" w:rsidR="00F31354" w:rsidRPr="00F31354" w:rsidRDefault="00F31354" w:rsidP="00F31354">
            <w:r w:rsidRPr="00F31354">
              <w:t>4.746602</w:t>
            </w:r>
          </w:p>
        </w:tc>
        <w:tc>
          <w:tcPr>
            <w:tcW w:w="1135" w:type="dxa"/>
            <w:noWrap/>
            <w:hideMark/>
          </w:tcPr>
          <w:p w14:paraId="1179356E" w14:textId="77777777" w:rsidR="00F31354" w:rsidRPr="00F31354" w:rsidRDefault="00F31354" w:rsidP="00F31354">
            <w:r w:rsidRPr="00F31354">
              <w:t>16.32745</w:t>
            </w:r>
          </w:p>
        </w:tc>
        <w:tc>
          <w:tcPr>
            <w:tcW w:w="1135" w:type="dxa"/>
            <w:noWrap/>
            <w:hideMark/>
          </w:tcPr>
          <w:p w14:paraId="72036D23" w14:textId="77777777" w:rsidR="00F31354" w:rsidRPr="00F31354" w:rsidRDefault="00F31354" w:rsidP="00F31354">
            <w:r w:rsidRPr="00F31354">
              <w:t>12.56368</w:t>
            </w:r>
          </w:p>
        </w:tc>
        <w:tc>
          <w:tcPr>
            <w:tcW w:w="1135" w:type="dxa"/>
            <w:noWrap/>
            <w:hideMark/>
          </w:tcPr>
          <w:p w14:paraId="087ED00E" w14:textId="77777777" w:rsidR="00F31354" w:rsidRPr="00F31354" w:rsidRDefault="00F31354" w:rsidP="00F31354">
            <w:r w:rsidRPr="00F31354">
              <w:t>16.91938</w:t>
            </w:r>
          </w:p>
        </w:tc>
        <w:tc>
          <w:tcPr>
            <w:tcW w:w="1135" w:type="dxa"/>
            <w:noWrap/>
            <w:hideMark/>
          </w:tcPr>
          <w:p w14:paraId="040051C7" w14:textId="77777777" w:rsidR="00F31354" w:rsidRPr="00F31354" w:rsidRDefault="00F31354" w:rsidP="00F31354">
            <w:r w:rsidRPr="00F31354">
              <w:t>9.43014</w:t>
            </w:r>
          </w:p>
        </w:tc>
        <w:tc>
          <w:tcPr>
            <w:tcW w:w="1135" w:type="dxa"/>
            <w:noWrap/>
            <w:hideMark/>
          </w:tcPr>
          <w:p w14:paraId="1B4DE49C" w14:textId="77777777" w:rsidR="00F31354" w:rsidRPr="00F31354" w:rsidRDefault="00F31354" w:rsidP="00F31354">
            <w:r w:rsidRPr="00F31354">
              <w:t>2.185908</w:t>
            </w:r>
          </w:p>
        </w:tc>
        <w:tc>
          <w:tcPr>
            <w:tcW w:w="1135" w:type="dxa"/>
            <w:noWrap/>
            <w:hideMark/>
          </w:tcPr>
          <w:p w14:paraId="1647F9AF" w14:textId="77777777" w:rsidR="00F31354" w:rsidRPr="00F31354" w:rsidRDefault="00F31354" w:rsidP="00F31354">
            <w:r w:rsidRPr="00F31354">
              <w:t>9.993687</w:t>
            </w:r>
          </w:p>
        </w:tc>
        <w:tc>
          <w:tcPr>
            <w:tcW w:w="1135" w:type="dxa"/>
            <w:noWrap/>
            <w:hideMark/>
          </w:tcPr>
          <w:p w14:paraId="62426D36" w14:textId="77777777" w:rsidR="00F31354" w:rsidRPr="00F31354" w:rsidRDefault="00F31354" w:rsidP="00F31354">
            <w:r w:rsidRPr="00F31354">
              <w:t>11.35797</w:t>
            </w:r>
          </w:p>
        </w:tc>
        <w:tc>
          <w:tcPr>
            <w:tcW w:w="1135" w:type="dxa"/>
            <w:noWrap/>
            <w:hideMark/>
          </w:tcPr>
          <w:p w14:paraId="2964AB20" w14:textId="77777777" w:rsidR="00F31354" w:rsidRPr="00F31354" w:rsidRDefault="00F31354" w:rsidP="00F31354">
            <w:r w:rsidRPr="00F31354">
              <w:t>18.21922</w:t>
            </w:r>
          </w:p>
        </w:tc>
      </w:tr>
      <w:tr w:rsidR="00F31354" w:rsidRPr="00F31354" w14:paraId="00918D2A" w14:textId="77777777" w:rsidTr="00650C20">
        <w:trPr>
          <w:trHeight w:val="261"/>
        </w:trPr>
        <w:tc>
          <w:tcPr>
            <w:tcW w:w="1135" w:type="dxa"/>
            <w:noWrap/>
            <w:hideMark/>
          </w:tcPr>
          <w:p w14:paraId="7634FC10" w14:textId="77777777" w:rsidR="00F31354" w:rsidRPr="00F31354" w:rsidRDefault="00F31354" w:rsidP="00F31354">
            <w:r w:rsidRPr="00F31354">
              <w:t>8.622852</w:t>
            </w:r>
          </w:p>
        </w:tc>
        <w:tc>
          <w:tcPr>
            <w:tcW w:w="1135" w:type="dxa"/>
            <w:noWrap/>
            <w:hideMark/>
          </w:tcPr>
          <w:p w14:paraId="69B6F04A" w14:textId="77777777" w:rsidR="00F31354" w:rsidRPr="00F31354" w:rsidRDefault="00F31354" w:rsidP="00F31354">
            <w:r w:rsidRPr="00F31354">
              <w:t>8.336561</w:t>
            </w:r>
          </w:p>
        </w:tc>
        <w:tc>
          <w:tcPr>
            <w:tcW w:w="1135" w:type="dxa"/>
            <w:noWrap/>
            <w:hideMark/>
          </w:tcPr>
          <w:p w14:paraId="2A2D381A" w14:textId="77777777" w:rsidR="00F31354" w:rsidRPr="00F31354" w:rsidRDefault="00F31354" w:rsidP="00F31354">
            <w:r w:rsidRPr="00F31354">
              <w:t>8.333011</w:t>
            </w:r>
          </w:p>
        </w:tc>
        <w:tc>
          <w:tcPr>
            <w:tcW w:w="1135" w:type="dxa"/>
            <w:noWrap/>
            <w:hideMark/>
          </w:tcPr>
          <w:p w14:paraId="23CE0288" w14:textId="77777777" w:rsidR="00F31354" w:rsidRPr="00F31354" w:rsidRDefault="00F31354" w:rsidP="00F31354">
            <w:r w:rsidRPr="00F31354">
              <w:t>13.7934</w:t>
            </w:r>
          </w:p>
        </w:tc>
        <w:tc>
          <w:tcPr>
            <w:tcW w:w="1135" w:type="dxa"/>
            <w:noWrap/>
            <w:hideMark/>
          </w:tcPr>
          <w:p w14:paraId="3143E104" w14:textId="77777777" w:rsidR="00F31354" w:rsidRPr="00F31354" w:rsidRDefault="00F31354" w:rsidP="00F31354">
            <w:r w:rsidRPr="00F31354">
              <w:t>14.92185</w:t>
            </w:r>
          </w:p>
        </w:tc>
        <w:tc>
          <w:tcPr>
            <w:tcW w:w="1135" w:type="dxa"/>
            <w:noWrap/>
            <w:hideMark/>
          </w:tcPr>
          <w:p w14:paraId="141C267B" w14:textId="77777777" w:rsidR="00F31354" w:rsidRPr="00F31354" w:rsidRDefault="00F31354" w:rsidP="00F31354">
            <w:r w:rsidRPr="00F31354">
              <w:t>6.980016</w:t>
            </w:r>
          </w:p>
        </w:tc>
        <w:tc>
          <w:tcPr>
            <w:tcW w:w="1135" w:type="dxa"/>
            <w:noWrap/>
            <w:hideMark/>
          </w:tcPr>
          <w:p w14:paraId="16FCEFDD" w14:textId="77777777" w:rsidR="00F31354" w:rsidRPr="00F31354" w:rsidRDefault="00F31354" w:rsidP="00F31354">
            <w:r w:rsidRPr="00F31354">
              <w:t>9.179874</w:t>
            </w:r>
          </w:p>
        </w:tc>
        <w:tc>
          <w:tcPr>
            <w:tcW w:w="1135" w:type="dxa"/>
            <w:noWrap/>
            <w:hideMark/>
          </w:tcPr>
          <w:p w14:paraId="008AA716" w14:textId="77777777" w:rsidR="00F31354" w:rsidRPr="00F31354" w:rsidRDefault="00F31354" w:rsidP="00F31354">
            <w:r w:rsidRPr="00F31354">
              <w:t>12.87602</w:t>
            </w:r>
          </w:p>
        </w:tc>
        <w:tc>
          <w:tcPr>
            <w:tcW w:w="1135" w:type="dxa"/>
            <w:noWrap/>
            <w:hideMark/>
          </w:tcPr>
          <w:p w14:paraId="6238BA80" w14:textId="77777777" w:rsidR="00F31354" w:rsidRPr="00F31354" w:rsidRDefault="00F31354" w:rsidP="00F31354">
            <w:r w:rsidRPr="00F31354">
              <w:t>12.37001</w:t>
            </w:r>
          </w:p>
        </w:tc>
        <w:tc>
          <w:tcPr>
            <w:tcW w:w="1135" w:type="dxa"/>
            <w:noWrap/>
            <w:hideMark/>
          </w:tcPr>
          <w:p w14:paraId="3557B398" w14:textId="77777777" w:rsidR="00F31354" w:rsidRPr="00F31354" w:rsidRDefault="00F31354" w:rsidP="00F31354">
            <w:r w:rsidRPr="00F31354">
              <w:t>17.62438</w:t>
            </w:r>
          </w:p>
        </w:tc>
      </w:tr>
      <w:tr w:rsidR="00F31354" w:rsidRPr="00F31354" w14:paraId="0CD18AB4" w14:textId="77777777" w:rsidTr="00650C20">
        <w:trPr>
          <w:trHeight w:val="261"/>
        </w:trPr>
        <w:tc>
          <w:tcPr>
            <w:tcW w:w="1135" w:type="dxa"/>
            <w:noWrap/>
            <w:hideMark/>
          </w:tcPr>
          <w:p w14:paraId="6AE1278C" w14:textId="77777777" w:rsidR="00F31354" w:rsidRPr="00F31354" w:rsidRDefault="00F31354" w:rsidP="00F31354">
            <w:r w:rsidRPr="00F31354">
              <w:t>8.693417</w:t>
            </w:r>
          </w:p>
        </w:tc>
        <w:tc>
          <w:tcPr>
            <w:tcW w:w="1135" w:type="dxa"/>
            <w:noWrap/>
            <w:hideMark/>
          </w:tcPr>
          <w:p w14:paraId="5AB714E7" w14:textId="77777777" w:rsidR="00F31354" w:rsidRPr="00F31354" w:rsidRDefault="00F31354" w:rsidP="00F31354">
            <w:r w:rsidRPr="00F31354">
              <w:t>7.255572</w:t>
            </w:r>
          </w:p>
        </w:tc>
        <w:tc>
          <w:tcPr>
            <w:tcW w:w="1135" w:type="dxa"/>
            <w:noWrap/>
            <w:hideMark/>
          </w:tcPr>
          <w:p w14:paraId="3CA9CEA4" w14:textId="77777777" w:rsidR="00F31354" w:rsidRPr="00F31354" w:rsidRDefault="00F31354" w:rsidP="00F31354">
            <w:r w:rsidRPr="00F31354">
              <w:t>7.390639</w:t>
            </w:r>
          </w:p>
        </w:tc>
        <w:tc>
          <w:tcPr>
            <w:tcW w:w="1135" w:type="dxa"/>
            <w:noWrap/>
            <w:hideMark/>
          </w:tcPr>
          <w:p w14:paraId="5969328F" w14:textId="77777777" w:rsidR="00F31354" w:rsidRPr="00F31354" w:rsidRDefault="00F31354" w:rsidP="00F31354">
            <w:r w:rsidRPr="00F31354">
              <w:t>11.92485</w:t>
            </w:r>
          </w:p>
        </w:tc>
        <w:tc>
          <w:tcPr>
            <w:tcW w:w="1135" w:type="dxa"/>
            <w:noWrap/>
            <w:hideMark/>
          </w:tcPr>
          <w:p w14:paraId="33C56EA4" w14:textId="77777777" w:rsidR="00F31354" w:rsidRPr="00F31354" w:rsidRDefault="00F31354" w:rsidP="00F31354">
            <w:r w:rsidRPr="00F31354">
              <w:t>9.016432</w:t>
            </w:r>
          </w:p>
        </w:tc>
        <w:tc>
          <w:tcPr>
            <w:tcW w:w="1135" w:type="dxa"/>
            <w:noWrap/>
            <w:hideMark/>
          </w:tcPr>
          <w:p w14:paraId="3832697D" w14:textId="77777777" w:rsidR="00F31354" w:rsidRPr="00F31354" w:rsidRDefault="00F31354" w:rsidP="00F31354">
            <w:r w:rsidRPr="00F31354">
              <w:t>7.544678</w:t>
            </w:r>
          </w:p>
        </w:tc>
        <w:tc>
          <w:tcPr>
            <w:tcW w:w="1135" w:type="dxa"/>
            <w:noWrap/>
            <w:hideMark/>
          </w:tcPr>
          <w:p w14:paraId="0105A712" w14:textId="77777777" w:rsidR="00F31354" w:rsidRPr="00F31354" w:rsidRDefault="00F31354" w:rsidP="00F31354">
            <w:r w:rsidRPr="00F31354">
              <w:t>9.237559</w:t>
            </w:r>
          </w:p>
        </w:tc>
        <w:tc>
          <w:tcPr>
            <w:tcW w:w="1135" w:type="dxa"/>
            <w:noWrap/>
            <w:hideMark/>
          </w:tcPr>
          <w:p w14:paraId="50E71C07" w14:textId="77777777" w:rsidR="00F31354" w:rsidRPr="00F31354" w:rsidRDefault="00F31354" w:rsidP="00F31354">
            <w:r w:rsidRPr="00F31354">
              <w:t>7.484911</w:t>
            </w:r>
          </w:p>
        </w:tc>
        <w:tc>
          <w:tcPr>
            <w:tcW w:w="1135" w:type="dxa"/>
            <w:noWrap/>
            <w:hideMark/>
          </w:tcPr>
          <w:p w14:paraId="4D2B251D" w14:textId="77777777" w:rsidR="00F31354" w:rsidRPr="00F31354" w:rsidRDefault="00F31354" w:rsidP="00F31354">
            <w:r w:rsidRPr="00F31354">
              <w:t>9.267779</w:t>
            </w:r>
          </w:p>
        </w:tc>
        <w:tc>
          <w:tcPr>
            <w:tcW w:w="1135" w:type="dxa"/>
            <w:noWrap/>
            <w:hideMark/>
          </w:tcPr>
          <w:p w14:paraId="0B3BB669" w14:textId="77777777" w:rsidR="00F31354" w:rsidRPr="00F31354" w:rsidRDefault="00F31354" w:rsidP="00F31354">
            <w:r w:rsidRPr="00F31354">
              <w:t>14.61168</w:t>
            </w:r>
          </w:p>
        </w:tc>
      </w:tr>
      <w:tr w:rsidR="00F31354" w:rsidRPr="00F31354" w14:paraId="7B3A04F4" w14:textId="77777777" w:rsidTr="00650C20">
        <w:trPr>
          <w:trHeight w:val="261"/>
        </w:trPr>
        <w:tc>
          <w:tcPr>
            <w:tcW w:w="1135" w:type="dxa"/>
            <w:noWrap/>
            <w:hideMark/>
          </w:tcPr>
          <w:p w14:paraId="5DC2C37A" w14:textId="77777777" w:rsidR="00F31354" w:rsidRPr="00F31354" w:rsidRDefault="00F31354" w:rsidP="00F31354">
            <w:r w:rsidRPr="00F31354">
              <w:t>6.26068</w:t>
            </w:r>
          </w:p>
        </w:tc>
        <w:tc>
          <w:tcPr>
            <w:tcW w:w="1135" w:type="dxa"/>
            <w:noWrap/>
            <w:hideMark/>
          </w:tcPr>
          <w:p w14:paraId="13D1FFFB" w14:textId="77777777" w:rsidR="00F31354" w:rsidRPr="00F31354" w:rsidRDefault="00F31354" w:rsidP="00F31354">
            <w:r w:rsidRPr="00F31354">
              <w:t>8.86982</w:t>
            </w:r>
          </w:p>
        </w:tc>
        <w:tc>
          <w:tcPr>
            <w:tcW w:w="1135" w:type="dxa"/>
            <w:noWrap/>
            <w:hideMark/>
          </w:tcPr>
          <w:p w14:paraId="7A55FFCB" w14:textId="77777777" w:rsidR="00F31354" w:rsidRPr="00F31354" w:rsidRDefault="00F31354" w:rsidP="00F31354">
            <w:r w:rsidRPr="00F31354">
              <w:t>10.14097</w:t>
            </w:r>
          </w:p>
        </w:tc>
        <w:tc>
          <w:tcPr>
            <w:tcW w:w="1135" w:type="dxa"/>
            <w:noWrap/>
            <w:hideMark/>
          </w:tcPr>
          <w:p w14:paraId="5043171D" w14:textId="77777777" w:rsidR="00F31354" w:rsidRPr="00F31354" w:rsidRDefault="00F31354" w:rsidP="00F31354">
            <w:r w:rsidRPr="00F31354">
              <w:t>12.48089</w:t>
            </w:r>
          </w:p>
        </w:tc>
        <w:tc>
          <w:tcPr>
            <w:tcW w:w="1135" w:type="dxa"/>
            <w:noWrap/>
            <w:hideMark/>
          </w:tcPr>
          <w:p w14:paraId="38DAA3DA" w14:textId="77777777" w:rsidR="00F31354" w:rsidRPr="00F31354" w:rsidRDefault="00F31354" w:rsidP="00F31354">
            <w:r w:rsidRPr="00F31354">
              <w:t>15.61539</w:t>
            </w:r>
          </w:p>
        </w:tc>
        <w:tc>
          <w:tcPr>
            <w:tcW w:w="1135" w:type="dxa"/>
            <w:noWrap/>
            <w:hideMark/>
          </w:tcPr>
          <w:p w14:paraId="36CCC6C0" w14:textId="77777777" w:rsidR="00F31354" w:rsidRPr="00F31354" w:rsidRDefault="00F31354" w:rsidP="00F31354">
            <w:r w:rsidRPr="00F31354">
              <w:t>7.653372</w:t>
            </w:r>
          </w:p>
        </w:tc>
        <w:tc>
          <w:tcPr>
            <w:tcW w:w="1135" w:type="dxa"/>
            <w:noWrap/>
            <w:hideMark/>
          </w:tcPr>
          <w:p w14:paraId="68F18472" w14:textId="77777777" w:rsidR="00F31354" w:rsidRPr="00F31354" w:rsidRDefault="00F31354" w:rsidP="00F31354">
            <w:r w:rsidRPr="00F31354">
              <w:t>10.53109</w:t>
            </w:r>
          </w:p>
        </w:tc>
        <w:tc>
          <w:tcPr>
            <w:tcW w:w="1135" w:type="dxa"/>
            <w:noWrap/>
            <w:hideMark/>
          </w:tcPr>
          <w:p w14:paraId="1472FB4F" w14:textId="77777777" w:rsidR="00F31354" w:rsidRPr="00F31354" w:rsidRDefault="00F31354" w:rsidP="00F31354">
            <w:r w:rsidRPr="00F31354">
              <w:t>9.66717</w:t>
            </w:r>
          </w:p>
        </w:tc>
        <w:tc>
          <w:tcPr>
            <w:tcW w:w="1135" w:type="dxa"/>
            <w:noWrap/>
            <w:hideMark/>
          </w:tcPr>
          <w:p w14:paraId="1A1FBCC6" w14:textId="77777777" w:rsidR="00F31354" w:rsidRPr="00F31354" w:rsidRDefault="00F31354" w:rsidP="00F31354">
            <w:r w:rsidRPr="00F31354">
              <w:t>12.55967</w:t>
            </w:r>
          </w:p>
        </w:tc>
        <w:tc>
          <w:tcPr>
            <w:tcW w:w="1135" w:type="dxa"/>
            <w:noWrap/>
            <w:hideMark/>
          </w:tcPr>
          <w:p w14:paraId="4E99BED0" w14:textId="77777777" w:rsidR="00F31354" w:rsidRPr="00F31354" w:rsidRDefault="00F31354" w:rsidP="00F31354">
            <w:r w:rsidRPr="00F31354">
              <w:t>11.3395</w:t>
            </w:r>
          </w:p>
        </w:tc>
      </w:tr>
      <w:tr w:rsidR="00F31354" w:rsidRPr="00F31354" w14:paraId="5A8FA29F" w14:textId="77777777" w:rsidTr="00650C20">
        <w:trPr>
          <w:trHeight w:val="261"/>
        </w:trPr>
        <w:tc>
          <w:tcPr>
            <w:tcW w:w="1135" w:type="dxa"/>
            <w:noWrap/>
            <w:hideMark/>
          </w:tcPr>
          <w:p w14:paraId="7BDD0B35" w14:textId="77777777" w:rsidR="00F31354" w:rsidRPr="00F31354" w:rsidRDefault="00F31354" w:rsidP="00F31354">
            <w:r w:rsidRPr="00F31354">
              <w:t>5.56366</w:t>
            </w:r>
          </w:p>
        </w:tc>
        <w:tc>
          <w:tcPr>
            <w:tcW w:w="1135" w:type="dxa"/>
            <w:noWrap/>
            <w:hideMark/>
          </w:tcPr>
          <w:p w14:paraId="6A03F925" w14:textId="77777777" w:rsidR="00F31354" w:rsidRPr="00F31354" w:rsidRDefault="00F31354" w:rsidP="00F31354">
            <w:r w:rsidRPr="00F31354">
              <w:t>5.837365</w:t>
            </w:r>
          </w:p>
        </w:tc>
        <w:tc>
          <w:tcPr>
            <w:tcW w:w="1135" w:type="dxa"/>
            <w:noWrap/>
            <w:hideMark/>
          </w:tcPr>
          <w:p w14:paraId="3579FB40" w14:textId="77777777" w:rsidR="00F31354" w:rsidRPr="00F31354" w:rsidRDefault="00F31354" w:rsidP="00F31354">
            <w:r w:rsidRPr="00F31354">
              <w:t>11.51817</w:t>
            </w:r>
          </w:p>
        </w:tc>
        <w:tc>
          <w:tcPr>
            <w:tcW w:w="1135" w:type="dxa"/>
            <w:noWrap/>
            <w:hideMark/>
          </w:tcPr>
          <w:p w14:paraId="23A894ED" w14:textId="77777777" w:rsidR="00F31354" w:rsidRPr="00F31354" w:rsidRDefault="00F31354" w:rsidP="00F31354">
            <w:r w:rsidRPr="00F31354">
              <w:t>12.48605</w:t>
            </w:r>
          </w:p>
        </w:tc>
        <w:tc>
          <w:tcPr>
            <w:tcW w:w="1135" w:type="dxa"/>
            <w:noWrap/>
            <w:hideMark/>
          </w:tcPr>
          <w:p w14:paraId="1566174D" w14:textId="77777777" w:rsidR="00F31354" w:rsidRPr="00F31354" w:rsidRDefault="00F31354" w:rsidP="00F31354">
            <w:r w:rsidRPr="00F31354">
              <w:t>19.56513</w:t>
            </w:r>
          </w:p>
        </w:tc>
        <w:tc>
          <w:tcPr>
            <w:tcW w:w="1135" w:type="dxa"/>
            <w:noWrap/>
            <w:hideMark/>
          </w:tcPr>
          <w:p w14:paraId="0898983A" w14:textId="77777777" w:rsidR="00F31354" w:rsidRPr="00F31354" w:rsidRDefault="00F31354" w:rsidP="00F31354">
            <w:r w:rsidRPr="00F31354">
              <w:t>8.555495</w:t>
            </w:r>
          </w:p>
        </w:tc>
        <w:tc>
          <w:tcPr>
            <w:tcW w:w="1135" w:type="dxa"/>
            <w:noWrap/>
            <w:hideMark/>
          </w:tcPr>
          <w:p w14:paraId="6114A5D6" w14:textId="77777777" w:rsidR="00F31354" w:rsidRPr="00F31354" w:rsidRDefault="00F31354" w:rsidP="00F31354">
            <w:r w:rsidRPr="00F31354">
              <w:t>9.669139</w:t>
            </w:r>
          </w:p>
        </w:tc>
        <w:tc>
          <w:tcPr>
            <w:tcW w:w="1135" w:type="dxa"/>
            <w:noWrap/>
            <w:hideMark/>
          </w:tcPr>
          <w:p w14:paraId="702AE87E" w14:textId="77777777" w:rsidR="00F31354" w:rsidRPr="00F31354" w:rsidRDefault="00F31354" w:rsidP="00F31354">
            <w:r w:rsidRPr="00F31354">
              <w:t>10.92165</w:t>
            </w:r>
          </w:p>
        </w:tc>
        <w:tc>
          <w:tcPr>
            <w:tcW w:w="1135" w:type="dxa"/>
            <w:noWrap/>
            <w:hideMark/>
          </w:tcPr>
          <w:p w14:paraId="39261D3D" w14:textId="77777777" w:rsidR="00F31354" w:rsidRPr="00F31354" w:rsidRDefault="00F31354" w:rsidP="00F31354">
            <w:r w:rsidRPr="00F31354">
              <w:t>13.1342</w:t>
            </w:r>
          </w:p>
        </w:tc>
        <w:tc>
          <w:tcPr>
            <w:tcW w:w="1135" w:type="dxa"/>
            <w:noWrap/>
            <w:hideMark/>
          </w:tcPr>
          <w:p w14:paraId="063C838E" w14:textId="77777777" w:rsidR="00F31354" w:rsidRPr="00F31354" w:rsidRDefault="00F31354" w:rsidP="00F31354">
            <w:r w:rsidRPr="00F31354">
              <w:t>14.88376</w:t>
            </w:r>
          </w:p>
        </w:tc>
      </w:tr>
      <w:tr w:rsidR="00F31354" w:rsidRPr="00F31354" w14:paraId="229AD12B" w14:textId="77777777" w:rsidTr="00650C20">
        <w:trPr>
          <w:trHeight w:val="261"/>
        </w:trPr>
        <w:tc>
          <w:tcPr>
            <w:tcW w:w="1135" w:type="dxa"/>
            <w:noWrap/>
            <w:hideMark/>
          </w:tcPr>
          <w:p w14:paraId="535E84E7" w14:textId="77777777" w:rsidR="00F31354" w:rsidRPr="00F31354" w:rsidRDefault="00F31354" w:rsidP="00F31354">
            <w:r w:rsidRPr="00F31354">
              <w:t>6.874939</w:t>
            </w:r>
          </w:p>
        </w:tc>
        <w:tc>
          <w:tcPr>
            <w:tcW w:w="1135" w:type="dxa"/>
            <w:noWrap/>
            <w:hideMark/>
          </w:tcPr>
          <w:p w14:paraId="6C1D7545" w14:textId="77777777" w:rsidR="00F31354" w:rsidRPr="00F31354" w:rsidRDefault="00F31354" w:rsidP="00F31354">
            <w:r w:rsidRPr="00F31354">
              <w:t>11.19659</w:t>
            </w:r>
          </w:p>
        </w:tc>
        <w:tc>
          <w:tcPr>
            <w:tcW w:w="1135" w:type="dxa"/>
            <w:noWrap/>
            <w:hideMark/>
          </w:tcPr>
          <w:p w14:paraId="4128D2B9" w14:textId="77777777" w:rsidR="00F31354" w:rsidRPr="00F31354" w:rsidRDefault="00F31354" w:rsidP="00F31354">
            <w:r w:rsidRPr="00F31354">
              <w:t>12.1483</w:t>
            </w:r>
          </w:p>
        </w:tc>
        <w:tc>
          <w:tcPr>
            <w:tcW w:w="1135" w:type="dxa"/>
            <w:noWrap/>
            <w:hideMark/>
          </w:tcPr>
          <w:p w14:paraId="5628EA62" w14:textId="77777777" w:rsidR="00F31354" w:rsidRPr="00F31354" w:rsidRDefault="00F31354" w:rsidP="00F31354">
            <w:r w:rsidRPr="00F31354">
              <w:t>12.31547</w:t>
            </w:r>
          </w:p>
        </w:tc>
        <w:tc>
          <w:tcPr>
            <w:tcW w:w="1135" w:type="dxa"/>
            <w:noWrap/>
            <w:hideMark/>
          </w:tcPr>
          <w:p w14:paraId="7AB49002" w14:textId="77777777" w:rsidR="00F31354" w:rsidRPr="00F31354" w:rsidRDefault="00F31354" w:rsidP="00F31354">
            <w:r w:rsidRPr="00F31354">
              <w:t>15.37898</w:t>
            </w:r>
          </w:p>
        </w:tc>
        <w:tc>
          <w:tcPr>
            <w:tcW w:w="1135" w:type="dxa"/>
            <w:noWrap/>
            <w:hideMark/>
          </w:tcPr>
          <w:p w14:paraId="7C0597D5" w14:textId="77777777" w:rsidR="00F31354" w:rsidRPr="00F31354" w:rsidRDefault="00F31354" w:rsidP="00F31354">
            <w:r w:rsidRPr="00F31354">
              <w:t>6.851693</w:t>
            </w:r>
          </w:p>
        </w:tc>
        <w:tc>
          <w:tcPr>
            <w:tcW w:w="1135" w:type="dxa"/>
            <w:noWrap/>
            <w:hideMark/>
          </w:tcPr>
          <w:p w14:paraId="7D9EB100" w14:textId="77777777" w:rsidR="00F31354" w:rsidRPr="00F31354" w:rsidRDefault="00F31354" w:rsidP="00F31354">
            <w:r w:rsidRPr="00F31354">
              <w:t>10.94685</w:t>
            </w:r>
          </w:p>
        </w:tc>
        <w:tc>
          <w:tcPr>
            <w:tcW w:w="1135" w:type="dxa"/>
            <w:noWrap/>
            <w:hideMark/>
          </w:tcPr>
          <w:p w14:paraId="4BF9391F" w14:textId="77777777" w:rsidR="00F31354" w:rsidRPr="00F31354" w:rsidRDefault="00F31354" w:rsidP="00F31354">
            <w:r w:rsidRPr="00F31354">
              <w:t>9.664388</w:t>
            </w:r>
          </w:p>
        </w:tc>
        <w:tc>
          <w:tcPr>
            <w:tcW w:w="1135" w:type="dxa"/>
            <w:noWrap/>
            <w:hideMark/>
          </w:tcPr>
          <w:p w14:paraId="3311384C" w14:textId="77777777" w:rsidR="00F31354" w:rsidRPr="00F31354" w:rsidRDefault="00F31354" w:rsidP="00F31354">
            <w:r w:rsidRPr="00F31354">
              <w:t>11.93513</w:t>
            </w:r>
          </w:p>
        </w:tc>
        <w:tc>
          <w:tcPr>
            <w:tcW w:w="1135" w:type="dxa"/>
            <w:noWrap/>
            <w:hideMark/>
          </w:tcPr>
          <w:p w14:paraId="36A993E0" w14:textId="77777777" w:rsidR="00F31354" w:rsidRPr="00F31354" w:rsidRDefault="00F31354" w:rsidP="00F31354">
            <w:r w:rsidRPr="00F31354">
              <w:t>18.21213</w:t>
            </w:r>
          </w:p>
        </w:tc>
      </w:tr>
      <w:tr w:rsidR="00F31354" w:rsidRPr="00F31354" w14:paraId="5712BF3A" w14:textId="77777777" w:rsidTr="00650C20">
        <w:trPr>
          <w:trHeight w:val="261"/>
        </w:trPr>
        <w:tc>
          <w:tcPr>
            <w:tcW w:w="1135" w:type="dxa"/>
            <w:noWrap/>
            <w:hideMark/>
          </w:tcPr>
          <w:p w14:paraId="28571B77" w14:textId="77777777" w:rsidR="00F31354" w:rsidRPr="00F31354" w:rsidRDefault="00F31354" w:rsidP="00F31354">
            <w:r w:rsidRPr="00F31354">
              <w:t>3.963424</w:t>
            </w:r>
          </w:p>
        </w:tc>
        <w:tc>
          <w:tcPr>
            <w:tcW w:w="1135" w:type="dxa"/>
            <w:noWrap/>
            <w:hideMark/>
          </w:tcPr>
          <w:p w14:paraId="30C56A97" w14:textId="77777777" w:rsidR="00F31354" w:rsidRPr="00F31354" w:rsidRDefault="00F31354" w:rsidP="00F31354">
            <w:r w:rsidRPr="00F31354">
              <w:t>7.869333</w:t>
            </w:r>
          </w:p>
        </w:tc>
        <w:tc>
          <w:tcPr>
            <w:tcW w:w="1135" w:type="dxa"/>
            <w:noWrap/>
            <w:hideMark/>
          </w:tcPr>
          <w:p w14:paraId="2096EBD6" w14:textId="77777777" w:rsidR="00F31354" w:rsidRPr="00F31354" w:rsidRDefault="00F31354" w:rsidP="00F31354">
            <w:r w:rsidRPr="00F31354">
              <w:t>10.21705</w:t>
            </w:r>
          </w:p>
        </w:tc>
        <w:tc>
          <w:tcPr>
            <w:tcW w:w="1135" w:type="dxa"/>
            <w:noWrap/>
            <w:hideMark/>
          </w:tcPr>
          <w:p w14:paraId="58E2476F" w14:textId="77777777" w:rsidR="00F31354" w:rsidRPr="00F31354" w:rsidRDefault="00F31354" w:rsidP="00F31354">
            <w:r w:rsidRPr="00F31354">
              <w:t>12.54086</w:t>
            </w:r>
          </w:p>
        </w:tc>
        <w:tc>
          <w:tcPr>
            <w:tcW w:w="1135" w:type="dxa"/>
            <w:noWrap/>
            <w:hideMark/>
          </w:tcPr>
          <w:p w14:paraId="7BDB4D3B" w14:textId="77777777" w:rsidR="00F31354" w:rsidRPr="00F31354" w:rsidRDefault="00F31354" w:rsidP="00F31354">
            <w:r w:rsidRPr="00F31354">
              <w:t>13.40125</w:t>
            </w:r>
          </w:p>
        </w:tc>
        <w:tc>
          <w:tcPr>
            <w:tcW w:w="1135" w:type="dxa"/>
            <w:noWrap/>
            <w:hideMark/>
          </w:tcPr>
          <w:p w14:paraId="272EBD75" w14:textId="77777777" w:rsidR="00F31354" w:rsidRPr="00F31354" w:rsidRDefault="00F31354" w:rsidP="00F31354">
            <w:r w:rsidRPr="00F31354">
              <w:t>6.738208</w:t>
            </w:r>
          </w:p>
        </w:tc>
        <w:tc>
          <w:tcPr>
            <w:tcW w:w="1135" w:type="dxa"/>
            <w:noWrap/>
            <w:hideMark/>
          </w:tcPr>
          <w:p w14:paraId="4726F012" w14:textId="77777777" w:rsidR="00F31354" w:rsidRPr="00F31354" w:rsidRDefault="00F31354" w:rsidP="00F31354">
            <w:r w:rsidRPr="00F31354">
              <w:t>9.697336</w:t>
            </w:r>
          </w:p>
        </w:tc>
        <w:tc>
          <w:tcPr>
            <w:tcW w:w="1135" w:type="dxa"/>
            <w:noWrap/>
            <w:hideMark/>
          </w:tcPr>
          <w:p w14:paraId="3BD4AFB7" w14:textId="77777777" w:rsidR="00F31354" w:rsidRPr="00F31354" w:rsidRDefault="00F31354" w:rsidP="00F31354">
            <w:r w:rsidRPr="00F31354">
              <w:t>13.70354</w:t>
            </w:r>
          </w:p>
        </w:tc>
        <w:tc>
          <w:tcPr>
            <w:tcW w:w="1135" w:type="dxa"/>
            <w:noWrap/>
            <w:hideMark/>
          </w:tcPr>
          <w:p w14:paraId="6965DCC4" w14:textId="77777777" w:rsidR="00F31354" w:rsidRPr="00F31354" w:rsidRDefault="00F31354" w:rsidP="00F31354">
            <w:r w:rsidRPr="00F31354">
              <w:t>19.27095</w:t>
            </w:r>
          </w:p>
        </w:tc>
        <w:tc>
          <w:tcPr>
            <w:tcW w:w="1135" w:type="dxa"/>
            <w:noWrap/>
            <w:hideMark/>
          </w:tcPr>
          <w:p w14:paraId="03D32A84" w14:textId="77777777" w:rsidR="00F31354" w:rsidRPr="00F31354" w:rsidRDefault="00F31354" w:rsidP="00F31354">
            <w:r w:rsidRPr="00F31354">
              <w:t>19.84644</w:t>
            </w:r>
          </w:p>
        </w:tc>
      </w:tr>
      <w:tr w:rsidR="00F31354" w:rsidRPr="00F31354" w14:paraId="4B1DFA2B" w14:textId="77777777" w:rsidTr="00650C20">
        <w:trPr>
          <w:trHeight w:val="261"/>
        </w:trPr>
        <w:tc>
          <w:tcPr>
            <w:tcW w:w="1135" w:type="dxa"/>
            <w:noWrap/>
            <w:hideMark/>
          </w:tcPr>
          <w:p w14:paraId="053EF388" w14:textId="77777777" w:rsidR="00F31354" w:rsidRPr="00F31354" w:rsidRDefault="00F31354" w:rsidP="00F31354">
            <w:r w:rsidRPr="00F31354">
              <w:t>6.88881</w:t>
            </w:r>
          </w:p>
        </w:tc>
        <w:tc>
          <w:tcPr>
            <w:tcW w:w="1135" w:type="dxa"/>
            <w:noWrap/>
            <w:hideMark/>
          </w:tcPr>
          <w:p w14:paraId="5B116B9E" w14:textId="77777777" w:rsidR="00F31354" w:rsidRPr="00F31354" w:rsidRDefault="00F31354" w:rsidP="00F31354">
            <w:r w:rsidRPr="00F31354">
              <w:t>12.68038</w:t>
            </w:r>
          </w:p>
        </w:tc>
        <w:tc>
          <w:tcPr>
            <w:tcW w:w="1135" w:type="dxa"/>
            <w:noWrap/>
            <w:hideMark/>
          </w:tcPr>
          <w:p w14:paraId="465A639D" w14:textId="77777777" w:rsidR="00F31354" w:rsidRPr="00F31354" w:rsidRDefault="00F31354" w:rsidP="00F31354">
            <w:r w:rsidRPr="00F31354">
              <w:t>14.23867</w:t>
            </w:r>
          </w:p>
        </w:tc>
        <w:tc>
          <w:tcPr>
            <w:tcW w:w="1135" w:type="dxa"/>
            <w:noWrap/>
            <w:hideMark/>
          </w:tcPr>
          <w:p w14:paraId="14AC685D" w14:textId="77777777" w:rsidR="00F31354" w:rsidRPr="00F31354" w:rsidRDefault="00F31354" w:rsidP="00F31354">
            <w:r w:rsidRPr="00F31354">
              <w:t>13.87033</w:t>
            </w:r>
          </w:p>
        </w:tc>
        <w:tc>
          <w:tcPr>
            <w:tcW w:w="1135" w:type="dxa"/>
            <w:noWrap/>
            <w:hideMark/>
          </w:tcPr>
          <w:p w14:paraId="352C6199" w14:textId="77777777" w:rsidR="00F31354" w:rsidRPr="00F31354" w:rsidRDefault="00F31354" w:rsidP="00F31354">
            <w:r w:rsidRPr="00F31354">
              <w:t>15.36904</w:t>
            </w:r>
          </w:p>
        </w:tc>
        <w:tc>
          <w:tcPr>
            <w:tcW w:w="1135" w:type="dxa"/>
            <w:noWrap/>
            <w:hideMark/>
          </w:tcPr>
          <w:p w14:paraId="02A8EBB3" w14:textId="77777777" w:rsidR="00F31354" w:rsidRPr="00F31354" w:rsidRDefault="00F31354" w:rsidP="00F31354">
            <w:r w:rsidRPr="00F31354">
              <w:t>8.58649</w:t>
            </w:r>
          </w:p>
        </w:tc>
        <w:tc>
          <w:tcPr>
            <w:tcW w:w="1135" w:type="dxa"/>
            <w:noWrap/>
            <w:hideMark/>
          </w:tcPr>
          <w:p w14:paraId="2566DF96" w14:textId="77777777" w:rsidR="00F31354" w:rsidRPr="00F31354" w:rsidRDefault="00F31354" w:rsidP="00F31354">
            <w:r w:rsidRPr="00F31354">
              <w:t>9.546679</w:t>
            </w:r>
          </w:p>
        </w:tc>
        <w:tc>
          <w:tcPr>
            <w:tcW w:w="1135" w:type="dxa"/>
            <w:noWrap/>
            <w:hideMark/>
          </w:tcPr>
          <w:p w14:paraId="769C41C0" w14:textId="77777777" w:rsidR="00F31354" w:rsidRPr="00F31354" w:rsidRDefault="00F31354" w:rsidP="00F31354">
            <w:r w:rsidRPr="00F31354">
              <w:t>16.37161</w:t>
            </w:r>
          </w:p>
        </w:tc>
        <w:tc>
          <w:tcPr>
            <w:tcW w:w="1135" w:type="dxa"/>
            <w:noWrap/>
            <w:hideMark/>
          </w:tcPr>
          <w:p w14:paraId="639365CC" w14:textId="77777777" w:rsidR="00F31354" w:rsidRPr="00F31354" w:rsidRDefault="00F31354" w:rsidP="00F31354">
            <w:r w:rsidRPr="00F31354">
              <w:t>14.84639</w:t>
            </w:r>
          </w:p>
        </w:tc>
        <w:tc>
          <w:tcPr>
            <w:tcW w:w="1135" w:type="dxa"/>
            <w:noWrap/>
            <w:hideMark/>
          </w:tcPr>
          <w:p w14:paraId="28B5377A" w14:textId="77777777" w:rsidR="00F31354" w:rsidRPr="00F31354" w:rsidRDefault="00F31354" w:rsidP="00F31354">
            <w:r w:rsidRPr="00F31354">
              <w:t>20.70255</w:t>
            </w:r>
          </w:p>
        </w:tc>
      </w:tr>
      <w:tr w:rsidR="00650C20" w:rsidRPr="00F31354" w14:paraId="348E1B09" w14:textId="77777777" w:rsidTr="00650C20">
        <w:trPr>
          <w:trHeight w:val="261"/>
        </w:trPr>
        <w:tc>
          <w:tcPr>
            <w:tcW w:w="1135" w:type="dxa"/>
            <w:noWrap/>
            <w:hideMark/>
          </w:tcPr>
          <w:p w14:paraId="58131BF6" w14:textId="77777777" w:rsidR="00F31354" w:rsidRPr="00F31354" w:rsidRDefault="00F31354" w:rsidP="00F31354">
            <w:pPr>
              <w:rPr>
                <w:b/>
                <w:bCs/>
              </w:rPr>
            </w:pPr>
            <w:r w:rsidRPr="00F31354">
              <w:rPr>
                <w:b/>
                <w:bCs/>
              </w:rPr>
              <w:t>6.724104</w:t>
            </w:r>
          </w:p>
        </w:tc>
        <w:tc>
          <w:tcPr>
            <w:tcW w:w="1135" w:type="dxa"/>
            <w:noWrap/>
            <w:hideMark/>
          </w:tcPr>
          <w:p w14:paraId="70248C1F" w14:textId="77777777" w:rsidR="00F31354" w:rsidRPr="00F31354" w:rsidRDefault="00F31354" w:rsidP="00F31354">
            <w:pPr>
              <w:rPr>
                <w:b/>
                <w:bCs/>
              </w:rPr>
            </w:pPr>
            <w:r w:rsidRPr="00F31354">
              <w:rPr>
                <w:b/>
                <w:bCs/>
              </w:rPr>
              <w:t>8.008827</w:t>
            </w:r>
          </w:p>
        </w:tc>
        <w:tc>
          <w:tcPr>
            <w:tcW w:w="1135" w:type="dxa"/>
            <w:noWrap/>
            <w:hideMark/>
          </w:tcPr>
          <w:p w14:paraId="452086B6" w14:textId="77777777" w:rsidR="00F31354" w:rsidRPr="00F31354" w:rsidRDefault="00F31354" w:rsidP="00F31354">
            <w:pPr>
              <w:rPr>
                <w:b/>
                <w:bCs/>
              </w:rPr>
            </w:pPr>
            <w:r w:rsidRPr="00F31354">
              <w:rPr>
                <w:b/>
                <w:bCs/>
              </w:rPr>
              <w:t>11.23198</w:t>
            </w:r>
          </w:p>
        </w:tc>
        <w:tc>
          <w:tcPr>
            <w:tcW w:w="1135" w:type="dxa"/>
            <w:noWrap/>
            <w:hideMark/>
          </w:tcPr>
          <w:p w14:paraId="0BDCBAEE" w14:textId="77777777" w:rsidR="00F31354" w:rsidRPr="00F31354" w:rsidRDefault="00F31354" w:rsidP="00F31354">
            <w:pPr>
              <w:rPr>
                <w:b/>
                <w:bCs/>
              </w:rPr>
            </w:pPr>
            <w:r w:rsidRPr="00F31354">
              <w:rPr>
                <w:b/>
                <w:bCs/>
              </w:rPr>
              <w:t>12.62354</w:t>
            </w:r>
          </w:p>
        </w:tc>
        <w:tc>
          <w:tcPr>
            <w:tcW w:w="1135" w:type="dxa"/>
            <w:noWrap/>
            <w:hideMark/>
          </w:tcPr>
          <w:p w14:paraId="2DFBE287" w14:textId="77777777" w:rsidR="00F31354" w:rsidRPr="00F31354" w:rsidRDefault="00F31354" w:rsidP="00F31354">
            <w:pPr>
              <w:rPr>
                <w:b/>
                <w:bCs/>
              </w:rPr>
            </w:pPr>
            <w:r w:rsidRPr="00F31354">
              <w:rPr>
                <w:b/>
                <w:bCs/>
              </w:rPr>
              <w:t>14.65361</w:t>
            </w:r>
          </w:p>
        </w:tc>
        <w:tc>
          <w:tcPr>
            <w:tcW w:w="1135" w:type="dxa"/>
            <w:noWrap/>
            <w:hideMark/>
          </w:tcPr>
          <w:p w14:paraId="332E1303" w14:textId="77777777" w:rsidR="00F31354" w:rsidRPr="00F31354" w:rsidRDefault="00F31354" w:rsidP="00F31354">
            <w:pPr>
              <w:rPr>
                <w:b/>
                <w:bCs/>
              </w:rPr>
            </w:pPr>
            <w:r w:rsidRPr="00F31354">
              <w:rPr>
                <w:b/>
                <w:bCs/>
              </w:rPr>
              <w:t>7.453215</w:t>
            </w:r>
          </w:p>
        </w:tc>
        <w:tc>
          <w:tcPr>
            <w:tcW w:w="1135" w:type="dxa"/>
            <w:noWrap/>
            <w:hideMark/>
          </w:tcPr>
          <w:p w14:paraId="099C15E3" w14:textId="77777777" w:rsidR="00F31354" w:rsidRPr="00F31354" w:rsidRDefault="00F31354" w:rsidP="00F31354">
            <w:pPr>
              <w:rPr>
                <w:b/>
                <w:bCs/>
              </w:rPr>
            </w:pPr>
            <w:r w:rsidRPr="00F31354">
              <w:rPr>
                <w:b/>
                <w:bCs/>
              </w:rPr>
              <w:t>8.687946</w:t>
            </w:r>
          </w:p>
        </w:tc>
        <w:tc>
          <w:tcPr>
            <w:tcW w:w="1135" w:type="dxa"/>
            <w:noWrap/>
            <w:hideMark/>
          </w:tcPr>
          <w:p w14:paraId="440056FE" w14:textId="77777777" w:rsidR="00F31354" w:rsidRPr="00F31354" w:rsidRDefault="00F31354" w:rsidP="00F31354">
            <w:pPr>
              <w:rPr>
                <w:b/>
                <w:bCs/>
              </w:rPr>
            </w:pPr>
            <w:r w:rsidRPr="00F31354">
              <w:rPr>
                <w:b/>
                <w:bCs/>
              </w:rPr>
              <w:t>10.92763</w:t>
            </w:r>
          </w:p>
        </w:tc>
        <w:tc>
          <w:tcPr>
            <w:tcW w:w="1135" w:type="dxa"/>
            <w:noWrap/>
            <w:hideMark/>
          </w:tcPr>
          <w:p w14:paraId="5C162A95" w14:textId="77777777" w:rsidR="00F31354" w:rsidRPr="00F31354" w:rsidRDefault="00F31354" w:rsidP="00F31354">
            <w:pPr>
              <w:rPr>
                <w:b/>
                <w:bCs/>
              </w:rPr>
            </w:pPr>
            <w:r w:rsidRPr="00F31354">
              <w:rPr>
                <w:b/>
                <w:bCs/>
              </w:rPr>
              <w:t>12.88454</w:t>
            </w:r>
          </w:p>
        </w:tc>
        <w:tc>
          <w:tcPr>
            <w:tcW w:w="1135" w:type="dxa"/>
            <w:noWrap/>
            <w:hideMark/>
          </w:tcPr>
          <w:p w14:paraId="596C8DF0" w14:textId="77777777" w:rsidR="00F31354" w:rsidRPr="00F31354" w:rsidRDefault="00F31354" w:rsidP="00F31354">
            <w:pPr>
              <w:rPr>
                <w:b/>
                <w:bCs/>
              </w:rPr>
            </w:pPr>
            <w:r w:rsidRPr="00F31354">
              <w:rPr>
                <w:b/>
                <w:bCs/>
              </w:rPr>
              <w:t>15.66298</w:t>
            </w:r>
          </w:p>
        </w:tc>
      </w:tr>
    </w:tbl>
    <w:p w14:paraId="78549008" w14:textId="5C7AD893" w:rsidR="00F46130" w:rsidRDefault="00F46130" w:rsidP="00DD05AD"/>
    <w:p w14:paraId="6FD35425" w14:textId="75804B10" w:rsidR="00650C20" w:rsidRDefault="00650C20" w:rsidP="00DD05AD">
      <w:r>
        <w:t>Raw data for Section 4.4.2.6 with 6 active nodes</w:t>
      </w:r>
    </w:p>
    <w:p w14:paraId="25CACFA2" w14:textId="77777777"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tblGrid>
      <w:tr w:rsidR="00650C20" w:rsidRPr="00650C20" w14:paraId="4BDCFEFE" w14:textId="77777777" w:rsidTr="00650C20">
        <w:trPr>
          <w:trHeight w:val="261"/>
        </w:trPr>
        <w:tc>
          <w:tcPr>
            <w:tcW w:w="1133" w:type="dxa"/>
            <w:noWrap/>
            <w:hideMark/>
          </w:tcPr>
          <w:p w14:paraId="708C3AD0" w14:textId="77777777" w:rsidR="00650C20" w:rsidRPr="00650C20" w:rsidRDefault="00650C20" w:rsidP="00650C20">
            <w:r w:rsidRPr="00650C20">
              <w:t>Tx01</w:t>
            </w:r>
          </w:p>
        </w:tc>
        <w:tc>
          <w:tcPr>
            <w:tcW w:w="1133" w:type="dxa"/>
            <w:noWrap/>
            <w:hideMark/>
          </w:tcPr>
          <w:p w14:paraId="4EB929E9" w14:textId="77777777" w:rsidR="00650C20" w:rsidRPr="00650C20" w:rsidRDefault="00650C20" w:rsidP="00650C20">
            <w:r w:rsidRPr="00650C20">
              <w:t>Tx02</w:t>
            </w:r>
          </w:p>
        </w:tc>
        <w:tc>
          <w:tcPr>
            <w:tcW w:w="1133" w:type="dxa"/>
            <w:noWrap/>
            <w:hideMark/>
          </w:tcPr>
          <w:p w14:paraId="30899C4C" w14:textId="77777777" w:rsidR="00650C20" w:rsidRPr="00650C20" w:rsidRDefault="00650C20" w:rsidP="00650C20">
            <w:r w:rsidRPr="00650C20">
              <w:t>Tx03</w:t>
            </w:r>
          </w:p>
        </w:tc>
        <w:tc>
          <w:tcPr>
            <w:tcW w:w="1133" w:type="dxa"/>
            <w:noWrap/>
            <w:hideMark/>
          </w:tcPr>
          <w:p w14:paraId="2A3DE27B" w14:textId="77777777" w:rsidR="00650C20" w:rsidRPr="00650C20" w:rsidRDefault="00650C20" w:rsidP="00650C20">
            <w:r w:rsidRPr="00650C20">
              <w:t>Tx04</w:t>
            </w:r>
          </w:p>
        </w:tc>
        <w:tc>
          <w:tcPr>
            <w:tcW w:w="1133" w:type="dxa"/>
            <w:noWrap/>
            <w:hideMark/>
          </w:tcPr>
          <w:p w14:paraId="23265E7B" w14:textId="77777777" w:rsidR="00650C20" w:rsidRPr="00650C20" w:rsidRDefault="00650C20" w:rsidP="00650C20">
            <w:r w:rsidRPr="00650C20">
              <w:t>Tx05</w:t>
            </w:r>
          </w:p>
        </w:tc>
        <w:tc>
          <w:tcPr>
            <w:tcW w:w="1133" w:type="dxa"/>
            <w:noWrap/>
            <w:hideMark/>
          </w:tcPr>
          <w:p w14:paraId="12034757" w14:textId="77777777" w:rsidR="00650C20" w:rsidRPr="00650C20" w:rsidRDefault="00650C20" w:rsidP="00650C20">
            <w:r w:rsidRPr="00650C20">
              <w:t>Tx06</w:t>
            </w:r>
          </w:p>
        </w:tc>
        <w:tc>
          <w:tcPr>
            <w:tcW w:w="1133" w:type="dxa"/>
            <w:noWrap/>
            <w:hideMark/>
          </w:tcPr>
          <w:p w14:paraId="22D47FFE" w14:textId="77777777" w:rsidR="00650C20" w:rsidRPr="00650C20" w:rsidRDefault="00650C20" w:rsidP="00650C20">
            <w:r w:rsidRPr="00650C20">
              <w:t>Tx07</w:t>
            </w:r>
          </w:p>
        </w:tc>
        <w:tc>
          <w:tcPr>
            <w:tcW w:w="1133" w:type="dxa"/>
            <w:noWrap/>
            <w:hideMark/>
          </w:tcPr>
          <w:p w14:paraId="4D3EED44" w14:textId="77777777" w:rsidR="00650C20" w:rsidRPr="00650C20" w:rsidRDefault="00650C20" w:rsidP="00650C20">
            <w:r w:rsidRPr="00650C20">
              <w:t>Tx08</w:t>
            </w:r>
          </w:p>
        </w:tc>
        <w:tc>
          <w:tcPr>
            <w:tcW w:w="1133" w:type="dxa"/>
            <w:noWrap/>
            <w:hideMark/>
          </w:tcPr>
          <w:p w14:paraId="02213A2D" w14:textId="77777777" w:rsidR="00650C20" w:rsidRPr="00650C20" w:rsidRDefault="00650C20" w:rsidP="00650C20">
            <w:r w:rsidRPr="00650C20">
              <w:t>Tx09</w:t>
            </w:r>
          </w:p>
        </w:tc>
        <w:tc>
          <w:tcPr>
            <w:tcW w:w="1133" w:type="dxa"/>
            <w:noWrap/>
            <w:hideMark/>
          </w:tcPr>
          <w:p w14:paraId="4FC1761C" w14:textId="77777777" w:rsidR="00650C20" w:rsidRPr="00650C20" w:rsidRDefault="00650C20" w:rsidP="00650C20">
            <w:r w:rsidRPr="00650C20">
              <w:t>Tx10</w:t>
            </w:r>
          </w:p>
        </w:tc>
      </w:tr>
      <w:tr w:rsidR="00650C20" w:rsidRPr="00650C20" w14:paraId="7BBCF677" w14:textId="77777777" w:rsidTr="00650C20">
        <w:trPr>
          <w:trHeight w:val="261"/>
        </w:trPr>
        <w:tc>
          <w:tcPr>
            <w:tcW w:w="1133" w:type="dxa"/>
            <w:noWrap/>
            <w:hideMark/>
          </w:tcPr>
          <w:p w14:paraId="782F398D" w14:textId="77777777" w:rsidR="00650C20" w:rsidRPr="00650C20" w:rsidRDefault="00650C20" w:rsidP="00650C20">
            <w:r w:rsidRPr="00650C20">
              <w:t>7.442725</w:t>
            </w:r>
          </w:p>
        </w:tc>
        <w:tc>
          <w:tcPr>
            <w:tcW w:w="1133" w:type="dxa"/>
            <w:noWrap/>
            <w:hideMark/>
          </w:tcPr>
          <w:p w14:paraId="46BFC9E9" w14:textId="77777777" w:rsidR="00650C20" w:rsidRPr="00650C20" w:rsidRDefault="00650C20" w:rsidP="00650C20">
            <w:r w:rsidRPr="00650C20">
              <w:t>7.657259</w:t>
            </w:r>
          </w:p>
        </w:tc>
        <w:tc>
          <w:tcPr>
            <w:tcW w:w="1133" w:type="dxa"/>
            <w:noWrap/>
            <w:hideMark/>
          </w:tcPr>
          <w:p w14:paraId="46B1DADE" w14:textId="77777777" w:rsidR="00650C20" w:rsidRPr="00650C20" w:rsidRDefault="00650C20" w:rsidP="00650C20">
            <w:r w:rsidRPr="00650C20">
              <w:t>8.147203</w:t>
            </w:r>
          </w:p>
        </w:tc>
        <w:tc>
          <w:tcPr>
            <w:tcW w:w="1133" w:type="dxa"/>
            <w:noWrap/>
            <w:hideMark/>
          </w:tcPr>
          <w:p w14:paraId="30264DB7" w14:textId="77777777" w:rsidR="00650C20" w:rsidRPr="00650C20" w:rsidRDefault="00650C20" w:rsidP="00650C20">
            <w:r w:rsidRPr="00650C20">
              <w:t>8.430155</w:t>
            </w:r>
          </w:p>
        </w:tc>
        <w:tc>
          <w:tcPr>
            <w:tcW w:w="1133" w:type="dxa"/>
            <w:noWrap/>
            <w:hideMark/>
          </w:tcPr>
          <w:p w14:paraId="488041DE" w14:textId="77777777" w:rsidR="00650C20" w:rsidRPr="00650C20" w:rsidRDefault="00650C20" w:rsidP="00650C20">
            <w:r w:rsidRPr="00650C20">
              <w:t>8.312464</w:t>
            </w:r>
          </w:p>
        </w:tc>
        <w:tc>
          <w:tcPr>
            <w:tcW w:w="1133" w:type="dxa"/>
            <w:noWrap/>
            <w:hideMark/>
          </w:tcPr>
          <w:p w14:paraId="7B6BBA0F" w14:textId="77777777" w:rsidR="00650C20" w:rsidRPr="00650C20" w:rsidRDefault="00650C20" w:rsidP="00650C20">
            <w:r w:rsidRPr="00650C20">
              <w:t>8.918848</w:t>
            </w:r>
          </w:p>
        </w:tc>
        <w:tc>
          <w:tcPr>
            <w:tcW w:w="1133" w:type="dxa"/>
            <w:noWrap/>
            <w:hideMark/>
          </w:tcPr>
          <w:p w14:paraId="6ECDDE89" w14:textId="77777777" w:rsidR="00650C20" w:rsidRPr="00650C20" w:rsidRDefault="00650C20" w:rsidP="00650C20">
            <w:r w:rsidRPr="00650C20">
              <w:t>12.40078</w:t>
            </w:r>
          </w:p>
        </w:tc>
        <w:tc>
          <w:tcPr>
            <w:tcW w:w="1133" w:type="dxa"/>
            <w:noWrap/>
            <w:hideMark/>
          </w:tcPr>
          <w:p w14:paraId="6ADF2F2B" w14:textId="77777777" w:rsidR="00650C20" w:rsidRPr="00650C20" w:rsidRDefault="00650C20" w:rsidP="00650C20">
            <w:r w:rsidRPr="00650C20">
              <w:t>14.61588</w:t>
            </w:r>
          </w:p>
        </w:tc>
        <w:tc>
          <w:tcPr>
            <w:tcW w:w="1133" w:type="dxa"/>
            <w:noWrap/>
            <w:hideMark/>
          </w:tcPr>
          <w:p w14:paraId="0F217923" w14:textId="77777777" w:rsidR="00650C20" w:rsidRPr="00650C20" w:rsidRDefault="00650C20" w:rsidP="00650C20">
            <w:r w:rsidRPr="00650C20">
              <w:t>7.755913</w:t>
            </w:r>
          </w:p>
        </w:tc>
        <w:tc>
          <w:tcPr>
            <w:tcW w:w="1133" w:type="dxa"/>
            <w:noWrap/>
            <w:hideMark/>
          </w:tcPr>
          <w:p w14:paraId="1230F894" w14:textId="77777777" w:rsidR="00650C20" w:rsidRPr="00650C20" w:rsidRDefault="00650C20" w:rsidP="00650C20">
            <w:r w:rsidRPr="00650C20">
              <w:t>9.110275</w:t>
            </w:r>
          </w:p>
        </w:tc>
      </w:tr>
      <w:tr w:rsidR="00650C20" w:rsidRPr="00650C20" w14:paraId="51A85F0C" w14:textId="77777777" w:rsidTr="00650C20">
        <w:trPr>
          <w:trHeight w:val="261"/>
        </w:trPr>
        <w:tc>
          <w:tcPr>
            <w:tcW w:w="1133" w:type="dxa"/>
            <w:noWrap/>
            <w:hideMark/>
          </w:tcPr>
          <w:p w14:paraId="1B4835FC" w14:textId="77777777" w:rsidR="00650C20" w:rsidRPr="00650C20" w:rsidRDefault="00650C20" w:rsidP="00650C20">
            <w:r w:rsidRPr="00650C20">
              <w:t>8.659984</w:t>
            </w:r>
          </w:p>
        </w:tc>
        <w:tc>
          <w:tcPr>
            <w:tcW w:w="1133" w:type="dxa"/>
            <w:noWrap/>
            <w:hideMark/>
          </w:tcPr>
          <w:p w14:paraId="3C4BB6AD" w14:textId="77777777" w:rsidR="00650C20" w:rsidRPr="00650C20" w:rsidRDefault="00650C20" w:rsidP="00650C20">
            <w:r w:rsidRPr="00650C20">
              <w:t>12.12299</w:t>
            </w:r>
          </w:p>
        </w:tc>
        <w:tc>
          <w:tcPr>
            <w:tcW w:w="1133" w:type="dxa"/>
            <w:noWrap/>
            <w:hideMark/>
          </w:tcPr>
          <w:p w14:paraId="3FABD22E" w14:textId="77777777" w:rsidR="00650C20" w:rsidRPr="00650C20" w:rsidRDefault="00650C20" w:rsidP="00650C20">
            <w:r w:rsidRPr="00650C20">
              <w:t>8.270152</w:t>
            </w:r>
          </w:p>
        </w:tc>
        <w:tc>
          <w:tcPr>
            <w:tcW w:w="1133" w:type="dxa"/>
            <w:noWrap/>
            <w:hideMark/>
          </w:tcPr>
          <w:p w14:paraId="3DAB058E" w14:textId="77777777" w:rsidR="00650C20" w:rsidRPr="00650C20" w:rsidRDefault="00650C20" w:rsidP="00650C20">
            <w:r w:rsidRPr="00650C20">
              <w:t>11.62902</w:t>
            </w:r>
          </w:p>
        </w:tc>
        <w:tc>
          <w:tcPr>
            <w:tcW w:w="1133" w:type="dxa"/>
            <w:noWrap/>
            <w:hideMark/>
          </w:tcPr>
          <w:p w14:paraId="6500E011" w14:textId="77777777" w:rsidR="00650C20" w:rsidRPr="00650C20" w:rsidRDefault="00650C20" w:rsidP="00650C20">
            <w:r w:rsidRPr="00650C20">
              <w:t>10.53802</w:t>
            </w:r>
          </w:p>
        </w:tc>
        <w:tc>
          <w:tcPr>
            <w:tcW w:w="1133" w:type="dxa"/>
            <w:noWrap/>
            <w:hideMark/>
          </w:tcPr>
          <w:p w14:paraId="6DA0D0F4" w14:textId="77777777" w:rsidR="00650C20" w:rsidRPr="00650C20" w:rsidRDefault="00650C20" w:rsidP="00650C20">
            <w:r w:rsidRPr="00650C20">
              <w:t>11.90562</w:t>
            </w:r>
          </w:p>
        </w:tc>
        <w:tc>
          <w:tcPr>
            <w:tcW w:w="1133" w:type="dxa"/>
            <w:noWrap/>
            <w:hideMark/>
          </w:tcPr>
          <w:p w14:paraId="4D7D063E" w14:textId="77777777" w:rsidR="00650C20" w:rsidRPr="00650C20" w:rsidRDefault="00650C20" w:rsidP="00650C20">
            <w:r w:rsidRPr="00650C20">
              <w:t>6.719217</w:t>
            </w:r>
          </w:p>
        </w:tc>
        <w:tc>
          <w:tcPr>
            <w:tcW w:w="1133" w:type="dxa"/>
            <w:noWrap/>
            <w:hideMark/>
          </w:tcPr>
          <w:p w14:paraId="50655E0D" w14:textId="77777777" w:rsidR="00650C20" w:rsidRPr="00650C20" w:rsidRDefault="00650C20" w:rsidP="00650C20">
            <w:r w:rsidRPr="00650C20">
              <w:t>8.503208</w:t>
            </w:r>
          </w:p>
        </w:tc>
        <w:tc>
          <w:tcPr>
            <w:tcW w:w="1133" w:type="dxa"/>
            <w:noWrap/>
            <w:hideMark/>
          </w:tcPr>
          <w:p w14:paraId="5BD5F748" w14:textId="77777777" w:rsidR="00650C20" w:rsidRPr="00650C20" w:rsidRDefault="00650C20" w:rsidP="00650C20">
            <w:r w:rsidRPr="00650C20">
              <w:t>8.129849</w:t>
            </w:r>
          </w:p>
        </w:tc>
        <w:tc>
          <w:tcPr>
            <w:tcW w:w="1133" w:type="dxa"/>
            <w:noWrap/>
            <w:hideMark/>
          </w:tcPr>
          <w:p w14:paraId="3A7C67D6" w14:textId="77777777" w:rsidR="00650C20" w:rsidRPr="00650C20" w:rsidRDefault="00650C20" w:rsidP="00650C20">
            <w:r w:rsidRPr="00650C20">
              <w:t>12.89799</w:t>
            </w:r>
          </w:p>
        </w:tc>
      </w:tr>
      <w:tr w:rsidR="00650C20" w:rsidRPr="00650C20" w14:paraId="58868AF0" w14:textId="77777777" w:rsidTr="00650C20">
        <w:trPr>
          <w:trHeight w:val="261"/>
        </w:trPr>
        <w:tc>
          <w:tcPr>
            <w:tcW w:w="1133" w:type="dxa"/>
            <w:noWrap/>
            <w:hideMark/>
          </w:tcPr>
          <w:p w14:paraId="43533530" w14:textId="77777777" w:rsidR="00650C20" w:rsidRPr="00650C20" w:rsidRDefault="00650C20" w:rsidP="00650C20">
            <w:r w:rsidRPr="00650C20">
              <w:t>12.65077</w:t>
            </w:r>
          </w:p>
        </w:tc>
        <w:tc>
          <w:tcPr>
            <w:tcW w:w="1133" w:type="dxa"/>
            <w:noWrap/>
            <w:hideMark/>
          </w:tcPr>
          <w:p w14:paraId="6A2C4681" w14:textId="77777777" w:rsidR="00650C20" w:rsidRPr="00650C20" w:rsidRDefault="00650C20" w:rsidP="00650C20">
            <w:r w:rsidRPr="00650C20">
              <w:t>6.603417</w:t>
            </w:r>
          </w:p>
        </w:tc>
        <w:tc>
          <w:tcPr>
            <w:tcW w:w="1133" w:type="dxa"/>
            <w:noWrap/>
            <w:hideMark/>
          </w:tcPr>
          <w:p w14:paraId="3F99BB6C" w14:textId="77777777" w:rsidR="00650C20" w:rsidRPr="00650C20" w:rsidRDefault="00650C20" w:rsidP="00650C20">
            <w:r w:rsidRPr="00650C20">
              <w:t>6.431062</w:t>
            </w:r>
          </w:p>
        </w:tc>
        <w:tc>
          <w:tcPr>
            <w:tcW w:w="1133" w:type="dxa"/>
            <w:noWrap/>
            <w:hideMark/>
          </w:tcPr>
          <w:p w14:paraId="07B8020B" w14:textId="77777777" w:rsidR="00650C20" w:rsidRPr="00650C20" w:rsidRDefault="00650C20" w:rsidP="00650C20">
            <w:r w:rsidRPr="00650C20">
              <w:t>14.90044</w:t>
            </w:r>
          </w:p>
        </w:tc>
        <w:tc>
          <w:tcPr>
            <w:tcW w:w="1133" w:type="dxa"/>
            <w:noWrap/>
            <w:hideMark/>
          </w:tcPr>
          <w:p w14:paraId="39331160" w14:textId="77777777" w:rsidR="00650C20" w:rsidRPr="00650C20" w:rsidRDefault="00650C20" w:rsidP="00650C20">
            <w:r w:rsidRPr="00650C20">
              <w:t>7.639501</w:t>
            </w:r>
          </w:p>
        </w:tc>
        <w:tc>
          <w:tcPr>
            <w:tcW w:w="1133" w:type="dxa"/>
            <w:noWrap/>
            <w:hideMark/>
          </w:tcPr>
          <w:p w14:paraId="772E5E3F" w14:textId="77777777" w:rsidR="00650C20" w:rsidRPr="00650C20" w:rsidRDefault="00650C20" w:rsidP="00650C20">
            <w:r w:rsidRPr="00650C20">
              <w:t>6.805112</w:t>
            </w:r>
          </w:p>
        </w:tc>
        <w:tc>
          <w:tcPr>
            <w:tcW w:w="1133" w:type="dxa"/>
            <w:noWrap/>
            <w:hideMark/>
          </w:tcPr>
          <w:p w14:paraId="48E296F0" w14:textId="77777777" w:rsidR="00650C20" w:rsidRPr="00650C20" w:rsidRDefault="00650C20" w:rsidP="00650C20">
            <w:r w:rsidRPr="00650C20">
              <w:t>5.681315</w:t>
            </w:r>
          </w:p>
        </w:tc>
        <w:tc>
          <w:tcPr>
            <w:tcW w:w="1133" w:type="dxa"/>
            <w:noWrap/>
            <w:hideMark/>
          </w:tcPr>
          <w:p w14:paraId="37C55F5D" w14:textId="77777777" w:rsidR="00650C20" w:rsidRPr="00650C20" w:rsidRDefault="00650C20" w:rsidP="00650C20">
            <w:r w:rsidRPr="00650C20">
              <w:t>8.964408</w:t>
            </w:r>
          </w:p>
        </w:tc>
        <w:tc>
          <w:tcPr>
            <w:tcW w:w="1133" w:type="dxa"/>
            <w:noWrap/>
            <w:hideMark/>
          </w:tcPr>
          <w:p w14:paraId="29E83506" w14:textId="77777777" w:rsidR="00650C20" w:rsidRPr="00650C20" w:rsidRDefault="00650C20" w:rsidP="00650C20">
            <w:r w:rsidRPr="00650C20">
              <w:t>11.12203</w:t>
            </w:r>
          </w:p>
        </w:tc>
        <w:tc>
          <w:tcPr>
            <w:tcW w:w="1133" w:type="dxa"/>
            <w:noWrap/>
            <w:hideMark/>
          </w:tcPr>
          <w:p w14:paraId="4C46F089" w14:textId="77777777" w:rsidR="00650C20" w:rsidRPr="00650C20" w:rsidRDefault="00650C20" w:rsidP="00650C20">
            <w:r w:rsidRPr="00650C20">
              <w:t>13.64485</w:t>
            </w:r>
          </w:p>
        </w:tc>
      </w:tr>
      <w:tr w:rsidR="00650C20" w:rsidRPr="00650C20" w14:paraId="7C132DA8" w14:textId="77777777" w:rsidTr="00650C20">
        <w:trPr>
          <w:trHeight w:val="261"/>
        </w:trPr>
        <w:tc>
          <w:tcPr>
            <w:tcW w:w="1133" w:type="dxa"/>
            <w:noWrap/>
            <w:hideMark/>
          </w:tcPr>
          <w:p w14:paraId="3C8D0ADB" w14:textId="77777777" w:rsidR="00650C20" w:rsidRPr="00650C20" w:rsidRDefault="00650C20" w:rsidP="00650C20">
            <w:r w:rsidRPr="00650C20">
              <w:t>4.954675</w:t>
            </w:r>
          </w:p>
        </w:tc>
        <w:tc>
          <w:tcPr>
            <w:tcW w:w="1133" w:type="dxa"/>
            <w:noWrap/>
            <w:hideMark/>
          </w:tcPr>
          <w:p w14:paraId="09E63C18" w14:textId="77777777" w:rsidR="00650C20" w:rsidRPr="00650C20" w:rsidRDefault="00650C20" w:rsidP="00650C20">
            <w:r w:rsidRPr="00650C20">
              <w:t>6.920036</w:t>
            </w:r>
          </w:p>
        </w:tc>
        <w:tc>
          <w:tcPr>
            <w:tcW w:w="1133" w:type="dxa"/>
            <w:noWrap/>
            <w:hideMark/>
          </w:tcPr>
          <w:p w14:paraId="609C1199" w14:textId="77777777" w:rsidR="00650C20" w:rsidRPr="00650C20" w:rsidRDefault="00650C20" w:rsidP="00650C20">
            <w:r w:rsidRPr="00650C20">
              <w:t>8.264474</w:t>
            </w:r>
          </w:p>
        </w:tc>
        <w:tc>
          <w:tcPr>
            <w:tcW w:w="1133" w:type="dxa"/>
            <w:noWrap/>
            <w:hideMark/>
          </w:tcPr>
          <w:p w14:paraId="5E5C1337" w14:textId="77777777" w:rsidR="00650C20" w:rsidRPr="00650C20" w:rsidRDefault="00650C20" w:rsidP="00650C20">
            <w:r w:rsidRPr="00650C20">
              <w:t>11.36385</w:t>
            </w:r>
          </w:p>
        </w:tc>
        <w:tc>
          <w:tcPr>
            <w:tcW w:w="1133" w:type="dxa"/>
            <w:noWrap/>
            <w:hideMark/>
          </w:tcPr>
          <w:p w14:paraId="0D5A0FC2" w14:textId="77777777" w:rsidR="00650C20" w:rsidRPr="00650C20" w:rsidRDefault="00650C20" w:rsidP="00650C20">
            <w:r w:rsidRPr="00650C20">
              <w:t>8.636012</w:t>
            </w:r>
          </w:p>
        </w:tc>
        <w:tc>
          <w:tcPr>
            <w:tcW w:w="1133" w:type="dxa"/>
            <w:noWrap/>
            <w:hideMark/>
          </w:tcPr>
          <w:p w14:paraId="531B32BB" w14:textId="77777777" w:rsidR="00650C20" w:rsidRPr="00650C20" w:rsidRDefault="00650C20" w:rsidP="00650C20">
            <w:r w:rsidRPr="00650C20">
              <w:t>4.938079</w:t>
            </w:r>
          </w:p>
        </w:tc>
        <w:tc>
          <w:tcPr>
            <w:tcW w:w="1133" w:type="dxa"/>
            <w:noWrap/>
            <w:hideMark/>
          </w:tcPr>
          <w:p w14:paraId="5576250C" w14:textId="77777777" w:rsidR="00650C20" w:rsidRPr="00650C20" w:rsidRDefault="00650C20" w:rsidP="00650C20">
            <w:r w:rsidRPr="00650C20">
              <w:t>5.768172</w:t>
            </w:r>
          </w:p>
        </w:tc>
        <w:tc>
          <w:tcPr>
            <w:tcW w:w="1133" w:type="dxa"/>
            <w:noWrap/>
            <w:hideMark/>
          </w:tcPr>
          <w:p w14:paraId="30781387" w14:textId="77777777" w:rsidR="00650C20" w:rsidRPr="00650C20" w:rsidRDefault="00650C20" w:rsidP="00650C20">
            <w:r w:rsidRPr="00650C20">
              <w:t>7.346715</w:t>
            </w:r>
          </w:p>
        </w:tc>
        <w:tc>
          <w:tcPr>
            <w:tcW w:w="1133" w:type="dxa"/>
            <w:noWrap/>
            <w:hideMark/>
          </w:tcPr>
          <w:p w14:paraId="0991F78A" w14:textId="77777777" w:rsidR="00650C20" w:rsidRPr="00650C20" w:rsidRDefault="00650C20" w:rsidP="00650C20">
            <w:r w:rsidRPr="00650C20">
              <w:t>9.973658</w:t>
            </w:r>
          </w:p>
        </w:tc>
        <w:tc>
          <w:tcPr>
            <w:tcW w:w="1133" w:type="dxa"/>
            <w:noWrap/>
            <w:hideMark/>
          </w:tcPr>
          <w:p w14:paraId="3FD22646" w14:textId="77777777" w:rsidR="00650C20" w:rsidRPr="00650C20" w:rsidRDefault="00650C20" w:rsidP="00650C20">
            <w:r w:rsidRPr="00650C20">
              <w:t>11.86135</w:t>
            </w:r>
          </w:p>
        </w:tc>
      </w:tr>
      <w:tr w:rsidR="00650C20" w:rsidRPr="00650C20" w14:paraId="785031CE" w14:textId="77777777" w:rsidTr="00650C20">
        <w:trPr>
          <w:trHeight w:val="261"/>
        </w:trPr>
        <w:tc>
          <w:tcPr>
            <w:tcW w:w="1133" w:type="dxa"/>
            <w:noWrap/>
            <w:hideMark/>
          </w:tcPr>
          <w:p w14:paraId="06CB8B42" w14:textId="77777777" w:rsidR="00650C20" w:rsidRPr="00650C20" w:rsidRDefault="00650C20" w:rsidP="00650C20">
            <w:r w:rsidRPr="00650C20">
              <w:t>9.568029</w:t>
            </w:r>
          </w:p>
        </w:tc>
        <w:tc>
          <w:tcPr>
            <w:tcW w:w="1133" w:type="dxa"/>
            <w:noWrap/>
            <w:hideMark/>
          </w:tcPr>
          <w:p w14:paraId="49AA14F4" w14:textId="77777777" w:rsidR="00650C20" w:rsidRPr="00650C20" w:rsidRDefault="00650C20" w:rsidP="00650C20">
            <w:r w:rsidRPr="00650C20">
              <w:t>9.501208</w:t>
            </w:r>
          </w:p>
        </w:tc>
        <w:tc>
          <w:tcPr>
            <w:tcW w:w="1133" w:type="dxa"/>
            <w:noWrap/>
            <w:hideMark/>
          </w:tcPr>
          <w:p w14:paraId="1CF2B467" w14:textId="77777777" w:rsidR="00650C20" w:rsidRPr="00650C20" w:rsidRDefault="00650C20" w:rsidP="00650C20">
            <w:r w:rsidRPr="00650C20">
              <w:t>12.46372</w:t>
            </w:r>
          </w:p>
        </w:tc>
        <w:tc>
          <w:tcPr>
            <w:tcW w:w="1133" w:type="dxa"/>
            <w:noWrap/>
            <w:hideMark/>
          </w:tcPr>
          <w:p w14:paraId="25FF8C24" w14:textId="77777777" w:rsidR="00650C20" w:rsidRPr="00650C20" w:rsidRDefault="00650C20" w:rsidP="00650C20">
            <w:r w:rsidRPr="00650C20">
              <w:t>10.25868</w:t>
            </w:r>
          </w:p>
        </w:tc>
        <w:tc>
          <w:tcPr>
            <w:tcW w:w="1133" w:type="dxa"/>
            <w:noWrap/>
            <w:hideMark/>
          </w:tcPr>
          <w:p w14:paraId="57B007CF" w14:textId="77777777" w:rsidR="00650C20" w:rsidRPr="00650C20" w:rsidRDefault="00650C20" w:rsidP="00650C20">
            <w:r w:rsidRPr="00650C20">
              <w:t>11.52331</w:t>
            </w:r>
          </w:p>
        </w:tc>
        <w:tc>
          <w:tcPr>
            <w:tcW w:w="1133" w:type="dxa"/>
            <w:noWrap/>
            <w:hideMark/>
          </w:tcPr>
          <w:p w14:paraId="17287C06" w14:textId="77777777" w:rsidR="00650C20" w:rsidRPr="00650C20" w:rsidRDefault="00650C20" w:rsidP="00650C20">
            <w:r w:rsidRPr="00650C20">
              <w:t>13.16833</w:t>
            </w:r>
          </w:p>
        </w:tc>
        <w:tc>
          <w:tcPr>
            <w:tcW w:w="1133" w:type="dxa"/>
            <w:noWrap/>
            <w:hideMark/>
          </w:tcPr>
          <w:p w14:paraId="072AB445" w14:textId="77777777" w:rsidR="00650C20" w:rsidRPr="00650C20" w:rsidRDefault="00650C20" w:rsidP="00650C20">
            <w:r w:rsidRPr="00650C20">
              <w:t>6.301532</w:t>
            </w:r>
          </w:p>
        </w:tc>
        <w:tc>
          <w:tcPr>
            <w:tcW w:w="1133" w:type="dxa"/>
            <w:noWrap/>
            <w:hideMark/>
          </w:tcPr>
          <w:p w14:paraId="0C52767D" w14:textId="77777777" w:rsidR="00650C20" w:rsidRPr="00650C20" w:rsidRDefault="00650C20" w:rsidP="00650C20">
            <w:r w:rsidRPr="00650C20">
              <w:t>8.973932</w:t>
            </w:r>
          </w:p>
        </w:tc>
        <w:tc>
          <w:tcPr>
            <w:tcW w:w="1133" w:type="dxa"/>
            <w:noWrap/>
            <w:hideMark/>
          </w:tcPr>
          <w:p w14:paraId="52984E75" w14:textId="77777777" w:rsidR="00650C20" w:rsidRPr="00650C20" w:rsidRDefault="00650C20" w:rsidP="00650C20">
            <w:r w:rsidRPr="00650C20">
              <w:t>17.23747</w:t>
            </w:r>
          </w:p>
        </w:tc>
        <w:tc>
          <w:tcPr>
            <w:tcW w:w="1133" w:type="dxa"/>
            <w:noWrap/>
            <w:hideMark/>
          </w:tcPr>
          <w:p w14:paraId="3806CF6C" w14:textId="77777777" w:rsidR="00650C20" w:rsidRPr="00650C20" w:rsidRDefault="00650C20" w:rsidP="00650C20">
            <w:r w:rsidRPr="00650C20">
              <w:t>14.10825</w:t>
            </w:r>
          </w:p>
        </w:tc>
      </w:tr>
      <w:tr w:rsidR="00650C20" w:rsidRPr="00650C20" w14:paraId="6EE8FF62" w14:textId="77777777" w:rsidTr="00650C20">
        <w:trPr>
          <w:trHeight w:val="261"/>
        </w:trPr>
        <w:tc>
          <w:tcPr>
            <w:tcW w:w="1133" w:type="dxa"/>
            <w:noWrap/>
            <w:hideMark/>
          </w:tcPr>
          <w:p w14:paraId="3793A84B" w14:textId="77777777" w:rsidR="00650C20" w:rsidRPr="00650C20" w:rsidRDefault="00650C20" w:rsidP="00650C20">
            <w:r w:rsidRPr="00650C20">
              <w:t>12.9102</w:t>
            </w:r>
          </w:p>
        </w:tc>
        <w:tc>
          <w:tcPr>
            <w:tcW w:w="1133" w:type="dxa"/>
            <w:noWrap/>
            <w:hideMark/>
          </w:tcPr>
          <w:p w14:paraId="36AC13D9" w14:textId="77777777" w:rsidR="00650C20" w:rsidRPr="00650C20" w:rsidRDefault="00650C20" w:rsidP="00650C20">
            <w:r w:rsidRPr="00650C20">
              <w:t>6.750391</w:t>
            </w:r>
          </w:p>
        </w:tc>
        <w:tc>
          <w:tcPr>
            <w:tcW w:w="1133" w:type="dxa"/>
            <w:noWrap/>
            <w:hideMark/>
          </w:tcPr>
          <w:p w14:paraId="02823411" w14:textId="77777777" w:rsidR="00650C20" w:rsidRPr="00650C20" w:rsidRDefault="00650C20" w:rsidP="00650C20">
            <w:r w:rsidRPr="00650C20">
              <w:t>8.659801</w:t>
            </w:r>
          </w:p>
        </w:tc>
        <w:tc>
          <w:tcPr>
            <w:tcW w:w="1133" w:type="dxa"/>
            <w:noWrap/>
            <w:hideMark/>
          </w:tcPr>
          <w:p w14:paraId="5814278C" w14:textId="77777777" w:rsidR="00650C20" w:rsidRPr="00650C20" w:rsidRDefault="00650C20" w:rsidP="00650C20">
            <w:r w:rsidRPr="00650C20">
              <w:t>7.310659</w:t>
            </w:r>
          </w:p>
        </w:tc>
        <w:tc>
          <w:tcPr>
            <w:tcW w:w="1133" w:type="dxa"/>
            <w:noWrap/>
            <w:hideMark/>
          </w:tcPr>
          <w:p w14:paraId="183E089F" w14:textId="77777777" w:rsidR="00650C20" w:rsidRPr="00650C20" w:rsidRDefault="00650C20" w:rsidP="00650C20">
            <w:r w:rsidRPr="00650C20">
              <w:t>11.50757</w:t>
            </w:r>
          </w:p>
        </w:tc>
        <w:tc>
          <w:tcPr>
            <w:tcW w:w="1133" w:type="dxa"/>
            <w:noWrap/>
            <w:hideMark/>
          </w:tcPr>
          <w:p w14:paraId="1EDD6F51" w14:textId="77777777" w:rsidR="00650C20" w:rsidRPr="00650C20" w:rsidRDefault="00650C20" w:rsidP="00650C20">
            <w:r w:rsidRPr="00650C20">
              <w:t>7.478964</w:t>
            </w:r>
          </w:p>
        </w:tc>
        <w:tc>
          <w:tcPr>
            <w:tcW w:w="1133" w:type="dxa"/>
            <w:noWrap/>
            <w:hideMark/>
          </w:tcPr>
          <w:p w14:paraId="300428B4" w14:textId="77777777" w:rsidR="00650C20" w:rsidRPr="00650C20" w:rsidRDefault="00650C20" w:rsidP="00650C20">
            <w:r w:rsidRPr="00650C20">
              <w:t>6.214849</w:t>
            </w:r>
          </w:p>
        </w:tc>
        <w:tc>
          <w:tcPr>
            <w:tcW w:w="1133" w:type="dxa"/>
            <w:noWrap/>
            <w:hideMark/>
          </w:tcPr>
          <w:p w14:paraId="2A9A56A9" w14:textId="77777777" w:rsidR="00650C20" w:rsidRPr="00650C20" w:rsidRDefault="00650C20" w:rsidP="00650C20">
            <w:r w:rsidRPr="00650C20">
              <w:t>9.627392</w:t>
            </w:r>
          </w:p>
        </w:tc>
        <w:tc>
          <w:tcPr>
            <w:tcW w:w="1133" w:type="dxa"/>
            <w:noWrap/>
            <w:hideMark/>
          </w:tcPr>
          <w:p w14:paraId="7DFB5FFE" w14:textId="77777777" w:rsidR="00650C20" w:rsidRPr="00650C20" w:rsidRDefault="00650C20" w:rsidP="00650C20">
            <w:r w:rsidRPr="00650C20">
              <w:t>12.78293</w:t>
            </w:r>
          </w:p>
        </w:tc>
        <w:tc>
          <w:tcPr>
            <w:tcW w:w="1133" w:type="dxa"/>
            <w:noWrap/>
            <w:hideMark/>
          </w:tcPr>
          <w:p w14:paraId="2F9E81DE" w14:textId="77777777" w:rsidR="00650C20" w:rsidRPr="00650C20" w:rsidRDefault="00650C20" w:rsidP="00650C20">
            <w:r w:rsidRPr="00650C20">
              <w:t>7.614251</w:t>
            </w:r>
          </w:p>
        </w:tc>
      </w:tr>
      <w:tr w:rsidR="00650C20" w:rsidRPr="00650C20" w14:paraId="06A67A73" w14:textId="77777777" w:rsidTr="00650C20">
        <w:trPr>
          <w:trHeight w:val="261"/>
        </w:trPr>
        <w:tc>
          <w:tcPr>
            <w:tcW w:w="1133" w:type="dxa"/>
            <w:noWrap/>
            <w:hideMark/>
          </w:tcPr>
          <w:p w14:paraId="7B9A355B" w14:textId="77777777" w:rsidR="00650C20" w:rsidRPr="00650C20" w:rsidRDefault="00650C20" w:rsidP="00650C20">
            <w:r w:rsidRPr="00650C20">
              <w:t>4.245529</w:t>
            </w:r>
          </w:p>
        </w:tc>
        <w:tc>
          <w:tcPr>
            <w:tcW w:w="1133" w:type="dxa"/>
            <w:noWrap/>
            <w:hideMark/>
          </w:tcPr>
          <w:p w14:paraId="65FDCD7B" w14:textId="77777777" w:rsidR="00650C20" w:rsidRPr="00650C20" w:rsidRDefault="00650C20" w:rsidP="00650C20">
            <w:r w:rsidRPr="00650C20">
              <w:t>7.427034</w:t>
            </w:r>
          </w:p>
        </w:tc>
        <w:tc>
          <w:tcPr>
            <w:tcW w:w="1133" w:type="dxa"/>
            <w:noWrap/>
            <w:hideMark/>
          </w:tcPr>
          <w:p w14:paraId="54C0D767" w14:textId="77777777" w:rsidR="00650C20" w:rsidRPr="00650C20" w:rsidRDefault="00650C20" w:rsidP="00650C20">
            <w:r w:rsidRPr="00650C20">
              <w:t>9.124394</w:t>
            </w:r>
          </w:p>
        </w:tc>
        <w:tc>
          <w:tcPr>
            <w:tcW w:w="1133" w:type="dxa"/>
            <w:noWrap/>
            <w:hideMark/>
          </w:tcPr>
          <w:p w14:paraId="05145D98" w14:textId="77777777" w:rsidR="00650C20" w:rsidRPr="00650C20" w:rsidRDefault="00650C20" w:rsidP="00650C20">
            <w:r w:rsidRPr="00650C20">
              <w:t>11.73813</w:t>
            </w:r>
          </w:p>
        </w:tc>
        <w:tc>
          <w:tcPr>
            <w:tcW w:w="1133" w:type="dxa"/>
            <w:noWrap/>
            <w:hideMark/>
          </w:tcPr>
          <w:p w14:paraId="79573528" w14:textId="77777777" w:rsidR="00650C20" w:rsidRPr="00650C20" w:rsidRDefault="00650C20" w:rsidP="00650C20">
            <w:r w:rsidRPr="00650C20">
              <w:t>14.62356</w:t>
            </w:r>
          </w:p>
        </w:tc>
        <w:tc>
          <w:tcPr>
            <w:tcW w:w="1133" w:type="dxa"/>
            <w:noWrap/>
            <w:hideMark/>
          </w:tcPr>
          <w:p w14:paraId="219F2E6D" w14:textId="77777777" w:rsidR="00650C20" w:rsidRPr="00650C20" w:rsidRDefault="00650C20" w:rsidP="00650C20">
            <w:r w:rsidRPr="00650C20">
              <w:t>6.690698</w:t>
            </w:r>
          </w:p>
        </w:tc>
        <w:tc>
          <w:tcPr>
            <w:tcW w:w="1133" w:type="dxa"/>
            <w:noWrap/>
            <w:hideMark/>
          </w:tcPr>
          <w:p w14:paraId="72C4DED7" w14:textId="77777777" w:rsidR="00650C20" w:rsidRPr="00650C20" w:rsidRDefault="00650C20" w:rsidP="00650C20">
            <w:r w:rsidRPr="00650C20">
              <w:t>11.46854</w:t>
            </w:r>
          </w:p>
        </w:tc>
        <w:tc>
          <w:tcPr>
            <w:tcW w:w="1133" w:type="dxa"/>
            <w:noWrap/>
            <w:hideMark/>
          </w:tcPr>
          <w:p w14:paraId="05A5D6BE" w14:textId="77777777" w:rsidR="00650C20" w:rsidRPr="00650C20" w:rsidRDefault="00650C20" w:rsidP="00650C20">
            <w:r w:rsidRPr="00650C20">
              <w:t>8.42105</w:t>
            </w:r>
          </w:p>
        </w:tc>
        <w:tc>
          <w:tcPr>
            <w:tcW w:w="1133" w:type="dxa"/>
            <w:noWrap/>
            <w:hideMark/>
          </w:tcPr>
          <w:p w14:paraId="462BFB95" w14:textId="77777777" w:rsidR="00650C20" w:rsidRPr="00650C20" w:rsidRDefault="00650C20" w:rsidP="00650C20">
            <w:r w:rsidRPr="00650C20">
              <w:t>8.706324</w:t>
            </w:r>
          </w:p>
        </w:tc>
        <w:tc>
          <w:tcPr>
            <w:tcW w:w="1133" w:type="dxa"/>
            <w:noWrap/>
            <w:hideMark/>
          </w:tcPr>
          <w:p w14:paraId="205F64B0" w14:textId="77777777" w:rsidR="00650C20" w:rsidRPr="00650C20" w:rsidRDefault="00650C20" w:rsidP="00650C20">
            <w:r w:rsidRPr="00650C20">
              <w:t>12.27525</w:t>
            </w:r>
          </w:p>
        </w:tc>
      </w:tr>
      <w:tr w:rsidR="00650C20" w:rsidRPr="00650C20" w14:paraId="2B5FD25C" w14:textId="77777777" w:rsidTr="00650C20">
        <w:trPr>
          <w:trHeight w:val="261"/>
        </w:trPr>
        <w:tc>
          <w:tcPr>
            <w:tcW w:w="1133" w:type="dxa"/>
            <w:noWrap/>
            <w:hideMark/>
          </w:tcPr>
          <w:p w14:paraId="3BB43E55" w14:textId="77777777" w:rsidR="00650C20" w:rsidRPr="00650C20" w:rsidRDefault="00650C20" w:rsidP="00650C20">
            <w:r w:rsidRPr="00650C20">
              <w:t>12.92888</w:t>
            </w:r>
          </w:p>
        </w:tc>
        <w:tc>
          <w:tcPr>
            <w:tcW w:w="1133" w:type="dxa"/>
            <w:noWrap/>
            <w:hideMark/>
          </w:tcPr>
          <w:p w14:paraId="0CC81155" w14:textId="77777777" w:rsidR="00650C20" w:rsidRPr="00650C20" w:rsidRDefault="00650C20" w:rsidP="00650C20">
            <w:r w:rsidRPr="00650C20">
              <w:t>12.42698</w:t>
            </w:r>
          </w:p>
        </w:tc>
        <w:tc>
          <w:tcPr>
            <w:tcW w:w="1133" w:type="dxa"/>
            <w:noWrap/>
            <w:hideMark/>
          </w:tcPr>
          <w:p w14:paraId="724DA42C" w14:textId="77777777" w:rsidR="00650C20" w:rsidRPr="00650C20" w:rsidRDefault="00650C20" w:rsidP="00650C20">
            <w:r w:rsidRPr="00650C20">
              <w:t>12.31214</w:t>
            </w:r>
          </w:p>
        </w:tc>
        <w:tc>
          <w:tcPr>
            <w:tcW w:w="1133" w:type="dxa"/>
            <w:noWrap/>
            <w:hideMark/>
          </w:tcPr>
          <w:p w14:paraId="27A011F7" w14:textId="77777777" w:rsidR="00650C20" w:rsidRPr="00650C20" w:rsidRDefault="00650C20" w:rsidP="00650C20">
            <w:r w:rsidRPr="00650C20">
              <w:t>11.71608</w:t>
            </w:r>
          </w:p>
        </w:tc>
        <w:tc>
          <w:tcPr>
            <w:tcW w:w="1133" w:type="dxa"/>
            <w:noWrap/>
            <w:hideMark/>
          </w:tcPr>
          <w:p w14:paraId="42DDEC73" w14:textId="77777777" w:rsidR="00650C20" w:rsidRPr="00650C20" w:rsidRDefault="00650C20" w:rsidP="00650C20">
            <w:r w:rsidRPr="00650C20">
              <w:t>13.18444</w:t>
            </w:r>
          </w:p>
        </w:tc>
        <w:tc>
          <w:tcPr>
            <w:tcW w:w="1133" w:type="dxa"/>
            <w:noWrap/>
            <w:hideMark/>
          </w:tcPr>
          <w:p w14:paraId="56C4C8B3" w14:textId="77777777" w:rsidR="00650C20" w:rsidRPr="00650C20" w:rsidRDefault="00650C20" w:rsidP="00650C20">
            <w:r w:rsidRPr="00650C20">
              <w:t>5.831956</w:t>
            </w:r>
          </w:p>
        </w:tc>
        <w:tc>
          <w:tcPr>
            <w:tcW w:w="1133" w:type="dxa"/>
            <w:noWrap/>
            <w:hideMark/>
          </w:tcPr>
          <w:p w14:paraId="56545B76" w14:textId="77777777" w:rsidR="00650C20" w:rsidRPr="00650C20" w:rsidRDefault="00650C20" w:rsidP="00650C20">
            <w:r w:rsidRPr="00650C20">
              <w:t>6.798324</w:t>
            </w:r>
          </w:p>
        </w:tc>
        <w:tc>
          <w:tcPr>
            <w:tcW w:w="1133" w:type="dxa"/>
            <w:noWrap/>
            <w:hideMark/>
          </w:tcPr>
          <w:p w14:paraId="7D458EF0" w14:textId="77777777" w:rsidR="00650C20" w:rsidRPr="00650C20" w:rsidRDefault="00650C20" w:rsidP="00650C20">
            <w:r w:rsidRPr="00650C20">
              <w:t>7.959008</w:t>
            </w:r>
          </w:p>
        </w:tc>
        <w:tc>
          <w:tcPr>
            <w:tcW w:w="1133" w:type="dxa"/>
            <w:noWrap/>
            <w:hideMark/>
          </w:tcPr>
          <w:p w14:paraId="70897B8E" w14:textId="77777777" w:rsidR="00650C20" w:rsidRPr="00650C20" w:rsidRDefault="00650C20" w:rsidP="00650C20">
            <w:r w:rsidRPr="00650C20">
              <w:t>17.26799</w:t>
            </w:r>
          </w:p>
        </w:tc>
        <w:tc>
          <w:tcPr>
            <w:tcW w:w="1133" w:type="dxa"/>
            <w:noWrap/>
            <w:hideMark/>
          </w:tcPr>
          <w:p w14:paraId="6555E5DA" w14:textId="77777777" w:rsidR="00650C20" w:rsidRPr="00650C20" w:rsidRDefault="00650C20" w:rsidP="00650C20">
            <w:r w:rsidRPr="00650C20">
              <w:t>18.47253</w:t>
            </w:r>
          </w:p>
        </w:tc>
      </w:tr>
      <w:tr w:rsidR="00650C20" w:rsidRPr="00650C20" w14:paraId="2ADCCFA8" w14:textId="77777777" w:rsidTr="00650C20">
        <w:trPr>
          <w:trHeight w:val="261"/>
        </w:trPr>
        <w:tc>
          <w:tcPr>
            <w:tcW w:w="1133" w:type="dxa"/>
            <w:noWrap/>
            <w:hideMark/>
          </w:tcPr>
          <w:p w14:paraId="1615D80F" w14:textId="77777777" w:rsidR="00650C20" w:rsidRPr="00650C20" w:rsidRDefault="00650C20" w:rsidP="00650C20">
            <w:r w:rsidRPr="00650C20">
              <w:t>13.22633</w:t>
            </w:r>
          </w:p>
        </w:tc>
        <w:tc>
          <w:tcPr>
            <w:tcW w:w="1133" w:type="dxa"/>
            <w:noWrap/>
            <w:hideMark/>
          </w:tcPr>
          <w:p w14:paraId="5F0E799C" w14:textId="77777777" w:rsidR="00650C20" w:rsidRPr="00650C20" w:rsidRDefault="00650C20" w:rsidP="00650C20">
            <w:r w:rsidRPr="00650C20">
              <w:t>11.47565</w:t>
            </w:r>
          </w:p>
        </w:tc>
        <w:tc>
          <w:tcPr>
            <w:tcW w:w="1133" w:type="dxa"/>
            <w:noWrap/>
            <w:hideMark/>
          </w:tcPr>
          <w:p w14:paraId="495C3E6C" w14:textId="77777777" w:rsidR="00650C20" w:rsidRPr="00650C20" w:rsidRDefault="00650C20" w:rsidP="00650C20">
            <w:r w:rsidRPr="00650C20">
              <w:t>6.734901</w:t>
            </w:r>
          </w:p>
        </w:tc>
        <w:tc>
          <w:tcPr>
            <w:tcW w:w="1133" w:type="dxa"/>
            <w:noWrap/>
            <w:hideMark/>
          </w:tcPr>
          <w:p w14:paraId="72D38C86" w14:textId="77777777" w:rsidR="00650C20" w:rsidRPr="00650C20" w:rsidRDefault="00650C20" w:rsidP="00650C20">
            <w:r w:rsidRPr="00650C20">
              <w:t>9.644889</w:t>
            </w:r>
          </w:p>
        </w:tc>
        <w:tc>
          <w:tcPr>
            <w:tcW w:w="1133" w:type="dxa"/>
            <w:noWrap/>
            <w:hideMark/>
          </w:tcPr>
          <w:p w14:paraId="38C2E1F9" w14:textId="77777777" w:rsidR="00650C20" w:rsidRPr="00650C20" w:rsidRDefault="00650C20" w:rsidP="00650C20">
            <w:r w:rsidRPr="00650C20">
              <w:t>18.12912</w:t>
            </w:r>
          </w:p>
        </w:tc>
        <w:tc>
          <w:tcPr>
            <w:tcW w:w="1133" w:type="dxa"/>
            <w:noWrap/>
            <w:hideMark/>
          </w:tcPr>
          <w:p w14:paraId="2763D983" w14:textId="77777777" w:rsidR="00650C20" w:rsidRPr="00650C20" w:rsidRDefault="00650C20" w:rsidP="00650C20">
            <w:r w:rsidRPr="00650C20">
              <w:t>4.585434</w:t>
            </w:r>
          </w:p>
        </w:tc>
        <w:tc>
          <w:tcPr>
            <w:tcW w:w="1133" w:type="dxa"/>
            <w:noWrap/>
            <w:hideMark/>
          </w:tcPr>
          <w:p w14:paraId="3C9C3814" w14:textId="77777777" w:rsidR="00650C20" w:rsidRPr="00650C20" w:rsidRDefault="00650C20" w:rsidP="00650C20">
            <w:r w:rsidRPr="00650C20">
              <w:t>7.589819</w:t>
            </w:r>
          </w:p>
        </w:tc>
        <w:tc>
          <w:tcPr>
            <w:tcW w:w="1133" w:type="dxa"/>
            <w:noWrap/>
            <w:hideMark/>
          </w:tcPr>
          <w:p w14:paraId="502027AA" w14:textId="77777777" w:rsidR="00650C20" w:rsidRPr="00650C20" w:rsidRDefault="00650C20" w:rsidP="00650C20">
            <w:r w:rsidRPr="00650C20">
              <w:t>6.31499</w:t>
            </w:r>
          </w:p>
        </w:tc>
        <w:tc>
          <w:tcPr>
            <w:tcW w:w="1133" w:type="dxa"/>
            <w:noWrap/>
            <w:hideMark/>
          </w:tcPr>
          <w:p w14:paraId="7C9E7AC6" w14:textId="77777777" w:rsidR="00650C20" w:rsidRPr="00650C20" w:rsidRDefault="00650C20" w:rsidP="00650C20">
            <w:r w:rsidRPr="00650C20">
              <w:t>9.340977</w:t>
            </w:r>
          </w:p>
        </w:tc>
        <w:tc>
          <w:tcPr>
            <w:tcW w:w="1133" w:type="dxa"/>
            <w:noWrap/>
            <w:hideMark/>
          </w:tcPr>
          <w:p w14:paraId="66D8EBD9" w14:textId="77777777" w:rsidR="00650C20" w:rsidRPr="00650C20" w:rsidRDefault="00650C20" w:rsidP="00650C20">
            <w:r w:rsidRPr="00650C20">
              <w:t>8.846458</w:t>
            </w:r>
          </w:p>
        </w:tc>
      </w:tr>
      <w:tr w:rsidR="00650C20" w:rsidRPr="00650C20" w14:paraId="5948634D" w14:textId="77777777" w:rsidTr="00650C20">
        <w:trPr>
          <w:trHeight w:val="261"/>
        </w:trPr>
        <w:tc>
          <w:tcPr>
            <w:tcW w:w="1133" w:type="dxa"/>
            <w:noWrap/>
            <w:hideMark/>
          </w:tcPr>
          <w:p w14:paraId="7417221D" w14:textId="77777777" w:rsidR="00650C20" w:rsidRPr="00650C20" w:rsidRDefault="00650C20" w:rsidP="00650C20">
            <w:r w:rsidRPr="00650C20">
              <w:t>5.67426</w:t>
            </w:r>
          </w:p>
        </w:tc>
        <w:tc>
          <w:tcPr>
            <w:tcW w:w="1133" w:type="dxa"/>
            <w:noWrap/>
            <w:hideMark/>
          </w:tcPr>
          <w:p w14:paraId="3684BAAE" w14:textId="77777777" w:rsidR="00650C20" w:rsidRPr="00650C20" w:rsidRDefault="00650C20" w:rsidP="00650C20">
            <w:r w:rsidRPr="00650C20">
              <w:t>6.720298</w:t>
            </w:r>
          </w:p>
        </w:tc>
        <w:tc>
          <w:tcPr>
            <w:tcW w:w="1133" w:type="dxa"/>
            <w:noWrap/>
            <w:hideMark/>
          </w:tcPr>
          <w:p w14:paraId="1CFA80B3" w14:textId="77777777" w:rsidR="00650C20" w:rsidRPr="00650C20" w:rsidRDefault="00650C20" w:rsidP="00650C20">
            <w:r w:rsidRPr="00650C20">
              <w:t>9.269236</w:t>
            </w:r>
          </w:p>
        </w:tc>
        <w:tc>
          <w:tcPr>
            <w:tcW w:w="1133" w:type="dxa"/>
            <w:noWrap/>
            <w:hideMark/>
          </w:tcPr>
          <w:p w14:paraId="5128248C" w14:textId="77777777" w:rsidR="00650C20" w:rsidRPr="00650C20" w:rsidRDefault="00650C20" w:rsidP="00650C20">
            <w:r w:rsidRPr="00650C20">
              <w:t>13.78074</w:t>
            </w:r>
          </w:p>
        </w:tc>
        <w:tc>
          <w:tcPr>
            <w:tcW w:w="1133" w:type="dxa"/>
            <w:noWrap/>
            <w:hideMark/>
          </w:tcPr>
          <w:p w14:paraId="0C0F00AE" w14:textId="77777777" w:rsidR="00650C20" w:rsidRPr="00650C20" w:rsidRDefault="00650C20" w:rsidP="00650C20">
            <w:r w:rsidRPr="00650C20">
              <w:t>11.17511</w:t>
            </w:r>
          </w:p>
        </w:tc>
        <w:tc>
          <w:tcPr>
            <w:tcW w:w="1133" w:type="dxa"/>
            <w:noWrap/>
            <w:hideMark/>
          </w:tcPr>
          <w:p w14:paraId="3699C351" w14:textId="77777777" w:rsidR="00650C20" w:rsidRPr="00650C20" w:rsidRDefault="00650C20" w:rsidP="00650C20">
            <w:r w:rsidRPr="00650C20">
              <w:t>12.13571</w:t>
            </w:r>
          </w:p>
        </w:tc>
        <w:tc>
          <w:tcPr>
            <w:tcW w:w="1133" w:type="dxa"/>
            <w:noWrap/>
            <w:hideMark/>
          </w:tcPr>
          <w:p w14:paraId="43E6C56E" w14:textId="77777777" w:rsidR="00650C20" w:rsidRPr="00650C20" w:rsidRDefault="00650C20" w:rsidP="00650C20">
            <w:r w:rsidRPr="00650C20">
              <w:t>5.83075</w:t>
            </w:r>
          </w:p>
        </w:tc>
        <w:tc>
          <w:tcPr>
            <w:tcW w:w="1133" w:type="dxa"/>
            <w:noWrap/>
            <w:hideMark/>
          </w:tcPr>
          <w:p w14:paraId="0730DFFC" w14:textId="77777777" w:rsidR="00650C20" w:rsidRPr="00650C20" w:rsidRDefault="00650C20" w:rsidP="00650C20">
            <w:r w:rsidRPr="00650C20">
              <w:t>15.56087</w:t>
            </w:r>
          </w:p>
        </w:tc>
        <w:tc>
          <w:tcPr>
            <w:tcW w:w="1133" w:type="dxa"/>
            <w:noWrap/>
            <w:hideMark/>
          </w:tcPr>
          <w:p w14:paraId="790D83E9" w14:textId="77777777" w:rsidR="00650C20" w:rsidRPr="00650C20" w:rsidRDefault="00650C20" w:rsidP="00650C20">
            <w:r w:rsidRPr="00650C20">
              <w:t>17.2465</w:t>
            </w:r>
          </w:p>
        </w:tc>
        <w:tc>
          <w:tcPr>
            <w:tcW w:w="1133" w:type="dxa"/>
            <w:noWrap/>
            <w:hideMark/>
          </w:tcPr>
          <w:p w14:paraId="168A78C9" w14:textId="77777777" w:rsidR="00650C20" w:rsidRPr="00650C20" w:rsidRDefault="00650C20" w:rsidP="00650C20">
            <w:r w:rsidRPr="00650C20">
              <w:t>18.39728</w:t>
            </w:r>
          </w:p>
        </w:tc>
      </w:tr>
      <w:tr w:rsidR="00650C20" w:rsidRPr="00650C20" w14:paraId="01B28004" w14:textId="77777777" w:rsidTr="00650C20">
        <w:trPr>
          <w:trHeight w:val="261"/>
        </w:trPr>
        <w:tc>
          <w:tcPr>
            <w:tcW w:w="1133" w:type="dxa"/>
            <w:noWrap/>
            <w:hideMark/>
          </w:tcPr>
          <w:p w14:paraId="49166839" w14:textId="77777777" w:rsidR="00650C20" w:rsidRPr="00650C20" w:rsidRDefault="00650C20" w:rsidP="00650C20">
            <w:pPr>
              <w:rPr>
                <w:b/>
                <w:bCs/>
              </w:rPr>
            </w:pPr>
            <w:r w:rsidRPr="00650C20">
              <w:rPr>
                <w:b/>
                <w:bCs/>
              </w:rPr>
              <w:t>9.226138</w:t>
            </w:r>
          </w:p>
        </w:tc>
        <w:tc>
          <w:tcPr>
            <w:tcW w:w="1133" w:type="dxa"/>
            <w:noWrap/>
            <w:hideMark/>
          </w:tcPr>
          <w:p w14:paraId="7BA93815" w14:textId="77777777" w:rsidR="00650C20" w:rsidRPr="00650C20" w:rsidRDefault="00650C20" w:rsidP="00650C20">
            <w:pPr>
              <w:rPr>
                <w:b/>
                <w:bCs/>
              </w:rPr>
            </w:pPr>
            <w:r w:rsidRPr="00650C20">
              <w:rPr>
                <w:b/>
                <w:bCs/>
              </w:rPr>
              <w:t>8.760526</w:t>
            </w:r>
          </w:p>
        </w:tc>
        <w:tc>
          <w:tcPr>
            <w:tcW w:w="1133" w:type="dxa"/>
            <w:noWrap/>
            <w:hideMark/>
          </w:tcPr>
          <w:p w14:paraId="25D9749E" w14:textId="77777777" w:rsidR="00650C20" w:rsidRPr="00650C20" w:rsidRDefault="00650C20" w:rsidP="00650C20">
            <w:pPr>
              <w:rPr>
                <w:b/>
                <w:bCs/>
              </w:rPr>
            </w:pPr>
            <w:r w:rsidRPr="00650C20">
              <w:rPr>
                <w:b/>
                <w:bCs/>
              </w:rPr>
              <w:t>8.967708</w:t>
            </w:r>
          </w:p>
        </w:tc>
        <w:tc>
          <w:tcPr>
            <w:tcW w:w="1133" w:type="dxa"/>
            <w:noWrap/>
            <w:hideMark/>
          </w:tcPr>
          <w:p w14:paraId="225B95F6" w14:textId="77777777" w:rsidR="00650C20" w:rsidRPr="00650C20" w:rsidRDefault="00650C20" w:rsidP="00650C20">
            <w:pPr>
              <w:rPr>
                <w:b/>
                <w:bCs/>
              </w:rPr>
            </w:pPr>
            <w:r w:rsidRPr="00650C20">
              <w:rPr>
                <w:b/>
                <w:bCs/>
              </w:rPr>
              <w:t>11.07727</w:t>
            </w:r>
          </w:p>
        </w:tc>
        <w:tc>
          <w:tcPr>
            <w:tcW w:w="1133" w:type="dxa"/>
            <w:noWrap/>
            <w:hideMark/>
          </w:tcPr>
          <w:p w14:paraId="2E94B990" w14:textId="77777777" w:rsidR="00650C20" w:rsidRPr="00650C20" w:rsidRDefault="00650C20" w:rsidP="00650C20">
            <w:pPr>
              <w:rPr>
                <w:b/>
                <w:bCs/>
              </w:rPr>
            </w:pPr>
            <w:r w:rsidRPr="00650C20">
              <w:rPr>
                <w:b/>
                <w:bCs/>
              </w:rPr>
              <w:t>11.52691</w:t>
            </w:r>
          </w:p>
        </w:tc>
        <w:tc>
          <w:tcPr>
            <w:tcW w:w="1133" w:type="dxa"/>
            <w:noWrap/>
            <w:hideMark/>
          </w:tcPr>
          <w:p w14:paraId="1A9F8FD3" w14:textId="77777777" w:rsidR="00650C20" w:rsidRPr="00650C20" w:rsidRDefault="00650C20" w:rsidP="00650C20">
            <w:pPr>
              <w:rPr>
                <w:b/>
                <w:bCs/>
              </w:rPr>
            </w:pPr>
            <w:r w:rsidRPr="00650C20">
              <w:rPr>
                <w:b/>
                <w:bCs/>
              </w:rPr>
              <w:t>8.245876</w:t>
            </w:r>
          </w:p>
        </w:tc>
        <w:tc>
          <w:tcPr>
            <w:tcW w:w="1133" w:type="dxa"/>
            <w:noWrap/>
            <w:hideMark/>
          </w:tcPr>
          <w:p w14:paraId="765D4234" w14:textId="77777777" w:rsidR="00650C20" w:rsidRPr="00650C20" w:rsidRDefault="00650C20" w:rsidP="00650C20">
            <w:pPr>
              <w:rPr>
                <w:b/>
                <w:bCs/>
              </w:rPr>
            </w:pPr>
            <w:r w:rsidRPr="00650C20">
              <w:rPr>
                <w:b/>
                <w:bCs/>
              </w:rPr>
              <w:t>7.47733</w:t>
            </w:r>
          </w:p>
        </w:tc>
        <w:tc>
          <w:tcPr>
            <w:tcW w:w="1133" w:type="dxa"/>
            <w:noWrap/>
            <w:hideMark/>
          </w:tcPr>
          <w:p w14:paraId="72C1B9B3" w14:textId="77777777" w:rsidR="00650C20" w:rsidRPr="00650C20" w:rsidRDefault="00650C20" w:rsidP="00650C20">
            <w:pPr>
              <w:rPr>
                <w:b/>
                <w:bCs/>
              </w:rPr>
            </w:pPr>
            <w:r w:rsidRPr="00650C20">
              <w:rPr>
                <w:b/>
                <w:bCs/>
              </w:rPr>
              <w:t>9.628745</w:t>
            </w:r>
          </w:p>
        </w:tc>
        <w:tc>
          <w:tcPr>
            <w:tcW w:w="1133" w:type="dxa"/>
            <w:noWrap/>
            <w:hideMark/>
          </w:tcPr>
          <w:p w14:paraId="0CFE0F20" w14:textId="77777777" w:rsidR="00650C20" w:rsidRPr="00650C20" w:rsidRDefault="00650C20" w:rsidP="00650C20">
            <w:pPr>
              <w:rPr>
                <w:b/>
                <w:bCs/>
              </w:rPr>
            </w:pPr>
            <w:r w:rsidRPr="00650C20">
              <w:rPr>
                <w:b/>
                <w:bCs/>
              </w:rPr>
              <w:t>11.95636</w:t>
            </w:r>
          </w:p>
        </w:tc>
        <w:tc>
          <w:tcPr>
            <w:tcW w:w="1133" w:type="dxa"/>
            <w:noWrap/>
            <w:hideMark/>
          </w:tcPr>
          <w:p w14:paraId="09970549" w14:textId="77777777" w:rsidR="00650C20" w:rsidRPr="00650C20" w:rsidRDefault="00650C20" w:rsidP="00650C20">
            <w:pPr>
              <w:rPr>
                <w:b/>
                <w:bCs/>
              </w:rPr>
            </w:pPr>
            <w:r w:rsidRPr="00650C20">
              <w:rPr>
                <w:b/>
                <w:bCs/>
              </w:rPr>
              <w:t>12.72285</w:t>
            </w:r>
          </w:p>
        </w:tc>
      </w:tr>
    </w:tbl>
    <w:p w14:paraId="39E76E78" w14:textId="6B0370AE" w:rsidR="00650C20" w:rsidRDefault="00650C20" w:rsidP="00DD05AD"/>
    <w:p w14:paraId="59E59650"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161CD54" w14:textId="77777777" w:rsidTr="00650C20">
        <w:trPr>
          <w:trHeight w:val="300"/>
        </w:trPr>
        <w:tc>
          <w:tcPr>
            <w:tcW w:w="960" w:type="dxa"/>
            <w:noWrap/>
            <w:hideMark/>
          </w:tcPr>
          <w:p w14:paraId="57C45E0B" w14:textId="77777777" w:rsidR="00650C20" w:rsidRPr="00650C20" w:rsidRDefault="00650C20" w:rsidP="00650C20">
            <w:r w:rsidRPr="00650C20">
              <w:t>Tx01</w:t>
            </w:r>
          </w:p>
        </w:tc>
        <w:tc>
          <w:tcPr>
            <w:tcW w:w="960" w:type="dxa"/>
            <w:noWrap/>
            <w:hideMark/>
          </w:tcPr>
          <w:p w14:paraId="2358A3D0" w14:textId="77777777" w:rsidR="00650C20" w:rsidRPr="00650C20" w:rsidRDefault="00650C20" w:rsidP="00650C20">
            <w:r w:rsidRPr="00650C20">
              <w:t>Tx02</w:t>
            </w:r>
          </w:p>
        </w:tc>
        <w:tc>
          <w:tcPr>
            <w:tcW w:w="960" w:type="dxa"/>
            <w:noWrap/>
            <w:hideMark/>
          </w:tcPr>
          <w:p w14:paraId="1A9137E9" w14:textId="77777777" w:rsidR="00650C20" w:rsidRPr="00650C20" w:rsidRDefault="00650C20" w:rsidP="00650C20">
            <w:r w:rsidRPr="00650C20">
              <w:t>Tx03</w:t>
            </w:r>
          </w:p>
        </w:tc>
        <w:tc>
          <w:tcPr>
            <w:tcW w:w="960" w:type="dxa"/>
            <w:noWrap/>
            <w:hideMark/>
          </w:tcPr>
          <w:p w14:paraId="501A94D9" w14:textId="77777777" w:rsidR="00650C20" w:rsidRPr="00650C20" w:rsidRDefault="00650C20" w:rsidP="00650C20">
            <w:r w:rsidRPr="00650C20">
              <w:t>Tx04</w:t>
            </w:r>
          </w:p>
        </w:tc>
        <w:tc>
          <w:tcPr>
            <w:tcW w:w="960" w:type="dxa"/>
            <w:noWrap/>
            <w:hideMark/>
          </w:tcPr>
          <w:p w14:paraId="26CD334F" w14:textId="77777777" w:rsidR="00650C20" w:rsidRPr="00650C20" w:rsidRDefault="00650C20" w:rsidP="00650C20">
            <w:r w:rsidRPr="00650C20">
              <w:t>Tx05</w:t>
            </w:r>
          </w:p>
        </w:tc>
        <w:tc>
          <w:tcPr>
            <w:tcW w:w="960" w:type="dxa"/>
            <w:noWrap/>
            <w:hideMark/>
          </w:tcPr>
          <w:p w14:paraId="29361573" w14:textId="77777777" w:rsidR="00650C20" w:rsidRPr="00650C20" w:rsidRDefault="00650C20" w:rsidP="00650C20">
            <w:r w:rsidRPr="00650C20">
              <w:t>Tx06</w:t>
            </w:r>
          </w:p>
        </w:tc>
        <w:tc>
          <w:tcPr>
            <w:tcW w:w="960" w:type="dxa"/>
            <w:noWrap/>
            <w:hideMark/>
          </w:tcPr>
          <w:p w14:paraId="1AE195A7" w14:textId="77777777" w:rsidR="00650C20" w:rsidRPr="00650C20" w:rsidRDefault="00650C20" w:rsidP="00650C20">
            <w:r w:rsidRPr="00650C20">
              <w:t>Tx07</w:t>
            </w:r>
          </w:p>
        </w:tc>
        <w:tc>
          <w:tcPr>
            <w:tcW w:w="960" w:type="dxa"/>
            <w:noWrap/>
            <w:hideMark/>
          </w:tcPr>
          <w:p w14:paraId="5B36D5F9" w14:textId="77777777" w:rsidR="00650C20" w:rsidRPr="00650C20" w:rsidRDefault="00650C20" w:rsidP="00650C20">
            <w:r w:rsidRPr="00650C20">
              <w:t>Tx08</w:t>
            </w:r>
          </w:p>
        </w:tc>
        <w:tc>
          <w:tcPr>
            <w:tcW w:w="960" w:type="dxa"/>
            <w:noWrap/>
            <w:hideMark/>
          </w:tcPr>
          <w:p w14:paraId="61BB9509" w14:textId="77777777" w:rsidR="00650C20" w:rsidRPr="00650C20" w:rsidRDefault="00650C20" w:rsidP="00650C20">
            <w:r w:rsidRPr="00650C20">
              <w:t>Tx09</w:t>
            </w:r>
          </w:p>
        </w:tc>
        <w:tc>
          <w:tcPr>
            <w:tcW w:w="960" w:type="dxa"/>
            <w:noWrap/>
            <w:hideMark/>
          </w:tcPr>
          <w:p w14:paraId="74516377" w14:textId="77777777" w:rsidR="00650C20" w:rsidRPr="00650C20" w:rsidRDefault="00650C20" w:rsidP="00650C20">
            <w:r w:rsidRPr="00650C20">
              <w:t>Tx10</w:t>
            </w:r>
          </w:p>
        </w:tc>
      </w:tr>
      <w:tr w:rsidR="00650C20" w:rsidRPr="00650C20" w14:paraId="338E8158" w14:textId="77777777" w:rsidTr="00650C20">
        <w:trPr>
          <w:trHeight w:val="300"/>
        </w:trPr>
        <w:tc>
          <w:tcPr>
            <w:tcW w:w="960" w:type="dxa"/>
            <w:noWrap/>
            <w:hideMark/>
          </w:tcPr>
          <w:p w14:paraId="500F0E85" w14:textId="77777777" w:rsidR="00650C20" w:rsidRPr="00650C20" w:rsidRDefault="00650C20" w:rsidP="00650C20">
            <w:r w:rsidRPr="00650C20">
              <w:t>7.206602</w:t>
            </w:r>
          </w:p>
        </w:tc>
        <w:tc>
          <w:tcPr>
            <w:tcW w:w="960" w:type="dxa"/>
            <w:noWrap/>
            <w:hideMark/>
          </w:tcPr>
          <w:p w14:paraId="6CACD9A8" w14:textId="77777777" w:rsidR="00650C20" w:rsidRPr="00650C20" w:rsidRDefault="00650C20" w:rsidP="00650C20">
            <w:r w:rsidRPr="00650C20">
              <w:t>7.59641</w:t>
            </w:r>
          </w:p>
        </w:tc>
        <w:tc>
          <w:tcPr>
            <w:tcW w:w="960" w:type="dxa"/>
            <w:noWrap/>
            <w:hideMark/>
          </w:tcPr>
          <w:p w14:paraId="3E26FDF7" w14:textId="77777777" w:rsidR="00650C20" w:rsidRPr="00650C20" w:rsidRDefault="00650C20" w:rsidP="00650C20">
            <w:r w:rsidRPr="00650C20">
              <w:t>7.581317</w:t>
            </w:r>
          </w:p>
        </w:tc>
        <w:tc>
          <w:tcPr>
            <w:tcW w:w="960" w:type="dxa"/>
            <w:noWrap/>
            <w:hideMark/>
          </w:tcPr>
          <w:p w14:paraId="78E9B0FD" w14:textId="77777777" w:rsidR="00650C20" w:rsidRPr="00650C20" w:rsidRDefault="00650C20" w:rsidP="00650C20">
            <w:r w:rsidRPr="00650C20">
              <w:t>7.60768</w:t>
            </w:r>
          </w:p>
        </w:tc>
        <w:tc>
          <w:tcPr>
            <w:tcW w:w="960" w:type="dxa"/>
            <w:noWrap/>
            <w:hideMark/>
          </w:tcPr>
          <w:p w14:paraId="3837C5F5" w14:textId="77777777" w:rsidR="00650C20" w:rsidRPr="00650C20" w:rsidRDefault="00650C20" w:rsidP="00650C20">
            <w:r w:rsidRPr="00650C20">
              <w:t>8.737988</w:t>
            </w:r>
          </w:p>
        </w:tc>
        <w:tc>
          <w:tcPr>
            <w:tcW w:w="960" w:type="dxa"/>
            <w:noWrap/>
            <w:hideMark/>
          </w:tcPr>
          <w:p w14:paraId="4EB21F25" w14:textId="77777777" w:rsidR="00650C20" w:rsidRPr="00650C20" w:rsidRDefault="00650C20" w:rsidP="00650C20">
            <w:r w:rsidRPr="00650C20">
              <w:t>8.586965</w:t>
            </w:r>
          </w:p>
        </w:tc>
        <w:tc>
          <w:tcPr>
            <w:tcW w:w="960" w:type="dxa"/>
            <w:noWrap/>
            <w:hideMark/>
          </w:tcPr>
          <w:p w14:paraId="2261B1CC" w14:textId="77777777" w:rsidR="00650C20" w:rsidRPr="00650C20" w:rsidRDefault="00650C20" w:rsidP="00650C20">
            <w:r w:rsidRPr="00650C20">
              <w:t>11.4738</w:t>
            </w:r>
          </w:p>
        </w:tc>
        <w:tc>
          <w:tcPr>
            <w:tcW w:w="960" w:type="dxa"/>
            <w:noWrap/>
            <w:hideMark/>
          </w:tcPr>
          <w:p w14:paraId="18EEB368" w14:textId="77777777" w:rsidR="00650C20" w:rsidRPr="00650C20" w:rsidRDefault="00650C20" w:rsidP="00650C20">
            <w:r w:rsidRPr="00650C20">
              <w:t>14.27441</w:t>
            </w:r>
          </w:p>
        </w:tc>
        <w:tc>
          <w:tcPr>
            <w:tcW w:w="960" w:type="dxa"/>
            <w:noWrap/>
            <w:hideMark/>
          </w:tcPr>
          <w:p w14:paraId="18655D86" w14:textId="77777777" w:rsidR="00650C20" w:rsidRPr="00650C20" w:rsidRDefault="00650C20" w:rsidP="00650C20">
            <w:r w:rsidRPr="00650C20">
              <w:t>7.813074</w:t>
            </w:r>
          </w:p>
        </w:tc>
        <w:tc>
          <w:tcPr>
            <w:tcW w:w="960" w:type="dxa"/>
            <w:noWrap/>
            <w:hideMark/>
          </w:tcPr>
          <w:p w14:paraId="03C18EC3" w14:textId="77777777" w:rsidR="00650C20" w:rsidRPr="00650C20" w:rsidRDefault="00650C20" w:rsidP="00650C20">
            <w:r w:rsidRPr="00650C20">
              <w:t>9.769117</w:t>
            </w:r>
          </w:p>
        </w:tc>
      </w:tr>
      <w:tr w:rsidR="00650C20" w:rsidRPr="00650C20" w14:paraId="4CFE4AE0" w14:textId="77777777" w:rsidTr="00650C20">
        <w:trPr>
          <w:trHeight w:val="300"/>
        </w:trPr>
        <w:tc>
          <w:tcPr>
            <w:tcW w:w="960" w:type="dxa"/>
            <w:noWrap/>
            <w:hideMark/>
          </w:tcPr>
          <w:p w14:paraId="7D04D0C7" w14:textId="77777777" w:rsidR="00650C20" w:rsidRPr="00650C20" w:rsidRDefault="00650C20" w:rsidP="00650C20">
            <w:r w:rsidRPr="00650C20">
              <w:t>8.612026</w:t>
            </w:r>
          </w:p>
        </w:tc>
        <w:tc>
          <w:tcPr>
            <w:tcW w:w="960" w:type="dxa"/>
            <w:noWrap/>
            <w:hideMark/>
          </w:tcPr>
          <w:p w14:paraId="3CCA4AE5" w14:textId="77777777" w:rsidR="00650C20" w:rsidRPr="00650C20" w:rsidRDefault="00650C20" w:rsidP="00650C20">
            <w:r w:rsidRPr="00650C20">
              <w:t>12.4138</w:t>
            </w:r>
          </w:p>
        </w:tc>
        <w:tc>
          <w:tcPr>
            <w:tcW w:w="960" w:type="dxa"/>
            <w:noWrap/>
            <w:hideMark/>
          </w:tcPr>
          <w:p w14:paraId="37A7FC8C" w14:textId="77777777" w:rsidR="00650C20" w:rsidRPr="00650C20" w:rsidRDefault="00650C20" w:rsidP="00650C20">
            <w:r w:rsidRPr="00650C20">
              <w:t>8.231641</w:t>
            </w:r>
          </w:p>
        </w:tc>
        <w:tc>
          <w:tcPr>
            <w:tcW w:w="960" w:type="dxa"/>
            <w:noWrap/>
            <w:hideMark/>
          </w:tcPr>
          <w:p w14:paraId="42905A08" w14:textId="77777777" w:rsidR="00650C20" w:rsidRPr="00650C20" w:rsidRDefault="00650C20" w:rsidP="00650C20">
            <w:r w:rsidRPr="00650C20">
              <w:t>11.62267</w:t>
            </w:r>
          </w:p>
        </w:tc>
        <w:tc>
          <w:tcPr>
            <w:tcW w:w="960" w:type="dxa"/>
            <w:noWrap/>
            <w:hideMark/>
          </w:tcPr>
          <w:p w14:paraId="36DAB036" w14:textId="77777777" w:rsidR="00650C20" w:rsidRPr="00650C20" w:rsidRDefault="00650C20" w:rsidP="00650C20">
            <w:r w:rsidRPr="00650C20">
              <w:t>10.57047</w:t>
            </w:r>
          </w:p>
        </w:tc>
        <w:tc>
          <w:tcPr>
            <w:tcW w:w="960" w:type="dxa"/>
            <w:noWrap/>
            <w:hideMark/>
          </w:tcPr>
          <w:p w14:paraId="7EA6D025" w14:textId="77777777" w:rsidR="00650C20" w:rsidRPr="00650C20" w:rsidRDefault="00650C20" w:rsidP="00650C20">
            <w:r w:rsidRPr="00650C20">
              <w:t>11.86909</w:t>
            </w:r>
          </w:p>
        </w:tc>
        <w:tc>
          <w:tcPr>
            <w:tcW w:w="960" w:type="dxa"/>
            <w:noWrap/>
            <w:hideMark/>
          </w:tcPr>
          <w:p w14:paraId="608C150C" w14:textId="77777777" w:rsidR="00650C20" w:rsidRPr="00650C20" w:rsidRDefault="00650C20" w:rsidP="00650C20">
            <w:r w:rsidRPr="00650C20">
              <w:t>6.78457</w:t>
            </w:r>
          </w:p>
        </w:tc>
        <w:tc>
          <w:tcPr>
            <w:tcW w:w="960" w:type="dxa"/>
            <w:noWrap/>
            <w:hideMark/>
          </w:tcPr>
          <w:p w14:paraId="79106611" w14:textId="77777777" w:rsidR="00650C20" w:rsidRPr="00650C20" w:rsidRDefault="00650C20" w:rsidP="00650C20">
            <w:r w:rsidRPr="00650C20">
              <w:t>8.534642</w:t>
            </w:r>
          </w:p>
        </w:tc>
        <w:tc>
          <w:tcPr>
            <w:tcW w:w="960" w:type="dxa"/>
            <w:noWrap/>
            <w:hideMark/>
          </w:tcPr>
          <w:p w14:paraId="05288BEC" w14:textId="77777777" w:rsidR="00650C20" w:rsidRPr="00650C20" w:rsidRDefault="00650C20" w:rsidP="00650C20">
            <w:r w:rsidRPr="00650C20">
              <w:t>8.118042</w:t>
            </w:r>
          </w:p>
        </w:tc>
        <w:tc>
          <w:tcPr>
            <w:tcW w:w="960" w:type="dxa"/>
            <w:noWrap/>
            <w:hideMark/>
          </w:tcPr>
          <w:p w14:paraId="7F8C8604" w14:textId="77777777" w:rsidR="00650C20" w:rsidRPr="00650C20" w:rsidRDefault="00650C20" w:rsidP="00650C20">
            <w:r w:rsidRPr="00650C20">
              <w:t>12.98202</w:t>
            </w:r>
          </w:p>
        </w:tc>
      </w:tr>
      <w:tr w:rsidR="00650C20" w:rsidRPr="00650C20" w14:paraId="71142F57" w14:textId="77777777" w:rsidTr="00650C20">
        <w:trPr>
          <w:trHeight w:val="300"/>
        </w:trPr>
        <w:tc>
          <w:tcPr>
            <w:tcW w:w="960" w:type="dxa"/>
            <w:noWrap/>
            <w:hideMark/>
          </w:tcPr>
          <w:p w14:paraId="528B644B" w14:textId="77777777" w:rsidR="00650C20" w:rsidRPr="00650C20" w:rsidRDefault="00650C20" w:rsidP="00650C20">
            <w:r w:rsidRPr="00650C20">
              <w:t>12.73236</w:t>
            </w:r>
          </w:p>
        </w:tc>
        <w:tc>
          <w:tcPr>
            <w:tcW w:w="960" w:type="dxa"/>
            <w:noWrap/>
            <w:hideMark/>
          </w:tcPr>
          <w:p w14:paraId="489360D2" w14:textId="77777777" w:rsidR="00650C20" w:rsidRPr="00650C20" w:rsidRDefault="00650C20" w:rsidP="00650C20">
            <w:r w:rsidRPr="00650C20">
              <w:t>6.908831</w:t>
            </w:r>
          </w:p>
        </w:tc>
        <w:tc>
          <w:tcPr>
            <w:tcW w:w="960" w:type="dxa"/>
            <w:noWrap/>
            <w:hideMark/>
          </w:tcPr>
          <w:p w14:paraId="58F62E61" w14:textId="77777777" w:rsidR="00650C20" w:rsidRPr="00650C20" w:rsidRDefault="00650C20" w:rsidP="00650C20">
            <w:r w:rsidRPr="00650C20">
              <w:t>6.569536</w:t>
            </w:r>
          </w:p>
        </w:tc>
        <w:tc>
          <w:tcPr>
            <w:tcW w:w="960" w:type="dxa"/>
            <w:noWrap/>
            <w:hideMark/>
          </w:tcPr>
          <w:p w14:paraId="775E3420" w14:textId="77777777" w:rsidR="00650C20" w:rsidRPr="00650C20" w:rsidRDefault="00650C20" w:rsidP="00650C20">
            <w:r w:rsidRPr="00650C20">
              <w:t>14.8633</w:t>
            </w:r>
          </w:p>
        </w:tc>
        <w:tc>
          <w:tcPr>
            <w:tcW w:w="960" w:type="dxa"/>
            <w:noWrap/>
            <w:hideMark/>
          </w:tcPr>
          <w:p w14:paraId="7402973F" w14:textId="77777777" w:rsidR="00650C20" w:rsidRPr="00650C20" w:rsidRDefault="00650C20" w:rsidP="00650C20">
            <w:r w:rsidRPr="00650C20">
              <w:t>18.15621</w:t>
            </w:r>
          </w:p>
        </w:tc>
        <w:tc>
          <w:tcPr>
            <w:tcW w:w="960" w:type="dxa"/>
            <w:noWrap/>
            <w:hideMark/>
          </w:tcPr>
          <w:p w14:paraId="2271542F" w14:textId="77777777" w:rsidR="00650C20" w:rsidRPr="00650C20" w:rsidRDefault="00650C20" w:rsidP="00650C20">
            <w:r w:rsidRPr="00650C20">
              <w:t>6.696203</w:t>
            </w:r>
          </w:p>
        </w:tc>
        <w:tc>
          <w:tcPr>
            <w:tcW w:w="960" w:type="dxa"/>
            <w:noWrap/>
            <w:hideMark/>
          </w:tcPr>
          <w:p w14:paraId="70B75222" w14:textId="77777777" w:rsidR="00650C20" w:rsidRPr="00650C20" w:rsidRDefault="00650C20" w:rsidP="00650C20">
            <w:r w:rsidRPr="00650C20">
              <w:t>4.495763</w:t>
            </w:r>
          </w:p>
        </w:tc>
        <w:tc>
          <w:tcPr>
            <w:tcW w:w="960" w:type="dxa"/>
            <w:noWrap/>
            <w:hideMark/>
          </w:tcPr>
          <w:p w14:paraId="43D6D1FF" w14:textId="77777777" w:rsidR="00650C20" w:rsidRPr="00650C20" w:rsidRDefault="00650C20" w:rsidP="00650C20">
            <w:r w:rsidRPr="00650C20">
              <w:t>8.775244</w:t>
            </w:r>
          </w:p>
        </w:tc>
        <w:tc>
          <w:tcPr>
            <w:tcW w:w="960" w:type="dxa"/>
            <w:noWrap/>
            <w:hideMark/>
          </w:tcPr>
          <w:p w14:paraId="2342EFFE" w14:textId="77777777" w:rsidR="00650C20" w:rsidRPr="00650C20" w:rsidRDefault="00650C20" w:rsidP="00650C20">
            <w:r w:rsidRPr="00650C20">
              <w:t>11.87757</w:t>
            </w:r>
          </w:p>
        </w:tc>
        <w:tc>
          <w:tcPr>
            <w:tcW w:w="960" w:type="dxa"/>
            <w:noWrap/>
            <w:hideMark/>
          </w:tcPr>
          <w:p w14:paraId="59FD9A45" w14:textId="77777777" w:rsidR="00650C20" w:rsidRPr="00650C20" w:rsidRDefault="00650C20" w:rsidP="00650C20">
            <w:r w:rsidRPr="00650C20">
              <w:t>8.383894</w:t>
            </w:r>
          </w:p>
        </w:tc>
      </w:tr>
      <w:tr w:rsidR="00650C20" w:rsidRPr="00650C20" w14:paraId="00C8D1A1" w14:textId="77777777" w:rsidTr="00650C20">
        <w:trPr>
          <w:trHeight w:val="300"/>
        </w:trPr>
        <w:tc>
          <w:tcPr>
            <w:tcW w:w="960" w:type="dxa"/>
            <w:noWrap/>
            <w:hideMark/>
          </w:tcPr>
          <w:p w14:paraId="2E691A7D" w14:textId="77777777" w:rsidR="00650C20" w:rsidRPr="00650C20" w:rsidRDefault="00650C20" w:rsidP="00650C20">
            <w:r w:rsidRPr="00650C20">
              <w:t>4.601303</w:t>
            </w:r>
          </w:p>
        </w:tc>
        <w:tc>
          <w:tcPr>
            <w:tcW w:w="960" w:type="dxa"/>
            <w:noWrap/>
            <w:hideMark/>
          </w:tcPr>
          <w:p w14:paraId="1129E6E2" w14:textId="77777777" w:rsidR="00650C20" w:rsidRPr="00650C20" w:rsidRDefault="00650C20" w:rsidP="00650C20">
            <w:r w:rsidRPr="00650C20">
              <w:t>6.977181</w:t>
            </w:r>
          </w:p>
        </w:tc>
        <w:tc>
          <w:tcPr>
            <w:tcW w:w="960" w:type="dxa"/>
            <w:noWrap/>
            <w:hideMark/>
          </w:tcPr>
          <w:p w14:paraId="0F8B2BCB" w14:textId="77777777" w:rsidR="00650C20" w:rsidRPr="00650C20" w:rsidRDefault="00650C20" w:rsidP="00650C20">
            <w:r w:rsidRPr="00650C20">
              <w:t>8.278776</w:t>
            </w:r>
          </w:p>
        </w:tc>
        <w:tc>
          <w:tcPr>
            <w:tcW w:w="960" w:type="dxa"/>
            <w:noWrap/>
            <w:hideMark/>
          </w:tcPr>
          <w:p w14:paraId="691BCD5B" w14:textId="77777777" w:rsidR="00650C20" w:rsidRPr="00650C20" w:rsidRDefault="00650C20" w:rsidP="00650C20">
            <w:r w:rsidRPr="00650C20">
              <w:t>11.42714</w:t>
            </w:r>
          </w:p>
        </w:tc>
        <w:tc>
          <w:tcPr>
            <w:tcW w:w="960" w:type="dxa"/>
            <w:noWrap/>
            <w:hideMark/>
          </w:tcPr>
          <w:p w14:paraId="6AA20841" w14:textId="77777777" w:rsidR="00650C20" w:rsidRPr="00650C20" w:rsidRDefault="00650C20" w:rsidP="00650C20">
            <w:r w:rsidRPr="00650C20">
              <w:t>8.34148</w:t>
            </w:r>
          </w:p>
        </w:tc>
        <w:tc>
          <w:tcPr>
            <w:tcW w:w="960" w:type="dxa"/>
            <w:noWrap/>
            <w:hideMark/>
          </w:tcPr>
          <w:p w14:paraId="65238A8A" w14:textId="77777777" w:rsidR="00650C20" w:rsidRPr="00650C20" w:rsidRDefault="00650C20" w:rsidP="00650C20">
            <w:r w:rsidRPr="00650C20">
              <w:t>4.931853</w:t>
            </w:r>
          </w:p>
        </w:tc>
        <w:tc>
          <w:tcPr>
            <w:tcW w:w="960" w:type="dxa"/>
            <w:noWrap/>
            <w:hideMark/>
          </w:tcPr>
          <w:p w14:paraId="1F86C3AD" w14:textId="77777777" w:rsidR="00650C20" w:rsidRPr="00650C20" w:rsidRDefault="00650C20" w:rsidP="00650C20">
            <w:r w:rsidRPr="00650C20">
              <w:t>4.699754</w:t>
            </w:r>
          </w:p>
        </w:tc>
        <w:tc>
          <w:tcPr>
            <w:tcW w:w="960" w:type="dxa"/>
            <w:noWrap/>
            <w:hideMark/>
          </w:tcPr>
          <w:p w14:paraId="100D7AC6" w14:textId="77777777" w:rsidR="00650C20" w:rsidRPr="00650C20" w:rsidRDefault="00650C20" w:rsidP="00650C20">
            <w:r w:rsidRPr="00650C20">
              <w:t>7.324651</w:t>
            </w:r>
          </w:p>
        </w:tc>
        <w:tc>
          <w:tcPr>
            <w:tcW w:w="960" w:type="dxa"/>
            <w:noWrap/>
            <w:hideMark/>
          </w:tcPr>
          <w:p w14:paraId="702BB6DF" w14:textId="77777777" w:rsidR="00650C20" w:rsidRPr="00650C20" w:rsidRDefault="00650C20" w:rsidP="00650C20">
            <w:r w:rsidRPr="00650C20">
              <w:t>9.878825</w:t>
            </w:r>
          </w:p>
        </w:tc>
        <w:tc>
          <w:tcPr>
            <w:tcW w:w="960" w:type="dxa"/>
            <w:noWrap/>
            <w:hideMark/>
          </w:tcPr>
          <w:p w14:paraId="58138B03" w14:textId="77777777" w:rsidR="00650C20" w:rsidRPr="00650C20" w:rsidRDefault="00650C20" w:rsidP="00650C20">
            <w:r w:rsidRPr="00650C20">
              <w:t>11.70098</w:t>
            </w:r>
          </w:p>
        </w:tc>
      </w:tr>
      <w:tr w:rsidR="00650C20" w:rsidRPr="00650C20" w14:paraId="547CAEAD" w14:textId="77777777" w:rsidTr="00650C20">
        <w:trPr>
          <w:trHeight w:val="300"/>
        </w:trPr>
        <w:tc>
          <w:tcPr>
            <w:tcW w:w="960" w:type="dxa"/>
            <w:noWrap/>
            <w:hideMark/>
          </w:tcPr>
          <w:p w14:paraId="331EB14E" w14:textId="77777777" w:rsidR="00650C20" w:rsidRPr="00650C20" w:rsidRDefault="00650C20" w:rsidP="00650C20">
            <w:r w:rsidRPr="00650C20">
              <w:t>9.414647</w:t>
            </w:r>
          </w:p>
        </w:tc>
        <w:tc>
          <w:tcPr>
            <w:tcW w:w="960" w:type="dxa"/>
            <w:noWrap/>
            <w:hideMark/>
          </w:tcPr>
          <w:p w14:paraId="3B84D06F" w14:textId="77777777" w:rsidR="00650C20" w:rsidRPr="00650C20" w:rsidRDefault="00650C20" w:rsidP="00650C20">
            <w:r w:rsidRPr="00650C20">
              <w:t>9.666868</w:t>
            </w:r>
          </w:p>
        </w:tc>
        <w:tc>
          <w:tcPr>
            <w:tcW w:w="960" w:type="dxa"/>
            <w:noWrap/>
            <w:hideMark/>
          </w:tcPr>
          <w:p w14:paraId="713D0228" w14:textId="77777777" w:rsidR="00650C20" w:rsidRPr="00650C20" w:rsidRDefault="00650C20" w:rsidP="00650C20">
            <w:r w:rsidRPr="00650C20">
              <w:t>12.6483</w:t>
            </w:r>
          </w:p>
        </w:tc>
        <w:tc>
          <w:tcPr>
            <w:tcW w:w="960" w:type="dxa"/>
            <w:noWrap/>
            <w:hideMark/>
          </w:tcPr>
          <w:p w14:paraId="4C88BA28" w14:textId="77777777" w:rsidR="00650C20" w:rsidRPr="00650C20" w:rsidRDefault="00650C20" w:rsidP="00650C20">
            <w:r w:rsidRPr="00650C20">
              <w:t>9.501737</w:t>
            </w:r>
          </w:p>
        </w:tc>
        <w:tc>
          <w:tcPr>
            <w:tcW w:w="960" w:type="dxa"/>
            <w:noWrap/>
            <w:hideMark/>
          </w:tcPr>
          <w:p w14:paraId="345A73AA" w14:textId="77777777" w:rsidR="00650C20" w:rsidRPr="00650C20" w:rsidRDefault="00650C20" w:rsidP="00650C20">
            <w:r w:rsidRPr="00650C20">
              <w:t>11.57161</w:t>
            </w:r>
          </w:p>
        </w:tc>
        <w:tc>
          <w:tcPr>
            <w:tcW w:w="960" w:type="dxa"/>
            <w:noWrap/>
            <w:hideMark/>
          </w:tcPr>
          <w:p w14:paraId="0D140027" w14:textId="77777777" w:rsidR="00650C20" w:rsidRPr="00650C20" w:rsidRDefault="00650C20" w:rsidP="00650C20">
            <w:r w:rsidRPr="00650C20">
              <w:t>14.27924</w:t>
            </w:r>
          </w:p>
        </w:tc>
        <w:tc>
          <w:tcPr>
            <w:tcW w:w="960" w:type="dxa"/>
            <w:noWrap/>
            <w:hideMark/>
          </w:tcPr>
          <w:p w14:paraId="53567EE8" w14:textId="77777777" w:rsidR="00650C20" w:rsidRPr="00650C20" w:rsidRDefault="00650C20" w:rsidP="00650C20">
            <w:r w:rsidRPr="00650C20">
              <w:t>4.298273</w:t>
            </w:r>
          </w:p>
        </w:tc>
        <w:tc>
          <w:tcPr>
            <w:tcW w:w="960" w:type="dxa"/>
            <w:noWrap/>
            <w:hideMark/>
          </w:tcPr>
          <w:p w14:paraId="384F6099" w14:textId="77777777" w:rsidR="00650C20" w:rsidRPr="00650C20" w:rsidRDefault="00650C20" w:rsidP="00650C20">
            <w:r w:rsidRPr="00650C20">
              <w:t>5.692551</w:t>
            </w:r>
          </w:p>
        </w:tc>
        <w:tc>
          <w:tcPr>
            <w:tcW w:w="960" w:type="dxa"/>
            <w:noWrap/>
            <w:hideMark/>
          </w:tcPr>
          <w:p w14:paraId="5839B103" w14:textId="77777777" w:rsidR="00650C20" w:rsidRPr="00650C20" w:rsidRDefault="00650C20" w:rsidP="00650C20">
            <w:r w:rsidRPr="00650C20">
              <w:t>17.48659</w:t>
            </w:r>
          </w:p>
        </w:tc>
        <w:tc>
          <w:tcPr>
            <w:tcW w:w="960" w:type="dxa"/>
            <w:noWrap/>
            <w:hideMark/>
          </w:tcPr>
          <w:p w14:paraId="38489B5A" w14:textId="77777777" w:rsidR="00650C20" w:rsidRPr="00650C20" w:rsidRDefault="00650C20" w:rsidP="00650C20">
            <w:r w:rsidRPr="00650C20">
              <w:t>14.67137</w:t>
            </w:r>
          </w:p>
        </w:tc>
      </w:tr>
      <w:tr w:rsidR="00650C20" w:rsidRPr="00650C20" w14:paraId="3908CD13" w14:textId="77777777" w:rsidTr="00650C20">
        <w:trPr>
          <w:trHeight w:val="300"/>
        </w:trPr>
        <w:tc>
          <w:tcPr>
            <w:tcW w:w="960" w:type="dxa"/>
            <w:noWrap/>
            <w:hideMark/>
          </w:tcPr>
          <w:p w14:paraId="4E45FAAA" w14:textId="77777777" w:rsidR="00650C20" w:rsidRPr="00650C20" w:rsidRDefault="00650C20" w:rsidP="00650C20">
            <w:r w:rsidRPr="00650C20">
              <w:t>13.1384</w:t>
            </w:r>
          </w:p>
        </w:tc>
        <w:tc>
          <w:tcPr>
            <w:tcW w:w="960" w:type="dxa"/>
            <w:noWrap/>
            <w:hideMark/>
          </w:tcPr>
          <w:p w14:paraId="6DAE2119" w14:textId="77777777" w:rsidR="00650C20" w:rsidRPr="00650C20" w:rsidRDefault="00650C20" w:rsidP="00650C20">
            <w:r w:rsidRPr="00650C20">
              <w:t>6.463947</w:t>
            </w:r>
          </w:p>
        </w:tc>
        <w:tc>
          <w:tcPr>
            <w:tcW w:w="960" w:type="dxa"/>
            <w:noWrap/>
            <w:hideMark/>
          </w:tcPr>
          <w:p w14:paraId="4C38B803" w14:textId="77777777" w:rsidR="00650C20" w:rsidRPr="00650C20" w:rsidRDefault="00650C20" w:rsidP="00650C20">
            <w:r w:rsidRPr="00650C20">
              <w:t>8.136801</w:t>
            </w:r>
          </w:p>
        </w:tc>
        <w:tc>
          <w:tcPr>
            <w:tcW w:w="960" w:type="dxa"/>
            <w:noWrap/>
            <w:hideMark/>
          </w:tcPr>
          <w:p w14:paraId="36F835B7" w14:textId="77777777" w:rsidR="00650C20" w:rsidRPr="00650C20" w:rsidRDefault="00650C20" w:rsidP="00650C20">
            <w:r w:rsidRPr="00650C20">
              <w:t>7.451025</w:t>
            </w:r>
          </w:p>
        </w:tc>
        <w:tc>
          <w:tcPr>
            <w:tcW w:w="960" w:type="dxa"/>
            <w:noWrap/>
            <w:hideMark/>
          </w:tcPr>
          <w:p w14:paraId="6B317329" w14:textId="77777777" w:rsidR="00650C20" w:rsidRPr="00650C20" w:rsidRDefault="00650C20" w:rsidP="00650C20">
            <w:r w:rsidRPr="00650C20">
              <w:t>11.62997</w:t>
            </w:r>
          </w:p>
        </w:tc>
        <w:tc>
          <w:tcPr>
            <w:tcW w:w="960" w:type="dxa"/>
            <w:noWrap/>
            <w:hideMark/>
          </w:tcPr>
          <w:p w14:paraId="631BE93F" w14:textId="77777777" w:rsidR="00650C20" w:rsidRPr="00650C20" w:rsidRDefault="00650C20" w:rsidP="00650C20">
            <w:r w:rsidRPr="00650C20">
              <w:t>7.517996</w:t>
            </w:r>
          </w:p>
        </w:tc>
        <w:tc>
          <w:tcPr>
            <w:tcW w:w="960" w:type="dxa"/>
            <w:noWrap/>
            <w:hideMark/>
          </w:tcPr>
          <w:p w14:paraId="40D011BE" w14:textId="77777777" w:rsidR="00650C20" w:rsidRPr="00650C20" w:rsidRDefault="00650C20" w:rsidP="00650C20">
            <w:r w:rsidRPr="00650C20">
              <w:t>6.304914</w:t>
            </w:r>
          </w:p>
        </w:tc>
        <w:tc>
          <w:tcPr>
            <w:tcW w:w="960" w:type="dxa"/>
            <w:noWrap/>
            <w:hideMark/>
          </w:tcPr>
          <w:p w14:paraId="09458988" w14:textId="77777777" w:rsidR="00650C20" w:rsidRPr="00650C20" w:rsidRDefault="00650C20" w:rsidP="00650C20">
            <w:r w:rsidRPr="00650C20">
              <w:t>9.761021</w:t>
            </w:r>
          </w:p>
        </w:tc>
        <w:tc>
          <w:tcPr>
            <w:tcW w:w="960" w:type="dxa"/>
            <w:noWrap/>
            <w:hideMark/>
          </w:tcPr>
          <w:p w14:paraId="4BB9E246" w14:textId="77777777" w:rsidR="00650C20" w:rsidRPr="00650C20" w:rsidRDefault="00650C20" w:rsidP="00650C20">
            <w:r w:rsidRPr="00650C20">
              <w:t>12.94282</w:t>
            </w:r>
          </w:p>
        </w:tc>
        <w:tc>
          <w:tcPr>
            <w:tcW w:w="960" w:type="dxa"/>
            <w:noWrap/>
            <w:hideMark/>
          </w:tcPr>
          <w:p w14:paraId="352A764A" w14:textId="77777777" w:rsidR="00650C20" w:rsidRPr="00650C20" w:rsidRDefault="00650C20" w:rsidP="00650C20">
            <w:r w:rsidRPr="00650C20">
              <w:t>12.31791</w:t>
            </w:r>
          </w:p>
        </w:tc>
      </w:tr>
      <w:tr w:rsidR="00650C20" w:rsidRPr="00650C20" w14:paraId="4DFBE519" w14:textId="77777777" w:rsidTr="00650C20">
        <w:trPr>
          <w:trHeight w:val="300"/>
        </w:trPr>
        <w:tc>
          <w:tcPr>
            <w:tcW w:w="960" w:type="dxa"/>
            <w:noWrap/>
            <w:hideMark/>
          </w:tcPr>
          <w:p w14:paraId="21B023BA" w14:textId="77777777" w:rsidR="00650C20" w:rsidRPr="00650C20" w:rsidRDefault="00650C20" w:rsidP="00650C20">
            <w:r w:rsidRPr="00650C20">
              <w:t>4.191582</w:t>
            </w:r>
          </w:p>
        </w:tc>
        <w:tc>
          <w:tcPr>
            <w:tcW w:w="960" w:type="dxa"/>
            <w:noWrap/>
            <w:hideMark/>
          </w:tcPr>
          <w:p w14:paraId="7D575788" w14:textId="77777777" w:rsidR="00650C20" w:rsidRPr="00650C20" w:rsidRDefault="00650C20" w:rsidP="00650C20">
            <w:r w:rsidRPr="00650C20">
              <w:t>7.445487</w:t>
            </w:r>
          </w:p>
        </w:tc>
        <w:tc>
          <w:tcPr>
            <w:tcW w:w="960" w:type="dxa"/>
            <w:noWrap/>
            <w:hideMark/>
          </w:tcPr>
          <w:p w14:paraId="1AC5E8C1" w14:textId="77777777" w:rsidR="00650C20" w:rsidRPr="00650C20" w:rsidRDefault="00650C20" w:rsidP="00650C20">
            <w:r w:rsidRPr="00650C20">
              <w:t>9.274648</w:t>
            </w:r>
          </w:p>
        </w:tc>
        <w:tc>
          <w:tcPr>
            <w:tcW w:w="960" w:type="dxa"/>
            <w:noWrap/>
            <w:hideMark/>
          </w:tcPr>
          <w:p w14:paraId="357F00C4" w14:textId="77777777" w:rsidR="00650C20" w:rsidRPr="00650C20" w:rsidRDefault="00650C20" w:rsidP="00650C20">
            <w:r w:rsidRPr="00650C20">
              <w:t>11.70807</w:t>
            </w:r>
          </w:p>
        </w:tc>
        <w:tc>
          <w:tcPr>
            <w:tcW w:w="960" w:type="dxa"/>
            <w:noWrap/>
            <w:hideMark/>
          </w:tcPr>
          <w:p w14:paraId="644D3212" w14:textId="77777777" w:rsidR="00650C20" w:rsidRPr="00650C20" w:rsidRDefault="00650C20" w:rsidP="00650C20">
            <w:r w:rsidRPr="00650C20">
              <w:t>14.63096</w:t>
            </w:r>
          </w:p>
        </w:tc>
        <w:tc>
          <w:tcPr>
            <w:tcW w:w="960" w:type="dxa"/>
            <w:noWrap/>
            <w:hideMark/>
          </w:tcPr>
          <w:p w14:paraId="0086D8B3" w14:textId="77777777" w:rsidR="00650C20" w:rsidRPr="00650C20" w:rsidRDefault="00650C20" w:rsidP="00650C20">
            <w:r w:rsidRPr="00650C20">
              <w:t>6.864524</w:t>
            </w:r>
          </w:p>
        </w:tc>
        <w:tc>
          <w:tcPr>
            <w:tcW w:w="960" w:type="dxa"/>
            <w:noWrap/>
            <w:hideMark/>
          </w:tcPr>
          <w:p w14:paraId="5033FDAE" w14:textId="77777777" w:rsidR="00650C20" w:rsidRPr="00650C20" w:rsidRDefault="00650C20" w:rsidP="00650C20">
            <w:r w:rsidRPr="00650C20">
              <w:t>11.43381</w:t>
            </w:r>
          </w:p>
        </w:tc>
        <w:tc>
          <w:tcPr>
            <w:tcW w:w="960" w:type="dxa"/>
            <w:noWrap/>
            <w:hideMark/>
          </w:tcPr>
          <w:p w14:paraId="7597CDF5" w14:textId="77777777" w:rsidR="00650C20" w:rsidRPr="00650C20" w:rsidRDefault="00650C20" w:rsidP="00650C20">
            <w:r w:rsidRPr="00650C20">
              <w:t>7.286782</w:t>
            </w:r>
          </w:p>
        </w:tc>
        <w:tc>
          <w:tcPr>
            <w:tcW w:w="960" w:type="dxa"/>
            <w:noWrap/>
            <w:hideMark/>
          </w:tcPr>
          <w:p w14:paraId="5BC51BD3" w14:textId="77777777" w:rsidR="00650C20" w:rsidRPr="00650C20" w:rsidRDefault="00650C20" w:rsidP="00650C20">
            <w:r w:rsidRPr="00650C20">
              <w:t>8.482415</w:t>
            </w:r>
          </w:p>
        </w:tc>
        <w:tc>
          <w:tcPr>
            <w:tcW w:w="960" w:type="dxa"/>
            <w:noWrap/>
            <w:hideMark/>
          </w:tcPr>
          <w:p w14:paraId="33C9562E" w14:textId="77777777" w:rsidR="00650C20" w:rsidRPr="00650C20" w:rsidRDefault="00650C20" w:rsidP="00650C20">
            <w:r w:rsidRPr="00650C20">
              <w:t>12.39965</w:t>
            </w:r>
          </w:p>
        </w:tc>
      </w:tr>
      <w:tr w:rsidR="00650C20" w:rsidRPr="00650C20" w14:paraId="3C23BB81" w14:textId="77777777" w:rsidTr="00650C20">
        <w:trPr>
          <w:trHeight w:val="300"/>
        </w:trPr>
        <w:tc>
          <w:tcPr>
            <w:tcW w:w="960" w:type="dxa"/>
            <w:noWrap/>
            <w:hideMark/>
          </w:tcPr>
          <w:p w14:paraId="5390C75F" w14:textId="77777777" w:rsidR="00650C20" w:rsidRPr="00650C20" w:rsidRDefault="00650C20" w:rsidP="00650C20">
            <w:r w:rsidRPr="00650C20">
              <w:t>12.22449</w:t>
            </w:r>
          </w:p>
        </w:tc>
        <w:tc>
          <w:tcPr>
            <w:tcW w:w="960" w:type="dxa"/>
            <w:noWrap/>
            <w:hideMark/>
          </w:tcPr>
          <w:p w14:paraId="743D78CD" w14:textId="77777777" w:rsidR="00650C20" w:rsidRPr="00650C20" w:rsidRDefault="00650C20" w:rsidP="00650C20">
            <w:r w:rsidRPr="00650C20">
              <w:t>11.28648</w:t>
            </w:r>
          </w:p>
        </w:tc>
        <w:tc>
          <w:tcPr>
            <w:tcW w:w="960" w:type="dxa"/>
            <w:noWrap/>
            <w:hideMark/>
          </w:tcPr>
          <w:p w14:paraId="755042E3" w14:textId="77777777" w:rsidR="00650C20" w:rsidRPr="00650C20" w:rsidRDefault="00650C20" w:rsidP="00650C20">
            <w:r w:rsidRPr="00650C20">
              <w:t>12.2055</w:t>
            </w:r>
          </w:p>
        </w:tc>
        <w:tc>
          <w:tcPr>
            <w:tcW w:w="960" w:type="dxa"/>
            <w:noWrap/>
            <w:hideMark/>
          </w:tcPr>
          <w:p w14:paraId="2322E664" w14:textId="77777777" w:rsidR="00650C20" w:rsidRPr="00650C20" w:rsidRDefault="00650C20" w:rsidP="00650C20">
            <w:r w:rsidRPr="00650C20">
              <w:t>11.52602</w:t>
            </w:r>
          </w:p>
        </w:tc>
        <w:tc>
          <w:tcPr>
            <w:tcW w:w="960" w:type="dxa"/>
            <w:noWrap/>
            <w:hideMark/>
          </w:tcPr>
          <w:p w14:paraId="0CED61C6" w14:textId="77777777" w:rsidR="00650C20" w:rsidRPr="00650C20" w:rsidRDefault="00650C20" w:rsidP="00650C20">
            <w:r w:rsidRPr="00650C20">
              <w:t>13.34817</w:t>
            </w:r>
          </w:p>
        </w:tc>
        <w:tc>
          <w:tcPr>
            <w:tcW w:w="960" w:type="dxa"/>
            <w:noWrap/>
            <w:hideMark/>
          </w:tcPr>
          <w:p w14:paraId="09CC9B6F" w14:textId="77777777" w:rsidR="00650C20" w:rsidRPr="00650C20" w:rsidRDefault="00650C20" w:rsidP="00650C20">
            <w:r w:rsidRPr="00650C20">
              <w:t>5.649713</w:t>
            </w:r>
          </w:p>
        </w:tc>
        <w:tc>
          <w:tcPr>
            <w:tcW w:w="960" w:type="dxa"/>
            <w:noWrap/>
            <w:hideMark/>
          </w:tcPr>
          <w:p w14:paraId="0973B523" w14:textId="77777777" w:rsidR="00650C20" w:rsidRPr="00650C20" w:rsidRDefault="00650C20" w:rsidP="00650C20">
            <w:r w:rsidRPr="00650C20">
              <w:t>6.661349</w:t>
            </w:r>
          </w:p>
        </w:tc>
        <w:tc>
          <w:tcPr>
            <w:tcW w:w="960" w:type="dxa"/>
            <w:noWrap/>
            <w:hideMark/>
          </w:tcPr>
          <w:p w14:paraId="36F8C1F4" w14:textId="77777777" w:rsidR="00650C20" w:rsidRPr="00650C20" w:rsidRDefault="00650C20" w:rsidP="00650C20">
            <w:r w:rsidRPr="00650C20">
              <w:t>8.432254</w:t>
            </w:r>
          </w:p>
        </w:tc>
        <w:tc>
          <w:tcPr>
            <w:tcW w:w="960" w:type="dxa"/>
            <w:noWrap/>
            <w:hideMark/>
          </w:tcPr>
          <w:p w14:paraId="00357700" w14:textId="77777777" w:rsidR="00650C20" w:rsidRPr="00650C20" w:rsidRDefault="00650C20" w:rsidP="00650C20">
            <w:r w:rsidRPr="00650C20">
              <w:t>17.10485</w:t>
            </w:r>
          </w:p>
        </w:tc>
        <w:tc>
          <w:tcPr>
            <w:tcW w:w="960" w:type="dxa"/>
            <w:noWrap/>
            <w:hideMark/>
          </w:tcPr>
          <w:p w14:paraId="1E22E7CF" w14:textId="77777777" w:rsidR="00650C20" w:rsidRPr="00650C20" w:rsidRDefault="00650C20" w:rsidP="00650C20">
            <w:r w:rsidRPr="00650C20">
              <w:t>18.33542</w:t>
            </w:r>
          </w:p>
        </w:tc>
      </w:tr>
      <w:tr w:rsidR="00650C20" w:rsidRPr="00650C20" w14:paraId="1993C66E" w14:textId="77777777" w:rsidTr="00650C20">
        <w:trPr>
          <w:trHeight w:val="300"/>
        </w:trPr>
        <w:tc>
          <w:tcPr>
            <w:tcW w:w="960" w:type="dxa"/>
            <w:noWrap/>
            <w:hideMark/>
          </w:tcPr>
          <w:p w14:paraId="41DD1AC8" w14:textId="77777777" w:rsidR="00650C20" w:rsidRPr="00650C20" w:rsidRDefault="00650C20" w:rsidP="00650C20">
            <w:r w:rsidRPr="00650C20">
              <w:t>13.23439</w:t>
            </w:r>
          </w:p>
        </w:tc>
        <w:tc>
          <w:tcPr>
            <w:tcW w:w="960" w:type="dxa"/>
            <w:noWrap/>
            <w:hideMark/>
          </w:tcPr>
          <w:p w14:paraId="5A59391B" w14:textId="77777777" w:rsidR="00650C20" w:rsidRPr="00650C20" w:rsidRDefault="00650C20" w:rsidP="00650C20">
            <w:r w:rsidRPr="00650C20">
              <w:t>12.86382</w:t>
            </w:r>
          </w:p>
        </w:tc>
        <w:tc>
          <w:tcPr>
            <w:tcW w:w="960" w:type="dxa"/>
            <w:noWrap/>
            <w:hideMark/>
          </w:tcPr>
          <w:p w14:paraId="2BF0A178" w14:textId="77777777" w:rsidR="00650C20" w:rsidRPr="00650C20" w:rsidRDefault="00650C20" w:rsidP="00650C20">
            <w:r w:rsidRPr="00650C20">
              <w:t>7.502634</w:t>
            </w:r>
          </w:p>
        </w:tc>
        <w:tc>
          <w:tcPr>
            <w:tcW w:w="960" w:type="dxa"/>
            <w:noWrap/>
            <w:hideMark/>
          </w:tcPr>
          <w:p w14:paraId="496F3835" w14:textId="77777777" w:rsidR="00650C20" w:rsidRPr="00650C20" w:rsidRDefault="00650C20" w:rsidP="00650C20">
            <w:r w:rsidRPr="00650C20">
              <w:t>10.75155</w:t>
            </w:r>
          </w:p>
        </w:tc>
        <w:tc>
          <w:tcPr>
            <w:tcW w:w="960" w:type="dxa"/>
            <w:noWrap/>
            <w:hideMark/>
          </w:tcPr>
          <w:p w14:paraId="4ACC2B43" w14:textId="77777777" w:rsidR="00650C20" w:rsidRPr="00650C20" w:rsidRDefault="00650C20" w:rsidP="00650C20">
            <w:r w:rsidRPr="00650C20">
              <w:t>18.67288</w:t>
            </w:r>
          </w:p>
        </w:tc>
        <w:tc>
          <w:tcPr>
            <w:tcW w:w="960" w:type="dxa"/>
            <w:noWrap/>
            <w:hideMark/>
          </w:tcPr>
          <w:p w14:paraId="15A4734C" w14:textId="77777777" w:rsidR="00650C20" w:rsidRPr="00650C20" w:rsidRDefault="00650C20" w:rsidP="00650C20">
            <w:r w:rsidRPr="00650C20">
              <w:t>4.554567</w:t>
            </w:r>
          </w:p>
        </w:tc>
        <w:tc>
          <w:tcPr>
            <w:tcW w:w="960" w:type="dxa"/>
            <w:noWrap/>
            <w:hideMark/>
          </w:tcPr>
          <w:p w14:paraId="60E7E8CC" w14:textId="77777777" w:rsidR="00650C20" w:rsidRPr="00650C20" w:rsidRDefault="00650C20" w:rsidP="00650C20">
            <w:r w:rsidRPr="00650C20">
              <w:t>7.714815</w:t>
            </w:r>
          </w:p>
        </w:tc>
        <w:tc>
          <w:tcPr>
            <w:tcW w:w="960" w:type="dxa"/>
            <w:noWrap/>
            <w:hideMark/>
          </w:tcPr>
          <w:p w14:paraId="3BDAD12C" w14:textId="77777777" w:rsidR="00650C20" w:rsidRPr="00650C20" w:rsidRDefault="00650C20" w:rsidP="00650C20">
            <w:r w:rsidRPr="00650C20">
              <w:t>6.849701</w:t>
            </w:r>
          </w:p>
        </w:tc>
        <w:tc>
          <w:tcPr>
            <w:tcW w:w="960" w:type="dxa"/>
            <w:noWrap/>
            <w:hideMark/>
          </w:tcPr>
          <w:p w14:paraId="54975083" w14:textId="77777777" w:rsidR="00650C20" w:rsidRPr="00650C20" w:rsidRDefault="00650C20" w:rsidP="00650C20">
            <w:r w:rsidRPr="00650C20">
              <w:t>9.25278</w:t>
            </w:r>
          </w:p>
        </w:tc>
        <w:tc>
          <w:tcPr>
            <w:tcW w:w="960" w:type="dxa"/>
            <w:noWrap/>
            <w:hideMark/>
          </w:tcPr>
          <w:p w14:paraId="4BF88F06" w14:textId="77777777" w:rsidR="00650C20" w:rsidRPr="00650C20" w:rsidRDefault="00650C20" w:rsidP="00650C20">
            <w:r w:rsidRPr="00650C20">
              <w:t>13.61214</w:t>
            </w:r>
          </w:p>
        </w:tc>
      </w:tr>
      <w:tr w:rsidR="00650C20" w:rsidRPr="00650C20" w14:paraId="20F70A28" w14:textId="77777777" w:rsidTr="00650C20">
        <w:trPr>
          <w:trHeight w:val="300"/>
        </w:trPr>
        <w:tc>
          <w:tcPr>
            <w:tcW w:w="960" w:type="dxa"/>
            <w:noWrap/>
            <w:hideMark/>
          </w:tcPr>
          <w:p w14:paraId="553016FE" w14:textId="77777777" w:rsidR="00650C20" w:rsidRPr="00650C20" w:rsidRDefault="00650C20" w:rsidP="00650C20">
            <w:r w:rsidRPr="00650C20">
              <w:t>6.159407</w:t>
            </w:r>
          </w:p>
        </w:tc>
        <w:tc>
          <w:tcPr>
            <w:tcW w:w="960" w:type="dxa"/>
            <w:noWrap/>
            <w:hideMark/>
          </w:tcPr>
          <w:p w14:paraId="30EEEE7C" w14:textId="77777777" w:rsidR="00650C20" w:rsidRPr="00650C20" w:rsidRDefault="00650C20" w:rsidP="00650C20">
            <w:r w:rsidRPr="00650C20">
              <w:t>4.173272</w:t>
            </w:r>
          </w:p>
        </w:tc>
        <w:tc>
          <w:tcPr>
            <w:tcW w:w="960" w:type="dxa"/>
            <w:noWrap/>
            <w:hideMark/>
          </w:tcPr>
          <w:p w14:paraId="593FC737" w14:textId="77777777" w:rsidR="00650C20" w:rsidRPr="00650C20" w:rsidRDefault="00650C20" w:rsidP="00650C20">
            <w:r w:rsidRPr="00650C20">
              <w:t>9.254476</w:t>
            </w:r>
          </w:p>
        </w:tc>
        <w:tc>
          <w:tcPr>
            <w:tcW w:w="960" w:type="dxa"/>
            <w:noWrap/>
            <w:hideMark/>
          </w:tcPr>
          <w:p w14:paraId="7ECA5D59" w14:textId="77777777" w:rsidR="00650C20" w:rsidRPr="00650C20" w:rsidRDefault="00650C20" w:rsidP="00650C20">
            <w:r w:rsidRPr="00650C20">
              <w:t>13.42933</w:t>
            </w:r>
          </w:p>
        </w:tc>
        <w:tc>
          <w:tcPr>
            <w:tcW w:w="960" w:type="dxa"/>
            <w:noWrap/>
            <w:hideMark/>
          </w:tcPr>
          <w:p w14:paraId="346C0D67" w14:textId="77777777" w:rsidR="00650C20" w:rsidRPr="00650C20" w:rsidRDefault="00650C20" w:rsidP="00650C20">
            <w:r w:rsidRPr="00650C20">
              <w:t>11.14155</w:t>
            </w:r>
          </w:p>
        </w:tc>
        <w:tc>
          <w:tcPr>
            <w:tcW w:w="960" w:type="dxa"/>
            <w:noWrap/>
            <w:hideMark/>
          </w:tcPr>
          <w:p w14:paraId="304AFBD0" w14:textId="77777777" w:rsidR="00650C20" w:rsidRPr="00650C20" w:rsidRDefault="00650C20" w:rsidP="00650C20">
            <w:r w:rsidRPr="00650C20">
              <w:t>12.27611</w:t>
            </w:r>
          </w:p>
        </w:tc>
        <w:tc>
          <w:tcPr>
            <w:tcW w:w="960" w:type="dxa"/>
            <w:noWrap/>
            <w:hideMark/>
          </w:tcPr>
          <w:p w14:paraId="47AB3AC5" w14:textId="77777777" w:rsidR="00650C20" w:rsidRPr="00650C20" w:rsidRDefault="00650C20" w:rsidP="00650C20">
            <w:r w:rsidRPr="00650C20">
              <w:t>5.615284</w:t>
            </w:r>
          </w:p>
        </w:tc>
        <w:tc>
          <w:tcPr>
            <w:tcW w:w="960" w:type="dxa"/>
            <w:noWrap/>
            <w:hideMark/>
          </w:tcPr>
          <w:p w14:paraId="0EFA7A1A" w14:textId="77777777" w:rsidR="00650C20" w:rsidRPr="00650C20" w:rsidRDefault="00650C20" w:rsidP="00650C20">
            <w:r w:rsidRPr="00650C20">
              <w:t>14.87073</w:t>
            </w:r>
          </w:p>
        </w:tc>
        <w:tc>
          <w:tcPr>
            <w:tcW w:w="960" w:type="dxa"/>
            <w:noWrap/>
            <w:hideMark/>
          </w:tcPr>
          <w:p w14:paraId="3A2AE574" w14:textId="77777777" w:rsidR="00650C20" w:rsidRPr="00650C20" w:rsidRDefault="00650C20" w:rsidP="00650C20">
            <w:r w:rsidRPr="00650C20">
              <w:t>16.58659</w:t>
            </w:r>
          </w:p>
        </w:tc>
        <w:tc>
          <w:tcPr>
            <w:tcW w:w="960" w:type="dxa"/>
            <w:noWrap/>
            <w:hideMark/>
          </w:tcPr>
          <w:p w14:paraId="1AB15AD9" w14:textId="77777777" w:rsidR="00650C20" w:rsidRPr="00650C20" w:rsidRDefault="00650C20" w:rsidP="00650C20">
            <w:r w:rsidRPr="00650C20">
              <w:t>18.4987</w:t>
            </w:r>
          </w:p>
        </w:tc>
      </w:tr>
      <w:tr w:rsidR="00650C20" w:rsidRPr="00650C20" w14:paraId="0A5BEAAE" w14:textId="77777777" w:rsidTr="00650C20">
        <w:trPr>
          <w:trHeight w:val="300"/>
        </w:trPr>
        <w:tc>
          <w:tcPr>
            <w:tcW w:w="960" w:type="dxa"/>
            <w:noWrap/>
            <w:hideMark/>
          </w:tcPr>
          <w:p w14:paraId="404D5368" w14:textId="77777777" w:rsidR="00650C20" w:rsidRPr="00650C20" w:rsidRDefault="00650C20" w:rsidP="00650C20">
            <w:pPr>
              <w:rPr>
                <w:b/>
                <w:bCs/>
              </w:rPr>
            </w:pPr>
            <w:r w:rsidRPr="00650C20">
              <w:rPr>
                <w:b/>
                <w:bCs/>
              </w:rPr>
              <w:t>9.151521</w:t>
            </w:r>
          </w:p>
        </w:tc>
        <w:tc>
          <w:tcPr>
            <w:tcW w:w="960" w:type="dxa"/>
            <w:noWrap/>
            <w:hideMark/>
          </w:tcPr>
          <w:p w14:paraId="7185A36E" w14:textId="77777777" w:rsidR="00650C20" w:rsidRPr="00650C20" w:rsidRDefault="00650C20" w:rsidP="00650C20">
            <w:pPr>
              <w:rPr>
                <w:b/>
                <w:bCs/>
              </w:rPr>
            </w:pPr>
            <w:r w:rsidRPr="00650C20">
              <w:rPr>
                <w:b/>
                <w:bCs/>
              </w:rPr>
              <w:t>8.579609</w:t>
            </w:r>
          </w:p>
        </w:tc>
        <w:tc>
          <w:tcPr>
            <w:tcW w:w="960" w:type="dxa"/>
            <w:noWrap/>
            <w:hideMark/>
          </w:tcPr>
          <w:p w14:paraId="2EDBAD52" w14:textId="77777777" w:rsidR="00650C20" w:rsidRPr="00650C20" w:rsidRDefault="00650C20" w:rsidP="00650C20">
            <w:pPr>
              <w:rPr>
                <w:b/>
                <w:bCs/>
              </w:rPr>
            </w:pPr>
            <w:r w:rsidRPr="00650C20">
              <w:rPr>
                <w:b/>
                <w:bCs/>
              </w:rPr>
              <w:t>8.968363</w:t>
            </w:r>
          </w:p>
        </w:tc>
        <w:tc>
          <w:tcPr>
            <w:tcW w:w="960" w:type="dxa"/>
            <w:noWrap/>
            <w:hideMark/>
          </w:tcPr>
          <w:p w14:paraId="3C94EE18" w14:textId="77777777" w:rsidR="00650C20" w:rsidRPr="00650C20" w:rsidRDefault="00650C20" w:rsidP="00650C20">
            <w:pPr>
              <w:rPr>
                <w:b/>
                <w:bCs/>
              </w:rPr>
            </w:pPr>
            <w:r w:rsidRPr="00650C20">
              <w:rPr>
                <w:b/>
                <w:bCs/>
              </w:rPr>
              <w:t>10.98885</w:t>
            </w:r>
          </w:p>
        </w:tc>
        <w:tc>
          <w:tcPr>
            <w:tcW w:w="960" w:type="dxa"/>
            <w:noWrap/>
            <w:hideMark/>
          </w:tcPr>
          <w:p w14:paraId="387ED740" w14:textId="77777777" w:rsidR="00650C20" w:rsidRPr="00650C20" w:rsidRDefault="00650C20" w:rsidP="00650C20">
            <w:pPr>
              <w:rPr>
                <w:b/>
                <w:bCs/>
              </w:rPr>
            </w:pPr>
            <w:r w:rsidRPr="00650C20">
              <w:rPr>
                <w:b/>
                <w:bCs/>
              </w:rPr>
              <w:t>12.68013</w:t>
            </w:r>
          </w:p>
        </w:tc>
        <w:tc>
          <w:tcPr>
            <w:tcW w:w="960" w:type="dxa"/>
            <w:noWrap/>
            <w:hideMark/>
          </w:tcPr>
          <w:p w14:paraId="7514857E" w14:textId="77777777" w:rsidR="00650C20" w:rsidRPr="00650C20" w:rsidRDefault="00650C20" w:rsidP="00650C20">
            <w:pPr>
              <w:rPr>
                <w:b/>
                <w:bCs/>
              </w:rPr>
            </w:pPr>
            <w:r w:rsidRPr="00650C20">
              <w:rPr>
                <w:b/>
                <w:bCs/>
              </w:rPr>
              <w:t>8.322627</w:t>
            </w:r>
          </w:p>
        </w:tc>
        <w:tc>
          <w:tcPr>
            <w:tcW w:w="960" w:type="dxa"/>
            <w:noWrap/>
            <w:hideMark/>
          </w:tcPr>
          <w:p w14:paraId="2F522B69" w14:textId="77777777" w:rsidR="00650C20" w:rsidRPr="00650C20" w:rsidRDefault="00650C20" w:rsidP="00650C20">
            <w:pPr>
              <w:rPr>
                <w:b/>
                <w:bCs/>
              </w:rPr>
            </w:pPr>
            <w:r w:rsidRPr="00650C20">
              <w:rPr>
                <w:b/>
                <w:bCs/>
              </w:rPr>
              <w:t>6.948233</w:t>
            </w:r>
          </w:p>
        </w:tc>
        <w:tc>
          <w:tcPr>
            <w:tcW w:w="960" w:type="dxa"/>
            <w:noWrap/>
            <w:hideMark/>
          </w:tcPr>
          <w:p w14:paraId="7E581FB3" w14:textId="77777777" w:rsidR="00650C20" w:rsidRPr="00650C20" w:rsidRDefault="00650C20" w:rsidP="00650C20">
            <w:pPr>
              <w:rPr>
                <w:b/>
                <w:bCs/>
              </w:rPr>
            </w:pPr>
            <w:r w:rsidRPr="00650C20">
              <w:rPr>
                <w:b/>
                <w:bCs/>
              </w:rPr>
              <w:t>9.180199</w:t>
            </w:r>
          </w:p>
        </w:tc>
        <w:tc>
          <w:tcPr>
            <w:tcW w:w="960" w:type="dxa"/>
            <w:noWrap/>
            <w:hideMark/>
          </w:tcPr>
          <w:p w14:paraId="15C51DF3" w14:textId="77777777" w:rsidR="00650C20" w:rsidRPr="00650C20" w:rsidRDefault="00650C20" w:rsidP="00650C20">
            <w:pPr>
              <w:rPr>
                <w:b/>
                <w:bCs/>
              </w:rPr>
            </w:pPr>
            <w:r w:rsidRPr="00650C20">
              <w:rPr>
                <w:b/>
                <w:bCs/>
              </w:rPr>
              <w:t>11.95436</w:t>
            </w:r>
          </w:p>
        </w:tc>
        <w:tc>
          <w:tcPr>
            <w:tcW w:w="960" w:type="dxa"/>
            <w:noWrap/>
            <w:hideMark/>
          </w:tcPr>
          <w:p w14:paraId="461AB9EF" w14:textId="77777777" w:rsidR="00650C20" w:rsidRPr="00650C20" w:rsidRDefault="00650C20" w:rsidP="00650C20">
            <w:pPr>
              <w:rPr>
                <w:b/>
                <w:bCs/>
              </w:rPr>
            </w:pPr>
            <w:r w:rsidRPr="00650C20">
              <w:rPr>
                <w:b/>
                <w:bCs/>
              </w:rPr>
              <w:t>13.26712</w:t>
            </w:r>
          </w:p>
        </w:tc>
      </w:tr>
    </w:tbl>
    <w:p w14:paraId="7E06A8BC" w14:textId="26492110" w:rsidR="00650C20" w:rsidRDefault="00650C20" w:rsidP="00DD05AD"/>
    <w:p w14:paraId="39B5EAC4"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63D1624F" w14:textId="77777777" w:rsidTr="00650C20">
        <w:trPr>
          <w:trHeight w:val="300"/>
        </w:trPr>
        <w:tc>
          <w:tcPr>
            <w:tcW w:w="960" w:type="dxa"/>
            <w:noWrap/>
            <w:hideMark/>
          </w:tcPr>
          <w:p w14:paraId="12FC3CD8" w14:textId="77777777" w:rsidR="00650C20" w:rsidRPr="00650C20" w:rsidRDefault="00650C20" w:rsidP="00650C20">
            <w:r w:rsidRPr="00650C20">
              <w:t>Tx01</w:t>
            </w:r>
          </w:p>
        </w:tc>
        <w:tc>
          <w:tcPr>
            <w:tcW w:w="960" w:type="dxa"/>
            <w:noWrap/>
            <w:hideMark/>
          </w:tcPr>
          <w:p w14:paraId="71B6E390" w14:textId="77777777" w:rsidR="00650C20" w:rsidRPr="00650C20" w:rsidRDefault="00650C20" w:rsidP="00650C20">
            <w:r w:rsidRPr="00650C20">
              <w:t>Tx02</w:t>
            </w:r>
          </w:p>
        </w:tc>
        <w:tc>
          <w:tcPr>
            <w:tcW w:w="960" w:type="dxa"/>
            <w:noWrap/>
            <w:hideMark/>
          </w:tcPr>
          <w:p w14:paraId="1044F4E4" w14:textId="77777777" w:rsidR="00650C20" w:rsidRPr="00650C20" w:rsidRDefault="00650C20" w:rsidP="00650C20">
            <w:r w:rsidRPr="00650C20">
              <w:t>Tx03</w:t>
            </w:r>
          </w:p>
        </w:tc>
        <w:tc>
          <w:tcPr>
            <w:tcW w:w="960" w:type="dxa"/>
            <w:noWrap/>
            <w:hideMark/>
          </w:tcPr>
          <w:p w14:paraId="40737FC2" w14:textId="77777777" w:rsidR="00650C20" w:rsidRPr="00650C20" w:rsidRDefault="00650C20" w:rsidP="00650C20">
            <w:r w:rsidRPr="00650C20">
              <w:t>Tx04</w:t>
            </w:r>
          </w:p>
        </w:tc>
        <w:tc>
          <w:tcPr>
            <w:tcW w:w="960" w:type="dxa"/>
            <w:noWrap/>
            <w:hideMark/>
          </w:tcPr>
          <w:p w14:paraId="29F90068" w14:textId="77777777" w:rsidR="00650C20" w:rsidRPr="00650C20" w:rsidRDefault="00650C20" w:rsidP="00650C20">
            <w:r w:rsidRPr="00650C20">
              <w:t>Tx05</w:t>
            </w:r>
          </w:p>
        </w:tc>
        <w:tc>
          <w:tcPr>
            <w:tcW w:w="960" w:type="dxa"/>
            <w:noWrap/>
            <w:hideMark/>
          </w:tcPr>
          <w:p w14:paraId="509161D5" w14:textId="77777777" w:rsidR="00650C20" w:rsidRPr="00650C20" w:rsidRDefault="00650C20" w:rsidP="00650C20">
            <w:r w:rsidRPr="00650C20">
              <w:t>Tx06</w:t>
            </w:r>
          </w:p>
        </w:tc>
        <w:tc>
          <w:tcPr>
            <w:tcW w:w="960" w:type="dxa"/>
            <w:noWrap/>
            <w:hideMark/>
          </w:tcPr>
          <w:p w14:paraId="7463103A" w14:textId="77777777" w:rsidR="00650C20" w:rsidRPr="00650C20" w:rsidRDefault="00650C20" w:rsidP="00650C20">
            <w:r w:rsidRPr="00650C20">
              <w:t>Tx07</w:t>
            </w:r>
          </w:p>
        </w:tc>
        <w:tc>
          <w:tcPr>
            <w:tcW w:w="960" w:type="dxa"/>
            <w:noWrap/>
            <w:hideMark/>
          </w:tcPr>
          <w:p w14:paraId="177277D6" w14:textId="77777777" w:rsidR="00650C20" w:rsidRPr="00650C20" w:rsidRDefault="00650C20" w:rsidP="00650C20">
            <w:r w:rsidRPr="00650C20">
              <w:t>Tx08</w:t>
            </w:r>
          </w:p>
        </w:tc>
        <w:tc>
          <w:tcPr>
            <w:tcW w:w="960" w:type="dxa"/>
            <w:noWrap/>
            <w:hideMark/>
          </w:tcPr>
          <w:p w14:paraId="1D6BFC79" w14:textId="77777777" w:rsidR="00650C20" w:rsidRPr="00650C20" w:rsidRDefault="00650C20" w:rsidP="00650C20">
            <w:r w:rsidRPr="00650C20">
              <w:t>Tx09</w:t>
            </w:r>
          </w:p>
        </w:tc>
        <w:tc>
          <w:tcPr>
            <w:tcW w:w="960" w:type="dxa"/>
            <w:noWrap/>
            <w:hideMark/>
          </w:tcPr>
          <w:p w14:paraId="52C17C7B" w14:textId="77777777" w:rsidR="00650C20" w:rsidRPr="00650C20" w:rsidRDefault="00650C20" w:rsidP="00650C20">
            <w:r w:rsidRPr="00650C20">
              <w:t>Tx10</w:t>
            </w:r>
          </w:p>
        </w:tc>
      </w:tr>
      <w:tr w:rsidR="00650C20" w:rsidRPr="00650C20" w14:paraId="308A0F2B" w14:textId="77777777" w:rsidTr="00650C20">
        <w:trPr>
          <w:trHeight w:val="300"/>
        </w:trPr>
        <w:tc>
          <w:tcPr>
            <w:tcW w:w="960" w:type="dxa"/>
            <w:noWrap/>
            <w:hideMark/>
          </w:tcPr>
          <w:p w14:paraId="72B5528E" w14:textId="77777777" w:rsidR="00650C20" w:rsidRPr="00650C20" w:rsidRDefault="00650C20" w:rsidP="00650C20">
            <w:r w:rsidRPr="00650C20">
              <w:t>7.215621</w:t>
            </w:r>
          </w:p>
        </w:tc>
        <w:tc>
          <w:tcPr>
            <w:tcW w:w="960" w:type="dxa"/>
            <w:noWrap/>
            <w:hideMark/>
          </w:tcPr>
          <w:p w14:paraId="312CF3F8" w14:textId="77777777" w:rsidR="00650C20" w:rsidRPr="00650C20" w:rsidRDefault="00650C20" w:rsidP="00650C20">
            <w:r w:rsidRPr="00650C20">
              <w:t>7.637509</w:t>
            </w:r>
          </w:p>
        </w:tc>
        <w:tc>
          <w:tcPr>
            <w:tcW w:w="960" w:type="dxa"/>
            <w:noWrap/>
            <w:hideMark/>
          </w:tcPr>
          <w:p w14:paraId="2498379A" w14:textId="77777777" w:rsidR="00650C20" w:rsidRPr="00650C20" w:rsidRDefault="00650C20" w:rsidP="00650C20">
            <w:r w:rsidRPr="00650C20">
              <w:t>7.934634</w:t>
            </w:r>
          </w:p>
        </w:tc>
        <w:tc>
          <w:tcPr>
            <w:tcW w:w="960" w:type="dxa"/>
            <w:noWrap/>
            <w:hideMark/>
          </w:tcPr>
          <w:p w14:paraId="7E99E5DC" w14:textId="77777777" w:rsidR="00650C20" w:rsidRPr="00650C20" w:rsidRDefault="00650C20" w:rsidP="00650C20">
            <w:r w:rsidRPr="00650C20">
              <w:t>8.375413</w:t>
            </w:r>
          </w:p>
        </w:tc>
        <w:tc>
          <w:tcPr>
            <w:tcW w:w="960" w:type="dxa"/>
            <w:noWrap/>
            <w:hideMark/>
          </w:tcPr>
          <w:p w14:paraId="71141DBB" w14:textId="77777777" w:rsidR="00650C20" w:rsidRPr="00650C20" w:rsidRDefault="00650C20" w:rsidP="00650C20">
            <w:r w:rsidRPr="00650C20">
              <w:t>12.77197</w:t>
            </w:r>
          </w:p>
        </w:tc>
        <w:tc>
          <w:tcPr>
            <w:tcW w:w="960" w:type="dxa"/>
            <w:noWrap/>
            <w:hideMark/>
          </w:tcPr>
          <w:p w14:paraId="2BC59608" w14:textId="77777777" w:rsidR="00650C20" w:rsidRPr="00650C20" w:rsidRDefault="00650C20" w:rsidP="00650C20">
            <w:r w:rsidRPr="00650C20">
              <w:t>8.628789</w:t>
            </w:r>
          </w:p>
        </w:tc>
        <w:tc>
          <w:tcPr>
            <w:tcW w:w="960" w:type="dxa"/>
            <w:noWrap/>
            <w:hideMark/>
          </w:tcPr>
          <w:p w14:paraId="56197790" w14:textId="77777777" w:rsidR="00650C20" w:rsidRPr="00650C20" w:rsidRDefault="00650C20" w:rsidP="00650C20">
            <w:r w:rsidRPr="00650C20">
              <w:t>11.48148</w:t>
            </w:r>
          </w:p>
        </w:tc>
        <w:tc>
          <w:tcPr>
            <w:tcW w:w="960" w:type="dxa"/>
            <w:noWrap/>
            <w:hideMark/>
          </w:tcPr>
          <w:p w14:paraId="2A0CB42B" w14:textId="77777777" w:rsidR="00650C20" w:rsidRPr="00650C20" w:rsidRDefault="00650C20" w:rsidP="00650C20">
            <w:r w:rsidRPr="00650C20">
              <w:t>13.92311</w:t>
            </w:r>
          </w:p>
        </w:tc>
        <w:tc>
          <w:tcPr>
            <w:tcW w:w="960" w:type="dxa"/>
            <w:noWrap/>
            <w:hideMark/>
          </w:tcPr>
          <w:p w14:paraId="44689BD4" w14:textId="77777777" w:rsidR="00650C20" w:rsidRPr="00650C20" w:rsidRDefault="00650C20" w:rsidP="00650C20">
            <w:r w:rsidRPr="00650C20">
              <w:t>7.325648</w:t>
            </w:r>
          </w:p>
        </w:tc>
        <w:tc>
          <w:tcPr>
            <w:tcW w:w="960" w:type="dxa"/>
            <w:noWrap/>
            <w:hideMark/>
          </w:tcPr>
          <w:p w14:paraId="7C2EF56B" w14:textId="77777777" w:rsidR="00650C20" w:rsidRPr="00650C20" w:rsidRDefault="00650C20" w:rsidP="00650C20">
            <w:r w:rsidRPr="00650C20">
              <w:t>9.737384</w:t>
            </w:r>
          </w:p>
        </w:tc>
      </w:tr>
      <w:tr w:rsidR="00650C20" w:rsidRPr="00650C20" w14:paraId="78660DA3" w14:textId="77777777" w:rsidTr="00650C20">
        <w:trPr>
          <w:trHeight w:val="300"/>
        </w:trPr>
        <w:tc>
          <w:tcPr>
            <w:tcW w:w="960" w:type="dxa"/>
            <w:noWrap/>
            <w:hideMark/>
          </w:tcPr>
          <w:p w14:paraId="3B74C3DB" w14:textId="77777777" w:rsidR="00650C20" w:rsidRPr="00650C20" w:rsidRDefault="00650C20" w:rsidP="00650C20">
            <w:r w:rsidRPr="00650C20">
              <w:t>8.591787</w:t>
            </w:r>
          </w:p>
        </w:tc>
        <w:tc>
          <w:tcPr>
            <w:tcW w:w="960" w:type="dxa"/>
            <w:noWrap/>
            <w:hideMark/>
          </w:tcPr>
          <w:p w14:paraId="098A7D3B" w14:textId="77777777" w:rsidR="00650C20" w:rsidRPr="00650C20" w:rsidRDefault="00650C20" w:rsidP="00650C20">
            <w:r w:rsidRPr="00650C20">
              <w:t>11.74747</w:t>
            </w:r>
          </w:p>
        </w:tc>
        <w:tc>
          <w:tcPr>
            <w:tcW w:w="960" w:type="dxa"/>
            <w:noWrap/>
            <w:hideMark/>
          </w:tcPr>
          <w:p w14:paraId="20F2FDA7" w14:textId="77777777" w:rsidR="00650C20" w:rsidRPr="00650C20" w:rsidRDefault="00650C20" w:rsidP="00650C20">
            <w:r w:rsidRPr="00650C20">
              <w:t>7.25885</w:t>
            </w:r>
          </w:p>
        </w:tc>
        <w:tc>
          <w:tcPr>
            <w:tcW w:w="960" w:type="dxa"/>
            <w:noWrap/>
            <w:hideMark/>
          </w:tcPr>
          <w:p w14:paraId="24F9B282" w14:textId="77777777" w:rsidR="00650C20" w:rsidRPr="00650C20" w:rsidRDefault="00650C20" w:rsidP="00650C20">
            <w:r w:rsidRPr="00650C20">
              <w:t>11.69749</w:t>
            </w:r>
          </w:p>
        </w:tc>
        <w:tc>
          <w:tcPr>
            <w:tcW w:w="960" w:type="dxa"/>
            <w:noWrap/>
            <w:hideMark/>
          </w:tcPr>
          <w:p w14:paraId="1A41D99B" w14:textId="77777777" w:rsidR="00650C20" w:rsidRPr="00650C20" w:rsidRDefault="00650C20" w:rsidP="00650C20">
            <w:r w:rsidRPr="00650C20">
              <w:t>8.15046</w:t>
            </w:r>
          </w:p>
        </w:tc>
        <w:tc>
          <w:tcPr>
            <w:tcW w:w="960" w:type="dxa"/>
            <w:noWrap/>
            <w:hideMark/>
          </w:tcPr>
          <w:p w14:paraId="6B45C182" w14:textId="77777777" w:rsidR="00650C20" w:rsidRPr="00650C20" w:rsidRDefault="00650C20" w:rsidP="00650C20">
            <w:r w:rsidRPr="00650C20">
              <w:t>11.75793</w:t>
            </w:r>
          </w:p>
        </w:tc>
        <w:tc>
          <w:tcPr>
            <w:tcW w:w="960" w:type="dxa"/>
            <w:noWrap/>
            <w:hideMark/>
          </w:tcPr>
          <w:p w14:paraId="6E1D8CE3" w14:textId="77777777" w:rsidR="00650C20" w:rsidRPr="00650C20" w:rsidRDefault="00650C20" w:rsidP="00650C20">
            <w:r w:rsidRPr="00650C20">
              <w:t>6.598616</w:t>
            </w:r>
          </w:p>
        </w:tc>
        <w:tc>
          <w:tcPr>
            <w:tcW w:w="960" w:type="dxa"/>
            <w:noWrap/>
            <w:hideMark/>
          </w:tcPr>
          <w:p w14:paraId="7EB2D99F" w14:textId="77777777" w:rsidR="00650C20" w:rsidRPr="00650C20" w:rsidRDefault="00650C20" w:rsidP="00650C20">
            <w:r w:rsidRPr="00650C20">
              <w:t>7.742772</w:t>
            </w:r>
          </w:p>
        </w:tc>
        <w:tc>
          <w:tcPr>
            <w:tcW w:w="960" w:type="dxa"/>
            <w:noWrap/>
            <w:hideMark/>
          </w:tcPr>
          <w:p w14:paraId="2E539E07" w14:textId="77777777" w:rsidR="00650C20" w:rsidRPr="00650C20" w:rsidRDefault="00650C20" w:rsidP="00650C20">
            <w:r w:rsidRPr="00650C20">
              <w:t>8.112995</w:t>
            </w:r>
          </w:p>
        </w:tc>
        <w:tc>
          <w:tcPr>
            <w:tcW w:w="960" w:type="dxa"/>
            <w:noWrap/>
            <w:hideMark/>
          </w:tcPr>
          <w:p w14:paraId="58E2305C" w14:textId="77777777" w:rsidR="00650C20" w:rsidRPr="00650C20" w:rsidRDefault="00650C20" w:rsidP="00650C20">
            <w:r w:rsidRPr="00650C20">
              <w:t>8.402932</w:t>
            </w:r>
          </w:p>
        </w:tc>
      </w:tr>
      <w:tr w:rsidR="00650C20" w:rsidRPr="00650C20" w14:paraId="2C8404D3" w14:textId="77777777" w:rsidTr="00650C20">
        <w:trPr>
          <w:trHeight w:val="300"/>
        </w:trPr>
        <w:tc>
          <w:tcPr>
            <w:tcW w:w="960" w:type="dxa"/>
            <w:noWrap/>
            <w:hideMark/>
          </w:tcPr>
          <w:p w14:paraId="7E262CB5" w14:textId="77777777" w:rsidR="00650C20" w:rsidRPr="00650C20" w:rsidRDefault="00650C20" w:rsidP="00650C20">
            <w:r w:rsidRPr="00650C20">
              <w:t>12.53059</w:t>
            </w:r>
          </w:p>
        </w:tc>
        <w:tc>
          <w:tcPr>
            <w:tcW w:w="960" w:type="dxa"/>
            <w:noWrap/>
            <w:hideMark/>
          </w:tcPr>
          <w:p w14:paraId="198E1DC2" w14:textId="77777777" w:rsidR="00650C20" w:rsidRPr="00650C20" w:rsidRDefault="00650C20" w:rsidP="00650C20">
            <w:r w:rsidRPr="00650C20">
              <w:t>6.890445</w:t>
            </w:r>
          </w:p>
        </w:tc>
        <w:tc>
          <w:tcPr>
            <w:tcW w:w="960" w:type="dxa"/>
            <w:noWrap/>
            <w:hideMark/>
          </w:tcPr>
          <w:p w14:paraId="7C1854A5" w14:textId="77777777" w:rsidR="00650C20" w:rsidRPr="00650C20" w:rsidRDefault="00650C20" w:rsidP="00650C20">
            <w:r w:rsidRPr="00650C20">
              <w:t>5.83545</w:t>
            </w:r>
          </w:p>
        </w:tc>
        <w:tc>
          <w:tcPr>
            <w:tcW w:w="960" w:type="dxa"/>
            <w:noWrap/>
            <w:hideMark/>
          </w:tcPr>
          <w:p w14:paraId="4C742E7C" w14:textId="77777777" w:rsidR="00650C20" w:rsidRPr="00650C20" w:rsidRDefault="00650C20" w:rsidP="00650C20">
            <w:r w:rsidRPr="00650C20">
              <w:t>15.7253</w:t>
            </w:r>
          </w:p>
        </w:tc>
        <w:tc>
          <w:tcPr>
            <w:tcW w:w="960" w:type="dxa"/>
            <w:noWrap/>
            <w:hideMark/>
          </w:tcPr>
          <w:p w14:paraId="20281E4B" w14:textId="77777777" w:rsidR="00650C20" w:rsidRPr="00650C20" w:rsidRDefault="00650C20" w:rsidP="00650C20">
            <w:r w:rsidRPr="00650C20">
              <w:t>18.21072</w:t>
            </w:r>
          </w:p>
        </w:tc>
        <w:tc>
          <w:tcPr>
            <w:tcW w:w="960" w:type="dxa"/>
            <w:noWrap/>
            <w:hideMark/>
          </w:tcPr>
          <w:p w14:paraId="3E1EF585" w14:textId="77777777" w:rsidR="00650C20" w:rsidRPr="00650C20" w:rsidRDefault="00650C20" w:rsidP="00650C20">
            <w:r w:rsidRPr="00650C20">
              <w:t>6.879783</w:t>
            </w:r>
          </w:p>
        </w:tc>
        <w:tc>
          <w:tcPr>
            <w:tcW w:w="960" w:type="dxa"/>
            <w:noWrap/>
            <w:hideMark/>
          </w:tcPr>
          <w:p w14:paraId="44BDB3BA" w14:textId="77777777" w:rsidR="00650C20" w:rsidRPr="00650C20" w:rsidRDefault="00650C20" w:rsidP="00650C20">
            <w:r w:rsidRPr="00650C20">
              <w:t>4.488587</w:t>
            </w:r>
          </w:p>
        </w:tc>
        <w:tc>
          <w:tcPr>
            <w:tcW w:w="960" w:type="dxa"/>
            <w:noWrap/>
            <w:hideMark/>
          </w:tcPr>
          <w:p w14:paraId="3CA4BA31" w14:textId="77777777" w:rsidR="00650C20" w:rsidRPr="00650C20" w:rsidRDefault="00650C20" w:rsidP="00650C20">
            <w:r w:rsidRPr="00650C20">
              <w:t>8.369203</w:t>
            </w:r>
          </w:p>
        </w:tc>
        <w:tc>
          <w:tcPr>
            <w:tcW w:w="960" w:type="dxa"/>
            <w:noWrap/>
            <w:hideMark/>
          </w:tcPr>
          <w:p w14:paraId="1687B88E" w14:textId="77777777" w:rsidR="00650C20" w:rsidRPr="00650C20" w:rsidRDefault="00650C20" w:rsidP="00650C20">
            <w:r w:rsidRPr="00650C20">
              <w:t>11.29437</w:t>
            </w:r>
          </w:p>
        </w:tc>
        <w:tc>
          <w:tcPr>
            <w:tcW w:w="960" w:type="dxa"/>
            <w:noWrap/>
            <w:hideMark/>
          </w:tcPr>
          <w:p w14:paraId="6FBFCF63" w14:textId="77777777" w:rsidR="00650C20" w:rsidRPr="00650C20" w:rsidRDefault="00650C20" w:rsidP="00650C20">
            <w:r w:rsidRPr="00650C20">
              <w:t>13.71018</w:t>
            </w:r>
          </w:p>
        </w:tc>
      </w:tr>
      <w:tr w:rsidR="00650C20" w:rsidRPr="00650C20" w14:paraId="64A1C117" w14:textId="77777777" w:rsidTr="00650C20">
        <w:trPr>
          <w:trHeight w:val="300"/>
        </w:trPr>
        <w:tc>
          <w:tcPr>
            <w:tcW w:w="960" w:type="dxa"/>
            <w:noWrap/>
            <w:hideMark/>
          </w:tcPr>
          <w:p w14:paraId="5FB9CFDE" w14:textId="77777777" w:rsidR="00650C20" w:rsidRPr="00650C20" w:rsidRDefault="00650C20" w:rsidP="00650C20">
            <w:r w:rsidRPr="00650C20">
              <w:t>4.786645</w:t>
            </w:r>
          </w:p>
        </w:tc>
        <w:tc>
          <w:tcPr>
            <w:tcW w:w="960" w:type="dxa"/>
            <w:noWrap/>
            <w:hideMark/>
          </w:tcPr>
          <w:p w14:paraId="766860D8" w14:textId="77777777" w:rsidR="00650C20" w:rsidRPr="00650C20" w:rsidRDefault="00650C20" w:rsidP="00650C20">
            <w:r w:rsidRPr="00650C20">
              <w:t>6.865568</w:t>
            </w:r>
          </w:p>
        </w:tc>
        <w:tc>
          <w:tcPr>
            <w:tcW w:w="960" w:type="dxa"/>
            <w:noWrap/>
            <w:hideMark/>
          </w:tcPr>
          <w:p w14:paraId="1D583F93" w14:textId="77777777" w:rsidR="00650C20" w:rsidRPr="00650C20" w:rsidRDefault="00650C20" w:rsidP="00650C20">
            <w:r w:rsidRPr="00650C20">
              <w:t>7.806606</w:t>
            </w:r>
          </w:p>
        </w:tc>
        <w:tc>
          <w:tcPr>
            <w:tcW w:w="960" w:type="dxa"/>
            <w:noWrap/>
            <w:hideMark/>
          </w:tcPr>
          <w:p w14:paraId="5D8B9CAE" w14:textId="77777777" w:rsidR="00650C20" w:rsidRPr="00650C20" w:rsidRDefault="00650C20" w:rsidP="00650C20">
            <w:r w:rsidRPr="00650C20">
              <w:t>11.75036</w:t>
            </w:r>
          </w:p>
        </w:tc>
        <w:tc>
          <w:tcPr>
            <w:tcW w:w="960" w:type="dxa"/>
            <w:noWrap/>
            <w:hideMark/>
          </w:tcPr>
          <w:p w14:paraId="5006947B" w14:textId="77777777" w:rsidR="00650C20" w:rsidRPr="00650C20" w:rsidRDefault="00650C20" w:rsidP="00650C20">
            <w:r w:rsidRPr="00650C20">
              <w:t>18.50275</w:t>
            </w:r>
          </w:p>
        </w:tc>
        <w:tc>
          <w:tcPr>
            <w:tcW w:w="960" w:type="dxa"/>
            <w:noWrap/>
            <w:hideMark/>
          </w:tcPr>
          <w:p w14:paraId="277B0149" w14:textId="77777777" w:rsidR="00650C20" w:rsidRPr="00650C20" w:rsidRDefault="00650C20" w:rsidP="00650C20">
            <w:r w:rsidRPr="00650C20">
              <w:t>4.20512</w:t>
            </w:r>
          </w:p>
        </w:tc>
        <w:tc>
          <w:tcPr>
            <w:tcW w:w="960" w:type="dxa"/>
            <w:noWrap/>
            <w:hideMark/>
          </w:tcPr>
          <w:p w14:paraId="34ED15C0" w14:textId="77777777" w:rsidR="00650C20" w:rsidRPr="00650C20" w:rsidRDefault="00650C20" w:rsidP="00650C20">
            <w:r w:rsidRPr="00650C20">
              <w:t>4.164368</w:t>
            </w:r>
          </w:p>
        </w:tc>
        <w:tc>
          <w:tcPr>
            <w:tcW w:w="960" w:type="dxa"/>
            <w:noWrap/>
            <w:hideMark/>
          </w:tcPr>
          <w:p w14:paraId="0668447D" w14:textId="77777777" w:rsidR="00650C20" w:rsidRPr="00650C20" w:rsidRDefault="00650C20" w:rsidP="00650C20">
            <w:r w:rsidRPr="00650C20">
              <w:t>7.269921</w:t>
            </w:r>
          </w:p>
        </w:tc>
        <w:tc>
          <w:tcPr>
            <w:tcW w:w="960" w:type="dxa"/>
            <w:noWrap/>
            <w:hideMark/>
          </w:tcPr>
          <w:p w14:paraId="69182BCD" w14:textId="77777777" w:rsidR="00650C20" w:rsidRPr="00650C20" w:rsidRDefault="00650C20" w:rsidP="00650C20">
            <w:r w:rsidRPr="00650C20">
              <w:t>9.441364</w:t>
            </w:r>
          </w:p>
        </w:tc>
        <w:tc>
          <w:tcPr>
            <w:tcW w:w="960" w:type="dxa"/>
            <w:noWrap/>
            <w:hideMark/>
          </w:tcPr>
          <w:p w14:paraId="5F5540BF" w14:textId="77777777" w:rsidR="00650C20" w:rsidRPr="00650C20" w:rsidRDefault="00650C20" w:rsidP="00650C20">
            <w:r w:rsidRPr="00650C20">
              <w:t>11.71558</w:t>
            </w:r>
          </w:p>
        </w:tc>
      </w:tr>
      <w:tr w:rsidR="00650C20" w:rsidRPr="00650C20" w14:paraId="6D3AE10B" w14:textId="77777777" w:rsidTr="00650C20">
        <w:trPr>
          <w:trHeight w:val="300"/>
        </w:trPr>
        <w:tc>
          <w:tcPr>
            <w:tcW w:w="960" w:type="dxa"/>
            <w:noWrap/>
            <w:hideMark/>
          </w:tcPr>
          <w:p w14:paraId="2C798A2A" w14:textId="77777777" w:rsidR="00650C20" w:rsidRPr="00650C20" w:rsidRDefault="00650C20" w:rsidP="00650C20">
            <w:r w:rsidRPr="00650C20">
              <w:t>9.423174</w:t>
            </w:r>
          </w:p>
        </w:tc>
        <w:tc>
          <w:tcPr>
            <w:tcW w:w="960" w:type="dxa"/>
            <w:noWrap/>
            <w:hideMark/>
          </w:tcPr>
          <w:p w14:paraId="4DB63BEF" w14:textId="77777777" w:rsidR="00650C20" w:rsidRPr="00650C20" w:rsidRDefault="00650C20" w:rsidP="00650C20">
            <w:r w:rsidRPr="00650C20">
              <w:t>9.592725</w:t>
            </w:r>
          </w:p>
        </w:tc>
        <w:tc>
          <w:tcPr>
            <w:tcW w:w="960" w:type="dxa"/>
            <w:noWrap/>
            <w:hideMark/>
          </w:tcPr>
          <w:p w14:paraId="63260F06" w14:textId="77777777" w:rsidR="00650C20" w:rsidRPr="00650C20" w:rsidRDefault="00650C20" w:rsidP="00650C20">
            <w:r w:rsidRPr="00650C20">
              <w:t>12.56181</w:t>
            </w:r>
          </w:p>
        </w:tc>
        <w:tc>
          <w:tcPr>
            <w:tcW w:w="960" w:type="dxa"/>
            <w:noWrap/>
            <w:hideMark/>
          </w:tcPr>
          <w:p w14:paraId="461B32CB" w14:textId="77777777" w:rsidR="00650C20" w:rsidRPr="00650C20" w:rsidRDefault="00650C20" w:rsidP="00650C20">
            <w:r w:rsidRPr="00650C20">
              <w:t>9.270606</w:t>
            </w:r>
          </w:p>
        </w:tc>
        <w:tc>
          <w:tcPr>
            <w:tcW w:w="960" w:type="dxa"/>
            <w:noWrap/>
            <w:hideMark/>
          </w:tcPr>
          <w:p w14:paraId="1C7878E1" w14:textId="77777777" w:rsidR="00650C20" w:rsidRPr="00650C20" w:rsidRDefault="00650C20" w:rsidP="00650C20">
            <w:r w:rsidRPr="00650C20">
              <w:t>12.15039</w:t>
            </w:r>
          </w:p>
        </w:tc>
        <w:tc>
          <w:tcPr>
            <w:tcW w:w="960" w:type="dxa"/>
            <w:noWrap/>
            <w:hideMark/>
          </w:tcPr>
          <w:p w14:paraId="54C20F20" w14:textId="77777777" w:rsidR="00650C20" w:rsidRPr="00650C20" w:rsidRDefault="00650C20" w:rsidP="00650C20">
            <w:r w:rsidRPr="00650C20">
              <w:t>13.98595</w:t>
            </w:r>
          </w:p>
        </w:tc>
        <w:tc>
          <w:tcPr>
            <w:tcW w:w="960" w:type="dxa"/>
            <w:noWrap/>
            <w:hideMark/>
          </w:tcPr>
          <w:p w14:paraId="33CB3217" w14:textId="77777777" w:rsidR="00650C20" w:rsidRPr="00650C20" w:rsidRDefault="00650C20" w:rsidP="00650C20">
            <w:r w:rsidRPr="00650C20">
              <w:t>4.300835</w:t>
            </w:r>
          </w:p>
        </w:tc>
        <w:tc>
          <w:tcPr>
            <w:tcW w:w="960" w:type="dxa"/>
            <w:noWrap/>
            <w:hideMark/>
          </w:tcPr>
          <w:p w14:paraId="154D72AD" w14:textId="77777777" w:rsidR="00650C20" w:rsidRPr="00650C20" w:rsidRDefault="00650C20" w:rsidP="00650C20">
            <w:r w:rsidRPr="00650C20">
              <w:t>9.494902</w:t>
            </w:r>
          </w:p>
        </w:tc>
        <w:tc>
          <w:tcPr>
            <w:tcW w:w="960" w:type="dxa"/>
            <w:noWrap/>
            <w:hideMark/>
          </w:tcPr>
          <w:p w14:paraId="573513EA" w14:textId="77777777" w:rsidR="00650C20" w:rsidRPr="00650C20" w:rsidRDefault="00650C20" w:rsidP="00650C20">
            <w:r w:rsidRPr="00650C20">
              <w:t>17.68301</w:t>
            </w:r>
          </w:p>
        </w:tc>
        <w:tc>
          <w:tcPr>
            <w:tcW w:w="960" w:type="dxa"/>
            <w:noWrap/>
            <w:hideMark/>
          </w:tcPr>
          <w:p w14:paraId="2A49D346" w14:textId="77777777" w:rsidR="00650C20" w:rsidRPr="00650C20" w:rsidRDefault="00650C20" w:rsidP="00650C20">
            <w:r w:rsidRPr="00650C20">
              <w:t>14.63209</w:t>
            </w:r>
          </w:p>
        </w:tc>
      </w:tr>
      <w:tr w:rsidR="00650C20" w:rsidRPr="00650C20" w14:paraId="4A6B0097" w14:textId="77777777" w:rsidTr="00650C20">
        <w:trPr>
          <w:trHeight w:val="300"/>
        </w:trPr>
        <w:tc>
          <w:tcPr>
            <w:tcW w:w="960" w:type="dxa"/>
            <w:noWrap/>
            <w:hideMark/>
          </w:tcPr>
          <w:p w14:paraId="06D8612E" w14:textId="77777777" w:rsidR="00650C20" w:rsidRPr="00650C20" w:rsidRDefault="00650C20" w:rsidP="00650C20">
            <w:r w:rsidRPr="00650C20">
              <w:t>12.94938</w:t>
            </w:r>
          </w:p>
        </w:tc>
        <w:tc>
          <w:tcPr>
            <w:tcW w:w="960" w:type="dxa"/>
            <w:noWrap/>
            <w:hideMark/>
          </w:tcPr>
          <w:p w14:paraId="3614D0B1" w14:textId="77777777" w:rsidR="00650C20" w:rsidRPr="00650C20" w:rsidRDefault="00650C20" w:rsidP="00650C20">
            <w:r w:rsidRPr="00650C20">
              <w:t>4.720854</w:t>
            </w:r>
          </w:p>
        </w:tc>
        <w:tc>
          <w:tcPr>
            <w:tcW w:w="960" w:type="dxa"/>
            <w:noWrap/>
            <w:hideMark/>
          </w:tcPr>
          <w:p w14:paraId="5796EBDE" w14:textId="77777777" w:rsidR="00650C20" w:rsidRPr="00650C20" w:rsidRDefault="00650C20" w:rsidP="00650C20">
            <w:r w:rsidRPr="00650C20">
              <w:t>8.193067</w:t>
            </w:r>
          </w:p>
        </w:tc>
        <w:tc>
          <w:tcPr>
            <w:tcW w:w="960" w:type="dxa"/>
            <w:noWrap/>
            <w:hideMark/>
          </w:tcPr>
          <w:p w14:paraId="53E38E1F" w14:textId="77777777" w:rsidR="00650C20" w:rsidRPr="00650C20" w:rsidRDefault="00650C20" w:rsidP="00650C20">
            <w:r w:rsidRPr="00650C20">
              <w:t>7.159862</w:t>
            </w:r>
          </w:p>
        </w:tc>
        <w:tc>
          <w:tcPr>
            <w:tcW w:w="960" w:type="dxa"/>
            <w:noWrap/>
            <w:hideMark/>
          </w:tcPr>
          <w:p w14:paraId="5BD0195F" w14:textId="77777777" w:rsidR="00650C20" w:rsidRPr="00650C20" w:rsidRDefault="00650C20" w:rsidP="00650C20">
            <w:r w:rsidRPr="00650C20">
              <w:t>10.76053</w:t>
            </w:r>
          </w:p>
        </w:tc>
        <w:tc>
          <w:tcPr>
            <w:tcW w:w="960" w:type="dxa"/>
            <w:noWrap/>
            <w:hideMark/>
          </w:tcPr>
          <w:p w14:paraId="596A30BF" w14:textId="77777777" w:rsidR="00650C20" w:rsidRPr="00650C20" w:rsidRDefault="00650C20" w:rsidP="00650C20">
            <w:r w:rsidRPr="00650C20">
              <w:t>7.145771</w:t>
            </w:r>
          </w:p>
        </w:tc>
        <w:tc>
          <w:tcPr>
            <w:tcW w:w="960" w:type="dxa"/>
            <w:noWrap/>
            <w:hideMark/>
          </w:tcPr>
          <w:p w14:paraId="59DCE40E" w14:textId="77777777" w:rsidR="00650C20" w:rsidRPr="00650C20" w:rsidRDefault="00650C20" w:rsidP="00650C20">
            <w:r w:rsidRPr="00650C20">
              <w:t>6.190044</w:t>
            </w:r>
          </w:p>
        </w:tc>
        <w:tc>
          <w:tcPr>
            <w:tcW w:w="960" w:type="dxa"/>
            <w:noWrap/>
            <w:hideMark/>
          </w:tcPr>
          <w:p w14:paraId="0A25D0AB" w14:textId="77777777" w:rsidR="00650C20" w:rsidRPr="00650C20" w:rsidRDefault="00650C20" w:rsidP="00650C20">
            <w:r w:rsidRPr="00650C20">
              <w:t>9.288127</w:t>
            </w:r>
          </w:p>
        </w:tc>
        <w:tc>
          <w:tcPr>
            <w:tcW w:w="960" w:type="dxa"/>
            <w:noWrap/>
            <w:hideMark/>
          </w:tcPr>
          <w:p w14:paraId="67C2F2F4" w14:textId="77777777" w:rsidR="00650C20" w:rsidRPr="00650C20" w:rsidRDefault="00650C20" w:rsidP="00650C20">
            <w:r w:rsidRPr="00650C20">
              <w:t>13.83844</w:t>
            </w:r>
          </w:p>
        </w:tc>
        <w:tc>
          <w:tcPr>
            <w:tcW w:w="960" w:type="dxa"/>
            <w:noWrap/>
            <w:hideMark/>
          </w:tcPr>
          <w:p w14:paraId="3CEF7BBE" w14:textId="77777777" w:rsidR="00650C20" w:rsidRPr="00650C20" w:rsidRDefault="00650C20" w:rsidP="00650C20">
            <w:r w:rsidRPr="00650C20">
              <w:t>12.19739</w:t>
            </w:r>
          </w:p>
        </w:tc>
      </w:tr>
      <w:tr w:rsidR="00650C20" w:rsidRPr="00650C20" w14:paraId="30EB08E6" w14:textId="77777777" w:rsidTr="00650C20">
        <w:trPr>
          <w:trHeight w:val="300"/>
        </w:trPr>
        <w:tc>
          <w:tcPr>
            <w:tcW w:w="960" w:type="dxa"/>
            <w:noWrap/>
            <w:hideMark/>
          </w:tcPr>
          <w:p w14:paraId="06026F29" w14:textId="77777777" w:rsidR="00650C20" w:rsidRPr="00650C20" w:rsidRDefault="00650C20" w:rsidP="00650C20">
            <w:r w:rsidRPr="00650C20">
              <w:t>3.670191</w:t>
            </w:r>
          </w:p>
        </w:tc>
        <w:tc>
          <w:tcPr>
            <w:tcW w:w="960" w:type="dxa"/>
            <w:noWrap/>
            <w:hideMark/>
          </w:tcPr>
          <w:p w14:paraId="266F2441" w14:textId="77777777" w:rsidR="00650C20" w:rsidRPr="00650C20" w:rsidRDefault="00650C20" w:rsidP="00650C20">
            <w:r w:rsidRPr="00650C20">
              <w:t>9.30042</w:t>
            </w:r>
          </w:p>
        </w:tc>
        <w:tc>
          <w:tcPr>
            <w:tcW w:w="960" w:type="dxa"/>
            <w:noWrap/>
            <w:hideMark/>
          </w:tcPr>
          <w:p w14:paraId="10CE9979" w14:textId="77777777" w:rsidR="00650C20" w:rsidRPr="00650C20" w:rsidRDefault="00650C20" w:rsidP="00650C20">
            <w:r w:rsidRPr="00650C20">
              <w:t>8.855372</w:t>
            </w:r>
          </w:p>
        </w:tc>
        <w:tc>
          <w:tcPr>
            <w:tcW w:w="960" w:type="dxa"/>
            <w:noWrap/>
            <w:hideMark/>
          </w:tcPr>
          <w:p w14:paraId="60E271D9" w14:textId="77777777" w:rsidR="00650C20" w:rsidRPr="00650C20" w:rsidRDefault="00650C20" w:rsidP="00650C20">
            <w:r w:rsidRPr="00650C20">
              <w:t>12.31102</w:t>
            </w:r>
          </w:p>
        </w:tc>
        <w:tc>
          <w:tcPr>
            <w:tcW w:w="960" w:type="dxa"/>
            <w:noWrap/>
            <w:hideMark/>
          </w:tcPr>
          <w:p w14:paraId="6A368931" w14:textId="77777777" w:rsidR="00650C20" w:rsidRPr="00650C20" w:rsidRDefault="00650C20" w:rsidP="00650C20">
            <w:r w:rsidRPr="00650C20">
              <w:t>14.30325</w:t>
            </w:r>
          </w:p>
        </w:tc>
        <w:tc>
          <w:tcPr>
            <w:tcW w:w="960" w:type="dxa"/>
            <w:noWrap/>
            <w:hideMark/>
          </w:tcPr>
          <w:p w14:paraId="493A0434" w14:textId="77777777" w:rsidR="00650C20" w:rsidRPr="00650C20" w:rsidRDefault="00650C20" w:rsidP="00650C20">
            <w:r w:rsidRPr="00650C20">
              <w:t>8.201619</w:t>
            </w:r>
          </w:p>
        </w:tc>
        <w:tc>
          <w:tcPr>
            <w:tcW w:w="960" w:type="dxa"/>
            <w:noWrap/>
            <w:hideMark/>
          </w:tcPr>
          <w:p w14:paraId="51C00BD7" w14:textId="77777777" w:rsidR="00650C20" w:rsidRPr="00650C20" w:rsidRDefault="00650C20" w:rsidP="00650C20">
            <w:r w:rsidRPr="00650C20">
              <w:t>11.3021</w:t>
            </w:r>
          </w:p>
        </w:tc>
        <w:tc>
          <w:tcPr>
            <w:tcW w:w="960" w:type="dxa"/>
            <w:noWrap/>
            <w:hideMark/>
          </w:tcPr>
          <w:p w14:paraId="4F9325D9" w14:textId="77777777" w:rsidR="00650C20" w:rsidRPr="00650C20" w:rsidRDefault="00650C20" w:rsidP="00650C20">
            <w:r w:rsidRPr="00650C20">
              <w:t>8.196803</w:t>
            </w:r>
          </w:p>
        </w:tc>
        <w:tc>
          <w:tcPr>
            <w:tcW w:w="960" w:type="dxa"/>
            <w:noWrap/>
            <w:hideMark/>
          </w:tcPr>
          <w:p w14:paraId="5B1FE181" w14:textId="77777777" w:rsidR="00650C20" w:rsidRPr="00650C20" w:rsidRDefault="00650C20" w:rsidP="00650C20">
            <w:r w:rsidRPr="00650C20">
              <w:t>8.740364</w:t>
            </w:r>
          </w:p>
        </w:tc>
        <w:tc>
          <w:tcPr>
            <w:tcW w:w="960" w:type="dxa"/>
            <w:noWrap/>
            <w:hideMark/>
          </w:tcPr>
          <w:p w14:paraId="711AEC60" w14:textId="77777777" w:rsidR="00650C20" w:rsidRPr="00650C20" w:rsidRDefault="00650C20" w:rsidP="00650C20">
            <w:r w:rsidRPr="00650C20">
              <w:t>11.30818</w:t>
            </w:r>
          </w:p>
        </w:tc>
      </w:tr>
      <w:tr w:rsidR="00650C20" w:rsidRPr="00650C20" w14:paraId="2DC1C035" w14:textId="77777777" w:rsidTr="00650C20">
        <w:trPr>
          <w:trHeight w:val="300"/>
        </w:trPr>
        <w:tc>
          <w:tcPr>
            <w:tcW w:w="960" w:type="dxa"/>
            <w:noWrap/>
            <w:hideMark/>
          </w:tcPr>
          <w:p w14:paraId="43C13A4B" w14:textId="77777777" w:rsidR="00650C20" w:rsidRPr="00650C20" w:rsidRDefault="00650C20" w:rsidP="00650C20">
            <w:r w:rsidRPr="00650C20">
              <w:t>13.13628</w:t>
            </w:r>
          </w:p>
        </w:tc>
        <w:tc>
          <w:tcPr>
            <w:tcW w:w="960" w:type="dxa"/>
            <w:noWrap/>
            <w:hideMark/>
          </w:tcPr>
          <w:p w14:paraId="66E627CF" w14:textId="77777777" w:rsidR="00650C20" w:rsidRPr="00650C20" w:rsidRDefault="00650C20" w:rsidP="00650C20">
            <w:r w:rsidRPr="00650C20">
              <w:t>12.88656</w:t>
            </w:r>
          </w:p>
        </w:tc>
        <w:tc>
          <w:tcPr>
            <w:tcW w:w="960" w:type="dxa"/>
            <w:noWrap/>
            <w:hideMark/>
          </w:tcPr>
          <w:p w14:paraId="269224DD" w14:textId="77777777" w:rsidR="00650C20" w:rsidRPr="00650C20" w:rsidRDefault="00650C20" w:rsidP="00650C20">
            <w:r w:rsidRPr="00650C20">
              <w:t>12.17434</w:t>
            </w:r>
          </w:p>
        </w:tc>
        <w:tc>
          <w:tcPr>
            <w:tcW w:w="960" w:type="dxa"/>
            <w:noWrap/>
            <w:hideMark/>
          </w:tcPr>
          <w:p w14:paraId="4F9D0501" w14:textId="77777777" w:rsidR="00650C20" w:rsidRPr="00650C20" w:rsidRDefault="00650C20" w:rsidP="00650C20">
            <w:r w:rsidRPr="00650C20">
              <w:t>10.69733</w:t>
            </w:r>
          </w:p>
        </w:tc>
        <w:tc>
          <w:tcPr>
            <w:tcW w:w="960" w:type="dxa"/>
            <w:noWrap/>
            <w:hideMark/>
          </w:tcPr>
          <w:p w14:paraId="55D5E595" w14:textId="77777777" w:rsidR="00650C20" w:rsidRPr="00650C20" w:rsidRDefault="00650C20" w:rsidP="00650C20">
            <w:r w:rsidRPr="00650C20">
              <w:t>12.37504</w:t>
            </w:r>
          </w:p>
        </w:tc>
        <w:tc>
          <w:tcPr>
            <w:tcW w:w="960" w:type="dxa"/>
            <w:noWrap/>
            <w:hideMark/>
          </w:tcPr>
          <w:p w14:paraId="09D56664" w14:textId="77777777" w:rsidR="00650C20" w:rsidRPr="00650C20" w:rsidRDefault="00650C20" w:rsidP="00650C20">
            <w:r w:rsidRPr="00650C20">
              <w:t>5.154132</w:t>
            </w:r>
          </w:p>
        </w:tc>
        <w:tc>
          <w:tcPr>
            <w:tcW w:w="960" w:type="dxa"/>
            <w:noWrap/>
            <w:hideMark/>
          </w:tcPr>
          <w:p w14:paraId="5AC5B4F6" w14:textId="77777777" w:rsidR="00650C20" w:rsidRPr="00650C20" w:rsidRDefault="00650C20" w:rsidP="00650C20">
            <w:r w:rsidRPr="00650C20">
              <w:t>6.289067</w:t>
            </w:r>
          </w:p>
        </w:tc>
        <w:tc>
          <w:tcPr>
            <w:tcW w:w="960" w:type="dxa"/>
            <w:noWrap/>
            <w:hideMark/>
          </w:tcPr>
          <w:p w14:paraId="6DBC28C4" w14:textId="77777777" w:rsidR="00650C20" w:rsidRPr="00650C20" w:rsidRDefault="00650C20" w:rsidP="00650C20">
            <w:r w:rsidRPr="00650C20">
              <w:t>8.617927</w:t>
            </w:r>
          </w:p>
        </w:tc>
        <w:tc>
          <w:tcPr>
            <w:tcW w:w="960" w:type="dxa"/>
            <w:noWrap/>
            <w:hideMark/>
          </w:tcPr>
          <w:p w14:paraId="6674DA84" w14:textId="77777777" w:rsidR="00650C20" w:rsidRPr="00650C20" w:rsidRDefault="00650C20" w:rsidP="00650C20">
            <w:r w:rsidRPr="00650C20">
              <w:t>17.11529</w:t>
            </w:r>
          </w:p>
        </w:tc>
        <w:tc>
          <w:tcPr>
            <w:tcW w:w="960" w:type="dxa"/>
            <w:noWrap/>
            <w:hideMark/>
          </w:tcPr>
          <w:p w14:paraId="2BEFE8C6" w14:textId="77777777" w:rsidR="00650C20" w:rsidRPr="00650C20" w:rsidRDefault="00650C20" w:rsidP="00650C20">
            <w:r w:rsidRPr="00650C20">
              <w:t>18.18307</w:t>
            </w:r>
          </w:p>
        </w:tc>
      </w:tr>
      <w:tr w:rsidR="00650C20" w:rsidRPr="00650C20" w14:paraId="4D85719A" w14:textId="77777777" w:rsidTr="00650C20">
        <w:trPr>
          <w:trHeight w:val="300"/>
        </w:trPr>
        <w:tc>
          <w:tcPr>
            <w:tcW w:w="960" w:type="dxa"/>
            <w:noWrap/>
            <w:hideMark/>
          </w:tcPr>
          <w:p w14:paraId="7CF787A5" w14:textId="77777777" w:rsidR="00650C20" w:rsidRPr="00650C20" w:rsidRDefault="00650C20" w:rsidP="00650C20">
            <w:r w:rsidRPr="00650C20">
              <w:t>13.97925</w:t>
            </w:r>
          </w:p>
        </w:tc>
        <w:tc>
          <w:tcPr>
            <w:tcW w:w="960" w:type="dxa"/>
            <w:noWrap/>
            <w:hideMark/>
          </w:tcPr>
          <w:p w14:paraId="3F1BAF57" w14:textId="77777777" w:rsidR="00650C20" w:rsidRPr="00650C20" w:rsidRDefault="00650C20" w:rsidP="00650C20">
            <w:r w:rsidRPr="00650C20">
              <w:t>12.26636</w:t>
            </w:r>
          </w:p>
        </w:tc>
        <w:tc>
          <w:tcPr>
            <w:tcW w:w="960" w:type="dxa"/>
            <w:noWrap/>
            <w:hideMark/>
          </w:tcPr>
          <w:p w14:paraId="242273C0" w14:textId="77777777" w:rsidR="00650C20" w:rsidRPr="00650C20" w:rsidRDefault="00650C20" w:rsidP="00650C20">
            <w:r w:rsidRPr="00650C20">
              <w:t>7.737355</w:t>
            </w:r>
          </w:p>
        </w:tc>
        <w:tc>
          <w:tcPr>
            <w:tcW w:w="960" w:type="dxa"/>
            <w:noWrap/>
            <w:hideMark/>
          </w:tcPr>
          <w:p w14:paraId="58BF49BE" w14:textId="77777777" w:rsidR="00650C20" w:rsidRPr="00650C20" w:rsidRDefault="00650C20" w:rsidP="00650C20">
            <w:r w:rsidRPr="00650C20">
              <w:t>7.875118</w:t>
            </w:r>
          </w:p>
        </w:tc>
        <w:tc>
          <w:tcPr>
            <w:tcW w:w="960" w:type="dxa"/>
            <w:noWrap/>
            <w:hideMark/>
          </w:tcPr>
          <w:p w14:paraId="3D7CD251" w14:textId="77777777" w:rsidR="00650C20" w:rsidRPr="00650C20" w:rsidRDefault="00650C20" w:rsidP="00650C20">
            <w:r w:rsidRPr="00650C20">
              <w:t>19.18182</w:t>
            </w:r>
          </w:p>
        </w:tc>
        <w:tc>
          <w:tcPr>
            <w:tcW w:w="960" w:type="dxa"/>
            <w:noWrap/>
            <w:hideMark/>
          </w:tcPr>
          <w:p w14:paraId="789D5486" w14:textId="77777777" w:rsidR="00650C20" w:rsidRPr="00650C20" w:rsidRDefault="00650C20" w:rsidP="00650C20">
            <w:r w:rsidRPr="00650C20">
              <w:t>4.122756</w:t>
            </w:r>
          </w:p>
        </w:tc>
        <w:tc>
          <w:tcPr>
            <w:tcW w:w="960" w:type="dxa"/>
            <w:noWrap/>
            <w:hideMark/>
          </w:tcPr>
          <w:p w14:paraId="46C0967C" w14:textId="77777777" w:rsidR="00650C20" w:rsidRPr="00650C20" w:rsidRDefault="00650C20" w:rsidP="00650C20">
            <w:r w:rsidRPr="00650C20">
              <w:t>6.788787</w:t>
            </w:r>
          </w:p>
        </w:tc>
        <w:tc>
          <w:tcPr>
            <w:tcW w:w="960" w:type="dxa"/>
            <w:noWrap/>
            <w:hideMark/>
          </w:tcPr>
          <w:p w14:paraId="6559EBFC" w14:textId="77777777" w:rsidR="00650C20" w:rsidRPr="00650C20" w:rsidRDefault="00650C20" w:rsidP="00650C20">
            <w:r w:rsidRPr="00650C20">
              <w:t>6.20636</w:t>
            </w:r>
          </w:p>
        </w:tc>
        <w:tc>
          <w:tcPr>
            <w:tcW w:w="960" w:type="dxa"/>
            <w:noWrap/>
            <w:hideMark/>
          </w:tcPr>
          <w:p w14:paraId="45BF13B0" w14:textId="77777777" w:rsidR="00650C20" w:rsidRPr="00650C20" w:rsidRDefault="00650C20" w:rsidP="00650C20">
            <w:r w:rsidRPr="00650C20">
              <w:t>9.125987</w:t>
            </w:r>
          </w:p>
        </w:tc>
        <w:tc>
          <w:tcPr>
            <w:tcW w:w="960" w:type="dxa"/>
            <w:noWrap/>
            <w:hideMark/>
          </w:tcPr>
          <w:p w14:paraId="4E632B6A" w14:textId="77777777" w:rsidR="00650C20" w:rsidRPr="00650C20" w:rsidRDefault="00650C20" w:rsidP="00650C20">
            <w:r w:rsidRPr="00650C20">
              <w:t>13.67779</w:t>
            </w:r>
          </w:p>
        </w:tc>
      </w:tr>
      <w:tr w:rsidR="00650C20" w:rsidRPr="00650C20" w14:paraId="45D2565E" w14:textId="77777777" w:rsidTr="00650C20">
        <w:trPr>
          <w:trHeight w:val="300"/>
        </w:trPr>
        <w:tc>
          <w:tcPr>
            <w:tcW w:w="960" w:type="dxa"/>
            <w:noWrap/>
            <w:hideMark/>
          </w:tcPr>
          <w:p w14:paraId="1363F099" w14:textId="77777777" w:rsidR="00650C20" w:rsidRPr="00650C20" w:rsidRDefault="00650C20" w:rsidP="00650C20">
            <w:r w:rsidRPr="00650C20">
              <w:t>5.562542</w:t>
            </w:r>
          </w:p>
        </w:tc>
        <w:tc>
          <w:tcPr>
            <w:tcW w:w="960" w:type="dxa"/>
            <w:noWrap/>
            <w:hideMark/>
          </w:tcPr>
          <w:p w14:paraId="7C11D447" w14:textId="77777777" w:rsidR="00650C20" w:rsidRPr="00650C20" w:rsidRDefault="00650C20" w:rsidP="00650C20">
            <w:r w:rsidRPr="00650C20">
              <w:t>6.469518</w:t>
            </w:r>
          </w:p>
        </w:tc>
        <w:tc>
          <w:tcPr>
            <w:tcW w:w="960" w:type="dxa"/>
            <w:noWrap/>
            <w:hideMark/>
          </w:tcPr>
          <w:p w14:paraId="5309988F" w14:textId="77777777" w:rsidR="00650C20" w:rsidRPr="00650C20" w:rsidRDefault="00650C20" w:rsidP="00650C20">
            <w:r w:rsidRPr="00650C20">
              <w:t>9.221416</w:t>
            </w:r>
          </w:p>
        </w:tc>
        <w:tc>
          <w:tcPr>
            <w:tcW w:w="960" w:type="dxa"/>
            <w:noWrap/>
            <w:hideMark/>
          </w:tcPr>
          <w:p w14:paraId="322E8E07" w14:textId="77777777" w:rsidR="00650C20" w:rsidRPr="00650C20" w:rsidRDefault="00650C20" w:rsidP="00650C20">
            <w:r w:rsidRPr="00650C20">
              <w:t>13.5273</w:t>
            </w:r>
          </w:p>
        </w:tc>
        <w:tc>
          <w:tcPr>
            <w:tcW w:w="960" w:type="dxa"/>
            <w:noWrap/>
            <w:hideMark/>
          </w:tcPr>
          <w:p w14:paraId="3F0B617C" w14:textId="77777777" w:rsidR="00650C20" w:rsidRPr="00650C20" w:rsidRDefault="00650C20" w:rsidP="00650C20">
            <w:r w:rsidRPr="00650C20">
              <w:t>11.13012</w:t>
            </w:r>
          </w:p>
        </w:tc>
        <w:tc>
          <w:tcPr>
            <w:tcW w:w="960" w:type="dxa"/>
            <w:noWrap/>
            <w:hideMark/>
          </w:tcPr>
          <w:p w14:paraId="32A79BB4" w14:textId="77777777" w:rsidR="00650C20" w:rsidRPr="00650C20" w:rsidRDefault="00650C20" w:rsidP="00650C20">
            <w:r w:rsidRPr="00650C20">
              <w:t>12.4485</w:t>
            </w:r>
          </w:p>
        </w:tc>
        <w:tc>
          <w:tcPr>
            <w:tcW w:w="960" w:type="dxa"/>
            <w:noWrap/>
            <w:hideMark/>
          </w:tcPr>
          <w:p w14:paraId="630D1112" w14:textId="77777777" w:rsidR="00650C20" w:rsidRPr="00650C20" w:rsidRDefault="00650C20" w:rsidP="00650C20">
            <w:r w:rsidRPr="00650C20">
              <w:t>3.448697</w:t>
            </w:r>
          </w:p>
        </w:tc>
        <w:tc>
          <w:tcPr>
            <w:tcW w:w="960" w:type="dxa"/>
            <w:noWrap/>
            <w:hideMark/>
          </w:tcPr>
          <w:p w14:paraId="0754C0BA" w14:textId="77777777" w:rsidR="00650C20" w:rsidRPr="00650C20" w:rsidRDefault="00650C20" w:rsidP="00650C20">
            <w:r w:rsidRPr="00650C20">
              <w:t>15.13424</w:t>
            </w:r>
          </w:p>
        </w:tc>
        <w:tc>
          <w:tcPr>
            <w:tcW w:w="960" w:type="dxa"/>
            <w:noWrap/>
            <w:hideMark/>
          </w:tcPr>
          <w:p w14:paraId="5972433C" w14:textId="77777777" w:rsidR="00650C20" w:rsidRPr="00650C20" w:rsidRDefault="00650C20" w:rsidP="00650C20">
            <w:r w:rsidRPr="00650C20">
              <w:t>16.81347</w:t>
            </w:r>
          </w:p>
        </w:tc>
        <w:tc>
          <w:tcPr>
            <w:tcW w:w="960" w:type="dxa"/>
            <w:noWrap/>
            <w:hideMark/>
          </w:tcPr>
          <w:p w14:paraId="0F8A4052" w14:textId="77777777" w:rsidR="00650C20" w:rsidRPr="00650C20" w:rsidRDefault="00650C20" w:rsidP="00650C20">
            <w:r w:rsidRPr="00650C20">
              <w:t>18.40953</w:t>
            </w:r>
          </w:p>
        </w:tc>
      </w:tr>
      <w:tr w:rsidR="00650C20" w:rsidRPr="00650C20" w14:paraId="3AF823C6" w14:textId="77777777" w:rsidTr="00650C20">
        <w:trPr>
          <w:trHeight w:val="300"/>
        </w:trPr>
        <w:tc>
          <w:tcPr>
            <w:tcW w:w="960" w:type="dxa"/>
            <w:noWrap/>
            <w:hideMark/>
          </w:tcPr>
          <w:p w14:paraId="3148200D" w14:textId="77777777" w:rsidR="00650C20" w:rsidRPr="00650C20" w:rsidRDefault="00650C20" w:rsidP="00650C20">
            <w:pPr>
              <w:rPr>
                <w:b/>
                <w:bCs/>
              </w:rPr>
            </w:pPr>
            <w:r w:rsidRPr="00650C20">
              <w:rPr>
                <w:b/>
                <w:bCs/>
              </w:rPr>
              <w:t>9.184546</w:t>
            </w:r>
          </w:p>
        </w:tc>
        <w:tc>
          <w:tcPr>
            <w:tcW w:w="960" w:type="dxa"/>
            <w:noWrap/>
            <w:hideMark/>
          </w:tcPr>
          <w:p w14:paraId="37026CA3" w14:textId="77777777" w:rsidR="00650C20" w:rsidRPr="00650C20" w:rsidRDefault="00650C20" w:rsidP="00650C20">
            <w:pPr>
              <w:rPr>
                <w:b/>
                <w:bCs/>
              </w:rPr>
            </w:pPr>
            <w:r w:rsidRPr="00650C20">
              <w:rPr>
                <w:b/>
                <w:bCs/>
              </w:rPr>
              <w:t>8.837743</w:t>
            </w:r>
          </w:p>
        </w:tc>
        <w:tc>
          <w:tcPr>
            <w:tcW w:w="960" w:type="dxa"/>
            <w:noWrap/>
            <w:hideMark/>
          </w:tcPr>
          <w:p w14:paraId="730E81DA" w14:textId="77777777" w:rsidR="00650C20" w:rsidRPr="00650C20" w:rsidRDefault="00650C20" w:rsidP="00650C20">
            <w:pPr>
              <w:rPr>
                <w:b/>
                <w:bCs/>
              </w:rPr>
            </w:pPr>
            <w:r w:rsidRPr="00650C20">
              <w:rPr>
                <w:b/>
                <w:bCs/>
              </w:rPr>
              <w:t>8.75789</w:t>
            </w:r>
          </w:p>
        </w:tc>
        <w:tc>
          <w:tcPr>
            <w:tcW w:w="960" w:type="dxa"/>
            <w:noWrap/>
            <w:hideMark/>
          </w:tcPr>
          <w:p w14:paraId="0E9883D5" w14:textId="77777777" w:rsidR="00650C20" w:rsidRPr="00650C20" w:rsidRDefault="00650C20" w:rsidP="00650C20">
            <w:pPr>
              <w:rPr>
                <w:b/>
                <w:bCs/>
              </w:rPr>
            </w:pPr>
            <w:r w:rsidRPr="00650C20">
              <w:rPr>
                <w:b/>
                <w:bCs/>
              </w:rPr>
              <w:t>10.83898</w:t>
            </w:r>
          </w:p>
        </w:tc>
        <w:tc>
          <w:tcPr>
            <w:tcW w:w="960" w:type="dxa"/>
            <w:noWrap/>
            <w:hideMark/>
          </w:tcPr>
          <w:p w14:paraId="0C062AC5" w14:textId="77777777" w:rsidR="00650C20" w:rsidRPr="00650C20" w:rsidRDefault="00650C20" w:rsidP="00650C20">
            <w:pPr>
              <w:rPr>
                <w:b/>
                <w:bCs/>
              </w:rPr>
            </w:pPr>
            <w:r w:rsidRPr="00650C20">
              <w:rPr>
                <w:b/>
                <w:bCs/>
              </w:rPr>
              <w:t>13.7537</w:t>
            </w:r>
          </w:p>
        </w:tc>
        <w:tc>
          <w:tcPr>
            <w:tcW w:w="960" w:type="dxa"/>
            <w:noWrap/>
            <w:hideMark/>
          </w:tcPr>
          <w:p w14:paraId="63A3775E" w14:textId="77777777" w:rsidR="00650C20" w:rsidRPr="00650C20" w:rsidRDefault="00650C20" w:rsidP="00650C20">
            <w:pPr>
              <w:rPr>
                <w:b/>
                <w:bCs/>
              </w:rPr>
            </w:pPr>
            <w:r w:rsidRPr="00650C20">
              <w:rPr>
                <w:b/>
                <w:bCs/>
              </w:rPr>
              <w:t>8.253034</w:t>
            </w:r>
          </w:p>
        </w:tc>
        <w:tc>
          <w:tcPr>
            <w:tcW w:w="960" w:type="dxa"/>
            <w:noWrap/>
            <w:hideMark/>
          </w:tcPr>
          <w:p w14:paraId="11274D02" w14:textId="77777777" w:rsidR="00650C20" w:rsidRPr="00650C20" w:rsidRDefault="00650C20" w:rsidP="00650C20">
            <w:pPr>
              <w:rPr>
                <w:b/>
                <w:bCs/>
              </w:rPr>
            </w:pPr>
            <w:r w:rsidRPr="00650C20">
              <w:rPr>
                <w:b/>
                <w:bCs/>
              </w:rPr>
              <w:t>6.505259</w:t>
            </w:r>
          </w:p>
        </w:tc>
        <w:tc>
          <w:tcPr>
            <w:tcW w:w="960" w:type="dxa"/>
            <w:noWrap/>
            <w:hideMark/>
          </w:tcPr>
          <w:p w14:paraId="2BC202DF" w14:textId="77777777" w:rsidR="00650C20" w:rsidRPr="00650C20" w:rsidRDefault="00650C20" w:rsidP="00650C20">
            <w:pPr>
              <w:rPr>
                <w:b/>
                <w:bCs/>
              </w:rPr>
            </w:pPr>
            <w:r w:rsidRPr="00650C20">
              <w:rPr>
                <w:b/>
                <w:bCs/>
              </w:rPr>
              <w:t>9.424337</w:t>
            </w:r>
          </w:p>
        </w:tc>
        <w:tc>
          <w:tcPr>
            <w:tcW w:w="960" w:type="dxa"/>
            <w:noWrap/>
            <w:hideMark/>
          </w:tcPr>
          <w:p w14:paraId="4CF4E0E1" w14:textId="77777777" w:rsidR="00650C20" w:rsidRPr="00650C20" w:rsidRDefault="00650C20" w:rsidP="00650C20">
            <w:pPr>
              <w:rPr>
                <w:b/>
                <w:bCs/>
              </w:rPr>
            </w:pPr>
            <w:r w:rsidRPr="00650C20">
              <w:rPr>
                <w:b/>
                <w:bCs/>
              </w:rPr>
              <w:t>11.94909</w:t>
            </w:r>
          </w:p>
        </w:tc>
        <w:tc>
          <w:tcPr>
            <w:tcW w:w="960" w:type="dxa"/>
            <w:noWrap/>
            <w:hideMark/>
          </w:tcPr>
          <w:p w14:paraId="6963F698" w14:textId="77777777" w:rsidR="00650C20" w:rsidRPr="00650C20" w:rsidRDefault="00650C20" w:rsidP="00650C20">
            <w:pPr>
              <w:rPr>
                <w:b/>
                <w:bCs/>
              </w:rPr>
            </w:pPr>
            <w:r w:rsidRPr="00650C20">
              <w:rPr>
                <w:b/>
                <w:bCs/>
              </w:rPr>
              <w:t>13.19741</w:t>
            </w:r>
          </w:p>
        </w:tc>
      </w:tr>
    </w:tbl>
    <w:p w14:paraId="5E862C77" w14:textId="1F9B1571" w:rsidR="00650C20" w:rsidRDefault="00650C20" w:rsidP="00DD05AD">
      <w:r>
        <w:lastRenderedPageBreak/>
        <w:t>4</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4723015" w14:textId="77777777" w:rsidTr="00650C20">
        <w:trPr>
          <w:trHeight w:val="300"/>
        </w:trPr>
        <w:tc>
          <w:tcPr>
            <w:tcW w:w="960" w:type="dxa"/>
            <w:noWrap/>
            <w:hideMark/>
          </w:tcPr>
          <w:p w14:paraId="4A73DA12" w14:textId="77777777" w:rsidR="00650C20" w:rsidRPr="00650C20" w:rsidRDefault="00650C20" w:rsidP="00650C20">
            <w:r w:rsidRPr="00650C20">
              <w:t>Tx01</w:t>
            </w:r>
          </w:p>
        </w:tc>
        <w:tc>
          <w:tcPr>
            <w:tcW w:w="960" w:type="dxa"/>
            <w:noWrap/>
            <w:hideMark/>
          </w:tcPr>
          <w:p w14:paraId="5981C592" w14:textId="77777777" w:rsidR="00650C20" w:rsidRPr="00650C20" w:rsidRDefault="00650C20" w:rsidP="00650C20">
            <w:r w:rsidRPr="00650C20">
              <w:t>Tx02</w:t>
            </w:r>
          </w:p>
        </w:tc>
        <w:tc>
          <w:tcPr>
            <w:tcW w:w="960" w:type="dxa"/>
            <w:noWrap/>
            <w:hideMark/>
          </w:tcPr>
          <w:p w14:paraId="6285547E" w14:textId="77777777" w:rsidR="00650C20" w:rsidRPr="00650C20" w:rsidRDefault="00650C20" w:rsidP="00650C20">
            <w:r w:rsidRPr="00650C20">
              <w:t>Tx03</w:t>
            </w:r>
          </w:p>
        </w:tc>
        <w:tc>
          <w:tcPr>
            <w:tcW w:w="960" w:type="dxa"/>
            <w:noWrap/>
            <w:hideMark/>
          </w:tcPr>
          <w:p w14:paraId="3007598A" w14:textId="77777777" w:rsidR="00650C20" w:rsidRPr="00650C20" w:rsidRDefault="00650C20" w:rsidP="00650C20">
            <w:r w:rsidRPr="00650C20">
              <w:t>Tx04</w:t>
            </w:r>
          </w:p>
        </w:tc>
        <w:tc>
          <w:tcPr>
            <w:tcW w:w="960" w:type="dxa"/>
            <w:noWrap/>
            <w:hideMark/>
          </w:tcPr>
          <w:p w14:paraId="2502CEF6" w14:textId="77777777" w:rsidR="00650C20" w:rsidRPr="00650C20" w:rsidRDefault="00650C20" w:rsidP="00650C20">
            <w:r w:rsidRPr="00650C20">
              <w:t>Tx05</w:t>
            </w:r>
          </w:p>
        </w:tc>
        <w:tc>
          <w:tcPr>
            <w:tcW w:w="960" w:type="dxa"/>
            <w:noWrap/>
            <w:hideMark/>
          </w:tcPr>
          <w:p w14:paraId="77CA864F" w14:textId="77777777" w:rsidR="00650C20" w:rsidRPr="00650C20" w:rsidRDefault="00650C20" w:rsidP="00650C20">
            <w:r w:rsidRPr="00650C20">
              <w:t>Tx06</w:t>
            </w:r>
          </w:p>
        </w:tc>
        <w:tc>
          <w:tcPr>
            <w:tcW w:w="960" w:type="dxa"/>
            <w:noWrap/>
            <w:hideMark/>
          </w:tcPr>
          <w:p w14:paraId="2F8F87D3" w14:textId="77777777" w:rsidR="00650C20" w:rsidRPr="00650C20" w:rsidRDefault="00650C20" w:rsidP="00650C20">
            <w:r w:rsidRPr="00650C20">
              <w:t>Tx07</w:t>
            </w:r>
          </w:p>
        </w:tc>
        <w:tc>
          <w:tcPr>
            <w:tcW w:w="960" w:type="dxa"/>
            <w:noWrap/>
            <w:hideMark/>
          </w:tcPr>
          <w:p w14:paraId="305A7EB2" w14:textId="77777777" w:rsidR="00650C20" w:rsidRPr="00650C20" w:rsidRDefault="00650C20" w:rsidP="00650C20">
            <w:r w:rsidRPr="00650C20">
              <w:t>Tx08</w:t>
            </w:r>
          </w:p>
        </w:tc>
        <w:tc>
          <w:tcPr>
            <w:tcW w:w="960" w:type="dxa"/>
            <w:noWrap/>
            <w:hideMark/>
          </w:tcPr>
          <w:p w14:paraId="1ABB52BA" w14:textId="77777777" w:rsidR="00650C20" w:rsidRPr="00650C20" w:rsidRDefault="00650C20" w:rsidP="00650C20">
            <w:r w:rsidRPr="00650C20">
              <w:t>Tx09</w:t>
            </w:r>
          </w:p>
        </w:tc>
        <w:tc>
          <w:tcPr>
            <w:tcW w:w="960" w:type="dxa"/>
            <w:noWrap/>
            <w:hideMark/>
          </w:tcPr>
          <w:p w14:paraId="1F6157CE" w14:textId="77777777" w:rsidR="00650C20" w:rsidRPr="00650C20" w:rsidRDefault="00650C20" w:rsidP="00650C20">
            <w:r w:rsidRPr="00650C20">
              <w:t>Tx10</w:t>
            </w:r>
          </w:p>
        </w:tc>
      </w:tr>
      <w:tr w:rsidR="00650C20" w:rsidRPr="00650C20" w14:paraId="22A37D47" w14:textId="77777777" w:rsidTr="00650C20">
        <w:trPr>
          <w:trHeight w:val="300"/>
        </w:trPr>
        <w:tc>
          <w:tcPr>
            <w:tcW w:w="960" w:type="dxa"/>
            <w:noWrap/>
            <w:hideMark/>
          </w:tcPr>
          <w:p w14:paraId="5BAB82F3" w14:textId="77777777" w:rsidR="00650C20" w:rsidRPr="00650C20" w:rsidRDefault="00650C20" w:rsidP="00650C20">
            <w:r w:rsidRPr="00650C20">
              <w:t>6.900965</w:t>
            </w:r>
          </w:p>
        </w:tc>
        <w:tc>
          <w:tcPr>
            <w:tcW w:w="960" w:type="dxa"/>
            <w:noWrap/>
            <w:hideMark/>
          </w:tcPr>
          <w:p w14:paraId="5DCB7EB7" w14:textId="77777777" w:rsidR="00650C20" w:rsidRPr="00650C20" w:rsidRDefault="00650C20" w:rsidP="00650C20">
            <w:r w:rsidRPr="00650C20">
              <w:t>6.845203</w:t>
            </w:r>
          </w:p>
        </w:tc>
        <w:tc>
          <w:tcPr>
            <w:tcW w:w="960" w:type="dxa"/>
            <w:noWrap/>
            <w:hideMark/>
          </w:tcPr>
          <w:p w14:paraId="62C91589" w14:textId="77777777" w:rsidR="00650C20" w:rsidRPr="00650C20" w:rsidRDefault="00650C20" w:rsidP="00650C20">
            <w:r w:rsidRPr="00650C20">
              <w:t>8.340514</w:t>
            </w:r>
          </w:p>
        </w:tc>
        <w:tc>
          <w:tcPr>
            <w:tcW w:w="960" w:type="dxa"/>
            <w:noWrap/>
            <w:hideMark/>
          </w:tcPr>
          <w:p w14:paraId="574C078D" w14:textId="77777777" w:rsidR="00650C20" w:rsidRPr="00650C20" w:rsidRDefault="00650C20" w:rsidP="00650C20">
            <w:r w:rsidRPr="00650C20">
              <w:t>8.119019</w:t>
            </w:r>
          </w:p>
        </w:tc>
        <w:tc>
          <w:tcPr>
            <w:tcW w:w="960" w:type="dxa"/>
            <w:noWrap/>
            <w:hideMark/>
          </w:tcPr>
          <w:p w14:paraId="1ACAA3D0" w14:textId="77777777" w:rsidR="00650C20" w:rsidRPr="00650C20" w:rsidRDefault="00650C20" w:rsidP="00650C20">
            <w:r w:rsidRPr="00650C20">
              <w:t>8.284583</w:t>
            </w:r>
          </w:p>
        </w:tc>
        <w:tc>
          <w:tcPr>
            <w:tcW w:w="960" w:type="dxa"/>
            <w:noWrap/>
            <w:hideMark/>
          </w:tcPr>
          <w:p w14:paraId="6AFB1224" w14:textId="77777777" w:rsidR="00650C20" w:rsidRPr="00650C20" w:rsidRDefault="00650C20" w:rsidP="00650C20">
            <w:r w:rsidRPr="00650C20">
              <w:t>8.570298</w:t>
            </w:r>
          </w:p>
        </w:tc>
        <w:tc>
          <w:tcPr>
            <w:tcW w:w="960" w:type="dxa"/>
            <w:noWrap/>
            <w:hideMark/>
          </w:tcPr>
          <w:p w14:paraId="3CF3D608" w14:textId="77777777" w:rsidR="00650C20" w:rsidRPr="00650C20" w:rsidRDefault="00650C20" w:rsidP="00650C20">
            <w:r w:rsidRPr="00650C20">
              <w:t>12.33925</w:t>
            </w:r>
          </w:p>
        </w:tc>
        <w:tc>
          <w:tcPr>
            <w:tcW w:w="960" w:type="dxa"/>
            <w:noWrap/>
            <w:hideMark/>
          </w:tcPr>
          <w:p w14:paraId="7166BA8F" w14:textId="77777777" w:rsidR="00650C20" w:rsidRPr="00650C20" w:rsidRDefault="00650C20" w:rsidP="00650C20">
            <w:r w:rsidRPr="00650C20">
              <w:t>14.15421</w:t>
            </w:r>
          </w:p>
        </w:tc>
        <w:tc>
          <w:tcPr>
            <w:tcW w:w="960" w:type="dxa"/>
            <w:noWrap/>
            <w:hideMark/>
          </w:tcPr>
          <w:p w14:paraId="0D0FEEFF" w14:textId="77777777" w:rsidR="00650C20" w:rsidRPr="00650C20" w:rsidRDefault="00650C20" w:rsidP="00650C20">
            <w:r w:rsidRPr="00650C20">
              <w:t>8.20352</w:t>
            </w:r>
          </w:p>
        </w:tc>
        <w:tc>
          <w:tcPr>
            <w:tcW w:w="960" w:type="dxa"/>
            <w:noWrap/>
            <w:hideMark/>
          </w:tcPr>
          <w:p w14:paraId="3750679B" w14:textId="77777777" w:rsidR="00650C20" w:rsidRPr="00650C20" w:rsidRDefault="00650C20" w:rsidP="00650C20">
            <w:r w:rsidRPr="00650C20">
              <w:t>9.772178</w:t>
            </w:r>
          </w:p>
        </w:tc>
      </w:tr>
      <w:tr w:rsidR="00650C20" w:rsidRPr="00650C20" w14:paraId="2F90D284" w14:textId="77777777" w:rsidTr="00650C20">
        <w:trPr>
          <w:trHeight w:val="300"/>
        </w:trPr>
        <w:tc>
          <w:tcPr>
            <w:tcW w:w="960" w:type="dxa"/>
            <w:noWrap/>
            <w:hideMark/>
          </w:tcPr>
          <w:p w14:paraId="7509C9B5" w14:textId="77777777" w:rsidR="00650C20" w:rsidRPr="00650C20" w:rsidRDefault="00650C20" w:rsidP="00650C20">
            <w:r w:rsidRPr="00650C20">
              <w:t>8.232746</w:t>
            </w:r>
          </w:p>
        </w:tc>
        <w:tc>
          <w:tcPr>
            <w:tcW w:w="960" w:type="dxa"/>
            <w:noWrap/>
            <w:hideMark/>
          </w:tcPr>
          <w:p w14:paraId="138C1872" w14:textId="77777777" w:rsidR="00650C20" w:rsidRPr="00650C20" w:rsidRDefault="00650C20" w:rsidP="00650C20">
            <w:r w:rsidRPr="00650C20">
              <w:t>11.6991</w:t>
            </w:r>
          </w:p>
        </w:tc>
        <w:tc>
          <w:tcPr>
            <w:tcW w:w="960" w:type="dxa"/>
            <w:noWrap/>
            <w:hideMark/>
          </w:tcPr>
          <w:p w14:paraId="00929247" w14:textId="77777777" w:rsidR="00650C20" w:rsidRPr="00650C20" w:rsidRDefault="00650C20" w:rsidP="00650C20">
            <w:r w:rsidRPr="00650C20">
              <w:t>7.731331</w:t>
            </w:r>
          </w:p>
        </w:tc>
        <w:tc>
          <w:tcPr>
            <w:tcW w:w="960" w:type="dxa"/>
            <w:noWrap/>
            <w:hideMark/>
          </w:tcPr>
          <w:p w14:paraId="12025E80" w14:textId="77777777" w:rsidR="00650C20" w:rsidRPr="00650C20" w:rsidRDefault="00650C20" w:rsidP="00650C20">
            <w:r w:rsidRPr="00650C20">
              <w:t>11.12284</w:t>
            </w:r>
          </w:p>
        </w:tc>
        <w:tc>
          <w:tcPr>
            <w:tcW w:w="960" w:type="dxa"/>
            <w:noWrap/>
            <w:hideMark/>
          </w:tcPr>
          <w:p w14:paraId="7FF00A85" w14:textId="77777777" w:rsidR="00650C20" w:rsidRPr="00650C20" w:rsidRDefault="00650C20" w:rsidP="00650C20">
            <w:r w:rsidRPr="00650C20">
              <w:t>10.56461</w:t>
            </w:r>
          </w:p>
        </w:tc>
        <w:tc>
          <w:tcPr>
            <w:tcW w:w="960" w:type="dxa"/>
            <w:noWrap/>
            <w:hideMark/>
          </w:tcPr>
          <w:p w14:paraId="36D09A99" w14:textId="77777777" w:rsidR="00650C20" w:rsidRPr="00650C20" w:rsidRDefault="00650C20" w:rsidP="00650C20">
            <w:r w:rsidRPr="00650C20">
              <w:t>11.83953</w:t>
            </w:r>
          </w:p>
        </w:tc>
        <w:tc>
          <w:tcPr>
            <w:tcW w:w="960" w:type="dxa"/>
            <w:noWrap/>
            <w:hideMark/>
          </w:tcPr>
          <w:p w14:paraId="7BC7AEA1" w14:textId="77777777" w:rsidR="00650C20" w:rsidRPr="00650C20" w:rsidRDefault="00650C20" w:rsidP="00650C20">
            <w:r w:rsidRPr="00650C20">
              <w:t>6.23018</w:t>
            </w:r>
          </w:p>
        </w:tc>
        <w:tc>
          <w:tcPr>
            <w:tcW w:w="960" w:type="dxa"/>
            <w:noWrap/>
            <w:hideMark/>
          </w:tcPr>
          <w:p w14:paraId="36834888" w14:textId="77777777" w:rsidR="00650C20" w:rsidRPr="00650C20" w:rsidRDefault="00650C20" w:rsidP="00650C20">
            <w:r w:rsidRPr="00650C20">
              <w:t>8.169673</w:t>
            </w:r>
          </w:p>
        </w:tc>
        <w:tc>
          <w:tcPr>
            <w:tcW w:w="960" w:type="dxa"/>
            <w:noWrap/>
            <w:hideMark/>
          </w:tcPr>
          <w:p w14:paraId="65824E90" w14:textId="77777777" w:rsidR="00650C20" w:rsidRPr="00650C20" w:rsidRDefault="00650C20" w:rsidP="00650C20">
            <w:r w:rsidRPr="00650C20">
              <w:t>7.640559</w:t>
            </w:r>
          </w:p>
        </w:tc>
        <w:tc>
          <w:tcPr>
            <w:tcW w:w="960" w:type="dxa"/>
            <w:noWrap/>
            <w:hideMark/>
          </w:tcPr>
          <w:p w14:paraId="530CDD40" w14:textId="77777777" w:rsidR="00650C20" w:rsidRPr="00650C20" w:rsidRDefault="00650C20" w:rsidP="00650C20">
            <w:r w:rsidRPr="00650C20">
              <w:t>8.337001</w:t>
            </w:r>
          </w:p>
        </w:tc>
      </w:tr>
      <w:tr w:rsidR="00650C20" w:rsidRPr="00650C20" w14:paraId="5CD0AB21" w14:textId="77777777" w:rsidTr="00650C20">
        <w:trPr>
          <w:trHeight w:val="300"/>
        </w:trPr>
        <w:tc>
          <w:tcPr>
            <w:tcW w:w="960" w:type="dxa"/>
            <w:noWrap/>
            <w:hideMark/>
          </w:tcPr>
          <w:p w14:paraId="61E8EBDE" w14:textId="77777777" w:rsidR="00650C20" w:rsidRPr="00650C20" w:rsidRDefault="00650C20" w:rsidP="00650C20">
            <w:r w:rsidRPr="00650C20">
              <w:t>12.50917</w:t>
            </w:r>
          </w:p>
        </w:tc>
        <w:tc>
          <w:tcPr>
            <w:tcW w:w="960" w:type="dxa"/>
            <w:noWrap/>
            <w:hideMark/>
          </w:tcPr>
          <w:p w14:paraId="3FAD7C4A" w14:textId="77777777" w:rsidR="00650C20" w:rsidRPr="00650C20" w:rsidRDefault="00650C20" w:rsidP="00650C20">
            <w:r w:rsidRPr="00650C20">
              <w:t>7.610194</w:t>
            </w:r>
          </w:p>
        </w:tc>
        <w:tc>
          <w:tcPr>
            <w:tcW w:w="960" w:type="dxa"/>
            <w:noWrap/>
            <w:hideMark/>
          </w:tcPr>
          <w:p w14:paraId="7D85F826" w14:textId="77777777" w:rsidR="00650C20" w:rsidRPr="00650C20" w:rsidRDefault="00650C20" w:rsidP="00650C20">
            <w:r w:rsidRPr="00650C20">
              <w:t>5.75586</w:t>
            </w:r>
          </w:p>
        </w:tc>
        <w:tc>
          <w:tcPr>
            <w:tcW w:w="960" w:type="dxa"/>
            <w:noWrap/>
            <w:hideMark/>
          </w:tcPr>
          <w:p w14:paraId="178DBEC5" w14:textId="77777777" w:rsidR="00650C20" w:rsidRPr="00650C20" w:rsidRDefault="00650C20" w:rsidP="00650C20">
            <w:r w:rsidRPr="00650C20">
              <w:t>14.98814</w:t>
            </w:r>
          </w:p>
        </w:tc>
        <w:tc>
          <w:tcPr>
            <w:tcW w:w="960" w:type="dxa"/>
            <w:noWrap/>
            <w:hideMark/>
          </w:tcPr>
          <w:p w14:paraId="33DC53E0" w14:textId="77777777" w:rsidR="00650C20" w:rsidRPr="00650C20" w:rsidRDefault="00650C20" w:rsidP="00650C20">
            <w:r w:rsidRPr="00650C20">
              <w:t>18.29905</w:t>
            </w:r>
          </w:p>
        </w:tc>
        <w:tc>
          <w:tcPr>
            <w:tcW w:w="960" w:type="dxa"/>
            <w:noWrap/>
            <w:hideMark/>
          </w:tcPr>
          <w:p w14:paraId="268A76B8" w14:textId="77777777" w:rsidR="00650C20" w:rsidRPr="00650C20" w:rsidRDefault="00650C20" w:rsidP="00650C20">
            <w:r w:rsidRPr="00650C20">
              <w:t>6.822016</w:t>
            </w:r>
          </w:p>
        </w:tc>
        <w:tc>
          <w:tcPr>
            <w:tcW w:w="960" w:type="dxa"/>
            <w:noWrap/>
            <w:hideMark/>
          </w:tcPr>
          <w:p w14:paraId="28F9291E" w14:textId="77777777" w:rsidR="00650C20" w:rsidRPr="00650C20" w:rsidRDefault="00650C20" w:rsidP="00650C20">
            <w:r w:rsidRPr="00650C20">
              <w:t>4.517301</w:t>
            </w:r>
          </w:p>
        </w:tc>
        <w:tc>
          <w:tcPr>
            <w:tcW w:w="960" w:type="dxa"/>
            <w:noWrap/>
            <w:hideMark/>
          </w:tcPr>
          <w:p w14:paraId="79AB272E" w14:textId="77777777" w:rsidR="00650C20" w:rsidRPr="00650C20" w:rsidRDefault="00650C20" w:rsidP="00650C20">
            <w:r w:rsidRPr="00650C20">
              <w:t>8.462832</w:t>
            </w:r>
          </w:p>
        </w:tc>
        <w:tc>
          <w:tcPr>
            <w:tcW w:w="960" w:type="dxa"/>
            <w:noWrap/>
            <w:hideMark/>
          </w:tcPr>
          <w:p w14:paraId="360B1443" w14:textId="77777777" w:rsidR="00650C20" w:rsidRPr="00650C20" w:rsidRDefault="00650C20" w:rsidP="00650C20">
            <w:r w:rsidRPr="00650C20">
              <w:t>10.77839</w:t>
            </w:r>
          </w:p>
        </w:tc>
        <w:tc>
          <w:tcPr>
            <w:tcW w:w="960" w:type="dxa"/>
            <w:noWrap/>
            <w:hideMark/>
          </w:tcPr>
          <w:p w14:paraId="62150E40" w14:textId="77777777" w:rsidR="00650C20" w:rsidRPr="00650C20" w:rsidRDefault="00650C20" w:rsidP="00650C20">
            <w:r w:rsidRPr="00650C20">
              <w:t>13.27741</w:t>
            </w:r>
          </w:p>
        </w:tc>
      </w:tr>
      <w:tr w:rsidR="00650C20" w:rsidRPr="00650C20" w14:paraId="72CBF88E" w14:textId="77777777" w:rsidTr="00650C20">
        <w:trPr>
          <w:trHeight w:val="300"/>
        </w:trPr>
        <w:tc>
          <w:tcPr>
            <w:tcW w:w="960" w:type="dxa"/>
            <w:noWrap/>
            <w:hideMark/>
          </w:tcPr>
          <w:p w14:paraId="4C41F0D2" w14:textId="77777777" w:rsidR="00650C20" w:rsidRPr="00650C20" w:rsidRDefault="00650C20" w:rsidP="00650C20">
            <w:r w:rsidRPr="00650C20">
              <w:t>4.772351</w:t>
            </w:r>
          </w:p>
        </w:tc>
        <w:tc>
          <w:tcPr>
            <w:tcW w:w="960" w:type="dxa"/>
            <w:noWrap/>
            <w:hideMark/>
          </w:tcPr>
          <w:p w14:paraId="18C08E58" w14:textId="77777777" w:rsidR="00650C20" w:rsidRPr="00650C20" w:rsidRDefault="00650C20" w:rsidP="00650C20">
            <w:r w:rsidRPr="00650C20">
              <w:t>8.185296</w:t>
            </w:r>
          </w:p>
        </w:tc>
        <w:tc>
          <w:tcPr>
            <w:tcW w:w="960" w:type="dxa"/>
            <w:noWrap/>
            <w:hideMark/>
          </w:tcPr>
          <w:p w14:paraId="2E218895" w14:textId="77777777" w:rsidR="00650C20" w:rsidRPr="00650C20" w:rsidRDefault="00650C20" w:rsidP="00650C20">
            <w:r w:rsidRPr="00650C20">
              <w:t>8.250531</w:t>
            </w:r>
          </w:p>
        </w:tc>
        <w:tc>
          <w:tcPr>
            <w:tcW w:w="960" w:type="dxa"/>
            <w:noWrap/>
            <w:hideMark/>
          </w:tcPr>
          <w:p w14:paraId="578181F6" w14:textId="77777777" w:rsidR="00650C20" w:rsidRPr="00650C20" w:rsidRDefault="00650C20" w:rsidP="00650C20">
            <w:r w:rsidRPr="00650C20">
              <w:t>11.86418</w:t>
            </w:r>
          </w:p>
        </w:tc>
        <w:tc>
          <w:tcPr>
            <w:tcW w:w="960" w:type="dxa"/>
            <w:noWrap/>
            <w:hideMark/>
          </w:tcPr>
          <w:p w14:paraId="1E639F4C" w14:textId="77777777" w:rsidR="00650C20" w:rsidRPr="00650C20" w:rsidRDefault="00650C20" w:rsidP="00650C20">
            <w:r w:rsidRPr="00650C20">
              <w:t>8.433851</w:t>
            </w:r>
          </w:p>
        </w:tc>
        <w:tc>
          <w:tcPr>
            <w:tcW w:w="960" w:type="dxa"/>
            <w:noWrap/>
            <w:hideMark/>
          </w:tcPr>
          <w:p w14:paraId="6EE2F3C8" w14:textId="77777777" w:rsidR="00650C20" w:rsidRPr="00650C20" w:rsidRDefault="00650C20" w:rsidP="00650C20">
            <w:r w:rsidRPr="00650C20">
              <w:t>4.97897</w:t>
            </w:r>
          </w:p>
        </w:tc>
        <w:tc>
          <w:tcPr>
            <w:tcW w:w="960" w:type="dxa"/>
            <w:noWrap/>
            <w:hideMark/>
          </w:tcPr>
          <w:p w14:paraId="13AF434F" w14:textId="77777777" w:rsidR="00650C20" w:rsidRPr="00650C20" w:rsidRDefault="00650C20" w:rsidP="00650C20">
            <w:r w:rsidRPr="00650C20">
              <w:t>6.759153</w:t>
            </w:r>
          </w:p>
        </w:tc>
        <w:tc>
          <w:tcPr>
            <w:tcW w:w="960" w:type="dxa"/>
            <w:noWrap/>
            <w:hideMark/>
          </w:tcPr>
          <w:p w14:paraId="45B5E6B8" w14:textId="77777777" w:rsidR="00650C20" w:rsidRPr="00650C20" w:rsidRDefault="00650C20" w:rsidP="00650C20">
            <w:r w:rsidRPr="00650C20">
              <w:t>7.230583</w:t>
            </w:r>
          </w:p>
        </w:tc>
        <w:tc>
          <w:tcPr>
            <w:tcW w:w="960" w:type="dxa"/>
            <w:noWrap/>
            <w:hideMark/>
          </w:tcPr>
          <w:p w14:paraId="6E610372" w14:textId="77777777" w:rsidR="00650C20" w:rsidRPr="00650C20" w:rsidRDefault="00650C20" w:rsidP="00650C20">
            <w:r w:rsidRPr="00650C20">
              <w:t>9.688253</w:t>
            </w:r>
          </w:p>
        </w:tc>
        <w:tc>
          <w:tcPr>
            <w:tcW w:w="960" w:type="dxa"/>
            <w:noWrap/>
            <w:hideMark/>
          </w:tcPr>
          <w:p w14:paraId="1ACE2E1E" w14:textId="77777777" w:rsidR="00650C20" w:rsidRPr="00650C20" w:rsidRDefault="00650C20" w:rsidP="00650C20">
            <w:r w:rsidRPr="00650C20">
              <w:t>12.10611</w:t>
            </w:r>
          </w:p>
        </w:tc>
      </w:tr>
      <w:tr w:rsidR="00650C20" w:rsidRPr="00650C20" w14:paraId="7016BEB4" w14:textId="77777777" w:rsidTr="00650C20">
        <w:trPr>
          <w:trHeight w:val="300"/>
        </w:trPr>
        <w:tc>
          <w:tcPr>
            <w:tcW w:w="960" w:type="dxa"/>
            <w:noWrap/>
            <w:hideMark/>
          </w:tcPr>
          <w:p w14:paraId="160B609E" w14:textId="77777777" w:rsidR="00650C20" w:rsidRPr="00650C20" w:rsidRDefault="00650C20" w:rsidP="00650C20">
            <w:r w:rsidRPr="00650C20">
              <w:t>9.146746</w:t>
            </w:r>
          </w:p>
        </w:tc>
        <w:tc>
          <w:tcPr>
            <w:tcW w:w="960" w:type="dxa"/>
            <w:noWrap/>
            <w:hideMark/>
          </w:tcPr>
          <w:p w14:paraId="4D8638C8" w14:textId="77777777" w:rsidR="00650C20" w:rsidRPr="00650C20" w:rsidRDefault="00650C20" w:rsidP="00650C20">
            <w:r w:rsidRPr="00650C20">
              <w:t>9.366789</w:t>
            </w:r>
          </w:p>
        </w:tc>
        <w:tc>
          <w:tcPr>
            <w:tcW w:w="960" w:type="dxa"/>
            <w:noWrap/>
            <w:hideMark/>
          </w:tcPr>
          <w:p w14:paraId="313D3104" w14:textId="77777777" w:rsidR="00650C20" w:rsidRPr="00650C20" w:rsidRDefault="00650C20" w:rsidP="00650C20">
            <w:r w:rsidRPr="00650C20">
              <w:t>12.44551</w:t>
            </w:r>
          </w:p>
        </w:tc>
        <w:tc>
          <w:tcPr>
            <w:tcW w:w="960" w:type="dxa"/>
            <w:noWrap/>
            <w:hideMark/>
          </w:tcPr>
          <w:p w14:paraId="138E308F" w14:textId="77777777" w:rsidR="00650C20" w:rsidRPr="00650C20" w:rsidRDefault="00650C20" w:rsidP="00650C20">
            <w:r w:rsidRPr="00650C20">
              <w:t>9.725923</w:t>
            </w:r>
          </w:p>
        </w:tc>
        <w:tc>
          <w:tcPr>
            <w:tcW w:w="960" w:type="dxa"/>
            <w:noWrap/>
            <w:hideMark/>
          </w:tcPr>
          <w:p w14:paraId="50E9AA13" w14:textId="77777777" w:rsidR="00650C20" w:rsidRPr="00650C20" w:rsidRDefault="00650C20" w:rsidP="00650C20">
            <w:r w:rsidRPr="00650C20">
              <w:t>11.15473</w:t>
            </w:r>
          </w:p>
        </w:tc>
        <w:tc>
          <w:tcPr>
            <w:tcW w:w="960" w:type="dxa"/>
            <w:noWrap/>
            <w:hideMark/>
          </w:tcPr>
          <w:p w14:paraId="2F2E89B9" w14:textId="77777777" w:rsidR="00650C20" w:rsidRPr="00650C20" w:rsidRDefault="00650C20" w:rsidP="00650C20">
            <w:r w:rsidRPr="00650C20">
              <w:t>13.95067</w:t>
            </w:r>
          </w:p>
        </w:tc>
        <w:tc>
          <w:tcPr>
            <w:tcW w:w="960" w:type="dxa"/>
            <w:noWrap/>
            <w:hideMark/>
          </w:tcPr>
          <w:p w14:paraId="27664A7C" w14:textId="77777777" w:rsidR="00650C20" w:rsidRPr="00650C20" w:rsidRDefault="00650C20" w:rsidP="00650C20">
            <w:r w:rsidRPr="00650C20">
              <w:t>6.285616</w:t>
            </w:r>
          </w:p>
        </w:tc>
        <w:tc>
          <w:tcPr>
            <w:tcW w:w="960" w:type="dxa"/>
            <w:noWrap/>
            <w:hideMark/>
          </w:tcPr>
          <w:p w14:paraId="1A444D71" w14:textId="77777777" w:rsidR="00650C20" w:rsidRPr="00650C20" w:rsidRDefault="00650C20" w:rsidP="00650C20">
            <w:r w:rsidRPr="00650C20">
              <w:t>9.289804</w:t>
            </w:r>
          </w:p>
        </w:tc>
        <w:tc>
          <w:tcPr>
            <w:tcW w:w="960" w:type="dxa"/>
            <w:noWrap/>
            <w:hideMark/>
          </w:tcPr>
          <w:p w14:paraId="495BAC16" w14:textId="77777777" w:rsidR="00650C20" w:rsidRPr="00650C20" w:rsidRDefault="00650C20" w:rsidP="00650C20">
            <w:r w:rsidRPr="00650C20">
              <w:t>17.44047</w:t>
            </w:r>
          </w:p>
        </w:tc>
        <w:tc>
          <w:tcPr>
            <w:tcW w:w="960" w:type="dxa"/>
            <w:noWrap/>
            <w:hideMark/>
          </w:tcPr>
          <w:p w14:paraId="5CE59F22" w14:textId="77777777" w:rsidR="00650C20" w:rsidRPr="00650C20" w:rsidRDefault="00650C20" w:rsidP="00650C20">
            <w:r w:rsidRPr="00650C20">
              <w:t>13.8404</w:t>
            </w:r>
          </w:p>
        </w:tc>
      </w:tr>
      <w:tr w:rsidR="00650C20" w:rsidRPr="00650C20" w14:paraId="2EBB7A34" w14:textId="77777777" w:rsidTr="00650C20">
        <w:trPr>
          <w:trHeight w:val="300"/>
        </w:trPr>
        <w:tc>
          <w:tcPr>
            <w:tcW w:w="960" w:type="dxa"/>
            <w:noWrap/>
            <w:hideMark/>
          </w:tcPr>
          <w:p w14:paraId="339EFA0D" w14:textId="77777777" w:rsidR="00650C20" w:rsidRPr="00650C20" w:rsidRDefault="00650C20" w:rsidP="00650C20">
            <w:r w:rsidRPr="00650C20">
              <w:t>12.84638</w:t>
            </w:r>
          </w:p>
        </w:tc>
        <w:tc>
          <w:tcPr>
            <w:tcW w:w="960" w:type="dxa"/>
            <w:noWrap/>
            <w:hideMark/>
          </w:tcPr>
          <w:p w14:paraId="74EB8588" w14:textId="77777777" w:rsidR="00650C20" w:rsidRPr="00650C20" w:rsidRDefault="00650C20" w:rsidP="00650C20">
            <w:r w:rsidRPr="00650C20">
              <w:t>6.417535</w:t>
            </w:r>
          </w:p>
        </w:tc>
        <w:tc>
          <w:tcPr>
            <w:tcW w:w="960" w:type="dxa"/>
            <w:noWrap/>
            <w:hideMark/>
          </w:tcPr>
          <w:p w14:paraId="0A6EB72F" w14:textId="77777777" w:rsidR="00650C20" w:rsidRPr="00650C20" w:rsidRDefault="00650C20" w:rsidP="00650C20">
            <w:r w:rsidRPr="00650C20">
              <w:t>8.423012</w:t>
            </w:r>
          </w:p>
        </w:tc>
        <w:tc>
          <w:tcPr>
            <w:tcW w:w="960" w:type="dxa"/>
            <w:noWrap/>
            <w:hideMark/>
          </w:tcPr>
          <w:p w14:paraId="54763474" w14:textId="77777777" w:rsidR="00650C20" w:rsidRPr="00650C20" w:rsidRDefault="00650C20" w:rsidP="00650C20">
            <w:r w:rsidRPr="00650C20">
              <w:t>10.96491</w:t>
            </w:r>
          </w:p>
        </w:tc>
        <w:tc>
          <w:tcPr>
            <w:tcW w:w="960" w:type="dxa"/>
            <w:noWrap/>
            <w:hideMark/>
          </w:tcPr>
          <w:p w14:paraId="55C730B0" w14:textId="77777777" w:rsidR="00650C20" w:rsidRPr="00650C20" w:rsidRDefault="00650C20" w:rsidP="00650C20">
            <w:r w:rsidRPr="00650C20">
              <w:t>11.60917</w:t>
            </w:r>
          </w:p>
        </w:tc>
        <w:tc>
          <w:tcPr>
            <w:tcW w:w="960" w:type="dxa"/>
            <w:noWrap/>
            <w:hideMark/>
          </w:tcPr>
          <w:p w14:paraId="55A3B504" w14:textId="77777777" w:rsidR="00650C20" w:rsidRPr="00650C20" w:rsidRDefault="00650C20" w:rsidP="00650C20">
            <w:r w:rsidRPr="00650C20">
              <w:t>7.513185</w:t>
            </w:r>
          </w:p>
        </w:tc>
        <w:tc>
          <w:tcPr>
            <w:tcW w:w="960" w:type="dxa"/>
            <w:noWrap/>
            <w:hideMark/>
          </w:tcPr>
          <w:p w14:paraId="04643592" w14:textId="77777777" w:rsidR="00650C20" w:rsidRPr="00650C20" w:rsidRDefault="00650C20" w:rsidP="00650C20">
            <w:r w:rsidRPr="00650C20">
              <w:t>5.952103</w:t>
            </w:r>
          </w:p>
        </w:tc>
        <w:tc>
          <w:tcPr>
            <w:tcW w:w="960" w:type="dxa"/>
            <w:noWrap/>
            <w:hideMark/>
          </w:tcPr>
          <w:p w14:paraId="1367D0B9" w14:textId="77777777" w:rsidR="00650C20" w:rsidRPr="00650C20" w:rsidRDefault="00650C20" w:rsidP="00650C20">
            <w:r w:rsidRPr="00650C20">
              <w:t>9.176242</w:t>
            </w:r>
          </w:p>
        </w:tc>
        <w:tc>
          <w:tcPr>
            <w:tcW w:w="960" w:type="dxa"/>
            <w:noWrap/>
            <w:hideMark/>
          </w:tcPr>
          <w:p w14:paraId="10BF02E8" w14:textId="77777777" w:rsidR="00650C20" w:rsidRPr="00650C20" w:rsidRDefault="00650C20" w:rsidP="00650C20">
            <w:r w:rsidRPr="00650C20">
              <w:t>13.87459</w:t>
            </w:r>
          </w:p>
        </w:tc>
        <w:tc>
          <w:tcPr>
            <w:tcW w:w="960" w:type="dxa"/>
            <w:noWrap/>
            <w:hideMark/>
          </w:tcPr>
          <w:p w14:paraId="0ADF2C84" w14:textId="77777777" w:rsidR="00650C20" w:rsidRPr="00650C20" w:rsidRDefault="00650C20" w:rsidP="00650C20">
            <w:r w:rsidRPr="00650C20">
              <w:t>11.80107</w:t>
            </w:r>
          </w:p>
        </w:tc>
      </w:tr>
      <w:tr w:rsidR="00650C20" w:rsidRPr="00650C20" w14:paraId="3D7B60FD" w14:textId="77777777" w:rsidTr="00650C20">
        <w:trPr>
          <w:trHeight w:val="300"/>
        </w:trPr>
        <w:tc>
          <w:tcPr>
            <w:tcW w:w="960" w:type="dxa"/>
            <w:noWrap/>
            <w:hideMark/>
          </w:tcPr>
          <w:p w14:paraId="694BE3D8" w14:textId="77777777" w:rsidR="00650C20" w:rsidRPr="00650C20" w:rsidRDefault="00650C20" w:rsidP="00650C20">
            <w:r w:rsidRPr="00650C20">
              <w:t>4.263901</w:t>
            </w:r>
          </w:p>
        </w:tc>
        <w:tc>
          <w:tcPr>
            <w:tcW w:w="960" w:type="dxa"/>
            <w:noWrap/>
            <w:hideMark/>
          </w:tcPr>
          <w:p w14:paraId="1F70D633" w14:textId="77777777" w:rsidR="00650C20" w:rsidRPr="00650C20" w:rsidRDefault="00650C20" w:rsidP="00650C20">
            <w:r w:rsidRPr="00650C20">
              <w:t>9.595988</w:t>
            </w:r>
          </w:p>
        </w:tc>
        <w:tc>
          <w:tcPr>
            <w:tcW w:w="960" w:type="dxa"/>
            <w:noWrap/>
            <w:hideMark/>
          </w:tcPr>
          <w:p w14:paraId="46D61840" w14:textId="77777777" w:rsidR="00650C20" w:rsidRPr="00650C20" w:rsidRDefault="00650C20" w:rsidP="00650C20">
            <w:r w:rsidRPr="00650C20">
              <w:t>8.430446</w:t>
            </w:r>
          </w:p>
        </w:tc>
        <w:tc>
          <w:tcPr>
            <w:tcW w:w="960" w:type="dxa"/>
            <w:noWrap/>
            <w:hideMark/>
          </w:tcPr>
          <w:p w14:paraId="1E6D3228" w14:textId="77777777" w:rsidR="00650C20" w:rsidRPr="00650C20" w:rsidRDefault="00650C20" w:rsidP="00650C20">
            <w:r w:rsidRPr="00650C20">
              <w:t>11.28149</w:t>
            </w:r>
          </w:p>
        </w:tc>
        <w:tc>
          <w:tcPr>
            <w:tcW w:w="960" w:type="dxa"/>
            <w:noWrap/>
            <w:hideMark/>
          </w:tcPr>
          <w:p w14:paraId="5E29F961" w14:textId="77777777" w:rsidR="00650C20" w:rsidRPr="00650C20" w:rsidRDefault="00650C20" w:rsidP="00650C20">
            <w:r w:rsidRPr="00650C20">
              <w:t>15.93479</w:t>
            </w:r>
          </w:p>
        </w:tc>
        <w:tc>
          <w:tcPr>
            <w:tcW w:w="960" w:type="dxa"/>
            <w:noWrap/>
            <w:hideMark/>
          </w:tcPr>
          <w:p w14:paraId="0B50D7B5" w14:textId="77777777" w:rsidR="00650C20" w:rsidRPr="00650C20" w:rsidRDefault="00650C20" w:rsidP="00650C20">
            <w:r w:rsidRPr="00650C20">
              <w:t>6.297498</w:t>
            </w:r>
          </w:p>
        </w:tc>
        <w:tc>
          <w:tcPr>
            <w:tcW w:w="960" w:type="dxa"/>
            <w:noWrap/>
            <w:hideMark/>
          </w:tcPr>
          <w:p w14:paraId="376FE996" w14:textId="77777777" w:rsidR="00650C20" w:rsidRPr="00650C20" w:rsidRDefault="00650C20" w:rsidP="00650C20">
            <w:r w:rsidRPr="00650C20">
              <w:t>11.55667</w:t>
            </w:r>
          </w:p>
        </w:tc>
        <w:tc>
          <w:tcPr>
            <w:tcW w:w="960" w:type="dxa"/>
            <w:noWrap/>
            <w:hideMark/>
          </w:tcPr>
          <w:p w14:paraId="5B60E71F" w14:textId="77777777" w:rsidR="00650C20" w:rsidRPr="00650C20" w:rsidRDefault="00650C20" w:rsidP="00650C20">
            <w:r w:rsidRPr="00650C20">
              <w:t>8.249226</w:t>
            </w:r>
          </w:p>
        </w:tc>
        <w:tc>
          <w:tcPr>
            <w:tcW w:w="960" w:type="dxa"/>
            <w:noWrap/>
            <w:hideMark/>
          </w:tcPr>
          <w:p w14:paraId="2F8F82FA" w14:textId="77777777" w:rsidR="00650C20" w:rsidRPr="00650C20" w:rsidRDefault="00650C20" w:rsidP="00650C20">
            <w:r w:rsidRPr="00650C20">
              <w:t>8.18093</w:t>
            </w:r>
          </w:p>
        </w:tc>
        <w:tc>
          <w:tcPr>
            <w:tcW w:w="960" w:type="dxa"/>
            <w:noWrap/>
            <w:hideMark/>
          </w:tcPr>
          <w:p w14:paraId="2FA08E2F" w14:textId="77777777" w:rsidR="00650C20" w:rsidRPr="00650C20" w:rsidRDefault="00650C20" w:rsidP="00650C20">
            <w:r w:rsidRPr="00650C20">
              <w:t>11.94965</w:t>
            </w:r>
          </w:p>
        </w:tc>
      </w:tr>
      <w:tr w:rsidR="00650C20" w:rsidRPr="00650C20" w14:paraId="16B5153C" w14:textId="77777777" w:rsidTr="00650C20">
        <w:trPr>
          <w:trHeight w:val="300"/>
        </w:trPr>
        <w:tc>
          <w:tcPr>
            <w:tcW w:w="960" w:type="dxa"/>
            <w:noWrap/>
            <w:hideMark/>
          </w:tcPr>
          <w:p w14:paraId="4144A16D" w14:textId="77777777" w:rsidR="00650C20" w:rsidRPr="00650C20" w:rsidRDefault="00650C20" w:rsidP="00650C20">
            <w:r w:rsidRPr="00650C20">
              <w:t>13.74465</w:t>
            </w:r>
          </w:p>
        </w:tc>
        <w:tc>
          <w:tcPr>
            <w:tcW w:w="960" w:type="dxa"/>
            <w:noWrap/>
            <w:hideMark/>
          </w:tcPr>
          <w:p w14:paraId="00F1B26F" w14:textId="77777777" w:rsidR="00650C20" w:rsidRPr="00650C20" w:rsidRDefault="00650C20" w:rsidP="00650C20">
            <w:r w:rsidRPr="00650C20">
              <w:t>13.98565</w:t>
            </w:r>
          </w:p>
        </w:tc>
        <w:tc>
          <w:tcPr>
            <w:tcW w:w="960" w:type="dxa"/>
            <w:noWrap/>
            <w:hideMark/>
          </w:tcPr>
          <w:p w14:paraId="53570C03" w14:textId="77777777" w:rsidR="00650C20" w:rsidRPr="00650C20" w:rsidRDefault="00650C20" w:rsidP="00650C20">
            <w:r w:rsidRPr="00650C20">
              <w:t>12.45272</w:t>
            </w:r>
          </w:p>
        </w:tc>
        <w:tc>
          <w:tcPr>
            <w:tcW w:w="960" w:type="dxa"/>
            <w:noWrap/>
            <w:hideMark/>
          </w:tcPr>
          <w:p w14:paraId="4D74B811" w14:textId="77777777" w:rsidR="00650C20" w:rsidRPr="00650C20" w:rsidRDefault="00650C20" w:rsidP="00650C20">
            <w:r w:rsidRPr="00650C20">
              <w:t>10.94277</w:t>
            </w:r>
          </w:p>
        </w:tc>
        <w:tc>
          <w:tcPr>
            <w:tcW w:w="960" w:type="dxa"/>
            <w:noWrap/>
            <w:hideMark/>
          </w:tcPr>
          <w:p w14:paraId="11C6357A" w14:textId="77777777" w:rsidR="00650C20" w:rsidRPr="00650C20" w:rsidRDefault="00650C20" w:rsidP="00650C20">
            <w:r w:rsidRPr="00650C20">
              <w:t>12.96788</w:t>
            </w:r>
          </w:p>
        </w:tc>
        <w:tc>
          <w:tcPr>
            <w:tcW w:w="960" w:type="dxa"/>
            <w:noWrap/>
            <w:hideMark/>
          </w:tcPr>
          <w:p w14:paraId="7BFE3FDD" w14:textId="77777777" w:rsidR="00650C20" w:rsidRPr="00650C20" w:rsidRDefault="00650C20" w:rsidP="00650C20">
            <w:r w:rsidRPr="00650C20">
              <w:t>5.934781</w:t>
            </w:r>
          </w:p>
        </w:tc>
        <w:tc>
          <w:tcPr>
            <w:tcW w:w="960" w:type="dxa"/>
            <w:noWrap/>
            <w:hideMark/>
          </w:tcPr>
          <w:p w14:paraId="63E50A7A" w14:textId="77777777" w:rsidR="00650C20" w:rsidRPr="00650C20" w:rsidRDefault="00650C20" w:rsidP="00650C20">
            <w:r w:rsidRPr="00650C20">
              <w:t>6.379907</w:t>
            </w:r>
          </w:p>
        </w:tc>
        <w:tc>
          <w:tcPr>
            <w:tcW w:w="960" w:type="dxa"/>
            <w:noWrap/>
            <w:hideMark/>
          </w:tcPr>
          <w:p w14:paraId="64CFDAA3" w14:textId="77777777" w:rsidR="00650C20" w:rsidRPr="00650C20" w:rsidRDefault="00650C20" w:rsidP="00650C20">
            <w:r w:rsidRPr="00650C20">
              <w:t>7.884039</w:t>
            </w:r>
          </w:p>
        </w:tc>
        <w:tc>
          <w:tcPr>
            <w:tcW w:w="960" w:type="dxa"/>
            <w:noWrap/>
            <w:hideMark/>
          </w:tcPr>
          <w:p w14:paraId="150383C6" w14:textId="77777777" w:rsidR="00650C20" w:rsidRPr="00650C20" w:rsidRDefault="00650C20" w:rsidP="00650C20">
            <w:r w:rsidRPr="00650C20">
              <w:t>17.88037</w:t>
            </w:r>
          </w:p>
        </w:tc>
        <w:tc>
          <w:tcPr>
            <w:tcW w:w="960" w:type="dxa"/>
            <w:noWrap/>
            <w:hideMark/>
          </w:tcPr>
          <w:p w14:paraId="42E2ED44" w14:textId="77777777" w:rsidR="00650C20" w:rsidRPr="00650C20" w:rsidRDefault="00650C20" w:rsidP="00650C20">
            <w:r w:rsidRPr="00650C20">
              <w:t>18.63796</w:t>
            </w:r>
          </w:p>
        </w:tc>
      </w:tr>
      <w:tr w:rsidR="00650C20" w:rsidRPr="00650C20" w14:paraId="39B67C0C" w14:textId="77777777" w:rsidTr="00650C20">
        <w:trPr>
          <w:trHeight w:val="300"/>
        </w:trPr>
        <w:tc>
          <w:tcPr>
            <w:tcW w:w="960" w:type="dxa"/>
            <w:noWrap/>
            <w:hideMark/>
          </w:tcPr>
          <w:p w14:paraId="3BFC55DF" w14:textId="77777777" w:rsidR="00650C20" w:rsidRPr="00650C20" w:rsidRDefault="00650C20" w:rsidP="00650C20">
            <w:r w:rsidRPr="00650C20">
              <w:t>13.12076</w:t>
            </w:r>
          </w:p>
        </w:tc>
        <w:tc>
          <w:tcPr>
            <w:tcW w:w="960" w:type="dxa"/>
            <w:noWrap/>
            <w:hideMark/>
          </w:tcPr>
          <w:p w14:paraId="5A7712E5" w14:textId="77777777" w:rsidR="00650C20" w:rsidRPr="00650C20" w:rsidRDefault="00650C20" w:rsidP="00650C20">
            <w:r w:rsidRPr="00650C20">
              <w:t>12.90199</w:t>
            </w:r>
          </w:p>
        </w:tc>
        <w:tc>
          <w:tcPr>
            <w:tcW w:w="960" w:type="dxa"/>
            <w:noWrap/>
            <w:hideMark/>
          </w:tcPr>
          <w:p w14:paraId="251CAE97" w14:textId="77777777" w:rsidR="00650C20" w:rsidRPr="00650C20" w:rsidRDefault="00650C20" w:rsidP="00650C20">
            <w:r w:rsidRPr="00650C20">
              <w:t>7.433401</w:t>
            </w:r>
          </w:p>
        </w:tc>
        <w:tc>
          <w:tcPr>
            <w:tcW w:w="960" w:type="dxa"/>
            <w:noWrap/>
            <w:hideMark/>
          </w:tcPr>
          <w:p w14:paraId="586290B3" w14:textId="77777777" w:rsidR="00650C20" w:rsidRPr="00650C20" w:rsidRDefault="00650C20" w:rsidP="00650C20">
            <w:r w:rsidRPr="00650C20">
              <w:t>10.14976</w:t>
            </w:r>
          </w:p>
        </w:tc>
        <w:tc>
          <w:tcPr>
            <w:tcW w:w="960" w:type="dxa"/>
            <w:noWrap/>
            <w:hideMark/>
          </w:tcPr>
          <w:p w14:paraId="5856058F" w14:textId="77777777" w:rsidR="00650C20" w:rsidRPr="00650C20" w:rsidRDefault="00650C20" w:rsidP="00650C20">
            <w:r w:rsidRPr="00650C20">
              <w:t>18.94025</w:t>
            </w:r>
          </w:p>
        </w:tc>
        <w:tc>
          <w:tcPr>
            <w:tcW w:w="960" w:type="dxa"/>
            <w:noWrap/>
            <w:hideMark/>
          </w:tcPr>
          <w:p w14:paraId="77201351" w14:textId="77777777" w:rsidR="00650C20" w:rsidRPr="00650C20" w:rsidRDefault="00650C20" w:rsidP="00650C20">
            <w:r w:rsidRPr="00650C20">
              <w:t>4.491026</w:t>
            </w:r>
          </w:p>
        </w:tc>
        <w:tc>
          <w:tcPr>
            <w:tcW w:w="960" w:type="dxa"/>
            <w:noWrap/>
            <w:hideMark/>
          </w:tcPr>
          <w:p w14:paraId="2491F87F" w14:textId="77777777" w:rsidR="00650C20" w:rsidRPr="00650C20" w:rsidRDefault="00650C20" w:rsidP="00650C20">
            <w:r w:rsidRPr="00650C20">
              <w:t>6.315004</w:t>
            </w:r>
          </w:p>
        </w:tc>
        <w:tc>
          <w:tcPr>
            <w:tcW w:w="960" w:type="dxa"/>
            <w:noWrap/>
            <w:hideMark/>
          </w:tcPr>
          <w:p w14:paraId="0EF6F389" w14:textId="77777777" w:rsidR="00650C20" w:rsidRPr="00650C20" w:rsidRDefault="00650C20" w:rsidP="00650C20">
            <w:r w:rsidRPr="00650C20">
              <w:t>6.402108</w:t>
            </w:r>
          </w:p>
        </w:tc>
        <w:tc>
          <w:tcPr>
            <w:tcW w:w="960" w:type="dxa"/>
            <w:noWrap/>
            <w:hideMark/>
          </w:tcPr>
          <w:p w14:paraId="32E9889E" w14:textId="77777777" w:rsidR="00650C20" w:rsidRPr="00650C20" w:rsidRDefault="00650C20" w:rsidP="00650C20">
            <w:r w:rsidRPr="00650C20">
              <w:t>8.859262</w:t>
            </w:r>
          </w:p>
        </w:tc>
        <w:tc>
          <w:tcPr>
            <w:tcW w:w="960" w:type="dxa"/>
            <w:noWrap/>
            <w:hideMark/>
          </w:tcPr>
          <w:p w14:paraId="442AD191" w14:textId="77777777" w:rsidR="00650C20" w:rsidRPr="00650C20" w:rsidRDefault="00650C20" w:rsidP="00650C20">
            <w:r w:rsidRPr="00650C20">
              <w:t>13.70189</w:t>
            </w:r>
          </w:p>
        </w:tc>
      </w:tr>
      <w:tr w:rsidR="00650C20" w:rsidRPr="00650C20" w14:paraId="2845F779" w14:textId="77777777" w:rsidTr="00650C20">
        <w:trPr>
          <w:trHeight w:val="300"/>
        </w:trPr>
        <w:tc>
          <w:tcPr>
            <w:tcW w:w="960" w:type="dxa"/>
            <w:noWrap/>
            <w:hideMark/>
          </w:tcPr>
          <w:p w14:paraId="28C1A011" w14:textId="77777777" w:rsidR="00650C20" w:rsidRPr="00650C20" w:rsidRDefault="00650C20" w:rsidP="00650C20">
            <w:r w:rsidRPr="00650C20">
              <w:t>5.682356</w:t>
            </w:r>
          </w:p>
        </w:tc>
        <w:tc>
          <w:tcPr>
            <w:tcW w:w="960" w:type="dxa"/>
            <w:noWrap/>
            <w:hideMark/>
          </w:tcPr>
          <w:p w14:paraId="27267F7F" w14:textId="77777777" w:rsidR="00650C20" w:rsidRPr="00650C20" w:rsidRDefault="00650C20" w:rsidP="00650C20">
            <w:r w:rsidRPr="00650C20">
              <w:t>6.416934</w:t>
            </w:r>
          </w:p>
        </w:tc>
        <w:tc>
          <w:tcPr>
            <w:tcW w:w="960" w:type="dxa"/>
            <w:noWrap/>
            <w:hideMark/>
          </w:tcPr>
          <w:p w14:paraId="0AF60461" w14:textId="77777777" w:rsidR="00650C20" w:rsidRPr="00650C20" w:rsidRDefault="00650C20" w:rsidP="00650C20">
            <w:r w:rsidRPr="00650C20">
              <w:t>9.540185</w:t>
            </w:r>
          </w:p>
        </w:tc>
        <w:tc>
          <w:tcPr>
            <w:tcW w:w="960" w:type="dxa"/>
            <w:noWrap/>
            <w:hideMark/>
          </w:tcPr>
          <w:p w14:paraId="1B12BD88" w14:textId="77777777" w:rsidR="00650C20" w:rsidRPr="00650C20" w:rsidRDefault="00650C20" w:rsidP="00650C20">
            <w:r w:rsidRPr="00650C20">
              <w:t>13.42173</w:t>
            </w:r>
          </w:p>
        </w:tc>
        <w:tc>
          <w:tcPr>
            <w:tcW w:w="960" w:type="dxa"/>
            <w:noWrap/>
            <w:hideMark/>
          </w:tcPr>
          <w:p w14:paraId="38FDB80A" w14:textId="77777777" w:rsidR="00650C20" w:rsidRPr="00650C20" w:rsidRDefault="00650C20" w:rsidP="00650C20">
            <w:r w:rsidRPr="00650C20">
              <w:t>10.61905</w:t>
            </w:r>
          </w:p>
        </w:tc>
        <w:tc>
          <w:tcPr>
            <w:tcW w:w="960" w:type="dxa"/>
            <w:noWrap/>
            <w:hideMark/>
          </w:tcPr>
          <w:p w14:paraId="788A22DC" w14:textId="77777777" w:rsidR="00650C20" w:rsidRPr="00650C20" w:rsidRDefault="00650C20" w:rsidP="00650C20">
            <w:r w:rsidRPr="00650C20">
              <w:t>11.89033</w:t>
            </w:r>
          </w:p>
        </w:tc>
        <w:tc>
          <w:tcPr>
            <w:tcW w:w="960" w:type="dxa"/>
            <w:noWrap/>
            <w:hideMark/>
          </w:tcPr>
          <w:p w14:paraId="666839D8" w14:textId="77777777" w:rsidR="00650C20" w:rsidRPr="00650C20" w:rsidRDefault="00650C20" w:rsidP="00650C20">
            <w:r w:rsidRPr="00650C20">
              <w:t>5.158874</w:t>
            </w:r>
          </w:p>
        </w:tc>
        <w:tc>
          <w:tcPr>
            <w:tcW w:w="960" w:type="dxa"/>
            <w:noWrap/>
            <w:hideMark/>
          </w:tcPr>
          <w:p w14:paraId="47801146" w14:textId="77777777" w:rsidR="00650C20" w:rsidRPr="00650C20" w:rsidRDefault="00650C20" w:rsidP="00650C20">
            <w:r w:rsidRPr="00650C20">
              <w:t>15.79922</w:t>
            </w:r>
          </w:p>
        </w:tc>
        <w:tc>
          <w:tcPr>
            <w:tcW w:w="960" w:type="dxa"/>
            <w:noWrap/>
            <w:hideMark/>
          </w:tcPr>
          <w:p w14:paraId="1723834C" w14:textId="77777777" w:rsidR="00650C20" w:rsidRPr="00650C20" w:rsidRDefault="00650C20" w:rsidP="00650C20">
            <w:r w:rsidRPr="00650C20">
              <w:t>16.77058</w:t>
            </w:r>
          </w:p>
        </w:tc>
        <w:tc>
          <w:tcPr>
            <w:tcW w:w="960" w:type="dxa"/>
            <w:noWrap/>
            <w:hideMark/>
          </w:tcPr>
          <w:p w14:paraId="4870BE6B" w14:textId="77777777" w:rsidR="00650C20" w:rsidRPr="00650C20" w:rsidRDefault="00650C20" w:rsidP="00650C20">
            <w:r w:rsidRPr="00650C20">
              <w:t>18.25946</w:t>
            </w:r>
          </w:p>
        </w:tc>
      </w:tr>
      <w:tr w:rsidR="00650C20" w:rsidRPr="00650C20" w14:paraId="6C5F4B07" w14:textId="77777777" w:rsidTr="00650C20">
        <w:trPr>
          <w:trHeight w:val="300"/>
        </w:trPr>
        <w:tc>
          <w:tcPr>
            <w:tcW w:w="960" w:type="dxa"/>
            <w:noWrap/>
            <w:hideMark/>
          </w:tcPr>
          <w:p w14:paraId="1F33A650" w14:textId="77777777" w:rsidR="00650C20" w:rsidRPr="00650C20" w:rsidRDefault="00650C20" w:rsidP="00650C20">
            <w:pPr>
              <w:rPr>
                <w:b/>
                <w:bCs/>
              </w:rPr>
            </w:pPr>
            <w:r w:rsidRPr="00650C20">
              <w:rPr>
                <w:b/>
                <w:bCs/>
              </w:rPr>
              <w:t>9.122002</w:t>
            </w:r>
          </w:p>
        </w:tc>
        <w:tc>
          <w:tcPr>
            <w:tcW w:w="960" w:type="dxa"/>
            <w:noWrap/>
            <w:hideMark/>
          </w:tcPr>
          <w:p w14:paraId="1B801E3C" w14:textId="77777777" w:rsidR="00650C20" w:rsidRPr="00650C20" w:rsidRDefault="00650C20" w:rsidP="00650C20">
            <w:pPr>
              <w:rPr>
                <w:b/>
                <w:bCs/>
              </w:rPr>
            </w:pPr>
            <w:r w:rsidRPr="00650C20">
              <w:rPr>
                <w:b/>
                <w:bCs/>
              </w:rPr>
              <w:t>9.302468</w:t>
            </w:r>
          </w:p>
        </w:tc>
        <w:tc>
          <w:tcPr>
            <w:tcW w:w="960" w:type="dxa"/>
            <w:noWrap/>
            <w:hideMark/>
          </w:tcPr>
          <w:p w14:paraId="1D14AF1A" w14:textId="77777777" w:rsidR="00650C20" w:rsidRPr="00650C20" w:rsidRDefault="00650C20" w:rsidP="00650C20">
            <w:pPr>
              <w:rPr>
                <w:b/>
                <w:bCs/>
              </w:rPr>
            </w:pPr>
            <w:r w:rsidRPr="00650C20">
              <w:rPr>
                <w:b/>
                <w:bCs/>
              </w:rPr>
              <w:t>8.880351</w:t>
            </w:r>
          </w:p>
        </w:tc>
        <w:tc>
          <w:tcPr>
            <w:tcW w:w="960" w:type="dxa"/>
            <w:noWrap/>
            <w:hideMark/>
          </w:tcPr>
          <w:p w14:paraId="3D8E40FA" w14:textId="77777777" w:rsidR="00650C20" w:rsidRPr="00650C20" w:rsidRDefault="00650C20" w:rsidP="00650C20">
            <w:pPr>
              <w:rPr>
                <w:b/>
                <w:bCs/>
              </w:rPr>
            </w:pPr>
            <w:r w:rsidRPr="00650C20">
              <w:rPr>
                <w:b/>
                <w:bCs/>
              </w:rPr>
              <w:t>11.25808</w:t>
            </w:r>
          </w:p>
        </w:tc>
        <w:tc>
          <w:tcPr>
            <w:tcW w:w="960" w:type="dxa"/>
            <w:noWrap/>
            <w:hideMark/>
          </w:tcPr>
          <w:p w14:paraId="155F8A12" w14:textId="77777777" w:rsidR="00650C20" w:rsidRPr="00650C20" w:rsidRDefault="00650C20" w:rsidP="00650C20">
            <w:pPr>
              <w:rPr>
                <w:b/>
                <w:bCs/>
              </w:rPr>
            </w:pPr>
            <w:r w:rsidRPr="00650C20">
              <w:rPr>
                <w:b/>
                <w:bCs/>
              </w:rPr>
              <w:t>12.6808</w:t>
            </w:r>
          </w:p>
        </w:tc>
        <w:tc>
          <w:tcPr>
            <w:tcW w:w="960" w:type="dxa"/>
            <w:noWrap/>
            <w:hideMark/>
          </w:tcPr>
          <w:p w14:paraId="0D408073" w14:textId="77777777" w:rsidR="00650C20" w:rsidRPr="00650C20" w:rsidRDefault="00650C20" w:rsidP="00650C20">
            <w:pPr>
              <w:rPr>
                <w:b/>
                <w:bCs/>
              </w:rPr>
            </w:pPr>
            <w:r w:rsidRPr="00650C20">
              <w:rPr>
                <w:b/>
                <w:bCs/>
              </w:rPr>
              <w:t>8.22883</w:t>
            </w:r>
          </w:p>
        </w:tc>
        <w:tc>
          <w:tcPr>
            <w:tcW w:w="960" w:type="dxa"/>
            <w:noWrap/>
            <w:hideMark/>
          </w:tcPr>
          <w:p w14:paraId="7E8C802F" w14:textId="77777777" w:rsidR="00650C20" w:rsidRPr="00650C20" w:rsidRDefault="00650C20" w:rsidP="00650C20">
            <w:pPr>
              <w:rPr>
                <w:b/>
                <w:bCs/>
              </w:rPr>
            </w:pPr>
            <w:r w:rsidRPr="00650C20">
              <w:rPr>
                <w:b/>
                <w:bCs/>
              </w:rPr>
              <w:t>7.149405</w:t>
            </w:r>
          </w:p>
        </w:tc>
        <w:tc>
          <w:tcPr>
            <w:tcW w:w="960" w:type="dxa"/>
            <w:noWrap/>
            <w:hideMark/>
          </w:tcPr>
          <w:p w14:paraId="6F1E850E" w14:textId="77777777" w:rsidR="00650C20" w:rsidRPr="00650C20" w:rsidRDefault="00650C20" w:rsidP="00650C20">
            <w:pPr>
              <w:rPr>
                <w:b/>
                <w:bCs/>
              </w:rPr>
            </w:pPr>
            <w:r w:rsidRPr="00650C20">
              <w:rPr>
                <w:b/>
                <w:bCs/>
              </w:rPr>
              <w:t>9.481793</w:t>
            </w:r>
          </w:p>
        </w:tc>
        <w:tc>
          <w:tcPr>
            <w:tcW w:w="960" w:type="dxa"/>
            <w:noWrap/>
            <w:hideMark/>
          </w:tcPr>
          <w:p w14:paraId="00E35F34" w14:textId="77777777" w:rsidR="00650C20" w:rsidRPr="00650C20" w:rsidRDefault="00650C20" w:rsidP="00650C20">
            <w:pPr>
              <w:rPr>
                <w:b/>
                <w:bCs/>
              </w:rPr>
            </w:pPr>
            <w:r w:rsidRPr="00650C20">
              <w:rPr>
                <w:b/>
                <w:bCs/>
              </w:rPr>
              <w:t>11.93169</w:t>
            </w:r>
          </w:p>
        </w:tc>
        <w:tc>
          <w:tcPr>
            <w:tcW w:w="960" w:type="dxa"/>
            <w:noWrap/>
            <w:hideMark/>
          </w:tcPr>
          <w:p w14:paraId="2DC7FDC5" w14:textId="77777777" w:rsidR="00650C20" w:rsidRPr="00650C20" w:rsidRDefault="00650C20" w:rsidP="00650C20">
            <w:pPr>
              <w:rPr>
                <w:b/>
                <w:bCs/>
              </w:rPr>
            </w:pPr>
            <w:r w:rsidRPr="00650C20">
              <w:rPr>
                <w:b/>
                <w:bCs/>
              </w:rPr>
              <w:t>13.16831</w:t>
            </w:r>
          </w:p>
        </w:tc>
      </w:tr>
    </w:tbl>
    <w:p w14:paraId="62D9E26B" w14:textId="15851DBB" w:rsidR="00F46130" w:rsidRDefault="00F46130" w:rsidP="00DD05AD"/>
    <w:p w14:paraId="77351AC7" w14:textId="77777777"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A4A6541" w14:textId="77777777" w:rsidTr="00650C20">
        <w:trPr>
          <w:trHeight w:val="300"/>
        </w:trPr>
        <w:tc>
          <w:tcPr>
            <w:tcW w:w="960" w:type="dxa"/>
            <w:noWrap/>
            <w:hideMark/>
          </w:tcPr>
          <w:p w14:paraId="4B5149E4" w14:textId="77777777" w:rsidR="00650C20" w:rsidRPr="00650C20" w:rsidRDefault="00650C20" w:rsidP="00650C20">
            <w:r w:rsidRPr="00650C20">
              <w:t>Tx01</w:t>
            </w:r>
          </w:p>
        </w:tc>
        <w:tc>
          <w:tcPr>
            <w:tcW w:w="960" w:type="dxa"/>
            <w:noWrap/>
            <w:hideMark/>
          </w:tcPr>
          <w:p w14:paraId="088C8493" w14:textId="77777777" w:rsidR="00650C20" w:rsidRPr="00650C20" w:rsidRDefault="00650C20" w:rsidP="00650C20">
            <w:r w:rsidRPr="00650C20">
              <w:t>Tx02</w:t>
            </w:r>
          </w:p>
        </w:tc>
        <w:tc>
          <w:tcPr>
            <w:tcW w:w="960" w:type="dxa"/>
            <w:noWrap/>
            <w:hideMark/>
          </w:tcPr>
          <w:p w14:paraId="11C6BF97" w14:textId="77777777" w:rsidR="00650C20" w:rsidRPr="00650C20" w:rsidRDefault="00650C20" w:rsidP="00650C20">
            <w:r w:rsidRPr="00650C20">
              <w:t>Tx03</w:t>
            </w:r>
          </w:p>
        </w:tc>
        <w:tc>
          <w:tcPr>
            <w:tcW w:w="960" w:type="dxa"/>
            <w:noWrap/>
            <w:hideMark/>
          </w:tcPr>
          <w:p w14:paraId="10B0C293" w14:textId="77777777" w:rsidR="00650C20" w:rsidRPr="00650C20" w:rsidRDefault="00650C20" w:rsidP="00650C20">
            <w:r w:rsidRPr="00650C20">
              <w:t>Tx04</w:t>
            </w:r>
          </w:p>
        </w:tc>
        <w:tc>
          <w:tcPr>
            <w:tcW w:w="960" w:type="dxa"/>
            <w:noWrap/>
            <w:hideMark/>
          </w:tcPr>
          <w:p w14:paraId="68253626" w14:textId="77777777" w:rsidR="00650C20" w:rsidRPr="00650C20" w:rsidRDefault="00650C20" w:rsidP="00650C20">
            <w:r w:rsidRPr="00650C20">
              <w:t>Tx05</w:t>
            </w:r>
          </w:p>
        </w:tc>
        <w:tc>
          <w:tcPr>
            <w:tcW w:w="960" w:type="dxa"/>
            <w:noWrap/>
            <w:hideMark/>
          </w:tcPr>
          <w:p w14:paraId="769B4B35" w14:textId="77777777" w:rsidR="00650C20" w:rsidRPr="00650C20" w:rsidRDefault="00650C20" w:rsidP="00650C20">
            <w:r w:rsidRPr="00650C20">
              <w:t>Tx06</w:t>
            </w:r>
          </w:p>
        </w:tc>
        <w:tc>
          <w:tcPr>
            <w:tcW w:w="960" w:type="dxa"/>
            <w:noWrap/>
            <w:hideMark/>
          </w:tcPr>
          <w:p w14:paraId="3EA136AD" w14:textId="77777777" w:rsidR="00650C20" w:rsidRPr="00650C20" w:rsidRDefault="00650C20" w:rsidP="00650C20">
            <w:r w:rsidRPr="00650C20">
              <w:t>Tx07</w:t>
            </w:r>
          </w:p>
        </w:tc>
        <w:tc>
          <w:tcPr>
            <w:tcW w:w="960" w:type="dxa"/>
            <w:noWrap/>
            <w:hideMark/>
          </w:tcPr>
          <w:p w14:paraId="49BB5F97" w14:textId="77777777" w:rsidR="00650C20" w:rsidRPr="00650C20" w:rsidRDefault="00650C20" w:rsidP="00650C20">
            <w:r w:rsidRPr="00650C20">
              <w:t>Tx08</w:t>
            </w:r>
          </w:p>
        </w:tc>
        <w:tc>
          <w:tcPr>
            <w:tcW w:w="960" w:type="dxa"/>
            <w:noWrap/>
            <w:hideMark/>
          </w:tcPr>
          <w:p w14:paraId="344F0E68" w14:textId="77777777" w:rsidR="00650C20" w:rsidRPr="00650C20" w:rsidRDefault="00650C20" w:rsidP="00650C20">
            <w:r w:rsidRPr="00650C20">
              <w:t>Tx09</w:t>
            </w:r>
          </w:p>
        </w:tc>
        <w:tc>
          <w:tcPr>
            <w:tcW w:w="960" w:type="dxa"/>
            <w:noWrap/>
            <w:hideMark/>
          </w:tcPr>
          <w:p w14:paraId="57E86A7F" w14:textId="77777777" w:rsidR="00650C20" w:rsidRPr="00650C20" w:rsidRDefault="00650C20" w:rsidP="00650C20">
            <w:r w:rsidRPr="00650C20">
              <w:t>Tx10</w:t>
            </w:r>
          </w:p>
        </w:tc>
      </w:tr>
      <w:tr w:rsidR="00650C20" w:rsidRPr="00650C20" w14:paraId="293E2B15" w14:textId="77777777" w:rsidTr="00650C20">
        <w:trPr>
          <w:trHeight w:val="300"/>
        </w:trPr>
        <w:tc>
          <w:tcPr>
            <w:tcW w:w="960" w:type="dxa"/>
            <w:noWrap/>
            <w:hideMark/>
          </w:tcPr>
          <w:p w14:paraId="631B1D4B" w14:textId="77777777" w:rsidR="00650C20" w:rsidRPr="00650C20" w:rsidRDefault="00650C20" w:rsidP="00650C20">
            <w:r w:rsidRPr="00650C20">
              <w:t>7.473968</w:t>
            </w:r>
          </w:p>
        </w:tc>
        <w:tc>
          <w:tcPr>
            <w:tcW w:w="960" w:type="dxa"/>
            <w:noWrap/>
            <w:hideMark/>
          </w:tcPr>
          <w:p w14:paraId="223FA64E" w14:textId="77777777" w:rsidR="00650C20" w:rsidRPr="00650C20" w:rsidRDefault="00650C20" w:rsidP="00650C20">
            <w:r w:rsidRPr="00650C20">
              <w:t>7.503096</w:t>
            </w:r>
          </w:p>
        </w:tc>
        <w:tc>
          <w:tcPr>
            <w:tcW w:w="960" w:type="dxa"/>
            <w:noWrap/>
            <w:hideMark/>
          </w:tcPr>
          <w:p w14:paraId="7EDBD2ED" w14:textId="77777777" w:rsidR="00650C20" w:rsidRPr="00650C20" w:rsidRDefault="00650C20" w:rsidP="00650C20">
            <w:r w:rsidRPr="00650C20">
              <w:t>7.277672</w:t>
            </w:r>
          </w:p>
        </w:tc>
        <w:tc>
          <w:tcPr>
            <w:tcW w:w="960" w:type="dxa"/>
            <w:noWrap/>
            <w:hideMark/>
          </w:tcPr>
          <w:p w14:paraId="5237D112" w14:textId="77777777" w:rsidR="00650C20" w:rsidRPr="00650C20" w:rsidRDefault="00650C20" w:rsidP="00650C20">
            <w:r w:rsidRPr="00650C20">
              <w:t>8.128578</w:t>
            </w:r>
          </w:p>
        </w:tc>
        <w:tc>
          <w:tcPr>
            <w:tcW w:w="960" w:type="dxa"/>
            <w:noWrap/>
            <w:hideMark/>
          </w:tcPr>
          <w:p w14:paraId="425C8CDC" w14:textId="77777777" w:rsidR="00650C20" w:rsidRPr="00650C20" w:rsidRDefault="00650C20" w:rsidP="00650C20">
            <w:r w:rsidRPr="00650C20">
              <w:t>12.92864</w:t>
            </w:r>
          </w:p>
        </w:tc>
        <w:tc>
          <w:tcPr>
            <w:tcW w:w="960" w:type="dxa"/>
            <w:noWrap/>
            <w:hideMark/>
          </w:tcPr>
          <w:p w14:paraId="7394AE48" w14:textId="77777777" w:rsidR="00650C20" w:rsidRPr="00650C20" w:rsidRDefault="00650C20" w:rsidP="00650C20">
            <w:r w:rsidRPr="00650C20">
              <w:t>8.94761</w:t>
            </w:r>
          </w:p>
        </w:tc>
        <w:tc>
          <w:tcPr>
            <w:tcW w:w="960" w:type="dxa"/>
            <w:noWrap/>
            <w:hideMark/>
          </w:tcPr>
          <w:p w14:paraId="29EF029C" w14:textId="77777777" w:rsidR="00650C20" w:rsidRPr="00650C20" w:rsidRDefault="00650C20" w:rsidP="00650C20">
            <w:r w:rsidRPr="00650C20">
              <w:t>11.76762</w:t>
            </w:r>
          </w:p>
        </w:tc>
        <w:tc>
          <w:tcPr>
            <w:tcW w:w="960" w:type="dxa"/>
            <w:noWrap/>
            <w:hideMark/>
          </w:tcPr>
          <w:p w14:paraId="5143D74A" w14:textId="77777777" w:rsidR="00650C20" w:rsidRPr="00650C20" w:rsidRDefault="00650C20" w:rsidP="00650C20">
            <w:r w:rsidRPr="00650C20">
              <w:t>13.70307</w:t>
            </w:r>
          </w:p>
        </w:tc>
        <w:tc>
          <w:tcPr>
            <w:tcW w:w="960" w:type="dxa"/>
            <w:noWrap/>
            <w:hideMark/>
          </w:tcPr>
          <w:p w14:paraId="32A709B3" w14:textId="77777777" w:rsidR="00650C20" w:rsidRPr="00650C20" w:rsidRDefault="00650C20" w:rsidP="00650C20">
            <w:r w:rsidRPr="00650C20">
              <w:t>7.744593</w:t>
            </w:r>
          </w:p>
        </w:tc>
        <w:tc>
          <w:tcPr>
            <w:tcW w:w="960" w:type="dxa"/>
            <w:noWrap/>
            <w:hideMark/>
          </w:tcPr>
          <w:p w14:paraId="4D2BED5F" w14:textId="77777777" w:rsidR="00650C20" w:rsidRPr="00650C20" w:rsidRDefault="00650C20" w:rsidP="00650C20">
            <w:r w:rsidRPr="00650C20">
              <w:t>9.813009</w:t>
            </w:r>
          </w:p>
        </w:tc>
      </w:tr>
      <w:tr w:rsidR="00650C20" w:rsidRPr="00650C20" w14:paraId="4B445E46" w14:textId="77777777" w:rsidTr="00650C20">
        <w:trPr>
          <w:trHeight w:val="300"/>
        </w:trPr>
        <w:tc>
          <w:tcPr>
            <w:tcW w:w="960" w:type="dxa"/>
            <w:noWrap/>
            <w:hideMark/>
          </w:tcPr>
          <w:p w14:paraId="510788BD" w14:textId="77777777" w:rsidR="00650C20" w:rsidRPr="00650C20" w:rsidRDefault="00650C20" w:rsidP="00650C20">
            <w:r w:rsidRPr="00650C20">
              <w:t>8.578861</w:t>
            </w:r>
          </w:p>
        </w:tc>
        <w:tc>
          <w:tcPr>
            <w:tcW w:w="960" w:type="dxa"/>
            <w:noWrap/>
            <w:hideMark/>
          </w:tcPr>
          <w:p w14:paraId="291598C6" w14:textId="77777777" w:rsidR="00650C20" w:rsidRPr="00650C20" w:rsidRDefault="00650C20" w:rsidP="00650C20">
            <w:r w:rsidRPr="00650C20">
              <w:t>9.544391</w:t>
            </w:r>
          </w:p>
        </w:tc>
        <w:tc>
          <w:tcPr>
            <w:tcW w:w="960" w:type="dxa"/>
            <w:noWrap/>
            <w:hideMark/>
          </w:tcPr>
          <w:p w14:paraId="3C929CCD" w14:textId="77777777" w:rsidR="00650C20" w:rsidRPr="00650C20" w:rsidRDefault="00650C20" w:rsidP="00650C20">
            <w:r w:rsidRPr="00650C20">
              <w:t>7.289182</w:t>
            </w:r>
          </w:p>
        </w:tc>
        <w:tc>
          <w:tcPr>
            <w:tcW w:w="960" w:type="dxa"/>
            <w:noWrap/>
            <w:hideMark/>
          </w:tcPr>
          <w:p w14:paraId="5F963924" w14:textId="77777777" w:rsidR="00650C20" w:rsidRPr="00650C20" w:rsidRDefault="00650C20" w:rsidP="00650C20">
            <w:r w:rsidRPr="00650C20">
              <w:t>11.54824</w:t>
            </w:r>
          </w:p>
        </w:tc>
        <w:tc>
          <w:tcPr>
            <w:tcW w:w="960" w:type="dxa"/>
            <w:noWrap/>
            <w:hideMark/>
          </w:tcPr>
          <w:p w14:paraId="211AFDA9" w14:textId="77777777" w:rsidR="00650C20" w:rsidRPr="00650C20" w:rsidRDefault="00650C20" w:rsidP="00650C20">
            <w:r w:rsidRPr="00650C20">
              <w:t>10.529</w:t>
            </w:r>
          </w:p>
        </w:tc>
        <w:tc>
          <w:tcPr>
            <w:tcW w:w="960" w:type="dxa"/>
            <w:noWrap/>
            <w:hideMark/>
          </w:tcPr>
          <w:p w14:paraId="2381FF3C" w14:textId="77777777" w:rsidR="00650C20" w:rsidRPr="00650C20" w:rsidRDefault="00650C20" w:rsidP="00650C20">
            <w:r w:rsidRPr="00650C20">
              <w:t>11.47716</w:t>
            </w:r>
          </w:p>
        </w:tc>
        <w:tc>
          <w:tcPr>
            <w:tcW w:w="960" w:type="dxa"/>
            <w:noWrap/>
            <w:hideMark/>
          </w:tcPr>
          <w:p w14:paraId="4D29552C" w14:textId="77777777" w:rsidR="00650C20" w:rsidRPr="00650C20" w:rsidRDefault="00650C20" w:rsidP="00650C20">
            <w:r w:rsidRPr="00650C20">
              <w:t>6.663492</w:t>
            </w:r>
          </w:p>
        </w:tc>
        <w:tc>
          <w:tcPr>
            <w:tcW w:w="960" w:type="dxa"/>
            <w:noWrap/>
            <w:hideMark/>
          </w:tcPr>
          <w:p w14:paraId="45B5518D" w14:textId="77777777" w:rsidR="00650C20" w:rsidRPr="00650C20" w:rsidRDefault="00650C20" w:rsidP="00650C20">
            <w:r w:rsidRPr="00650C20">
              <w:t>8.145218</w:t>
            </w:r>
          </w:p>
        </w:tc>
        <w:tc>
          <w:tcPr>
            <w:tcW w:w="960" w:type="dxa"/>
            <w:noWrap/>
            <w:hideMark/>
          </w:tcPr>
          <w:p w14:paraId="58065C86" w14:textId="77777777" w:rsidR="00650C20" w:rsidRPr="00650C20" w:rsidRDefault="00650C20" w:rsidP="00650C20">
            <w:r w:rsidRPr="00650C20">
              <w:t>8.978481</w:t>
            </w:r>
          </w:p>
        </w:tc>
        <w:tc>
          <w:tcPr>
            <w:tcW w:w="960" w:type="dxa"/>
            <w:noWrap/>
            <w:hideMark/>
          </w:tcPr>
          <w:p w14:paraId="07185368" w14:textId="77777777" w:rsidR="00650C20" w:rsidRPr="00650C20" w:rsidRDefault="00650C20" w:rsidP="00650C20">
            <w:r w:rsidRPr="00650C20">
              <w:t>8.316424</w:t>
            </w:r>
          </w:p>
        </w:tc>
      </w:tr>
      <w:tr w:rsidR="00650C20" w:rsidRPr="00650C20" w14:paraId="7E7C6E1C" w14:textId="77777777" w:rsidTr="00650C20">
        <w:trPr>
          <w:trHeight w:val="300"/>
        </w:trPr>
        <w:tc>
          <w:tcPr>
            <w:tcW w:w="960" w:type="dxa"/>
            <w:noWrap/>
            <w:hideMark/>
          </w:tcPr>
          <w:p w14:paraId="18E184B0" w14:textId="77777777" w:rsidR="00650C20" w:rsidRPr="00650C20" w:rsidRDefault="00650C20" w:rsidP="00650C20">
            <w:r w:rsidRPr="00650C20">
              <w:t>12.16103</w:t>
            </w:r>
          </w:p>
        </w:tc>
        <w:tc>
          <w:tcPr>
            <w:tcW w:w="960" w:type="dxa"/>
            <w:noWrap/>
            <w:hideMark/>
          </w:tcPr>
          <w:p w14:paraId="1EAC24F0" w14:textId="77777777" w:rsidR="00650C20" w:rsidRPr="00650C20" w:rsidRDefault="00650C20" w:rsidP="00650C20">
            <w:r w:rsidRPr="00650C20">
              <w:t>6.464436</w:t>
            </w:r>
          </w:p>
        </w:tc>
        <w:tc>
          <w:tcPr>
            <w:tcW w:w="960" w:type="dxa"/>
            <w:noWrap/>
            <w:hideMark/>
          </w:tcPr>
          <w:p w14:paraId="4D11CC3A" w14:textId="77777777" w:rsidR="00650C20" w:rsidRPr="00650C20" w:rsidRDefault="00650C20" w:rsidP="00650C20">
            <w:r w:rsidRPr="00650C20">
              <w:t>5.927896</w:t>
            </w:r>
          </w:p>
        </w:tc>
        <w:tc>
          <w:tcPr>
            <w:tcW w:w="960" w:type="dxa"/>
            <w:noWrap/>
            <w:hideMark/>
          </w:tcPr>
          <w:p w14:paraId="3ED49A06" w14:textId="77777777" w:rsidR="00650C20" w:rsidRPr="00650C20" w:rsidRDefault="00650C20" w:rsidP="00650C20">
            <w:r w:rsidRPr="00650C20">
              <w:t>14.26169</w:t>
            </w:r>
          </w:p>
        </w:tc>
        <w:tc>
          <w:tcPr>
            <w:tcW w:w="960" w:type="dxa"/>
            <w:noWrap/>
            <w:hideMark/>
          </w:tcPr>
          <w:p w14:paraId="7D25A08F" w14:textId="77777777" w:rsidR="00650C20" w:rsidRPr="00650C20" w:rsidRDefault="00650C20" w:rsidP="00650C20">
            <w:r w:rsidRPr="00650C20">
              <w:t>7.423319</w:t>
            </w:r>
          </w:p>
        </w:tc>
        <w:tc>
          <w:tcPr>
            <w:tcW w:w="960" w:type="dxa"/>
            <w:noWrap/>
            <w:hideMark/>
          </w:tcPr>
          <w:p w14:paraId="278D799F" w14:textId="77777777" w:rsidR="00650C20" w:rsidRPr="00650C20" w:rsidRDefault="00650C20" w:rsidP="00650C20">
            <w:r w:rsidRPr="00650C20">
              <w:t>6.707403</w:t>
            </w:r>
          </w:p>
        </w:tc>
        <w:tc>
          <w:tcPr>
            <w:tcW w:w="960" w:type="dxa"/>
            <w:noWrap/>
            <w:hideMark/>
          </w:tcPr>
          <w:p w14:paraId="797FA359" w14:textId="77777777" w:rsidR="00650C20" w:rsidRPr="00650C20" w:rsidRDefault="00650C20" w:rsidP="00650C20">
            <w:r w:rsidRPr="00650C20">
              <w:t>4.4927</w:t>
            </w:r>
          </w:p>
        </w:tc>
        <w:tc>
          <w:tcPr>
            <w:tcW w:w="960" w:type="dxa"/>
            <w:noWrap/>
            <w:hideMark/>
          </w:tcPr>
          <w:p w14:paraId="30AA7E53" w14:textId="77777777" w:rsidR="00650C20" w:rsidRPr="00650C20" w:rsidRDefault="00650C20" w:rsidP="00650C20">
            <w:r w:rsidRPr="00650C20">
              <w:t>8.712093</w:t>
            </w:r>
          </w:p>
        </w:tc>
        <w:tc>
          <w:tcPr>
            <w:tcW w:w="960" w:type="dxa"/>
            <w:noWrap/>
            <w:hideMark/>
          </w:tcPr>
          <w:p w14:paraId="17BD0CB3" w14:textId="77777777" w:rsidR="00650C20" w:rsidRPr="00650C20" w:rsidRDefault="00650C20" w:rsidP="00650C20">
            <w:r w:rsidRPr="00650C20">
              <w:t>10.59267</w:t>
            </w:r>
          </w:p>
        </w:tc>
        <w:tc>
          <w:tcPr>
            <w:tcW w:w="960" w:type="dxa"/>
            <w:noWrap/>
            <w:hideMark/>
          </w:tcPr>
          <w:p w14:paraId="4A9CDAA3" w14:textId="77777777" w:rsidR="00650C20" w:rsidRPr="00650C20" w:rsidRDefault="00650C20" w:rsidP="00650C20">
            <w:r w:rsidRPr="00650C20">
              <w:t>13.60485</w:t>
            </w:r>
          </w:p>
        </w:tc>
      </w:tr>
      <w:tr w:rsidR="00650C20" w:rsidRPr="00650C20" w14:paraId="44B3987D" w14:textId="77777777" w:rsidTr="00650C20">
        <w:trPr>
          <w:trHeight w:val="300"/>
        </w:trPr>
        <w:tc>
          <w:tcPr>
            <w:tcW w:w="960" w:type="dxa"/>
            <w:noWrap/>
            <w:hideMark/>
          </w:tcPr>
          <w:p w14:paraId="069932A5" w14:textId="77777777" w:rsidR="00650C20" w:rsidRPr="00650C20" w:rsidRDefault="00650C20" w:rsidP="00650C20">
            <w:r w:rsidRPr="00650C20">
              <w:t>4.116606</w:t>
            </w:r>
          </w:p>
        </w:tc>
        <w:tc>
          <w:tcPr>
            <w:tcW w:w="960" w:type="dxa"/>
            <w:noWrap/>
            <w:hideMark/>
          </w:tcPr>
          <w:p w14:paraId="3E388AD4" w14:textId="77777777" w:rsidR="00650C20" w:rsidRPr="00650C20" w:rsidRDefault="00650C20" w:rsidP="00650C20">
            <w:r w:rsidRPr="00650C20">
              <w:t>6.54238</w:t>
            </w:r>
          </w:p>
        </w:tc>
        <w:tc>
          <w:tcPr>
            <w:tcW w:w="960" w:type="dxa"/>
            <w:noWrap/>
            <w:hideMark/>
          </w:tcPr>
          <w:p w14:paraId="1A32CB46" w14:textId="77777777" w:rsidR="00650C20" w:rsidRPr="00650C20" w:rsidRDefault="00650C20" w:rsidP="00650C20">
            <w:r w:rsidRPr="00650C20">
              <w:t>8.60746</w:t>
            </w:r>
          </w:p>
        </w:tc>
        <w:tc>
          <w:tcPr>
            <w:tcW w:w="960" w:type="dxa"/>
            <w:noWrap/>
            <w:hideMark/>
          </w:tcPr>
          <w:p w14:paraId="29ACF141" w14:textId="77777777" w:rsidR="00650C20" w:rsidRPr="00650C20" w:rsidRDefault="00650C20" w:rsidP="00650C20">
            <w:r w:rsidRPr="00650C20">
              <w:t>11.37388</w:t>
            </w:r>
          </w:p>
        </w:tc>
        <w:tc>
          <w:tcPr>
            <w:tcW w:w="960" w:type="dxa"/>
            <w:noWrap/>
            <w:hideMark/>
          </w:tcPr>
          <w:p w14:paraId="6AB0269F" w14:textId="77777777" w:rsidR="00650C20" w:rsidRPr="00650C20" w:rsidRDefault="00650C20" w:rsidP="00650C20">
            <w:r w:rsidRPr="00650C20">
              <w:t>8.237381</w:t>
            </w:r>
          </w:p>
        </w:tc>
        <w:tc>
          <w:tcPr>
            <w:tcW w:w="960" w:type="dxa"/>
            <w:noWrap/>
            <w:hideMark/>
          </w:tcPr>
          <w:p w14:paraId="02C6A411" w14:textId="77777777" w:rsidR="00650C20" w:rsidRPr="00650C20" w:rsidRDefault="00650C20" w:rsidP="00650C20">
            <w:r w:rsidRPr="00650C20">
              <w:t>4.481498</w:t>
            </w:r>
          </w:p>
        </w:tc>
        <w:tc>
          <w:tcPr>
            <w:tcW w:w="960" w:type="dxa"/>
            <w:noWrap/>
            <w:hideMark/>
          </w:tcPr>
          <w:p w14:paraId="1990CEC9" w14:textId="77777777" w:rsidR="00650C20" w:rsidRPr="00650C20" w:rsidRDefault="00650C20" w:rsidP="00650C20">
            <w:r w:rsidRPr="00650C20">
              <w:t>4.472627</w:t>
            </w:r>
          </w:p>
        </w:tc>
        <w:tc>
          <w:tcPr>
            <w:tcW w:w="960" w:type="dxa"/>
            <w:noWrap/>
            <w:hideMark/>
          </w:tcPr>
          <w:p w14:paraId="6359A7BF" w14:textId="77777777" w:rsidR="00650C20" w:rsidRPr="00650C20" w:rsidRDefault="00650C20" w:rsidP="00650C20">
            <w:r w:rsidRPr="00650C20">
              <w:t>7.237003</w:t>
            </w:r>
          </w:p>
        </w:tc>
        <w:tc>
          <w:tcPr>
            <w:tcW w:w="960" w:type="dxa"/>
            <w:noWrap/>
            <w:hideMark/>
          </w:tcPr>
          <w:p w14:paraId="01853A1C" w14:textId="77777777" w:rsidR="00650C20" w:rsidRPr="00650C20" w:rsidRDefault="00650C20" w:rsidP="00650C20">
            <w:r w:rsidRPr="00650C20">
              <w:t>9.75478</w:t>
            </w:r>
          </w:p>
        </w:tc>
        <w:tc>
          <w:tcPr>
            <w:tcW w:w="960" w:type="dxa"/>
            <w:noWrap/>
            <w:hideMark/>
          </w:tcPr>
          <w:p w14:paraId="6F12F0FA" w14:textId="77777777" w:rsidR="00650C20" w:rsidRPr="00650C20" w:rsidRDefault="00650C20" w:rsidP="00650C20">
            <w:r w:rsidRPr="00650C20">
              <w:t>11.70952</w:t>
            </w:r>
          </w:p>
        </w:tc>
      </w:tr>
      <w:tr w:rsidR="00650C20" w:rsidRPr="00650C20" w14:paraId="39C670AC" w14:textId="77777777" w:rsidTr="00650C20">
        <w:trPr>
          <w:trHeight w:val="300"/>
        </w:trPr>
        <w:tc>
          <w:tcPr>
            <w:tcW w:w="960" w:type="dxa"/>
            <w:noWrap/>
            <w:hideMark/>
          </w:tcPr>
          <w:p w14:paraId="38EDC78E" w14:textId="77777777" w:rsidR="00650C20" w:rsidRPr="00650C20" w:rsidRDefault="00650C20" w:rsidP="00650C20">
            <w:r w:rsidRPr="00650C20">
              <w:t>9.947132</w:t>
            </w:r>
          </w:p>
        </w:tc>
        <w:tc>
          <w:tcPr>
            <w:tcW w:w="960" w:type="dxa"/>
            <w:noWrap/>
            <w:hideMark/>
          </w:tcPr>
          <w:p w14:paraId="150D6BC1" w14:textId="77777777" w:rsidR="00650C20" w:rsidRPr="00650C20" w:rsidRDefault="00650C20" w:rsidP="00650C20">
            <w:r w:rsidRPr="00650C20">
              <w:t>10.42419</w:t>
            </w:r>
          </w:p>
        </w:tc>
        <w:tc>
          <w:tcPr>
            <w:tcW w:w="960" w:type="dxa"/>
            <w:noWrap/>
            <w:hideMark/>
          </w:tcPr>
          <w:p w14:paraId="3EEB846F" w14:textId="77777777" w:rsidR="00650C20" w:rsidRPr="00650C20" w:rsidRDefault="00650C20" w:rsidP="00650C20">
            <w:r w:rsidRPr="00650C20">
              <w:t>11.88651</w:t>
            </w:r>
          </w:p>
        </w:tc>
        <w:tc>
          <w:tcPr>
            <w:tcW w:w="960" w:type="dxa"/>
            <w:noWrap/>
            <w:hideMark/>
          </w:tcPr>
          <w:p w14:paraId="6C446E70" w14:textId="77777777" w:rsidR="00650C20" w:rsidRPr="00650C20" w:rsidRDefault="00650C20" w:rsidP="00650C20">
            <w:r w:rsidRPr="00650C20">
              <w:t>9.551605</w:t>
            </w:r>
          </w:p>
        </w:tc>
        <w:tc>
          <w:tcPr>
            <w:tcW w:w="960" w:type="dxa"/>
            <w:noWrap/>
            <w:hideMark/>
          </w:tcPr>
          <w:p w14:paraId="184DAFE8" w14:textId="77777777" w:rsidR="00650C20" w:rsidRPr="00650C20" w:rsidRDefault="00650C20" w:rsidP="00650C20">
            <w:r w:rsidRPr="00650C20">
              <w:t>11.99592</w:t>
            </w:r>
          </w:p>
        </w:tc>
        <w:tc>
          <w:tcPr>
            <w:tcW w:w="960" w:type="dxa"/>
            <w:noWrap/>
            <w:hideMark/>
          </w:tcPr>
          <w:p w14:paraId="77621C70" w14:textId="77777777" w:rsidR="00650C20" w:rsidRPr="00650C20" w:rsidRDefault="00650C20" w:rsidP="00650C20">
            <w:r w:rsidRPr="00650C20">
              <w:t>13.44232</w:t>
            </w:r>
          </w:p>
        </w:tc>
        <w:tc>
          <w:tcPr>
            <w:tcW w:w="960" w:type="dxa"/>
            <w:noWrap/>
            <w:hideMark/>
          </w:tcPr>
          <w:p w14:paraId="09E9E7A2" w14:textId="77777777" w:rsidR="00650C20" w:rsidRPr="00650C20" w:rsidRDefault="00650C20" w:rsidP="00650C20">
            <w:r w:rsidRPr="00650C20">
              <w:t>4.153563</w:t>
            </w:r>
          </w:p>
        </w:tc>
        <w:tc>
          <w:tcPr>
            <w:tcW w:w="960" w:type="dxa"/>
            <w:noWrap/>
            <w:hideMark/>
          </w:tcPr>
          <w:p w14:paraId="6D67D78A" w14:textId="77777777" w:rsidR="00650C20" w:rsidRPr="00650C20" w:rsidRDefault="00650C20" w:rsidP="00650C20">
            <w:r w:rsidRPr="00650C20">
              <w:t>5.259338</w:t>
            </w:r>
          </w:p>
        </w:tc>
        <w:tc>
          <w:tcPr>
            <w:tcW w:w="960" w:type="dxa"/>
            <w:noWrap/>
            <w:hideMark/>
          </w:tcPr>
          <w:p w14:paraId="43C4B0FC" w14:textId="77777777" w:rsidR="00650C20" w:rsidRPr="00650C20" w:rsidRDefault="00650C20" w:rsidP="00650C20">
            <w:r w:rsidRPr="00650C20">
              <w:t>16.9655</w:t>
            </w:r>
          </w:p>
        </w:tc>
        <w:tc>
          <w:tcPr>
            <w:tcW w:w="960" w:type="dxa"/>
            <w:noWrap/>
            <w:hideMark/>
          </w:tcPr>
          <w:p w14:paraId="6BC68418" w14:textId="77777777" w:rsidR="00650C20" w:rsidRPr="00650C20" w:rsidRDefault="00650C20" w:rsidP="00650C20">
            <w:r w:rsidRPr="00650C20">
              <w:t>13.23097</w:t>
            </w:r>
          </w:p>
        </w:tc>
      </w:tr>
      <w:tr w:rsidR="00650C20" w:rsidRPr="00650C20" w14:paraId="3D07A703" w14:textId="77777777" w:rsidTr="00650C20">
        <w:trPr>
          <w:trHeight w:val="300"/>
        </w:trPr>
        <w:tc>
          <w:tcPr>
            <w:tcW w:w="960" w:type="dxa"/>
            <w:noWrap/>
            <w:hideMark/>
          </w:tcPr>
          <w:p w14:paraId="0CDD5C51" w14:textId="77777777" w:rsidR="00650C20" w:rsidRPr="00650C20" w:rsidRDefault="00650C20" w:rsidP="00650C20">
            <w:r w:rsidRPr="00650C20">
              <w:t>12.45125</w:t>
            </w:r>
          </w:p>
        </w:tc>
        <w:tc>
          <w:tcPr>
            <w:tcW w:w="960" w:type="dxa"/>
            <w:noWrap/>
            <w:hideMark/>
          </w:tcPr>
          <w:p w14:paraId="232B3D22" w14:textId="77777777" w:rsidR="00650C20" w:rsidRPr="00650C20" w:rsidRDefault="00650C20" w:rsidP="00650C20">
            <w:r w:rsidRPr="00650C20">
              <w:t>4.292024</w:t>
            </w:r>
          </w:p>
        </w:tc>
        <w:tc>
          <w:tcPr>
            <w:tcW w:w="960" w:type="dxa"/>
            <w:noWrap/>
            <w:hideMark/>
          </w:tcPr>
          <w:p w14:paraId="4CD5138C" w14:textId="77777777" w:rsidR="00650C20" w:rsidRPr="00650C20" w:rsidRDefault="00650C20" w:rsidP="00650C20">
            <w:r w:rsidRPr="00650C20">
              <w:t>8.311456</w:t>
            </w:r>
          </w:p>
        </w:tc>
        <w:tc>
          <w:tcPr>
            <w:tcW w:w="960" w:type="dxa"/>
            <w:noWrap/>
            <w:hideMark/>
          </w:tcPr>
          <w:p w14:paraId="255BC5AA" w14:textId="77777777" w:rsidR="00650C20" w:rsidRPr="00650C20" w:rsidRDefault="00650C20" w:rsidP="00650C20">
            <w:r w:rsidRPr="00650C20">
              <w:t>7.405426</w:t>
            </w:r>
          </w:p>
        </w:tc>
        <w:tc>
          <w:tcPr>
            <w:tcW w:w="960" w:type="dxa"/>
            <w:noWrap/>
            <w:hideMark/>
          </w:tcPr>
          <w:p w14:paraId="4CBAE280" w14:textId="77777777" w:rsidR="00650C20" w:rsidRPr="00650C20" w:rsidRDefault="00650C20" w:rsidP="00650C20">
            <w:r w:rsidRPr="00650C20">
              <w:t>11.55631</w:t>
            </w:r>
          </w:p>
        </w:tc>
        <w:tc>
          <w:tcPr>
            <w:tcW w:w="960" w:type="dxa"/>
            <w:noWrap/>
            <w:hideMark/>
          </w:tcPr>
          <w:p w14:paraId="389016E0" w14:textId="77777777" w:rsidR="00650C20" w:rsidRPr="00650C20" w:rsidRDefault="00650C20" w:rsidP="00650C20">
            <w:r w:rsidRPr="00650C20">
              <w:t>6.723802</w:t>
            </w:r>
          </w:p>
        </w:tc>
        <w:tc>
          <w:tcPr>
            <w:tcW w:w="960" w:type="dxa"/>
            <w:noWrap/>
            <w:hideMark/>
          </w:tcPr>
          <w:p w14:paraId="0ACA6911" w14:textId="77777777" w:rsidR="00650C20" w:rsidRPr="00650C20" w:rsidRDefault="00650C20" w:rsidP="00650C20">
            <w:r w:rsidRPr="00650C20">
              <w:t>6.271301</w:t>
            </w:r>
          </w:p>
        </w:tc>
        <w:tc>
          <w:tcPr>
            <w:tcW w:w="960" w:type="dxa"/>
            <w:noWrap/>
            <w:hideMark/>
          </w:tcPr>
          <w:p w14:paraId="122D74EA" w14:textId="77777777" w:rsidR="00650C20" w:rsidRPr="00650C20" w:rsidRDefault="00650C20" w:rsidP="00650C20">
            <w:r w:rsidRPr="00650C20">
              <w:t>8.84627</w:t>
            </w:r>
          </w:p>
        </w:tc>
        <w:tc>
          <w:tcPr>
            <w:tcW w:w="960" w:type="dxa"/>
            <w:noWrap/>
            <w:hideMark/>
          </w:tcPr>
          <w:p w14:paraId="74EAF046" w14:textId="77777777" w:rsidR="00650C20" w:rsidRPr="00650C20" w:rsidRDefault="00650C20" w:rsidP="00650C20">
            <w:r w:rsidRPr="00650C20">
              <w:t>12.28562</w:t>
            </w:r>
          </w:p>
        </w:tc>
        <w:tc>
          <w:tcPr>
            <w:tcW w:w="960" w:type="dxa"/>
            <w:noWrap/>
            <w:hideMark/>
          </w:tcPr>
          <w:p w14:paraId="7410A144" w14:textId="77777777" w:rsidR="00650C20" w:rsidRPr="00650C20" w:rsidRDefault="00650C20" w:rsidP="00650C20">
            <w:r w:rsidRPr="00650C20">
              <w:t>7.479075</w:t>
            </w:r>
          </w:p>
        </w:tc>
      </w:tr>
      <w:tr w:rsidR="00650C20" w:rsidRPr="00650C20" w14:paraId="0B83CDB4" w14:textId="77777777" w:rsidTr="00650C20">
        <w:trPr>
          <w:trHeight w:val="300"/>
        </w:trPr>
        <w:tc>
          <w:tcPr>
            <w:tcW w:w="960" w:type="dxa"/>
            <w:noWrap/>
            <w:hideMark/>
          </w:tcPr>
          <w:p w14:paraId="699EFAEC" w14:textId="77777777" w:rsidR="00650C20" w:rsidRPr="00650C20" w:rsidRDefault="00650C20" w:rsidP="00650C20">
            <w:r w:rsidRPr="00650C20">
              <w:t>4.243973</w:t>
            </w:r>
          </w:p>
        </w:tc>
        <w:tc>
          <w:tcPr>
            <w:tcW w:w="960" w:type="dxa"/>
            <w:noWrap/>
            <w:hideMark/>
          </w:tcPr>
          <w:p w14:paraId="130D31F6" w14:textId="77777777" w:rsidR="00650C20" w:rsidRPr="00650C20" w:rsidRDefault="00650C20" w:rsidP="00650C20">
            <w:r w:rsidRPr="00650C20">
              <w:t>9.559387</w:t>
            </w:r>
          </w:p>
        </w:tc>
        <w:tc>
          <w:tcPr>
            <w:tcW w:w="960" w:type="dxa"/>
            <w:noWrap/>
            <w:hideMark/>
          </w:tcPr>
          <w:p w14:paraId="7C42785D" w14:textId="77777777" w:rsidR="00650C20" w:rsidRPr="00650C20" w:rsidRDefault="00650C20" w:rsidP="00650C20">
            <w:r w:rsidRPr="00650C20">
              <w:t>9.522206</w:t>
            </w:r>
          </w:p>
        </w:tc>
        <w:tc>
          <w:tcPr>
            <w:tcW w:w="960" w:type="dxa"/>
            <w:noWrap/>
            <w:hideMark/>
          </w:tcPr>
          <w:p w14:paraId="1D108B5D" w14:textId="77777777" w:rsidR="00650C20" w:rsidRPr="00650C20" w:rsidRDefault="00650C20" w:rsidP="00650C20">
            <w:r w:rsidRPr="00650C20">
              <w:t>11.92559</w:t>
            </w:r>
          </w:p>
        </w:tc>
        <w:tc>
          <w:tcPr>
            <w:tcW w:w="960" w:type="dxa"/>
            <w:noWrap/>
            <w:hideMark/>
          </w:tcPr>
          <w:p w14:paraId="1EBF20C4" w14:textId="77777777" w:rsidR="00650C20" w:rsidRPr="00650C20" w:rsidRDefault="00650C20" w:rsidP="00650C20">
            <w:r w:rsidRPr="00650C20">
              <w:t>14.69029</w:t>
            </w:r>
          </w:p>
        </w:tc>
        <w:tc>
          <w:tcPr>
            <w:tcW w:w="960" w:type="dxa"/>
            <w:noWrap/>
            <w:hideMark/>
          </w:tcPr>
          <w:p w14:paraId="2558B89A" w14:textId="77777777" w:rsidR="00650C20" w:rsidRPr="00650C20" w:rsidRDefault="00650C20" w:rsidP="00650C20">
            <w:r w:rsidRPr="00650C20">
              <w:t>6.652993</w:t>
            </w:r>
          </w:p>
        </w:tc>
        <w:tc>
          <w:tcPr>
            <w:tcW w:w="960" w:type="dxa"/>
            <w:noWrap/>
            <w:hideMark/>
          </w:tcPr>
          <w:p w14:paraId="57AEA4AA" w14:textId="77777777" w:rsidR="00650C20" w:rsidRPr="00650C20" w:rsidRDefault="00650C20" w:rsidP="00650C20">
            <w:r w:rsidRPr="00650C20">
              <w:t>11.97358</w:t>
            </w:r>
          </w:p>
        </w:tc>
        <w:tc>
          <w:tcPr>
            <w:tcW w:w="960" w:type="dxa"/>
            <w:noWrap/>
            <w:hideMark/>
          </w:tcPr>
          <w:p w14:paraId="61EFFADA" w14:textId="77777777" w:rsidR="00650C20" w:rsidRPr="00650C20" w:rsidRDefault="00650C20" w:rsidP="00650C20">
            <w:r w:rsidRPr="00650C20">
              <w:t>7.642342</w:t>
            </w:r>
          </w:p>
        </w:tc>
        <w:tc>
          <w:tcPr>
            <w:tcW w:w="960" w:type="dxa"/>
            <w:noWrap/>
            <w:hideMark/>
          </w:tcPr>
          <w:p w14:paraId="4E776904" w14:textId="77777777" w:rsidR="00650C20" w:rsidRPr="00650C20" w:rsidRDefault="00650C20" w:rsidP="00650C20">
            <w:r w:rsidRPr="00650C20">
              <w:t>8.787199</w:t>
            </w:r>
          </w:p>
        </w:tc>
        <w:tc>
          <w:tcPr>
            <w:tcW w:w="960" w:type="dxa"/>
            <w:noWrap/>
            <w:hideMark/>
          </w:tcPr>
          <w:p w14:paraId="5604A6E7" w14:textId="77777777" w:rsidR="00650C20" w:rsidRPr="00650C20" w:rsidRDefault="00650C20" w:rsidP="00650C20">
            <w:r w:rsidRPr="00650C20">
              <w:t>11.82372</w:t>
            </w:r>
          </w:p>
        </w:tc>
      </w:tr>
      <w:tr w:rsidR="00650C20" w:rsidRPr="00650C20" w14:paraId="4D1B6E1B" w14:textId="77777777" w:rsidTr="00650C20">
        <w:trPr>
          <w:trHeight w:val="300"/>
        </w:trPr>
        <w:tc>
          <w:tcPr>
            <w:tcW w:w="960" w:type="dxa"/>
            <w:noWrap/>
            <w:hideMark/>
          </w:tcPr>
          <w:p w14:paraId="5A772770" w14:textId="77777777" w:rsidR="00650C20" w:rsidRPr="00650C20" w:rsidRDefault="00650C20" w:rsidP="00650C20">
            <w:r w:rsidRPr="00650C20">
              <w:t>11.58533</w:t>
            </w:r>
          </w:p>
        </w:tc>
        <w:tc>
          <w:tcPr>
            <w:tcW w:w="960" w:type="dxa"/>
            <w:noWrap/>
            <w:hideMark/>
          </w:tcPr>
          <w:p w14:paraId="2830E49B" w14:textId="77777777" w:rsidR="00650C20" w:rsidRPr="00650C20" w:rsidRDefault="00650C20" w:rsidP="00650C20">
            <w:r w:rsidRPr="00650C20">
              <w:t>12.51493</w:t>
            </w:r>
          </w:p>
        </w:tc>
        <w:tc>
          <w:tcPr>
            <w:tcW w:w="960" w:type="dxa"/>
            <w:noWrap/>
            <w:hideMark/>
          </w:tcPr>
          <w:p w14:paraId="76BEDDE1" w14:textId="77777777" w:rsidR="00650C20" w:rsidRPr="00650C20" w:rsidRDefault="00650C20" w:rsidP="00650C20">
            <w:r w:rsidRPr="00650C20">
              <w:t>11.83061</w:t>
            </w:r>
          </w:p>
        </w:tc>
        <w:tc>
          <w:tcPr>
            <w:tcW w:w="960" w:type="dxa"/>
            <w:noWrap/>
            <w:hideMark/>
          </w:tcPr>
          <w:p w14:paraId="1352FD32" w14:textId="77777777" w:rsidR="00650C20" w:rsidRPr="00650C20" w:rsidRDefault="00650C20" w:rsidP="00650C20">
            <w:r w:rsidRPr="00650C20">
              <w:t>11.32225</w:t>
            </w:r>
          </w:p>
        </w:tc>
        <w:tc>
          <w:tcPr>
            <w:tcW w:w="960" w:type="dxa"/>
            <w:noWrap/>
            <w:hideMark/>
          </w:tcPr>
          <w:p w14:paraId="71C835C3" w14:textId="77777777" w:rsidR="00650C20" w:rsidRPr="00650C20" w:rsidRDefault="00650C20" w:rsidP="00650C20">
            <w:r w:rsidRPr="00650C20">
              <w:t>12.86224</w:t>
            </w:r>
          </w:p>
        </w:tc>
        <w:tc>
          <w:tcPr>
            <w:tcW w:w="960" w:type="dxa"/>
            <w:noWrap/>
            <w:hideMark/>
          </w:tcPr>
          <w:p w14:paraId="28C36870" w14:textId="77777777" w:rsidR="00650C20" w:rsidRPr="00650C20" w:rsidRDefault="00650C20" w:rsidP="00650C20">
            <w:r w:rsidRPr="00650C20">
              <w:t>5.981941</w:t>
            </w:r>
          </w:p>
        </w:tc>
        <w:tc>
          <w:tcPr>
            <w:tcW w:w="960" w:type="dxa"/>
            <w:noWrap/>
            <w:hideMark/>
          </w:tcPr>
          <w:p w14:paraId="6B8A480F" w14:textId="77777777" w:rsidR="00650C20" w:rsidRPr="00650C20" w:rsidRDefault="00650C20" w:rsidP="00650C20">
            <w:r w:rsidRPr="00650C20">
              <w:t>6.799812</w:t>
            </w:r>
          </w:p>
        </w:tc>
        <w:tc>
          <w:tcPr>
            <w:tcW w:w="960" w:type="dxa"/>
            <w:noWrap/>
            <w:hideMark/>
          </w:tcPr>
          <w:p w14:paraId="32FB4A35" w14:textId="77777777" w:rsidR="00650C20" w:rsidRPr="00650C20" w:rsidRDefault="00650C20" w:rsidP="00650C20">
            <w:r w:rsidRPr="00650C20">
              <w:t>8.286883</w:t>
            </w:r>
          </w:p>
        </w:tc>
        <w:tc>
          <w:tcPr>
            <w:tcW w:w="960" w:type="dxa"/>
            <w:noWrap/>
            <w:hideMark/>
          </w:tcPr>
          <w:p w14:paraId="6D5A9650" w14:textId="77777777" w:rsidR="00650C20" w:rsidRPr="00650C20" w:rsidRDefault="00650C20" w:rsidP="00650C20">
            <w:r w:rsidRPr="00650C20">
              <w:t>16.36688</w:t>
            </w:r>
          </w:p>
        </w:tc>
        <w:tc>
          <w:tcPr>
            <w:tcW w:w="960" w:type="dxa"/>
            <w:noWrap/>
            <w:hideMark/>
          </w:tcPr>
          <w:p w14:paraId="47456AB5" w14:textId="77777777" w:rsidR="00650C20" w:rsidRPr="00650C20" w:rsidRDefault="00650C20" w:rsidP="00650C20">
            <w:r w:rsidRPr="00650C20">
              <w:t>17.63961</w:t>
            </w:r>
          </w:p>
        </w:tc>
      </w:tr>
      <w:tr w:rsidR="00650C20" w:rsidRPr="00650C20" w14:paraId="5C8DB829" w14:textId="77777777" w:rsidTr="00650C20">
        <w:trPr>
          <w:trHeight w:val="300"/>
        </w:trPr>
        <w:tc>
          <w:tcPr>
            <w:tcW w:w="960" w:type="dxa"/>
            <w:noWrap/>
            <w:hideMark/>
          </w:tcPr>
          <w:p w14:paraId="305BDF2C" w14:textId="77777777" w:rsidR="00650C20" w:rsidRPr="00650C20" w:rsidRDefault="00650C20" w:rsidP="00650C20">
            <w:r w:rsidRPr="00650C20">
              <w:t>13.53528</w:t>
            </w:r>
          </w:p>
        </w:tc>
        <w:tc>
          <w:tcPr>
            <w:tcW w:w="960" w:type="dxa"/>
            <w:noWrap/>
            <w:hideMark/>
          </w:tcPr>
          <w:p w14:paraId="4F8D5AE6" w14:textId="77777777" w:rsidR="00650C20" w:rsidRPr="00650C20" w:rsidRDefault="00650C20" w:rsidP="00650C20">
            <w:r w:rsidRPr="00650C20">
              <w:t>12.64392</w:t>
            </w:r>
          </w:p>
        </w:tc>
        <w:tc>
          <w:tcPr>
            <w:tcW w:w="960" w:type="dxa"/>
            <w:noWrap/>
            <w:hideMark/>
          </w:tcPr>
          <w:p w14:paraId="7CE50111" w14:textId="77777777" w:rsidR="00650C20" w:rsidRPr="00650C20" w:rsidRDefault="00650C20" w:rsidP="00650C20">
            <w:r w:rsidRPr="00650C20">
              <w:t>4.247173</w:t>
            </w:r>
          </w:p>
        </w:tc>
        <w:tc>
          <w:tcPr>
            <w:tcW w:w="960" w:type="dxa"/>
            <w:noWrap/>
            <w:hideMark/>
          </w:tcPr>
          <w:p w14:paraId="7866EF5F" w14:textId="77777777" w:rsidR="00650C20" w:rsidRPr="00650C20" w:rsidRDefault="00650C20" w:rsidP="00650C20">
            <w:r w:rsidRPr="00650C20">
              <w:t>9.37199</w:t>
            </w:r>
          </w:p>
        </w:tc>
        <w:tc>
          <w:tcPr>
            <w:tcW w:w="960" w:type="dxa"/>
            <w:noWrap/>
            <w:hideMark/>
          </w:tcPr>
          <w:p w14:paraId="1FF9F5A4" w14:textId="77777777" w:rsidR="00650C20" w:rsidRPr="00650C20" w:rsidRDefault="00650C20" w:rsidP="00650C20">
            <w:r w:rsidRPr="00650C20">
              <w:t>18.37649</w:t>
            </w:r>
          </w:p>
        </w:tc>
        <w:tc>
          <w:tcPr>
            <w:tcW w:w="960" w:type="dxa"/>
            <w:noWrap/>
            <w:hideMark/>
          </w:tcPr>
          <w:p w14:paraId="53515E3B" w14:textId="77777777" w:rsidR="00650C20" w:rsidRPr="00650C20" w:rsidRDefault="00650C20" w:rsidP="00650C20">
            <w:r w:rsidRPr="00650C20">
              <w:t>5.37537</w:t>
            </w:r>
          </w:p>
        </w:tc>
        <w:tc>
          <w:tcPr>
            <w:tcW w:w="960" w:type="dxa"/>
            <w:noWrap/>
            <w:hideMark/>
          </w:tcPr>
          <w:p w14:paraId="7398EC79" w14:textId="77777777" w:rsidR="00650C20" w:rsidRPr="00650C20" w:rsidRDefault="00650C20" w:rsidP="00650C20">
            <w:r w:rsidRPr="00650C20">
              <w:t>4.351291</w:t>
            </w:r>
          </w:p>
        </w:tc>
        <w:tc>
          <w:tcPr>
            <w:tcW w:w="960" w:type="dxa"/>
            <w:noWrap/>
            <w:hideMark/>
          </w:tcPr>
          <w:p w14:paraId="4CB4E580" w14:textId="77777777" w:rsidR="00650C20" w:rsidRPr="00650C20" w:rsidRDefault="00650C20" w:rsidP="00650C20">
            <w:r w:rsidRPr="00650C20">
              <w:t>6.824161</w:t>
            </w:r>
          </w:p>
        </w:tc>
        <w:tc>
          <w:tcPr>
            <w:tcW w:w="960" w:type="dxa"/>
            <w:noWrap/>
            <w:hideMark/>
          </w:tcPr>
          <w:p w14:paraId="52D54FF7" w14:textId="77777777" w:rsidR="00650C20" w:rsidRPr="00650C20" w:rsidRDefault="00650C20" w:rsidP="00650C20">
            <w:r w:rsidRPr="00650C20">
              <w:t>9.388883</w:t>
            </w:r>
          </w:p>
        </w:tc>
        <w:tc>
          <w:tcPr>
            <w:tcW w:w="960" w:type="dxa"/>
            <w:noWrap/>
            <w:hideMark/>
          </w:tcPr>
          <w:p w14:paraId="5C69A938" w14:textId="77777777" w:rsidR="00650C20" w:rsidRPr="00650C20" w:rsidRDefault="00650C20" w:rsidP="00650C20">
            <w:r w:rsidRPr="00650C20">
              <w:t>8.981291</w:t>
            </w:r>
          </w:p>
        </w:tc>
      </w:tr>
      <w:tr w:rsidR="00650C20" w:rsidRPr="00650C20" w14:paraId="4BE1E6FA" w14:textId="77777777" w:rsidTr="00650C20">
        <w:trPr>
          <w:trHeight w:val="300"/>
        </w:trPr>
        <w:tc>
          <w:tcPr>
            <w:tcW w:w="960" w:type="dxa"/>
            <w:noWrap/>
            <w:hideMark/>
          </w:tcPr>
          <w:p w14:paraId="43DEEF89" w14:textId="77777777" w:rsidR="00650C20" w:rsidRPr="00650C20" w:rsidRDefault="00650C20" w:rsidP="00650C20">
            <w:r w:rsidRPr="00650C20">
              <w:t>5.936454</w:t>
            </w:r>
          </w:p>
        </w:tc>
        <w:tc>
          <w:tcPr>
            <w:tcW w:w="960" w:type="dxa"/>
            <w:noWrap/>
            <w:hideMark/>
          </w:tcPr>
          <w:p w14:paraId="5A983129" w14:textId="77777777" w:rsidR="00650C20" w:rsidRPr="00650C20" w:rsidRDefault="00650C20" w:rsidP="00650C20">
            <w:r w:rsidRPr="00650C20">
              <w:t>6.580228</w:t>
            </w:r>
          </w:p>
        </w:tc>
        <w:tc>
          <w:tcPr>
            <w:tcW w:w="960" w:type="dxa"/>
            <w:noWrap/>
            <w:hideMark/>
          </w:tcPr>
          <w:p w14:paraId="1BA2DC4C" w14:textId="77777777" w:rsidR="00650C20" w:rsidRPr="00650C20" w:rsidRDefault="00650C20" w:rsidP="00650C20">
            <w:r w:rsidRPr="00650C20">
              <w:t>8.966029</w:t>
            </w:r>
          </w:p>
        </w:tc>
        <w:tc>
          <w:tcPr>
            <w:tcW w:w="960" w:type="dxa"/>
            <w:noWrap/>
            <w:hideMark/>
          </w:tcPr>
          <w:p w14:paraId="51EA0063" w14:textId="77777777" w:rsidR="00650C20" w:rsidRPr="00650C20" w:rsidRDefault="00650C20" w:rsidP="00650C20">
            <w:r w:rsidRPr="00650C20">
              <w:t>13.12331</w:t>
            </w:r>
          </w:p>
        </w:tc>
        <w:tc>
          <w:tcPr>
            <w:tcW w:w="960" w:type="dxa"/>
            <w:noWrap/>
            <w:hideMark/>
          </w:tcPr>
          <w:p w14:paraId="191DB953" w14:textId="77777777" w:rsidR="00650C20" w:rsidRPr="00650C20" w:rsidRDefault="00650C20" w:rsidP="00650C20">
            <w:r w:rsidRPr="00650C20">
              <w:t>10.80283</w:t>
            </w:r>
          </w:p>
        </w:tc>
        <w:tc>
          <w:tcPr>
            <w:tcW w:w="960" w:type="dxa"/>
            <w:noWrap/>
            <w:hideMark/>
          </w:tcPr>
          <w:p w14:paraId="245B5316" w14:textId="77777777" w:rsidR="00650C20" w:rsidRPr="00650C20" w:rsidRDefault="00650C20" w:rsidP="00650C20">
            <w:r w:rsidRPr="00650C20">
              <w:t>11.33498</w:t>
            </w:r>
          </w:p>
        </w:tc>
        <w:tc>
          <w:tcPr>
            <w:tcW w:w="960" w:type="dxa"/>
            <w:noWrap/>
            <w:hideMark/>
          </w:tcPr>
          <w:p w14:paraId="5E8F33BB" w14:textId="77777777" w:rsidR="00650C20" w:rsidRPr="00650C20" w:rsidRDefault="00650C20" w:rsidP="00650C20">
            <w:r w:rsidRPr="00650C20">
              <w:t>6.180682</w:t>
            </w:r>
          </w:p>
        </w:tc>
        <w:tc>
          <w:tcPr>
            <w:tcW w:w="960" w:type="dxa"/>
            <w:noWrap/>
            <w:hideMark/>
          </w:tcPr>
          <w:p w14:paraId="36C06460" w14:textId="77777777" w:rsidR="00650C20" w:rsidRPr="00650C20" w:rsidRDefault="00650C20" w:rsidP="00650C20">
            <w:r w:rsidRPr="00650C20">
              <w:t>14.23791</w:t>
            </w:r>
          </w:p>
        </w:tc>
        <w:tc>
          <w:tcPr>
            <w:tcW w:w="960" w:type="dxa"/>
            <w:noWrap/>
            <w:hideMark/>
          </w:tcPr>
          <w:p w14:paraId="0DD78FBE" w14:textId="77777777" w:rsidR="00650C20" w:rsidRPr="00650C20" w:rsidRDefault="00650C20" w:rsidP="00650C20">
            <w:r w:rsidRPr="00650C20">
              <w:t>16.71104</w:t>
            </w:r>
          </w:p>
        </w:tc>
        <w:tc>
          <w:tcPr>
            <w:tcW w:w="960" w:type="dxa"/>
            <w:noWrap/>
            <w:hideMark/>
          </w:tcPr>
          <w:p w14:paraId="21B22FD6" w14:textId="77777777" w:rsidR="00650C20" w:rsidRPr="00650C20" w:rsidRDefault="00650C20" w:rsidP="00650C20">
            <w:r w:rsidRPr="00650C20">
              <w:t>17.70489</w:t>
            </w:r>
          </w:p>
        </w:tc>
      </w:tr>
      <w:tr w:rsidR="00650C20" w:rsidRPr="00650C20" w14:paraId="05283BE0" w14:textId="77777777" w:rsidTr="00650C20">
        <w:trPr>
          <w:trHeight w:val="300"/>
        </w:trPr>
        <w:tc>
          <w:tcPr>
            <w:tcW w:w="960" w:type="dxa"/>
            <w:noWrap/>
            <w:hideMark/>
          </w:tcPr>
          <w:p w14:paraId="3466F48A" w14:textId="77777777" w:rsidR="00650C20" w:rsidRPr="00650C20" w:rsidRDefault="00650C20" w:rsidP="00650C20">
            <w:pPr>
              <w:rPr>
                <w:b/>
                <w:bCs/>
              </w:rPr>
            </w:pPr>
            <w:r w:rsidRPr="00650C20">
              <w:rPr>
                <w:b/>
                <w:bCs/>
              </w:rPr>
              <w:t>9.002988</w:t>
            </w:r>
          </w:p>
        </w:tc>
        <w:tc>
          <w:tcPr>
            <w:tcW w:w="960" w:type="dxa"/>
            <w:noWrap/>
            <w:hideMark/>
          </w:tcPr>
          <w:p w14:paraId="6CC0254D" w14:textId="77777777" w:rsidR="00650C20" w:rsidRPr="00650C20" w:rsidRDefault="00650C20" w:rsidP="00650C20">
            <w:pPr>
              <w:rPr>
                <w:b/>
                <w:bCs/>
              </w:rPr>
            </w:pPr>
            <w:r w:rsidRPr="00650C20">
              <w:rPr>
                <w:b/>
                <w:bCs/>
              </w:rPr>
              <w:t>8.606899</w:t>
            </w:r>
          </w:p>
        </w:tc>
        <w:tc>
          <w:tcPr>
            <w:tcW w:w="960" w:type="dxa"/>
            <w:noWrap/>
            <w:hideMark/>
          </w:tcPr>
          <w:p w14:paraId="2263ECA4" w14:textId="77777777" w:rsidR="00650C20" w:rsidRPr="00650C20" w:rsidRDefault="00650C20" w:rsidP="00650C20">
            <w:pPr>
              <w:rPr>
                <w:b/>
                <w:bCs/>
              </w:rPr>
            </w:pPr>
            <w:r w:rsidRPr="00650C20">
              <w:rPr>
                <w:b/>
                <w:bCs/>
              </w:rPr>
              <w:t>8.38662</w:t>
            </w:r>
          </w:p>
        </w:tc>
        <w:tc>
          <w:tcPr>
            <w:tcW w:w="960" w:type="dxa"/>
            <w:noWrap/>
            <w:hideMark/>
          </w:tcPr>
          <w:p w14:paraId="6E7A182E" w14:textId="77777777" w:rsidR="00650C20" w:rsidRPr="00650C20" w:rsidRDefault="00650C20" w:rsidP="00650C20">
            <w:pPr>
              <w:rPr>
                <w:b/>
                <w:bCs/>
              </w:rPr>
            </w:pPr>
            <w:r w:rsidRPr="00650C20">
              <w:rPr>
                <w:b/>
                <w:bCs/>
              </w:rPr>
              <w:t>10.80126</w:t>
            </w:r>
          </w:p>
        </w:tc>
        <w:tc>
          <w:tcPr>
            <w:tcW w:w="960" w:type="dxa"/>
            <w:noWrap/>
            <w:hideMark/>
          </w:tcPr>
          <w:p w14:paraId="5CFE9D49" w14:textId="77777777" w:rsidR="00650C20" w:rsidRPr="00650C20" w:rsidRDefault="00650C20" w:rsidP="00650C20">
            <w:pPr>
              <w:rPr>
                <w:b/>
                <w:bCs/>
              </w:rPr>
            </w:pPr>
            <w:r w:rsidRPr="00650C20">
              <w:rPr>
                <w:b/>
                <w:bCs/>
              </w:rPr>
              <w:t>11.94024</w:t>
            </w:r>
          </w:p>
        </w:tc>
        <w:tc>
          <w:tcPr>
            <w:tcW w:w="960" w:type="dxa"/>
            <w:noWrap/>
            <w:hideMark/>
          </w:tcPr>
          <w:p w14:paraId="2EE4EE09" w14:textId="77777777" w:rsidR="00650C20" w:rsidRPr="00650C20" w:rsidRDefault="00650C20" w:rsidP="00650C20">
            <w:pPr>
              <w:rPr>
                <w:b/>
                <w:bCs/>
              </w:rPr>
            </w:pPr>
            <w:r w:rsidRPr="00650C20">
              <w:rPr>
                <w:b/>
                <w:bCs/>
              </w:rPr>
              <w:t>8.112508</w:t>
            </w:r>
          </w:p>
        </w:tc>
        <w:tc>
          <w:tcPr>
            <w:tcW w:w="960" w:type="dxa"/>
            <w:noWrap/>
            <w:hideMark/>
          </w:tcPr>
          <w:p w14:paraId="1F8C940E" w14:textId="77777777" w:rsidR="00650C20" w:rsidRPr="00650C20" w:rsidRDefault="00650C20" w:rsidP="00650C20">
            <w:pPr>
              <w:rPr>
                <w:b/>
                <w:bCs/>
              </w:rPr>
            </w:pPr>
            <w:r w:rsidRPr="00650C20">
              <w:rPr>
                <w:b/>
                <w:bCs/>
              </w:rPr>
              <w:t>6.712667</w:t>
            </w:r>
          </w:p>
        </w:tc>
        <w:tc>
          <w:tcPr>
            <w:tcW w:w="960" w:type="dxa"/>
            <w:noWrap/>
            <w:hideMark/>
          </w:tcPr>
          <w:p w14:paraId="6F18AD2F" w14:textId="77777777" w:rsidR="00650C20" w:rsidRPr="00650C20" w:rsidRDefault="00650C20" w:rsidP="00650C20">
            <w:pPr>
              <w:rPr>
                <w:b/>
                <w:bCs/>
              </w:rPr>
            </w:pPr>
            <w:r w:rsidRPr="00650C20">
              <w:rPr>
                <w:b/>
                <w:bCs/>
              </w:rPr>
              <w:t>8.889428</w:t>
            </w:r>
          </w:p>
        </w:tc>
        <w:tc>
          <w:tcPr>
            <w:tcW w:w="960" w:type="dxa"/>
            <w:noWrap/>
            <w:hideMark/>
          </w:tcPr>
          <w:p w14:paraId="20B8C496" w14:textId="77777777" w:rsidR="00650C20" w:rsidRPr="00650C20" w:rsidRDefault="00650C20" w:rsidP="00650C20">
            <w:pPr>
              <w:rPr>
                <w:b/>
                <w:bCs/>
              </w:rPr>
            </w:pPr>
            <w:r w:rsidRPr="00650C20">
              <w:rPr>
                <w:b/>
                <w:bCs/>
              </w:rPr>
              <w:t>11.75756</w:t>
            </w:r>
          </w:p>
        </w:tc>
        <w:tc>
          <w:tcPr>
            <w:tcW w:w="960" w:type="dxa"/>
            <w:noWrap/>
            <w:hideMark/>
          </w:tcPr>
          <w:p w14:paraId="6B5A602B" w14:textId="77777777" w:rsidR="00650C20" w:rsidRPr="00650C20" w:rsidRDefault="00650C20" w:rsidP="00650C20">
            <w:pPr>
              <w:rPr>
                <w:b/>
                <w:bCs/>
              </w:rPr>
            </w:pPr>
            <w:r w:rsidRPr="00650C20">
              <w:rPr>
                <w:b/>
                <w:bCs/>
              </w:rPr>
              <w:t>12.03033</w:t>
            </w:r>
          </w:p>
        </w:tc>
      </w:tr>
    </w:tbl>
    <w:p w14:paraId="07614530" w14:textId="77777777" w:rsidR="00650C20" w:rsidRDefault="00650C20" w:rsidP="00DD05AD">
      <w:r>
        <w:lastRenderedPageBreak/>
        <w:t>6</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26"/>
        <w:gridCol w:w="1126"/>
        <w:gridCol w:w="1126"/>
        <w:gridCol w:w="1126"/>
        <w:gridCol w:w="1126"/>
        <w:gridCol w:w="1126"/>
        <w:gridCol w:w="1126"/>
        <w:gridCol w:w="1126"/>
        <w:gridCol w:w="1126"/>
        <w:gridCol w:w="1126"/>
      </w:tblGrid>
      <w:tr w:rsidR="00650C20" w:rsidRPr="00650C20" w14:paraId="16906A14" w14:textId="77777777" w:rsidTr="00650C20">
        <w:trPr>
          <w:trHeight w:val="261"/>
        </w:trPr>
        <w:tc>
          <w:tcPr>
            <w:tcW w:w="1126" w:type="dxa"/>
            <w:noWrap/>
            <w:hideMark/>
          </w:tcPr>
          <w:p w14:paraId="39A80799" w14:textId="77777777" w:rsidR="00650C20" w:rsidRPr="00650C20" w:rsidRDefault="00650C20" w:rsidP="00650C20">
            <w:r w:rsidRPr="00650C20">
              <w:t>Tx01</w:t>
            </w:r>
          </w:p>
        </w:tc>
        <w:tc>
          <w:tcPr>
            <w:tcW w:w="1126" w:type="dxa"/>
            <w:noWrap/>
            <w:hideMark/>
          </w:tcPr>
          <w:p w14:paraId="7E384528" w14:textId="77777777" w:rsidR="00650C20" w:rsidRPr="00650C20" w:rsidRDefault="00650C20" w:rsidP="00650C20">
            <w:r w:rsidRPr="00650C20">
              <w:t>Tx02</w:t>
            </w:r>
          </w:p>
        </w:tc>
        <w:tc>
          <w:tcPr>
            <w:tcW w:w="1126" w:type="dxa"/>
            <w:noWrap/>
            <w:hideMark/>
          </w:tcPr>
          <w:p w14:paraId="4FC201CC" w14:textId="77777777" w:rsidR="00650C20" w:rsidRPr="00650C20" w:rsidRDefault="00650C20" w:rsidP="00650C20">
            <w:r w:rsidRPr="00650C20">
              <w:t>Tx03</w:t>
            </w:r>
          </w:p>
        </w:tc>
        <w:tc>
          <w:tcPr>
            <w:tcW w:w="1126" w:type="dxa"/>
            <w:noWrap/>
            <w:hideMark/>
          </w:tcPr>
          <w:p w14:paraId="60CBC919" w14:textId="77777777" w:rsidR="00650C20" w:rsidRPr="00650C20" w:rsidRDefault="00650C20" w:rsidP="00650C20">
            <w:r w:rsidRPr="00650C20">
              <w:t>Tx04</w:t>
            </w:r>
          </w:p>
        </w:tc>
        <w:tc>
          <w:tcPr>
            <w:tcW w:w="1126" w:type="dxa"/>
            <w:noWrap/>
            <w:hideMark/>
          </w:tcPr>
          <w:p w14:paraId="04EEA3B2" w14:textId="77777777" w:rsidR="00650C20" w:rsidRPr="00650C20" w:rsidRDefault="00650C20" w:rsidP="00650C20">
            <w:r w:rsidRPr="00650C20">
              <w:t>Tx05</w:t>
            </w:r>
          </w:p>
        </w:tc>
        <w:tc>
          <w:tcPr>
            <w:tcW w:w="1126" w:type="dxa"/>
            <w:noWrap/>
            <w:hideMark/>
          </w:tcPr>
          <w:p w14:paraId="520A8E73" w14:textId="77777777" w:rsidR="00650C20" w:rsidRPr="00650C20" w:rsidRDefault="00650C20" w:rsidP="00650C20">
            <w:r w:rsidRPr="00650C20">
              <w:t>Tx06</w:t>
            </w:r>
          </w:p>
        </w:tc>
        <w:tc>
          <w:tcPr>
            <w:tcW w:w="1126" w:type="dxa"/>
            <w:noWrap/>
            <w:hideMark/>
          </w:tcPr>
          <w:p w14:paraId="7A07A0C0" w14:textId="77777777" w:rsidR="00650C20" w:rsidRPr="00650C20" w:rsidRDefault="00650C20" w:rsidP="00650C20">
            <w:r w:rsidRPr="00650C20">
              <w:t>Tx07</w:t>
            </w:r>
          </w:p>
        </w:tc>
        <w:tc>
          <w:tcPr>
            <w:tcW w:w="1126" w:type="dxa"/>
            <w:noWrap/>
            <w:hideMark/>
          </w:tcPr>
          <w:p w14:paraId="11AED0D3" w14:textId="77777777" w:rsidR="00650C20" w:rsidRPr="00650C20" w:rsidRDefault="00650C20" w:rsidP="00650C20">
            <w:r w:rsidRPr="00650C20">
              <w:t>Tx08</w:t>
            </w:r>
          </w:p>
        </w:tc>
        <w:tc>
          <w:tcPr>
            <w:tcW w:w="1126" w:type="dxa"/>
            <w:noWrap/>
            <w:hideMark/>
          </w:tcPr>
          <w:p w14:paraId="7A8DF7DB" w14:textId="77777777" w:rsidR="00650C20" w:rsidRPr="00650C20" w:rsidRDefault="00650C20" w:rsidP="00650C20">
            <w:r w:rsidRPr="00650C20">
              <w:t>Tx09</w:t>
            </w:r>
          </w:p>
        </w:tc>
        <w:tc>
          <w:tcPr>
            <w:tcW w:w="1126" w:type="dxa"/>
            <w:noWrap/>
            <w:hideMark/>
          </w:tcPr>
          <w:p w14:paraId="336A7828" w14:textId="77777777" w:rsidR="00650C20" w:rsidRPr="00650C20" w:rsidRDefault="00650C20" w:rsidP="00650C20">
            <w:r w:rsidRPr="00650C20">
              <w:t>Tx10</w:t>
            </w:r>
          </w:p>
        </w:tc>
      </w:tr>
      <w:tr w:rsidR="00650C20" w:rsidRPr="00650C20" w14:paraId="77067F81" w14:textId="77777777" w:rsidTr="00650C20">
        <w:trPr>
          <w:trHeight w:val="261"/>
        </w:trPr>
        <w:tc>
          <w:tcPr>
            <w:tcW w:w="1126" w:type="dxa"/>
            <w:noWrap/>
            <w:hideMark/>
          </w:tcPr>
          <w:p w14:paraId="3D42490C" w14:textId="77777777" w:rsidR="00650C20" w:rsidRPr="00650C20" w:rsidRDefault="00650C20" w:rsidP="00650C20">
            <w:r w:rsidRPr="00650C20">
              <w:t>7.497773</w:t>
            </w:r>
          </w:p>
        </w:tc>
        <w:tc>
          <w:tcPr>
            <w:tcW w:w="1126" w:type="dxa"/>
            <w:noWrap/>
            <w:hideMark/>
          </w:tcPr>
          <w:p w14:paraId="32F92BA6" w14:textId="77777777" w:rsidR="00650C20" w:rsidRPr="00650C20" w:rsidRDefault="00650C20" w:rsidP="00650C20">
            <w:r w:rsidRPr="00650C20">
              <w:t>6.377734</w:t>
            </w:r>
          </w:p>
        </w:tc>
        <w:tc>
          <w:tcPr>
            <w:tcW w:w="1126" w:type="dxa"/>
            <w:noWrap/>
            <w:hideMark/>
          </w:tcPr>
          <w:p w14:paraId="1C0C546D" w14:textId="77777777" w:rsidR="00650C20" w:rsidRPr="00650C20" w:rsidRDefault="00650C20" w:rsidP="00650C20">
            <w:r w:rsidRPr="00650C20">
              <w:t>7.934734</w:t>
            </w:r>
          </w:p>
        </w:tc>
        <w:tc>
          <w:tcPr>
            <w:tcW w:w="1126" w:type="dxa"/>
            <w:noWrap/>
            <w:hideMark/>
          </w:tcPr>
          <w:p w14:paraId="200F9A43" w14:textId="77777777" w:rsidR="00650C20" w:rsidRPr="00650C20" w:rsidRDefault="00650C20" w:rsidP="00650C20">
            <w:r w:rsidRPr="00650C20">
              <w:t>8.139328</w:t>
            </w:r>
          </w:p>
        </w:tc>
        <w:tc>
          <w:tcPr>
            <w:tcW w:w="1126" w:type="dxa"/>
            <w:noWrap/>
            <w:hideMark/>
          </w:tcPr>
          <w:p w14:paraId="119DCCD1" w14:textId="77777777" w:rsidR="00650C20" w:rsidRPr="00650C20" w:rsidRDefault="00650C20" w:rsidP="00650C20">
            <w:r w:rsidRPr="00650C20">
              <w:t>8.210512</w:t>
            </w:r>
          </w:p>
        </w:tc>
        <w:tc>
          <w:tcPr>
            <w:tcW w:w="1126" w:type="dxa"/>
            <w:noWrap/>
            <w:hideMark/>
          </w:tcPr>
          <w:p w14:paraId="6DC7248C" w14:textId="77777777" w:rsidR="00650C20" w:rsidRPr="00650C20" w:rsidRDefault="00650C20" w:rsidP="00650C20">
            <w:r w:rsidRPr="00650C20">
              <w:t>8.228784</w:t>
            </w:r>
          </w:p>
        </w:tc>
        <w:tc>
          <w:tcPr>
            <w:tcW w:w="1126" w:type="dxa"/>
            <w:noWrap/>
            <w:hideMark/>
          </w:tcPr>
          <w:p w14:paraId="0BD1F8A9" w14:textId="77777777" w:rsidR="00650C20" w:rsidRPr="00650C20" w:rsidRDefault="00650C20" w:rsidP="00650C20">
            <w:r w:rsidRPr="00650C20">
              <w:t>11.46614</w:t>
            </w:r>
          </w:p>
        </w:tc>
        <w:tc>
          <w:tcPr>
            <w:tcW w:w="1126" w:type="dxa"/>
            <w:noWrap/>
            <w:hideMark/>
          </w:tcPr>
          <w:p w14:paraId="113D3128" w14:textId="77777777" w:rsidR="00650C20" w:rsidRPr="00650C20" w:rsidRDefault="00650C20" w:rsidP="00650C20">
            <w:r w:rsidRPr="00650C20">
              <w:t>14.20605</w:t>
            </w:r>
          </w:p>
        </w:tc>
        <w:tc>
          <w:tcPr>
            <w:tcW w:w="1126" w:type="dxa"/>
            <w:noWrap/>
            <w:hideMark/>
          </w:tcPr>
          <w:p w14:paraId="73938320" w14:textId="77777777" w:rsidR="00650C20" w:rsidRPr="00650C20" w:rsidRDefault="00650C20" w:rsidP="00650C20">
            <w:r w:rsidRPr="00650C20">
              <w:t>8.207841</w:t>
            </w:r>
          </w:p>
        </w:tc>
        <w:tc>
          <w:tcPr>
            <w:tcW w:w="1126" w:type="dxa"/>
            <w:noWrap/>
            <w:hideMark/>
          </w:tcPr>
          <w:p w14:paraId="7D1A5A48" w14:textId="77777777" w:rsidR="00650C20" w:rsidRPr="00650C20" w:rsidRDefault="00650C20" w:rsidP="00650C20">
            <w:r w:rsidRPr="00650C20">
              <w:t>9.1668</w:t>
            </w:r>
          </w:p>
        </w:tc>
      </w:tr>
      <w:tr w:rsidR="00650C20" w:rsidRPr="00650C20" w14:paraId="442F6A02" w14:textId="77777777" w:rsidTr="00650C20">
        <w:trPr>
          <w:trHeight w:val="261"/>
        </w:trPr>
        <w:tc>
          <w:tcPr>
            <w:tcW w:w="1126" w:type="dxa"/>
            <w:noWrap/>
            <w:hideMark/>
          </w:tcPr>
          <w:p w14:paraId="4F5661BD" w14:textId="77777777" w:rsidR="00650C20" w:rsidRPr="00650C20" w:rsidRDefault="00650C20" w:rsidP="00650C20">
            <w:r w:rsidRPr="00650C20">
              <w:t>8.542898</w:t>
            </w:r>
          </w:p>
        </w:tc>
        <w:tc>
          <w:tcPr>
            <w:tcW w:w="1126" w:type="dxa"/>
            <w:noWrap/>
            <w:hideMark/>
          </w:tcPr>
          <w:p w14:paraId="3FF05C76" w14:textId="77777777" w:rsidR="00650C20" w:rsidRPr="00650C20" w:rsidRDefault="00650C20" w:rsidP="00650C20">
            <w:r w:rsidRPr="00650C20">
              <w:t>10.23031</w:t>
            </w:r>
          </w:p>
        </w:tc>
        <w:tc>
          <w:tcPr>
            <w:tcW w:w="1126" w:type="dxa"/>
            <w:noWrap/>
            <w:hideMark/>
          </w:tcPr>
          <w:p w14:paraId="0317FBAE" w14:textId="77777777" w:rsidR="00650C20" w:rsidRPr="00650C20" w:rsidRDefault="00650C20" w:rsidP="00650C20">
            <w:r w:rsidRPr="00650C20">
              <w:t>7.647929</w:t>
            </w:r>
          </w:p>
        </w:tc>
        <w:tc>
          <w:tcPr>
            <w:tcW w:w="1126" w:type="dxa"/>
            <w:noWrap/>
            <w:hideMark/>
          </w:tcPr>
          <w:p w14:paraId="4A1EE966" w14:textId="77777777" w:rsidR="00650C20" w:rsidRPr="00650C20" w:rsidRDefault="00650C20" w:rsidP="00650C20">
            <w:r w:rsidRPr="00650C20">
              <w:t>11.35404</w:t>
            </w:r>
          </w:p>
        </w:tc>
        <w:tc>
          <w:tcPr>
            <w:tcW w:w="1126" w:type="dxa"/>
            <w:noWrap/>
            <w:hideMark/>
          </w:tcPr>
          <w:p w14:paraId="1EECC7D3" w14:textId="77777777" w:rsidR="00650C20" w:rsidRPr="00650C20" w:rsidRDefault="00650C20" w:rsidP="00650C20">
            <w:r w:rsidRPr="00650C20">
              <w:t>10.5249</w:t>
            </w:r>
          </w:p>
        </w:tc>
        <w:tc>
          <w:tcPr>
            <w:tcW w:w="1126" w:type="dxa"/>
            <w:noWrap/>
            <w:hideMark/>
          </w:tcPr>
          <w:p w14:paraId="7CBAA4FE" w14:textId="77777777" w:rsidR="00650C20" w:rsidRPr="00650C20" w:rsidRDefault="00650C20" w:rsidP="00650C20">
            <w:r w:rsidRPr="00650C20">
              <w:t>11.81965</w:t>
            </w:r>
          </w:p>
        </w:tc>
        <w:tc>
          <w:tcPr>
            <w:tcW w:w="1126" w:type="dxa"/>
            <w:noWrap/>
            <w:hideMark/>
          </w:tcPr>
          <w:p w14:paraId="1F589F15" w14:textId="77777777" w:rsidR="00650C20" w:rsidRPr="00650C20" w:rsidRDefault="00650C20" w:rsidP="00650C20">
            <w:r w:rsidRPr="00650C20">
              <w:t>6.75951</w:t>
            </w:r>
          </w:p>
        </w:tc>
        <w:tc>
          <w:tcPr>
            <w:tcW w:w="1126" w:type="dxa"/>
            <w:noWrap/>
            <w:hideMark/>
          </w:tcPr>
          <w:p w14:paraId="25DBB761" w14:textId="77777777" w:rsidR="00650C20" w:rsidRPr="00650C20" w:rsidRDefault="00650C20" w:rsidP="00650C20">
            <w:r w:rsidRPr="00650C20">
              <w:t>8.140428</w:t>
            </w:r>
          </w:p>
        </w:tc>
        <w:tc>
          <w:tcPr>
            <w:tcW w:w="1126" w:type="dxa"/>
            <w:noWrap/>
            <w:hideMark/>
          </w:tcPr>
          <w:p w14:paraId="7916DA67" w14:textId="77777777" w:rsidR="00650C20" w:rsidRPr="00650C20" w:rsidRDefault="00650C20" w:rsidP="00650C20">
            <w:r w:rsidRPr="00650C20">
              <w:t>8.142734</w:t>
            </w:r>
          </w:p>
        </w:tc>
        <w:tc>
          <w:tcPr>
            <w:tcW w:w="1126" w:type="dxa"/>
            <w:noWrap/>
            <w:hideMark/>
          </w:tcPr>
          <w:p w14:paraId="7CC59D45" w14:textId="77777777" w:rsidR="00650C20" w:rsidRPr="00650C20" w:rsidRDefault="00650C20" w:rsidP="00650C20">
            <w:r w:rsidRPr="00650C20">
              <w:t>7.74696</w:t>
            </w:r>
          </w:p>
        </w:tc>
      </w:tr>
      <w:tr w:rsidR="00650C20" w:rsidRPr="00650C20" w14:paraId="2625B094" w14:textId="77777777" w:rsidTr="00650C20">
        <w:trPr>
          <w:trHeight w:val="261"/>
        </w:trPr>
        <w:tc>
          <w:tcPr>
            <w:tcW w:w="1126" w:type="dxa"/>
            <w:noWrap/>
            <w:hideMark/>
          </w:tcPr>
          <w:p w14:paraId="6A02B800" w14:textId="77777777" w:rsidR="00650C20" w:rsidRPr="00650C20" w:rsidRDefault="00650C20" w:rsidP="00650C20">
            <w:r w:rsidRPr="00650C20">
              <w:t>12.60578</w:t>
            </w:r>
          </w:p>
        </w:tc>
        <w:tc>
          <w:tcPr>
            <w:tcW w:w="1126" w:type="dxa"/>
            <w:noWrap/>
            <w:hideMark/>
          </w:tcPr>
          <w:p w14:paraId="0559B9B6" w14:textId="77777777" w:rsidR="00650C20" w:rsidRPr="00650C20" w:rsidRDefault="00650C20" w:rsidP="00650C20">
            <w:r w:rsidRPr="00650C20">
              <w:t>6.817874</w:t>
            </w:r>
          </w:p>
        </w:tc>
        <w:tc>
          <w:tcPr>
            <w:tcW w:w="1126" w:type="dxa"/>
            <w:noWrap/>
            <w:hideMark/>
          </w:tcPr>
          <w:p w14:paraId="5E362932" w14:textId="77777777" w:rsidR="00650C20" w:rsidRPr="00650C20" w:rsidRDefault="00650C20" w:rsidP="00650C20">
            <w:r w:rsidRPr="00650C20">
              <w:t>5.435094</w:t>
            </w:r>
          </w:p>
        </w:tc>
        <w:tc>
          <w:tcPr>
            <w:tcW w:w="1126" w:type="dxa"/>
            <w:noWrap/>
            <w:hideMark/>
          </w:tcPr>
          <w:p w14:paraId="5ED75833" w14:textId="77777777" w:rsidR="00650C20" w:rsidRPr="00650C20" w:rsidRDefault="00650C20" w:rsidP="00650C20">
            <w:r w:rsidRPr="00650C20">
              <w:t>14.76117</w:t>
            </w:r>
          </w:p>
        </w:tc>
        <w:tc>
          <w:tcPr>
            <w:tcW w:w="1126" w:type="dxa"/>
            <w:noWrap/>
            <w:hideMark/>
          </w:tcPr>
          <w:p w14:paraId="065F9218" w14:textId="77777777" w:rsidR="00650C20" w:rsidRPr="00650C20" w:rsidRDefault="00650C20" w:rsidP="00650C20">
            <w:r w:rsidRPr="00650C20">
              <w:t>18.21777</w:t>
            </w:r>
          </w:p>
        </w:tc>
        <w:tc>
          <w:tcPr>
            <w:tcW w:w="1126" w:type="dxa"/>
            <w:noWrap/>
            <w:hideMark/>
          </w:tcPr>
          <w:p w14:paraId="1B7455F9" w14:textId="77777777" w:rsidR="00650C20" w:rsidRPr="00650C20" w:rsidRDefault="00650C20" w:rsidP="00650C20">
            <w:r w:rsidRPr="00650C20">
              <w:t>6.430227</w:t>
            </w:r>
          </w:p>
        </w:tc>
        <w:tc>
          <w:tcPr>
            <w:tcW w:w="1126" w:type="dxa"/>
            <w:noWrap/>
            <w:hideMark/>
          </w:tcPr>
          <w:p w14:paraId="5912EE39" w14:textId="77777777" w:rsidR="00650C20" w:rsidRPr="00650C20" w:rsidRDefault="00650C20" w:rsidP="00650C20">
            <w:r w:rsidRPr="00650C20">
              <w:t>3.888715</w:t>
            </w:r>
          </w:p>
        </w:tc>
        <w:tc>
          <w:tcPr>
            <w:tcW w:w="1126" w:type="dxa"/>
            <w:noWrap/>
            <w:hideMark/>
          </w:tcPr>
          <w:p w14:paraId="4649E676" w14:textId="77777777" w:rsidR="00650C20" w:rsidRPr="00650C20" w:rsidRDefault="00650C20" w:rsidP="00650C20">
            <w:r w:rsidRPr="00650C20">
              <w:t>9.329514</w:t>
            </w:r>
          </w:p>
        </w:tc>
        <w:tc>
          <w:tcPr>
            <w:tcW w:w="1126" w:type="dxa"/>
            <w:noWrap/>
            <w:hideMark/>
          </w:tcPr>
          <w:p w14:paraId="1C1B09F9" w14:textId="77777777" w:rsidR="00650C20" w:rsidRPr="00650C20" w:rsidRDefault="00650C20" w:rsidP="00650C20">
            <w:r w:rsidRPr="00650C20">
              <w:t>10.5251</w:t>
            </w:r>
          </w:p>
        </w:tc>
        <w:tc>
          <w:tcPr>
            <w:tcW w:w="1126" w:type="dxa"/>
            <w:noWrap/>
            <w:hideMark/>
          </w:tcPr>
          <w:p w14:paraId="545A4569" w14:textId="77777777" w:rsidR="00650C20" w:rsidRPr="00650C20" w:rsidRDefault="00650C20" w:rsidP="00650C20">
            <w:r w:rsidRPr="00650C20">
              <w:t>13.54362</w:t>
            </w:r>
          </w:p>
        </w:tc>
      </w:tr>
      <w:tr w:rsidR="00650C20" w:rsidRPr="00650C20" w14:paraId="36F57449" w14:textId="77777777" w:rsidTr="00650C20">
        <w:trPr>
          <w:trHeight w:val="261"/>
        </w:trPr>
        <w:tc>
          <w:tcPr>
            <w:tcW w:w="1126" w:type="dxa"/>
            <w:noWrap/>
            <w:hideMark/>
          </w:tcPr>
          <w:p w14:paraId="0EF3D2AB" w14:textId="77777777" w:rsidR="00650C20" w:rsidRPr="00650C20" w:rsidRDefault="00650C20" w:rsidP="00650C20">
            <w:r w:rsidRPr="00650C20">
              <w:t>4.446337</w:t>
            </w:r>
          </w:p>
        </w:tc>
        <w:tc>
          <w:tcPr>
            <w:tcW w:w="1126" w:type="dxa"/>
            <w:noWrap/>
            <w:hideMark/>
          </w:tcPr>
          <w:p w14:paraId="3AE5A6BD" w14:textId="77777777" w:rsidR="00650C20" w:rsidRPr="00650C20" w:rsidRDefault="00650C20" w:rsidP="00650C20">
            <w:r w:rsidRPr="00650C20">
              <w:t>7.781583</w:t>
            </w:r>
          </w:p>
        </w:tc>
        <w:tc>
          <w:tcPr>
            <w:tcW w:w="1126" w:type="dxa"/>
            <w:noWrap/>
            <w:hideMark/>
          </w:tcPr>
          <w:p w14:paraId="173A787B" w14:textId="77777777" w:rsidR="00650C20" w:rsidRPr="00650C20" w:rsidRDefault="00650C20" w:rsidP="00650C20">
            <w:r w:rsidRPr="00650C20">
              <w:t>8.229942</w:t>
            </w:r>
          </w:p>
        </w:tc>
        <w:tc>
          <w:tcPr>
            <w:tcW w:w="1126" w:type="dxa"/>
            <w:noWrap/>
            <w:hideMark/>
          </w:tcPr>
          <w:p w14:paraId="392CB5AA" w14:textId="77777777" w:rsidR="00650C20" w:rsidRPr="00650C20" w:rsidRDefault="00650C20" w:rsidP="00650C20">
            <w:r w:rsidRPr="00650C20">
              <w:t>11.89701</w:t>
            </w:r>
          </w:p>
        </w:tc>
        <w:tc>
          <w:tcPr>
            <w:tcW w:w="1126" w:type="dxa"/>
            <w:noWrap/>
            <w:hideMark/>
          </w:tcPr>
          <w:p w14:paraId="03421054" w14:textId="77777777" w:rsidR="00650C20" w:rsidRPr="00650C20" w:rsidRDefault="00650C20" w:rsidP="00650C20">
            <w:r w:rsidRPr="00650C20">
              <w:t>8.565242</w:t>
            </w:r>
          </w:p>
        </w:tc>
        <w:tc>
          <w:tcPr>
            <w:tcW w:w="1126" w:type="dxa"/>
            <w:noWrap/>
            <w:hideMark/>
          </w:tcPr>
          <w:p w14:paraId="18792AA1" w14:textId="77777777" w:rsidR="00650C20" w:rsidRPr="00650C20" w:rsidRDefault="00650C20" w:rsidP="00650C20">
            <w:r w:rsidRPr="00650C20">
              <w:t>4.94145</w:t>
            </w:r>
          </w:p>
        </w:tc>
        <w:tc>
          <w:tcPr>
            <w:tcW w:w="1126" w:type="dxa"/>
            <w:noWrap/>
            <w:hideMark/>
          </w:tcPr>
          <w:p w14:paraId="7B651A3C" w14:textId="77777777" w:rsidR="00650C20" w:rsidRPr="00650C20" w:rsidRDefault="00650C20" w:rsidP="00650C20">
            <w:r w:rsidRPr="00650C20">
              <w:t>6.147391</w:t>
            </w:r>
          </w:p>
        </w:tc>
        <w:tc>
          <w:tcPr>
            <w:tcW w:w="1126" w:type="dxa"/>
            <w:noWrap/>
            <w:hideMark/>
          </w:tcPr>
          <w:p w14:paraId="70AC6608" w14:textId="77777777" w:rsidR="00650C20" w:rsidRPr="00650C20" w:rsidRDefault="00650C20" w:rsidP="00650C20">
            <w:r w:rsidRPr="00650C20">
              <w:t>6.779813</w:t>
            </w:r>
          </w:p>
        </w:tc>
        <w:tc>
          <w:tcPr>
            <w:tcW w:w="1126" w:type="dxa"/>
            <w:noWrap/>
            <w:hideMark/>
          </w:tcPr>
          <w:p w14:paraId="20D33306" w14:textId="77777777" w:rsidR="00650C20" w:rsidRPr="00650C20" w:rsidRDefault="00650C20" w:rsidP="00650C20">
            <w:r w:rsidRPr="00650C20">
              <w:t>9.641527</w:t>
            </w:r>
          </w:p>
        </w:tc>
        <w:tc>
          <w:tcPr>
            <w:tcW w:w="1126" w:type="dxa"/>
            <w:noWrap/>
            <w:hideMark/>
          </w:tcPr>
          <w:p w14:paraId="6159393B" w14:textId="77777777" w:rsidR="00650C20" w:rsidRPr="00650C20" w:rsidRDefault="00650C20" w:rsidP="00650C20">
            <w:r w:rsidRPr="00650C20">
              <w:t>12.44875</w:t>
            </w:r>
          </w:p>
        </w:tc>
      </w:tr>
      <w:tr w:rsidR="00650C20" w:rsidRPr="00650C20" w14:paraId="0408ED09" w14:textId="77777777" w:rsidTr="00650C20">
        <w:trPr>
          <w:trHeight w:val="261"/>
        </w:trPr>
        <w:tc>
          <w:tcPr>
            <w:tcW w:w="1126" w:type="dxa"/>
            <w:noWrap/>
            <w:hideMark/>
          </w:tcPr>
          <w:p w14:paraId="017AE4EC" w14:textId="77777777" w:rsidR="00650C20" w:rsidRPr="00650C20" w:rsidRDefault="00650C20" w:rsidP="00650C20">
            <w:r w:rsidRPr="00650C20">
              <w:t>9.886414</w:t>
            </w:r>
          </w:p>
        </w:tc>
        <w:tc>
          <w:tcPr>
            <w:tcW w:w="1126" w:type="dxa"/>
            <w:noWrap/>
            <w:hideMark/>
          </w:tcPr>
          <w:p w14:paraId="62ACE163" w14:textId="77777777" w:rsidR="00650C20" w:rsidRPr="00650C20" w:rsidRDefault="00650C20" w:rsidP="00650C20">
            <w:r w:rsidRPr="00650C20">
              <w:t>10.78149</w:t>
            </w:r>
          </w:p>
        </w:tc>
        <w:tc>
          <w:tcPr>
            <w:tcW w:w="1126" w:type="dxa"/>
            <w:noWrap/>
            <w:hideMark/>
          </w:tcPr>
          <w:p w14:paraId="1D4F80E3" w14:textId="77777777" w:rsidR="00650C20" w:rsidRPr="00650C20" w:rsidRDefault="00650C20" w:rsidP="00650C20">
            <w:r w:rsidRPr="00650C20">
              <w:t>12.96248</w:t>
            </w:r>
          </w:p>
        </w:tc>
        <w:tc>
          <w:tcPr>
            <w:tcW w:w="1126" w:type="dxa"/>
            <w:noWrap/>
            <w:hideMark/>
          </w:tcPr>
          <w:p w14:paraId="0E105551" w14:textId="77777777" w:rsidR="00650C20" w:rsidRPr="00650C20" w:rsidRDefault="00650C20" w:rsidP="00650C20">
            <w:r w:rsidRPr="00650C20">
              <w:t>9.569309</w:t>
            </w:r>
          </w:p>
        </w:tc>
        <w:tc>
          <w:tcPr>
            <w:tcW w:w="1126" w:type="dxa"/>
            <w:noWrap/>
            <w:hideMark/>
          </w:tcPr>
          <w:p w14:paraId="23A5B787" w14:textId="77777777" w:rsidR="00650C20" w:rsidRPr="00650C20" w:rsidRDefault="00650C20" w:rsidP="00650C20">
            <w:r w:rsidRPr="00650C20">
              <w:t>11.79736</w:t>
            </w:r>
          </w:p>
        </w:tc>
        <w:tc>
          <w:tcPr>
            <w:tcW w:w="1126" w:type="dxa"/>
            <w:noWrap/>
            <w:hideMark/>
          </w:tcPr>
          <w:p w14:paraId="277E8B3D" w14:textId="77777777" w:rsidR="00650C20" w:rsidRPr="00650C20" w:rsidRDefault="00650C20" w:rsidP="00650C20">
            <w:r w:rsidRPr="00650C20">
              <w:t>13.83808</w:t>
            </w:r>
          </w:p>
        </w:tc>
        <w:tc>
          <w:tcPr>
            <w:tcW w:w="1126" w:type="dxa"/>
            <w:noWrap/>
            <w:hideMark/>
          </w:tcPr>
          <w:p w14:paraId="3CB06ACB" w14:textId="77777777" w:rsidR="00650C20" w:rsidRPr="00650C20" w:rsidRDefault="00650C20" w:rsidP="00650C20">
            <w:r w:rsidRPr="00650C20">
              <w:t>6.147209</w:t>
            </w:r>
          </w:p>
        </w:tc>
        <w:tc>
          <w:tcPr>
            <w:tcW w:w="1126" w:type="dxa"/>
            <w:noWrap/>
            <w:hideMark/>
          </w:tcPr>
          <w:p w14:paraId="56FDBA19" w14:textId="77777777" w:rsidR="00650C20" w:rsidRPr="00650C20" w:rsidRDefault="00650C20" w:rsidP="00650C20">
            <w:r w:rsidRPr="00650C20">
              <w:t>9.737449</w:t>
            </w:r>
          </w:p>
        </w:tc>
        <w:tc>
          <w:tcPr>
            <w:tcW w:w="1126" w:type="dxa"/>
            <w:noWrap/>
            <w:hideMark/>
          </w:tcPr>
          <w:p w14:paraId="5ED92E71" w14:textId="77777777" w:rsidR="00650C20" w:rsidRPr="00650C20" w:rsidRDefault="00650C20" w:rsidP="00650C20">
            <w:r w:rsidRPr="00650C20">
              <w:t>17.47573</w:t>
            </w:r>
          </w:p>
        </w:tc>
        <w:tc>
          <w:tcPr>
            <w:tcW w:w="1126" w:type="dxa"/>
            <w:noWrap/>
            <w:hideMark/>
          </w:tcPr>
          <w:p w14:paraId="4CD78B54" w14:textId="77777777" w:rsidR="00650C20" w:rsidRPr="00650C20" w:rsidRDefault="00650C20" w:rsidP="00650C20">
            <w:r w:rsidRPr="00650C20">
              <w:t>13.96707</w:t>
            </w:r>
          </w:p>
        </w:tc>
      </w:tr>
      <w:tr w:rsidR="00650C20" w:rsidRPr="00650C20" w14:paraId="2004E3AC" w14:textId="77777777" w:rsidTr="00650C20">
        <w:trPr>
          <w:trHeight w:val="261"/>
        </w:trPr>
        <w:tc>
          <w:tcPr>
            <w:tcW w:w="1126" w:type="dxa"/>
            <w:noWrap/>
            <w:hideMark/>
          </w:tcPr>
          <w:p w14:paraId="657A2BBD" w14:textId="77777777" w:rsidR="00650C20" w:rsidRPr="00650C20" w:rsidRDefault="00650C20" w:rsidP="00650C20">
            <w:r w:rsidRPr="00650C20">
              <w:t>12.83906</w:t>
            </w:r>
          </w:p>
        </w:tc>
        <w:tc>
          <w:tcPr>
            <w:tcW w:w="1126" w:type="dxa"/>
            <w:noWrap/>
            <w:hideMark/>
          </w:tcPr>
          <w:p w14:paraId="1AECD7B7" w14:textId="77777777" w:rsidR="00650C20" w:rsidRPr="00650C20" w:rsidRDefault="00650C20" w:rsidP="00650C20">
            <w:r w:rsidRPr="00650C20">
              <w:t>6.430516</w:t>
            </w:r>
          </w:p>
        </w:tc>
        <w:tc>
          <w:tcPr>
            <w:tcW w:w="1126" w:type="dxa"/>
            <w:noWrap/>
            <w:hideMark/>
          </w:tcPr>
          <w:p w14:paraId="0B1C4A18" w14:textId="77777777" w:rsidR="00650C20" w:rsidRPr="00650C20" w:rsidRDefault="00650C20" w:rsidP="00650C20">
            <w:r w:rsidRPr="00650C20">
              <w:t>7.840555</w:t>
            </w:r>
          </w:p>
        </w:tc>
        <w:tc>
          <w:tcPr>
            <w:tcW w:w="1126" w:type="dxa"/>
            <w:noWrap/>
            <w:hideMark/>
          </w:tcPr>
          <w:p w14:paraId="5753408D" w14:textId="77777777" w:rsidR="00650C20" w:rsidRPr="00650C20" w:rsidRDefault="00650C20" w:rsidP="00650C20">
            <w:r w:rsidRPr="00650C20">
              <w:t>6.582847</w:t>
            </w:r>
          </w:p>
        </w:tc>
        <w:tc>
          <w:tcPr>
            <w:tcW w:w="1126" w:type="dxa"/>
            <w:noWrap/>
            <w:hideMark/>
          </w:tcPr>
          <w:p w14:paraId="2FE04627" w14:textId="77777777" w:rsidR="00650C20" w:rsidRPr="00650C20" w:rsidRDefault="00650C20" w:rsidP="00650C20">
            <w:r w:rsidRPr="00650C20">
              <w:t>11.55184</w:t>
            </w:r>
          </w:p>
        </w:tc>
        <w:tc>
          <w:tcPr>
            <w:tcW w:w="1126" w:type="dxa"/>
            <w:noWrap/>
            <w:hideMark/>
          </w:tcPr>
          <w:p w14:paraId="49F01358" w14:textId="77777777" w:rsidR="00650C20" w:rsidRPr="00650C20" w:rsidRDefault="00650C20" w:rsidP="00650C20">
            <w:r w:rsidRPr="00650C20">
              <w:t>7.441007</w:t>
            </w:r>
          </w:p>
        </w:tc>
        <w:tc>
          <w:tcPr>
            <w:tcW w:w="1126" w:type="dxa"/>
            <w:noWrap/>
            <w:hideMark/>
          </w:tcPr>
          <w:p w14:paraId="1A22F442" w14:textId="77777777" w:rsidR="00650C20" w:rsidRPr="00650C20" w:rsidRDefault="00650C20" w:rsidP="00650C20">
            <w:r w:rsidRPr="00650C20">
              <w:t>6.155208</w:t>
            </w:r>
          </w:p>
        </w:tc>
        <w:tc>
          <w:tcPr>
            <w:tcW w:w="1126" w:type="dxa"/>
            <w:noWrap/>
            <w:hideMark/>
          </w:tcPr>
          <w:p w14:paraId="4A0140EC" w14:textId="77777777" w:rsidR="00650C20" w:rsidRPr="00650C20" w:rsidRDefault="00650C20" w:rsidP="00650C20">
            <w:r w:rsidRPr="00650C20">
              <w:t>9.878447</w:t>
            </w:r>
          </w:p>
        </w:tc>
        <w:tc>
          <w:tcPr>
            <w:tcW w:w="1126" w:type="dxa"/>
            <w:noWrap/>
            <w:hideMark/>
          </w:tcPr>
          <w:p w14:paraId="2D247960" w14:textId="77777777" w:rsidR="00650C20" w:rsidRPr="00650C20" w:rsidRDefault="00650C20" w:rsidP="00650C20">
            <w:r w:rsidRPr="00650C20">
              <w:t>13.24907</w:t>
            </w:r>
          </w:p>
        </w:tc>
        <w:tc>
          <w:tcPr>
            <w:tcW w:w="1126" w:type="dxa"/>
            <w:noWrap/>
            <w:hideMark/>
          </w:tcPr>
          <w:p w14:paraId="6B5110F8" w14:textId="77777777" w:rsidR="00650C20" w:rsidRPr="00650C20" w:rsidRDefault="00650C20" w:rsidP="00650C20">
            <w:r w:rsidRPr="00650C20">
              <w:t>12.40907</w:t>
            </w:r>
          </w:p>
        </w:tc>
      </w:tr>
      <w:tr w:rsidR="00650C20" w:rsidRPr="00650C20" w14:paraId="19CBCF87" w14:textId="77777777" w:rsidTr="00650C20">
        <w:trPr>
          <w:trHeight w:val="261"/>
        </w:trPr>
        <w:tc>
          <w:tcPr>
            <w:tcW w:w="1126" w:type="dxa"/>
            <w:noWrap/>
            <w:hideMark/>
          </w:tcPr>
          <w:p w14:paraId="769EEE69" w14:textId="77777777" w:rsidR="00650C20" w:rsidRPr="00650C20" w:rsidRDefault="00650C20" w:rsidP="00650C20">
            <w:r w:rsidRPr="00650C20">
              <w:t>4.190734</w:t>
            </w:r>
          </w:p>
        </w:tc>
        <w:tc>
          <w:tcPr>
            <w:tcW w:w="1126" w:type="dxa"/>
            <w:noWrap/>
            <w:hideMark/>
          </w:tcPr>
          <w:p w14:paraId="4A2D2370" w14:textId="77777777" w:rsidR="00650C20" w:rsidRPr="00650C20" w:rsidRDefault="00650C20" w:rsidP="00650C20">
            <w:r w:rsidRPr="00650C20">
              <w:t>9.637445</w:t>
            </w:r>
          </w:p>
        </w:tc>
        <w:tc>
          <w:tcPr>
            <w:tcW w:w="1126" w:type="dxa"/>
            <w:noWrap/>
            <w:hideMark/>
          </w:tcPr>
          <w:p w14:paraId="40B54BBD" w14:textId="77777777" w:rsidR="00650C20" w:rsidRPr="00650C20" w:rsidRDefault="00650C20" w:rsidP="00650C20">
            <w:r w:rsidRPr="00650C20">
              <w:t>8.573628</w:t>
            </w:r>
          </w:p>
        </w:tc>
        <w:tc>
          <w:tcPr>
            <w:tcW w:w="1126" w:type="dxa"/>
            <w:noWrap/>
            <w:hideMark/>
          </w:tcPr>
          <w:p w14:paraId="06277984" w14:textId="77777777" w:rsidR="00650C20" w:rsidRPr="00650C20" w:rsidRDefault="00650C20" w:rsidP="00650C20">
            <w:r w:rsidRPr="00650C20">
              <w:t>11.67244</w:t>
            </w:r>
          </w:p>
        </w:tc>
        <w:tc>
          <w:tcPr>
            <w:tcW w:w="1126" w:type="dxa"/>
            <w:noWrap/>
            <w:hideMark/>
          </w:tcPr>
          <w:p w14:paraId="336D66FD" w14:textId="77777777" w:rsidR="00650C20" w:rsidRPr="00650C20" w:rsidRDefault="00650C20" w:rsidP="00650C20">
            <w:r w:rsidRPr="00650C20">
              <w:t>14.5939</w:t>
            </w:r>
          </w:p>
        </w:tc>
        <w:tc>
          <w:tcPr>
            <w:tcW w:w="1126" w:type="dxa"/>
            <w:noWrap/>
            <w:hideMark/>
          </w:tcPr>
          <w:p w14:paraId="0714CDEE" w14:textId="77777777" w:rsidR="00650C20" w:rsidRPr="00650C20" w:rsidRDefault="00650C20" w:rsidP="00650C20">
            <w:r w:rsidRPr="00650C20">
              <w:t>6.589825</w:t>
            </w:r>
          </w:p>
        </w:tc>
        <w:tc>
          <w:tcPr>
            <w:tcW w:w="1126" w:type="dxa"/>
            <w:noWrap/>
            <w:hideMark/>
          </w:tcPr>
          <w:p w14:paraId="442CEB04" w14:textId="77777777" w:rsidR="00650C20" w:rsidRPr="00650C20" w:rsidRDefault="00650C20" w:rsidP="00650C20">
            <w:r w:rsidRPr="00650C20">
              <w:t>11.52212</w:t>
            </w:r>
          </w:p>
        </w:tc>
        <w:tc>
          <w:tcPr>
            <w:tcW w:w="1126" w:type="dxa"/>
            <w:noWrap/>
            <w:hideMark/>
          </w:tcPr>
          <w:p w14:paraId="0A40E434" w14:textId="77777777" w:rsidR="00650C20" w:rsidRPr="00650C20" w:rsidRDefault="00650C20" w:rsidP="00650C20">
            <w:r w:rsidRPr="00650C20">
              <w:t>7.577949</w:t>
            </w:r>
          </w:p>
        </w:tc>
        <w:tc>
          <w:tcPr>
            <w:tcW w:w="1126" w:type="dxa"/>
            <w:noWrap/>
            <w:hideMark/>
          </w:tcPr>
          <w:p w14:paraId="767F5A02" w14:textId="77777777" w:rsidR="00650C20" w:rsidRPr="00650C20" w:rsidRDefault="00650C20" w:rsidP="00650C20">
            <w:r w:rsidRPr="00650C20">
              <w:t>8.621366</w:t>
            </w:r>
          </w:p>
        </w:tc>
        <w:tc>
          <w:tcPr>
            <w:tcW w:w="1126" w:type="dxa"/>
            <w:noWrap/>
            <w:hideMark/>
          </w:tcPr>
          <w:p w14:paraId="0EACE4A2" w14:textId="77777777" w:rsidR="00650C20" w:rsidRPr="00650C20" w:rsidRDefault="00650C20" w:rsidP="00650C20">
            <w:r w:rsidRPr="00650C20">
              <w:t>11.86173</w:t>
            </w:r>
          </w:p>
        </w:tc>
      </w:tr>
      <w:tr w:rsidR="00650C20" w:rsidRPr="00650C20" w14:paraId="5EEC6AA1" w14:textId="77777777" w:rsidTr="00650C20">
        <w:trPr>
          <w:trHeight w:val="261"/>
        </w:trPr>
        <w:tc>
          <w:tcPr>
            <w:tcW w:w="1126" w:type="dxa"/>
            <w:noWrap/>
            <w:hideMark/>
          </w:tcPr>
          <w:p w14:paraId="3AE53C1E" w14:textId="77777777" w:rsidR="00650C20" w:rsidRPr="00650C20" w:rsidRDefault="00650C20" w:rsidP="00650C20">
            <w:r w:rsidRPr="00650C20">
              <w:t>12.92472</w:t>
            </w:r>
          </w:p>
        </w:tc>
        <w:tc>
          <w:tcPr>
            <w:tcW w:w="1126" w:type="dxa"/>
            <w:noWrap/>
            <w:hideMark/>
          </w:tcPr>
          <w:p w14:paraId="07402F15" w14:textId="77777777" w:rsidR="00650C20" w:rsidRPr="00650C20" w:rsidRDefault="00650C20" w:rsidP="00650C20">
            <w:r w:rsidRPr="00650C20">
              <w:t>13.95923</w:t>
            </w:r>
          </w:p>
        </w:tc>
        <w:tc>
          <w:tcPr>
            <w:tcW w:w="1126" w:type="dxa"/>
            <w:noWrap/>
            <w:hideMark/>
          </w:tcPr>
          <w:p w14:paraId="445AE67C" w14:textId="77777777" w:rsidR="00650C20" w:rsidRPr="00650C20" w:rsidRDefault="00650C20" w:rsidP="00650C20">
            <w:r w:rsidRPr="00650C20">
              <w:t>12.30081</w:t>
            </w:r>
          </w:p>
        </w:tc>
        <w:tc>
          <w:tcPr>
            <w:tcW w:w="1126" w:type="dxa"/>
            <w:noWrap/>
            <w:hideMark/>
          </w:tcPr>
          <w:p w14:paraId="6E49032D" w14:textId="77777777" w:rsidR="00650C20" w:rsidRPr="00650C20" w:rsidRDefault="00650C20" w:rsidP="00650C20">
            <w:r w:rsidRPr="00650C20">
              <w:t>11.693</w:t>
            </w:r>
          </w:p>
        </w:tc>
        <w:tc>
          <w:tcPr>
            <w:tcW w:w="1126" w:type="dxa"/>
            <w:noWrap/>
            <w:hideMark/>
          </w:tcPr>
          <w:p w14:paraId="020BD747" w14:textId="77777777" w:rsidR="00650C20" w:rsidRPr="00650C20" w:rsidRDefault="00650C20" w:rsidP="00650C20">
            <w:r w:rsidRPr="00650C20">
              <w:t>13.51225</w:t>
            </w:r>
          </w:p>
        </w:tc>
        <w:tc>
          <w:tcPr>
            <w:tcW w:w="1126" w:type="dxa"/>
            <w:noWrap/>
            <w:hideMark/>
          </w:tcPr>
          <w:p w14:paraId="1B4E7113" w14:textId="77777777" w:rsidR="00650C20" w:rsidRPr="00650C20" w:rsidRDefault="00650C20" w:rsidP="00650C20">
            <w:r w:rsidRPr="00650C20">
              <w:t>6.381414</w:t>
            </w:r>
          </w:p>
        </w:tc>
        <w:tc>
          <w:tcPr>
            <w:tcW w:w="1126" w:type="dxa"/>
            <w:noWrap/>
            <w:hideMark/>
          </w:tcPr>
          <w:p w14:paraId="2B5494D0" w14:textId="77777777" w:rsidR="00650C20" w:rsidRPr="00650C20" w:rsidRDefault="00650C20" w:rsidP="00650C20">
            <w:r w:rsidRPr="00650C20">
              <w:t>6.453231</w:t>
            </w:r>
          </w:p>
        </w:tc>
        <w:tc>
          <w:tcPr>
            <w:tcW w:w="1126" w:type="dxa"/>
            <w:noWrap/>
            <w:hideMark/>
          </w:tcPr>
          <w:p w14:paraId="66DDAECD" w14:textId="77777777" w:rsidR="00650C20" w:rsidRPr="00650C20" w:rsidRDefault="00650C20" w:rsidP="00650C20">
            <w:r w:rsidRPr="00650C20">
              <w:t>7.803237</w:t>
            </w:r>
          </w:p>
        </w:tc>
        <w:tc>
          <w:tcPr>
            <w:tcW w:w="1126" w:type="dxa"/>
            <w:noWrap/>
            <w:hideMark/>
          </w:tcPr>
          <w:p w14:paraId="6187D400" w14:textId="77777777" w:rsidR="00650C20" w:rsidRPr="00650C20" w:rsidRDefault="00650C20" w:rsidP="00650C20">
            <w:r w:rsidRPr="00650C20">
              <w:t>17.88231</w:t>
            </w:r>
          </w:p>
        </w:tc>
        <w:tc>
          <w:tcPr>
            <w:tcW w:w="1126" w:type="dxa"/>
            <w:noWrap/>
            <w:hideMark/>
          </w:tcPr>
          <w:p w14:paraId="32DCE290" w14:textId="77777777" w:rsidR="00650C20" w:rsidRPr="00650C20" w:rsidRDefault="00650C20" w:rsidP="00650C20">
            <w:r w:rsidRPr="00650C20">
              <w:t>18.14296</w:t>
            </w:r>
          </w:p>
        </w:tc>
      </w:tr>
      <w:tr w:rsidR="00650C20" w:rsidRPr="00650C20" w14:paraId="7EE50BA5" w14:textId="77777777" w:rsidTr="00650C20">
        <w:trPr>
          <w:trHeight w:val="261"/>
        </w:trPr>
        <w:tc>
          <w:tcPr>
            <w:tcW w:w="1126" w:type="dxa"/>
            <w:noWrap/>
            <w:hideMark/>
          </w:tcPr>
          <w:p w14:paraId="2EC384CC" w14:textId="77777777" w:rsidR="00650C20" w:rsidRPr="00650C20" w:rsidRDefault="00650C20" w:rsidP="00650C20">
            <w:r w:rsidRPr="00650C20">
              <w:t>13.72611</w:t>
            </w:r>
          </w:p>
        </w:tc>
        <w:tc>
          <w:tcPr>
            <w:tcW w:w="1126" w:type="dxa"/>
            <w:noWrap/>
            <w:hideMark/>
          </w:tcPr>
          <w:p w14:paraId="1DCA4593" w14:textId="77777777" w:rsidR="00650C20" w:rsidRPr="00650C20" w:rsidRDefault="00650C20" w:rsidP="00650C20">
            <w:r w:rsidRPr="00650C20">
              <w:t>13.29615</w:t>
            </w:r>
          </w:p>
        </w:tc>
        <w:tc>
          <w:tcPr>
            <w:tcW w:w="1126" w:type="dxa"/>
            <w:noWrap/>
            <w:hideMark/>
          </w:tcPr>
          <w:p w14:paraId="73DBEC78" w14:textId="77777777" w:rsidR="00650C20" w:rsidRPr="00650C20" w:rsidRDefault="00650C20" w:rsidP="00650C20">
            <w:r w:rsidRPr="00650C20">
              <w:t>6.950822</w:t>
            </w:r>
          </w:p>
        </w:tc>
        <w:tc>
          <w:tcPr>
            <w:tcW w:w="1126" w:type="dxa"/>
            <w:noWrap/>
            <w:hideMark/>
          </w:tcPr>
          <w:p w14:paraId="570BB027" w14:textId="77777777" w:rsidR="00650C20" w:rsidRPr="00650C20" w:rsidRDefault="00650C20" w:rsidP="00650C20">
            <w:r w:rsidRPr="00650C20">
              <w:t>10.26807</w:t>
            </w:r>
          </w:p>
        </w:tc>
        <w:tc>
          <w:tcPr>
            <w:tcW w:w="1126" w:type="dxa"/>
            <w:noWrap/>
            <w:hideMark/>
          </w:tcPr>
          <w:p w14:paraId="7671AC0B" w14:textId="77777777" w:rsidR="00650C20" w:rsidRPr="00650C20" w:rsidRDefault="00650C20" w:rsidP="00650C20">
            <w:r w:rsidRPr="00650C20">
              <w:t>16.9694</w:t>
            </w:r>
          </w:p>
        </w:tc>
        <w:tc>
          <w:tcPr>
            <w:tcW w:w="1126" w:type="dxa"/>
            <w:noWrap/>
            <w:hideMark/>
          </w:tcPr>
          <w:p w14:paraId="01E22713" w14:textId="77777777" w:rsidR="00650C20" w:rsidRPr="00650C20" w:rsidRDefault="00650C20" w:rsidP="00650C20">
            <w:r w:rsidRPr="00650C20">
              <w:t>4.533942</w:t>
            </w:r>
          </w:p>
        </w:tc>
        <w:tc>
          <w:tcPr>
            <w:tcW w:w="1126" w:type="dxa"/>
            <w:noWrap/>
            <w:hideMark/>
          </w:tcPr>
          <w:p w14:paraId="5C01A7CB" w14:textId="77777777" w:rsidR="00650C20" w:rsidRPr="00650C20" w:rsidRDefault="00650C20" w:rsidP="00650C20">
            <w:r w:rsidRPr="00650C20">
              <w:t>7.370714</w:t>
            </w:r>
          </w:p>
        </w:tc>
        <w:tc>
          <w:tcPr>
            <w:tcW w:w="1126" w:type="dxa"/>
            <w:noWrap/>
            <w:hideMark/>
          </w:tcPr>
          <w:p w14:paraId="468EF0D0" w14:textId="77777777" w:rsidR="00650C20" w:rsidRPr="00650C20" w:rsidRDefault="00650C20" w:rsidP="00650C20">
            <w:r w:rsidRPr="00650C20">
              <w:t>5.893861</w:t>
            </w:r>
          </w:p>
        </w:tc>
        <w:tc>
          <w:tcPr>
            <w:tcW w:w="1126" w:type="dxa"/>
            <w:noWrap/>
            <w:hideMark/>
          </w:tcPr>
          <w:p w14:paraId="74B932C7" w14:textId="77777777" w:rsidR="00650C20" w:rsidRPr="00650C20" w:rsidRDefault="00650C20" w:rsidP="00650C20">
            <w:r w:rsidRPr="00650C20">
              <w:t>9.555624</w:t>
            </w:r>
          </w:p>
        </w:tc>
        <w:tc>
          <w:tcPr>
            <w:tcW w:w="1126" w:type="dxa"/>
            <w:noWrap/>
            <w:hideMark/>
          </w:tcPr>
          <w:p w14:paraId="7FDDE69D" w14:textId="77777777" w:rsidR="00650C20" w:rsidRPr="00650C20" w:rsidRDefault="00650C20" w:rsidP="00650C20">
            <w:r w:rsidRPr="00650C20">
              <w:t>8.972565</w:t>
            </w:r>
          </w:p>
        </w:tc>
      </w:tr>
      <w:tr w:rsidR="00650C20" w:rsidRPr="00650C20" w14:paraId="0907833F" w14:textId="77777777" w:rsidTr="00650C20">
        <w:trPr>
          <w:trHeight w:val="261"/>
        </w:trPr>
        <w:tc>
          <w:tcPr>
            <w:tcW w:w="1126" w:type="dxa"/>
            <w:noWrap/>
            <w:hideMark/>
          </w:tcPr>
          <w:p w14:paraId="33FCA776" w14:textId="77777777" w:rsidR="00650C20" w:rsidRPr="00650C20" w:rsidRDefault="00650C20" w:rsidP="00650C20">
            <w:r w:rsidRPr="00650C20">
              <w:t>5.45698</w:t>
            </w:r>
          </w:p>
        </w:tc>
        <w:tc>
          <w:tcPr>
            <w:tcW w:w="1126" w:type="dxa"/>
            <w:noWrap/>
            <w:hideMark/>
          </w:tcPr>
          <w:p w14:paraId="7EB130B5" w14:textId="77777777" w:rsidR="00650C20" w:rsidRPr="00650C20" w:rsidRDefault="00650C20" w:rsidP="00650C20">
            <w:r w:rsidRPr="00650C20">
              <w:t>6.661079</w:t>
            </w:r>
          </w:p>
        </w:tc>
        <w:tc>
          <w:tcPr>
            <w:tcW w:w="1126" w:type="dxa"/>
            <w:noWrap/>
            <w:hideMark/>
          </w:tcPr>
          <w:p w14:paraId="6EA67D99" w14:textId="77777777" w:rsidR="00650C20" w:rsidRPr="00650C20" w:rsidRDefault="00650C20" w:rsidP="00650C20">
            <w:r w:rsidRPr="00650C20">
              <w:t>8.598729</w:t>
            </w:r>
          </w:p>
        </w:tc>
        <w:tc>
          <w:tcPr>
            <w:tcW w:w="1126" w:type="dxa"/>
            <w:noWrap/>
            <w:hideMark/>
          </w:tcPr>
          <w:p w14:paraId="042D3B84" w14:textId="77777777" w:rsidR="00650C20" w:rsidRPr="00650C20" w:rsidRDefault="00650C20" w:rsidP="00650C20">
            <w:r w:rsidRPr="00650C20">
              <w:t>13.41987</w:t>
            </w:r>
          </w:p>
        </w:tc>
        <w:tc>
          <w:tcPr>
            <w:tcW w:w="1126" w:type="dxa"/>
            <w:noWrap/>
            <w:hideMark/>
          </w:tcPr>
          <w:p w14:paraId="5650DDD7" w14:textId="77777777" w:rsidR="00650C20" w:rsidRPr="00650C20" w:rsidRDefault="00650C20" w:rsidP="00650C20">
            <w:r w:rsidRPr="00650C20">
              <w:t>11.29219</w:t>
            </w:r>
          </w:p>
        </w:tc>
        <w:tc>
          <w:tcPr>
            <w:tcW w:w="1126" w:type="dxa"/>
            <w:noWrap/>
            <w:hideMark/>
          </w:tcPr>
          <w:p w14:paraId="775B655B" w14:textId="77777777" w:rsidR="00650C20" w:rsidRPr="00650C20" w:rsidRDefault="00650C20" w:rsidP="00650C20">
            <w:r w:rsidRPr="00650C20">
              <w:t>12.4262</w:t>
            </w:r>
          </w:p>
        </w:tc>
        <w:tc>
          <w:tcPr>
            <w:tcW w:w="1126" w:type="dxa"/>
            <w:noWrap/>
            <w:hideMark/>
          </w:tcPr>
          <w:p w14:paraId="084C559D" w14:textId="77777777" w:rsidR="00650C20" w:rsidRPr="00650C20" w:rsidRDefault="00650C20" w:rsidP="00650C20">
            <w:r w:rsidRPr="00650C20">
              <w:t>5.320583</w:t>
            </w:r>
          </w:p>
        </w:tc>
        <w:tc>
          <w:tcPr>
            <w:tcW w:w="1126" w:type="dxa"/>
            <w:noWrap/>
            <w:hideMark/>
          </w:tcPr>
          <w:p w14:paraId="737D1DC2" w14:textId="77777777" w:rsidR="00650C20" w:rsidRPr="00650C20" w:rsidRDefault="00650C20" w:rsidP="00650C20">
            <w:r w:rsidRPr="00650C20">
              <w:t>14.99373</w:t>
            </w:r>
          </w:p>
        </w:tc>
        <w:tc>
          <w:tcPr>
            <w:tcW w:w="1126" w:type="dxa"/>
            <w:noWrap/>
            <w:hideMark/>
          </w:tcPr>
          <w:p w14:paraId="21EB7E62" w14:textId="77777777" w:rsidR="00650C20" w:rsidRPr="00650C20" w:rsidRDefault="00650C20" w:rsidP="00650C20">
            <w:r w:rsidRPr="00650C20">
              <w:t>16.43193</w:t>
            </w:r>
          </w:p>
        </w:tc>
        <w:tc>
          <w:tcPr>
            <w:tcW w:w="1126" w:type="dxa"/>
            <w:noWrap/>
            <w:hideMark/>
          </w:tcPr>
          <w:p w14:paraId="625C4673" w14:textId="77777777" w:rsidR="00650C20" w:rsidRPr="00650C20" w:rsidRDefault="00650C20" w:rsidP="00650C20">
            <w:r w:rsidRPr="00650C20">
              <w:t>17.99944</w:t>
            </w:r>
          </w:p>
        </w:tc>
      </w:tr>
      <w:tr w:rsidR="00650C20" w:rsidRPr="00650C20" w14:paraId="17A5D0C2" w14:textId="77777777" w:rsidTr="00650C20">
        <w:trPr>
          <w:trHeight w:val="261"/>
        </w:trPr>
        <w:tc>
          <w:tcPr>
            <w:tcW w:w="1126" w:type="dxa"/>
            <w:noWrap/>
            <w:hideMark/>
          </w:tcPr>
          <w:p w14:paraId="0042B6B9" w14:textId="77777777" w:rsidR="00650C20" w:rsidRPr="00650C20" w:rsidRDefault="00650C20" w:rsidP="00650C20">
            <w:pPr>
              <w:rPr>
                <w:b/>
                <w:bCs/>
              </w:rPr>
            </w:pPr>
            <w:r w:rsidRPr="00650C20">
              <w:rPr>
                <w:b/>
                <w:bCs/>
              </w:rPr>
              <w:t>9.211681</w:t>
            </w:r>
          </w:p>
        </w:tc>
        <w:tc>
          <w:tcPr>
            <w:tcW w:w="1126" w:type="dxa"/>
            <w:noWrap/>
            <w:hideMark/>
          </w:tcPr>
          <w:p w14:paraId="1A68787A" w14:textId="77777777" w:rsidR="00650C20" w:rsidRPr="00650C20" w:rsidRDefault="00650C20" w:rsidP="00650C20">
            <w:pPr>
              <w:rPr>
                <w:b/>
                <w:bCs/>
              </w:rPr>
            </w:pPr>
            <w:r w:rsidRPr="00650C20">
              <w:rPr>
                <w:b/>
                <w:bCs/>
              </w:rPr>
              <w:t>9.197341</w:t>
            </w:r>
          </w:p>
        </w:tc>
        <w:tc>
          <w:tcPr>
            <w:tcW w:w="1126" w:type="dxa"/>
            <w:noWrap/>
            <w:hideMark/>
          </w:tcPr>
          <w:p w14:paraId="34E2ACAD" w14:textId="77777777" w:rsidR="00650C20" w:rsidRPr="00650C20" w:rsidRDefault="00650C20" w:rsidP="00650C20">
            <w:pPr>
              <w:rPr>
                <w:b/>
                <w:bCs/>
              </w:rPr>
            </w:pPr>
            <w:r w:rsidRPr="00650C20">
              <w:rPr>
                <w:b/>
                <w:bCs/>
              </w:rPr>
              <w:t>8.647472</w:t>
            </w:r>
          </w:p>
        </w:tc>
        <w:tc>
          <w:tcPr>
            <w:tcW w:w="1126" w:type="dxa"/>
            <w:noWrap/>
            <w:hideMark/>
          </w:tcPr>
          <w:p w14:paraId="77072E36" w14:textId="77777777" w:rsidR="00650C20" w:rsidRPr="00650C20" w:rsidRDefault="00650C20" w:rsidP="00650C20">
            <w:pPr>
              <w:rPr>
                <w:b/>
                <w:bCs/>
              </w:rPr>
            </w:pPr>
            <w:r w:rsidRPr="00650C20">
              <w:rPr>
                <w:b/>
                <w:bCs/>
              </w:rPr>
              <w:t>10.93571</w:t>
            </w:r>
          </w:p>
        </w:tc>
        <w:tc>
          <w:tcPr>
            <w:tcW w:w="1126" w:type="dxa"/>
            <w:noWrap/>
            <w:hideMark/>
          </w:tcPr>
          <w:p w14:paraId="6984B6F7" w14:textId="77777777" w:rsidR="00650C20" w:rsidRPr="00650C20" w:rsidRDefault="00650C20" w:rsidP="00650C20">
            <w:pPr>
              <w:rPr>
                <w:b/>
                <w:bCs/>
              </w:rPr>
            </w:pPr>
            <w:r w:rsidRPr="00650C20">
              <w:rPr>
                <w:b/>
                <w:bCs/>
              </w:rPr>
              <w:t>12.52354</w:t>
            </w:r>
          </w:p>
        </w:tc>
        <w:tc>
          <w:tcPr>
            <w:tcW w:w="1126" w:type="dxa"/>
            <w:noWrap/>
            <w:hideMark/>
          </w:tcPr>
          <w:p w14:paraId="236C0A8F" w14:textId="77777777" w:rsidR="00650C20" w:rsidRPr="00650C20" w:rsidRDefault="00650C20" w:rsidP="00650C20">
            <w:pPr>
              <w:rPr>
                <w:b/>
                <w:bCs/>
              </w:rPr>
            </w:pPr>
            <w:r w:rsidRPr="00650C20">
              <w:rPr>
                <w:b/>
                <w:bCs/>
              </w:rPr>
              <w:t>8.263058</w:t>
            </w:r>
          </w:p>
        </w:tc>
        <w:tc>
          <w:tcPr>
            <w:tcW w:w="1126" w:type="dxa"/>
            <w:noWrap/>
            <w:hideMark/>
          </w:tcPr>
          <w:p w14:paraId="02DDC7DA" w14:textId="77777777" w:rsidR="00650C20" w:rsidRPr="00650C20" w:rsidRDefault="00650C20" w:rsidP="00650C20">
            <w:pPr>
              <w:rPr>
                <w:b/>
                <w:bCs/>
              </w:rPr>
            </w:pPr>
            <w:r w:rsidRPr="00650C20">
              <w:rPr>
                <w:b/>
                <w:bCs/>
              </w:rPr>
              <w:t>7.123082</w:t>
            </w:r>
          </w:p>
        </w:tc>
        <w:tc>
          <w:tcPr>
            <w:tcW w:w="1126" w:type="dxa"/>
            <w:noWrap/>
            <w:hideMark/>
          </w:tcPr>
          <w:p w14:paraId="114896A4" w14:textId="77777777" w:rsidR="00650C20" w:rsidRPr="00650C20" w:rsidRDefault="00650C20" w:rsidP="00650C20">
            <w:pPr>
              <w:rPr>
                <w:b/>
                <w:bCs/>
              </w:rPr>
            </w:pPr>
            <w:r w:rsidRPr="00650C20">
              <w:rPr>
                <w:b/>
                <w:bCs/>
              </w:rPr>
              <w:t>9.434048</w:t>
            </w:r>
          </w:p>
        </w:tc>
        <w:tc>
          <w:tcPr>
            <w:tcW w:w="1126" w:type="dxa"/>
            <w:noWrap/>
            <w:hideMark/>
          </w:tcPr>
          <w:p w14:paraId="28C7DE02" w14:textId="77777777" w:rsidR="00650C20" w:rsidRPr="00650C20" w:rsidRDefault="00650C20" w:rsidP="00650C20">
            <w:pPr>
              <w:rPr>
                <w:b/>
                <w:bCs/>
              </w:rPr>
            </w:pPr>
            <w:r w:rsidRPr="00650C20">
              <w:rPr>
                <w:b/>
                <w:bCs/>
              </w:rPr>
              <w:t>11.97332</w:t>
            </w:r>
          </w:p>
        </w:tc>
        <w:tc>
          <w:tcPr>
            <w:tcW w:w="1126" w:type="dxa"/>
            <w:noWrap/>
            <w:hideMark/>
          </w:tcPr>
          <w:p w14:paraId="169CC7B3" w14:textId="77777777" w:rsidR="00650C20" w:rsidRPr="00650C20" w:rsidRDefault="00650C20" w:rsidP="00650C20">
            <w:pPr>
              <w:rPr>
                <w:b/>
                <w:bCs/>
              </w:rPr>
            </w:pPr>
            <w:r w:rsidRPr="00650C20">
              <w:rPr>
                <w:b/>
                <w:bCs/>
              </w:rPr>
              <w:t>12.6259</w:t>
            </w:r>
          </w:p>
        </w:tc>
      </w:tr>
    </w:tbl>
    <w:p w14:paraId="2ED2597D" w14:textId="56745B81" w:rsidR="00650C20" w:rsidRDefault="00650C20" w:rsidP="00DD05AD"/>
    <w:p w14:paraId="48E73B87" w14:textId="4B71B56A" w:rsidR="00650C20" w:rsidRDefault="00650C20" w:rsidP="00DD05AD">
      <w:r>
        <w:t>Raw data for Section 4.4.2.6 with 5 active nodes</w:t>
      </w:r>
    </w:p>
    <w:p w14:paraId="64498477" w14:textId="4E3DE09A"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5276098D" w14:textId="77777777" w:rsidTr="00650C20">
        <w:trPr>
          <w:trHeight w:val="300"/>
        </w:trPr>
        <w:tc>
          <w:tcPr>
            <w:tcW w:w="960" w:type="dxa"/>
            <w:noWrap/>
            <w:hideMark/>
          </w:tcPr>
          <w:p w14:paraId="3A1710C3" w14:textId="77777777" w:rsidR="00650C20" w:rsidRPr="00650C20" w:rsidRDefault="00650C20" w:rsidP="00650C20">
            <w:r w:rsidRPr="00650C20">
              <w:t>Tx01</w:t>
            </w:r>
          </w:p>
        </w:tc>
        <w:tc>
          <w:tcPr>
            <w:tcW w:w="960" w:type="dxa"/>
            <w:noWrap/>
            <w:hideMark/>
          </w:tcPr>
          <w:p w14:paraId="21EAD1F9" w14:textId="77777777" w:rsidR="00650C20" w:rsidRPr="00650C20" w:rsidRDefault="00650C20" w:rsidP="00650C20">
            <w:r w:rsidRPr="00650C20">
              <w:t>Tx02</w:t>
            </w:r>
          </w:p>
        </w:tc>
        <w:tc>
          <w:tcPr>
            <w:tcW w:w="960" w:type="dxa"/>
            <w:noWrap/>
            <w:hideMark/>
          </w:tcPr>
          <w:p w14:paraId="4885FBB9" w14:textId="77777777" w:rsidR="00650C20" w:rsidRPr="00650C20" w:rsidRDefault="00650C20" w:rsidP="00650C20">
            <w:r w:rsidRPr="00650C20">
              <w:t>Tx03</w:t>
            </w:r>
          </w:p>
        </w:tc>
        <w:tc>
          <w:tcPr>
            <w:tcW w:w="960" w:type="dxa"/>
            <w:noWrap/>
            <w:hideMark/>
          </w:tcPr>
          <w:p w14:paraId="5716BFDF" w14:textId="77777777" w:rsidR="00650C20" w:rsidRPr="00650C20" w:rsidRDefault="00650C20" w:rsidP="00650C20">
            <w:r w:rsidRPr="00650C20">
              <w:t>Tx04</w:t>
            </w:r>
          </w:p>
        </w:tc>
        <w:tc>
          <w:tcPr>
            <w:tcW w:w="960" w:type="dxa"/>
            <w:noWrap/>
            <w:hideMark/>
          </w:tcPr>
          <w:p w14:paraId="1ECBBBC9" w14:textId="77777777" w:rsidR="00650C20" w:rsidRPr="00650C20" w:rsidRDefault="00650C20" w:rsidP="00650C20">
            <w:r w:rsidRPr="00650C20">
              <w:t>Tx05</w:t>
            </w:r>
          </w:p>
        </w:tc>
        <w:tc>
          <w:tcPr>
            <w:tcW w:w="960" w:type="dxa"/>
            <w:noWrap/>
            <w:hideMark/>
          </w:tcPr>
          <w:p w14:paraId="08EFC578" w14:textId="77777777" w:rsidR="00650C20" w:rsidRPr="00650C20" w:rsidRDefault="00650C20" w:rsidP="00650C20">
            <w:r w:rsidRPr="00650C20">
              <w:t>Tx06</w:t>
            </w:r>
          </w:p>
        </w:tc>
        <w:tc>
          <w:tcPr>
            <w:tcW w:w="960" w:type="dxa"/>
            <w:noWrap/>
            <w:hideMark/>
          </w:tcPr>
          <w:p w14:paraId="71774FF4" w14:textId="77777777" w:rsidR="00650C20" w:rsidRPr="00650C20" w:rsidRDefault="00650C20" w:rsidP="00650C20">
            <w:r w:rsidRPr="00650C20">
              <w:t>Tx07</w:t>
            </w:r>
          </w:p>
        </w:tc>
        <w:tc>
          <w:tcPr>
            <w:tcW w:w="960" w:type="dxa"/>
            <w:noWrap/>
            <w:hideMark/>
          </w:tcPr>
          <w:p w14:paraId="094328CC" w14:textId="77777777" w:rsidR="00650C20" w:rsidRPr="00650C20" w:rsidRDefault="00650C20" w:rsidP="00650C20">
            <w:r w:rsidRPr="00650C20">
              <w:t>Tx08</w:t>
            </w:r>
          </w:p>
        </w:tc>
        <w:tc>
          <w:tcPr>
            <w:tcW w:w="960" w:type="dxa"/>
            <w:noWrap/>
            <w:hideMark/>
          </w:tcPr>
          <w:p w14:paraId="7080D5F9" w14:textId="77777777" w:rsidR="00650C20" w:rsidRPr="00650C20" w:rsidRDefault="00650C20" w:rsidP="00650C20">
            <w:r w:rsidRPr="00650C20">
              <w:t>Tx09</w:t>
            </w:r>
          </w:p>
        </w:tc>
        <w:tc>
          <w:tcPr>
            <w:tcW w:w="960" w:type="dxa"/>
            <w:noWrap/>
            <w:hideMark/>
          </w:tcPr>
          <w:p w14:paraId="199DB6AF" w14:textId="77777777" w:rsidR="00650C20" w:rsidRPr="00650C20" w:rsidRDefault="00650C20" w:rsidP="00650C20">
            <w:r w:rsidRPr="00650C20">
              <w:t>Tx10</w:t>
            </w:r>
          </w:p>
        </w:tc>
      </w:tr>
      <w:tr w:rsidR="00650C20" w:rsidRPr="00650C20" w14:paraId="686638E2" w14:textId="77777777" w:rsidTr="00650C20">
        <w:trPr>
          <w:trHeight w:val="300"/>
        </w:trPr>
        <w:tc>
          <w:tcPr>
            <w:tcW w:w="960" w:type="dxa"/>
            <w:noWrap/>
            <w:hideMark/>
          </w:tcPr>
          <w:p w14:paraId="155945FC" w14:textId="77777777" w:rsidR="00650C20" w:rsidRPr="00650C20" w:rsidRDefault="00650C20" w:rsidP="00650C20">
            <w:r w:rsidRPr="00650C20">
              <w:t>11.99961</w:t>
            </w:r>
          </w:p>
        </w:tc>
        <w:tc>
          <w:tcPr>
            <w:tcW w:w="960" w:type="dxa"/>
            <w:noWrap/>
            <w:hideMark/>
          </w:tcPr>
          <w:p w14:paraId="1CDE8D45" w14:textId="77777777" w:rsidR="00650C20" w:rsidRPr="00650C20" w:rsidRDefault="00650C20" w:rsidP="00650C20">
            <w:r w:rsidRPr="00650C20">
              <w:t>11.74504</w:t>
            </w:r>
          </w:p>
        </w:tc>
        <w:tc>
          <w:tcPr>
            <w:tcW w:w="960" w:type="dxa"/>
            <w:noWrap/>
            <w:hideMark/>
          </w:tcPr>
          <w:p w14:paraId="20DE56CD" w14:textId="77777777" w:rsidR="00650C20" w:rsidRPr="00650C20" w:rsidRDefault="00650C20" w:rsidP="00650C20">
            <w:r w:rsidRPr="00650C20">
              <w:t>4.615415</w:t>
            </w:r>
          </w:p>
        </w:tc>
        <w:tc>
          <w:tcPr>
            <w:tcW w:w="960" w:type="dxa"/>
            <w:noWrap/>
            <w:hideMark/>
          </w:tcPr>
          <w:p w14:paraId="0CB4BBEF" w14:textId="77777777" w:rsidR="00650C20" w:rsidRPr="00650C20" w:rsidRDefault="00650C20" w:rsidP="00650C20">
            <w:r w:rsidRPr="00650C20">
              <w:t>7.719248</w:t>
            </w:r>
          </w:p>
        </w:tc>
        <w:tc>
          <w:tcPr>
            <w:tcW w:w="960" w:type="dxa"/>
            <w:noWrap/>
            <w:hideMark/>
          </w:tcPr>
          <w:p w14:paraId="0C9A81EA" w14:textId="77777777" w:rsidR="00650C20" w:rsidRPr="00650C20" w:rsidRDefault="00650C20" w:rsidP="00650C20">
            <w:r w:rsidRPr="00650C20">
              <w:t>8.194655</w:t>
            </w:r>
          </w:p>
        </w:tc>
        <w:tc>
          <w:tcPr>
            <w:tcW w:w="960" w:type="dxa"/>
            <w:noWrap/>
            <w:hideMark/>
          </w:tcPr>
          <w:p w14:paraId="1E76A96E" w14:textId="77777777" w:rsidR="00650C20" w:rsidRPr="00650C20" w:rsidRDefault="00650C20" w:rsidP="00650C20">
            <w:r w:rsidRPr="00650C20">
              <w:t>9.707512</w:t>
            </w:r>
          </w:p>
        </w:tc>
        <w:tc>
          <w:tcPr>
            <w:tcW w:w="960" w:type="dxa"/>
            <w:noWrap/>
            <w:hideMark/>
          </w:tcPr>
          <w:p w14:paraId="494E9603" w14:textId="77777777" w:rsidR="00650C20" w:rsidRPr="00650C20" w:rsidRDefault="00650C20" w:rsidP="00650C20">
            <w:r w:rsidRPr="00650C20">
              <w:t>9.663865</w:t>
            </w:r>
          </w:p>
        </w:tc>
        <w:tc>
          <w:tcPr>
            <w:tcW w:w="960" w:type="dxa"/>
            <w:noWrap/>
            <w:hideMark/>
          </w:tcPr>
          <w:p w14:paraId="66DDBBA4" w14:textId="77777777" w:rsidR="00650C20" w:rsidRPr="00650C20" w:rsidRDefault="00650C20" w:rsidP="00650C20">
            <w:r w:rsidRPr="00650C20">
              <w:t>3.215903</w:t>
            </w:r>
          </w:p>
        </w:tc>
        <w:tc>
          <w:tcPr>
            <w:tcW w:w="960" w:type="dxa"/>
            <w:noWrap/>
            <w:hideMark/>
          </w:tcPr>
          <w:p w14:paraId="63747883" w14:textId="77777777" w:rsidR="00650C20" w:rsidRPr="00650C20" w:rsidRDefault="00650C20" w:rsidP="00650C20">
            <w:r w:rsidRPr="00650C20">
              <w:t>17.18431</w:t>
            </w:r>
          </w:p>
        </w:tc>
        <w:tc>
          <w:tcPr>
            <w:tcW w:w="960" w:type="dxa"/>
            <w:noWrap/>
            <w:hideMark/>
          </w:tcPr>
          <w:p w14:paraId="0640360D" w14:textId="77777777" w:rsidR="00650C20" w:rsidRPr="00650C20" w:rsidRDefault="00650C20" w:rsidP="00650C20">
            <w:r w:rsidRPr="00650C20">
              <w:t>8.900393</w:t>
            </w:r>
          </w:p>
        </w:tc>
      </w:tr>
      <w:tr w:rsidR="00650C20" w:rsidRPr="00650C20" w14:paraId="2A08D1C2" w14:textId="77777777" w:rsidTr="00650C20">
        <w:trPr>
          <w:trHeight w:val="300"/>
        </w:trPr>
        <w:tc>
          <w:tcPr>
            <w:tcW w:w="960" w:type="dxa"/>
            <w:noWrap/>
            <w:hideMark/>
          </w:tcPr>
          <w:p w14:paraId="34A11DBA" w14:textId="77777777" w:rsidR="00650C20" w:rsidRPr="00650C20" w:rsidRDefault="00650C20" w:rsidP="00650C20">
            <w:r w:rsidRPr="00650C20">
              <w:t>6.936956</w:t>
            </w:r>
          </w:p>
        </w:tc>
        <w:tc>
          <w:tcPr>
            <w:tcW w:w="960" w:type="dxa"/>
            <w:noWrap/>
            <w:hideMark/>
          </w:tcPr>
          <w:p w14:paraId="23FE4A6E" w14:textId="77777777" w:rsidR="00650C20" w:rsidRPr="00650C20" w:rsidRDefault="00650C20" w:rsidP="00650C20">
            <w:r w:rsidRPr="00650C20">
              <w:t>10.3642</w:t>
            </w:r>
          </w:p>
        </w:tc>
        <w:tc>
          <w:tcPr>
            <w:tcW w:w="960" w:type="dxa"/>
            <w:noWrap/>
            <w:hideMark/>
          </w:tcPr>
          <w:p w14:paraId="6D7A19FA" w14:textId="77777777" w:rsidR="00650C20" w:rsidRPr="00650C20" w:rsidRDefault="00650C20" w:rsidP="00650C20">
            <w:r w:rsidRPr="00650C20">
              <w:t>11.21147</w:t>
            </w:r>
          </w:p>
        </w:tc>
        <w:tc>
          <w:tcPr>
            <w:tcW w:w="960" w:type="dxa"/>
            <w:noWrap/>
            <w:hideMark/>
          </w:tcPr>
          <w:p w14:paraId="0043789F" w14:textId="77777777" w:rsidR="00650C20" w:rsidRPr="00650C20" w:rsidRDefault="00650C20" w:rsidP="00650C20">
            <w:r w:rsidRPr="00650C20">
              <w:t>7.93955</w:t>
            </w:r>
          </w:p>
        </w:tc>
        <w:tc>
          <w:tcPr>
            <w:tcW w:w="960" w:type="dxa"/>
            <w:noWrap/>
            <w:hideMark/>
          </w:tcPr>
          <w:p w14:paraId="37771559" w14:textId="77777777" w:rsidR="00650C20" w:rsidRPr="00650C20" w:rsidRDefault="00650C20" w:rsidP="00650C20">
            <w:r w:rsidRPr="00650C20">
              <w:t>15.96056</w:t>
            </w:r>
          </w:p>
        </w:tc>
        <w:tc>
          <w:tcPr>
            <w:tcW w:w="960" w:type="dxa"/>
            <w:noWrap/>
            <w:hideMark/>
          </w:tcPr>
          <w:p w14:paraId="6E7AC9E7" w14:textId="77777777" w:rsidR="00650C20" w:rsidRPr="00650C20" w:rsidRDefault="00650C20" w:rsidP="00650C20">
            <w:r w:rsidRPr="00650C20">
              <w:t>4.487101</w:t>
            </w:r>
          </w:p>
        </w:tc>
        <w:tc>
          <w:tcPr>
            <w:tcW w:w="960" w:type="dxa"/>
            <w:noWrap/>
            <w:hideMark/>
          </w:tcPr>
          <w:p w14:paraId="77A09196" w14:textId="77777777" w:rsidR="00650C20" w:rsidRPr="00650C20" w:rsidRDefault="00650C20" w:rsidP="00650C20">
            <w:r w:rsidRPr="00650C20">
              <w:t>6.967939</w:t>
            </w:r>
          </w:p>
        </w:tc>
        <w:tc>
          <w:tcPr>
            <w:tcW w:w="960" w:type="dxa"/>
            <w:noWrap/>
            <w:hideMark/>
          </w:tcPr>
          <w:p w14:paraId="65FE0C45" w14:textId="77777777" w:rsidR="00650C20" w:rsidRPr="00650C20" w:rsidRDefault="00650C20" w:rsidP="00650C20">
            <w:r w:rsidRPr="00650C20">
              <w:t>11.88977</w:t>
            </w:r>
          </w:p>
        </w:tc>
        <w:tc>
          <w:tcPr>
            <w:tcW w:w="960" w:type="dxa"/>
            <w:noWrap/>
            <w:hideMark/>
          </w:tcPr>
          <w:p w14:paraId="5E2998BE" w14:textId="77777777" w:rsidR="00650C20" w:rsidRPr="00650C20" w:rsidRDefault="00650C20" w:rsidP="00650C20">
            <w:r w:rsidRPr="00650C20">
              <w:t>7.987706</w:t>
            </w:r>
          </w:p>
        </w:tc>
        <w:tc>
          <w:tcPr>
            <w:tcW w:w="960" w:type="dxa"/>
            <w:noWrap/>
            <w:hideMark/>
          </w:tcPr>
          <w:p w14:paraId="7CD59D84" w14:textId="77777777" w:rsidR="00650C20" w:rsidRPr="00650C20" w:rsidRDefault="00650C20" w:rsidP="00650C20">
            <w:r w:rsidRPr="00650C20">
              <w:t>9.706037</w:t>
            </w:r>
          </w:p>
        </w:tc>
      </w:tr>
      <w:tr w:rsidR="00650C20" w:rsidRPr="00650C20" w14:paraId="1927498D" w14:textId="77777777" w:rsidTr="00650C20">
        <w:trPr>
          <w:trHeight w:val="300"/>
        </w:trPr>
        <w:tc>
          <w:tcPr>
            <w:tcW w:w="960" w:type="dxa"/>
            <w:noWrap/>
            <w:hideMark/>
          </w:tcPr>
          <w:p w14:paraId="2F63BC3F" w14:textId="77777777" w:rsidR="00650C20" w:rsidRPr="00650C20" w:rsidRDefault="00650C20" w:rsidP="00650C20">
            <w:r w:rsidRPr="00650C20">
              <w:t>6.733459</w:t>
            </w:r>
          </w:p>
        </w:tc>
        <w:tc>
          <w:tcPr>
            <w:tcW w:w="960" w:type="dxa"/>
            <w:noWrap/>
            <w:hideMark/>
          </w:tcPr>
          <w:p w14:paraId="20397C47" w14:textId="77777777" w:rsidR="00650C20" w:rsidRPr="00650C20" w:rsidRDefault="00650C20" w:rsidP="00650C20">
            <w:r w:rsidRPr="00650C20">
              <w:t>10.93403</w:t>
            </w:r>
          </w:p>
        </w:tc>
        <w:tc>
          <w:tcPr>
            <w:tcW w:w="960" w:type="dxa"/>
            <w:noWrap/>
            <w:hideMark/>
          </w:tcPr>
          <w:p w14:paraId="58617CE5" w14:textId="77777777" w:rsidR="00650C20" w:rsidRPr="00650C20" w:rsidRDefault="00650C20" w:rsidP="00650C20">
            <w:r w:rsidRPr="00650C20">
              <w:t>13.49545</w:t>
            </w:r>
          </w:p>
        </w:tc>
        <w:tc>
          <w:tcPr>
            <w:tcW w:w="960" w:type="dxa"/>
            <w:noWrap/>
            <w:hideMark/>
          </w:tcPr>
          <w:p w14:paraId="2F013383" w14:textId="77777777" w:rsidR="00650C20" w:rsidRPr="00650C20" w:rsidRDefault="00650C20" w:rsidP="00650C20">
            <w:r w:rsidRPr="00650C20">
              <w:t>8.329427</w:t>
            </w:r>
          </w:p>
        </w:tc>
        <w:tc>
          <w:tcPr>
            <w:tcW w:w="960" w:type="dxa"/>
            <w:noWrap/>
            <w:hideMark/>
          </w:tcPr>
          <w:p w14:paraId="5C21E5A8" w14:textId="77777777" w:rsidR="00650C20" w:rsidRPr="00650C20" w:rsidRDefault="00650C20" w:rsidP="00650C20">
            <w:r w:rsidRPr="00650C20">
              <w:t>15.34986</w:t>
            </w:r>
          </w:p>
        </w:tc>
        <w:tc>
          <w:tcPr>
            <w:tcW w:w="960" w:type="dxa"/>
            <w:noWrap/>
            <w:hideMark/>
          </w:tcPr>
          <w:p w14:paraId="1B74394C" w14:textId="77777777" w:rsidR="00650C20" w:rsidRPr="00650C20" w:rsidRDefault="00650C20" w:rsidP="00650C20">
            <w:r w:rsidRPr="00650C20">
              <w:t>10.56074</w:t>
            </w:r>
          </w:p>
        </w:tc>
        <w:tc>
          <w:tcPr>
            <w:tcW w:w="960" w:type="dxa"/>
            <w:noWrap/>
            <w:hideMark/>
          </w:tcPr>
          <w:p w14:paraId="54C6D53A" w14:textId="77777777" w:rsidR="00650C20" w:rsidRPr="00650C20" w:rsidRDefault="00650C20" w:rsidP="00650C20">
            <w:r w:rsidRPr="00650C20">
              <w:t>7.841693</w:t>
            </w:r>
          </w:p>
        </w:tc>
        <w:tc>
          <w:tcPr>
            <w:tcW w:w="960" w:type="dxa"/>
            <w:noWrap/>
            <w:hideMark/>
          </w:tcPr>
          <w:p w14:paraId="6AEEE9E2" w14:textId="77777777" w:rsidR="00650C20" w:rsidRPr="00650C20" w:rsidRDefault="00650C20" w:rsidP="00650C20">
            <w:r w:rsidRPr="00650C20">
              <w:t>11.34221</w:t>
            </w:r>
          </w:p>
        </w:tc>
        <w:tc>
          <w:tcPr>
            <w:tcW w:w="960" w:type="dxa"/>
            <w:noWrap/>
            <w:hideMark/>
          </w:tcPr>
          <w:p w14:paraId="6A8F7ECE" w14:textId="77777777" w:rsidR="00650C20" w:rsidRPr="00650C20" w:rsidRDefault="00650C20" w:rsidP="00650C20">
            <w:r w:rsidRPr="00650C20">
              <w:t>9.866459</w:t>
            </w:r>
          </w:p>
        </w:tc>
        <w:tc>
          <w:tcPr>
            <w:tcW w:w="960" w:type="dxa"/>
            <w:noWrap/>
            <w:hideMark/>
          </w:tcPr>
          <w:p w14:paraId="1E00A0D8" w14:textId="77777777" w:rsidR="00650C20" w:rsidRPr="00650C20" w:rsidRDefault="00650C20" w:rsidP="00650C20">
            <w:r w:rsidRPr="00650C20">
              <w:t>9.537311</w:t>
            </w:r>
          </w:p>
        </w:tc>
      </w:tr>
      <w:tr w:rsidR="00650C20" w:rsidRPr="00650C20" w14:paraId="4B06F32C" w14:textId="77777777" w:rsidTr="00650C20">
        <w:trPr>
          <w:trHeight w:val="300"/>
        </w:trPr>
        <w:tc>
          <w:tcPr>
            <w:tcW w:w="960" w:type="dxa"/>
            <w:noWrap/>
            <w:hideMark/>
          </w:tcPr>
          <w:p w14:paraId="133D59DA" w14:textId="77777777" w:rsidR="00650C20" w:rsidRPr="00650C20" w:rsidRDefault="00650C20" w:rsidP="00650C20">
            <w:r w:rsidRPr="00650C20">
              <w:t>3.230693</w:t>
            </w:r>
          </w:p>
        </w:tc>
        <w:tc>
          <w:tcPr>
            <w:tcW w:w="960" w:type="dxa"/>
            <w:noWrap/>
            <w:hideMark/>
          </w:tcPr>
          <w:p w14:paraId="33ACB971" w14:textId="77777777" w:rsidR="00650C20" w:rsidRPr="00650C20" w:rsidRDefault="00650C20" w:rsidP="00650C20">
            <w:r w:rsidRPr="00650C20">
              <w:t>10.95879</w:t>
            </w:r>
          </w:p>
        </w:tc>
        <w:tc>
          <w:tcPr>
            <w:tcW w:w="960" w:type="dxa"/>
            <w:noWrap/>
            <w:hideMark/>
          </w:tcPr>
          <w:p w14:paraId="0452F534" w14:textId="77777777" w:rsidR="00650C20" w:rsidRPr="00650C20" w:rsidRDefault="00650C20" w:rsidP="00650C20">
            <w:r w:rsidRPr="00650C20">
              <w:t>5.945532</w:t>
            </w:r>
          </w:p>
        </w:tc>
        <w:tc>
          <w:tcPr>
            <w:tcW w:w="960" w:type="dxa"/>
            <w:noWrap/>
            <w:hideMark/>
          </w:tcPr>
          <w:p w14:paraId="7D957480" w14:textId="77777777" w:rsidR="00650C20" w:rsidRPr="00650C20" w:rsidRDefault="00650C20" w:rsidP="00650C20">
            <w:r w:rsidRPr="00650C20">
              <w:t>9.971761</w:t>
            </w:r>
          </w:p>
        </w:tc>
        <w:tc>
          <w:tcPr>
            <w:tcW w:w="960" w:type="dxa"/>
            <w:noWrap/>
            <w:hideMark/>
          </w:tcPr>
          <w:p w14:paraId="69A33D92" w14:textId="77777777" w:rsidR="00650C20" w:rsidRPr="00650C20" w:rsidRDefault="00650C20" w:rsidP="00650C20">
            <w:r w:rsidRPr="00650C20">
              <w:t>16.18812</w:t>
            </w:r>
          </w:p>
        </w:tc>
        <w:tc>
          <w:tcPr>
            <w:tcW w:w="960" w:type="dxa"/>
            <w:noWrap/>
            <w:hideMark/>
          </w:tcPr>
          <w:p w14:paraId="367DF99C" w14:textId="77777777" w:rsidR="00650C20" w:rsidRPr="00650C20" w:rsidRDefault="00650C20" w:rsidP="00650C20">
            <w:r w:rsidRPr="00650C20">
              <w:t>6.462249</w:t>
            </w:r>
          </w:p>
        </w:tc>
        <w:tc>
          <w:tcPr>
            <w:tcW w:w="960" w:type="dxa"/>
            <w:noWrap/>
            <w:hideMark/>
          </w:tcPr>
          <w:p w14:paraId="19DD9AE9" w14:textId="77777777" w:rsidR="00650C20" w:rsidRPr="00650C20" w:rsidRDefault="00650C20" w:rsidP="00650C20">
            <w:r w:rsidRPr="00650C20">
              <w:t>3.87023</w:t>
            </w:r>
          </w:p>
        </w:tc>
        <w:tc>
          <w:tcPr>
            <w:tcW w:w="960" w:type="dxa"/>
            <w:noWrap/>
            <w:hideMark/>
          </w:tcPr>
          <w:p w14:paraId="658C89D3" w14:textId="77777777" w:rsidR="00650C20" w:rsidRPr="00650C20" w:rsidRDefault="00650C20" w:rsidP="00650C20">
            <w:r w:rsidRPr="00650C20">
              <w:t>7.398243</w:t>
            </w:r>
          </w:p>
        </w:tc>
        <w:tc>
          <w:tcPr>
            <w:tcW w:w="960" w:type="dxa"/>
            <w:noWrap/>
            <w:hideMark/>
          </w:tcPr>
          <w:p w14:paraId="5B9051CC" w14:textId="77777777" w:rsidR="00650C20" w:rsidRPr="00650C20" w:rsidRDefault="00650C20" w:rsidP="00650C20">
            <w:r w:rsidRPr="00650C20">
              <w:t>9.405953</w:t>
            </w:r>
          </w:p>
        </w:tc>
        <w:tc>
          <w:tcPr>
            <w:tcW w:w="960" w:type="dxa"/>
            <w:noWrap/>
            <w:hideMark/>
          </w:tcPr>
          <w:p w14:paraId="4A9ED966" w14:textId="77777777" w:rsidR="00650C20" w:rsidRPr="00650C20" w:rsidRDefault="00650C20" w:rsidP="00650C20">
            <w:r w:rsidRPr="00650C20">
              <w:t>6.373986</w:t>
            </w:r>
          </w:p>
        </w:tc>
      </w:tr>
      <w:tr w:rsidR="00650C20" w:rsidRPr="00650C20" w14:paraId="757DD65D" w14:textId="77777777" w:rsidTr="00650C20">
        <w:trPr>
          <w:trHeight w:val="300"/>
        </w:trPr>
        <w:tc>
          <w:tcPr>
            <w:tcW w:w="960" w:type="dxa"/>
            <w:noWrap/>
            <w:hideMark/>
          </w:tcPr>
          <w:p w14:paraId="64ABC602" w14:textId="77777777" w:rsidR="00650C20" w:rsidRPr="00650C20" w:rsidRDefault="00650C20" w:rsidP="00650C20">
            <w:r w:rsidRPr="00650C20">
              <w:t>5.69076</w:t>
            </w:r>
          </w:p>
        </w:tc>
        <w:tc>
          <w:tcPr>
            <w:tcW w:w="960" w:type="dxa"/>
            <w:noWrap/>
            <w:hideMark/>
          </w:tcPr>
          <w:p w14:paraId="2CD83190" w14:textId="77777777" w:rsidR="00650C20" w:rsidRPr="00650C20" w:rsidRDefault="00650C20" w:rsidP="00650C20">
            <w:r w:rsidRPr="00650C20">
              <w:t>4.930889</w:t>
            </w:r>
          </w:p>
        </w:tc>
        <w:tc>
          <w:tcPr>
            <w:tcW w:w="960" w:type="dxa"/>
            <w:noWrap/>
            <w:hideMark/>
          </w:tcPr>
          <w:p w14:paraId="7CF23E4C" w14:textId="77777777" w:rsidR="00650C20" w:rsidRPr="00650C20" w:rsidRDefault="00650C20" w:rsidP="00650C20">
            <w:r w:rsidRPr="00650C20">
              <w:t>7.161828</w:t>
            </w:r>
          </w:p>
        </w:tc>
        <w:tc>
          <w:tcPr>
            <w:tcW w:w="960" w:type="dxa"/>
            <w:noWrap/>
            <w:hideMark/>
          </w:tcPr>
          <w:p w14:paraId="744CD368" w14:textId="77777777" w:rsidR="00650C20" w:rsidRPr="00650C20" w:rsidRDefault="00650C20" w:rsidP="00650C20">
            <w:r w:rsidRPr="00650C20">
              <w:t>13.44246</w:t>
            </w:r>
          </w:p>
        </w:tc>
        <w:tc>
          <w:tcPr>
            <w:tcW w:w="960" w:type="dxa"/>
            <w:noWrap/>
            <w:hideMark/>
          </w:tcPr>
          <w:p w14:paraId="425728E7" w14:textId="77777777" w:rsidR="00650C20" w:rsidRPr="00650C20" w:rsidRDefault="00650C20" w:rsidP="00650C20">
            <w:r w:rsidRPr="00650C20">
              <w:t>9.739327</w:t>
            </w:r>
          </w:p>
        </w:tc>
        <w:tc>
          <w:tcPr>
            <w:tcW w:w="960" w:type="dxa"/>
            <w:noWrap/>
            <w:hideMark/>
          </w:tcPr>
          <w:p w14:paraId="24C903F4" w14:textId="77777777" w:rsidR="00650C20" w:rsidRPr="00650C20" w:rsidRDefault="00650C20" w:rsidP="00650C20">
            <w:r w:rsidRPr="00650C20">
              <w:t>7.816053</w:t>
            </w:r>
          </w:p>
        </w:tc>
        <w:tc>
          <w:tcPr>
            <w:tcW w:w="960" w:type="dxa"/>
            <w:noWrap/>
            <w:hideMark/>
          </w:tcPr>
          <w:p w14:paraId="4EA97FE8" w14:textId="77777777" w:rsidR="00650C20" w:rsidRPr="00650C20" w:rsidRDefault="00650C20" w:rsidP="00650C20">
            <w:r w:rsidRPr="00650C20">
              <w:t>7.494269</w:t>
            </w:r>
          </w:p>
        </w:tc>
        <w:tc>
          <w:tcPr>
            <w:tcW w:w="960" w:type="dxa"/>
            <w:noWrap/>
            <w:hideMark/>
          </w:tcPr>
          <w:p w14:paraId="579CC012" w14:textId="77777777" w:rsidR="00650C20" w:rsidRPr="00650C20" w:rsidRDefault="00650C20" w:rsidP="00650C20">
            <w:r w:rsidRPr="00650C20">
              <w:t>7.177113</w:t>
            </w:r>
          </w:p>
        </w:tc>
        <w:tc>
          <w:tcPr>
            <w:tcW w:w="960" w:type="dxa"/>
            <w:noWrap/>
            <w:hideMark/>
          </w:tcPr>
          <w:p w14:paraId="338155BF" w14:textId="77777777" w:rsidR="00650C20" w:rsidRPr="00650C20" w:rsidRDefault="00650C20" w:rsidP="00650C20">
            <w:r w:rsidRPr="00650C20">
              <w:t>14.66274</w:t>
            </w:r>
          </w:p>
        </w:tc>
        <w:tc>
          <w:tcPr>
            <w:tcW w:w="960" w:type="dxa"/>
            <w:noWrap/>
            <w:hideMark/>
          </w:tcPr>
          <w:p w14:paraId="03C346C0" w14:textId="77777777" w:rsidR="00650C20" w:rsidRPr="00650C20" w:rsidRDefault="00650C20" w:rsidP="00650C20">
            <w:r w:rsidRPr="00650C20">
              <w:t>16.58755</w:t>
            </w:r>
          </w:p>
        </w:tc>
      </w:tr>
      <w:tr w:rsidR="00650C20" w:rsidRPr="00650C20" w14:paraId="7432E69E" w14:textId="77777777" w:rsidTr="00650C20">
        <w:trPr>
          <w:trHeight w:val="300"/>
        </w:trPr>
        <w:tc>
          <w:tcPr>
            <w:tcW w:w="960" w:type="dxa"/>
            <w:noWrap/>
            <w:hideMark/>
          </w:tcPr>
          <w:p w14:paraId="7795AAD6" w14:textId="77777777" w:rsidR="00650C20" w:rsidRPr="00650C20" w:rsidRDefault="00650C20" w:rsidP="00650C20">
            <w:r w:rsidRPr="00650C20">
              <w:t>6.624541</w:t>
            </w:r>
          </w:p>
        </w:tc>
        <w:tc>
          <w:tcPr>
            <w:tcW w:w="960" w:type="dxa"/>
            <w:noWrap/>
            <w:hideMark/>
          </w:tcPr>
          <w:p w14:paraId="43C7DA17" w14:textId="77777777" w:rsidR="00650C20" w:rsidRPr="00650C20" w:rsidRDefault="00650C20" w:rsidP="00650C20">
            <w:r w:rsidRPr="00650C20">
              <w:t>12.12853</w:t>
            </w:r>
          </w:p>
        </w:tc>
        <w:tc>
          <w:tcPr>
            <w:tcW w:w="960" w:type="dxa"/>
            <w:noWrap/>
            <w:hideMark/>
          </w:tcPr>
          <w:p w14:paraId="6506720E" w14:textId="77777777" w:rsidR="00650C20" w:rsidRPr="00650C20" w:rsidRDefault="00650C20" w:rsidP="00650C20">
            <w:r w:rsidRPr="00650C20">
              <w:t>13.17898</w:t>
            </w:r>
          </w:p>
        </w:tc>
        <w:tc>
          <w:tcPr>
            <w:tcW w:w="960" w:type="dxa"/>
            <w:noWrap/>
            <w:hideMark/>
          </w:tcPr>
          <w:p w14:paraId="43526AC9" w14:textId="77777777" w:rsidR="00650C20" w:rsidRPr="00650C20" w:rsidRDefault="00650C20" w:rsidP="00650C20">
            <w:r w:rsidRPr="00650C20">
              <w:t>14.53018</w:t>
            </w:r>
          </w:p>
        </w:tc>
        <w:tc>
          <w:tcPr>
            <w:tcW w:w="960" w:type="dxa"/>
            <w:noWrap/>
            <w:hideMark/>
          </w:tcPr>
          <w:p w14:paraId="4BD789D8" w14:textId="77777777" w:rsidR="00650C20" w:rsidRPr="00650C20" w:rsidRDefault="00650C20" w:rsidP="00650C20">
            <w:r w:rsidRPr="00650C20">
              <w:t>16.56824</w:t>
            </w:r>
          </w:p>
        </w:tc>
        <w:tc>
          <w:tcPr>
            <w:tcW w:w="960" w:type="dxa"/>
            <w:noWrap/>
            <w:hideMark/>
          </w:tcPr>
          <w:p w14:paraId="26D001BB" w14:textId="77777777" w:rsidR="00650C20" w:rsidRPr="00650C20" w:rsidRDefault="00650C20" w:rsidP="00650C20">
            <w:r w:rsidRPr="00650C20">
              <w:t>9.634778</w:t>
            </w:r>
          </w:p>
        </w:tc>
        <w:tc>
          <w:tcPr>
            <w:tcW w:w="960" w:type="dxa"/>
            <w:noWrap/>
            <w:hideMark/>
          </w:tcPr>
          <w:p w14:paraId="14DF29BE" w14:textId="77777777" w:rsidR="00650C20" w:rsidRPr="00650C20" w:rsidRDefault="00650C20" w:rsidP="00650C20">
            <w:r w:rsidRPr="00650C20">
              <w:t>6.908789</w:t>
            </w:r>
          </w:p>
        </w:tc>
        <w:tc>
          <w:tcPr>
            <w:tcW w:w="960" w:type="dxa"/>
            <w:noWrap/>
            <w:hideMark/>
          </w:tcPr>
          <w:p w14:paraId="50512A73" w14:textId="77777777" w:rsidR="00650C20" w:rsidRPr="00650C20" w:rsidRDefault="00650C20" w:rsidP="00650C20">
            <w:r w:rsidRPr="00650C20">
              <w:t>5.125386</w:t>
            </w:r>
          </w:p>
        </w:tc>
        <w:tc>
          <w:tcPr>
            <w:tcW w:w="960" w:type="dxa"/>
            <w:noWrap/>
            <w:hideMark/>
          </w:tcPr>
          <w:p w14:paraId="54D6621B" w14:textId="77777777" w:rsidR="00650C20" w:rsidRPr="00650C20" w:rsidRDefault="00650C20" w:rsidP="00650C20">
            <w:r w:rsidRPr="00650C20">
              <w:t>13.50982</w:t>
            </w:r>
          </w:p>
        </w:tc>
        <w:tc>
          <w:tcPr>
            <w:tcW w:w="960" w:type="dxa"/>
            <w:noWrap/>
            <w:hideMark/>
          </w:tcPr>
          <w:p w14:paraId="3F7E87F7" w14:textId="77777777" w:rsidR="00650C20" w:rsidRPr="00650C20" w:rsidRDefault="00650C20" w:rsidP="00650C20">
            <w:r w:rsidRPr="00650C20">
              <w:t>14.5272</w:t>
            </w:r>
          </w:p>
        </w:tc>
      </w:tr>
      <w:tr w:rsidR="00650C20" w:rsidRPr="00650C20" w14:paraId="56936447" w14:textId="77777777" w:rsidTr="00650C20">
        <w:trPr>
          <w:trHeight w:val="300"/>
        </w:trPr>
        <w:tc>
          <w:tcPr>
            <w:tcW w:w="960" w:type="dxa"/>
            <w:noWrap/>
            <w:hideMark/>
          </w:tcPr>
          <w:p w14:paraId="5FC63E12" w14:textId="77777777" w:rsidR="00650C20" w:rsidRPr="00650C20" w:rsidRDefault="00650C20" w:rsidP="00650C20">
            <w:r w:rsidRPr="00650C20">
              <w:t>5.740974</w:t>
            </w:r>
          </w:p>
        </w:tc>
        <w:tc>
          <w:tcPr>
            <w:tcW w:w="960" w:type="dxa"/>
            <w:noWrap/>
            <w:hideMark/>
          </w:tcPr>
          <w:p w14:paraId="53483059" w14:textId="77777777" w:rsidR="00650C20" w:rsidRPr="00650C20" w:rsidRDefault="00650C20" w:rsidP="00650C20">
            <w:r w:rsidRPr="00650C20">
              <w:t>4.462831</w:t>
            </w:r>
          </w:p>
        </w:tc>
        <w:tc>
          <w:tcPr>
            <w:tcW w:w="960" w:type="dxa"/>
            <w:noWrap/>
            <w:hideMark/>
          </w:tcPr>
          <w:p w14:paraId="1373B12F" w14:textId="77777777" w:rsidR="00650C20" w:rsidRPr="00650C20" w:rsidRDefault="00650C20" w:rsidP="00650C20">
            <w:r w:rsidRPr="00650C20">
              <w:t>7.334979</w:t>
            </w:r>
          </w:p>
        </w:tc>
        <w:tc>
          <w:tcPr>
            <w:tcW w:w="960" w:type="dxa"/>
            <w:noWrap/>
            <w:hideMark/>
          </w:tcPr>
          <w:p w14:paraId="58610C4C" w14:textId="77777777" w:rsidR="00650C20" w:rsidRPr="00650C20" w:rsidRDefault="00650C20" w:rsidP="00650C20">
            <w:r w:rsidRPr="00650C20">
              <w:t>14.30393</w:t>
            </w:r>
          </w:p>
        </w:tc>
        <w:tc>
          <w:tcPr>
            <w:tcW w:w="960" w:type="dxa"/>
            <w:noWrap/>
            <w:hideMark/>
          </w:tcPr>
          <w:p w14:paraId="1E21B09B" w14:textId="77777777" w:rsidR="00650C20" w:rsidRPr="00650C20" w:rsidRDefault="00650C20" w:rsidP="00650C20">
            <w:r w:rsidRPr="00650C20">
              <w:t>18.60326</w:t>
            </w:r>
          </w:p>
        </w:tc>
        <w:tc>
          <w:tcPr>
            <w:tcW w:w="960" w:type="dxa"/>
            <w:noWrap/>
            <w:hideMark/>
          </w:tcPr>
          <w:p w14:paraId="0D80DA7E" w14:textId="77777777" w:rsidR="00650C20" w:rsidRPr="00650C20" w:rsidRDefault="00650C20" w:rsidP="00650C20">
            <w:r w:rsidRPr="00650C20">
              <w:t>10.22281</w:t>
            </w:r>
          </w:p>
        </w:tc>
        <w:tc>
          <w:tcPr>
            <w:tcW w:w="960" w:type="dxa"/>
            <w:noWrap/>
            <w:hideMark/>
          </w:tcPr>
          <w:p w14:paraId="234ABF62" w14:textId="77777777" w:rsidR="00650C20" w:rsidRPr="00650C20" w:rsidRDefault="00650C20" w:rsidP="00650C20">
            <w:r w:rsidRPr="00650C20">
              <w:t>11.96066</w:t>
            </w:r>
          </w:p>
        </w:tc>
        <w:tc>
          <w:tcPr>
            <w:tcW w:w="960" w:type="dxa"/>
            <w:noWrap/>
            <w:hideMark/>
          </w:tcPr>
          <w:p w14:paraId="059CE181" w14:textId="77777777" w:rsidR="00650C20" w:rsidRPr="00650C20" w:rsidRDefault="00650C20" w:rsidP="00650C20">
            <w:r w:rsidRPr="00650C20">
              <w:t>13.50899</w:t>
            </w:r>
          </w:p>
        </w:tc>
        <w:tc>
          <w:tcPr>
            <w:tcW w:w="960" w:type="dxa"/>
            <w:noWrap/>
            <w:hideMark/>
          </w:tcPr>
          <w:p w14:paraId="6E83CF9A" w14:textId="77777777" w:rsidR="00650C20" w:rsidRPr="00650C20" w:rsidRDefault="00650C20" w:rsidP="00650C20">
            <w:r w:rsidRPr="00650C20">
              <w:t>8.107959</w:t>
            </w:r>
          </w:p>
        </w:tc>
        <w:tc>
          <w:tcPr>
            <w:tcW w:w="960" w:type="dxa"/>
            <w:noWrap/>
            <w:hideMark/>
          </w:tcPr>
          <w:p w14:paraId="51C03A8F" w14:textId="77777777" w:rsidR="00650C20" w:rsidRPr="00650C20" w:rsidRDefault="00650C20" w:rsidP="00650C20">
            <w:r w:rsidRPr="00650C20">
              <w:t>10.65858</w:t>
            </w:r>
          </w:p>
        </w:tc>
      </w:tr>
      <w:tr w:rsidR="00650C20" w:rsidRPr="00650C20" w14:paraId="08D369A3" w14:textId="77777777" w:rsidTr="00650C20">
        <w:trPr>
          <w:trHeight w:val="300"/>
        </w:trPr>
        <w:tc>
          <w:tcPr>
            <w:tcW w:w="960" w:type="dxa"/>
            <w:noWrap/>
            <w:hideMark/>
          </w:tcPr>
          <w:p w14:paraId="6F7AD9F2" w14:textId="77777777" w:rsidR="00650C20" w:rsidRPr="00650C20" w:rsidRDefault="00650C20" w:rsidP="00650C20">
            <w:r w:rsidRPr="00650C20">
              <w:t>5.341489</w:t>
            </w:r>
          </w:p>
        </w:tc>
        <w:tc>
          <w:tcPr>
            <w:tcW w:w="960" w:type="dxa"/>
            <w:noWrap/>
            <w:hideMark/>
          </w:tcPr>
          <w:p w14:paraId="5708172B" w14:textId="77777777" w:rsidR="00650C20" w:rsidRPr="00650C20" w:rsidRDefault="00650C20" w:rsidP="00650C20">
            <w:r w:rsidRPr="00650C20">
              <w:t>9.801712</w:t>
            </w:r>
          </w:p>
        </w:tc>
        <w:tc>
          <w:tcPr>
            <w:tcW w:w="960" w:type="dxa"/>
            <w:noWrap/>
            <w:hideMark/>
          </w:tcPr>
          <w:p w14:paraId="6C6DA901" w14:textId="77777777" w:rsidR="00650C20" w:rsidRPr="00650C20" w:rsidRDefault="00650C20" w:rsidP="00650C20">
            <w:r w:rsidRPr="00650C20">
              <w:t>13.23986</w:t>
            </w:r>
          </w:p>
        </w:tc>
        <w:tc>
          <w:tcPr>
            <w:tcW w:w="960" w:type="dxa"/>
            <w:noWrap/>
            <w:hideMark/>
          </w:tcPr>
          <w:p w14:paraId="45F98A24" w14:textId="77777777" w:rsidR="00650C20" w:rsidRPr="00650C20" w:rsidRDefault="00650C20" w:rsidP="00650C20">
            <w:r w:rsidRPr="00650C20">
              <w:t>5.184304</w:t>
            </w:r>
          </w:p>
        </w:tc>
        <w:tc>
          <w:tcPr>
            <w:tcW w:w="960" w:type="dxa"/>
            <w:noWrap/>
            <w:hideMark/>
          </w:tcPr>
          <w:p w14:paraId="11356DCF" w14:textId="77777777" w:rsidR="00650C20" w:rsidRPr="00650C20" w:rsidRDefault="00650C20" w:rsidP="00650C20">
            <w:r w:rsidRPr="00650C20">
              <w:t>10.79431</w:t>
            </w:r>
          </w:p>
        </w:tc>
        <w:tc>
          <w:tcPr>
            <w:tcW w:w="960" w:type="dxa"/>
            <w:noWrap/>
            <w:hideMark/>
          </w:tcPr>
          <w:p w14:paraId="49C252CC" w14:textId="77777777" w:rsidR="00650C20" w:rsidRPr="00650C20" w:rsidRDefault="00650C20" w:rsidP="00650C20">
            <w:r w:rsidRPr="00650C20">
              <w:t>5.707933</w:t>
            </w:r>
          </w:p>
        </w:tc>
        <w:tc>
          <w:tcPr>
            <w:tcW w:w="960" w:type="dxa"/>
            <w:noWrap/>
            <w:hideMark/>
          </w:tcPr>
          <w:p w14:paraId="3EEF4994" w14:textId="77777777" w:rsidR="00650C20" w:rsidRPr="00650C20" w:rsidRDefault="00650C20" w:rsidP="00650C20">
            <w:r w:rsidRPr="00650C20">
              <w:t>9.438223</w:t>
            </w:r>
          </w:p>
        </w:tc>
        <w:tc>
          <w:tcPr>
            <w:tcW w:w="960" w:type="dxa"/>
            <w:noWrap/>
            <w:hideMark/>
          </w:tcPr>
          <w:p w14:paraId="7CE69B10" w14:textId="77777777" w:rsidR="00650C20" w:rsidRPr="00650C20" w:rsidRDefault="00650C20" w:rsidP="00650C20">
            <w:r w:rsidRPr="00650C20">
              <w:t>5.164682</w:t>
            </w:r>
          </w:p>
        </w:tc>
        <w:tc>
          <w:tcPr>
            <w:tcW w:w="960" w:type="dxa"/>
            <w:noWrap/>
            <w:hideMark/>
          </w:tcPr>
          <w:p w14:paraId="35D7AF06" w14:textId="77777777" w:rsidR="00650C20" w:rsidRPr="00650C20" w:rsidRDefault="00650C20" w:rsidP="00650C20">
            <w:r w:rsidRPr="00650C20">
              <w:t>5.303509</w:t>
            </w:r>
          </w:p>
        </w:tc>
        <w:tc>
          <w:tcPr>
            <w:tcW w:w="960" w:type="dxa"/>
            <w:noWrap/>
            <w:hideMark/>
          </w:tcPr>
          <w:p w14:paraId="2E62368C" w14:textId="77777777" w:rsidR="00650C20" w:rsidRPr="00650C20" w:rsidRDefault="00650C20" w:rsidP="00650C20">
            <w:r w:rsidRPr="00650C20">
              <w:t>16.21665</w:t>
            </w:r>
          </w:p>
        </w:tc>
      </w:tr>
      <w:tr w:rsidR="00650C20" w:rsidRPr="00650C20" w14:paraId="62A2FF14" w14:textId="77777777" w:rsidTr="00650C20">
        <w:trPr>
          <w:trHeight w:val="300"/>
        </w:trPr>
        <w:tc>
          <w:tcPr>
            <w:tcW w:w="960" w:type="dxa"/>
            <w:noWrap/>
            <w:hideMark/>
          </w:tcPr>
          <w:p w14:paraId="31883E59" w14:textId="77777777" w:rsidR="00650C20" w:rsidRPr="00650C20" w:rsidRDefault="00650C20" w:rsidP="00650C20">
            <w:r w:rsidRPr="00650C20">
              <w:t>6.390706</w:t>
            </w:r>
          </w:p>
        </w:tc>
        <w:tc>
          <w:tcPr>
            <w:tcW w:w="960" w:type="dxa"/>
            <w:noWrap/>
            <w:hideMark/>
          </w:tcPr>
          <w:p w14:paraId="52CCB5A5" w14:textId="77777777" w:rsidR="00650C20" w:rsidRPr="00650C20" w:rsidRDefault="00650C20" w:rsidP="00650C20">
            <w:r w:rsidRPr="00650C20">
              <w:t>5.746384</w:t>
            </w:r>
          </w:p>
        </w:tc>
        <w:tc>
          <w:tcPr>
            <w:tcW w:w="960" w:type="dxa"/>
            <w:noWrap/>
            <w:hideMark/>
          </w:tcPr>
          <w:p w14:paraId="12616891" w14:textId="77777777" w:rsidR="00650C20" w:rsidRPr="00650C20" w:rsidRDefault="00650C20" w:rsidP="00650C20">
            <w:r w:rsidRPr="00650C20">
              <w:t>13.46533</w:t>
            </w:r>
          </w:p>
        </w:tc>
        <w:tc>
          <w:tcPr>
            <w:tcW w:w="960" w:type="dxa"/>
            <w:noWrap/>
            <w:hideMark/>
          </w:tcPr>
          <w:p w14:paraId="3DF52C30" w14:textId="77777777" w:rsidR="00650C20" w:rsidRPr="00650C20" w:rsidRDefault="00650C20" w:rsidP="00650C20">
            <w:r w:rsidRPr="00650C20">
              <w:t>16.30788</w:t>
            </w:r>
          </w:p>
        </w:tc>
        <w:tc>
          <w:tcPr>
            <w:tcW w:w="960" w:type="dxa"/>
            <w:noWrap/>
            <w:hideMark/>
          </w:tcPr>
          <w:p w14:paraId="01ACF90B" w14:textId="77777777" w:rsidR="00650C20" w:rsidRPr="00650C20" w:rsidRDefault="00650C20" w:rsidP="00650C20">
            <w:r w:rsidRPr="00650C20">
              <w:t>16.16056</w:t>
            </w:r>
          </w:p>
        </w:tc>
        <w:tc>
          <w:tcPr>
            <w:tcW w:w="960" w:type="dxa"/>
            <w:noWrap/>
            <w:hideMark/>
          </w:tcPr>
          <w:p w14:paraId="63DAD909" w14:textId="77777777" w:rsidR="00650C20" w:rsidRPr="00650C20" w:rsidRDefault="00650C20" w:rsidP="00650C20">
            <w:r w:rsidRPr="00650C20">
              <w:t>4.510232</w:t>
            </w:r>
          </w:p>
        </w:tc>
        <w:tc>
          <w:tcPr>
            <w:tcW w:w="960" w:type="dxa"/>
            <w:noWrap/>
            <w:hideMark/>
          </w:tcPr>
          <w:p w14:paraId="5DC51765" w14:textId="77777777" w:rsidR="00650C20" w:rsidRPr="00650C20" w:rsidRDefault="00650C20" w:rsidP="00650C20">
            <w:r w:rsidRPr="00650C20">
              <w:t>6.755204</w:t>
            </w:r>
          </w:p>
        </w:tc>
        <w:tc>
          <w:tcPr>
            <w:tcW w:w="960" w:type="dxa"/>
            <w:noWrap/>
            <w:hideMark/>
          </w:tcPr>
          <w:p w14:paraId="6D1F6876" w14:textId="77777777" w:rsidR="00650C20" w:rsidRPr="00650C20" w:rsidRDefault="00650C20" w:rsidP="00650C20">
            <w:r w:rsidRPr="00650C20">
              <w:t>13.27781</w:t>
            </w:r>
          </w:p>
        </w:tc>
        <w:tc>
          <w:tcPr>
            <w:tcW w:w="960" w:type="dxa"/>
            <w:noWrap/>
            <w:hideMark/>
          </w:tcPr>
          <w:p w14:paraId="68F770D9" w14:textId="77777777" w:rsidR="00650C20" w:rsidRPr="00650C20" w:rsidRDefault="00650C20" w:rsidP="00650C20">
            <w:r w:rsidRPr="00650C20">
              <w:t>4.856095</w:t>
            </w:r>
          </w:p>
        </w:tc>
        <w:tc>
          <w:tcPr>
            <w:tcW w:w="960" w:type="dxa"/>
            <w:noWrap/>
            <w:hideMark/>
          </w:tcPr>
          <w:p w14:paraId="77B129F1" w14:textId="77777777" w:rsidR="00650C20" w:rsidRPr="00650C20" w:rsidRDefault="00650C20" w:rsidP="00650C20">
            <w:r w:rsidRPr="00650C20">
              <w:t>15.59591</w:t>
            </w:r>
          </w:p>
        </w:tc>
      </w:tr>
      <w:tr w:rsidR="00650C20" w:rsidRPr="00650C20" w14:paraId="12D05CBB" w14:textId="77777777" w:rsidTr="00650C20">
        <w:trPr>
          <w:trHeight w:val="300"/>
        </w:trPr>
        <w:tc>
          <w:tcPr>
            <w:tcW w:w="960" w:type="dxa"/>
            <w:noWrap/>
            <w:hideMark/>
          </w:tcPr>
          <w:p w14:paraId="22209E46" w14:textId="77777777" w:rsidR="00650C20" w:rsidRPr="00650C20" w:rsidRDefault="00650C20" w:rsidP="00650C20">
            <w:r w:rsidRPr="00650C20">
              <w:t>5.328856</w:t>
            </w:r>
          </w:p>
        </w:tc>
        <w:tc>
          <w:tcPr>
            <w:tcW w:w="960" w:type="dxa"/>
            <w:noWrap/>
            <w:hideMark/>
          </w:tcPr>
          <w:p w14:paraId="5864AE82" w14:textId="77777777" w:rsidR="00650C20" w:rsidRPr="00650C20" w:rsidRDefault="00650C20" w:rsidP="00650C20">
            <w:r w:rsidRPr="00650C20">
              <w:t>11.21208</w:t>
            </w:r>
          </w:p>
        </w:tc>
        <w:tc>
          <w:tcPr>
            <w:tcW w:w="960" w:type="dxa"/>
            <w:noWrap/>
            <w:hideMark/>
          </w:tcPr>
          <w:p w14:paraId="29878B38" w14:textId="77777777" w:rsidR="00650C20" w:rsidRPr="00650C20" w:rsidRDefault="00650C20" w:rsidP="00650C20">
            <w:r w:rsidRPr="00650C20">
              <w:t>8.513462</w:t>
            </w:r>
          </w:p>
        </w:tc>
        <w:tc>
          <w:tcPr>
            <w:tcW w:w="960" w:type="dxa"/>
            <w:noWrap/>
            <w:hideMark/>
          </w:tcPr>
          <w:p w14:paraId="4FF49C97" w14:textId="77777777" w:rsidR="00650C20" w:rsidRPr="00650C20" w:rsidRDefault="00650C20" w:rsidP="00650C20">
            <w:r w:rsidRPr="00650C20">
              <w:t>8.998975</w:t>
            </w:r>
          </w:p>
        </w:tc>
        <w:tc>
          <w:tcPr>
            <w:tcW w:w="960" w:type="dxa"/>
            <w:noWrap/>
            <w:hideMark/>
          </w:tcPr>
          <w:p w14:paraId="76281E00" w14:textId="77777777" w:rsidR="00650C20" w:rsidRPr="00650C20" w:rsidRDefault="00650C20" w:rsidP="00650C20">
            <w:r w:rsidRPr="00650C20">
              <w:t>15.80929</w:t>
            </w:r>
          </w:p>
        </w:tc>
        <w:tc>
          <w:tcPr>
            <w:tcW w:w="960" w:type="dxa"/>
            <w:noWrap/>
            <w:hideMark/>
          </w:tcPr>
          <w:p w14:paraId="7C13DB56" w14:textId="77777777" w:rsidR="00650C20" w:rsidRPr="00650C20" w:rsidRDefault="00650C20" w:rsidP="00650C20">
            <w:r w:rsidRPr="00650C20">
              <w:t>12.14992</w:t>
            </w:r>
          </w:p>
        </w:tc>
        <w:tc>
          <w:tcPr>
            <w:tcW w:w="960" w:type="dxa"/>
            <w:noWrap/>
            <w:hideMark/>
          </w:tcPr>
          <w:p w14:paraId="20D25D78" w14:textId="77777777" w:rsidR="00650C20" w:rsidRPr="00650C20" w:rsidRDefault="00650C20" w:rsidP="00650C20">
            <w:r w:rsidRPr="00650C20">
              <w:t>5.593172</w:t>
            </w:r>
          </w:p>
        </w:tc>
        <w:tc>
          <w:tcPr>
            <w:tcW w:w="960" w:type="dxa"/>
            <w:noWrap/>
            <w:hideMark/>
          </w:tcPr>
          <w:p w14:paraId="4158755F" w14:textId="77777777" w:rsidR="00650C20" w:rsidRPr="00650C20" w:rsidRDefault="00650C20" w:rsidP="00650C20">
            <w:r w:rsidRPr="00650C20">
              <w:t>8.422994</w:t>
            </w:r>
          </w:p>
        </w:tc>
        <w:tc>
          <w:tcPr>
            <w:tcW w:w="960" w:type="dxa"/>
            <w:noWrap/>
            <w:hideMark/>
          </w:tcPr>
          <w:p w14:paraId="799BA0DD" w14:textId="77777777" w:rsidR="00650C20" w:rsidRPr="00650C20" w:rsidRDefault="00650C20" w:rsidP="00650C20">
            <w:r w:rsidRPr="00650C20">
              <w:t>14.97303</w:t>
            </w:r>
          </w:p>
        </w:tc>
        <w:tc>
          <w:tcPr>
            <w:tcW w:w="960" w:type="dxa"/>
            <w:noWrap/>
            <w:hideMark/>
          </w:tcPr>
          <w:p w14:paraId="627738F1" w14:textId="77777777" w:rsidR="00650C20" w:rsidRPr="00650C20" w:rsidRDefault="00650C20" w:rsidP="00650C20">
            <w:r w:rsidRPr="00650C20">
              <w:t>15.68654</w:t>
            </w:r>
          </w:p>
        </w:tc>
      </w:tr>
      <w:tr w:rsidR="00650C20" w:rsidRPr="00650C20" w14:paraId="4CBC5AA5" w14:textId="77777777" w:rsidTr="00650C20">
        <w:trPr>
          <w:trHeight w:val="300"/>
        </w:trPr>
        <w:tc>
          <w:tcPr>
            <w:tcW w:w="960" w:type="dxa"/>
            <w:noWrap/>
            <w:hideMark/>
          </w:tcPr>
          <w:p w14:paraId="5E8229FA" w14:textId="77777777" w:rsidR="00650C20" w:rsidRPr="00650C20" w:rsidRDefault="00650C20" w:rsidP="00650C20">
            <w:pPr>
              <w:rPr>
                <w:b/>
                <w:bCs/>
              </w:rPr>
            </w:pPr>
            <w:r w:rsidRPr="00650C20">
              <w:rPr>
                <w:b/>
                <w:bCs/>
              </w:rPr>
              <w:t>6.401805</w:t>
            </w:r>
          </w:p>
        </w:tc>
        <w:tc>
          <w:tcPr>
            <w:tcW w:w="960" w:type="dxa"/>
            <w:noWrap/>
            <w:hideMark/>
          </w:tcPr>
          <w:p w14:paraId="429156ED" w14:textId="77777777" w:rsidR="00650C20" w:rsidRPr="00650C20" w:rsidRDefault="00650C20" w:rsidP="00650C20">
            <w:pPr>
              <w:rPr>
                <w:b/>
                <w:bCs/>
              </w:rPr>
            </w:pPr>
            <w:r w:rsidRPr="00650C20">
              <w:rPr>
                <w:b/>
                <w:bCs/>
              </w:rPr>
              <w:t>9.228448</w:t>
            </w:r>
          </w:p>
        </w:tc>
        <w:tc>
          <w:tcPr>
            <w:tcW w:w="960" w:type="dxa"/>
            <w:noWrap/>
            <w:hideMark/>
          </w:tcPr>
          <w:p w14:paraId="5CC0ACA5" w14:textId="77777777" w:rsidR="00650C20" w:rsidRPr="00650C20" w:rsidRDefault="00650C20" w:rsidP="00650C20">
            <w:pPr>
              <w:rPr>
                <w:b/>
                <w:bCs/>
              </w:rPr>
            </w:pPr>
            <w:r w:rsidRPr="00650C20">
              <w:rPr>
                <w:b/>
                <w:bCs/>
              </w:rPr>
              <w:t>9.81623</w:t>
            </w:r>
          </w:p>
        </w:tc>
        <w:tc>
          <w:tcPr>
            <w:tcW w:w="960" w:type="dxa"/>
            <w:noWrap/>
            <w:hideMark/>
          </w:tcPr>
          <w:p w14:paraId="66AC1B05" w14:textId="77777777" w:rsidR="00650C20" w:rsidRPr="00650C20" w:rsidRDefault="00650C20" w:rsidP="00650C20">
            <w:pPr>
              <w:rPr>
                <w:b/>
                <w:bCs/>
              </w:rPr>
            </w:pPr>
            <w:r w:rsidRPr="00650C20">
              <w:rPr>
                <w:b/>
                <w:bCs/>
              </w:rPr>
              <w:t>10.67277</w:t>
            </w:r>
          </w:p>
        </w:tc>
        <w:tc>
          <w:tcPr>
            <w:tcW w:w="960" w:type="dxa"/>
            <w:noWrap/>
            <w:hideMark/>
          </w:tcPr>
          <w:p w14:paraId="739569ED" w14:textId="77777777" w:rsidR="00650C20" w:rsidRPr="00650C20" w:rsidRDefault="00650C20" w:rsidP="00650C20">
            <w:pPr>
              <w:rPr>
                <w:b/>
                <w:bCs/>
              </w:rPr>
            </w:pPr>
            <w:r w:rsidRPr="00650C20">
              <w:rPr>
                <w:b/>
                <w:bCs/>
              </w:rPr>
              <w:t>14.33682</w:t>
            </w:r>
          </w:p>
        </w:tc>
        <w:tc>
          <w:tcPr>
            <w:tcW w:w="960" w:type="dxa"/>
            <w:noWrap/>
            <w:hideMark/>
          </w:tcPr>
          <w:p w14:paraId="460DA481" w14:textId="77777777" w:rsidR="00650C20" w:rsidRPr="00650C20" w:rsidRDefault="00650C20" w:rsidP="00650C20">
            <w:pPr>
              <w:rPr>
                <w:b/>
                <w:bCs/>
              </w:rPr>
            </w:pPr>
            <w:r w:rsidRPr="00650C20">
              <w:rPr>
                <w:b/>
                <w:bCs/>
              </w:rPr>
              <w:t>8.125933</w:t>
            </w:r>
          </w:p>
        </w:tc>
        <w:tc>
          <w:tcPr>
            <w:tcW w:w="960" w:type="dxa"/>
            <w:noWrap/>
            <w:hideMark/>
          </w:tcPr>
          <w:p w14:paraId="146CC900" w14:textId="77777777" w:rsidR="00650C20" w:rsidRPr="00650C20" w:rsidRDefault="00650C20" w:rsidP="00650C20">
            <w:pPr>
              <w:rPr>
                <w:b/>
                <w:bCs/>
              </w:rPr>
            </w:pPr>
            <w:r w:rsidRPr="00650C20">
              <w:rPr>
                <w:b/>
                <w:bCs/>
              </w:rPr>
              <w:t>7.649404</w:t>
            </w:r>
          </w:p>
        </w:tc>
        <w:tc>
          <w:tcPr>
            <w:tcW w:w="960" w:type="dxa"/>
            <w:noWrap/>
            <w:hideMark/>
          </w:tcPr>
          <w:p w14:paraId="2C67BA33" w14:textId="77777777" w:rsidR="00650C20" w:rsidRPr="00650C20" w:rsidRDefault="00650C20" w:rsidP="00650C20">
            <w:pPr>
              <w:rPr>
                <w:b/>
                <w:bCs/>
              </w:rPr>
            </w:pPr>
            <w:r w:rsidRPr="00650C20">
              <w:rPr>
                <w:b/>
                <w:bCs/>
              </w:rPr>
              <w:t>8.652309</w:t>
            </w:r>
          </w:p>
        </w:tc>
        <w:tc>
          <w:tcPr>
            <w:tcW w:w="960" w:type="dxa"/>
            <w:noWrap/>
            <w:hideMark/>
          </w:tcPr>
          <w:p w14:paraId="225F0F05" w14:textId="77777777" w:rsidR="00650C20" w:rsidRPr="00650C20" w:rsidRDefault="00650C20" w:rsidP="00650C20">
            <w:pPr>
              <w:rPr>
                <w:b/>
                <w:bCs/>
              </w:rPr>
            </w:pPr>
            <w:r w:rsidRPr="00650C20">
              <w:rPr>
                <w:b/>
                <w:bCs/>
              </w:rPr>
              <w:t>10.58576</w:t>
            </w:r>
          </w:p>
        </w:tc>
        <w:tc>
          <w:tcPr>
            <w:tcW w:w="960" w:type="dxa"/>
            <w:noWrap/>
            <w:hideMark/>
          </w:tcPr>
          <w:p w14:paraId="33CFFA26" w14:textId="77777777" w:rsidR="00650C20" w:rsidRPr="00650C20" w:rsidRDefault="00650C20" w:rsidP="00650C20">
            <w:pPr>
              <w:rPr>
                <w:b/>
                <w:bCs/>
              </w:rPr>
            </w:pPr>
            <w:r w:rsidRPr="00650C20">
              <w:rPr>
                <w:b/>
                <w:bCs/>
              </w:rPr>
              <w:t>12.37902</w:t>
            </w:r>
          </w:p>
        </w:tc>
      </w:tr>
    </w:tbl>
    <w:p w14:paraId="74CB7CE1"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45395BC" w14:textId="77777777" w:rsidTr="00650C20">
        <w:trPr>
          <w:trHeight w:val="300"/>
        </w:trPr>
        <w:tc>
          <w:tcPr>
            <w:tcW w:w="960" w:type="dxa"/>
            <w:noWrap/>
            <w:hideMark/>
          </w:tcPr>
          <w:p w14:paraId="3D82C178" w14:textId="77777777" w:rsidR="00650C20" w:rsidRPr="00650C20" w:rsidRDefault="00650C20" w:rsidP="00650C20">
            <w:r w:rsidRPr="00650C20">
              <w:t>Tx01</w:t>
            </w:r>
          </w:p>
        </w:tc>
        <w:tc>
          <w:tcPr>
            <w:tcW w:w="960" w:type="dxa"/>
            <w:noWrap/>
            <w:hideMark/>
          </w:tcPr>
          <w:p w14:paraId="5C44EAA4" w14:textId="77777777" w:rsidR="00650C20" w:rsidRPr="00650C20" w:rsidRDefault="00650C20" w:rsidP="00650C20">
            <w:r w:rsidRPr="00650C20">
              <w:t>Tx02</w:t>
            </w:r>
          </w:p>
        </w:tc>
        <w:tc>
          <w:tcPr>
            <w:tcW w:w="960" w:type="dxa"/>
            <w:noWrap/>
            <w:hideMark/>
          </w:tcPr>
          <w:p w14:paraId="5AEA6B72" w14:textId="77777777" w:rsidR="00650C20" w:rsidRPr="00650C20" w:rsidRDefault="00650C20" w:rsidP="00650C20">
            <w:r w:rsidRPr="00650C20">
              <w:t>Tx03</w:t>
            </w:r>
          </w:p>
        </w:tc>
        <w:tc>
          <w:tcPr>
            <w:tcW w:w="960" w:type="dxa"/>
            <w:noWrap/>
            <w:hideMark/>
          </w:tcPr>
          <w:p w14:paraId="6E28D465" w14:textId="77777777" w:rsidR="00650C20" w:rsidRPr="00650C20" w:rsidRDefault="00650C20" w:rsidP="00650C20">
            <w:r w:rsidRPr="00650C20">
              <w:t>Tx04</w:t>
            </w:r>
          </w:p>
        </w:tc>
        <w:tc>
          <w:tcPr>
            <w:tcW w:w="960" w:type="dxa"/>
            <w:noWrap/>
            <w:hideMark/>
          </w:tcPr>
          <w:p w14:paraId="2F691AAF" w14:textId="77777777" w:rsidR="00650C20" w:rsidRPr="00650C20" w:rsidRDefault="00650C20" w:rsidP="00650C20">
            <w:r w:rsidRPr="00650C20">
              <w:t>Tx05</w:t>
            </w:r>
          </w:p>
        </w:tc>
        <w:tc>
          <w:tcPr>
            <w:tcW w:w="960" w:type="dxa"/>
            <w:noWrap/>
            <w:hideMark/>
          </w:tcPr>
          <w:p w14:paraId="6E3165F1" w14:textId="77777777" w:rsidR="00650C20" w:rsidRPr="00650C20" w:rsidRDefault="00650C20" w:rsidP="00650C20">
            <w:r w:rsidRPr="00650C20">
              <w:t>Tx06</w:t>
            </w:r>
          </w:p>
        </w:tc>
        <w:tc>
          <w:tcPr>
            <w:tcW w:w="960" w:type="dxa"/>
            <w:noWrap/>
            <w:hideMark/>
          </w:tcPr>
          <w:p w14:paraId="7820BB7E" w14:textId="77777777" w:rsidR="00650C20" w:rsidRPr="00650C20" w:rsidRDefault="00650C20" w:rsidP="00650C20">
            <w:r w:rsidRPr="00650C20">
              <w:t>Tx07</w:t>
            </w:r>
          </w:p>
        </w:tc>
        <w:tc>
          <w:tcPr>
            <w:tcW w:w="960" w:type="dxa"/>
            <w:noWrap/>
            <w:hideMark/>
          </w:tcPr>
          <w:p w14:paraId="1AC5D52D" w14:textId="77777777" w:rsidR="00650C20" w:rsidRPr="00650C20" w:rsidRDefault="00650C20" w:rsidP="00650C20">
            <w:r w:rsidRPr="00650C20">
              <w:t>Tx08</w:t>
            </w:r>
          </w:p>
        </w:tc>
        <w:tc>
          <w:tcPr>
            <w:tcW w:w="960" w:type="dxa"/>
            <w:noWrap/>
            <w:hideMark/>
          </w:tcPr>
          <w:p w14:paraId="328FD153" w14:textId="77777777" w:rsidR="00650C20" w:rsidRPr="00650C20" w:rsidRDefault="00650C20" w:rsidP="00650C20">
            <w:r w:rsidRPr="00650C20">
              <w:t>Tx09</w:t>
            </w:r>
          </w:p>
        </w:tc>
        <w:tc>
          <w:tcPr>
            <w:tcW w:w="960" w:type="dxa"/>
            <w:noWrap/>
            <w:hideMark/>
          </w:tcPr>
          <w:p w14:paraId="525E3CE9" w14:textId="77777777" w:rsidR="00650C20" w:rsidRPr="00650C20" w:rsidRDefault="00650C20" w:rsidP="00650C20">
            <w:r w:rsidRPr="00650C20">
              <w:t>Tx10</w:t>
            </w:r>
          </w:p>
        </w:tc>
      </w:tr>
      <w:tr w:rsidR="00650C20" w:rsidRPr="00650C20" w14:paraId="642708A1" w14:textId="77777777" w:rsidTr="00650C20">
        <w:trPr>
          <w:trHeight w:val="300"/>
        </w:trPr>
        <w:tc>
          <w:tcPr>
            <w:tcW w:w="960" w:type="dxa"/>
            <w:noWrap/>
            <w:hideMark/>
          </w:tcPr>
          <w:p w14:paraId="15A3EDAB" w14:textId="77777777" w:rsidR="00650C20" w:rsidRPr="00650C20" w:rsidRDefault="00650C20" w:rsidP="00650C20">
            <w:r w:rsidRPr="00650C20">
              <w:t>12.21709</w:t>
            </w:r>
          </w:p>
        </w:tc>
        <w:tc>
          <w:tcPr>
            <w:tcW w:w="960" w:type="dxa"/>
            <w:noWrap/>
            <w:hideMark/>
          </w:tcPr>
          <w:p w14:paraId="4CE17E94" w14:textId="77777777" w:rsidR="00650C20" w:rsidRPr="00650C20" w:rsidRDefault="00650C20" w:rsidP="00650C20">
            <w:r w:rsidRPr="00650C20">
              <w:t>11.2468</w:t>
            </w:r>
          </w:p>
        </w:tc>
        <w:tc>
          <w:tcPr>
            <w:tcW w:w="960" w:type="dxa"/>
            <w:noWrap/>
            <w:hideMark/>
          </w:tcPr>
          <w:p w14:paraId="01C1DC38" w14:textId="77777777" w:rsidR="00650C20" w:rsidRPr="00650C20" w:rsidRDefault="00650C20" w:rsidP="00650C20">
            <w:r w:rsidRPr="00650C20">
              <w:t>4.261019</w:t>
            </w:r>
          </w:p>
        </w:tc>
        <w:tc>
          <w:tcPr>
            <w:tcW w:w="960" w:type="dxa"/>
            <w:noWrap/>
            <w:hideMark/>
          </w:tcPr>
          <w:p w14:paraId="052A0BC4" w14:textId="77777777" w:rsidR="00650C20" w:rsidRPr="00650C20" w:rsidRDefault="00650C20" w:rsidP="00650C20">
            <w:r w:rsidRPr="00650C20">
              <w:t>7.15792</w:t>
            </w:r>
          </w:p>
        </w:tc>
        <w:tc>
          <w:tcPr>
            <w:tcW w:w="960" w:type="dxa"/>
            <w:noWrap/>
            <w:hideMark/>
          </w:tcPr>
          <w:p w14:paraId="39121341" w14:textId="77777777" w:rsidR="00650C20" w:rsidRPr="00650C20" w:rsidRDefault="00650C20" w:rsidP="00650C20">
            <w:r w:rsidRPr="00650C20">
              <w:t>8.544418</w:t>
            </w:r>
          </w:p>
        </w:tc>
        <w:tc>
          <w:tcPr>
            <w:tcW w:w="960" w:type="dxa"/>
            <w:noWrap/>
            <w:hideMark/>
          </w:tcPr>
          <w:p w14:paraId="0579862A" w14:textId="77777777" w:rsidR="00650C20" w:rsidRPr="00650C20" w:rsidRDefault="00650C20" w:rsidP="00650C20">
            <w:r w:rsidRPr="00650C20">
              <w:t>9.826116</w:t>
            </w:r>
          </w:p>
        </w:tc>
        <w:tc>
          <w:tcPr>
            <w:tcW w:w="960" w:type="dxa"/>
            <w:noWrap/>
            <w:hideMark/>
          </w:tcPr>
          <w:p w14:paraId="221CB07B" w14:textId="77777777" w:rsidR="00650C20" w:rsidRPr="00650C20" w:rsidRDefault="00650C20" w:rsidP="00650C20">
            <w:r w:rsidRPr="00650C20">
              <w:t>10.62094</w:t>
            </w:r>
          </w:p>
        </w:tc>
        <w:tc>
          <w:tcPr>
            <w:tcW w:w="960" w:type="dxa"/>
            <w:noWrap/>
            <w:hideMark/>
          </w:tcPr>
          <w:p w14:paraId="41AB3381" w14:textId="77777777" w:rsidR="00650C20" w:rsidRPr="00650C20" w:rsidRDefault="00650C20" w:rsidP="00650C20">
            <w:r w:rsidRPr="00650C20">
              <w:t>4.503111</w:t>
            </w:r>
          </w:p>
        </w:tc>
        <w:tc>
          <w:tcPr>
            <w:tcW w:w="960" w:type="dxa"/>
            <w:noWrap/>
            <w:hideMark/>
          </w:tcPr>
          <w:p w14:paraId="5FE3A704" w14:textId="77777777" w:rsidR="00650C20" w:rsidRPr="00650C20" w:rsidRDefault="00650C20" w:rsidP="00650C20">
            <w:r w:rsidRPr="00650C20">
              <w:t>16.66842</w:t>
            </w:r>
          </w:p>
        </w:tc>
        <w:tc>
          <w:tcPr>
            <w:tcW w:w="960" w:type="dxa"/>
            <w:noWrap/>
            <w:hideMark/>
          </w:tcPr>
          <w:p w14:paraId="3B8B2569" w14:textId="77777777" w:rsidR="00650C20" w:rsidRPr="00650C20" w:rsidRDefault="00650C20" w:rsidP="00650C20">
            <w:r w:rsidRPr="00650C20">
              <w:t>8.818914</w:t>
            </w:r>
          </w:p>
        </w:tc>
      </w:tr>
      <w:tr w:rsidR="00650C20" w:rsidRPr="00650C20" w14:paraId="2C7646D4" w14:textId="77777777" w:rsidTr="00650C20">
        <w:trPr>
          <w:trHeight w:val="300"/>
        </w:trPr>
        <w:tc>
          <w:tcPr>
            <w:tcW w:w="960" w:type="dxa"/>
            <w:noWrap/>
            <w:hideMark/>
          </w:tcPr>
          <w:p w14:paraId="48830060" w14:textId="77777777" w:rsidR="00650C20" w:rsidRPr="00650C20" w:rsidRDefault="00650C20" w:rsidP="00650C20">
            <w:r w:rsidRPr="00650C20">
              <w:t>7.374797</w:t>
            </w:r>
          </w:p>
        </w:tc>
        <w:tc>
          <w:tcPr>
            <w:tcW w:w="960" w:type="dxa"/>
            <w:noWrap/>
            <w:hideMark/>
          </w:tcPr>
          <w:p w14:paraId="64B22E53" w14:textId="77777777" w:rsidR="00650C20" w:rsidRPr="00650C20" w:rsidRDefault="00650C20" w:rsidP="00650C20">
            <w:r w:rsidRPr="00650C20">
              <w:t>10.71553</w:t>
            </w:r>
          </w:p>
        </w:tc>
        <w:tc>
          <w:tcPr>
            <w:tcW w:w="960" w:type="dxa"/>
            <w:noWrap/>
            <w:hideMark/>
          </w:tcPr>
          <w:p w14:paraId="22A822FC" w14:textId="77777777" w:rsidR="00650C20" w:rsidRPr="00650C20" w:rsidRDefault="00650C20" w:rsidP="00650C20">
            <w:r w:rsidRPr="00650C20">
              <w:t>10.96038</w:t>
            </w:r>
          </w:p>
        </w:tc>
        <w:tc>
          <w:tcPr>
            <w:tcW w:w="960" w:type="dxa"/>
            <w:noWrap/>
            <w:hideMark/>
          </w:tcPr>
          <w:p w14:paraId="2752E88D" w14:textId="77777777" w:rsidR="00650C20" w:rsidRPr="00650C20" w:rsidRDefault="00650C20" w:rsidP="00650C20">
            <w:r w:rsidRPr="00650C20">
              <w:t>7.777126</w:t>
            </w:r>
          </w:p>
        </w:tc>
        <w:tc>
          <w:tcPr>
            <w:tcW w:w="960" w:type="dxa"/>
            <w:noWrap/>
            <w:hideMark/>
          </w:tcPr>
          <w:p w14:paraId="32B03C3F" w14:textId="77777777" w:rsidR="00650C20" w:rsidRPr="00650C20" w:rsidRDefault="00650C20" w:rsidP="00650C20">
            <w:r w:rsidRPr="00650C20">
              <w:t>15.81554</w:t>
            </w:r>
          </w:p>
        </w:tc>
        <w:tc>
          <w:tcPr>
            <w:tcW w:w="960" w:type="dxa"/>
            <w:noWrap/>
            <w:hideMark/>
          </w:tcPr>
          <w:p w14:paraId="2E03FA41" w14:textId="77777777" w:rsidR="00650C20" w:rsidRPr="00650C20" w:rsidRDefault="00650C20" w:rsidP="00650C20">
            <w:r w:rsidRPr="00650C20">
              <w:t>4.639979</w:t>
            </w:r>
          </w:p>
        </w:tc>
        <w:tc>
          <w:tcPr>
            <w:tcW w:w="960" w:type="dxa"/>
            <w:noWrap/>
            <w:hideMark/>
          </w:tcPr>
          <w:p w14:paraId="69A46062" w14:textId="77777777" w:rsidR="00650C20" w:rsidRPr="00650C20" w:rsidRDefault="00650C20" w:rsidP="00650C20">
            <w:r w:rsidRPr="00650C20">
              <w:t>6.7058</w:t>
            </w:r>
          </w:p>
        </w:tc>
        <w:tc>
          <w:tcPr>
            <w:tcW w:w="960" w:type="dxa"/>
            <w:noWrap/>
            <w:hideMark/>
          </w:tcPr>
          <w:p w14:paraId="62128876" w14:textId="77777777" w:rsidR="00650C20" w:rsidRPr="00650C20" w:rsidRDefault="00650C20" w:rsidP="00650C20">
            <w:r w:rsidRPr="00650C20">
              <w:t>12.59453</w:t>
            </w:r>
          </w:p>
        </w:tc>
        <w:tc>
          <w:tcPr>
            <w:tcW w:w="960" w:type="dxa"/>
            <w:noWrap/>
            <w:hideMark/>
          </w:tcPr>
          <w:p w14:paraId="7C09F02E" w14:textId="77777777" w:rsidR="00650C20" w:rsidRPr="00650C20" w:rsidRDefault="00650C20" w:rsidP="00650C20">
            <w:r w:rsidRPr="00650C20">
              <w:t>8.989831</w:t>
            </w:r>
          </w:p>
        </w:tc>
        <w:tc>
          <w:tcPr>
            <w:tcW w:w="960" w:type="dxa"/>
            <w:noWrap/>
            <w:hideMark/>
          </w:tcPr>
          <w:p w14:paraId="24500255" w14:textId="77777777" w:rsidR="00650C20" w:rsidRPr="00650C20" w:rsidRDefault="00650C20" w:rsidP="00650C20">
            <w:r w:rsidRPr="00650C20">
              <w:t>9.515228</w:t>
            </w:r>
          </w:p>
        </w:tc>
      </w:tr>
      <w:tr w:rsidR="00650C20" w:rsidRPr="00650C20" w14:paraId="5D37C391" w14:textId="77777777" w:rsidTr="00650C20">
        <w:trPr>
          <w:trHeight w:val="300"/>
        </w:trPr>
        <w:tc>
          <w:tcPr>
            <w:tcW w:w="960" w:type="dxa"/>
            <w:noWrap/>
            <w:hideMark/>
          </w:tcPr>
          <w:p w14:paraId="50880596" w14:textId="77777777" w:rsidR="00650C20" w:rsidRPr="00650C20" w:rsidRDefault="00650C20" w:rsidP="00650C20">
            <w:r w:rsidRPr="00650C20">
              <w:t>6.461245</w:t>
            </w:r>
          </w:p>
        </w:tc>
        <w:tc>
          <w:tcPr>
            <w:tcW w:w="960" w:type="dxa"/>
            <w:noWrap/>
            <w:hideMark/>
          </w:tcPr>
          <w:p w14:paraId="0D4B2BC7" w14:textId="77777777" w:rsidR="00650C20" w:rsidRPr="00650C20" w:rsidRDefault="00650C20" w:rsidP="00650C20">
            <w:r w:rsidRPr="00650C20">
              <w:t>11.65467</w:t>
            </w:r>
          </w:p>
        </w:tc>
        <w:tc>
          <w:tcPr>
            <w:tcW w:w="960" w:type="dxa"/>
            <w:noWrap/>
            <w:hideMark/>
          </w:tcPr>
          <w:p w14:paraId="17DB346E" w14:textId="77777777" w:rsidR="00650C20" w:rsidRPr="00650C20" w:rsidRDefault="00650C20" w:rsidP="00650C20">
            <w:r w:rsidRPr="00650C20">
              <w:t>13.82803</w:t>
            </w:r>
          </w:p>
        </w:tc>
        <w:tc>
          <w:tcPr>
            <w:tcW w:w="960" w:type="dxa"/>
            <w:noWrap/>
            <w:hideMark/>
          </w:tcPr>
          <w:p w14:paraId="4F773035" w14:textId="77777777" w:rsidR="00650C20" w:rsidRPr="00650C20" w:rsidRDefault="00650C20" w:rsidP="00650C20">
            <w:r w:rsidRPr="00650C20">
              <w:t>8.161253</w:t>
            </w:r>
          </w:p>
        </w:tc>
        <w:tc>
          <w:tcPr>
            <w:tcW w:w="960" w:type="dxa"/>
            <w:noWrap/>
            <w:hideMark/>
          </w:tcPr>
          <w:p w14:paraId="2A814FB3" w14:textId="77777777" w:rsidR="00650C20" w:rsidRPr="00650C20" w:rsidRDefault="00650C20" w:rsidP="00650C20">
            <w:r w:rsidRPr="00650C20">
              <w:t>15.31446</w:t>
            </w:r>
          </w:p>
        </w:tc>
        <w:tc>
          <w:tcPr>
            <w:tcW w:w="960" w:type="dxa"/>
            <w:noWrap/>
            <w:hideMark/>
          </w:tcPr>
          <w:p w14:paraId="3DDB55D4" w14:textId="77777777" w:rsidR="00650C20" w:rsidRPr="00650C20" w:rsidRDefault="00650C20" w:rsidP="00650C20">
            <w:r w:rsidRPr="00650C20">
              <w:t>10.59458</w:t>
            </w:r>
          </w:p>
        </w:tc>
        <w:tc>
          <w:tcPr>
            <w:tcW w:w="960" w:type="dxa"/>
            <w:noWrap/>
            <w:hideMark/>
          </w:tcPr>
          <w:p w14:paraId="22786AA7" w14:textId="77777777" w:rsidR="00650C20" w:rsidRPr="00650C20" w:rsidRDefault="00650C20" w:rsidP="00650C20">
            <w:r w:rsidRPr="00650C20">
              <w:t>7.804854</w:t>
            </w:r>
          </w:p>
        </w:tc>
        <w:tc>
          <w:tcPr>
            <w:tcW w:w="960" w:type="dxa"/>
            <w:noWrap/>
            <w:hideMark/>
          </w:tcPr>
          <w:p w14:paraId="00A04AD5" w14:textId="77777777" w:rsidR="00650C20" w:rsidRPr="00650C20" w:rsidRDefault="00650C20" w:rsidP="00650C20">
            <w:r w:rsidRPr="00650C20">
              <w:t>10.12585</w:t>
            </w:r>
          </w:p>
        </w:tc>
        <w:tc>
          <w:tcPr>
            <w:tcW w:w="960" w:type="dxa"/>
            <w:noWrap/>
            <w:hideMark/>
          </w:tcPr>
          <w:p w14:paraId="20638FC5" w14:textId="77777777" w:rsidR="00650C20" w:rsidRPr="00650C20" w:rsidRDefault="00650C20" w:rsidP="00650C20">
            <w:r w:rsidRPr="00650C20">
              <w:t>10.29631</w:t>
            </w:r>
          </w:p>
        </w:tc>
        <w:tc>
          <w:tcPr>
            <w:tcW w:w="960" w:type="dxa"/>
            <w:noWrap/>
            <w:hideMark/>
          </w:tcPr>
          <w:p w14:paraId="268F297F" w14:textId="77777777" w:rsidR="00650C20" w:rsidRPr="00650C20" w:rsidRDefault="00650C20" w:rsidP="00650C20">
            <w:r w:rsidRPr="00650C20">
              <w:t>9.779055</w:t>
            </w:r>
          </w:p>
        </w:tc>
      </w:tr>
      <w:tr w:rsidR="00650C20" w:rsidRPr="00650C20" w14:paraId="643208FD" w14:textId="77777777" w:rsidTr="00650C20">
        <w:trPr>
          <w:trHeight w:val="300"/>
        </w:trPr>
        <w:tc>
          <w:tcPr>
            <w:tcW w:w="960" w:type="dxa"/>
            <w:noWrap/>
            <w:hideMark/>
          </w:tcPr>
          <w:p w14:paraId="3F566C60" w14:textId="77777777" w:rsidR="00650C20" w:rsidRPr="00650C20" w:rsidRDefault="00650C20" w:rsidP="00650C20">
            <w:r w:rsidRPr="00650C20">
              <w:t>3.112958</w:t>
            </w:r>
          </w:p>
        </w:tc>
        <w:tc>
          <w:tcPr>
            <w:tcW w:w="960" w:type="dxa"/>
            <w:noWrap/>
            <w:hideMark/>
          </w:tcPr>
          <w:p w14:paraId="7188872C" w14:textId="77777777" w:rsidR="00650C20" w:rsidRPr="00650C20" w:rsidRDefault="00650C20" w:rsidP="00650C20">
            <w:r w:rsidRPr="00650C20">
              <w:t>10.1248</w:t>
            </w:r>
          </w:p>
        </w:tc>
        <w:tc>
          <w:tcPr>
            <w:tcW w:w="960" w:type="dxa"/>
            <w:noWrap/>
            <w:hideMark/>
          </w:tcPr>
          <w:p w14:paraId="1DB69D32" w14:textId="77777777" w:rsidR="00650C20" w:rsidRPr="00650C20" w:rsidRDefault="00650C20" w:rsidP="00650C20">
            <w:r w:rsidRPr="00650C20">
              <w:t>5.773814</w:t>
            </w:r>
          </w:p>
        </w:tc>
        <w:tc>
          <w:tcPr>
            <w:tcW w:w="960" w:type="dxa"/>
            <w:noWrap/>
            <w:hideMark/>
          </w:tcPr>
          <w:p w14:paraId="01B94489" w14:textId="77777777" w:rsidR="00650C20" w:rsidRPr="00650C20" w:rsidRDefault="00650C20" w:rsidP="00650C20">
            <w:r w:rsidRPr="00650C20">
              <w:t>8.532965</w:t>
            </w:r>
          </w:p>
        </w:tc>
        <w:tc>
          <w:tcPr>
            <w:tcW w:w="960" w:type="dxa"/>
            <w:noWrap/>
            <w:hideMark/>
          </w:tcPr>
          <w:p w14:paraId="3B86E62E" w14:textId="77777777" w:rsidR="00650C20" w:rsidRPr="00650C20" w:rsidRDefault="00650C20" w:rsidP="00650C20">
            <w:r w:rsidRPr="00650C20">
              <w:t>16.25144</w:t>
            </w:r>
          </w:p>
        </w:tc>
        <w:tc>
          <w:tcPr>
            <w:tcW w:w="960" w:type="dxa"/>
            <w:noWrap/>
            <w:hideMark/>
          </w:tcPr>
          <w:p w14:paraId="41394536" w14:textId="77777777" w:rsidR="00650C20" w:rsidRPr="00650C20" w:rsidRDefault="00650C20" w:rsidP="00650C20">
            <w:r w:rsidRPr="00650C20">
              <w:t>6.443162</w:t>
            </w:r>
          </w:p>
        </w:tc>
        <w:tc>
          <w:tcPr>
            <w:tcW w:w="960" w:type="dxa"/>
            <w:noWrap/>
            <w:hideMark/>
          </w:tcPr>
          <w:p w14:paraId="4D20F292" w14:textId="77777777" w:rsidR="00650C20" w:rsidRPr="00650C20" w:rsidRDefault="00650C20" w:rsidP="00650C20">
            <w:r w:rsidRPr="00650C20">
              <w:t>4.897312</w:t>
            </w:r>
          </w:p>
        </w:tc>
        <w:tc>
          <w:tcPr>
            <w:tcW w:w="960" w:type="dxa"/>
            <w:noWrap/>
            <w:hideMark/>
          </w:tcPr>
          <w:p w14:paraId="0406AF99" w14:textId="77777777" w:rsidR="00650C20" w:rsidRPr="00650C20" w:rsidRDefault="00650C20" w:rsidP="00650C20">
            <w:r w:rsidRPr="00650C20">
              <w:t>7.631482</w:t>
            </w:r>
          </w:p>
        </w:tc>
        <w:tc>
          <w:tcPr>
            <w:tcW w:w="960" w:type="dxa"/>
            <w:noWrap/>
            <w:hideMark/>
          </w:tcPr>
          <w:p w14:paraId="0F8B2AEB" w14:textId="77777777" w:rsidR="00650C20" w:rsidRPr="00650C20" w:rsidRDefault="00650C20" w:rsidP="00650C20">
            <w:r w:rsidRPr="00650C20">
              <w:t>8.942046</w:t>
            </w:r>
          </w:p>
        </w:tc>
        <w:tc>
          <w:tcPr>
            <w:tcW w:w="960" w:type="dxa"/>
            <w:noWrap/>
            <w:hideMark/>
          </w:tcPr>
          <w:p w14:paraId="68FA44E6" w14:textId="77777777" w:rsidR="00650C20" w:rsidRPr="00650C20" w:rsidRDefault="00650C20" w:rsidP="00650C20">
            <w:r w:rsidRPr="00650C20">
              <w:t>6.473862</w:t>
            </w:r>
          </w:p>
        </w:tc>
      </w:tr>
      <w:tr w:rsidR="00650C20" w:rsidRPr="00650C20" w14:paraId="027AA913" w14:textId="77777777" w:rsidTr="00650C20">
        <w:trPr>
          <w:trHeight w:val="300"/>
        </w:trPr>
        <w:tc>
          <w:tcPr>
            <w:tcW w:w="960" w:type="dxa"/>
            <w:noWrap/>
            <w:hideMark/>
          </w:tcPr>
          <w:p w14:paraId="6E8FBF27" w14:textId="77777777" w:rsidR="00650C20" w:rsidRPr="00650C20" w:rsidRDefault="00650C20" w:rsidP="00650C20">
            <w:r w:rsidRPr="00650C20">
              <w:t>5.391567</w:t>
            </w:r>
          </w:p>
        </w:tc>
        <w:tc>
          <w:tcPr>
            <w:tcW w:w="960" w:type="dxa"/>
            <w:noWrap/>
            <w:hideMark/>
          </w:tcPr>
          <w:p w14:paraId="1BA534EE" w14:textId="77777777" w:rsidR="00650C20" w:rsidRPr="00650C20" w:rsidRDefault="00650C20" w:rsidP="00650C20">
            <w:r w:rsidRPr="00650C20">
              <w:t>4.633867</w:t>
            </w:r>
          </w:p>
        </w:tc>
        <w:tc>
          <w:tcPr>
            <w:tcW w:w="960" w:type="dxa"/>
            <w:noWrap/>
            <w:hideMark/>
          </w:tcPr>
          <w:p w14:paraId="2BEC4862" w14:textId="77777777" w:rsidR="00650C20" w:rsidRPr="00650C20" w:rsidRDefault="00650C20" w:rsidP="00650C20">
            <w:r w:rsidRPr="00650C20">
              <w:t>7.353981</w:t>
            </w:r>
          </w:p>
        </w:tc>
        <w:tc>
          <w:tcPr>
            <w:tcW w:w="960" w:type="dxa"/>
            <w:noWrap/>
            <w:hideMark/>
          </w:tcPr>
          <w:p w14:paraId="22A19ABD" w14:textId="77777777" w:rsidR="00650C20" w:rsidRPr="00650C20" w:rsidRDefault="00650C20" w:rsidP="00650C20">
            <w:r w:rsidRPr="00650C20">
              <w:t>13.37131</w:t>
            </w:r>
          </w:p>
        </w:tc>
        <w:tc>
          <w:tcPr>
            <w:tcW w:w="960" w:type="dxa"/>
            <w:noWrap/>
            <w:hideMark/>
          </w:tcPr>
          <w:p w14:paraId="2CBA14E9" w14:textId="77777777" w:rsidR="00650C20" w:rsidRPr="00650C20" w:rsidRDefault="00650C20" w:rsidP="00650C20">
            <w:r w:rsidRPr="00650C20">
              <w:t>9.251671</w:t>
            </w:r>
          </w:p>
        </w:tc>
        <w:tc>
          <w:tcPr>
            <w:tcW w:w="960" w:type="dxa"/>
            <w:noWrap/>
            <w:hideMark/>
          </w:tcPr>
          <w:p w14:paraId="79C0F6B9" w14:textId="77777777" w:rsidR="00650C20" w:rsidRPr="00650C20" w:rsidRDefault="00650C20" w:rsidP="00650C20">
            <w:r w:rsidRPr="00650C20">
              <w:t>7.77461</w:t>
            </w:r>
          </w:p>
        </w:tc>
        <w:tc>
          <w:tcPr>
            <w:tcW w:w="960" w:type="dxa"/>
            <w:noWrap/>
            <w:hideMark/>
          </w:tcPr>
          <w:p w14:paraId="7AC60D5E" w14:textId="77777777" w:rsidR="00650C20" w:rsidRPr="00650C20" w:rsidRDefault="00650C20" w:rsidP="00650C20">
            <w:r w:rsidRPr="00650C20">
              <w:t>8.638721</w:t>
            </w:r>
          </w:p>
        </w:tc>
        <w:tc>
          <w:tcPr>
            <w:tcW w:w="960" w:type="dxa"/>
            <w:noWrap/>
            <w:hideMark/>
          </w:tcPr>
          <w:p w14:paraId="1AFBBA39" w14:textId="77777777" w:rsidR="00650C20" w:rsidRPr="00650C20" w:rsidRDefault="00650C20" w:rsidP="00650C20">
            <w:r w:rsidRPr="00650C20">
              <w:t>7.515588</w:t>
            </w:r>
          </w:p>
        </w:tc>
        <w:tc>
          <w:tcPr>
            <w:tcW w:w="960" w:type="dxa"/>
            <w:noWrap/>
            <w:hideMark/>
          </w:tcPr>
          <w:p w14:paraId="4623E5E9" w14:textId="77777777" w:rsidR="00650C20" w:rsidRPr="00650C20" w:rsidRDefault="00650C20" w:rsidP="00650C20">
            <w:r w:rsidRPr="00650C20">
              <w:t>14.89781</w:t>
            </w:r>
          </w:p>
        </w:tc>
        <w:tc>
          <w:tcPr>
            <w:tcW w:w="960" w:type="dxa"/>
            <w:noWrap/>
            <w:hideMark/>
          </w:tcPr>
          <w:p w14:paraId="6A38073D" w14:textId="77777777" w:rsidR="00650C20" w:rsidRPr="00650C20" w:rsidRDefault="00650C20" w:rsidP="00650C20">
            <w:r w:rsidRPr="00650C20">
              <w:t>6.391859</w:t>
            </w:r>
          </w:p>
        </w:tc>
      </w:tr>
      <w:tr w:rsidR="00650C20" w:rsidRPr="00650C20" w14:paraId="06A22814" w14:textId="77777777" w:rsidTr="00650C20">
        <w:trPr>
          <w:trHeight w:val="300"/>
        </w:trPr>
        <w:tc>
          <w:tcPr>
            <w:tcW w:w="960" w:type="dxa"/>
            <w:noWrap/>
            <w:hideMark/>
          </w:tcPr>
          <w:p w14:paraId="36B4DF52" w14:textId="77777777" w:rsidR="00650C20" w:rsidRPr="00650C20" w:rsidRDefault="00650C20" w:rsidP="00650C20">
            <w:r w:rsidRPr="00650C20">
              <w:t>6.236695</w:t>
            </w:r>
          </w:p>
        </w:tc>
        <w:tc>
          <w:tcPr>
            <w:tcW w:w="960" w:type="dxa"/>
            <w:noWrap/>
            <w:hideMark/>
          </w:tcPr>
          <w:p w14:paraId="53E82714" w14:textId="77777777" w:rsidR="00650C20" w:rsidRPr="00650C20" w:rsidRDefault="00650C20" w:rsidP="00650C20">
            <w:r w:rsidRPr="00650C20">
              <w:t>11.5457</w:t>
            </w:r>
          </w:p>
        </w:tc>
        <w:tc>
          <w:tcPr>
            <w:tcW w:w="960" w:type="dxa"/>
            <w:noWrap/>
            <w:hideMark/>
          </w:tcPr>
          <w:p w14:paraId="0C301664" w14:textId="77777777" w:rsidR="00650C20" w:rsidRPr="00650C20" w:rsidRDefault="00650C20" w:rsidP="00650C20">
            <w:r w:rsidRPr="00650C20">
              <w:t>13.38175</w:t>
            </w:r>
          </w:p>
        </w:tc>
        <w:tc>
          <w:tcPr>
            <w:tcW w:w="960" w:type="dxa"/>
            <w:noWrap/>
            <w:hideMark/>
          </w:tcPr>
          <w:p w14:paraId="2BD7B1ED" w14:textId="77777777" w:rsidR="00650C20" w:rsidRPr="00650C20" w:rsidRDefault="00650C20" w:rsidP="00650C20">
            <w:r w:rsidRPr="00650C20">
              <w:t>14.94165</w:t>
            </w:r>
          </w:p>
        </w:tc>
        <w:tc>
          <w:tcPr>
            <w:tcW w:w="960" w:type="dxa"/>
            <w:noWrap/>
            <w:hideMark/>
          </w:tcPr>
          <w:p w14:paraId="0CD1A266" w14:textId="77777777" w:rsidR="00650C20" w:rsidRPr="00650C20" w:rsidRDefault="00650C20" w:rsidP="00650C20">
            <w:r w:rsidRPr="00650C20">
              <w:t>16.53806</w:t>
            </w:r>
          </w:p>
        </w:tc>
        <w:tc>
          <w:tcPr>
            <w:tcW w:w="960" w:type="dxa"/>
            <w:noWrap/>
            <w:hideMark/>
          </w:tcPr>
          <w:p w14:paraId="614FD99A" w14:textId="77777777" w:rsidR="00650C20" w:rsidRPr="00650C20" w:rsidRDefault="00650C20" w:rsidP="00650C20">
            <w:r w:rsidRPr="00650C20">
              <w:t>10.23262</w:t>
            </w:r>
          </w:p>
        </w:tc>
        <w:tc>
          <w:tcPr>
            <w:tcW w:w="960" w:type="dxa"/>
            <w:noWrap/>
            <w:hideMark/>
          </w:tcPr>
          <w:p w14:paraId="4F5BCBC6" w14:textId="77777777" w:rsidR="00650C20" w:rsidRPr="00650C20" w:rsidRDefault="00650C20" w:rsidP="00650C20">
            <w:r w:rsidRPr="00650C20">
              <w:t>7.503446</w:t>
            </w:r>
          </w:p>
        </w:tc>
        <w:tc>
          <w:tcPr>
            <w:tcW w:w="960" w:type="dxa"/>
            <w:noWrap/>
            <w:hideMark/>
          </w:tcPr>
          <w:p w14:paraId="0FA55B2D" w14:textId="77777777" w:rsidR="00650C20" w:rsidRPr="00650C20" w:rsidRDefault="00650C20" w:rsidP="00650C20">
            <w:r w:rsidRPr="00650C20">
              <w:t>4.837701</w:t>
            </w:r>
          </w:p>
        </w:tc>
        <w:tc>
          <w:tcPr>
            <w:tcW w:w="960" w:type="dxa"/>
            <w:noWrap/>
            <w:hideMark/>
          </w:tcPr>
          <w:p w14:paraId="55A78492" w14:textId="77777777" w:rsidR="00650C20" w:rsidRPr="00650C20" w:rsidRDefault="00650C20" w:rsidP="00650C20">
            <w:r w:rsidRPr="00650C20">
              <w:t>14.60119</w:t>
            </w:r>
          </w:p>
        </w:tc>
        <w:tc>
          <w:tcPr>
            <w:tcW w:w="960" w:type="dxa"/>
            <w:noWrap/>
            <w:hideMark/>
          </w:tcPr>
          <w:p w14:paraId="1695A9DC" w14:textId="77777777" w:rsidR="00650C20" w:rsidRPr="00650C20" w:rsidRDefault="00650C20" w:rsidP="00650C20">
            <w:r w:rsidRPr="00650C20">
              <w:t>14.66111</w:t>
            </w:r>
          </w:p>
        </w:tc>
      </w:tr>
      <w:tr w:rsidR="00650C20" w:rsidRPr="00650C20" w14:paraId="0FDD131E" w14:textId="77777777" w:rsidTr="00650C20">
        <w:trPr>
          <w:trHeight w:val="300"/>
        </w:trPr>
        <w:tc>
          <w:tcPr>
            <w:tcW w:w="960" w:type="dxa"/>
            <w:noWrap/>
            <w:hideMark/>
          </w:tcPr>
          <w:p w14:paraId="15E841DD" w14:textId="77777777" w:rsidR="00650C20" w:rsidRPr="00650C20" w:rsidRDefault="00650C20" w:rsidP="00650C20">
            <w:r w:rsidRPr="00650C20">
              <w:t>5.650557</w:t>
            </w:r>
          </w:p>
        </w:tc>
        <w:tc>
          <w:tcPr>
            <w:tcW w:w="960" w:type="dxa"/>
            <w:noWrap/>
            <w:hideMark/>
          </w:tcPr>
          <w:p w14:paraId="0A33706A" w14:textId="77777777" w:rsidR="00650C20" w:rsidRPr="00650C20" w:rsidRDefault="00650C20" w:rsidP="00650C20">
            <w:r w:rsidRPr="00650C20">
              <w:t>2.797669</w:t>
            </w:r>
          </w:p>
        </w:tc>
        <w:tc>
          <w:tcPr>
            <w:tcW w:w="960" w:type="dxa"/>
            <w:noWrap/>
            <w:hideMark/>
          </w:tcPr>
          <w:p w14:paraId="726C3DAA" w14:textId="77777777" w:rsidR="00650C20" w:rsidRPr="00650C20" w:rsidRDefault="00650C20" w:rsidP="00650C20">
            <w:r w:rsidRPr="00650C20">
              <w:t>7.473591</w:t>
            </w:r>
          </w:p>
        </w:tc>
        <w:tc>
          <w:tcPr>
            <w:tcW w:w="960" w:type="dxa"/>
            <w:noWrap/>
            <w:hideMark/>
          </w:tcPr>
          <w:p w14:paraId="3D869493" w14:textId="77777777" w:rsidR="00650C20" w:rsidRPr="00650C20" w:rsidRDefault="00650C20" w:rsidP="00650C20">
            <w:r w:rsidRPr="00650C20">
              <w:t>14.46593</w:t>
            </w:r>
          </w:p>
        </w:tc>
        <w:tc>
          <w:tcPr>
            <w:tcW w:w="960" w:type="dxa"/>
            <w:noWrap/>
            <w:hideMark/>
          </w:tcPr>
          <w:p w14:paraId="6EFEA1F1" w14:textId="77777777" w:rsidR="00650C20" w:rsidRPr="00650C20" w:rsidRDefault="00650C20" w:rsidP="00650C20">
            <w:r w:rsidRPr="00650C20">
              <w:t>8.227711</w:t>
            </w:r>
          </w:p>
        </w:tc>
        <w:tc>
          <w:tcPr>
            <w:tcW w:w="960" w:type="dxa"/>
            <w:noWrap/>
            <w:hideMark/>
          </w:tcPr>
          <w:p w14:paraId="399792E3" w14:textId="77777777" w:rsidR="00650C20" w:rsidRPr="00650C20" w:rsidRDefault="00650C20" w:rsidP="00650C20">
            <w:r w:rsidRPr="00650C20">
              <w:t>10.17552</w:t>
            </w:r>
          </w:p>
        </w:tc>
        <w:tc>
          <w:tcPr>
            <w:tcW w:w="960" w:type="dxa"/>
            <w:noWrap/>
            <w:hideMark/>
          </w:tcPr>
          <w:p w14:paraId="06EADD85" w14:textId="77777777" w:rsidR="00650C20" w:rsidRPr="00650C20" w:rsidRDefault="00650C20" w:rsidP="00650C20">
            <w:r w:rsidRPr="00650C20">
              <w:t>11.30294</w:t>
            </w:r>
          </w:p>
        </w:tc>
        <w:tc>
          <w:tcPr>
            <w:tcW w:w="960" w:type="dxa"/>
            <w:noWrap/>
            <w:hideMark/>
          </w:tcPr>
          <w:p w14:paraId="7B40DCA1" w14:textId="77777777" w:rsidR="00650C20" w:rsidRPr="00650C20" w:rsidRDefault="00650C20" w:rsidP="00650C20">
            <w:r w:rsidRPr="00650C20">
              <w:t>13.30563</w:t>
            </w:r>
          </w:p>
        </w:tc>
        <w:tc>
          <w:tcPr>
            <w:tcW w:w="960" w:type="dxa"/>
            <w:noWrap/>
            <w:hideMark/>
          </w:tcPr>
          <w:p w14:paraId="025CF7DD" w14:textId="77777777" w:rsidR="00650C20" w:rsidRPr="00650C20" w:rsidRDefault="00650C20" w:rsidP="00650C20">
            <w:r w:rsidRPr="00650C20">
              <w:t>7.750461</w:t>
            </w:r>
          </w:p>
        </w:tc>
        <w:tc>
          <w:tcPr>
            <w:tcW w:w="960" w:type="dxa"/>
            <w:noWrap/>
            <w:hideMark/>
          </w:tcPr>
          <w:p w14:paraId="439D9800" w14:textId="77777777" w:rsidR="00650C20" w:rsidRPr="00650C20" w:rsidRDefault="00650C20" w:rsidP="00650C20">
            <w:r w:rsidRPr="00650C20">
              <w:t>10.68763</w:t>
            </w:r>
          </w:p>
        </w:tc>
      </w:tr>
      <w:tr w:rsidR="00650C20" w:rsidRPr="00650C20" w14:paraId="206C4FB5" w14:textId="77777777" w:rsidTr="00650C20">
        <w:trPr>
          <w:trHeight w:val="300"/>
        </w:trPr>
        <w:tc>
          <w:tcPr>
            <w:tcW w:w="960" w:type="dxa"/>
            <w:noWrap/>
            <w:hideMark/>
          </w:tcPr>
          <w:p w14:paraId="2F332B95" w14:textId="77777777" w:rsidR="00650C20" w:rsidRPr="00650C20" w:rsidRDefault="00650C20" w:rsidP="00650C20">
            <w:r w:rsidRPr="00650C20">
              <w:t>5.253563</w:t>
            </w:r>
          </w:p>
        </w:tc>
        <w:tc>
          <w:tcPr>
            <w:tcW w:w="960" w:type="dxa"/>
            <w:noWrap/>
            <w:hideMark/>
          </w:tcPr>
          <w:p w14:paraId="591BCA1F" w14:textId="77777777" w:rsidR="00650C20" w:rsidRPr="00650C20" w:rsidRDefault="00650C20" w:rsidP="00650C20">
            <w:r w:rsidRPr="00650C20">
              <w:t>9.676555</w:t>
            </w:r>
          </w:p>
        </w:tc>
        <w:tc>
          <w:tcPr>
            <w:tcW w:w="960" w:type="dxa"/>
            <w:noWrap/>
            <w:hideMark/>
          </w:tcPr>
          <w:p w14:paraId="1A25DCAF" w14:textId="77777777" w:rsidR="00650C20" w:rsidRPr="00650C20" w:rsidRDefault="00650C20" w:rsidP="00650C20">
            <w:r w:rsidRPr="00650C20">
              <w:t>13.40888</w:t>
            </w:r>
          </w:p>
        </w:tc>
        <w:tc>
          <w:tcPr>
            <w:tcW w:w="960" w:type="dxa"/>
            <w:noWrap/>
            <w:hideMark/>
          </w:tcPr>
          <w:p w14:paraId="398FDBC0" w14:textId="77777777" w:rsidR="00650C20" w:rsidRPr="00650C20" w:rsidRDefault="00650C20" w:rsidP="00650C20">
            <w:r w:rsidRPr="00650C20">
              <w:t>15.58208</w:t>
            </w:r>
          </w:p>
        </w:tc>
        <w:tc>
          <w:tcPr>
            <w:tcW w:w="960" w:type="dxa"/>
            <w:noWrap/>
            <w:hideMark/>
          </w:tcPr>
          <w:p w14:paraId="5EEE14BD" w14:textId="77777777" w:rsidR="00650C20" w:rsidRPr="00650C20" w:rsidRDefault="00650C20" w:rsidP="00650C20">
            <w:r w:rsidRPr="00650C20">
              <w:t>10.7622</w:t>
            </w:r>
          </w:p>
        </w:tc>
        <w:tc>
          <w:tcPr>
            <w:tcW w:w="960" w:type="dxa"/>
            <w:noWrap/>
            <w:hideMark/>
          </w:tcPr>
          <w:p w14:paraId="6E9E7524" w14:textId="77777777" w:rsidR="00650C20" w:rsidRPr="00650C20" w:rsidRDefault="00650C20" w:rsidP="00650C20">
            <w:r w:rsidRPr="00650C20">
              <w:t>5.703652</w:t>
            </w:r>
          </w:p>
        </w:tc>
        <w:tc>
          <w:tcPr>
            <w:tcW w:w="960" w:type="dxa"/>
            <w:noWrap/>
            <w:hideMark/>
          </w:tcPr>
          <w:p w14:paraId="5000E827" w14:textId="77777777" w:rsidR="00650C20" w:rsidRPr="00650C20" w:rsidRDefault="00650C20" w:rsidP="00650C20">
            <w:r w:rsidRPr="00650C20">
              <w:t>10.39991</w:t>
            </w:r>
          </w:p>
        </w:tc>
        <w:tc>
          <w:tcPr>
            <w:tcW w:w="960" w:type="dxa"/>
            <w:noWrap/>
            <w:hideMark/>
          </w:tcPr>
          <w:p w14:paraId="4DD70698" w14:textId="77777777" w:rsidR="00650C20" w:rsidRPr="00650C20" w:rsidRDefault="00650C20" w:rsidP="00650C20">
            <w:r w:rsidRPr="00650C20">
              <w:t>4.966019</w:t>
            </w:r>
          </w:p>
        </w:tc>
        <w:tc>
          <w:tcPr>
            <w:tcW w:w="960" w:type="dxa"/>
            <w:noWrap/>
            <w:hideMark/>
          </w:tcPr>
          <w:p w14:paraId="4D24DAAC" w14:textId="77777777" w:rsidR="00650C20" w:rsidRPr="00650C20" w:rsidRDefault="00650C20" w:rsidP="00650C20">
            <w:r w:rsidRPr="00650C20">
              <w:t>6.256973</w:t>
            </w:r>
          </w:p>
        </w:tc>
        <w:tc>
          <w:tcPr>
            <w:tcW w:w="960" w:type="dxa"/>
            <w:noWrap/>
            <w:hideMark/>
          </w:tcPr>
          <w:p w14:paraId="19E5D014" w14:textId="77777777" w:rsidR="00650C20" w:rsidRPr="00650C20" w:rsidRDefault="00650C20" w:rsidP="00650C20">
            <w:r w:rsidRPr="00650C20">
              <w:t>16.52858</w:t>
            </w:r>
          </w:p>
        </w:tc>
      </w:tr>
      <w:tr w:rsidR="00650C20" w:rsidRPr="00650C20" w14:paraId="5F068613" w14:textId="77777777" w:rsidTr="00650C20">
        <w:trPr>
          <w:trHeight w:val="300"/>
        </w:trPr>
        <w:tc>
          <w:tcPr>
            <w:tcW w:w="960" w:type="dxa"/>
            <w:noWrap/>
            <w:hideMark/>
          </w:tcPr>
          <w:p w14:paraId="763A8E52" w14:textId="77777777" w:rsidR="00650C20" w:rsidRPr="00650C20" w:rsidRDefault="00650C20" w:rsidP="00650C20">
            <w:r w:rsidRPr="00650C20">
              <w:t>6.424884</w:t>
            </w:r>
          </w:p>
        </w:tc>
        <w:tc>
          <w:tcPr>
            <w:tcW w:w="960" w:type="dxa"/>
            <w:noWrap/>
            <w:hideMark/>
          </w:tcPr>
          <w:p w14:paraId="3F72C923" w14:textId="77777777" w:rsidR="00650C20" w:rsidRPr="00650C20" w:rsidRDefault="00650C20" w:rsidP="00650C20">
            <w:r w:rsidRPr="00650C20">
              <w:t>5.20098</w:t>
            </w:r>
          </w:p>
        </w:tc>
        <w:tc>
          <w:tcPr>
            <w:tcW w:w="960" w:type="dxa"/>
            <w:noWrap/>
            <w:hideMark/>
          </w:tcPr>
          <w:p w14:paraId="319B2C8A" w14:textId="77777777" w:rsidR="00650C20" w:rsidRPr="00650C20" w:rsidRDefault="00650C20" w:rsidP="00650C20">
            <w:r w:rsidRPr="00650C20">
              <w:t>13.38562</w:t>
            </w:r>
          </w:p>
        </w:tc>
        <w:tc>
          <w:tcPr>
            <w:tcW w:w="960" w:type="dxa"/>
            <w:noWrap/>
            <w:hideMark/>
          </w:tcPr>
          <w:p w14:paraId="29088865" w14:textId="77777777" w:rsidR="00650C20" w:rsidRPr="00650C20" w:rsidRDefault="00650C20" w:rsidP="00650C20">
            <w:r w:rsidRPr="00650C20">
              <w:t>5.351461</w:t>
            </w:r>
          </w:p>
        </w:tc>
        <w:tc>
          <w:tcPr>
            <w:tcW w:w="960" w:type="dxa"/>
            <w:noWrap/>
            <w:hideMark/>
          </w:tcPr>
          <w:p w14:paraId="47655180" w14:textId="77777777" w:rsidR="00650C20" w:rsidRPr="00650C20" w:rsidRDefault="00650C20" w:rsidP="00650C20">
            <w:r w:rsidRPr="00650C20">
              <w:t>16.96428</w:t>
            </w:r>
          </w:p>
        </w:tc>
        <w:tc>
          <w:tcPr>
            <w:tcW w:w="960" w:type="dxa"/>
            <w:noWrap/>
            <w:hideMark/>
          </w:tcPr>
          <w:p w14:paraId="14F467EE" w14:textId="77777777" w:rsidR="00650C20" w:rsidRPr="00650C20" w:rsidRDefault="00650C20" w:rsidP="00650C20">
            <w:r w:rsidRPr="00650C20">
              <w:t>5.121972</w:t>
            </w:r>
          </w:p>
        </w:tc>
        <w:tc>
          <w:tcPr>
            <w:tcW w:w="960" w:type="dxa"/>
            <w:noWrap/>
            <w:hideMark/>
          </w:tcPr>
          <w:p w14:paraId="7F43D36C" w14:textId="77777777" w:rsidR="00650C20" w:rsidRPr="00650C20" w:rsidRDefault="00650C20" w:rsidP="00650C20">
            <w:r w:rsidRPr="00650C20">
              <w:t>6.450074</w:t>
            </w:r>
          </w:p>
        </w:tc>
        <w:tc>
          <w:tcPr>
            <w:tcW w:w="960" w:type="dxa"/>
            <w:noWrap/>
            <w:hideMark/>
          </w:tcPr>
          <w:p w14:paraId="6812DEC0" w14:textId="77777777" w:rsidR="00650C20" w:rsidRPr="00650C20" w:rsidRDefault="00650C20" w:rsidP="00650C20">
            <w:r w:rsidRPr="00650C20">
              <w:t>13.31002</w:t>
            </w:r>
          </w:p>
        </w:tc>
        <w:tc>
          <w:tcPr>
            <w:tcW w:w="960" w:type="dxa"/>
            <w:noWrap/>
            <w:hideMark/>
          </w:tcPr>
          <w:p w14:paraId="36F86A28" w14:textId="77777777" w:rsidR="00650C20" w:rsidRPr="00650C20" w:rsidRDefault="00650C20" w:rsidP="00650C20">
            <w:r w:rsidRPr="00650C20">
              <w:t>4.643695</w:t>
            </w:r>
          </w:p>
        </w:tc>
        <w:tc>
          <w:tcPr>
            <w:tcW w:w="960" w:type="dxa"/>
            <w:noWrap/>
            <w:hideMark/>
          </w:tcPr>
          <w:p w14:paraId="730D446A" w14:textId="77777777" w:rsidR="00650C20" w:rsidRPr="00650C20" w:rsidRDefault="00650C20" w:rsidP="00650C20">
            <w:r w:rsidRPr="00650C20">
              <w:t>15.94865</w:t>
            </w:r>
          </w:p>
        </w:tc>
      </w:tr>
      <w:tr w:rsidR="00650C20" w:rsidRPr="00650C20" w14:paraId="3CCE123A" w14:textId="77777777" w:rsidTr="00650C20">
        <w:trPr>
          <w:trHeight w:val="300"/>
        </w:trPr>
        <w:tc>
          <w:tcPr>
            <w:tcW w:w="960" w:type="dxa"/>
            <w:noWrap/>
            <w:hideMark/>
          </w:tcPr>
          <w:p w14:paraId="18527294" w14:textId="77777777" w:rsidR="00650C20" w:rsidRPr="00650C20" w:rsidRDefault="00650C20" w:rsidP="00650C20">
            <w:r w:rsidRPr="00650C20">
              <w:t>5.360678</w:t>
            </w:r>
          </w:p>
        </w:tc>
        <w:tc>
          <w:tcPr>
            <w:tcW w:w="960" w:type="dxa"/>
            <w:noWrap/>
            <w:hideMark/>
          </w:tcPr>
          <w:p w14:paraId="2E024BEB" w14:textId="77777777" w:rsidR="00650C20" w:rsidRPr="00650C20" w:rsidRDefault="00650C20" w:rsidP="00650C20">
            <w:r w:rsidRPr="00650C20">
              <w:t>11.92724</w:t>
            </w:r>
          </w:p>
        </w:tc>
        <w:tc>
          <w:tcPr>
            <w:tcW w:w="960" w:type="dxa"/>
            <w:noWrap/>
            <w:hideMark/>
          </w:tcPr>
          <w:p w14:paraId="29273A08" w14:textId="77777777" w:rsidR="00650C20" w:rsidRPr="00650C20" w:rsidRDefault="00650C20" w:rsidP="00650C20">
            <w:r w:rsidRPr="00650C20">
              <w:t>8.814792</w:t>
            </w:r>
          </w:p>
        </w:tc>
        <w:tc>
          <w:tcPr>
            <w:tcW w:w="960" w:type="dxa"/>
            <w:noWrap/>
            <w:hideMark/>
          </w:tcPr>
          <w:p w14:paraId="60EA1F91" w14:textId="77777777" w:rsidR="00650C20" w:rsidRPr="00650C20" w:rsidRDefault="00650C20" w:rsidP="00650C20">
            <w:r w:rsidRPr="00650C20">
              <w:t>8.976344</w:t>
            </w:r>
          </w:p>
        </w:tc>
        <w:tc>
          <w:tcPr>
            <w:tcW w:w="960" w:type="dxa"/>
            <w:noWrap/>
            <w:hideMark/>
          </w:tcPr>
          <w:p w14:paraId="10C9F5A4" w14:textId="77777777" w:rsidR="00650C20" w:rsidRPr="00650C20" w:rsidRDefault="00650C20" w:rsidP="00650C20">
            <w:r w:rsidRPr="00650C20">
              <w:t>16.14159</w:t>
            </w:r>
          </w:p>
        </w:tc>
        <w:tc>
          <w:tcPr>
            <w:tcW w:w="960" w:type="dxa"/>
            <w:noWrap/>
            <w:hideMark/>
          </w:tcPr>
          <w:p w14:paraId="2EE140A3" w14:textId="77777777" w:rsidR="00650C20" w:rsidRPr="00650C20" w:rsidRDefault="00650C20" w:rsidP="00650C20">
            <w:r w:rsidRPr="00650C20">
              <w:t>12.70825</w:t>
            </w:r>
          </w:p>
        </w:tc>
        <w:tc>
          <w:tcPr>
            <w:tcW w:w="960" w:type="dxa"/>
            <w:noWrap/>
            <w:hideMark/>
          </w:tcPr>
          <w:p w14:paraId="12797F90" w14:textId="77777777" w:rsidR="00650C20" w:rsidRPr="00650C20" w:rsidRDefault="00650C20" w:rsidP="00650C20">
            <w:r w:rsidRPr="00650C20">
              <w:t>5.443342</w:t>
            </w:r>
          </w:p>
        </w:tc>
        <w:tc>
          <w:tcPr>
            <w:tcW w:w="960" w:type="dxa"/>
            <w:noWrap/>
            <w:hideMark/>
          </w:tcPr>
          <w:p w14:paraId="5A1F82B0" w14:textId="77777777" w:rsidR="00650C20" w:rsidRPr="00650C20" w:rsidRDefault="00650C20" w:rsidP="00650C20">
            <w:r w:rsidRPr="00650C20">
              <w:t>8.834468</w:t>
            </w:r>
          </w:p>
        </w:tc>
        <w:tc>
          <w:tcPr>
            <w:tcW w:w="960" w:type="dxa"/>
            <w:noWrap/>
            <w:hideMark/>
          </w:tcPr>
          <w:p w14:paraId="05E58FCE" w14:textId="77777777" w:rsidR="00650C20" w:rsidRPr="00650C20" w:rsidRDefault="00650C20" w:rsidP="00650C20">
            <w:r w:rsidRPr="00650C20">
              <w:t>15.11898</w:t>
            </w:r>
          </w:p>
        </w:tc>
        <w:tc>
          <w:tcPr>
            <w:tcW w:w="960" w:type="dxa"/>
            <w:noWrap/>
            <w:hideMark/>
          </w:tcPr>
          <w:p w14:paraId="52CA7A99" w14:textId="77777777" w:rsidR="00650C20" w:rsidRPr="00650C20" w:rsidRDefault="00650C20" w:rsidP="00650C20">
            <w:r w:rsidRPr="00650C20">
              <w:t>15.84374</w:t>
            </w:r>
          </w:p>
        </w:tc>
      </w:tr>
      <w:tr w:rsidR="00650C20" w:rsidRPr="00650C20" w14:paraId="15924582" w14:textId="77777777" w:rsidTr="00650C20">
        <w:trPr>
          <w:trHeight w:val="300"/>
        </w:trPr>
        <w:tc>
          <w:tcPr>
            <w:tcW w:w="960" w:type="dxa"/>
            <w:noWrap/>
            <w:hideMark/>
          </w:tcPr>
          <w:p w14:paraId="489E2252" w14:textId="77777777" w:rsidR="00650C20" w:rsidRPr="00650C20" w:rsidRDefault="00650C20" w:rsidP="00650C20">
            <w:pPr>
              <w:rPr>
                <w:b/>
                <w:bCs/>
              </w:rPr>
            </w:pPr>
            <w:r w:rsidRPr="00650C20">
              <w:rPr>
                <w:b/>
                <w:bCs/>
              </w:rPr>
              <w:t>6.348403</w:t>
            </w:r>
          </w:p>
        </w:tc>
        <w:tc>
          <w:tcPr>
            <w:tcW w:w="960" w:type="dxa"/>
            <w:noWrap/>
            <w:hideMark/>
          </w:tcPr>
          <w:p w14:paraId="7597892A" w14:textId="77777777" w:rsidR="00650C20" w:rsidRPr="00650C20" w:rsidRDefault="00650C20" w:rsidP="00650C20">
            <w:pPr>
              <w:rPr>
                <w:b/>
                <w:bCs/>
              </w:rPr>
            </w:pPr>
            <w:r w:rsidRPr="00650C20">
              <w:rPr>
                <w:b/>
                <w:bCs/>
              </w:rPr>
              <w:t>8.95238</w:t>
            </w:r>
          </w:p>
        </w:tc>
        <w:tc>
          <w:tcPr>
            <w:tcW w:w="960" w:type="dxa"/>
            <w:noWrap/>
            <w:hideMark/>
          </w:tcPr>
          <w:p w14:paraId="5176073E" w14:textId="77777777" w:rsidR="00650C20" w:rsidRPr="00650C20" w:rsidRDefault="00650C20" w:rsidP="00650C20">
            <w:pPr>
              <w:rPr>
                <w:b/>
                <w:bCs/>
              </w:rPr>
            </w:pPr>
            <w:r w:rsidRPr="00650C20">
              <w:rPr>
                <w:b/>
                <w:bCs/>
              </w:rPr>
              <w:t>9.864185</w:t>
            </w:r>
          </w:p>
        </w:tc>
        <w:tc>
          <w:tcPr>
            <w:tcW w:w="960" w:type="dxa"/>
            <w:noWrap/>
            <w:hideMark/>
          </w:tcPr>
          <w:p w14:paraId="3800C072" w14:textId="77777777" w:rsidR="00650C20" w:rsidRPr="00650C20" w:rsidRDefault="00650C20" w:rsidP="00650C20">
            <w:pPr>
              <w:rPr>
                <w:b/>
                <w:bCs/>
              </w:rPr>
            </w:pPr>
            <w:r w:rsidRPr="00650C20">
              <w:rPr>
                <w:b/>
                <w:bCs/>
              </w:rPr>
              <w:t>10.4318</w:t>
            </w:r>
          </w:p>
        </w:tc>
        <w:tc>
          <w:tcPr>
            <w:tcW w:w="960" w:type="dxa"/>
            <w:noWrap/>
            <w:hideMark/>
          </w:tcPr>
          <w:p w14:paraId="0FE3B6F9" w14:textId="77777777" w:rsidR="00650C20" w:rsidRPr="00650C20" w:rsidRDefault="00650C20" w:rsidP="00650C20">
            <w:pPr>
              <w:rPr>
                <w:b/>
                <w:bCs/>
              </w:rPr>
            </w:pPr>
            <w:r w:rsidRPr="00650C20">
              <w:rPr>
                <w:b/>
                <w:bCs/>
              </w:rPr>
              <w:t>13.38114</w:t>
            </w:r>
          </w:p>
        </w:tc>
        <w:tc>
          <w:tcPr>
            <w:tcW w:w="960" w:type="dxa"/>
            <w:noWrap/>
            <w:hideMark/>
          </w:tcPr>
          <w:p w14:paraId="2DEF34F7" w14:textId="77777777" w:rsidR="00650C20" w:rsidRPr="00650C20" w:rsidRDefault="00650C20" w:rsidP="00650C20">
            <w:pPr>
              <w:rPr>
                <w:b/>
                <w:bCs/>
              </w:rPr>
            </w:pPr>
            <w:r w:rsidRPr="00650C20">
              <w:rPr>
                <w:b/>
                <w:bCs/>
              </w:rPr>
              <w:t>8.322046</w:t>
            </w:r>
          </w:p>
        </w:tc>
        <w:tc>
          <w:tcPr>
            <w:tcW w:w="960" w:type="dxa"/>
            <w:noWrap/>
            <w:hideMark/>
          </w:tcPr>
          <w:p w14:paraId="4CCFBEA6" w14:textId="77777777" w:rsidR="00650C20" w:rsidRPr="00650C20" w:rsidRDefault="00650C20" w:rsidP="00650C20">
            <w:pPr>
              <w:rPr>
                <w:b/>
                <w:bCs/>
              </w:rPr>
            </w:pPr>
            <w:r w:rsidRPr="00650C20">
              <w:rPr>
                <w:b/>
                <w:bCs/>
              </w:rPr>
              <w:t>7.976733</w:t>
            </w:r>
          </w:p>
        </w:tc>
        <w:tc>
          <w:tcPr>
            <w:tcW w:w="960" w:type="dxa"/>
            <w:noWrap/>
            <w:hideMark/>
          </w:tcPr>
          <w:p w14:paraId="58D1B4C1" w14:textId="77777777" w:rsidR="00650C20" w:rsidRPr="00650C20" w:rsidRDefault="00650C20" w:rsidP="00650C20">
            <w:pPr>
              <w:rPr>
                <w:b/>
                <w:bCs/>
              </w:rPr>
            </w:pPr>
            <w:r w:rsidRPr="00650C20">
              <w:rPr>
                <w:b/>
                <w:bCs/>
              </w:rPr>
              <w:t>8.762439</w:t>
            </w:r>
          </w:p>
        </w:tc>
        <w:tc>
          <w:tcPr>
            <w:tcW w:w="960" w:type="dxa"/>
            <w:noWrap/>
            <w:hideMark/>
          </w:tcPr>
          <w:p w14:paraId="001030C6" w14:textId="77777777" w:rsidR="00650C20" w:rsidRPr="00650C20" w:rsidRDefault="00650C20" w:rsidP="00650C20">
            <w:pPr>
              <w:rPr>
                <w:b/>
                <w:bCs/>
              </w:rPr>
            </w:pPr>
            <w:r w:rsidRPr="00650C20">
              <w:rPr>
                <w:b/>
                <w:bCs/>
              </w:rPr>
              <w:t>10.81657</w:t>
            </w:r>
          </w:p>
        </w:tc>
        <w:tc>
          <w:tcPr>
            <w:tcW w:w="960" w:type="dxa"/>
            <w:noWrap/>
            <w:hideMark/>
          </w:tcPr>
          <w:p w14:paraId="082BDB8C" w14:textId="77777777" w:rsidR="00650C20" w:rsidRPr="00650C20" w:rsidRDefault="00650C20" w:rsidP="00650C20">
            <w:pPr>
              <w:rPr>
                <w:b/>
                <w:bCs/>
              </w:rPr>
            </w:pPr>
            <w:r w:rsidRPr="00650C20">
              <w:rPr>
                <w:b/>
                <w:bCs/>
              </w:rPr>
              <w:t>11.46486</w:t>
            </w:r>
          </w:p>
        </w:tc>
      </w:tr>
    </w:tbl>
    <w:p w14:paraId="5251EFB9" w14:textId="3560F8A4" w:rsidR="00650C20" w:rsidRDefault="00650C20" w:rsidP="00DD05AD"/>
    <w:p w14:paraId="7BC570D7"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4E4DA3B5" w14:textId="77777777" w:rsidTr="00650C20">
        <w:trPr>
          <w:trHeight w:val="300"/>
        </w:trPr>
        <w:tc>
          <w:tcPr>
            <w:tcW w:w="960" w:type="dxa"/>
            <w:noWrap/>
            <w:hideMark/>
          </w:tcPr>
          <w:p w14:paraId="6086DFFD" w14:textId="77777777" w:rsidR="00650C20" w:rsidRPr="00650C20" w:rsidRDefault="00650C20" w:rsidP="00650C20">
            <w:r w:rsidRPr="00650C20">
              <w:t>Tx01</w:t>
            </w:r>
          </w:p>
        </w:tc>
        <w:tc>
          <w:tcPr>
            <w:tcW w:w="960" w:type="dxa"/>
            <w:noWrap/>
            <w:hideMark/>
          </w:tcPr>
          <w:p w14:paraId="314BDEBA" w14:textId="77777777" w:rsidR="00650C20" w:rsidRPr="00650C20" w:rsidRDefault="00650C20" w:rsidP="00650C20">
            <w:r w:rsidRPr="00650C20">
              <w:t>Tx02</w:t>
            </w:r>
          </w:p>
        </w:tc>
        <w:tc>
          <w:tcPr>
            <w:tcW w:w="960" w:type="dxa"/>
            <w:noWrap/>
            <w:hideMark/>
          </w:tcPr>
          <w:p w14:paraId="46AC5C0A" w14:textId="77777777" w:rsidR="00650C20" w:rsidRPr="00650C20" w:rsidRDefault="00650C20" w:rsidP="00650C20">
            <w:r w:rsidRPr="00650C20">
              <w:t>Tx03</w:t>
            </w:r>
          </w:p>
        </w:tc>
        <w:tc>
          <w:tcPr>
            <w:tcW w:w="960" w:type="dxa"/>
            <w:noWrap/>
            <w:hideMark/>
          </w:tcPr>
          <w:p w14:paraId="5D53B6A2" w14:textId="77777777" w:rsidR="00650C20" w:rsidRPr="00650C20" w:rsidRDefault="00650C20" w:rsidP="00650C20">
            <w:r w:rsidRPr="00650C20">
              <w:t>Tx04</w:t>
            </w:r>
          </w:p>
        </w:tc>
        <w:tc>
          <w:tcPr>
            <w:tcW w:w="960" w:type="dxa"/>
            <w:noWrap/>
            <w:hideMark/>
          </w:tcPr>
          <w:p w14:paraId="6F925E3C" w14:textId="77777777" w:rsidR="00650C20" w:rsidRPr="00650C20" w:rsidRDefault="00650C20" w:rsidP="00650C20">
            <w:r w:rsidRPr="00650C20">
              <w:t>Tx05</w:t>
            </w:r>
          </w:p>
        </w:tc>
        <w:tc>
          <w:tcPr>
            <w:tcW w:w="960" w:type="dxa"/>
            <w:noWrap/>
            <w:hideMark/>
          </w:tcPr>
          <w:p w14:paraId="5D360786" w14:textId="77777777" w:rsidR="00650C20" w:rsidRPr="00650C20" w:rsidRDefault="00650C20" w:rsidP="00650C20">
            <w:r w:rsidRPr="00650C20">
              <w:t>Tx06</w:t>
            </w:r>
          </w:p>
        </w:tc>
        <w:tc>
          <w:tcPr>
            <w:tcW w:w="960" w:type="dxa"/>
            <w:noWrap/>
            <w:hideMark/>
          </w:tcPr>
          <w:p w14:paraId="7CCB96E3" w14:textId="77777777" w:rsidR="00650C20" w:rsidRPr="00650C20" w:rsidRDefault="00650C20" w:rsidP="00650C20">
            <w:r w:rsidRPr="00650C20">
              <w:t>Tx07</w:t>
            </w:r>
          </w:p>
        </w:tc>
        <w:tc>
          <w:tcPr>
            <w:tcW w:w="960" w:type="dxa"/>
            <w:noWrap/>
            <w:hideMark/>
          </w:tcPr>
          <w:p w14:paraId="2968824B" w14:textId="77777777" w:rsidR="00650C20" w:rsidRPr="00650C20" w:rsidRDefault="00650C20" w:rsidP="00650C20">
            <w:r w:rsidRPr="00650C20">
              <w:t>Tx08</w:t>
            </w:r>
          </w:p>
        </w:tc>
        <w:tc>
          <w:tcPr>
            <w:tcW w:w="960" w:type="dxa"/>
            <w:noWrap/>
            <w:hideMark/>
          </w:tcPr>
          <w:p w14:paraId="295B4C97" w14:textId="77777777" w:rsidR="00650C20" w:rsidRPr="00650C20" w:rsidRDefault="00650C20" w:rsidP="00650C20">
            <w:r w:rsidRPr="00650C20">
              <w:t>Tx09</w:t>
            </w:r>
          </w:p>
        </w:tc>
        <w:tc>
          <w:tcPr>
            <w:tcW w:w="960" w:type="dxa"/>
            <w:noWrap/>
            <w:hideMark/>
          </w:tcPr>
          <w:p w14:paraId="2E96126D" w14:textId="77777777" w:rsidR="00650C20" w:rsidRPr="00650C20" w:rsidRDefault="00650C20" w:rsidP="00650C20">
            <w:r w:rsidRPr="00650C20">
              <w:t>Tx10</w:t>
            </w:r>
          </w:p>
        </w:tc>
      </w:tr>
      <w:tr w:rsidR="00650C20" w:rsidRPr="00650C20" w14:paraId="11D912B0" w14:textId="77777777" w:rsidTr="00650C20">
        <w:trPr>
          <w:trHeight w:val="300"/>
        </w:trPr>
        <w:tc>
          <w:tcPr>
            <w:tcW w:w="960" w:type="dxa"/>
            <w:noWrap/>
            <w:hideMark/>
          </w:tcPr>
          <w:p w14:paraId="138E34DE" w14:textId="77777777" w:rsidR="00650C20" w:rsidRPr="00650C20" w:rsidRDefault="00650C20" w:rsidP="00650C20">
            <w:r w:rsidRPr="00650C20">
              <w:t>11.96095</w:t>
            </w:r>
          </w:p>
        </w:tc>
        <w:tc>
          <w:tcPr>
            <w:tcW w:w="960" w:type="dxa"/>
            <w:noWrap/>
            <w:hideMark/>
          </w:tcPr>
          <w:p w14:paraId="518EE185" w14:textId="77777777" w:rsidR="00650C20" w:rsidRPr="00650C20" w:rsidRDefault="00650C20" w:rsidP="00650C20">
            <w:r w:rsidRPr="00650C20">
              <w:t>11.18476</w:t>
            </w:r>
          </w:p>
        </w:tc>
        <w:tc>
          <w:tcPr>
            <w:tcW w:w="960" w:type="dxa"/>
            <w:noWrap/>
            <w:hideMark/>
          </w:tcPr>
          <w:p w14:paraId="716E7FFC" w14:textId="77777777" w:rsidR="00650C20" w:rsidRPr="00650C20" w:rsidRDefault="00650C20" w:rsidP="00650C20">
            <w:r w:rsidRPr="00650C20">
              <w:t>4.571784</w:t>
            </w:r>
          </w:p>
        </w:tc>
        <w:tc>
          <w:tcPr>
            <w:tcW w:w="960" w:type="dxa"/>
            <w:noWrap/>
            <w:hideMark/>
          </w:tcPr>
          <w:p w14:paraId="3730CA21" w14:textId="77777777" w:rsidR="00650C20" w:rsidRPr="00650C20" w:rsidRDefault="00650C20" w:rsidP="00650C20">
            <w:r w:rsidRPr="00650C20">
              <w:t>7.537541</w:t>
            </w:r>
          </w:p>
        </w:tc>
        <w:tc>
          <w:tcPr>
            <w:tcW w:w="960" w:type="dxa"/>
            <w:noWrap/>
            <w:hideMark/>
          </w:tcPr>
          <w:p w14:paraId="65C716E6" w14:textId="77777777" w:rsidR="00650C20" w:rsidRPr="00650C20" w:rsidRDefault="00650C20" w:rsidP="00650C20">
            <w:r w:rsidRPr="00650C20">
              <w:t>8.735856</w:t>
            </w:r>
          </w:p>
        </w:tc>
        <w:tc>
          <w:tcPr>
            <w:tcW w:w="960" w:type="dxa"/>
            <w:noWrap/>
            <w:hideMark/>
          </w:tcPr>
          <w:p w14:paraId="21C65743" w14:textId="77777777" w:rsidR="00650C20" w:rsidRPr="00650C20" w:rsidRDefault="00650C20" w:rsidP="00650C20">
            <w:r w:rsidRPr="00650C20">
              <w:t>9.768875</w:t>
            </w:r>
          </w:p>
        </w:tc>
        <w:tc>
          <w:tcPr>
            <w:tcW w:w="960" w:type="dxa"/>
            <w:noWrap/>
            <w:hideMark/>
          </w:tcPr>
          <w:p w14:paraId="510E79C9" w14:textId="77777777" w:rsidR="00650C20" w:rsidRPr="00650C20" w:rsidRDefault="00650C20" w:rsidP="00650C20">
            <w:r w:rsidRPr="00650C20">
              <w:t>9.606464</w:t>
            </w:r>
          </w:p>
        </w:tc>
        <w:tc>
          <w:tcPr>
            <w:tcW w:w="960" w:type="dxa"/>
            <w:noWrap/>
            <w:hideMark/>
          </w:tcPr>
          <w:p w14:paraId="3362E2B2" w14:textId="77777777" w:rsidR="00650C20" w:rsidRPr="00650C20" w:rsidRDefault="00650C20" w:rsidP="00650C20">
            <w:r w:rsidRPr="00650C20">
              <w:t>4.723792</w:t>
            </w:r>
          </w:p>
        </w:tc>
        <w:tc>
          <w:tcPr>
            <w:tcW w:w="960" w:type="dxa"/>
            <w:noWrap/>
            <w:hideMark/>
          </w:tcPr>
          <w:p w14:paraId="739F95DC" w14:textId="77777777" w:rsidR="00650C20" w:rsidRPr="00650C20" w:rsidRDefault="00650C20" w:rsidP="00650C20">
            <w:r w:rsidRPr="00650C20">
              <w:t>16.58054</w:t>
            </w:r>
          </w:p>
        </w:tc>
        <w:tc>
          <w:tcPr>
            <w:tcW w:w="960" w:type="dxa"/>
            <w:noWrap/>
            <w:hideMark/>
          </w:tcPr>
          <w:p w14:paraId="4C4518E6" w14:textId="77777777" w:rsidR="00650C20" w:rsidRPr="00650C20" w:rsidRDefault="00650C20" w:rsidP="00650C20">
            <w:r w:rsidRPr="00650C20">
              <w:t>8.481</w:t>
            </w:r>
          </w:p>
        </w:tc>
      </w:tr>
      <w:tr w:rsidR="00650C20" w:rsidRPr="00650C20" w14:paraId="6081C14A" w14:textId="77777777" w:rsidTr="00650C20">
        <w:trPr>
          <w:trHeight w:val="300"/>
        </w:trPr>
        <w:tc>
          <w:tcPr>
            <w:tcW w:w="960" w:type="dxa"/>
            <w:noWrap/>
            <w:hideMark/>
          </w:tcPr>
          <w:p w14:paraId="4FAEA954" w14:textId="77777777" w:rsidR="00650C20" w:rsidRPr="00650C20" w:rsidRDefault="00650C20" w:rsidP="00650C20">
            <w:r w:rsidRPr="00650C20">
              <w:t>6.917711</w:t>
            </w:r>
          </w:p>
        </w:tc>
        <w:tc>
          <w:tcPr>
            <w:tcW w:w="960" w:type="dxa"/>
            <w:noWrap/>
            <w:hideMark/>
          </w:tcPr>
          <w:p w14:paraId="7AA2C89D" w14:textId="77777777" w:rsidR="00650C20" w:rsidRPr="00650C20" w:rsidRDefault="00650C20" w:rsidP="00650C20">
            <w:r w:rsidRPr="00650C20">
              <w:t>10.49541</w:t>
            </w:r>
          </w:p>
        </w:tc>
        <w:tc>
          <w:tcPr>
            <w:tcW w:w="960" w:type="dxa"/>
            <w:noWrap/>
            <w:hideMark/>
          </w:tcPr>
          <w:p w14:paraId="51F72BB7" w14:textId="77777777" w:rsidR="00650C20" w:rsidRPr="00650C20" w:rsidRDefault="00650C20" w:rsidP="00650C20">
            <w:r w:rsidRPr="00650C20">
              <w:t>10.77868</w:t>
            </w:r>
          </w:p>
        </w:tc>
        <w:tc>
          <w:tcPr>
            <w:tcW w:w="960" w:type="dxa"/>
            <w:noWrap/>
            <w:hideMark/>
          </w:tcPr>
          <w:p w14:paraId="1254EEEA" w14:textId="77777777" w:rsidR="00650C20" w:rsidRPr="00650C20" w:rsidRDefault="00650C20" w:rsidP="00650C20">
            <w:r w:rsidRPr="00650C20">
              <w:t>7.473957</w:t>
            </w:r>
          </w:p>
        </w:tc>
        <w:tc>
          <w:tcPr>
            <w:tcW w:w="960" w:type="dxa"/>
            <w:noWrap/>
            <w:hideMark/>
          </w:tcPr>
          <w:p w14:paraId="5F5E3BE8" w14:textId="77777777" w:rsidR="00650C20" w:rsidRPr="00650C20" w:rsidRDefault="00650C20" w:rsidP="00650C20">
            <w:r w:rsidRPr="00650C20">
              <w:t>16.93595</w:t>
            </w:r>
          </w:p>
        </w:tc>
        <w:tc>
          <w:tcPr>
            <w:tcW w:w="960" w:type="dxa"/>
            <w:noWrap/>
            <w:hideMark/>
          </w:tcPr>
          <w:p w14:paraId="3D2D1643" w14:textId="77777777" w:rsidR="00650C20" w:rsidRPr="00650C20" w:rsidRDefault="00650C20" w:rsidP="00650C20">
            <w:r w:rsidRPr="00650C20">
              <w:t>4.440996</w:t>
            </w:r>
          </w:p>
        </w:tc>
        <w:tc>
          <w:tcPr>
            <w:tcW w:w="960" w:type="dxa"/>
            <w:noWrap/>
            <w:hideMark/>
          </w:tcPr>
          <w:p w14:paraId="05BBE029" w14:textId="77777777" w:rsidR="00650C20" w:rsidRPr="00650C20" w:rsidRDefault="00650C20" w:rsidP="00650C20">
            <w:r w:rsidRPr="00650C20">
              <w:t>6.963663</w:t>
            </w:r>
          </w:p>
        </w:tc>
        <w:tc>
          <w:tcPr>
            <w:tcW w:w="960" w:type="dxa"/>
            <w:noWrap/>
            <w:hideMark/>
          </w:tcPr>
          <w:p w14:paraId="139333E1" w14:textId="77777777" w:rsidR="00650C20" w:rsidRPr="00650C20" w:rsidRDefault="00650C20" w:rsidP="00650C20">
            <w:r w:rsidRPr="00650C20">
              <w:t>11.58546</w:t>
            </w:r>
          </w:p>
        </w:tc>
        <w:tc>
          <w:tcPr>
            <w:tcW w:w="960" w:type="dxa"/>
            <w:noWrap/>
            <w:hideMark/>
          </w:tcPr>
          <w:p w14:paraId="1139EDF2" w14:textId="77777777" w:rsidR="00650C20" w:rsidRPr="00650C20" w:rsidRDefault="00650C20" w:rsidP="00650C20">
            <w:r w:rsidRPr="00650C20">
              <w:t>7.730947</w:t>
            </w:r>
          </w:p>
        </w:tc>
        <w:tc>
          <w:tcPr>
            <w:tcW w:w="960" w:type="dxa"/>
            <w:noWrap/>
            <w:hideMark/>
          </w:tcPr>
          <w:p w14:paraId="766A2105" w14:textId="77777777" w:rsidR="00650C20" w:rsidRPr="00650C20" w:rsidRDefault="00650C20" w:rsidP="00650C20">
            <w:r w:rsidRPr="00650C20">
              <w:t>9.249741</w:t>
            </w:r>
          </w:p>
        </w:tc>
      </w:tr>
      <w:tr w:rsidR="00650C20" w:rsidRPr="00650C20" w14:paraId="40FB5AC1" w14:textId="77777777" w:rsidTr="00650C20">
        <w:trPr>
          <w:trHeight w:val="300"/>
        </w:trPr>
        <w:tc>
          <w:tcPr>
            <w:tcW w:w="960" w:type="dxa"/>
            <w:noWrap/>
            <w:hideMark/>
          </w:tcPr>
          <w:p w14:paraId="6CE1131D" w14:textId="77777777" w:rsidR="00650C20" w:rsidRPr="00650C20" w:rsidRDefault="00650C20" w:rsidP="00650C20">
            <w:r w:rsidRPr="00650C20">
              <w:t>6.768749</w:t>
            </w:r>
          </w:p>
        </w:tc>
        <w:tc>
          <w:tcPr>
            <w:tcW w:w="960" w:type="dxa"/>
            <w:noWrap/>
            <w:hideMark/>
          </w:tcPr>
          <w:p w14:paraId="11A73A92" w14:textId="77777777" w:rsidR="00650C20" w:rsidRPr="00650C20" w:rsidRDefault="00650C20" w:rsidP="00650C20">
            <w:r w:rsidRPr="00650C20">
              <w:t>11.76053</w:t>
            </w:r>
          </w:p>
        </w:tc>
        <w:tc>
          <w:tcPr>
            <w:tcW w:w="960" w:type="dxa"/>
            <w:noWrap/>
            <w:hideMark/>
          </w:tcPr>
          <w:p w14:paraId="577EB067" w14:textId="77777777" w:rsidR="00650C20" w:rsidRPr="00650C20" w:rsidRDefault="00650C20" w:rsidP="00650C20">
            <w:r w:rsidRPr="00650C20">
              <w:t>13.26239</w:t>
            </w:r>
          </w:p>
        </w:tc>
        <w:tc>
          <w:tcPr>
            <w:tcW w:w="960" w:type="dxa"/>
            <w:noWrap/>
            <w:hideMark/>
          </w:tcPr>
          <w:p w14:paraId="3242568E" w14:textId="77777777" w:rsidR="00650C20" w:rsidRPr="00650C20" w:rsidRDefault="00650C20" w:rsidP="00650C20">
            <w:r w:rsidRPr="00650C20">
              <w:t>8.177492</w:t>
            </w:r>
          </w:p>
        </w:tc>
        <w:tc>
          <w:tcPr>
            <w:tcW w:w="960" w:type="dxa"/>
            <w:noWrap/>
            <w:hideMark/>
          </w:tcPr>
          <w:p w14:paraId="35FF5815" w14:textId="77777777" w:rsidR="00650C20" w:rsidRPr="00650C20" w:rsidRDefault="00650C20" w:rsidP="00650C20">
            <w:r w:rsidRPr="00650C20">
              <w:t>15.11798</w:t>
            </w:r>
          </w:p>
        </w:tc>
        <w:tc>
          <w:tcPr>
            <w:tcW w:w="960" w:type="dxa"/>
            <w:noWrap/>
            <w:hideMark/>
          </w:tcPr>
          <w:p w14:paraId="1FE2F6F2" w14:textId="77777777" w:rsidR="00650C20" w:rsidRPr="00650C20" w:rsidRDefault="00650C20" w:rsidP="00650C20">
            <w:r w:rsidRPr="00650C20">
              <w:t>10.52521</w:t>
            </w:r>
          </w:p>
        </w:tc>
        <w:tc>
          <w:tcPr>
            <w:tcW w:w="960" w:type="dxa"/>
            <w:noWrap/>
            <w:hideMark/>
          </w:tcPr>
          <w:p w14:paraId="6128692B" w14:textId="77777777" w:rsidR="00650C20" w:rsidRPr="00650C20" w:rsidRDefault="00650C20" w:rsidP="00650C20">
            <w:r w:rsidRPr="00650C20">
              <w:t>7.783968</w:t>
            </w:r>
          </w:p>
        </w:tc>
        <w:tc>
          <w:tcPr>
            <w:tcW w:w="960" w:type="dxa"/>
            <w:noWrap/>
            <w:hideMark/>
          </w:tcPr>
          <w:p w14:paraId="66578CDB" w14:textId="77777777" w:rsidR="00650C20" w:rsidRPr="00650C20" w:rsidRDefault="00650C20" w:rsidP="00650C20">
            <w:r w:rsidRPr="00650C20">
              <w:t>11.54102</w:t>
            </w:r>
          </w:p>
        </w:tc>
        <w:tc>
          <w:tcPr>
            <w:tcW w:w="960" w:type="dxa"/>
            <w:noWrap/>
            <w:hideMark/>
          </w:tcPr>
          <w:p w14:paraId="47C39F86" w14:textId="77777777" w:rsidR="00650C20" w:rsidRPr="00650C20" w:rsidRDefault="00650C20" w:rsidP="00650C20">
            <w:r w:rsidRPr="00650C20">
              <w:t>9.818374</w:t>
            </w:r>
          </w:p>
        </w:tc>
        <w:tc>
          <w:tcPr>
            <w:tcW w:w="960" w:type="dxa"/>
            <w:noWrap/>
            <w:hideMark/>
          </w:tcPr>
          <w:p w14:paraId="36CBBC16" w14:textId="77777777" w:rsidR="00650C20" w:rsidRPr="00650C20" w:rsidRDefault="00650C20" w:rsidP="00650C20">
            <w:r w:rsidRPr="00650C20">
              <w:t>9.238084</w:t>
            </w:r>
          </w:p>
        </w:tc>
      </w:tr>
      <w:tr w:rsidR="00650C20" w:rsidRPr="00650C20" w14:paraId="1EC1E020" w14:textId="77777777" w:rsidTr="00650C20">
        <w:trPr>
          <w:trHeight w:val="300"/>
        </w:trPr>
        <w:tc>
          <w:tcPr>
            <w:tcW w:w="960" w:type="dxa"/>
            <w:noWrap/>
            <w:hideMark/>
          </w:tcPr>
          <w:p w14:paraId="05D571E3" w14:textId="77777777" w:rsidR="00650C20" w:rsidRPr="00650C20" w:rsidRDefault="00650C20" w:rsidP="00650C20">
            <w:r w:rsidRPr="00650C20">
              <w:t>6.550903</w:t>
            </w:r>
          </w:p>
        </w:tc>
        <w:tc>
          <w:tcPr>
            <w:tcW w:w="960" w:type="dxa"/>
            <w:noWrap/>
            <w:hideMark/>
          </w:tcPr>
          <w:p w14:paraId="687EC7C9" w14:textId="77777777" w:rsidR="00650C20" w:rsidRPr="00650C20" w:rsidRDefault="00650C20" w:rsidP="00650C20">
            <w:r w:rsidRPr="00650C20">
              <w:t>10.82654</w:t>
            </w:r>
          </w:p>
        </w:tc>
        <w:tc>
          <w:tcPr>
            <w:tcW w:w="960" w:type="dxa"/>
            <w:noWrap/>
            <w:hideMark/>
          </w:tcPr>
          <w:p w14:paraId="62C35E4E" w14:textId="77777777" w:rsidR="00650C20" w:rsidRPr="00650C20" w:rsidRDefault="00650C20" w:rsidP="00650C20">
            <w:r w:rsidRPr="00650C20">
              <w:t>6.932562</w:t>
            </w:r>
          </w:p>
        </w:tc>
        <w:tc>
          <w:tcPr>
            <w:tcW w:w="960" w:type="dxa"/>
            <w:noWrap/>
            <w:hideMark/>
          </w:tcPr>
          <w:p w14:paraId="7C05D2F0" w14:textId="77777777" w:rsidR="00650C20" w:rsidRPr="00650C20" w:rsidRDefault="00650C20" w:rsidP="00650C20">
            <w:r w:rsidRPr="00650C20">
              <w:t>8.256289</w:t>
            </w:r>
          </w:p>
        </w:tc>
        <w:tc>
          <w:tcPr>
            <w:tcW w:w="960" w:type="dxa"/>
            <w:noWrap/>
            <w:hideMark/>
          </w:tcPr>
          <w:p w14:paraId="067A4404" w14:textId="77777777" w:rsidR="00650C20" w:rsidRPr="00650C20" w:rsidRDefault="00650C20" w:rsidP="00650C20">
            <w:r w:rsidRPr="00650C20">
              <w:t>16.29112</w:t>
            </w:r>
          </w:p>
        </w:tc>
        <w:tc>
          <w:tcPr>
            <w:tcW w:w="960" w:type="dxa"/>
            <w:noWrap/>
            <w:hideMark/>
          </w:tcPr>
          <w:p w14:paraId="1B9006A0" w14:textId="77777777" w:rsidR="00650C20" w:rsidRPr="00650C20" w:rsidRDefault="00650C20" w:rsidP="00650C20">
            <w:r w:rsidRPr="00650C20">
              <w:t>6.212424</w:t>
            </w:r>
          </w:p>
        </w:tc>
        <w:tc>
          <w:tcPr>
            <w:tcW w:w="960" w:type="dxa"/>
            <w:noWrap/>
            <w:hideMark/>
          </w:tcPr>
          <w:p w14:paraId="7F5AF24D" w14:textId="77777777" w:rsidR="00650C20" w:rsidRPr="00650C20" w:rsidRDefault="00650C20" w:rsidP="00650C20">
            <w:r w:rsidRPr="00650C20">
              <w:t>5.335499</w:t>
            </w:r>
          </w:p>
        </w:tc>
        <w:tc>
          <w:tcPr>
            <w:tcW w:w="960" w:type="dxa"/>
            <w:noWrap/>
            <w:hideMark/>
          </w:tcPr>
          <w:p w14:paraId="5F0E6D6E" w14:textId="77777777" w:rsidR="00650C20" w:rsidRPr="00650C20" w:rsidRDefault="00650C20" w:rsidP="00650C20">
            <w:r w:rsidRPr="00650C20">
              <w:t>6.805499</w:t>
            </w:r>
          </w:p>
        </w:tc>
        <w:tc>
          <w:tcPr>
            <w:tcW w:w="960" w:type="dxa"/>
            <w:noWrap/>
            <w:hideMark/>
          </w:tcPr>
          <w:p w14:paraId="4788FFBC" w14:textId="77777777" w:rsidR="00650C20" w:rsidRPr="00650C20" w:rsidRDefault="00650C20" w:rsidP="00650C20">
            <w:r w:rsidRPr="00650C20">
              <w:t>8.962193</w:t>
            </w:r>
          </w:p>
        </w:tc>
        <w:tc>
          <w:tcPr>
            <w:tcW w:w="960" w:type="dxa"/>
            <w:noWrap/>
            <w:hideMark/>
          </w:tcPr>
          <w:p w14:paraId="6DC7A2EA" w14:textId="77777777" w:rsidR="00650C20" w:rsidRPr="00650C20" w:rsidRDefault="00650C20" w:rsidP="00650C20">
            <w:r w:rsidRPr="00650C20">
              <w:t>16.90984</w:t>
            </w:r>
          </w:p>
        </w:tc>
      </w:tr>
      <w:tr w:rsidR="00650C20" w:rsidRPr="00650C20" w14:paraId="7BDF9D47" w14:textId="77777777" w:rsidTr="00650C20">
        <w:trPr>
          <w:trHeight w:val="300"/>
        </w:trPr>
        <w:tc>
          <w:tcPr>
            <w:tcW w:w="960" w:type="dxa"/>
            <w:noWrap/>
            <w:hideMark/>
          </w:tcPr>
          <w:p w14:paraId="0EBFDB82" w14:textId="77777777" w:rsidR="00650C20" w:rsidRPr="00650C20" w:rsidRDefault="00650C20" w:rsidP="00650C20">
            <w:r w:rsidRPr="00650C20">
              <w:t>5.642519</w:t>
            </w:r>
          </w:p>
        </w:tc>
        <w:tc>
          <w:tcPr>
            <w:tcW w:w="960" w:type="dxa"/>
            <w:noWrap/>
            <w:hideMark/>
          </w:tcPr>
          <w:p w14:paraId="7154C052" w14:textId="77777777" w:rsidR="00650C20" w:rsidRPr="00650C20" w:rsidRDefault="00650C20" w:rsidP="00650C20">
            <w:r w:rsidRPr="00650C20">
              <w:t>4.869662</w:t>
            </w:r>
          </w:p>
        </w:tc>
        <w:tc>
          <w:tcPr>
            <w:tcW w:w="960" w:type="dxa"/>
            <w:noWrap/>
            <w:hideMark/>
          </w:tcPr>
          <w:p w14:paraId="5B630F89" w14:textId="77777777" w:rsidR="00650C20" w:rsidRPr="00650C20" w:rsidRDefault="00650C20" w:rsidP="00650C20">
            <w:r w:rsidRPr="00650C20">
              <w:t>7.556218</w:t>
            </w:r>
          </w:p>
        </w:tc>
        <w:tc>
          <w:tcPr>
            <w:tcW w:w="960" w:type="dxa"/>
            <w:noWrap/>
            <w:hideMark/>
          </w:tcPr>
          <w:p w14:paraId="0257DD74" w14:textId="77777777" w:rsidR="00650C20" w:rsidRPr="00650C20" w:rsidRDefault="00650C20" w:rsidP="00650C20">
            <w:r w:rsidRPr="00650C20">
              <w:t>13.45967</w:t>
            </w:r>
          </w:p>
        </w:tc>
        <w:tc>
          <w:tcPr>
            <w:tcW w:w="960" w:type="dxa"/>
            <w:noWrap/>
            <w:hideMark/>
          </w:tcPr>
          <w:p w14:paraId="7FD76714" w14:textId="77777777" w:rsidR="00650C20" w:rsidRPr="00650C20" w:rsidRDefault="00650C20" w:rsidP="00650C20">
            <w:r w:rsidRPr="00650C20">
              <w:t>18.66037</w:t>
            </w:r>
          </w:p>
        </w:tc>
        <w:tc>
          <w:tcPr>
            <w:tcW w:w="960" w:type="dxa"/>
            <w:noWrap/>
            <w:hideMark/>
          </w:tcPr>
          <w:p w14:paraId="059A7676" w14:textId="77777777" w:rsidR="00650C20" w:rsidRPr="00650C20" w:rsidRDefault="00650C20" w:rsidP="00650C20">
            <w:r w:rsidRPr="00650C20">
              <w:t>7.77433</w:t>
            </w:r>
          </w:p>
        </w:tc>
        <w:tc>
          <w:tcPr>
            <w:tcW w:w="960" w:type="dxa"/>
            <w:noWrap/>
            <w:hideMark/>
          </w:tcPr>
          <w:p w14:paraId="11BF5194" w14:textId="77777777" w:rsidR="00650C20" w:rsidRPr="00650C20" w:rsidRDefault="00650C20" w:rsidP="00650C20">
            <w:r w:rsidRPr="00650C20">
              <w:t>7.533562</w:t>
            </w:r>
          </w:p>
        </w:tc>
        <w:tc>
          <w:tcPr>
            <w:tcW w:w="960" w:type="dxa"/>
            <w:noWrap/>
            <w:hideMark/>
          </w:tcPr>
          <w:p w14:paraId="73A963E5" w14:textId="77777777" w:rsidR="00650C20" w:rsidRPr="00650C20" w:rsidRDefault="00650C20" w:rsidP="00650C20">
            <w:r w:rsidRPr="00650C20">
              <w:t>7.281616</w:t>
            </w:r>
          </w:p>
        </w:tc>
        <w:tc>
          <w:tcPr>
            <w:tcW w:w="960" w:type="dxa"/>
            <w:noWrap/>
            <w:hideMark/>
          </w:tcPr>
          <w:p w14:paraId="446A2CD2" w14:textId="77777777" w:rsidR="00650C20" w:rsidRPr="00650C20" w:rsidRDefault="00650C20" w:rsidP="00650C20">
            <w:r w:rsidRPr="00650C20">
              <w:t>14.99612</w:t>
            </w:r>
          </w:p>
        </w:tc>
        <w:tc>
          <w:tcPr>
            <w:tcW w:w="960" w:type="dxa"/>
            <w:noWrap/>
            <w:hideMark/>
          </w:tcPr>
          <w:p w14:paraId="38464C08" w14:textId="77777777" w:rsidR="00650C20" w:rsidRPr="00650C20" w:rsidRDefault="00650C20" w:rsidP="00650C20">
            <w:r w:rsidRPr="00650C20">
              <w:t>6.304756</w:t>
            </w:r>
          </w:p>
        </w:tc>
      </w:tr>
      <w:tr w:rsidR="00650C20" w:rsidRPr="00650C20" w14:paraId="064CD0C9" w14:textId="77777777" w:rsidTr="00650C20">
        <w:trPr>
          <w:trHeight w:val="300"/>
        </w:trPr>
        <w:tc>
          <w:tcPr>
            <w:tcW w:w="960" w:type="dxa"/>
            <w:noWrap/>
            <w:hideMark/>
          </w:tcPr>
          <w:p w14:paraId="4CA1ACD8" w14:textId="77777777" w:rsidR="00650C20" w:rsidRPr="00650C20" w:rsidRDefault="00650C20" w:rsidP="00650C20">
            <w:r w:rsidRPr="00650C20">
              <w:t>6.220691</w:t>
            </w:r>
          </w:p>
        </w:tc>
        <w:tc>
          <w:tcPr>
            <w:tcW w:w="960" w:type="dxa"/>
            <w:noWrap/>
            <w:hideMark/>
          </w:tcPr>
          <w:p w14:paraId="7170C4A4" w14:textId="77777777" w:rsidR="00650C20" w:rsidRPr="00650C20" w:rsidRDefault="00650C20" w:rsidP="00650C20">
            <w:r w:rsidRPr="00650C20">
              <w:t>11.94946</w:t>
            </w:r>
          </w:p>
        </w:tc>
        <w:tc>
          <w:tcPr>
            <w:tcW w:w="960" w:type="dxa"/>
            <w:noWrap/>
            <w:hideMark/>
          </w:tcPr>
          <w:p w14:paraId="0E34B02E" w14:textId="77777777" w:rsidR="00650C20" w:rsidRPr="00650C20" w:rsidRDefault="00650C20" w:rsidP="00650C20">
            <w:r w:rsidRPr="00650C20">
              <w:t>13.5515</w:t>
            </w:r>
          </w:p>
        </w:tc>
        <w:tc>
          <w:tcPr>
            <w:tcW w:w="960" w:type="dxa"/>
            <w:noWrap/>
            <w:hideMark/>
          </w:tcPr>
          <w:p w14:paraId="16579E12" w14:textId="77777777" w:rsidR="00650C20" w:rsidRPr="00650C20" w:rsidRDefault="00650C20" w:rsidP="00650C20">
            <w:r w:rsidRPr="00650C20">
              <w:t>14.63654</w:t>
            </w:r>
          </w:p>
        </w:tc>
        <w:tc>
          <w:tcPr>
            <w:tcW w:w="960" w:type="dxa"/>
            <w:noWrap/>
            <w:hideMark/>
          </w:tcPr>
          <w:p w14:paraId="3A57C559" w14:textId="77777777" w:rsidR="00650C20" w:rsidRPr="00650C20" w:rsidRDefault="00650C20" w:rsidP="00650C20">
            <w:r w:rsidRPr="00650C20">
              <w:t>16.91441</w:t>
            </w:r>
          </w:p>
        </w:tc>
        <w:tc>
          <w:tcPr>
            <w:tcW w:w="960" w:type="dxa"/>
            <w:noWrap/>
            <w:hideMark/>
          </w:tcPr>
          <w:p w14:paraId="543AB2A2" w14:textId="77777777" w:rsidR="00650C20" w:rsidRPr="00650C20" w:rsidRDefault="00650C20" w:rsidP="00650C20">
            <w:r w:rsidRPr="00650C20">
              <w:t>10.35229</w:t>
            </w:r>
          </w:p>
        </w:tc>
        <w:tc>
          <w:tcPr>
            <w:tcW w:w="960" w:type="dxa"/>
            <w:noWrap/>
            <w:hideMark/>
          </w:tcPr>
          <w:p w14:paraId="6AE3DFBE" w14:textId="77777777" w:rsidR="00650C20" w:rsidRPr="00650C20" w:rsidRDefault="00650C20" w:rsidP="00650C20">
            <w:r w:rsidRPr="00650C20">
              <w:t>7.021851</w:t>
            </w:r>
          </w:p>
        </w:tc>
        <w:tc>
          <w:tcPr>
            <w:tcW w:w="960" w:type="dxa"/>
            <w:noWrap/>
            <w:hideMark/>
          </w:tcPr>
          <w:p w14:paraId="430B75A2" w14:textId="77777777" w:rsidR="00650C20" w:rsidRPr="00650C20" w:rsidRDefault="00650C20" w:rsidP="00650C20">
            <w:r w:rsidRPr="00650C20">
              <w:t>5.210271</w:t>
            </w:r>
          </w:p>
        </w:tc>
        <w:tc>
          <w:tcPr>
            <w:tcW w:w="960" w:type="dxa"/>
            <w:noWrap/>
            <w:hideMark/>
          </w:tcPr>
          <w:p w14:paraId="29AC9A33" w14:textId="77777777" w:rsidR="00650C20" w:rsidRPr="00650C20" w:rsidRDefault="00650C20" w:rsidP="00650C20">
            <w:r w:rsidRPr="00650C20">
              <w:t>14.61048</w:t>
            </w:r>
          </w:p>
        </w:tc>
        <w:tc>
          <w:tcPr>
            <w:tcW w:w="960" w:type="dxa"/>
            <w:noWrap/>
            <w:hideMark/>
          </w:tcPr>
          <w:p w14:paraId="5DA461E7" w14:textId="77777777" w:rsidR="00650C20" w:rsidRPr="00650C20" w:rsidRDefault="00650C20" w:rsidP="00650C20">
            <w:r w:rsidRPr="00650C20">
              <w:t>14.46002</w:t>
            </w:r>
          </w:p>
        </w:tc>
      </w:tr>
      <w:tr w:rsidR="00650C20" w:rsidRPr="00650C20" w14:paraId="7BDE2673" w14:textId="77777777" w:rsidTr="00650C20">
        <w:trPr>
          <w:trHeight w:val="300"/>
        </w:trPr>
        <w:tc>
          <w:tcPr>
            <w:tcW w:w="960" w:type="dxa"/>
            <w:noWrap/>
            <w:hideMark/>
          </w:tcPr>
          <w:p w14:paraId="4BF257C8" w14:textId="77777777" w:rsidR="00650C20" w:rsidRPr="00650C20" w:rsidRDefault="00650C20" w:rsidP="00650C20">
            <w:r w:rsidRPr="00650C20">
              <w:t>5.715236</w:t>
            </w:r>
          </w:p>
        </w:tc>
        <w:tc>
          <w:tcPr>
            <w:tcW w:w="960" w:type="dxa"/>
            <w:noWrap/>
            <w:hideMark/>
          </w:tcPr>
          <w:p w14:paraId="2B1E664E" w14:textId="77777777" w:rsidR="00650C20" w:rsidRPr="00650C20" w:rsidRDefault="00650C20" w:rsidP="00650C20">
            <w:r w:rsidRPr="00650C20">
              <w:t>4.587978</w:t>
            </w:r>
          </w:p>
        </w:tc>
        <w:tc>
          <w:tcPr>
            <w:tcW w:w="960" w:type="dxa"/>
            <w:noWrap/>
            <w:hideMark/>
          </w:tcPr>
          <w:p w14:paraId="48477F39" w14:textId="77777777" w:rsidR="00650C20" w:rsidRPr="00650C20" w:rsidRDefault="00650C20" w:rsidP="00650C20">
            <w:r w:rsidRPr="00650C20">
              <w:t>7.297692</w:t>
            </w:r>
          </w:p>
        </w:tc>
        <w:tc>
          <w:tcPr>
            <w:tcW w:w="960" w:type="dxa"/>
            <w:noWrap/>
            <w:hideMark/>
          </w:tcPr>
          <w:p w14:paraId="79E89315" w14:textId="77777777" w:rsidR="00650C20" w:rsidRPr="00650C20" w:rsidRDefault="00650C20" w:rsidP="00650C20">
            <w:r w:rsidRPr="00650C20">
              <w:t>13.73798</w:t>
            </w:r>
          </w:p>
        </w:tc>
        <w:tc>
          <w:tcPr>
            <w:tcW w:w="960" w:type="dxa"/>
            <w:noWrap/>
            <w:hideMark/>
          </w:tcPr>
          <w:p w14:paraId="6A5F839D" w14:textId="77777777" w:rsidR="00650C20" w:rsidRPr="00650C20" w:rsidRDefault="00650C20" w:rsidP="00650C20">
            <w:r w:rsidRPr="00650C20">
              <w:t>8.435701</w:t>
            </w:r>
          </w:p>
        </w:tc>
        <w:tc>
          <w:tcPr>
            <w:tcW w:w="960" w:type="dxa"/>
            <w:noWrap/>
            <w:hideMark/>
          </w:tcPr>
          <w:p w14:paraId="6D4908F5" w14:textId="77777777" w:rsidR="00650C20" w:rsidRPr="00650C20" w:rsidRDefault="00650C20" w:rsidP="00650C20">
            <w:r w:rsidRPr="00650C20">
              <w:t>9.550387</w:t>
            </w:r>
          </w:p>
        </w:tc>
        <w:tc>
          <w:tcPr>
            <w:tcW w:w="960" w:type="dxa"/>
            <w:noWrap/>
            <w:hideMark/>
          </w:tcPr>
          <w:p w14:paraId="25E98090" w14:textId="77777777" w:rsidR="00650C20" w:rsidRPr="00650C20" w:rsidRDefault="00650C20" w:rsidP="00650C20">
            <w:r w:rsidRPr="00650C20">
              <w:t>12.53289</w:t>
            </w:r>
          </w:p>
        </w:tc>
        <w:tc>
          <w:tcPr>
            <w:tcW w:w="960" w:type="dxa"/>
            <w:noWrap/>
            <w:hideMark/>
          </w:tcPr>
          <w:p w14:paraId="09F5DAF9" w14:textId="77777777" w:rsidR="00650C20" w:rsidRPr="00650C20" w:rsidRDefault="00650C20" w:rsidP="00650C20">
            <w:r w:rsidRPr="00650C20">
              <w:t>13.19234</w:t>
            </w:r>
          </w:p>
        </w:tc>
        <w:tc>
          <w:tcPr>
            <w:tcW w:w="960" w:type="dxa"/>
            <w:noWrap/>
            <w:hideMark/>
          </w:tcPr>
          <w:p w14:paraId="37DE40F3" w14:textId="77777777" w:rsidR="00650C20" w:rsidRPr="00650C20" w:rsidRDefault="00650C20" w:rsidP="00650C20">
            <w:r w:rsidRPr="00650C20">
              <w:t>8.609384</w:t>
            </w:r>
          </w:p>
        </w:tc>
        <w:tc>
          <w:tcPr>
            <w:tcW w:w="960" w:type="dxa"/>
            <w:noWrap/>
            <w:hideMark/>
          </w:tcPr>
          <w:p w14:paraId="646E707C" w14:textId="77777777" w:rsidR="00650C20" w:rsidRPr="00650C20" w:rsidRDefault="00650C20" w:rsidP="00650C20">
            <w:r w:rsidRPr="00650C20">
              <w:t>10.23683</w:t>
            </w:r>
          </w:p>
        </w:tc>
      </w:tr>
      <w:tr w:rsidR="00650C20" w:rsidRPr="00650C20" w14:paraId="340E14AE" w14:textId="77777777" w:rsidTr="00650C20">
        <w:trPr>
          <w:trHeight w:val="300"/>
        </w:trPr>
        <w:tc>
          <w:tcPr>
            <w:tcW w:w="960" w:type="dxa"/>
            <w:noWrap/>
            <w:hideMark/>
          </w:tcPr>
          <w:p w14:paraId="14760F14" w14:textId="77777777" w:rsidR="00650C20" w:rsidRPr="00650C20" w:rsidRDefault="00650C20" w:rsidP="00650C20">
            <w:r w:rsidRPr="00650C20">
              <w:t>5.224018</w:t>
            </w:r>
          </w:p>
        </w:tc>
        <w:tc>
          <w:tcPr>
            <w:tcW w:w="960" w:type="dxa"/>
            <w:noWrap/>
            <w:hideMark/>
          </w:tcPr>
          <w:p w14:paraId="102D2B24" w14:textId="77777777" w:rsidR="00650C20" w:rsidRPr="00650C20" w:rsidRDefault="00650C20" w:rsidP="00650C20">
            <w:r w:rsidRPr="00650C20">
              <w:t>9.834215</w:t>
            </w:r>
          </w:p>
        </w:tc>
        <w:tc>
          <w:tcPr>
            <w:tcW w:w="960" w:type="dxa"/>
            <w:noWrap/>
            <w:hideMark/>
          </w:tcPr>
          <w:p w14:paraId="2FDCB263" w14:textId="77777777" w:rsidR="00650C20" w:rsidRPr="00650C20" w:rsidRDefault="00650C20" w:rsidP="00650C20">
            <w:r w:rsidRPr="00650C20">
              <w:t>13.46311</w:t>
            </w:r>
          </w:p>
        </w:tc>
        <w:tc>
          <w:tcPr>
            <w:tcW w:w="960" w:type="dxa"/>
            <w:noWrap/>
            <w:hideMark/>
          </w:tcPr>
          <w:p w14:paraId="40B43D2E" w14:textId="77777777" w:rsidR="00650C20" w:rsidRPr="00650C20" w:rsidRDefault="00650C20" w:rsidP="00650C20">
            <w:r w:rsidRPr="00650C20">
              <w:t>15.11134</w:t>
            </w:r>
          </w:p>
        </w:tc>
        <w:tc>
          <w:tcPr>
            <w:tcW w:w="960" w:type="dxa"/>
            <w:noWrap/>
            <w:hideMark/>
          </w:tcPr>
          <w:p w14:paraId="5D9BF6E9" w14:textId="77777777" w:rsidR="00650C20" w:rsidRPr="00650C20" w:rsidRDefault="00650C20" w:rsidP="00650C20">
            <w:r w:rsidRPr="00650C20">
              <w:t>10.28438</w:t>
            </w:r>
          </w:p>
        </w:tc>
        <w:tc>
          <w:tcPr>
            <w:tcW w:w="960" w:type="dxa"/>
            <w:noWrap/>
            <w:hideMark/>
          </w:tcPr>
          <w:p w14:paraId="435C2362" w14:textId="77777777" w:rsidR="00650C20" w:rsidRPr="00650C20" w:rsidRDefault="00650C20" w:rsidP="00650C20">
            <w:r w:rsidRPr="00650C20">
              <w:t>5.585539</w:t>
            </w:r>
          </w:p>
        </w:tc>
        <w:tc>
          <w:tcPr>
            <w:tcW w:w="960" w:type="dxa"/>
            <w:noWrap/>
            <w:hideMark/>
          </w:tcPr>
          <w:p w14:paraId="40C63F2B" w14:textId="77777777" w:rsidR="00650C20" w:rsidRPr="00650C20" w:rsidRDefault="00650C20" w:rsidP="00650C20">
            <w:r w:rsidRPr="00650C20">
              <w:t>9.442437</w:t>
            </w:r>
          </w:p>
        </w:tc>
        <w:tc>
          <w:tcPr>
            <w:tcW w:w="960" w:type="dxa"/>
            <w:noWrap/>
            <w:hideMark/>
          </w:tcPr>
          <w:p w14:paraId="107222ED" w14:textId="77777777" w:rsidR="00650C20" w:rsidRPr="00650C20" w:rsidRDefault="00650C20" w:rsidP="00650C20">
            <w:r w:rsidRPr="00650C20">
              <w:t>4.919825</w:t>
            </w:r>
          </w:p>
        </w:tc>
        <w:tc>
          <w:tcPr>
            <w:tcW w:w="960" w:type="dxa"/>
            <w:noWrap/>
            <w:hideMark/>
          </w:tcPr>
          <w:p w14:paraId="05B28A76" w14:textId="77777777" w:rsidR="00650C20" w:rsidRPr="00650C20" w:rsidRDefault="00650C20" w:rsidP="00650C20">
            <w:r w:rsidRPr="00650C20">
              <w:t>6.223485</w:t>
            </w:r>
          </w:p>
        </w:tc>
        <w:tc>
          <w:tcPr>
            <w:tcW w:w="960" w:type="dxa"/>
            <w:noWrap/>
            <w:hideMark/>
          </w:tcPr>
          <w:p w14:paraId="2D76725D" w14:textId="77777777" w:rsidR="00650C20" w:rsidRPr="00650C20" w:rsidRDefault="00650C20" w:rsidP="00650C20">
            <w:r w:rsidRPr="00650C20">
              <w:t>16.27721</w:t>
            </w:r>
          </w:p>
        </w:tc>
      </w:tr>
      <w:tr w:rsidR="00650C20" w:rsidRPr="00650C20" w14:paraId="4EFF665E" w14:textId="77777777" w:rsidTr="00650C20">
        <w:trPr>
          <w:trHeight w:val="300"/>
        </w:trPr>
        <w:tc>
          <w:tcPr>
            <w:tcW w:w="960" w:type="dxa"/>
            <w:noWrap/>
            <w:hideMark/>
          </w:tcPr>
          <w:p w14:paraId="1B3C2836" w14:textId="77777777" w:rsidR="00650C20" w:rsidRPr="00650C20" w:rsidRDefault="00650C20" w:rsidP="00650C20">
            <w:r w:rsidRPr="00650C20">
              <w:t>6.373157</w:t>
            </w:r>
          </w:p>
        </w:tc>
        <w:tc>
          <w:tcPr>
            <w:tcW w:w="960" w:type="dxa"/>
            <w:noWrap/>
            <w:hideMark/>
          </w:tcPr>
          <w:p w14:paraId="6DDF60A7" w14:textId="77777777" w:rsidR="00650C20" w:rsidRPr="00650C20" w:rsidRDefault="00650C20" w:rsidP="00650C20">
            <w:r w:rsidRPr="00650C20">
              <w:t>4.609273</w:t>
            </w:r>
          </w:p>
        </w:tc>
        <w:tc>
          <w:tcPr>
            <w:tcW w:w="960" w:type="dxa"/>
            <w:noWrap/>
            <w:hideMark/>
          </w:tcPr>
          <w:p w14:paraId="2D8BD9FC" w14:textId="77777777" w:rsidR="00650C20" w:rsidRPr="00650C20" w:rsidRDefault="00650C20" w:rsidP="00650C20">
            <w:r w:rsidRPr="00650C20">
              <w:t>13.34048</w:t>
            </w:r>
          </w:p>
        </w:tc>
        <w:tc>
          <w:tcPr>
            <w:tcW w:w="960" w:type="dxa"/>
            <w:noWrap/>
            <w:hideMark/>
          </w:tcPr>
          <w:p w14:paraId="69366100" w14:textId="77777777" w:rsidR="00650C20" w:rsidRPr="00650C20" w:rsidRDefault="00650C20" w:rsidP="00650C20">
            <w:r w:rsidRPr="00650C20">
              <w:t>6.12475</w:t>
            </w:r>
          </w:p>
        </w:tc>
        <w:tc>
          <w:tcPr>
            <w:tcW w:w="960" w:type="dxa"/>
            <w:noWrap/>
            <w:hideMark/>
          </w:tcPr>
          <w:p w14:paraId="66342FA3" w14:textId="77777777" w:rsidR="00650C20" w:rsidRPr="00650C20" w:rsidRDefault="00650C20" w:rsidP="00650C20">
            <w:r w:rsidRPr="00650C20">
              <w:t>16.18322</w:t>
            </w:r>
          </w:p>
        </w:tc>
        <w:tc>
          <w:tcPr>
            <w:tcW w:w="960" w:type="dxa"/>
            <w:noWrap/>
            <w:hideMark/>
          </w:tcPr>
          <w:p w14:paraId="7B147CF8" w14:textId="77777777" w:rsidR="00650C20" w:rsidRPr="00650C20" w:rsidRDefault="00650C20" w:rsidP="00650C20">
            <w:r w:rsidRPr="00650C20">
              <w:t>4.658191</w:t>
            </w:r>
          </w:p>
        </w:tc>
        <w:tc>
          <w:tcPr>
            <w:tcW w:w="960" w:type="dxa"/>
            <w:noWrap/>
            <w:hideMark/>
          </w:tcPr>
          <w:p w14:paraId="5C0B207E" w14:textId="77777777" w:rsidR="00650C20" w:rsidRPr="00650C20" w:rsidRDefault="00650C20" w:rsidP="00650C20">
            <w:r w:rsidRPr="00650C20">
              <w:t>6.477698</w:t>
            </w:r>
          </w:p>
        </w:tc>
        <w:tc>
          <w:tcPr>
            <w:tcW w:w="960" w:type="dxa"/>
            <w:noWrap/>
            <w:hideMark/>
          </w:tcPr>
          <w:p w14:paraId="31EA58EB" w14:textId="77777777" w:rsidR="00650C20" w:rsidRPr="00650C20" w:rsidRDefault="00650C20" w:rsidP="00650C20">
            <w:r w:rsidRPr="00650C20">
              <w:t>13.19043</w:t>
            </w:r>
          </w:p>
        </w:tc>
        <w:tc>
          <w:tcPr>
            <w:tcW w:w="960" w:type="dxa"/>
            <w:noWrap/>
            <w:hideMark/>
          </w:tcPr>
          <w:p w14:paraId="0661EC5E" w14:textId="77777777" w:rsidR="00650C20" w:rsidRPr="00650C20" w:rsidRDefault="00650C20" w:rsidP="00650C20">
            <w:r w:rsidRPr="00650C20">
              <w:t>4.369337</w:t>
            </w:r>
          </w:p>
        </w:tc>
        <w:tc>
          <w:tcPr>
            <w:tcW w:w="960" w:type="dxa"/>
            <w:noWrap/>
            <w:hideMark/>
          </w:tcPr>
          <w:p w14:paraId="75B58014" w14:textId="77777777" w:rsidR="00650C20" w:rsidRPr="00650C20" w:rsidRDefault="00650C20" w:rsidP="00650C20">
            <w:r w:rsidRPr="00650C20">
              <w:t>15.66427</w:t>
            </w:r>
          </w:p>
        </w:tc>
      </w:tr>
      <w:tr w:rsidR="00650C20" w:rsidRPr="00650C20" w14:paraId="61A72D25" w14:textId="77777777" w:rsidTr="00650C20">
        <w:trPr>
          <w:trHeight w:val="300"/>
        </w:trPr>
        <w:tc>
          <w:tcPr>
            <w:tcW w:w="960" w:type="dxa"/>
            <w:noWrap/>
            <w:hideMark/>
          </w:tcPr>
          <w:p w14:paraId="3706FB97" w14:textId="77777777" w:rsidR="00650C20" w:rsidRPr="00650C20" w:rsidRDefault="00650C20" w:rsidP="00650C20">
            <w:r w:rsidRPr="00650C20">
              <w:t>5.349783</w:t>
            </w:r>
          </w:p>
        </w:tc>
        <w:tc>
          <w:tcPr>
            <w:tcW w:w="960" w:type="dxa"/>
            <w:noWrap/>
            <w:hideMark/>
          </w:tcPr>
          <w:p w14:paraId="21EEA8B9" w14:textId="77777777" w:rsidR="00650C20" w:rsidRPr="00650C20" w:rsidRDefault="00650C20" w:rsidP="00650C20">
            <w:r w:rsidRPr="00650C20">
              <w:t>12.37521</w:t>
            </w:r>
          </w:p>
        </w:tc>
        <w:tc>
          <w:tcPr>
            <w:tcW w:w="960" w:type="dxa"/>
            <w:noWrap/>
            <w:hideMark/>
          </w:tcPr>
          <w:p w14:paraId="5BCB8504" w14:textId="77777777" w:rsidR="00650C20" w:rsidRPr="00650C20" w:rsidRDefault="00650C20" w:rsidP="00650C20">
            <w:r w:rsidRPr="00650C20">
              <w:t>7.872207</w:t>
            </w:r>
          </w:p>
        </w:tc>
        <w:tc>
          <w:tcPr>
            <w:tcW w:w="960" w:type="dxa"/>
            <w:noWrap/>
            <w:hideMark/>
          </w:tcPr>
          <w:p w14:paraId="29BAD30E" w14:textId="77777777" w:rsidR="00650C20" w:rsidRPr="00650C20" w:rsidRDefault="00650C20" w:rsidP="00650C20">
            <w:r w:rsidRPr="00650C20">
              <w:t>8.664606</w:t>
            </w:r>
          </w:p>
        </w:tc>
        <w:tc>
          <w:tcPr>
            <w:tcW w:w="960" w:type="dxa"/>
            <w:noWrap/>
            <w:hideMark/>
          </w:tcPr>
          <w:p w14:paraId="7F3F8970" w14:textId="77777777" w:rsidR="00650C20" w:rsidRPr="00650C20" w:rsidRDefault="00650C20" w:rsidP="00650C20">
            <w:r w:rsidRPr="00650C20">
              <w:t>15.99832</w:t>
            </w:r>
          </w:p>
        </w:tc>
        <w:tc>
          <w:tcPr>
            <w:tcW w:w="960" w:type="dxa"/>
            <w:noWrap/>
            <w:hideMark/>
          </w:tcPr>
          <w:p w14:paraId="43888739" w14:textId="77777777" w:rsidR="00650C20" w:rsidRPr="00650C20" w:rsidRDefault="00650C20" w:rsidP="00650C20">
            <w:r w:rsidRPr="00650C20">
              <w:t>12.75268</w:t>
            </w:r>
          </w:p>
        </w:tc>
        <w:tc>
          <w:tcPr>
            <w:tcW w:w="960" w:type="dxa"/>
            <w:noWrap/>
            <w:hideMark/>
          </w:tcPr>
          <w:p w14:paraId="67B86128" w14:textId="77777777" w:rsidR="00650C20" w:rsidRPr="00650C20" w:rsidRDefault="00650C20" w:rsidP="00650C20">
            <w:r w:rsidRPr="00650C20">
              <w:t>5.403433</w:t>
            </w:r>
          </w:p>
        </w:tc>
        <w:tc>
          <w:tcPr>
            <w:tcW w:w="960" w:type="dxa"/>
            <w:noWrap/>
            <w:hideMark/>
          </w:tcPr>
          <w:p w14:paraId="2774385D" w14:textId="77777777" w:rsidR="00650C20" w:rsidRPr="00650C20" w:rsidRDefault="00650C20" w:rsidP="00650C20">
            <w:r w:rsidRPr="00650C20">
              <w:t>8.326908</w:t>
            </w:r>
          </w:p>
        </w:tc>
        <w:tc>
          <w:tcPr>
            <w:tcW w:w="960" w:type="dxa"/>
            <w:noWrap/>
            <w:hideMark/>
          </w:tcPr>
          <w:p w14:paraId="30A312CA" w14:textId="77777777" w:rsidR="00650C20" w:rsidRPr="00650C20" w:rsidRDefault="00650C20" w:rsidP="00650C20">
            <w:r w:rsidRPr="00650C20">
              <w:t>15.89057</w:t>
            </w:r>
          </w:p>
        </w:tc>
        <w:tc>
          <w:tcPr>
            <w:tcW w:w="960" w:type="dxa"/>
            <w:noWrap/>
            <w:hideMark/>
          </w:tcPr>
          <w:p w14:paraId="7B14A266" w14:textId="77777777" w:rsidR="00650C20" w:rsidRPr="00650C20" w:rsidRDefault="00650C20" w:rsidP="00650C20">
            <w:r w:rsidRPr="00650C20">
              <w:t>15.66206</w:t>
            </w:r>
          </w:p>
        </w:tc>
      </w:tr>
      <w:tr w:rsidR="00650C20" w:rsidRPr="00650C20" w14:paraId="6B65D8A5" w14:textId="77777777" w:rsidTr="00650C20">
        <w:trPr>
          <w:trHeight w:val="300"/>
        </w:trPr>
        <w:tc>
          <w:tcPr>
            <w:tcW w:w="960" w:type="dxa"/>
            <w:noWrap/>
            <w:hideMark/>
          </w:tcPr>
          <w:p w14:paraId="657BDBA6" w14:textId="77777777" w:rsidR="00650C20" w:rsidRPr="00650C20" w:rsidRDefault="00650C20" w:rsidP="00650C20">
            <w:pPr>
              <w:rPr>
                <w:b/>
                <w:bCs/>
              </w:rPr>
            </w:pPr>
            <w:r w:rsidRPr="00650C20">
              <w:rPr>
                <w:b/>
                <w:bCs/>
              </w:rPr>
              <w:t>6.672372</w:t>
            </w:r>
          </w:p>
        </w:tc>
        <w:tc>
          <w:tcPr>
            <w:tcW w:w="960" w:type="dxa"/>
            <w:noWrap/>
            <w:hideMark/>
          </w:tcPr>
          <w:p w14:paraId="5BA66F22" w14:textId="77777777" w:rsidR="00650C20" w:rsidRPr="00650C20" w:rsidRDefault="00650C20" w:rsidP="00650C20">
            <w:pPr>
              <w:rPr>
                <w:b/>
                <w:bCs/>
              </w:rPr>
            </w:pPr>
            <w:r w:rsidRPr="00650C20">
              <w:rPr>
                <w:b/>
                <w:bCs/>
              </w:rPr>
              <w:t>9.249303</w:t>
            </w:r>
          </w:p>
        </w:tc>
        <w:tc>
          <w:tcPr>
            <w:tcW w:w="960" w:type="dxa"/>
            <w:noWrap/>
            <w:hideMark/>
          </w:tcPr>
          <w:p w14:paraId="1B02408C" w14:textId="77777777" w:rsidR="00650C20" w:rsidRPr="00650C20" w:rsidRDefault="00650C20" w:rsidP="00650C20">
            <w:pPr>
              <w:rPr>
                <w:b/>
                <w:bCs/>
              </w:rPr>
            </w:pPr>
            <w:r w:rsidRPr="00650C20">
              <w:rPr>
                <w:b/>
                <w:bCs/>
              </w:rPr>
              <w:t>9.862661</w:t>
            </w:r>
          </w:p>
        </w:tc>
        <w:tc>
          <w:tcPr>
            <w:tcW w:w="960" w:type="dxa"/>
            <w:noWrap/>
            <w:hideMark/>
          </w:tcPr>
          <w:p w14:paraId="4073027E" w14:textId="77777777" w:rsidR="00650C20" w:rsidRPr="00650C20" w:rsidRDefault="00650C20" w:rsidP="00650C20">
            <w:pPr>
              <w:rPr>
                <w:b/>
                <w:bCs/>
              </w:rPr>
            </w:pPr>
            <w:r w:rsidRPr="00650C20">
              <w:rPr>
                <w:b/>
                <w:bCs/>
              </w:rPr>
              <w:t>10.31802</w:t>
            </w:r>
          </w:p>
        </w:tc>
        <w:tc>
          <w:tcPr>
            <w:tcW w:w="960" w:type="dxa"/>
            <w:noWrap/>
            <w:hideMark/>
          </w:tcPr>
          <w:p w14:paraId="17336821" w14:textId="77777777" w:rsidR="00650C20" w:rsidRPr="00650C20" w:rsidRDefault="00650C20" w:rsidP="00650C20">
            <w:pPr>
              <w:rPr>
                <w:b/>
                <w:bCs/>
              </w:rPr>
            </w:pPr>
            <w:r w:rsidRPr="00650C20">
              <w:rPr>
                <w:b/>
                <w:bCs/>
              </w:rPr>
              <w:t>14.35573</w:t>
            </w:r>
          </w:p>
        </w:tc>
        <w:tc>
          <w:tcPr>
            <w:tcW w:w="960" w:type="dxa"/>
            <w:noWrap/>
            <w:hideMark/>
          </w:tcPr>
          <w:p w14:paraId="2A2E70FD" w14:textId="77777777" w:rsidR="00650C20" w:rsidRPr="00650C20" w:rsidRDefault="00650C20" w:rsidP="00650C20">
            <w:pPr>
              <w:rPr>
                <w:b/>
                <w:bCs/>
              </w:rPr>
            </w:pPr>
            <w:r w:rsidRPr="00650C20">
              <w:rPr>
                <w:b/>
                <w:bCs/>
              </w:rPr>
              <w:t>8.162092</w:t>
            </w:r>
          </w:p>
        </w:tc>
        <w:tc>
          <w:tcPr>
            <w:tcW w:w="960" w:type="dxa"/>
            <w:noWrap/>
            <w:hideMark/>
          </w:tcPr>
          <w:p w14:paraId="52B159D3" w14:textId="77777777" w:rsidR="00650C20" w:rsidRPr="00650C20" w:rsidRDefault="00650C20" w:rsidP="00650C20">
            <w:pPr>
              <w:rPr>
                <w:b/>
                <w:bCs/>
              </w:rPr>
            </w:pPr>
            <w:r w:rsidRPr="00650C20">
              <w:rPr>
                <w:b/>
                <w:bCs/>
              </w:rPr>
              <w:t>7.810146</w:t>
            </w:r>
          </w:p>
        </w:tc>
        <w:tc>
          <w:tcPr>
            <w:tcW w:w="960" w:type="dxa"/>
            <w:noWrap/>
            <w:hideMark/>
          </w:tcPr>
          <w:p w14:paraId="78CFCB2A" w14:textId="77777777" w:rsidR="00650C20" w:rsidRPr="00650C20" w:rsidRDefault="00650C20" w:rsidP="00650C20">
            <w:pPr>
              <w:rPr>
                <w:b/>
                <w:bCs/>
              </w:rPr>
            </w:pPr>
            <w:r w:rsidRPr="00650C20">
              <w:rPr>
                <w:b/>
                <w:bCs/>
              </w:rPr>
              <w:t>8.677716</w:t>
            </w:r>
          </w:p>
        </w:tc>
        <w:tc>
          <w:tcPr>
            <w:tcW w:w="960" w:type="dxa"/>
            <w:noWrap/>
            <w:hideMark/>
          </w:tcPr>
          <w:p w14:paraId="56B21074" w14:textId="77777777" w:rsidR="00650C20" w:rsidRPr="00650C20" w:rsidRDefault="00650C20" w:rsidP="00650C20">
            <w:pPr>
              <w:rPr>
                <w:b/>
                <w:bCs/>
              </w:rPr>
            </w:pPr>
            <w:r w:rsidRPr="00650C20">
              <w:rPr>
                <w:b/>
                <w:bCs/>
              </w:rPr>
              <w:t>10.77914</w:t>
            </w:r>
          </w:p>
        </w:tc>
        <w:tc>
          <w:tcPr>
            <w:tcW w:w="960" w:type="dxa"/>
            <w:noWrap/>
            <w:hideMark/>
          </w:tcPr>
          <w:p w14:paraId="082E1846" w14:textId="77777777" w:rsidR="00650C20" w:rsidRPr="00650C20" w:rsidRDefault="00650C20" w:rsidP="00650C20">
            <w:pPr>
              <w:rPr>
                <w:b/>
                <w:bCs/>
              </w:rPr>
            </w:pPr>
            <w:r w:rsidRPr="00650C20">
              <w:rPr>
                <w:b/>
                <w:bCs/>
              </w:rPr>
              <w:t>12.24838</w:t>
            </w:r>
          </w:p>
        </w:tc>
      </w:tr>
    </w:tbl>
    <w:p w14:paraId="10015EB8" w14:textId="77777777" w:rsidR="00650C20" w:rsidRDefault="00650C20" w:rsidP="00DD05AD">
      <w:r>
        <w:lastRenderedPageBreak/>
        <w:t>4</w:t>
      </w:r>
      <w:r w:rsidRPr="00650C20">
        <w:rPr>
          <w:vertAlign w:val="superscript"/>
        </w:rPr>
        <w:t>th</w:t>
      </w:r>
      <w:r>
        <w:t xml:space="preserve"> Node </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139616A0" w14:textId="77777777" w:rsidTr="00650C20">
        <w:trPr>
          <w:trHeight w:val="300"/>
        </w:trPr>
        <w:tc>
          <w:tcPr>
            <w:tcW w:w="960" w:type="dxa"/>
            <w:noWrap/>
            <w:hideMark/>
          </w:tcPr>
          <w:p w14:paraId="1F9B6BB9" w14:textId="77777777" w:rsidR="00650C20" w:rsidRPr="00650C20" w:rsidRDefault="00650C20" w:rsidP="00650C20">
            <w:r w:rsidRPr="00650C20">
              <w:t>Tx01</w:t>
            </w:r>
          </w:p>
        </w:tc>
        <w:tc>
          <w:tcPr>
            <w:tcW w:w="960" w:type="dxa"/>
            <w:noWrap/>
            <w:hideMark/>
          </w:tcPr>
          <w:p w14:paraId="2880587F" w14:textId="77777777" w:rsidR="00650C20" w:rsidRPr="00650C20" w:rsidRDefault="00650C20" w:rsidP="00650C20">
            <w:r w:rsidRPr="00650C20">
              <w:t>Tx02</w:t>
            </w:r>
          </w:p>
        </w:tc>
        <w:tc>
          <w:tcPr>
            <w:tcW w:w="960" w:type="dxa"/>
            <w:noWrap/>
            <w:hideMark/>
          </w:tcPr>
          <w:p w14:paraId="5ECFD421" w14:textId="77777777" w:rsidR="00650C20" w:rsidRPr="00650C20" w:rsidRDefault="00650C20" w:rsidP="00650C20">
            <w:r w:rsidRPr="00650C20">
              <w:t>Tx03</w:t>
            </w:r>
          </w:p>
        </w:tc>
        <w:tc>
          <w:tcPr>
            <w:tcW w:w="960" w:type="dxa"/>
            <w:noWrap/>
            <w:hideMark/>
          </w:tcPr>
          <w:p w14:paraId="6609E794" w14:textId="77777777" w:rsidR="00650C20" w:rsidRPr="00650C20" w:rsidRDefault="00650C20" w:rsidP="00650C20">
            <w:r w:rsidRPr="00650C20">
              <w:t>Tx04</w:t>
            </w:r>
          </w:p>
        </w:tc>
        <w:tc>
          <w:tcPr>
            <w:tcW w:w="960" w:type="dxa"/>
            <w:noWrap/>
            <w:hideMark/>
          </w:tcPr>
          <w:p w14:paraId="250600B1" w14:textId="77777777" w:rsidR="00650C20" w:rsidRPr="00650C20" w:rsidRDefault="00650C20" w:rsidP="00650C20">
            <w:r w:rsidRPr="00650C20">
              <w:t>Tx05</w:t>
            </w:r>
          </w:p>
        </w:tc>
        <w:tc>
          <w:tcPr>
            <w:tcW w:w="960" w:type="dxa"/>
            <w:noWrap/>
            <w:hideMark/>
          </w:tcPr>
          <w:p w14:paraId="72555DAA" w14:textId="77777777" w:rsidR="00650C20" w:rsidRPr="00650C20" w:rsidRDefault="00650C20" w:rsidP="00650C20">
            <w:r w:rsidRPr="00650C20">
              <w:t>Tx06</w:t>
            </w:r>
          </w:p>
        </w:tc>
        <w:tc>
          <w:tcPr>
            <w:tcW w:w="960" w:type="dxa"/>
            <w:noWrap/>
            <w:hideMark/>
          </w:tcPr>
          <w:p w14:paraId="4FF73B04" w14:textId="77777777" w:rsidR="00650C20" w:rsidRPr="00650C20" w:rsidRDefault="00650C20" w:rsidP="00650C20">
            <w:r w:rsidRPr="00650C20">
              <w:t>Tx07</w:t>
            </w:r>
          </w:p>
        </w:tc>
        <w:tc>
          <w:tcPr>
            <w:tcW w:w="960" w:type="dxa"/>
            <w:noWrap/>
            <w:hideMark/>
          </w:tcPr>
          <w:p w14:paraId="5A9FF6D2" w14:textId="77777777" w:rsidR="00650C20" w:rsidRPr="00650C20" w:rsidRDefault="00650C20" w:rsidP="00650C20">
            <w:r w:rsidRPr="00650C20">
              <w:t>Tx08</w:t>
            </w:r>
          </w:p>
        </w:tc>
        <w:tc>
          <w:tcPr>
            <w:tcW w:w="960" w:type="dxa"/>
            <w:noWrap/>
            <w:hideMark/>
          </w:tcPr>
          <w:p w14:paraId="45CCC57C" w14:textId="77777777" w:rsidR="00650C20" w:rsidRPr="00650C20" w:rsidRDefault="00650C20" w:rsidP="00650C20">
            <w:r w:rsidRPr="00650C20">
              <w:t>Tx09</w:t>
            </w:r>
          </w:p>
        </w:tc>
        <w:tc>
          <w:tcPr>
            <w:tcW w:w="960" w:type="dxa"/>
            <w:noWrap/>
            <w:hideMark/>
          </w:tcPr>
          <w:p w14:paraId="5BC0EECD" w14:textId="77777777" w:rsidR="00650C20" w:rsidRPr="00650C20" w:rsidRDefault="00650C20" w:rsidP="00650C20">
            <w:r w:rsidRPr="00650C20">
              <w:t>Tx10</w:t>
            </w:r>
          </w:p>
        </w:tc>
      </w:tr>
      <w:tr w:rsidR="00650C20" w:rsidRPr="00650C20" w14:paraId="7D5BE2D1" w14:textId="77777777" w:rsidTr="00650C20">
        <w:trPr>
          <w:trHeight w:val="300"/>
        </w:trPr>
        <w:tc>
          <w:tcPr>
            <w:tcW w:w="960" w:type="dxa"/>
            <w:noWrap/>
            <w:hideMark/>
          </w:tcPr>
          <w:p w14:paraId="7FEEBE08" w14:textId="77777777" w:rsidR="00650C20" w:rsidRPr="00650C20" w:rsidRDefault="00650C20" w:rsidP="00650C20">
            <w:r w:rsidRPr="00650C20">
              <w:t>11.7527</w:t>
            </w:r>
          </w:p>
        </w:tc>
        <w:tc>
          <w:tcPr>
            <w:tcW w:w="960" w:type="dxa"/>
            <w:noWrap/>
            <w:hideMark/>
          </w:tcPr>
          <w:p w14:paraId="04FD24CF" w14:textId="77777777" w:rsidR="00650C20" w:rsidRPr="00650C20" w:rsidRDefault="00650C20" w:rsidP="00650C20">
            <w:r w:rsidRPr="00650C20">
              <w:t>11.1996</w:t>
            </w:r>
          </w:p>
        </w:tc>
        <w:tc>
          <w:tcPr>
            <w:tcW w:w="960" w:type="dxa"/>
            <w:noWrap/>
            <w:hideMark/>
          </w:tcPr>
          <w:p w14:paraId="7E79BBE3" w14:textId="77777777" w:rsidR="00650C20" w:rsidRPr="00650C20" w:rsidRDefault="00650C20" w:rsidP="00650C20">
            <w:r w:rsidRPr="00650C20">
              <w:t>2.292563</w:t>
            </w:r>
          </w:p>
        </w:tc>
        <w:tc>
          <w:tcPr>
            <w:tcW w:w="960" w:type="dxa"/>
            <w:noWrap/>
            <w:hideMark/>
          </w:tcPr>
          <w:p w14:paraId="1F29F77E" w14:textId="77777777" w:rsidR="00650C20" w:rsidRPr="00650C20" w:rsidRDefault="00650C20" w:rsidP="00650C20">
            <w:r w:rsidRPr="00650C20">
              <w:t>7.637811</w:t>
            </w:r>
          </w:p>
        </w:tc>
        <w:tc>
          <w:tcPr>
            <w:tcW w:w="960" w:type="dxa"/>
            <w:noWrap/>
            <w:hideMark/>
          </w:tcPr>
          <w:p w14:paraId="28085259" w14:textId="77777777" w:rsidR="00650C20" w:rsidRPr="00650C20" w:rsidRDefault="00650C20" w:rsidP="00650C20">
            <w:r w:rsidRPr="00650C20">
              <w:t>8.496785</w:t>
            </w:r>
          </w:p>
        </w:tc>
        <w:tc>
          <w:tcPr>
            <w:tcW w:w="960" w:type="dxa"/>
            <w:noWrap/>
            <w:hideMark/>
          </w:tcPr>
          <w:p w14:paraId="624BF54D" w14:textId="77777777" w:rsidR="00650C20" w:rsidRPr="00650C20" w:rsidRDefault="00650C20" w:rsidP="00650C20">
            <w:r w:rsidRPr="00650C20">
              <w:t>9.510665</w:t>
            </w:r>
          </w:p>
        </w:tc>
        <w:tc>
          <w:tcPr>
            <w:tcW w:w="960" w:type="dxa"/>
            <w:noWrap/>
            <w:hideMark/>
          </w:tcPr>
          <w:p w14:paraId="170E6411" w14:textId="77777777" w:rsidR="00650C20" w:rsidRPr="00650C20" w:rsidRDefault="00650C20" w:rsidP="00650C20">
            <w:r w:rsidRPr="00650C20">
              <w:t>9.344706</w:t>
            </w:r>
          </w:p>
        </w:tc>
        <w:tc>
          <w:tcPr>
            <w:tcW w:w="960" w:type="dxa"/>
            <w:noWrap/>
            <w:hideMark/>
          </w:tcPr>
          <w:p w14:paraId="1E219288" w14:textId="77777777" w:rsidR="00650C20" w:rsidRPr="00650C20" w:rsidRDefault="00650C20" w:rsidP="00650C20">
            <w:r w:rsidRPr="00650C20">
              <w:t>3.920057</w:t>
            </w:r>
          </w:p>
        </w:tc>
        <w:tc>
          <w:tcPr>
            <w:tcW w:w="960" w:type="dxa"/>
            <w:noWrap/>
            <w:hideMark/>
          </w:tcPr>
          <w:p w14:paraId="08FF2149" w14:textId="77777777" w:rsidR="00650C20" w:rsidRPr="00650C20" w:rsidRDefault="00650C20" w:rsidP="00650C20">
            <w:r w:rsidRPr="00650C20">
              <w:t>16.45516</w:t>
            </w:r>
          </w:p>
        </w:tc>
        <w:tc>
          <w:tcPr>
            <w:tcW w:w="960" w:type="dxa"/>
            <w:noWrap/>
            <w:hideMark/>
          </w:tcPr>
          <w:p w14:paraId="3EAC91A3" w14:textId="77777777" w:rsidR="00650C20" w:rsidRPr="00650C20" w:rsidRDefault="00650C20" w:rsidP="00650C20">
            <w:r w:rsidRPr="00650C20">
              <w:t>8.739801</w:t>
            </w:r>
          </w:p>
        </w:tc>
      </w:tr>
      <w:tr w:rsidR="00650C20" w:rsidRPr="00650C20" w14:paraId="1980CE68" w14:textId="77777777" w:rsidTr="00650C20">
        <w:trPr>
          <w:trHeight w:val="300"/>
        </w:trPr>
        <w:tc>
          <w:tcPr>
            <w:tcW w:w="960" w:type="dxa"/>
            <w:noWrap/>
            <w:hideMark/>
          </w:tcPr>
          <w:p w14:paraId="49196C81" w14:textId="77777777" w:rsidR="00650C20" w:rsidRPr="00650C20" w:rsidRDefault="00650C20" w:rsidP="00650C20">
            <w:r w:rsidRPr="00650C20">
              <w:t>6.715328</w:t>
            </w:r>
          </w:p>
        </w:tc>
        <w:tc>
          <w:tcPr>
            <w:tcW w:w="960" w:type="dxa"/>
            <w:noWrap/>
            <w:hideMark/>
          </w:tcPr>
          <w:p w14:paraId="6F645F03" w14:textId="77777777" w:rsidR="00650C20" w:rsidRPr="00650C20" w:rsidRDefault="00650C20" w:rsidP="00650C20">
            <w:r w:rsidRPr="00650C20">
              <w:t>10.21368</w:t>
            </w:r>
          </w:p>
        </w:tc>
        <w:tc>
          <w:tcPr>
            <w:tcW w:w="960" w:type="dxa"/>
            <w:noWrap/>
            <w:hideMark/>
          </w:tcPr>
          <w:p w14:paraId="789DE13C" w14:textId="77777777" w:rsidR="00650C20" w:rsidRPr="00650C20" w:rsidRDefault="00650C20" w:rsidP="00650C20">
            <w:r w:rsidRPr="00650C20">
              <w:t>10.81674</w:t>
            </w:r>
          </w:p>
        </w:tc>
        <w:tc>
          <w:tcPr>
            <w:tcW w:w="960" w:type="dxa"/>
            <w:noWrap/>
            <w:hideMark/>
          </w:tcPr>
          <w:p w14:paraId="5BD6B168" w14:textId="77777777" w:rsidR="00650C20" w:rsidRPr="00650C20" w:rsidRDefault="00650C20" w:rsidP="00650C20">
            <w:r w:rsidRPr="00650C20">
              <w:t>7.862404</w:t>
            </w:r>
          </w:p>
        </w:tc>
        <w:tc>
          <w:tcPr>
            <w:tcW w:w="960" w:type="dxa"/>
            <w:noWrap/>
            <w:hideMark/>
          </w:tcPr>
          <w:p w14:paraId="5660D14D" w14:textId="77777777" w:rsidR="00650C20" w:rsidRPr="00650C20" w:rsidRDefault="00650C20" w:rsidP="00650C20">
            <w:r w:rsidRPr="00650C20">
              <w:t>15.67638</w:t>
            </w:r>
          </w:p>
        </w:tc>
        <w:tc>
          <w:tcPr>
            <w:tcW w:w="960" w:type="dxa"/>
            <w:noWrap/>
            <w:hideMark/>
          </w:tcPr>
          <w:p w14:paraId="5B4A4DBD" w14:textId="77777777" w:rsidR="00650C20" w:rsidRPr="00650C20" w:rsidRDefault="00650C20" w:rsidP="00650C20">
            <w:r w:rsidRPr="00650C20">
              <w:t>4.207873</w:t>
            </w:r>
          </w:p>
        </w:tc>
        <w:tc>
          <w:tcPr>
            <w:tcW w:w="960" w:type="dxa"/>
            <w:noWrap/>
            <w:hideMark/>
          </w:tcPr>
          <w:p w14:paraId="4C953289" w14:textId="77777777" w:rsidR="00650C20" w:rsidRPr="00650C20" w:rsidRDefault="00650C20" w:rsidP="00650C20">
            <w:r w:rsidRPr="00650C20">
              <w:t>6.894646</w:t>
            </w:r>
          </w:p>
        </w:tc>
        <w:tc>
          <w:tcPr>
            <w:tcW w:w="960" w:type="dxa"/>
            <w:noWrap/>
            <w:hideMark/>
          </w:tcPr>
          <w:p w14:paraId="12C09AAC" w14:textId="77777777" w:rsidR="00650C20" w:rsidRPr="00650C20" w:rsidRDefault="00650C20" w:rsidP="00650C20">
            <w:r w:rsidRPr="00650C20">
              <w:t>11.59825</w:t>
            </w:r>
          </w:p>
        </w:tc>
        <w:tc>
          <w:tcPr>
            <w:tcW w:w="960" w:type="dxa"/>
            <w:noWrap/>
            <w:hideMark/>
          </w:tcPr>
          <w:p w14:paraId="01FA775A" w14:textId="77777777" w:rsidR="00650C20" w:rsidRPr="00650C20" w:rsidRDefault="00650C20" w:rsidP="00650C20">
            <w:r w:rsidRPr="00650C20">
              <w:t>8.293167</w:t>
            </w:r>
          </w:p>
        </w:tc>
        <w:tc>
          <w:tcPr>
            <w:tcW w:w="960" w:type="dxa"/>
            <w:noWrap/>
            <w:hideMark/>
          </w:tcPr>
          <w:p w14:paraId="00C17A63" w14:textId="77777777" w:rsidR="00650C20" w:rsidRPr="00650C20" w:rsidRDefault="00650C20" w:rsidP="00650C20">
            <w:r w:rsidRPr="00650C20">
              <w:t>9.472059</w:t>
            </w:r>
          </w:p>
        </w:tc>
      </w:tr>
      <w:tr w:rsidR="00650C20" w:rsidRPr="00650C20" w14:paraId="79ACADC9" w14:textId="77777777" w:rsidTr="00650C20">
        <w:trPr>
          <w:trHeight w:val="300"/>
        </w:trPr>
        <w:tc>
          <w:tcPr>
            <w:tcW w:w="960" w:type="dxa"/>
            <w:noWrap/>
            <w:hideMark/>
          </w:tcPr>
          <w:p w14:paraId="7D7B3D38" w14:textId="77777777" w:rsidR="00650C20" w:rsidRPr="00650C20" w:rsidRDefault="00650C20" w:rsidP="00650C20">
            <w:r w:rsidRPr="00650C20">
              <w:t>6.769855</w:t>
            </w:r>
          </w:p>
        </w:tc>
        <w:tc>
          <w:tcPr>
            <w:tcW w:w="960" w:type="dxa"/>
            <w:noWrap/>
            <w:hideMark/>
          </w:tcPr>
          <w:p w14:paraId="7BE88B6D" w14:textId="77777777" w:rsidR="00650C20" w:rsidRPr="00650C20" w:rsidRDefault="00650C20" w:rsidP="00650C20">
            <w:r w:rsidRPr="00650C20">
              <w:t>11.15294</w:t>
            </w:r>
          </w:p>
        </w:tc>
        <w:tc>
          <w:tcPr>
            <w:tcW w:w="960" w:type="dxa"/>
            <w:noWrap/>
            <w:hideMark/>
          </w:tcPr>
          <w:p w14:paraId="2339D135" w14:textId="77777777" w:rsidR="00650C20" w:rsidRPr="00650C20" w:rsidRDefault="00650C20" w:rsidP="00650C20">
            <w:r w:rsidRPr="00650C20">
              <w:t>12.56159</w:t>
            </w:r>
          </w:p>
        </w:tc>
        <w:tc>
          <w:tcPr>
            <w:tcW w:w="960" w:type="dxa"/>
            <w:noWrap/>
            <w:hideMark/>
          </w:tcPr>
          <w:p w14:paraId="7C1B946C" w14:textId="77777777" w:rsidR="00650C20" w:rsidRPr="00650C20" w:rsidRDefault="00650C20" w:rsidP="00650C20">
            <w:r w:rsidRPr="00650C20">
              <w:t>7.9146</w:t>
            </w:r>
          </w:p>
        </w:tc>
        <w:tc>
          <w:tcPr>
            <w:tcW w:w="960" w:type="dxa"/>
            <w:noWrap/>
            <w:hideMark/>
          </w:tcPr>
          <w:p w14:paraId="4919FFF3" w14:textId="77777777" w:rsidR="00650C20" w:rsidRPr="00650C20" w:rsidRDefault="00650C20" w:rsidP="00650C20">
            <w:r w:rsidRPr="00650C20">
              <w:t>15.68125</w:t>
            </w:r>
          </w:p>
        </w:tc>
        <w:tc>
          <w:tcPr>
            <w:tcW w:w="960" w:type="dxa"/>
            <w:noWrap/>
            <w:hideMark/>
          </w:tcPr>
          <w:p w14:paraId="057CEBEA" w14:textId="77777777" w:rsidR="00650C20" w:rsidRPr="00650C20" w:rsidRDefault="00650C20" w:rsidP="00650C20">
            <w:r w:rsidRPr="00650C20">
              <w:t>10.21034</w:t>
            </w:r>
          </w:p>
        </w:tc>
        <w:tc>
          <w:tcPr>
            <w:tcW w:w="960" w:type="dxa"/>
            <w:noWrap/>
            <w:hideMark/>
          </w:tcPr>
          <w:p w14:paraId="2473334C" w14:textId="77777777" w:rsidR="00650C20" w:rsidRPr="00650C20" w:rsidRDefault="00650C20" w:rsidP="00650C20">
            <w:r w:rsidRPr="00650C20">
              <w:t>7.770421</w:t>
            </w:r>
          </w:p>
        </w:tc>
        <w:tc>
          <w:tcPr>
            <w:tcW w:w="960" w:type="dxa"/>
            <w:noWrap/>
            <w:hideMark/>
          </w:tcPr>
          <w:p w14:paraId="7283A26E" w14:textId="77777777" w:rsidR="00650C20" w:rsidRPr="00650C20" w:rsidRDefault="00650C20" w:rsidP="00650C20">
            <w:r w:rsidRPr="00650C20">
              <w:t>11.59712</w:t>
            </w:r>
          </w:p>
        </w:tc>
        <w:tc>
          <w:tcPr>
            <w:tcW w:w="960" w:type="dxa"/>
            <w:noWrap/>
            <w:hideMark/>
          </w:tcPr>
          <w:p w14:paraId="3EFB3C2A" w14:textId="77777777" w:rsidR="00650C20" w:rsidRPr="00650C20" w:rsidRDefault="00650C20" w:rsidP="00650C20">
            <w:r w:rsidRPr="00650C20">
              <w:t>10.18506</w:t>
            </w:r>
          </w:p>
        </w:tc>
        <w:tc>
          <w:tcPr>
            <w:tcW w:w="960" w:type="dxa"/>
            <w:noWrap/>
            <w:hideMark/>
          </w:tcPr>
          <w:p w14:paraId="473FE7CE" w14:textId="77777777" w:rsidR="00650C20" w:rsidRPr="00650C20" w:rsidRDefault="00650C20" w:rsidP="00650C20">
            <w:r w:rsidRPr="00650C20">
              <w:t>9.895748</w:t>
            </w:r>
          </w:p>
        </w:tc>
      </w:tr>
      <w:tr w:rsidR="00650C20" w:rsidRPr="00650C20" w14:paraId="57C38362" w14:textId="77777777" w:rsidTr="00650C20">
        <w:trPr>
          <w:trHeight w:val="300"/>
        </w:trPr>
        <w:tc>
          <w:tcPr>
            <w:tcW w:w="960" w:type="dxa"/>
            <w:noWrap/>
            <w:hideMark/>
          </w:tcPr>
          <w:p w14:paraId="7094040F" w14:textId="77777777" w:rsidR="00650C20" w:rsidRPr="00650C20" w:rsidRDefault="00650C20" w:rsidP="00650C20">
            <w:r w:rsidRPr="00650C20">
              <w:t>6.531393</w:t>
            </w:r>
          </w:p>
        </w:tc>
        <w:tc>
          <w:tcPr>
            <w:tcW w:w="960" w:type="dxa"/>
            <w:noWrap/>
            <w:hideMark/>
          </w:tcPr>
          <w:p w14:paraId="796CA004" w14:textId="77777777" w:rsidR="00650C20" w:rsidRPr="00650C20" w:rsidRDefault="00650C20" w:rsidP="00650C20">
            <w:r w:rsidRPr="00650C20">
              <w:t>9.831714</w:t>
            </w:r>
          </w:p>
        </w:tc>
        <w:tc>
          <w:tcPr>
            <w:tcW w:w="960" w:type="dxa"/>
            <w:noWrap/>
            <w:hideMark/>
          </w:tcPr>
          <w:p w14:paraId="5743C14C" w14:textId="77777777" w:rsidR="00650C20" w:rsidRPr="00650C20" w:rsidRDefault="00650C20" w:rsidP="00650C20">
            <w:r w:rsidRPr="00650C20">
              <w:t>5.985268</w:t>
            </w:r>
          </w:p>
        </w:tc>
        <w:tc>
          <w:tcPr>
            <w:tcW w:w="960" w:type="dxa"/>
            <w:noWrap/>
            <w:hideMark/>
          </w:tcPr>
          <w:p w14:paraId="5D5B6696" w14:textId="77777777" w:rsidR="00650C20" w:rsidRPr="00650C20" w:rsidRDefault="00650C20" w:rsidP="00650C20">
            <w:r w:rsidRPr="00650C20">
              <w:t>8.581448</w:t>
            </w:r>
          </w:p>
        </w:tc>
        <w:tc>
          <w:tcPr>
            <w:tcW w:w="960" w:type="dxa"/>
            <w:noWrap/>
            <w:hideMark/>
          </w:tcPr>
          <w:p w14:paraId="167B6A80" w14:textId="77777777" w:rsidR="00650C20" w:rsidRPr="00650C20" w:rsidRDefault="00650C20" w:rsidP="00650C20">
            <w:r w:rsidRPr="00650C20">
              <w:t>15.79043</w:t>
            </w:r>
          </w:p>
        </w:tc>
        <w:tc>
          <w:tcPr>
            <w:tcW w:w="960" w:type="dxa"/>
            <w:noWrap/>
            <w:hideMark/>
          </w:tcPr>
          <w:p w14:paraId="17B17A75" w14:textId="77777777" w:rsidR="00650C20" w:rsidRPr="00650C20" w:rsidRDefault="00650C20" w:rsidP="00650C20">
            <w:r w:rsidRPr="00650C20">
              <w:t>6.40591</w:t>
            </w:r>
          </w:p>
        </w:tc>
        <w:tc>
          <w:tcPr>
            <w:tcW w:w="960" w:type="dxa"/>
            <w:noWrap/>
            <w:hideMark/>
          </w:tcPr>
          <w:p w14:paraId="0EB398B3" w14:textId="77777777" w:rsidR="00650C20" w:rsidRPr="00650C20" w:rsidRDefault="00650C20" w:rsidP="00650C20">
            <w:r w:rsidRPr="00650C20">
              <w:t>3.513894</w:t>
            </w:r>
          </w:p>
        </w:tc>
        <w:tc>
          <w:tcPr>
            <w:tcW w:w="960" w:type="dxa"/>
            <w:noWrap/>
            <w:hideMark/>
          </w:tcPr>
          <w:p w14:paraId="1AF5B55D" w14:textId="77777777" w:rsidR="00650C20" w:rsidRPr="00650C20" w:rsidRDefault="00650C20" w:rsidP="00650C20">
            <w:r w:rsidRPr="00650C20">
              <w:t>7.569656</w:t>
            </w:r>
          </w:p>
        </w:tc>
        <w:tc>
          <w:tcPr>
            <w:tcW w:w="960" w:type="dxa"/>
            <w:noWrap/>
            <w:hideMark/>
          </w:tcPr>
          <w:p w14:paraId="5F3B7C50" w14:textId="77777777" w:rsidR="00650C20" w:rsidRPr="00650C20" w:rsidRDefault="00650C20" w:rsidP="00650C20">
            <w:r w:rsidRPr="00650C20">
              <w:t>8.669564</w:t>
            </w:r>
          </w:p>
        </w:tc>
        <w:tc>
          <w:tcPr>
            <w:tcW w:w="960" w:type="dxa"/>
            <w:noWrap/>
            <w:hideMark/>
          </w:tcPr>
          <w:p w14:paraId="081CE680" w14:textId="77777777" w:rsidR="00650C20" w:rsidRPr="00650C20" w:rsidRDefault="00650C20" w:rsidP="00650C20">
            <w:r w:rsidRPr="00650C20">
              <w:t>5.784743</w:t>
            </w:r>
          </w:p>
        </w:tc>
      </w:tr>
      <w:tr w:rsidR="00650C20" w:rsidRPr="00650C20" w14:paraId="42256323" w14:textId="77777777" w:rsidTr="00650C20">
        <w:trPr>
          <w:trHeight w:val="300"/>
        </w:trPr>
        <w:tc>
          <w:tcPr>
            <w:tcW w:w="960" w:type="dxa"/>
            <w:noWrap/>
            <w:hideMark/>
          </w:tcPr>
          <w:p w14:paraId="02941A00" w14:textId="77777777" w:rsidR="00650C20" w:rsidRPr="00650C20" w:rsidRDefault="00650C20" w:rsidP="00650C20">
            <w:r w:rsidRPr="00650C20">
              <w:t>5.625582</w:t>
            </w:r>
          </w:p>
        </w:tc>
        <w:tc>
          <w:tcPr>
            <w:tcW w:w="960" w:type="dxa"/>
            <w:noWrap/>
            <w:hideMark/>
          </w:tcPr>
          <w:p w14:paraId="06B62BD9" w14:textId="77777777" w:rsidR="00650C20" w:rsidRPr="00650C20" w:rsidRDefault="00650C20" w:rsidP="00650C20">
            <w:r w:rsidRPr="00650C20">
              <w:t>4.872919</w:t>
            </w:r>
          </w:p>
        </w:tc>
        <w:tc>
          <w:tcPr>
            <w:tcW w:w="960" w:type="dxa"/>
            <w:noWrap/>
            <w:hideMark/>
          </w:tcPr>
          <w:p w14:paraId="15BCE001" w14:textId="77777777" w:rsidR="00650C20" w:rsidRPr="00650C20" w:rsidRDefault="00650C20" w:rsidP="00650C20">
            <w:r w:rsidRPr="00650C20">
              <w:t>7.956651</w:t>
            </w:r>
          </w:p>
        </w:tc>
        <w:tc>
          <w:tcPr>
            <w:tcW w:w="960" w:type="dxa"/>
            <w:noWrap/>
            <w:hideMark/>
          </w:tcPr>
          <w:p w14:paraId="09EA4B5E" w14:textId="77777777" w:rsidR="00650C20" w:rsidRPr="00650C20" w:rsidRDefault="00650C20" w:rsidP="00650C20">
            <w:r w:rsidRPr="00650C20">
              <w:t>13.12749</w:t>
            </w:r>
          </w:p>
        </w:tc>
        <w:tc>
          <w:tcPr>
            <w:tcW w:w="960" w:type="dxa"/>
            <w:noWrap/>
            <w:hideMark/>
          </w:tcPr>
          <w:p w14:paraId="7C5A048A" w14:textId="77777777" w:rsidR="00650C20" w:rsidRPr="00650C20" w:rsidRDefault="00650C20" w:rsidP="00650C20">
            <w:r w:rsidRPr="00650C20">
              <w:t>8.111885</w:t>
            </w:r>
          </w:p>
        </w:tc>
        <w:tc>
          <w:tcPr>
            <w:tcW w:w="960" w:type="dxa"/>
            <w:noWrap/>
            <w:hideMark/>
          </w:tcPr>
          <w:p w14:paraId="246D0AD9" w14:textId="77777777" w:rsidR="00650C20" w:rsidRPr="00650C20" w:rsidRDefault="00650C20" w:rsidP="00650C20">
            <w:r w:rsidRPr="00650C20">
              <w:t>6.53426</w:t>
            </w:r>
          </w:p>
        </w:tc>
        <w:tc>
          <w:tcPr>
            <w:tcW w:w="960" w:type="dxa"/>
            <w:noWrap/>
            <w:hideMark/>
          </w:tcPr>
          <w:p w14:paraId="0645E780" w14:textId="77777777" w:rsidR="00650C20" w:rsidRPr="00650C20" w:rsidRDefault="00650C20" w:rsidP="00650C20">
            <w:r w:rsidRPr="00650C20">
              <w:t>7.490032</w:t>
            </w:r>
          </w:p>
        </w:tc>
        <w:tc>
          <w:tcPr>
            <w:tcW w:w="960" w:type="dxa"/>
            <w:noWrap/>
            <w:hideMark/>
          </w:tcPr>
          <w:p w14:paraId="42CEC39C" w14:textId="77777777" w:rsidR="00650C20" w:rsidRPr="00650C20" w:rsidRDefault="00650C20" w:rsidP="00650C20">
            <w:r w:rsidRPr="00650C20">
              <w:t>6.910367</w:t>
            </w:r>
          </w:p>
        </w:tc>
        <w:tc>
          <w:tcPr>
            <w:tcW w:w="960" w:type="dxa"/>
            <w:noWrap/>
            <w:hideMark/>
          </w:tcPr>
          <w:p w14:paraId="113314A9" w14:textId="77777777" w:rsidR="00650C20" w:rsidRPr="00650C20" w:rsidRDefault="00650C20" w:rsidP="00650C20">
            <w:r w:rsidRPr="00650C20">
              <w:t>14.67209</w:t>
            </w:r>
          </w:p>
        </w:tc>
        <w:tc>
          <w:tcPr>
            <w:tcW w:w="960" w:type="dxa"/>
            <w:noWrap/>
            <w:hideMark/>
          </w:tcPr>
          <w:p w14:paraId="6FAC5AD4" w14:textId="77777777" w:rsidR="00650C20" w:rsidRPr="00650C20" w:rsidRDefault="00650C20" w:rsidP="00650C20">
            <w:r w:rsidRPr="00650C20">
              <w:t>5.871024</w:t>
            </w:r>
          </w:p>
        </w:tc>
      </w:tr>
      <w:tr w:rsidR="00650C20" w:rsidRPr="00650C20" w14:paraId="2379EE6D" w14:textId="77777777" w:rsidTr="00650C20">
        <w:trPr>
          <w:trHeight w:val="300"/>
        </w:trPr>
        <w:tc>
          <w:tcPr>
            <w:tcW w:w="960" w:type="dxa"/>
            <w:noWrap/>
            <w:hideMark/>
          </w:tcPr>
          <w:p w14:paraId="2F5913C0" w14:textId="77777777" w:rsidR="00650C20" w:rsidRPr="00650C20" w:rsidRDefault="00650C20" w:rsidP="00650C20">
            <w:r w:rsidRPr="00650C20">
              <w:t>6.269655</w:t>
            </w:r>
          </w:p>
        </w:tc>
        <w:tc>
          <w:tcPr>
            <w:tcW w:w="960" w:type="dxa"/>
            <w:noWrap/>
            <w:hideMark/>
          </w:tcPr>
          <w:p w14:paraId="07578505" w14:textId="77777777" w:rsidR="00650C20" w:rsidRPr="00650C20" w:rsidRDefault="00650C20" w:rsidP="00650C20">
            <w:r w:rsidRPr="00650C20">
              <w:t>10.59528</w:t>
            </w:r>
          </w:p>
        </w:tc>
        <w:tc>
          <w:tcPr>
            <w:tcW w:w="960" w:type="dxa"/>
            <w:noWrap/>
            <w:hideMark/>
          </w:tcPr>
          <w:p w14:paraId="4396C33E" w14:textId="77777777" w:rsidR="00650C20" w:rsidRPr="00650C20" w:rsidRDefault="00650C20" w:rsidP="00650C20">
            <w:r w:rsidRPr="00650C20">
              <w:t>13.29136</w:t>
            </w:r>
          </w:p>
        </w:tc>
        <w:tc>
          <w:tcPr>
            <w:tcW w:w="960" w:type="dxa"/>
            <w:noWrap/>
            <w:hideMark/>
          </w:tcPr>
          <w:p w14:paraId="09CD04BB" w14:textId="77777777" w:rsidR="00650C20" w:rsidRPr="00650C20" w:rsidRDefault="00650C20" w:rsidP="00650C20">
            <w:r w:rsidRPr="00650C20">
              <w:t>13.63399</w:t>
            </w:r>
          </w:p>
        </w:tc>
        <w:tc>
          <w:tcPr>
            <w:tcW w:w="960" w:type="dxa"/>
            <w:noWrap/>
            <w:hideMark/>
          </w:tcPr>
          <w:p w14:paraId="193B404B" w14:textId="77777777" w:rsidR="00650C20" w:rsidRPr="00650C20" w:rsidRDefault="00650C20" w:rsidP="00650C20">
            <w:r w:rsidRPr="00650C20">
              <w:t>16.35664</w:t>
            </w:r>
          </w:p>
        </w:tc>
        <w:tc>
          <w:tcPr>
            <w:tcW w:w="960" w:type="dxa"/>
            <w:noWrap/>
            <w:hideMark/>
          </w:tcPr>
          <w:p w14:paraId="111E463B" w14:textId="77777777" w:rsidR="00650C20" w:rsidRPr="00650C20" w:rsidRDefault="00650C20" w:rsidP="00650C20">
            <w:r w:rsidRPr="00650C20">
              <w:t>9.694469</w:t>
            </w:r>
          </w:p>
        </w:tc>
        <w:tc>
          <w:tcPr>
            <w:tcW w:w="960" w:type="dxa"/>
            <w:noWrap/>
            <w:hideMark/>
          </w:tcPr>
          <w:p w14:paraId="5178F5C3" w14:textId="77777777" w:rsidR="00650C20" w:rsidRPr="00650C20" w:rsidRDefault="00650C20" w:rsidP="00650C20">
            <w:r w:rsidRPr="00650C20">
              <w:t>6.996233</w:t>
            </w:r>
          </w:p>
        </w:tc>
        <w:tc>
          <w:tcPr>
            <w:tcW w:w="960" w:type="dxa"/>
            <w:noWrap/>
            <w:hideMark/>
          </w:tcPr>
          <w:p w14:paraId="287919C0" w14:textId="77777777" w:rsidR="00650C20" w:rsidRPr="00650C20" w:rsidRDefault="00650C20" w:rsidP="00650C20">
            <w:r w:rsidRPr="00650C20">
              <w:t>4.975568</w:t>
            </w:r>
          </w:p>
        </w:tc>
        <w:tc>
          <w:tcPr>
            <w:tcW w:w="960" w:type="dxa"/>
            <w:noWrap/>
            <w:hideMark/>
          </w:tcPr>
          <w:p w14:paraId="48DDA168" w14:textId="77777777" w:rsidR="00650C20" w:rsidRPr="00650C20" w:rsidRDefault="00650C20" w:rsidP="00650C20">
            <w:r w:rsidRPr="00650C20">
              <w:t>13.49891</w:t>
            </w:r>
          </w:p>
        </w:tc>
        <w:tc>
          <w:tcPr>
            <w:tcW w:w="960" w:type="dxa"/>
            <w:noWrap/>
            <w:hideMark/>
          </w:tcPr>
          <w:p w14:paraId="7985F7A2" w14:textId="77777777" w:rsidR="00650C20" w:rsidRPr="00650C20" w:rsidRDefault="00650C20" w:rsidP="00650C20">
            <w:r w:rsidRPr="00650C20">
              <w:t>14.31934</w:t>
            </w:r>
          </w:p>
        </w:tc>
      </w:tr>
      <w:tr w:rsidR="00650C20" w:rsidRPr="00650C20" w14:paraId="676A145E" w14:textId="77777777" w:rsidTr="00650C20">
        <w:trPr>
          <w:trHeight w:val="300"/>
        </w:trPr>
        <w:tc>
          <w:tcPr>
            <w:tcW w:w="960" w:type="dxa"/>
            <w:noWrap/>
            <w:hideMark/>
          </w:tcPr>
          <w:p w14:paraId="17BC86B8" w14:textId="77777777" w:rsidR="00650C20" w:rsidRPr="00650C20" w:rsidRDefault="00650C20" w:rsidP="00650C20">
            <w:r w:rsidRPr="00650C20">
              <w:t>5.62807</w:t>
            </w:r>
          </w:p>
        </w:tc>
        <w:tc>
          <w:tcPr>
            <w:tcW w:w="960" w:type="dxa"/>
            <w:noWrap/>
            <w:hideMark/>
          </w:tcPr>
          <w:p w14:paraId="36890062" w14:textId="77777777" w:rsidR="00650C20" w:rsidRPr="00650C20" w:rsidRDefault="00650C20" w:rsidP="00650C20">
            <w:r w:rsidRPr="00650C20">
              <w:t>2.726864</w:t>
            </w:r>
          </w:p>
        </w:tc>
        <w:tc>
          <w:tcPr>
            <w:tcW w:w="960" w:type="dxa"/>
            <w:noWrap/>
            <w:hideMark/>
          </w:tcPr>
          <w:p w14:paraId="40E08AA4" w14:textId="77777777" w:rsidR="00650C20" w:rsidRPr="00650C20" w:rsidRDefault="00650C20" w:rsidP="00650C20">
            <w:r w:rsidRPr="00650C20">
              <w:t>7.111867</w:t>
            </w:r>
          </w:p>
        </w:tc>
        <w:tc>
          <w:tcPr>
            <w:tcW w:w="960" w:type="dxa"/>
            <w:noWrap/>
            <w:hideMark/>
          </w:tcPr>
          <w:p w14:paraId="013383A8" w14:textId="77777777" w:rsidR="00650C20" w:rsidRPr="00650C20" w:rsidRDefault="00650C20" w:rsidP="00650C20">
            <w:r w:rsidRPr="00650C20">
              <w:t>13.96341</w:t>
            </w:r>
          </w:p>
        </w:tc>
        <w:tc>
          <w:tcPr>
            <w:tcW w:w="960" w:type="dxa"/>
            <w:noWrap/>
            <w:hideMark/>
          </w:tcPr>
          <w:p w14:paraId="304E81D9" w14:textId="77777777" w:rsidR="00650C20" w:rsidRPr="00650C20" w:rsidRDefault="00650C20" w:rsidP="00650C20">
            <w:r w:rsidRPr="00650C20">
              <w:t>8.617372</w:t>
            </w:r>
          </w:p>
        </w:tc>
        <w:tc>
          <w:tcPr>
            <w:tcW w:w="960" w:type="dxa"/>
            <w:noWrap/>
            <w:hideMark/>
          </w:tcPr>
          <w:p w14:paraId="4ED8360D" w14:textId="77777777" w:rsidR="00650C20" w:rsidRPr="00650C20" w:rsidRDefault="00650C20" w:rsidP="00650C20">
            <w:r w:rsidRPr="00650C20">
              <w:t>10.19236</w:t>
            </w:r>
          </w:p>
        </w:tc>
        <w:tc>
          <w:tcPr>
            <w:tcW w:w="960" w:type="dxa"/>
            <w:noWrap/>
            <w:hideMark/>
          </w:tcPr>
          <w:p w14:paraId="579E7C5B" w14:textId="77777777" w:rsidR="00650C20" w:rsidRPr="00650C20" w:rsidRDefault="00650C20" w:rsidP="00650C20">
            <w:r w:rsidRPr="00650C20">
              <w:t>11.45665</w:t>
            </w:r>
          </w:p>
        </w:tc>
        <w:tc>
          <w:tcPr>
            <w:tcW w:w="960" w:type="dxa"/>
            <w:noWrap/>
            <w:hideMark/>
          </w:tcPr>
          <w:p w14:paraId="7615994E" w14:textId="77777777" w:rsidR="00650C20" w:rsidRPr="00650C20" w:rsidRDefault="00650C20" w:rsidP="00650C20">
            <w:r w:rsidRPr="00650C20">
              <w:t>13.90261</w:t>
            </w:r>
          </w:p>
        </w:tc>
        <w:tc>
          <w:tcPr>
            <w:tcW w:w="960" w:type="dxa"/>
            <w:noWrap/>
            <w:hideMark/>
          </w:tcPr>
          <w:p w14:paraId="35A734E8" w14:textId="77777777" w:rsidR="00650C20" w:rsidRPr="00650C20" w:rsidRDefault="00650C20" w:rsidP="00650C20">
            <w:r w:rsidRPr="00650C20">
              <w:t>7.904579</w:t>
            </w:r>
          </w:p>
        </w:tc>
        <w:tc>
          <w:tcPr>
            <w:tcW w:w="960" w:type="dxa"/>
            <w:noWrap/>
            <w:hideMark/>
          </w:tcPr>
          <w:p w14:paraId="6AA56D96" w14:textId="77777777" w:rsidR="00650C20" w:rsidRPr="00650C20" w:rsidRDefault="00650C20" w:rsidP="00650C20">
            <w:r w:rsidRPr="00650C20">
              <w:t>10.43648</w:t>
            </w:r>
          </w:p>
        </w:tc>
      </w:tr>
      <w:tr w:rsidR="00650C20" w:rsidRPr="00650C20" w14:paraId="641017E4" w14:textId="77777777" w:rsidTr="00650C20">
        <w:trPr>
          <w:trHeight w:val="300"/>
        </w:trPr>
        <w:tc>
          <w:tcPr>
            <w:tcW w:w="960" w:type="dxa"/>
            <w:noWrap/>
            <w:hideMark/>
          </w:tcPr>
          <w:p w14:paraId="6B9C442B" w14:textId="77777777" w:rsidR="00650C20" w:rsidRPr="00650C20" w:rsidRDefault="00650C20" w:rsidP="00650C20">
            <w:r w:rsidRPr="00650C20">
              <w:t>5.798915</w:t>
            </w:r>
          </w:p>
        </w:tc>
        <w:tc>
          <w:tcPr>
            <w:tcW w:w="960" w:type="dxa"/>
            <w:noWrap/>
            <w:hideMark/>
          </w:tcPr>
          <w:p w14:paraId="64F026A5" w14:textId="77777777" w:rsidR="00650C20" w:rsidRPr="00650C20" w:rsidRDefault="00650C20" w:rsidP="00650C20">
            <w:r w:rsidRPr="00650C20">
              <w:t>10.19894</w:t>
            </w:r>
          </w:p>
        </w:tc>
        <w:tc>
          <w:tcPr>
            <w:tcW w:w="960" w:type="dxa"/>
            <w:noWrap/>
            <w:hideMark/>
          </w:tcPr>
          <w:p w14:paraId="6C07800D" w14:textId="77777777" w:rsidR="00650C20" w:rsidRPr="00650C20" w:rsidRDefault="00650C20" w:rsidP="00650C20">
            <w:r w:rsidRPr="00650C20">
              <w:t>13.78239</w:t>
            </w:r>
          </w:p>
        </w:tc>
        <w:tc>
          <w:tcPr>
            <w:tcW w:w="960" w:type="dxa"/>
            <w:noWrap/>
            <w:hideMark/>
          </w:tcPr>
          <w:p w14:paraId="76C85314" w14:textId="77777777" w:rsidR="00650C20" w:rsidRPr="00650C20" w:rsidRDefault="00650C20" w:rsidP="00650C20">
            <w:r w:rsidRPr="00650C20">
              <w:t>4.992035</w:t>
            </w:r>
          </w:p>
        </w:tc>
        <w:tc>
          <w:tcPr>
            <w:tcW w:w="960" w:type="dxa"/>
            <w:noWrap/>
            <w:hideMark/>
          </w:tcPr>
          <w:p w14:paraId="7E2816E1" w14:textId="77777777" w:rsidR="00650C20" w:rsidRPr="00650C20" w:rsidRDefault="00650C20" w:rsidP="00650C20">
            <w:r w:rsidRPr="00650C20">
              <w:t>10.79054</w:t>
            </w:r>
          </w:p>
        </w:tc>
        <w:tc>
          <w:tcPr>
            <w:tcW w:w="960" w:type="dxa"/>
            <w:noWrap/>
            <w:hideMark/>
          </w:tcPr>
          <w:p w14:paraId="6302B63D" w14:textId="77777777" w:rsidR="00650C20" w:rsidRPr="00650C20" w:rsidRDefault="00650C20" w:rsidP="00650C20">
            <w:r w:rsidRPr="00650C20">
              <w:t>5.617547</w:t>
            </w:r>
          </w:p>
        </w:tc>
        <w:tc>
          <w:tcPr>
            <w:tcW w:w="960" w:type="dxa"/>
            <w:noWrap/>
            <w:hideMark/>
          </w:tcPr>
          <w:p w14:paraId="7A162FC7" w14:textId="77777777" w:rsidR="00650C20" w:rsidRPr="00650C20" w:rsidRDefault="00650C20" w:rsidP="00650C20">
            <w:r w:rsidRPr="00650C20">
              <w:t>9.203952</w:t>
            </w:r>
          </w:p>
        </w:tc>
        <w:tc>
          <w:tcPr>
            <w:tcW w:w="960" w:type="dxa"/>
            <w:noWrap/>
            <w:hideMark/>
          </w:tcPr>
          <w:p w14:paraId="4033DB88" w14:textId="77777777" w:rsidR="00650C20" w:rsidRPr="00650C20" w:rsidRDefault="00650C20" w:rsidP="00650C20">
            <w:r w:rsidRPr="00650C20">
              <w:t>4.682205</w:t>
            </w:r>
          </w:p>
        </w:tc>
        <w:tc>
          <w:tcPr>
            <w:tcW w:w="960" w:type="dxa"/>
            <w:noWrap/>
            <w:hideMark/>
          </w:tcPr>
          <w:p w14:paraId="2079BC29" w14:textId="77777777" w:rsidR="00650C20" w:rsidRPr="00650C20" w:rsidRDefault="00650C20" w:rsidP="00650C20">
            <w:r w:rsidRPr="00650C20">
              <w:t>5.634746</w:t>
            </w:r>
          </w:p>
        </w:tc>
        <w:tc>
          <w:tcPr>
            <w:tcW w:w="960" w:type="dxa"/>
            <w:noWrap/>
            <w:hideMark/>
          </w:tcPr>
          <w:p w14:paraId="79343CDE" w14:textId="77777777" w:rsidR="00650C20" w:rsidRPr="00650C20" w:rsidRDefault="00650C20" w:rsidP="00650C20">
            <w:r w:rsidRPr="00650C20">
              <w:t>16.22309</w:t>
            </w:r>
          </w:p>
        </w:tc>
      </w:tr>
      <w:tr w:rsidR="00650C20" w:rsidRPr="00650C20" w14:paraId="7D6ED5E3" w14:textId="77777777" w:rsidTr="00650C20">
        <w:trPr>
          <w:trHeight w:val="300"/>
        </w:trPr>
        <w:tc>
          <w:tcPr>
            <w:tcW w:w="960" w:type="dxa"/>
            <w:noWrap/>
            <w:hideMark/>
          </w:tcPr>
          <w:p w14:paraId="587180C9" w14:textId="77777777" w:rsidR="00650C20" w:rsidRPr="00650C20" w:rsidRDefault="00650C20" w:rsidP="00650C20">
            <w:r w:rsidRPr="00650C20">
              <w:t>6.107641</w:t>
            </w:r>
          </w:p>
        </w:tc>
        <w:tc>
          <w:tcPr>
            <w:tcW w:w="960" w:type="dxa"/>
            <w:noWrap/>
            <w:hideMark/>
          </w:tcPr>
          <w:p w14:paraId="15667BA2" w14:textId="77777777" w:rsidR="00650C20" w:rsidRPr="00650C20" w:rsidRDefault="00650C20" w:rsidP="00650C20">
            <w:r w:rsidRPr="00650C20">
              <w:t>4.221077</w:t>
            </w:r>
          </w:p>
        </w:tc>
        <w:tc>
          <w:tcPr>
            <w:tcW w:w="960" w:type="dxa"/>
            <w:noWrap/>
            <w:hideMark/>
          </w:tcPr>
          <w:p w14:paraId="17A1BCD0" w14:textId="77777777" w:rsidR="00650C20" w:rsidRPr="00650C20" w:rsidRDefault="00650C20" w:rsidP="00650C20">
            <w:r w:rsidRPr="00650C20">
              <w:t>13.78724</w:t>
            </w:r>
          </w:p>
        </w:tc>
        <w:tc>
          <w:tcPr>
            <w:tcW w:w="960" w:type="dxa"/>
            <w:noWrap/>
            <w:hideMark/>
          </w:tcPr>
          <w:p w14:paraId="32D52B90" w14:textId="77777777" w:rsidR="00650C20" w:rsidRPr="00650C20" w:rsidRDefault="00650C20" w:rsidP="00650C20">
            <w:r w:rsidRPr="00650C20">
              <w:t>16.26618</w:t>
            </w:r>
          </w:p>
        </w:tc>
        <w:tc>
          <w:tcPr>
            <w:tcW w:w="960" w:type="dxa"/>
            <w:noWrap/>
            <w:hideMark/>
          </w:tcPr>
          <w:p w14:paraId="36F50F66" w14:textId="77777777" w:rsidR="00650C20" w:rsidRPr="00650C20" w:rsidRDefault="00650C20" w:rsidP="00650C20">
            <w:r w:rsidRPr="00650C20">
              <w:t>16.3121</w:t>
            </w:r>
          </w:p>
        </w:tc>
        <w:tc>
          <w:tcPr>
            <w:tcW w:w="960" w:type="dxa"/>
            <w:noWrap/>
            <w:hideMark/>
          </w:tcPr>
          <w:p w14:paraId="725C9EF5" w14:textId="77777777" w:rsidR="00650C20" w:rsidRPr="00650C20" w:rsidRDefault="00650C20" w:rsidP="00650C20">
            <w:r w:rsidRPr="00650C20">
              <w:t>5.285461</w:t>
            </w:r>
          </w:p>
        </w:tc>
        <w:tc>
          <w:tcPr>
            <w:tcW w:w="960" w:type="dxa"/>
            <w:noWrap/>
            <w:hideMark/>
          </w:tcPr>
          <w:p w14:paraId="664B1436" w14:textId="77777777" w:rsidR="00650C20" w:rsidRPr="00650C20" w:rsidRDefault="00650C20" w:rsidP="00650C20">
            <w:r w:rsidRPr="00650C20">
              <w:t>5.895478</w:t>
            </w:r>
          </w:p>
        </w:tc>
        <w:tc>
          <w:tcPr>
            <w:tcW w:w="960" w:type="dxa"/>
            <w:noWrap/>
            <w:hideMark/>
          </w:tcPr>
          <w:p w14:paraId="69535B85" w14:textId="77777777" w:rsidR="00650C20" w:rsidRPr="00650C20" w:rsidRDefault="00650C20" w:rsidP="00650C20">
            <w:r w:rsidRPr="00650C20">
              <w:t>13.32287</w:t>
            </w:r>
          </w:p>
        </w:tc>
        <w:tc>
          <w:tcPr>
            <w:tcW w:w="960" w:type="dxa"/>
            <w:noWrap/>
            <w:hideMark/>
          </w:tcPr>
          <w:p w14:paraId="3DEAD97B" w14:textId="77777777" w:rsidR="00650C20" w:rsidRPr="00650C20" w:rsidRDefault="00650C20" w:rsidP="00650C20">
            <w:r w:rsidRPr="00650C20">
              <w:t>3.874558</w:t>
            </w:r>
          </w:p>
        </w:tc>
        <w:tc>
          <w:tcPr>
            <w:tcW w:w="960" w:type="dxa"/>
            <w:noWrap/>
            <w:hideMark/>
          </w:tcPr>
          <w:p w14:paraId="75A60731" w14:textId="77777777" w:rsidR="00650C20" w:rsidRPr="00650C20" w:rsidRDefault="00650C20" w:rsidP="00650C20">
            <w:r w:rsidRPr="00650C20">
              <w:t>15.15921</w:t>
            </w:r>
          </w:p>
        </w:tc>
      </w:tr>
      <w:tr w:rsidR="00650C20" w:rsidRPr="00650C20" w14:paraId="356FC69A" w14:textId="77777777" w:rsidTr="00650C20">
        <w:trPr>
          <w:trHeight w:val="300"/>
        </w:trPr>
        <w:tc>
          <w:tcPr>
            <w:tcW w:w="960" w:type="dxa"/>
            <w:noWrap/>
            <w:hideMark/>
          </w:tcPr>
          <w:p w14:paraId="201065AB" w14:textId="77777777" w:rsidR="00650C20" w:rsidRPr="00650C20" w:rsidRDefault="00650C20" w:rsidP="00650C20">
            <w:r w:rsidRPr="00650C20">
              <w:t>5.675192</w:t>
            </w:r>
          </w:p>
        </w:tc>
        <w:tc>
          <w:tcPr>
            <w:tcW w:w="960" w:type="dxa"/>
            <w:noWrap/>
            <w:hideMark/>
          </w:tcPr>
          <w:p w14:paraId="301922DF" w14:textId="77777777" w:rsidR="00650C20" w:rsidRPr="00650C20" w:rsidRDefault="00650C20" w:rsidP="00650C20">
            <w:r w:rsidRPr="00650C20">
              <w:t>11.8409</w:t>
            </w:r>
          </w:p>
        </w:tc>
        <w:tc>
          <w:tcPr>
            <w:tcW w:w="960" w:type="dxa"/>
            <w:noWrap/>
            <w:hideMark/>
          </w:tcPr>
          <w:p w14:paraId="4F5B7F01" w14:textId="77777777" w:rsidR="00650C20" w:rsidRPr="00650C20" w:rsidRDefault="00650C20" w:rsidP="00650C20">
            <w:r w:rsidRPr="00650C20">
              <w:t>8.578865</w:t>
            </w:r>
          </w:p>
        </w:tc>
        <w:tc>
          <w:tcPr>
            <w:tcW w:w="960" w:type="dxa"/>
            <w:noWrap/>
            <w:hideMark/>
          </w:tcPr>
          <w:p w14:paraId="042439D6" w14:textId="77777777" w:rsidR="00650C20" w:rsidRPr="00650C20" w:rsidRDefault="00650C20" w:rsidP="00650C20">
            <w:r w:rsidRPr="00650C20">
              <w:t>8.904037</w:t>
            </w:r>
          </w:p>
        </w:tc>
        <w:tc>
          <w:tcPr>
            <w:tcW w:w="960" w:type="dxa"/>
            <w:noWrap/>
            <w:hideMark/>
          </w:tcPr>
          <w:p w14:paraId="7CCB6C81" w14:textId="77777777" w:rsidR="00650C20" w:rsidRPr="00650C20" w:rsidRDefault="00650C20" w:rsidP="00650C20">
            <w:r w:rsidRPr="00650C20">
              <w:t>15.97686</w:t>
            </w:r>
          </w:p>
        </w:tc>
        <w:tc>
          <w:tcPr>
            <w:tcW w:w="960" w:type="dxa"/>
            <w:noWrap/>
            <w:hideMark/>
          </w:tcPr>
          <w:p w14:paraId="230E7FAF" w14:textId="77777777" w:rsidR="00650C20" w:rsidRPr="00650C20" w:rsidRDefault="00650C20" w:rsidP="00650C20">
            <w:r w:rsidRPr="00650C20">
              <w:t>12.44789</w:t>
            </w:r>
          </w:p>
        </w:tc>
        <w:tc>
          <w:tcPr>
            <w:tcW w:w="960" w:type="dxa"/>
            <w:noWrap/>
            <w:hideMark/>
          </w:tcPr>
          <w:p w14:paraId="7E4528EC" w14:textId="77777777" w:rsidR="00650C20" w:rsidRPr="00650C20" w:rsidRDefault="00650C20" w:rsidP="00650C20">
            <w:r w:rsidRPr="00650C20">
              <w:t>6.111174</w:t>
            </w:r>
          </w:p>
        </w:tc>
        <w:tc>
          <w:tcPr>
            <w:tcW w:w="960" w:type="dxa"/>
            <w:noWrap/>
            <w:hideMark/>
          </w:tcPr>
          <w:p w14:paraId="3E3FE975" w14:textId="77777777" w:rsidR="00650C20" w:rsidRPr="00650C20" w:rsidRDefault="00650C20" w:rsidP="00650C20">
            <w:r w:rsidRPr="00650C20">
              <w:t>8.829458</w:t>
            </w:r>
          </w:p>
        </w:tc>
        <w:tc>
          <w:tcPr>
            <w:tcW w:w="960" w:type="dxa"/>
            <w:noWrap/>
            <w:hideMark/>
          </w:tcPr>
          <w:p w14:paraId="34EC13EF" w14:textId="77777777" w:rsidR="00650C20" w:rsidRPr="00650C20" w:rsidRDefault="00650C20" w:rsidP="00650C20">
            <w:r w:rsidRPr="00650C20">
              <w:t>14.97751</w:t>
            </w:r>
          </w:p>
        </w:tc>
        <w:tc>
          <w:tcPr>
            <w:tcW w:w="960" w:type="dxa"/>
            <w:noWrap/>
            <w:hideMark/>
          </w:tcPr>
          <w:p w14:paraId="5FC576EA" w14:textId="77777777" w:rsidR="00650C20" w:rsidRPr="00650C20" w:rsidRDefault="00650C20" w:rsidP="00650C20">
            <w:r w:rsidRPr="00650C20">
              <w:t>15.31588</w:t>
            </w:r>
          </w:p>
        </w:tc>
      </w:tr>
      <w:tr w:rsidR="00650C20" w:rsidRPr="00650C20" w14:paraId="5907B80A" w14:textId="77777777" w:rsidTr="00650C20">
        <w:trPr>
          <w:trHeight w:val="300"/>
        </w:trPr>
        <w:tc>
          <w:tcPr>
            <w:tcW w:w="960" w:type="dxa"/>
            <w:noWrap/>
            <w:hideMark/>
          </w:tcPr>
          <w:p w14:paraId="1C22C263" w14:textId="77777777" w:rsidR="00650C20" w:rsidRPr="00650C20" w:rsidRDefault="00650C20" w:rsidP="00650C20">
            <w:pPr>
              <w:rPr>
                <w:b/>
                <w:bCs/>
              </w:rPr>
            </w:pPr>
            <w:r w:rsidRPr="00650C20">
              <w:rPr>
                <w:b/>
                <w:bCs/>
              </w:rPr>
              <w:t>6.687433</w:t>
            </w:r>
          </w:p>
        </w:tc>
        <w:tc>
          <w:tcPr>
            <w:tcW w:w="960" w:type="dxa"/>
            <w:noWrap/>
            <w:hideMark/>
          </w:tcPr>
          <w:p w14:paraId="7C880B88" w14:textId="77777777" w:rsidR="00650C20" w:rsidRPr="00650C20" w:rsidRDefault="00650C20" w:rsidP="00650C20">
            <w:pPr>
              <w:rPr>
                <w:b/>
                <w:bCs/>
              </w:rPr>
            </w:pPr>
            <w:r w:rsidRPr="00650C20">
              <w:rPr>
                <w:b/>
                <w:bCs/>
              </w:rPr>
              <w:t>8.685391</w:t>
            </w:r>
          </w:p>
        </w:tc>
        <w:tc>
          <w:tcPr>
            <w:tcW w:w="960" w:type="dxa"/>
            <w:noWrap/>
            <w:hideMark/>
          </w:tcPr>
          <w:p w14:paraId="0A2F49C2" w14:textId="77777777" w:rsidR="00650C20" w:rsidRPr="00650C20" w:rsidRDefault="00650C20" w:rsidP="00650C20">
            <w:pPr>
              <w:rPr>
                <w:b/>
                <w:bCs/>
              </w:rPr>
            </w:pPr>
            <w:r w:rsidRPr="00650C20">
              <w:rPr>
                <w:b/>
                <w:bCs/>
              </w:rPr>
              <w:t>9.616453</w:t>
            </w:r>
          </w:p>
        </w:tc>
        <w:tc>
          <w:tcPr>
            <w:tcW w:w="960" w:type="dxa"/>
            <w:noWrap/>
            <w:hideMark/>
          </w:tcPr>
          <w:p w14:paraId="532D59F0" w14:textId="77777777" w:rsidR="00650C20" w:rsidRPr="00650C20" w:rsidRDefault="00650C20" w:rsidP="00650C20">
            <w:pPr>
              <w:rPr>
                <w:b/>
                <w:bCs/>
              </w:rPr>
            </w:pPr>
            <w:r w:rsidRPr="00650C20">
              <w:rPr>
                <w:b/>
                <w:bCs/>
              </w:rPr>
              <w:t>10.28834</w:t>
            </w:r>
          </w:p>
        </w:tc>
        <w:tc>
          <w:tcPr>
            <w:tcW w:w="960" w:type="dxa"/>
            <w:noWrap/>
            <w:hideMark/>
          </w:tcPr>
          <w:p w14:paraId="0DE02A73" w14:textId="77777777" w:rsidR="00650C20" w:rsidRPr="00650C20" w:rsidRDefault="00650C20" w:rsidP="00650C20">
            <w:pPr>
              <w:rPr>
                <w:b/>
                <w:bCs/>
              </w:rPr>
            </w:pPr>
            <w:r w:rsidRPr="00650C20">
              <w:rPr>
                <w:b/>
                <w:bCs/>
              </w:rPr>
              <w:t>13.18102</w:t>
            </w:r>
          </w:p>
        </w:tc>
        <w:tc>
          <w:tcPr>
            <w:tcW w:w="960" w:type="dxa"/>
            <w:noWrap/>
            <w:hideMark/>
          </w:tcPr>
          <w:p w14:paraId="6BC94495" w14:textId="77777777" w:rsidR="00650C20" w:rsidRPr="00650C20" w:rsidRDefault="00650C20" w:rsidP="00650C20">
            <w:pPr>
              <w:rPr>
                <w:b/>
                <w:bCs/>
              </w:rPr>
            </w:pPr>
            <w:r w:rsidRPr="00650C20">
              <w:rPr>
                <w:b/>
                <w:bCs/>
              </w:rPr>
              <w:t>8.010678</w:t>
            </w:r>
          </w:p>
        </w:tc>
        <w:tc>
          <w:tcPr>
            <w:tcW w:w="960" w:type="dxa"/>
            <w:noWrap/>
            <w:hideMark/>
          </w:tcPr>
          <w:p w14:paraId="2358FAEC" w14:textId="77777777" w:rsidR="00650C20" w:rsidRPr="00650C20" w:rsidRDefault="00650C20" w:rsidP="00650C20">
            <w:pPr>
              <w:rPr>
                <w:b/>
                <w:bCs/>
              </w:rPr>
            </w:pPr>
            <w:r w:rsidRPr="00650C20">
              <w:rPr>
                <w:b/>
                <w:bCs/>
              </w:rPr>
              <w:t>7.467719</w:t>
            </w:r>
          </w:p>
        </w:tc>
        <w:tc>
          <w:tcPr>
            <w:tcW w:w="960" w:type="dxa"/>
            <w:noWrap/>
            <w:hideMark/>
          </w:tcPr>
          <w:p w14:paraId="279EEDB4" w14:textId="77777777" w:rsidR="00650C20" w:rsidRPr="00650C20" w:rsidRDefault="00650C20" w:rsidP="00650C20">
            <w:pPr>
              <w:rPr>
                <w:b/>
                <w:bCs/>
              </w:rPr>
            </w:pPr>
            <w:r w:rsidRPr="00650C20">
              <w:rPr>
                <w:b/>
                <w:bCs/>
              </w:rPr>
              <w:t>8.730815</w:t>
            </w:r>
          </w:p>
        </w:tc>
        <w:tc>
          <w:tcPr>
            <w:tcW w:w="960" w:type="dxa"/>
            <w:noWrap/>
            <w:hideMark/>
          </w:tcPr>
          <w:p w14:paraId="1711CE30" w14:textId="77777777" w:rsidR="00650C20" w:rsidRPr="00650C20" w:rsidRDefault="00650C20" w:rsidP="00650C20">
            <w:pPr>
              <w:rPr>
                <w:b/>
                <w:bCs/>
              </w:rPr>
            </w:pPr>
            <w:r w:rsidRPr="00650C20">
              <w:rPr>
                <w:b/>
                <w:bCs/>
              </w:rPr>
              <w:t>10.41653</w:t>
            </w:r>
          </w:p>
        </w:tc>
        <w:tc>
          <w:tcPr>
            <w:tcW w:w="960" w:type="dxa"/>
            <w:noWrap/>
            <w:hideMark/>
          </w:tcPr>
          <w:p w14:paraId="211FB8F8" w14:textId="77777777" w:rsidR="00650C20" w:rsidRPr="00650C20" w:rsidRDefault="00650C20" w:rsidP="00650C20">
            <w:pPr>
              <w:rPr>
                <w:b/>
                <w:bCs/>
              </w:rPr>
            </w:pPr>
            <w:r w:rsidRPr="00650C20">
              <w:rPr>
                <w:b/>
                <w:bCs/>
              </w:rPr>
              <w:t>11.12174</w:t>
            </w:r>
          </w:p>
        </w:tc>
      </w:tr>
    </w:tbl>
    <w:p w14:paraId="642F6F13" w14:textId="33D6528B" w:rsidR="00650C20" w:rsidRDefault="00650C20" w:rsidP="00DD05AD"/>
    <w:p w14:paraId="47E37092" w14:textId="6CBC524B"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A256CE2" w14:textId="77777777" w:rsidTr="00650C20">
        <w:trPr>
          <w:trHeight w:val="300"/>
        </w:trPr>
        <w:tc>
          <w:tcPr>
            <w:tcW w:w="960" w:type="dxa"/>
            <w:noWrap/>
            <w:hideMark/>
          </w:tcPr>
          <w:p w14:paraId="2A217DFF" w14:textId="77777777" w:rsidR="00650C20" w:rsidRPr="00650C20" w:rsidRDefault="00650C20" w:rsidP="00650C20">
            <w:r w:rsidRPr="00650C20">
              <w:t>Tx01</w:t>
            </w:r>
          </w:p>
        </w:tc>
        <w:tc>
          <w:tcPr>
            <w:tcW w:w="960" w:type="dxa"/>
            <w:noWrap/>
            <w:hideMark/>
          </w:tcPr>
          <w:p w14:paraId="61EB653E" w14:textId="77777777" w:rsidR="00650C20" w:rsidRPr="00650C20" w:rsidRDefault="00650C20" w:rsidP="00650C20">
            <w:r w:rsidRPr="00650C20">
              <w:t>Tx02</w:t>
            </w:r>
          </w:p>
        </w:tc>
        <w:tc>
          <w:tcPr>
            <w:tcW w:w="960" w:type="dxa"/>
            <w:noWrap/>
            <w:hideMark/>
          </w:tcPr>
          <w:p w14:paraId="1E97F1EA" w14:textId="77777777" w:rsidR="00650C20" w:rsidRPr="00650C20" w:rsidRDefault="00650C20" w:rsidP="00650C20">
            <w:r w:rsidRPr="00650C20">
              <w:t>Tx03</w:t>
            </w:r>
          </w:p>
        </w:tc>
        <w:tc>
          <w:tcPr>
            <w:tcW w:w="960" w:type="dxa"/>
            <w:noWrap/>
            <w:hideMark/>
          </w:tcPr>
          <w:p w14:paraId="4628512F" w14:textId="77777777" w:rsidR="00650C20" w:rsidRPr="00650C20" w:rsidRDefault="00650C20" w:rsidP="00650C20">
            <w:r w:rsidRPr="00650C20">
              <w:t>Tx04</w:t>
            </w:r>
          </w:p>
        </w:tc>
        <w:tc>
          <w:tcPr>
            <w:tcW w:w="960" w:type="dxa"/>
            <w:noWrap/>
            <w:hideMark/>
          </w:tcPr>
          <w:p w14:paraId="13BF543D" w14:textId="77777777" w:rsidR="00650C20" w:rsidRPr="00650C20" w:rsidRDefault="00650C20" w:rsidP="00650C20">
            <w:r w:rsidRPr="00650C20">
              <w:t>Tx05</w:t>
            </w:r>
          </w:p>
        </w:tc>
        <w:tc>
          <w:tcPr>
            <w:tcW w:w="960" w:type="dxa"/>
            <w:noWrap/>
            <w:hideMark/>
          </w:tcPr>
          <w:p w14:paraId="2E0F6BAC" w14:textId="77777777" w:rsidR="00650C20" w:rsidRPr="00650C20" w:rsidRDefault="00650C20" w:rsidP="00650C20">
            <w:r w:rsidRPr="00650C20">
              <w:t>Tx06</w:t>
            </w:r>
          </w:p>
        </w:tc>
        <w:tc>
          <w:tcPr>
            <w:tcW w:w="960" w:type="dxa"/>
            <w:noWrap/>
            <w:hideMark/>
          </w:tcPr>
          <w:p w14:paraId="20A27237" w14:textId="77777777" w:rsidR="00650C20" w:rsidRPr="00650C20" w:rsidRDefault="00650C20" w:rsidP="00650C20">
            <w:r w:rsidRPr="00650C20">
              <w:t>Tx07</w:t>
            </w:r>
          </w:p>
        </w:tc>
        <w:tc>
          <w:tcPr>
            <w:tcW w:w="960" w:type="dxa"/>
            <w:noWrap/>
            <w:hideMark/>
          </w:tcPr>
          <w:p w14:paraId="13045B76" w14:textId="77777777" w:rsidR="00650C20" w:rsidRPr="00650C20" w:rsidRDefault="00650C20" w:rsidP="00650C20">
            <w:r w:rsidRPr="00650C20">
              <w:t>Tx08</w:t>
            </w:r>
          </w:p>
        </w:tc>
        <w:tc>
          <w:tcPr>
            <w:tcW w:w="960" w:type="dxa"/>
            <w:noWrap/>
            <w:hideMark/>
          </w:tcPr>
          <w:p w14:paraId="2935692D" w14:textId="77777777" w:rsidR="00650C20" w:rsidRPr="00650C20" w:rsidRDefault="00650C20" w:rsidP="00650C20">
            <w:r w:rsidRPr="00650C20">
              <w:t>Tx09</w:t>
            </w:r>
          </w:p>
        </w:tc>
        <w:tc>
          <w:tcPr>
            <w:tcW w:w="960" w:type="dxa"/>
            <w:noWrap/>
            <w:hideMark/>
          </w:tcPr>
          <w:p w14:paraId="0110BCBE" w14:textId="77777777" w:rsidR="00650C20" w:rsidRPr="00650C20" w:rsidRDefault="00650C20" w:rsidP="00650C20">
            <w:r w:rsidRPr="00650C20">
              <w:t>Tx10</w:t>
            </w:r>
          </w:p>
        </w:tc>
      </w:tr>
      <w:tr w:rsidR="00650C20" w:rsidRPr="00650C20" w14:paraId="6D09152C" w14:textId="77777777" w:rsidTr="00650C20">
        <w:trPr>
          <w:trHeight w:val="300"/>
        </w:trPr>
        <w:tc>
          <w:tcPr>
            <w:tcW w:w="960" w:type="dxa"/>
            <w:noWrap/>
            <w:hideMark/>
          </w:tcPr>
          <w:p w14:paraId="08CF0C39" w14:textId="77777777" w:rsidR="00650C20" w:rsidRPr="00650C20" w:rsidRDefault="00650C20" w:rsidP="00650C20">
            <w:r w:rsidRPr="00650C20">
              <w:t>11.90555</w:t>
            </w:r>
          </w:p>
        </w:tc>
        <w:tc>
          <w:tcPr>
            <w:tcW w:w="960" w:type="dxa"/>
            <w:noWrap/>
            <w:hideMark/>
          </w:tcPr>
          <w:p w14:paraId="0A1497F0" w14:textId="77777777" w:rsidR="00650C20" w:rsidRPr="00650C20" w:rsidRDefault="00650C20" w:rsidP="00650C20">
            <w:r w:rsidRPr="00650C20">
              <w:t>10.8232</w:t>
            </w:r>
          </w:p>
        </w:tc>
        <w:tc>
          <w:tcPr>
            <w:tcW w:w="960" w:type="dxa"/>
            <w:noWrap/>
            <w:hideMark/>
          </w:tcPr>
          <w:p w14:paraId="531592A0" w14:textId="77777777" w:rsidR="00650C20" w:rsidRPr="00650C20" w:rsidRDefault="00650C20" w:rsidP="00650C20">
            <w:r w:rsidRPr="00650C20">
              <w:t>14.27704</w:t>
            </w:r>
          </w:p>
        </w:tc>
        <w:tc>
          <w:tcPr>
            <w:tcW w:w="960" w:type="dxa"/>
            <w:noWrap/>
            <w:hideMark/>
          </w:tcPr>
          <w:p w14:paraId="7DA6E60E" w14:textId="77777777" w:rsidR="00650C20" w:rsidRPr="00650C20" w:rsidRDefault="00650C20" w:rsidP="00650C20">
            <w:r w:rsidRPr="00650C20">
              <w:t>7.58582</w:t>
            </w:r>
          </w:p>
        </w:tc>
        <w:tc>
          <w:tcPr>
            <w:tcW w:w="960" w:type="dxa"/>
            <w:noWrap/>
            <w:hideMark/>
          </w:tcPr>
          <w:p w14:paraId="06D49070" w14:textId="77777777" w:rsidR="00650C20" w:rsidRPr="00650C20" w:rsidRDefault="00650C20" w:rsidP="00650C20">
            <w:r w:rsidRPr="00650C20">
              <w:t>8.681434</w:t>
            </w:r>
          </w:p>
        </w:tc>
        <w:tc>
          <w:tcPr>
            <w:tcW w:w="960" w:type="dxa"/>
            <w:noWrap/>
            <w:hideMark/>
          </w:tcPr>
          <w:p w14:paraId="23B5DB27" w14:textId="77777777" w:rsidR="00650C20" w:rsidRPr="00650C20" w:rsidRDefault="00650C20" w:rsidP="00650C20">
            <w:r w:rsidRPr="00650C20">
              <w:t>9.50648</w:t>
            </w:r>
          </w:p>
        </w:tc>
        <w:tc>
          <w:tcPr>
            <w:tcW w:w="960" w:type="dxa"/>
            <w:noWrap/>
            <w:hideMark/>
          </w:tcPr>
          <w:p w14:paraId="12A51F11" w14:textId="77777777" w:rsidR="00650C20" w:rsidRPr="00650C20" w:rsidRDefault="00650C20" w:rsidP="00650C20">
            <w:r w:rsidRPr="00650C20">
              <w:t>9.585885</w:t>
            </w:r>
          </w:p>
        </w:tc>
        <w:tc>
          <w:tcPr>
            <w:tcW w:w="960" w:type="dxa"/>
            <w:noWrap/>
            <w:hideMark/>
          </w:tcPr>
          <w:p w14:paraId="63A595FB" w14:textId="77777777" w:rsidR="00650C20" w:rsidRPr="00650C20" w:rsidRDefault="00650C20" w:rsidP="00650C20">
            <w:r w:rsidRPr="00650C20">
              <w:t>3.360156</w:t>
            </w:r>
          </w:p>
        </w:tc>
        <w:tc>
          <w:tcPr>
            <w:tcW w:w="960" w:type="dxa"/>
            <w:noWrap/>
            <w:hideMark/>
          </w:tcPr>
          <w:p w14:paraId="6277B0F9" w14:textId="77777777" w:rsidR="00650C20" w:rsidRPr="00650C20" w:rsidRDefault="00650C20" w:rsidP="00650C20">
            <w:r w:rsidRPr="00650C20">
              <w:t>16.77965</w:t>
            </w:r>
          </w:p>
        </w:tc>
        <w:tc>
          <w:tcPr>
            <w:tcW w:w="960" w:type="dxa"/>
            <w:noWrap/>
            <w:hideMark/>
          </w:tcPr>
          <w:p w14:paraId="24CD24CA" w14:textId="77777777" w:rsidR="00650C20" w:rsidRPr="00650C20" w:rsidRDefault="00650C20" w:rsidP="00650C20">
            <w:r w:rsidRPr="00650C20">
              <w:t>8.814951</w:t>
            </w:r>
          </w:p>
        </w:tc>
      </w:tr>
      <w:tr w:rsidR="00650C20" w:rsidRPr="00650C20" w14:paraId="6476E935" w14:textId="77777777" w:rsidTr="00650C20">
        <w:trPr>
          <w:trHeight w:val="300"/>
        </w:trPr>
        <w:tc>
          <w:tcPr>
            <w:tcW w:w="960" w:type="dxa"/>
            <w:noWrap/>
            <w:hideMark/>
          </w:tcPr>
          <w:p w14:paraId="107E373E" w14:textId="77777777" w:rsidR="00650C20" w:rsidRPr="00650C20" w:rsidRDefault="00650C20" w:rsidP="00650C20">
            <w:r w:rsidRPr="00650C20">
              <w:t>6.963335</w:t>
            </w:r>
          </w:p>
        </w:tc>
        <w:tc>
          <w:tcPr>
            <w:tcW w:w="960" w:type="dxa"/>
            <w:noWrap/>
            <w:hideMark/>
          </w:tcPr>
          <w:p w14:paraId="5519FB8C" w14:textId="77777777" w:rsidR="00650C20" w:rsidRPr="00650C20" w:rsidRDefault="00650C20" w:rsidP="00650C20">
            <w:r w:rsidRPr="00650C20">
              <w:t>10.47196</w:t>
            </w:r>
          </w:p>
        </w:tc>
        <w:tc>
          <w:tcPr>
            <w:tcW w:w="960" w:type="dxa"/>
            <w:noWrap/>
            <w:hideMark/>
          </w:tcPr>
          <w:p w14:paraId="60D40246" w14:textId="77777777" w:rsidR="00650C20" w:rsidRPr="00650C20" w:rsidRDefault="00650C20" w:rsidP="00650C20">
            <w:r w:rsidRPr="00650C20">
              <w:t>10.51051</w:t>
            </w:r>
          </w:p>
        </w:tc>
        <w:tc>
          <w:tcPr>
            <w:tcW w:w="960" w:type="dxa"/>
            <w:noWrap/>
            <w:hideMark/>
          </w:tcPr>
          <w:p w14:paraId="40681E28" w14:textId="77777777" w:rsidR="00650C20" w:rsidRPr="00650C20" w:rsidRDefault="00650C20" w:rsidP="00650C20">
            <w:r w:rsidRPr="00650C20">
              <w:t>7.795887</w:t>
            </w:r>
          </w:p>
        </w:tc>
        <w:tc>
          <w:tcPr>
            <w:tcW w:w="960" w:type="dxa"/>
            <w:noWrap/>
            <w:hideMark/>
          </w:tcPr>
          <w:p w14:paraId="7559BF7E" w14:textId="77777777" w:rsidR="00650C20" w:rsidRPr="00650C20" w:rsidRDefault="00650C20" w:rsidP="00650C20">
            <w:r w:rsidRPr="00650C20">
              <w:t>15.43762</w:t>
            </w:r>
          </w:p>
        </w:tc>
        <w:tc>
          <w:tcPr>
            <w:tcW w:w="960" w:type="dxa"/>
            <w:noWrap/>
            <w:hideMark/>
          </w:tcPr>
          <w:p w14:paraId="0F14323F" w14:textId="77777777" w:rsidR="00650C20" w:rsidRPr="00650C20" w:rsidRDefault="00650C20" w:rsidP="00650C20">
            <w:r w:rsidRPr="00650C20">
              <w:t>4.410539</w:t>
            </w:r>
          </w:p>
        </w:tc>
        <w:tc>
          <w:tcPr>
            <w:tcW w:w="960" w:type="dxa"/>
            <w:noWrap/>
            <w:hideMark/>
          </w:tcPr>
          <w:p w14:paraId="14D85CE7" w14:textId="77777777" w:rsidR="00650C20" w:rsidRPr="00650C20" w:rsidRDefault="00650C20" w:rsidP="00650C20">
            <w:r w:rsidRPr="00650C20">
              <w:t>6.956603</w:t>
            </w:r>
          </w:p>
        </w:tc>
        <w:tc>
          <w:tcPr>
            <w:tcW w:w="960" w:type="dxa"/>
            <w:noWrap/>
            <w:hideMark/>
          </w:tcPr>
          <w:p w14:paraId="4B70BE5E" w14:textId="77777777" w:rsidR="00650C20" w:rsidRPr="00650C20" w:rsidRDefault="00650C20" w:rsidP="00650C20">
            <w:r w:rsidRPr="00650C20">
              <w:t>11.87245</w:t>
            </w:r>
          </w:p>
        </w:tc>
        <w:tc>
          <w:tcPr>
            <w:tcW w:w="960" w:type="dxa"/>
            <w:noWrap/>
            <w:hideMark/>
          </w:tcPr>
          <w:p w14:paraId="3F43FBAF" w14:textId="77777777" w:rsidR="00650C20" w:rsidRPr="00650C20" w:rsidRDefault="00650C20" w:rsidP="00650C20">
            <w:r w:rsidRPr="00650C20">
              <w:t>7.996362</w:t>
            </w:r>
          </w:p>
        </w:tc>
        <w:tc>
          <w:tcPr>
            <w:tcW w:w="960" w:type="dxa"/>
            <w:noWrap/>
            <w:hideMark/>
          </w:tcPr>
          <w:p w14:paraId="2E1B32C1" w14:textId="77777777" w:rsidR="00650C20" w:rsidRPr="00650C20" w:rsidRDefault="00650C20" w:rsidP="00650C20">
            <w:r w:rsidRPr="00650C20">
              <w:t>9.478761</w:t>
            </w:r>
          </w:p>
        </w:tc>
      </w:tr>
      <w:tr w:rsidR="00650C20" w:rsidRPr="00650C20" w14:paraId="481D515C" w14:textId="77777777" w:rsidTr="00650C20">
        <w:trPr>
          <w:trHeight w:val="300"/>
        </w:trPr>
        <w:tc>
          <w:tcPr>
            <w:tcW w:w="960" w:type="dxa"/>
            <w:noWrap/>
            <w:hideMark/>
          </w:tcPr>
          <w:p w14:paraId="40DD80F4" w14:textId="77777777" w:rsidR="00650C20" w:rsidRPr="00650C20" w:rsidRDefault="00650C20" w:rsidP="00650C20">
            <w:r w:rsidRPr="00650C20">
              <w:t>6.539128</w:t>
            </w:r>
          </w:p>
        </w:tc>
        <w:tc>
          <w:tcPr>
            <w:tcW w:w="960" w:type="dxa"/>
            <w:noWrap/>
            <w:hideMark/>
          </w:tcPr>
          <w:p w14:paraId="0CA8DD4C" w14:textId="77777777" w:rsidR="00650C20" w:rsidRPr="00650C20" w:rsidRDefault="00650C20" w:rsidP="00650C20">
            <w:r w:rsidRPr="00650C20">
              <w:t>11.99618</w:t>
            </w:r>
          </w:p>
        </w:tc>
        <w:tc>
          <w:tcPr>
            <w:tcW w:w="960" w:type="dxa"/>
            <w:noWrap/>
            <w:hideMark/>
          </w:tcPr>
          <w:p w14:paraId="453E591E" w14:textId="77777777" w:rsidR="00650C20" w:rsidRPr="00650C20" w:rsidRDefault="00650C20" w:rsidP="00650C20">
            <w:r w:rsidRPr="00650C20">
              <w:t>11.93857</w:t>
            </w:r>
          </w:p>
        </w:tc>
        <w:tc>
          <w:tcPr>
            <w:tcW w:w="960" w:type="dxa"/>
            <w:noWrap/>
            <w:hideMark/>
          </w:tcPr>
          <w:p w14:paraId="03EDA9B2" w14:textId="77777777" w:rsidR="00650C20" w:rsidRPr="00650C20" w:rsidRDefault="00650C20" w:rsidP="00650C20">
            <w:r w:rsidRPr="00650C20">
              <w:t>7.95216</w:t>
            </w:r>
          </w:p>
        </w:tc>
        <w:tc>
          <w:tcPr>
            <w:tcW w:w="960" w:type="dxa"/>
            <w:noWrap/>
            <w:hideMark/>
          </w:tcPr>
          <w:p w14:paraId="4F93C451" w14:textId="77777777" w:rsidR="00650C20" w:rsidRPr="00650C20" w:rsidRDefault="00650C20" w:rsidP="00650C20">
            <w:r w:rsidRPr="00650C20">
              <w:t>15.3793</w:t>
            </w:r>
          </w:p>
        </w:tc>
        <w:tc>
          <w:tcPr>
            <w:tcW w:w="960" w:type="dxa"/>
            <w:noWrap/>
            <w:hideMark/>
          </w:tcPr>
          <w:p w14:paraId="72DF292B" w14:textId="77777777" w:rsidR="00650C20" w:rsidRPr="00650C20" w:rsidRDefault="00650C20" w:rsidP="00650C20">
            <w:r w:rsidRPr="00650C20">
              <w:t>10.56761</w:t>
            </w:r>
          </w:p>
        </w:tc>
        <w:tc>
          <w:tcPr>
            <w:tcW w:w="960" w:type="dxa"/>
            <w:noWrap/>
            <w:hideMark/>
          </w:tcPr>
          <w:p w14:paraId="763B5D57" w14:textId="77777777" w:rsidR="00650C20" w:rsidRPr="00650C20" w:rsidRDefault="00650C20" w:rsidP="00650C20">
            <w:r w:rsidRPr="00650C20">
              <w:t>7.369843</w:t>
            </w:r>
          </w:p>
        </w:tc>
        <w:tc>
          <w:tcPr>
            <w:tcW w:w="960" w:type="dxa"/>
            <w:noWrap/>
            <w:hideMark/>
          </w:tcPr>
          <w:p w14:paraId="5E78C339" w14:textId="77777777" w:rsidR="00650C20" w:rsidRPr="00650C20" w:rsidRDefault="00650C20" w:rsidP="00650C20">
            <w:r w:rsidRPr="00650C20">
              <w:t>11.64826</w:t>
            </w:r>
          </w:p>
        </w:tc>
        <w:tc>
          <w:tcPr>
            <w:tcW w:w="960" w:type="dxa"/>
            <w:noWrap/>
            <w:hideMark/>
          </w:tcPr>
          <w:p w14:paraId="59E63BD8" w14:textId="77777777" w:rsidR="00650C20" w:rsidRPr="00650C20" w:rsidRDefault="00650C20" w:rsidP="00650C20">
            <w:r w:rsidRPr="00650C20">
              <w:t>10.14895</w:t>
            </w:r>
          </w:p>
        </w:tc>
        <w:tc>
          <w:tcPr>
            <w:tcW w:w="960" w:type="dxa"/>
            <w:noWrap/>
            <w:hideMark/>
          </w:tcPr>
          <w:p w14:paraId="7092BB03" w14:textId="77777777" w:rsidR="00650C20" w:rsidRPr="00650C20" w:rsidRDefault="00650C20" w:rsidP="00650C20">
            <w:r w:rsidRPr="00650C20">
              <w:t>9.467583</w:t>
            </w:r>
          </w:p>
        </w:tc>
      </w:tr>
      <w:tr w:rsidR="00650C20" w:rsidRPr="00650C20" w14:paraId="72063B79" w14:textId="77777777" w:rsidTr="00650C20">
        <w:trPr>
          <w:trHeight w:val="300"/>
        </w:trPr>
        <w:tc>
          <w:tcPr>
            <w:tcW w:w="960" w:type="dxa"/>
            <w:noWrap/>
            <w:hideMark/>
          </w:tcPr>
          <w:p w14:paraId="27C70639" w14:textId="77777777" w:rsidR="00650C20" w:rsidRPr="00650C20" w:rsidRDefault="00650C20" w:rsidP="00650C20">
            <w:r w:rsidRPr="00650C20">
              <w:t>5.64337</w:t>
            </w:r>
          </w:p>
        </w:tc>
        <w:tc>
          <w:tcPr>
            <w:tcW w:w="960" w:type="dxa"/>
            <w:noWrap/>
            <w:hideMark/>
          </w:tcPr>
          <w:p w14:paraId="19467D58" w14:textId="77777777" w:rsidR="00650C20" w:rsidRPr="00650C20" w:rsidRDefault="00650C20" w:rsidP="00650C20">
            <w:r w:rsidRPr="00650C20">
              <w:t>10.13276</w:t>
            </w:r>
          </w:p>
        </w:tc>
        <w:tc>
          <w:tcPr>
            <w:tcW w:w="960" w:type="dxa"/>
            <w:noWrap/>
            <w:hideMark/>
          </w:tcPr>
          <w:p w14:paraId="40435B21" w14:textId="77777777" w:rsidR="00650C20" w:rsidRPr="00650C20" w:rsidRDefault="00650C20" w:rsidP="00650C20">
            <w:r w:rsidRPr="00650C20">
              <w:t>5.916041</w:t>
            </w:r>
          </w:p>
        </w:tc>
        <w:tc>
          <w:tcPr>
            <w:tcW w:w="960" w:type="dxa"/>
            <w:noWrap/>
            <w:hideMark/>
          </w:tcPr>
          <w:p w14:paraId="730BE9BC" w14:textId="77777777" w:rsidR="00650C20" w:rsidRPr="00650C20" w:rsidRDefault="00650C20" w:rsidP="00650C20">
            <w:r w:rsidRPr="00650C20">
              <w:t>8.765027</w:t>
            </w:r>
          </w:p>
        </w:tc>
        <w:tc>
          <w:tcPr>
            <w:tcW w:w="960" w:type="dxa"/>
            <w:noWrap/>
            <w:hideMark/>
          </w:tcPr>
          <w:p w14:paraId="2B12CEF4" w14:textId="77777777" w:rsidR="00650C20" w:rsidRPr="00650C20" w:rsidRDefault="00650C20" w:rsidP="00650C20">
            <w:r w:rsidRPr="00650C20">
              <w:t>16.21728</w:t>
            </w:r>
          </w:p>
        </w:tc>
        <w:tc>
          <w:tcPr>
            <w:tcW w:w="960" w:type="dxa"/>
            <w:noWrap/>
            <w:hideMark/>
          </w:tcPr>
          <w:p w14:paraId="0B9A31A6" w14:textId="77777777" w:rsidR="00650C20" w:rsidRPr="00650C20" w:rsidRDefault="00650C20" w:rsidP="00650C20">
            <w:r w:rsidRPr="00650C20">
              <w:t>6.252145</w:t>
            </w:r>
          </w:p>
        </w:tc>
        <w:tc>
          <w:tcPr>
            <w:tcW w:w="960" w:type="dxa"/>
            <w:noWrap/>
            <w:hideMark/>
          </w:tcPr>
          <w:p w14:paraId="356F59F7" w14:textId="77777777" w:rsidR="00650C20" w:rsidRPr="00650C20" w:rsidRDefault="00650C20" w:rsidP="00650C20">
            <w:r w:rsidRPr="00650C20">
              <w:t>4.188518</w:t>
            </w:r>
          </w:p>
        </w:tc>
        <w:tc>
          <w:tcPr>
            <w:tcW w:w="960" w:type="dxa"/>
            <w:noWrap/>
            <w:hideMark/>
          </w:tcPr>
          <w:p w14:paraId="0BDB161A" w14:textId="77777777" w:rsidR="00650C20" w:rsidRPr="00650C20" w:rsidRDefault="00650C20" w:rsidP="00650C20">
            <w:r w:rsidRPr="00650C20">
              <w:t>7.727987</w:t>
            </w:r>
          </w:p>
        </w:tc>
        <w:tc>
          <w:tcPr>
            <w:tcW w:w="960" w:type="dxa"/>
            <w:noWrap/>
            <w:hideMark/>
          </w:tcPr>
          <w:p w14:paraId="6EEB8DDA" w14:textId="77777777" w:rsidR="00650C20" w:rsidRPr="00650C20" w:rsidRDefault="00650C20" w:rsidP="00650C20">
            <w:r w:rsidRPr="00650C20">
              <w:t>8.971207</w:t>
            </w:r>
          </w:p>
        </w:tc>
        <w:tc>
          <w:tcPr>
            <w:tcW w:w="960" w:type="dxa"/>
            <w:noWrap/>
            <w:hideMark/>
          </w:tcPr>
          <w:p w14:paraId="5DADDD0E" w14:textId="77777777" w:rsidR="00650C20" w:rsidRPr="00650C20" w:rsidRDefault="00650C20" w:rsidP="00650C20">
            <w:r w:rsidRPr="00650C20">
              <w:t>6.431439</w:t>
            </w:r>
          </w:p>
        </w:tc>
      </w:tr>
      <w:tr w:rsidR="00650C20" w:rsidRPr="00650C20" w14:paraId="145711C8" w14:textId="77777777" w:rsidTr="00650C20">
        <w:trPr>
          <w:trHeight w:val="300"/>
        </w:trPr>
        <w:tc>
          <w:tcPr>
            <w:tcW w:w="960" w:type="dxa"/>
            <w:noWrap/>
            <w:hideMark/>
          </w:tcPr>
          <w:p w14:paraId="7424858B" w14:textId="77777777" w:rsidR="00650C20" w:rsidRPr="00650C20" w:rsidRDefault="00650C20" w:rsidP="00650C20">
            <w:r w:rsidRPr="00650C20">
              <w:t>5.568271</w:t>
            </w:r>
          </w:p>
        </w:tc>
        <w:tc>
          <w:tcPr>
            <w:tcW w:w="960" w:type="dxa"/>
            <w:noWrap/>
            <w:hideMark/>
          </w:tcPr>
          <w:p w14:paraId="3824179D" w14:textId="77777777" w:rsidR="00650C20" w:rsidRPr="00650C20" w:rsidRDefault="00650C20" w:rsidP="00650C20">
            <w:r w:rsidRPr="00650C20">
              <w:t>4.853898</w:t>
            </w:r>
          </w:p>
        </w:tc>
        <w:tc>
          <w:tcPr>
            <w:tcW w:w="960" w:type="dxa"/>
            <w:noWrap/>
            <w:hideMark/>
          </w:tcPr>
          <w:p w14:paraId="5BAAAE16" w14:textId="77777777" w:rsidR="00650C20" w:rsidRPr="00650C20" w:rsidRDefault="00650C20" w:rsidP="00650C20">
            <w:r w:rsidRPr="00650C20">
              <w:t>7.875429</w:t>
            </w:r>
          </w:p>
        </w:tc>
        <w:tc>
          <w:tcPr>
            <w:tcW w:w="960" w:type="dxa"/>
            <w:noWrap/>
            <w:hideMark/>
          </w:tcPr>
          <w:p w14:paraId="3DE569D8" w14:textId="77777777" w:rsidR="00650C20" w:rsidRPr="00650C20" w:rsidRDefault="00650C20" w:rsidP="00650C20">
            <w:r w:rsidRPr="00650C20">
              <w:t>12.36354</w:t>
            </w:r>
          </w:p>
        </w:tc>
        <w:tc>
          <w:tcPr>
            <w:tcW w:w="960" w:type="dxa"/>
            <w:noWrap/>
            <w:hideMark/>
          </w:tcPr>
          <w:p w14:paraId="251A53DE" w14:textId="77777777" w:rsidR="00650C20" w:rsidRPr="00650C20" w:rsidRDefault="00650C20" w:rsidP="00650C20">
            <w:r w:rsidRPr="00650C20">
              <w:t>18.61087</w:t>
            </w:r>
          </w:p>
        </w:tc>
        <w:tc>
          <w:tcPr>
            <w:tcW w:w="960" w:type="dxa"/>
            <w:noWrap/>
            <w:hideMark/>
          </w:tcPr>
          <w:p w14:paraId="7E1041AA" w14:textId="77777777" w:rsidR="00650C20" w:rsidRPr="00650C20" w:rsidRDefault="00650C20" w:rsidP="00650C20">
            <w:r w:rsidRPr="00650C20">
              <w:t>7.757524</w:t>
            </w:r>
          </w:p>
        </w:tc>
        <w:tc>
          <w:tcPr>
            <w:tcW w:w="960" w:type="dxa"/>
            <w:noWrap/>
            <w:hideMark/>
          </w:tcPr>
          <w:p w14:paraId="50B404AD" w14:textId="77777777" w:rsidR="00650C20" w:rsidRPr="00650C20" w:rsidRDefault="00650C20" w:rsidP="00650C20">
            <w:r w:rsidRPr="00650C20">
              <w:t>8.342115</w:t>
            </w:r>
          </w:p>
        </w:tc>
        <w:tc>
          <w:tcPr>
            <w:tcW w:w="960" w:type="dxa"/>
            <w:noWrap/>
            <w:hideMark/>
          </w:tcPr>
          <w:p w14:paraId="25244CAC" w14:textId="77777777" w:rsidR="00650C20" w:rsidRPr="00650C20" w:rsidRDefault="00650C20" w:rsidP="00650C20">
            <w:r w:rsidRPr="00650C20">
              <w:t>6.992198</w:t>
            </w:r>
          </w:p>
        </w:tc>
        <w:tc>
          <w:tcPr>
            <w:tcW w:w="960" w:type="dxa"/>
            <w:noWrap/>
            <w:hideMark/>
          </w:tcPr>
          <w:p w14:paraId="7C9E2491" w14:textId="77777777" w:rsidR="00650C20" w:rsidRPr="00650C20" w:rsidRDefault="00650C20" w:rsidP="00650C20">
            <w:r w:rsidRPr="00650C20">
              <w:t>15.27097</w:t>
            </w:r>
          </w:p>
        </w:tc>
        <w:tc>
          <w:tcPr>
            <w:tcW w:w="960" w:type="dxa"/>
            <w:noWrap/>
            <w:hideMark/>
          </w:tcPr>
          <w:p w14:paraId="59EDD6D2" w14:textId="77777777" w:rsidR="00650C20" w:rsidRPr="00650C20" w:rsidRDefault="00650C20" w:rsidP="00650C20">
            <w:r w:rsidRPr="00650C20">
              <w:t>5.902662</w:t>
            </w:r>
          </w:p>
        </w:tc>
      </w:tr>
      <w:tr w:rsidR="00650C20" w:rsidRPr="00650C20" w14:paraId="27E7DC18" w14:textId="77777777" w:rsidTr="00650C20">
        <w:trPr>
          <w:trHeight w:val="300"/>
        </w:trPr>
        <w:tc>
          <w:tcPr>
            <w:tcW w:w="960" w:type="dxa"/>
            <w:noWrap/>
            <w:hideMark/>
          </w:tcPr>
          <w:p w14:paraId="6B51D0D0" w14:textId="77777777" w:rsidR="00650C20" w:rsidRPr="00650C20" w:rsidRDefault="00650C20" w:rsidP="00650C20">
            <w:r w:rsidRPr="00650C20">
              <w:t>5.928075</w:t>
            </w:r>
          </w:p>
        </w:tc>
        <w:tc>
          <w:tcPr>
            <w:tcW w:w="960" w:type="dxa"/>
            <w:noWrap/>
            <w:hideMark/>
          </w:tcPr>
          <w:p w14:paraId="3CC4AD61" w14:textId="77777777" w:rsidR="00650C20" w:rsidRPr="00650C20" w:rsidRDefault="00650C20" w:rsidP="00650C20">
            <w:r w:rsidRPr="00650C20">
              <w:t>10.24553</w:t>
            </w:r>
          </w:p>
        </w:tc>
        <w:tc>
          <w:tcPr>
            <w:tcW w:w="960" w:type="dxa"/>
            <w:noWrap/>
            <w:hideMark/>
          </w:tcPr>
          <w:p w14:paraId="603C38C7" w14:textId="77777777" w:rsidR="00650C20" w:rsidRPr="00650C20" w:rsidRDefault="00650C20" w:rsidP="00650C20">
            <w:r w:rsidRPr="00650C20">
              <w:t>12.97659</w:t>
            </w:r>
          </w:p>
        </w:tc>
        <w:tc>
          <w:tcPr>
            <w:tcW w:w="960" w:type="dxa"/>
            <w:noWrap/>
            <w:hideMark/>
          </w:tcPr>
          <w:p w14:paraId="015B22A2" w14:textId="77777777" w:rsidR="00650C20" w:rsidRPr="00650C20" w:rsidRDefault="00650C20" w:rsidP="00650C20">
            <w:r w:rsidRPr="00650C20">
              <w:t>14.41471</w:t>
            </w:r>
          </w:p>
        </w:tc>
        <w:tc>
          <w:tcPr>
            <w:tcW w:w="960" w:type="dxa"/>
            <w:noWrap/>
            <w:hideMark/>
          </w:tcPr>
          <w:p w14:paraId="204C4964" w14:textId="77777777" w:rsidR="00650C20" w:rsidRPr="00650C20" w:rsidRDefault="00650C20" w:rsidP="00650C20">
            <w:r w:rsidRPr="00650C20">
              <w:t>5.945927</w:t>
            </w:r>
          </w:p>
        </w:tc>
        <w:tc>
          <w:tcPr>
            <w:tcW w:w="960" w:type="dxa"/>
            <w:noWrap/>
            <w:hideMark/>
          </w:tcPr>
          <w:p w14:paraId="29A83F12" w14:textId="77777777" w:rsidR="00650C20" w:rsidRPr="00650C20" w:rsidRDefault="00650C20" w:rsidP="00650C20">
            <w:r w:rsidRPr="00650C20">
              <w:t>9.314603</w:t>
            </w:r>
          </w:p>
        </w:tc>
        <w:tc>
          <w:tcPr>
            <w:tcW w:w="960" w:type="dxa"/>
            <w:noWrap/>
            <w:hideMark/>
          </w:tcPr>
          <w:p w14:paraId="36886E4B" w14:textId="77777777" w:rsidR="00650C20" w:rsidRPr="00650C20" w:rsidRDefault="00650C20" w:rsidP="00650C20">
            <w:r w:rsidRPr="00650C20">
              <w:t>6.939846</w:t>
            </w:r>
          </w:p>
        </w:tc>
        <w:tc>
          <w:tcPr>
            <w:tcW w:w="960" w:type="dxa"/>
            <w:noWrap/>
            <w:hideMark/>
          </w:tcPr>
          <w:p w14:paraId="2AFBFFC9" w14:textId="77777777" w:rsidR="00650C20" w:rsidRPr="00650C20" w:rsidRDefault="00650C20" w:rsidP="00650C20">
            <w:r w:rsidRPr="00650C20">
              <w:t>4.701265</w:t>
            </w:r>
          </w:p>
        </w:tc>
        <w:tc>
          <w:tcPr>
            <w:tcW w:w="960" w:type="dxa"/>
            <w:noWrap/>
            <w:hideMark/>
          </w:tcPr>
          <w:p w14:paraId="20909D96" w14:textId="77777777" w:rsidR="00650C20" w:rsidRPr="00650C20" w:rsidRDefault="00650C20" w:rsidP="00650C20">
            <w:r w:rsidRPr="00650C20">
              <w:t>13.77415</w:t>
            </w:r>
          </w:p>
        </w:tc>
        <w:tc>
          <w:tcPr>
            <w:tcW w:w="960" w:type="dxa"/>
            <w:noWrap/>
            <w:hideMark/>
          </w:tcPr>
          <w:p w14:paraId="66FA359E" w14:textId="77777777" w:rsidR="00650C20" w:rsidRPr="00650C20" w:rsidRDefault="00650C20" w:rsidP="00650C20">
            <w:r w:rsidRPr="00650C20">
              <w:t>14.6224</w:t>
            </w:r>
          </w:p>
        </w:tc>
      </w:tr>
      <w:tr w:rsidR="00650C20" w:rsidRPr="00650C20" w14:paraId="77BB2484" w14:textId="77777777" w:rsidTr="00650C20">
        <w:trPr>
          <w:trHeight w:val="300"/>
        </w:trPr>
        <w:tc>
          <w:tcPr>
            <w:tcW w:w="960" w:type="dxa"/>
            <w:noWrap/>
            <w:hideMark/>
          </w:tcPr>
          <w:p w14:paraId="04F35B91" w14:textId="77777777" w:rsidR="00650C20" w:rsidRPr="00650C20" w:rsidRDefault="00650C20" w:rsidP="00650C20">
            <w:r w:rsidRPr="00650C20">
              <w:t>5.359526</w:t>
            </w:r>
          </w:p>
        </w:tc>
        <w:tc>
          <w:tcPr>
            <w:tcW w:w="960" w:type="dxa"/>
            <w:noWrap/>
            <w:hideMark/>
          </w:tcPr>
          <w:p w14:paraId="070C6ACC" w14:textId="77777777" w:rsidR="00650C20" w:rsidRPr="00650C20" w:rsidRDefault="00650C20" w:rsidP="00650C20">
            <w:r w:rsidRPr="00650C20">
              <w:t>3.974804</w:t>
            </w:r>
          </w:p>
        </w:tc>
        <w:tc>
          <w:tcPr>
            <w:tcW w:w="960" w:type="dxa"/>
            <w:noWrap/>
            <w:hideMark/>
          </w:tcPr>
          <w:p w14:paraId="0269D287" w14:textId="77777777" w:rsidR="00650C20" w:rsidRPr="00650C20" w:rsidRDefault="00650C20" w:rsidP="00650C20">
            <w:r w:rsidRPr="00650C20">
              <w:t>7.214736</w:t>
            </w:r>
          </w:p>
        </w:tc>
        <w:tc>
          <w:tcPr>
            <w:tcW w:w="960" w:type="dxa"/>
            <w:noWrap/>
            <w:hideMark/>
          </w:tcPr>
          <w:p w14:paraId="30BE4449" w14:textId="77777777" w:rsidR="00650C20" w:rsidRPr="00650C20" w:rsidRDefault="00650C20" w:rsidP="00650C20">
            <w:r w:rsidRPr="00650C20">
              <w:t>14.52379</w:t>
            </w:r>
          </w:p>
        </w:tc>
        <w:tc>
          <w:tcPr>
            <w:tcW w:w="960" w:type="dxa"/>
            <w:noWrap/>
            <w:hideMark/>
          </w:tcPr>
          <w:p w14:paraId="0E4E63B1" w14:textId="77777777" w:rsidR="00650C20" w:rsidRPr="00650C20" w:rsidRDefault="00650C20" w:rsidP="00650C20">
            <w:r w:rsidRPr="00650C20">
              <w:t>8.535112</w:t>
            </w:r>
          </w:p>
        </w:tc>
        <w:tc>
          <w:tcPr>
            <w:tcW w:w="960" w:type="dxa"/>
            <w:noWrap/>
            <w:hideMark/>
          </w:tcPr>
          <w:p w14:paraId="70532622" w14:textId="77777777" w:rsidR="00650C20" w:rsidRPr="00650C20" w:rsidRDefault="00650C20" w:rsidP="00650C20">
            <w:r w:rsidRPr="00650C20">
              <w:t>9.869001</w:t>
            </w:r>
          </w:p>
        </w:tc>
        <w:tc>
          <w:tcPr>
            <w:tcW w:w="960" w:type="dxa"/>
            <w:noWrap/>
            <w:hideMark/>
          </w:tcPr>
          <w:p w14:paraId="40EAE654" w14:textId="77777777" w:rsidR="00650C20" w:rsidRPr="00650C20" w:rsidRDefault="00650C20" w:rsidP="00650C20">
            <w:r w:rsidRPr="00650C20">
              <w:t>9.809738</w:t>
            </w:r>
          </w:p>
        </w:tc>
        <w:tc>
          <w:tcPr>
            <w:tcW w:w="960" w:type="dxa"/>
            <w:noWrap/>
            <w:hideMark/>
          </w:tcPr>
          <w:p w14:paraId="0E9307A6" w14:textId="77777777" w:rsidR="00650C20" w:rsidRPr="00650C20" w:rsidRDefault="00650C20" w:rsidP="00650C20">
            <w:r w:rsidRPr="00650C20">
              <w:t>12.89694</w:t>
            </w:r>
          </w:p>
        </w:tc>
        <w:tc>
          <w:tcPr>
            <w:tcW w:w="960" w:type="dxa"/>
            <w:noWrap/>
            <w:hideMark/>
          </w:tcPr>
          <w:p w14:paraId="39992AB2" w14:textId="77777777" w:rsidR="00650C20" w:rsidRPr="00650C20" w:rsidRDefault="00650C20" w:rsidP="00650C20">
            <w:r w:rsidRPr="00650C20">
              <w:t>8.643163</w:t>
            </w:r>
          </w:p>
        </w:tc>
        <w:tc>
          <w:tcPr>
            <w:tcW w:w="960" w:type="dxa"/>
            <w:noWrap/>
            <w:hideMark/>
          </w:tcPr>
          <w:p w14:paraId="4407BBC4" w14:textId="77777777" w:rsidR="00650C20" w:rsidRPr="00650C20" w:rsidRDefault="00650C20" w:rsidP="00650C20">
            <w:r w:rsidRPr="00650C20">
              <w:t>10.52012</w:t>
            </w:r>
          </w:p>
        </w:tc>
      </w:tr>
      <w:tr w:rsidR="00650C20" w:rsidRPr="00650C20" w14:paraId="566C7CE9" w14:textId="77777777" w:rsidTr="00650C20">
        <w:trPr>
          <w:trHeight w:val="300"/>
        </w:trPr>
        <w:tc>
          <w:tcPr>
            <w:tcW w:w="960" w:type="dxa"/>
            <w:noWrap/>
            <w:hideMark/>
          </w:tcPr>
          <w:p w14:paraId="6174E5BF" w14:textId="77777777" w:rsidR="00650C20" w:rsidRPr="00650C20" w:rsidRDefault="00650C20" w:rsidP="00650C20">
            <w:r w:rsidRPr="00650C20">
              <w:t>5.334769</w:t>
            </w:r>
          </w:p>
        </w:tc>
        <w:tc>
          <w:tcPr>
            <w:tcW w:w="960" w:type="dxa"/>
            <w:noWrap/>
            <w:hideMark/>
          </w:tcPr>
          <w:p w14:paraId="5C9EABB9" w14:textId="77777777" w:rsidR="00650C20" w:rsidRPr="00650C20" w:rsidRDefault="00650C20" w:rsidP="00650C20">
            <w:r w:rsidRPr="00650C20">
              <w:t>11.14329</w:t>
            </w:r>
          </w:p>
        </w:tc>
        <w:tc>
          <w:tcPr>
            <w:tcW w:w="960" w:type="dxa"/>
            <w:noWrap/>
            <w:hideMark/>
          </w:tcPr>
          <w:p w14:paraId="4E2EC228" w14:textId="77777777" w:rsidR="00650C20" w:rsidRPr="00650C20" w:rsidRDefault="00650C20" w:rsidP="00650C20">
            <w:r w:rsidRPr="00650C20">
              <w:t>12.97897</w:t>
            </w:r>
          </w:p>
        </w:tc>
        <w:tc>
          <w:tcPr>
            <w:tcW w:w="960" w:type="dxa"/>
            <w:noWrap/>
            <w:hideMark/>
          </w:tcPr>
          <w:p w14:paraId="72DB4C39" w14:textId="77777777" w:rsidR="00650C20" w:rsidRPr="00650C20" w:rsidRDefault="00650C20" w:rsidP="00650C20">
            <w:r w:rsidRPr="00650C20">
              <w:t>4.48239</w:t>
            </w:r>
          </w:p>
        </w:tc>
        <w:tc>
          <w:tcPr>
            <w:tcW w:w="960" w:type="dxa"/>
            <w:noWrap/>
            <w:hideMark/>
          </w:tcPr>
          <w:p w14:paraId="620822C9" w14:textId="77777777" w:rsidR="00650C20" w:rsidRPr="00650C20" w:rsidRDefault="00650C20" w:rsidP="00650C20">
            <w:r w:rsidRPr="00650C20">
              <w:t>10.81079</w:t>
            </w:r>
          </w:p>
        </w:tc>
        <w:tc>
          <w:tcPr>
            <w:tcW w:w="960" w:type="dxa"/>
            <w:noWrap/>
            <w:hideMark/>
          </w:tcPr>
          <w:p w14:paraId="6D2B716D" w14:textId="77777777" w:rsidR="00650C20" w:rsidRPr="00650C20" w:rsidRDefault="00650C20" w:rsidP="00650C20">
            <w:r w:rsidRPr="00650C20">
              <w:t>5.35343</w:t>
            </w:r>
          </w:p>
        </w:tc>
        <w:tc>
          <w:tcPr>
            <w:tcW w:w="960" w:type="dxa"/>
            <w:noWrap/>
            <w:hideMark/>
          </w:tcPr>
          <w:p w14:paraId="36AB5ED4" w14:textId="77777777" w:rsidR="00650C20" w:rsidRPr="00650C20" w:rsidRDefault="00650C20" w:rsidP="00650C20">
            <w:r w:rsidRPr="00650C20">
              <w:t>10.50063</w:t>
            </w:r>
          </w:p>
        </w:tc>
        <w:tc>
          <w:tcPr>
            <w:tcW w:w="960" w:type="dxa"/>
            <w:noWrap/>
            <w:hideMark/>
          </w:tcPr>
          <w:p w14:paraId="6761CB26" w14:textId="77777777" w:rsidR="00650C20" w:rsidRPr="00650C20" w:rsidRDefault="00650C20" w:rsidP="00650C20">
            <w:r w:rsidRPr="00650C20">
              <w:t>4.614538</w:t>
            </w:r>
          </w:p>
        </w:tc>
        <w:tc>
          <w:tcPr>
            <w:tcW w:w="960" w:type="dxa"/>
            <w:noWrap/>
            <w:hideMark/>
          </w:tcPr>
          <w:p w14:paraId="2DBB4C5E" w14:textId="77777777" w:rsidR="00650C20" w:rsidRPr="00650C20" w:rsidRDefault="00650C20" w:rsidP="00650C20">
            <w:r w:rsidRPr="00650C20">
              <w:t>5.259963</w:t>
            </w:r>
          </w:p>
        </w:tc>
        <w:tc>
          <w:tcPr>
            <w:tcW w:w="960" w:type="dxa"/>
            <w:noWrap/>
            <w:hideMark/>
          </w:tcPr>
          <w:p w14:paraId="056D8AA5" w14:textId="77777777" w:rsidR="00650C20" w:rsidRPr="00650C20" w:rsidRDefault="00650C20" w:rsidP="00650C20">
            <w:r w:rsidRPr="00650C20">
              <w:t>15.99683</w:t>
            </w:r>
          </w:p>
        </w:tc>
      </w:tr>
      <w:tr w:rsidR="00650C20" w:rsidRPr="00650C20" w14:paraId="03789974" w14:textId="77777777" w:rsidTr="00650C20">
        <w:trPr>
          <w:trHeight w:val="300"/>
        </w:trPr>
        <w:tc>
          <w:tcPr>
            <w:tcW w:w="960" w:type="dxa"/>
            <w:noWrap/>
            <w:hideMark/>
          </w:tcPr>
          <w:p w14:paraId="1B00CD7D" w14:textId="77777777" w:rsidR="00650C20" w:rsidRPr="00650C20" w:rsidRDefault="00650C20" w:rsidP="00650C20">
            <w:r w:rsidRPr="00650C20">
              <w:t>6.318056</w:t>
            </w:r>
          </w:p>
        </w:tc>
        <w:tc>
          <w:tcPr>
            <w:tcW w:w="960" w:type="dxa"/>
            <w:noWrap/>
            <w:hideMark/>
          </w:tcPr>
          <w:p w14:paraId="08D7FBE5" w14:textId="77777777" w:rsidR="00650C20" w:rsidRPr="00650C20" w:rsidRDefault="00650C20" w:rsidP="00650C20">
            <w:r w:rsidRPr="00650C20">
              <w:t>6.355799</w:t>
            </w:r>
          </w:p>
        </w:tc>
        <w:tc>
          <w:tcPr>
            <w:tcW w:w="960" w:type="dxa"/>
            <w:noWrap/>
            <w:hideMark/>
          </w:tcPr>
          <w:p w14:paraId="60E73E9B" w14:textId="77777777" w:rsidR="00650C20" w:rsidRPr="00650C20" w:rsidRDefault="00650C20" w:rsidP="00650C20">
            <w:r w:rsidRPr="00650C20">
              <w:t>13.31883</w:t>
            </w:r>
          </w:p>
        </w:tc>
        <w:tc>
          <w:tcPr>
            <w:tcW w:w="960" w:type="dxa"/>
            <w:noWrap/>
            <w:hideMark/>
          </w:tcPr>
          <w:p w14:paraId="2259A5EA" w14:textId="77777777" w:rsidR="00650C20" w:rsidRPr="00650C20" w:rsidRDefault="00650C20" w:rsidP="00650C20">
            <w:r w:rsidRPr="00650C20">
              <w:t>5.70137</w:t>
            </w:r>
          </w:p>
        </w:tc>
        <w:tc>
          <w:tcPr>
            <w:tcW w:w="960" w:type="dxa"/>
            <w:noWrap/>
            <w:hideMark/>
          </w:tcPr>
          <w:p w14:paraId="643EC12C" w14:textId="77777777" w:rsidR="00650C20" w:rsidRPr="00650C20" w:rsidRDefault="00650C20" w:rsidP="00650C20">
            <w:r w:rsidRPr="00650C20">
              <w:t>15.32806</w:t>
            </w:r>
          </w:p>
        </w:tc>
        <w:tc>
          <w:tcPr>
            <w:tcW w:w="960" w:type="dxa"/>
            <w:noWrap/>
            <w:hideMark/>
          </w:tcPr>
          <w:p w14:paraId="5685938B" w14:textId="77777777" w:rsidR="00650C20" w:rsidRPr="00650C20" w:rsidRDefault="00650C20" w:rsidP="00650C20">
            <w:r w:rsidRPr="00650C20">
              <w:t>4.889351</w:t>
            </w:r>
          </w:p>
        </w:tc>
        <w:tc>
          <w:tcPr>
            <w:tcW w:w="960" w:type="dxa"/>
            <w:noWrap/>
            <w:hideMark/>
          </w:tcPr>
          <w:p w14:paraId="5D7A1E2D" w14:textId="77777777" w:rsidR="00650C20" w:rsidRPr="00650C20" w:rsidRDefault="00650C20" w:rsidP="00650C20">
            <w:r w:rsidRPr="00650C20">
              <w:t>5.456008</w:t>
            </w:r>
          </w:p>
        </w:tc>
        <w:tc>
          <w:tcPr>
            <w:tcW w:w="960" w:type="dxa"/>
            <w:noWrap/>
            <w:hideMark/>
          </w:tcPr>
          <w:p w14:paraId="30E486A8" w14:textId="77777777" w:rsidR="00650C20" w:rsidRPr="00650C20" w:rsidRDefault="00650C20" w:rsidP="00650C20">
            <w:r w:rsidRPr="00650C20">
              <w:t>12.77672</w:t>
            </w:r>
          </w:p>
        </w:tc>
        <w:tc>
          <w:tcPr>
            <w:tcW w:w="960" w:type="dxa"/>
            <w:noWrap/>
            <w:hideMark/>
          </w:tcPr>
          <w:p w14:paraId="4A0E9A7F" w14:textId="77777777" w:rsidR="00650C20" w:rsidRPr="00650C20" w:rsidRDefault="00650C20" w:rsidP="00650C20">
            <w:r w:rsidRPr="00650C20">
              <w:t>4.460098</w:t>
            </w:r>
          </w:p>
        </w:tc>
        <w:tc>
          <w:tcPr>
            <w:tcW w:w="960" w:type="dxa"/>
            <w:noWrap/>
            <w:hideMark/>
          </w:tcPr>
          <w:p w14:paraId="2D49CE35" w14:textId="77777777" w:rsidR="00650C20" w:rsidRPr="00650C20" w:rsidRDefault="00650C20" w:rsidP="00650C20">
            <w:r w:rsidRPr="00650C20">
              <w:t>15.68386</w:t>
            </w:r>
          </w:p>
        </w:tc>
      </w:tr>
      <w:tr w:rsidR="00650C20" w:rsidRPr="00650C20" w14:paraId="7C357D74" w14:textId="77777777" w:rsidTr="00650C20">
        <w:trPr>
          <w:trHeight w:val="300"/>
        </w:trPr>
        <w:tc>
          <w:tcPr>
            <w:tcW w:w="960" w:type="dxa"/>
            <w:noWrap/>
            <w:hideMark/>
          </w:tcPr>
          <w:p w14:paraId="44A3B495" w14:textId="77777777" w:rsidR="00650C20" w:rsidRPr="00650C20" w:rsidRDefault="00650C20" w:rsidP="00650C20">
            <w:r w:rsidRPr="00650C20">
              <w:t>5.248547</w:t>
            </w:r>
          </w:p>
        </w:tc>
        <w:tc>
          <w:tcPr>
            <w:tcW w:w="960" w:type="dxa"/>
            <w:noWrap/>
            <w:hideMark/>
          </w:tcPr>
          <w:p w14:paraId="57538FDE" w14:textId="77777777" w:rsidR="00650C20" w:rsidRPr="00650C20" w:rsidRDefault="00650C20" w:rsidP="00650C20">
            <w:r w:rsidRPr="00650C20">
              <w:t>12.2279</w:t>
            </w:r>
          </w:p>
        </w:tc>
        <w:tc>
          <w:tcPr>
            <w:tcW w:w="960" w:type="dxa"/>
            <w:noWrap/>
            <w:hideMark/>
          </w:tcPr>
          <w:p w14:paraId="3BC32C63" w14:textId="77777777" w:rsidR="00650C20" w:rsidRPr="00650C20" w:rsidRDefault="00650C20" w:rsidP="00650C20">
            <w:r w:rsidRPr="00650C20">
              <w:t>8.392236</w:t>
            </w:r>
          </w:p>
        </w:tc>
        <w:tc>
          <w:tcPr>
            <w:tcW w:w="960" w:type="dxa"/>
            <w:noWrap/>
            <w:hideMark/>
          </w:tcPr>
          <w:p w14:paraId="498AABA7" w14:textId="77777777" w:rsidR="00650C20" w:rsidRPr="00650C20" w:rsidRDefault="00650C20" w:rsidP="00650C20">
            <w:r w:rsidRPr="00650C20">
              <w:t>8.952929</w:t>
            </w:r>
          </w:p>
        </w:tc>
        <w:tc>
          <w:tcPr>
            <w:tcW w:w="960" w:type="dxa"/>
            <w:noWrap/>
            <w:hideMark/>
          </w:tcPr>
          <w:p w14:paraId="67E80FC4" w14:textId="77777777" w:rsidR="00650C20" w:rsidRPr="00650C20" w:rsidRDefault="00650C20" w:rsidP="00650C20">
            <w:r w:rsidRPr="00650C20">
              <w:t>16.10935</w:t>
            </w:r>
          </w:p>
        </w:tc>
        <w:tc>
          <w:tcPr>
            <w:tcW w:w="960" w:type="dxa"/>
            <w:noWrap/>
            <w:hideMark/>
          </w:tcPr>
          <w:p w14:paraId="4CB1B3D6" w14:textId="77777777" w:rsidR="00650C20" w:rsidRPr="00650C20" w:rsidRDefault="00650C20" w:rsidP="00650C20">
            <w:r w:rsidRPr="00650C20">
              <w:t>12.69586</w:t>
            </w:r>
          </w:p>
        </w:tc>
        <w:tc>
          <w:tcPr>
            <w:tcW w:w="960" w:type="dxa"/>
            <w:noWrap/>
            <w:hideMark/>
          </w:tcPr>
          <w:p w14:paraId="584CE638" w14:textId="77777777" w:rsidR="00650C20" w:rsidRPr="00650C20" w:rsidRDefault="00650C20" w:rsidP="00650C20">
            <w:r w:rsidRPr="00650C20">
              <w:t>5.705522</w:t>
            </w:r>
          </w:p>
        </w:tc>
        <w:tc>
          <w:tcPr>
            <w:tcW w:w="960" w:type="dxa"/>
            <w:noWrap/>
            <w:hideMark/>
          </w:tcPr>
          <w:p w14:paraId="1928C524" w14:textId="77777777" w:rsidR="00650C20" w:rsidRPr="00650C20" w:rsidRDefault="00650C20" w:rsidP="00650C20">
            <w:r w:rsidRPr="00650C20">
              <w:t>8.283103</w:t>
            </w:r>
          </w:p>
        </w:tc>
        <w:tc>
          <w:tcPr>
            <w:tcW w:w="960" w:type="dxa"/>
            <w:noWrap/>
            <w:hideMark/>
          </w:tcPr>
          <w:p w14:paraId="4C1FC4E7" w14:textId="77777777" w:rsidR="00650C20" w:rsidRPr="00650C20" w:rsidRDefault="00650C20" w:rsidP="00650C20">
            <w:r w:rsidRPr="00650C20">
              <w:t>14.72649</w:t>
            </w:r>
          </w:p>
        </w:tc>
        <w:tc>
          <w:tcPr>
            <w:tcW w:w="960" w:type="dxa"/>
            <w:noWrap/>
            <w:hideMark/>
          </w:tcPr>
          <w:p w14:paraId="79D1AF0D" w14:textId="77777777" w:rsidR="00650C20" w:rsidRPr="00650C20" w:rsidRDefault="00650C20" w:rsidP="00650C20">
            <w:r w:rsidRPr="00650C20">
              <w:t>15.80807</w:t>
            </w:r>
          </w:p>
        </w:tc>
      </w:tr>
      <w:tr w:rsidR="00650C20" w:rsidRPr="00650C20" w14:paraId="13695F9A" w14:textId="77777777" w:rsidTr="00650C20">
        <w:trPr>
          <w:trHeight w:val="300"/>
        </w:trPr>
        <w:tc>
          <w:tcPr>
            <w:tcW w:w="960" w:type="dxa"/>
            <w:noWrap/>
            <w:hideMark/>
          </w:tcPr>
          <w:p w14:paraId="2B1AD589" w14:textId="77777777" w:rsidR="00650C20" w:rsidRPr="00650C20" w:rsidRDefault="00650C20" w:rsidP="00650C20">
            <w:pPr>
              <w:rPr>
                <w:b/>
                <w:bCs/>
              </w:rPr>
            </w:pPr>
            <w:r w:rsidRPr="00650C20">
              <w:rPr>
                <w:b/>
                <w:bCs/>
              </w:rPr>
              <w:t>6.480863</w:t>
            </w:r>
          </w:p>
        </w:tc>
        <w:tc>
          <w:tcPr>
            <w:tcW w:w="960" w:type="dxa"/>
            <w:noWrap/>
            <w:hideMark/>
          </w:tcPr>
          <w:p w14:paraId="3F7EAF21" w14:textId="77777777" w:rsidR="00650C20" w:rsidRPr="00650C20" w:rsidRDefault="00650C20" w:rsidP="00650C20">
            <w:pPr>
              <w:rPr>
                <w:b/>
                <w:bCs/>
              </w:rPr>
            </w:pPr>
            <w:r w:rsidRPr="00650C20">
              <w:rPr>
                <w:b/>
                <w:bCs/>
              </w:rPr>
              <w:t>9.222532</w:t>
            </w:r>
          </w:p>
        </w:tc>
        <w:tc>
          <w:tcPr>
            <w:tcW w:w="960" w:type="dxa"/>
            <w:noWrap/>
            <w:hideMark/>
          </w:tcPr>
          <w:p w14:paraId="7A114DF7" w14:textId="77777777" w:rsidR="00650C20" w:rsidRPr="00650C20" w:rsidRDefault="00650C20" w:rsidP="00650C20">
            <w:pPr>
              <w:rPr>
                <w:b/>
                <w:bCs/>
              </w:rPr>
            </w:pPr>
            <w:r w:rsidRPr="00650C20">
              <w:rPr>
                <w:b/>
                <w:bCs/>
              </w:rPr>
              <w:t>10.5399</w:t>
            </w:r>
          </w:p>
        </w:tc>
        <w:tc>
          <w:tcPr>
            <w:tcW w:w="960" w:type="dxa"/>
            <w:noWrap/>
            <w:hideMark/>
          </w:tcPr>
          <w:p w14:paraId="04E8F9CA" w14:textId="77777777" w:rsidR="00650C20" w:rsidRPr="00650C20" w:rsidRDefault="00650C20" w:rsidP="00650C20">
            <w:pPr>
              <w:rPr>
                <w:b/>
                <w:bCs/>
              </w:rPr>
            </w:pPr>
            <w:r w:rsidRPr="00650C20">
              <w:rPr>
                <w:b/>
                <w:bCs/>
              </w:rPr>
              <w:t>9.253762</w:t>
            </w:r>
          </w:p>
        </w:tc>
        <w:tc>
          <w:tcPr>
            <w:tcW w:w="960" w:type="dxa"/>
            <w:noWrap/>
            <w:hideMark/>
          </w:tcPr>
          <w:p w14:paraId="78C37400" w14:textId="77777777" w:rsidR="00650C20" w:rsidRPr="00650C20" w:rsidRDefault="00650C20" w:rsidP="00650C20">
            <w:pPr>
              <w:rPr>
                <w:b/>
                <w:bCs/>
              </w:rPr>
            </w:pPr>
            <w:r w:rsidRPr="00650C20">
              <w:rPr>
                <w:b/>
                <w:bCs/>
              </w:rPr>
              <w:t>13.10557</w:t>
            </w:r>
          </w:p>
        </w:tc>
        <w:tc>
          <w:tcPr>
            <w:tcW w:w="960" w:type="dxa"/>
            <w:noWrap/>
            <w:hideMark/>
          </w:tcPr>
          <w:p w14:paraId="7D4617FC" w14:textId="77777777" w:rsidR="00650C20" w:rsidRPr="00650C20" w:rsidRDefault="00650C20" w:rsidP="00650C20">
            <w:pPr>
              <w:rPr>
                <w:b/>
                <w:bCs/>
              </w:rPr>
            </w:pPr>
            <w:r w:rsidRPr="00650C20">
              <w:rPr>
                <w:b/>
                <w:bCs/>
              </w:rPr>
              <w:t>8.061654</w:t>
            </w:r>
          </w:p>
        </w:tc>
        <w:tc>
          <w:tcPr>
            <w:tcW w:w="960" w:type="dxa"/>
            <w:noWrap/>
            <w:hideMark/>
          </w:tcPr>
          <w:p w14:paraId="051325A6" w14:textId="77777777" w:rsidR="00650C20" w:rsidRPr="00650C20" w:rsidRDefault="00650C20" w:rsidP="00650C20">
            <w:pPr>
              <w:rPr>
                <w:b/>
                <w:bCs/>
              </w:rPr>
            </w:pPr>
            <w:r w:rsidRPr="00650C20">
              <w:rPr>
                <w:b/>
                <w:bCs/>
              </w:rPr>
              <w:t>7.48547</w:t>
            </w:r>
          </w:p>
        </w:tc>
        <w:tc>
          <w:tcPr>
            <w:tcW w:w="960" w:type="dxa"/>
            <w:noWrap/>
            <w:hideMark/>
          </w:tcPr>
          <w:p w14:paraId="4A97F199" w14:textId="77777777" w:rsidR="00650C20" w:rsidRPr="00650C20" w:rsidRDefault="00650C20" w:rsidP="00650C20">
            <w:pPr>
              <w:rPr>
                <w:b/>
                <w:bCs/>
              </w:rPr>
            </w:pPr>
            <w:r w:rsidRPr="00650C20">
              <w:rPr>
                <w:b/>
                <w:bCs/>
              </w:rPr>
              <w:t>8.487361</w:t>
            </w:r>
          </w:p>
        </w:tc>
        <w:tc>
          <w:tcPr>
            <w:tcW w:w="960" w:type="dxa"/>
            <w:noWrap/>
            <w:hideMark/>
          </w:tcPr>
          <w:p w14:paraId="421C5F70" w14:textId="77777777" w:rsidR="00650C20" w:rsidRPr="00650C20" w:rsidRDefault="00650C20" w:rsidP="00650C20">
            <w:pPr>
              <w:rPr>
                <w:b/>
                <w:bCs/>
              </w:rPr>
            </w:pPr>
            <w:r w:rsidRPr="00650C20">
              <w:rPr>
                <w:b/>
                <w:bCs/>
              </w:rPr>
              <w:t>10.6031</w:t>
            </w:r>
          </w:p>
        </w:tc>
        <w:tc>
          <w:tcPr>
            <w:tcW w:w="960" w:type="dxa"/>
            <w:noWrap/>
            <w:hideMark/>
          </w:tcPr>
          <w:p w14:paraId="558611E5" w14:textId="77777777" w:rsidR="00650C20" w:rsidRPr="00650C20" w:rsidRDefault="00650C20" w:rsidP="00650C20">
            <w:pPr>
              <w:rPr>
                <w:b/>
                <w:bCs/>
              </w:rPr>
            </w:pPr>
            <w:r w:rsidRPr="00650C20">
              <w:rPr>
                <w:b/>
                <w:bCs/>
              </w:rPr>
              <w:t>11.27267</w:t>
            </w:r>
          </w:p>
        </w:tc>
      </w:tr>
    </w:tbl>
    <w:p w14:paraId="0A602344" w14:textId="2E8BD787" w:rsidR="00650C20" w:rsidRDefault="007F5230" w:rsidP="00DD05AD">
      <w:r>
        <w:lastRenderedPageBreak/>
        <w:t xml:space="preserve">Raw data for Section 4.4.2.9 </w:t>
      </w:r>
      <w:r w:rsidR="00F529BC">
        <w:t>with single node performing Document Query (7 active nodes)</w:t>
      </w:r>
    </w:p>
    <w:p w14:paraId="151CEF5D" w14:textId="12177A76" w:rsidR="007F5230" w:rsidRDefault="007F5230" w:rsidP="00DD05AD"/>
    <w:tbl>
      <w:tblPr>
        <w:tblStyle w:val="TableGrid"/>
        <w:tblW w:w="0" w:type="auto"/>
        <w:tblLook w:val="04A0" w:firstRow="1" w:lastRow="0" w:firstColumn="1" w:lastColumn="0" w:noHBand="0" w:noVBand="1"/>
      </w:tblPr>
      <w:tblGrid>
        <w:gridCol w:w="1157"/>
        <w:gridCol w:w="1157"/>
        <w:gridCol w:w="1157"/>
        <w:gridCol w:w="1157"/>
        <w:gridCol w:w="1157"/>
        <w:gridCol w:w="1157"/>
        <w:gridCol w:w="1157"/>
        <w:gridCol w:w="1157"/>
        <w:gridCol w:w="1157"/>
        <w:gridCol w:w="1157"/>
      </w:tblGrid>
      <w:tr w:rsidR="007F5230" w:rsidRPr="007F5230" w14:paraId="583C1DA3" w14:textId="77777777" w:rsidTr="007F5230">
        <w:trPr>
          <w:trHeight w:val="268"/>
        </w:trPr>
        <w:tc>
          <w:tcPr>
            <w:tcW w:w="1157" w:type="dxa"/>
            <w:noWrap/>
            <w:hideMark/>
          </w:tcPr>
          <w:p w14:paraId="4983F994" w14:textId="77777777" w:rsidR="007F5230" w:rsidRPr="007F5230" w:rsidRDefault="007F5230" w:rsidP="007F5230">
            <w:r w:rsidRPr="007F5230">
              <w:t>Tx01</w:t>
            </w:r>
          </w:p>
        </w:tc>
        <w:tc>
          <w:tcPr>
            <w:tcW w:w="1157" w:type="dxa"/>
            <w:noWrap/>
            <w:hideMark/>
          </w:tcPr>
          <w:p w14:paraId="670A81D9" w14:textId="77777777" w:rsidR="007F5230" w:rsidRPr="007F5230" w:rsidRDefault="007F5230" w:rsidP="007F5230">
            <w:r w:rsidRPr="007F5230">
              <w:t>Tx02</w:t>
            </w:r>
          </w:p>
        </w:tc>
        <w:tc>
          <w:tcPr>
            <w:tcW w:w="1157" w:type="dxa"/>
            <w:noWrap/>
            <w:hideMark/>
          </w:tcPr>
          <w:p w14:paraId="19244EEE" w14:textId="77777777" w:rsidR="007F5230" w:rsidRPr="007F5230" w:rsidRDefault="007F5230" w:rsidP="007F5230">
            <w:r w:rsidRPr="007F5230">
              <w:t>Tx03</w:t>
            </w:r>
          </w:p>
        </w:tc>
        <w:tc>
          <w:tcPr>
            <w:tcW w:w="1157" w:type="dxa"/>
            <w:noWrap/>
            <w:hideMark/>
          </w:tcPr>
          <w:p w14:paraId="20F4C5EC" w14:textId="77777777" w:rsidR="007F5230" w:rsidRPr="007F5230" w:rsidRDefault="007F5230" w:rsidP="007F5230">
            <w:r w:rsidRPr="007F5230">
              <w:t>Tx04</w:t>
            </w:r>
          </w:p>
        </w:tc>
        <w:tc>
          <w:tcPr>
            <w:tcW w:w="1157" w:type="dxa"/>
            <w:noWrap/>
            <w:hideMark/>
          </w:tcPr>
          <w:p w14:paraId="6959B0D2" w14:textId="77777777" w:rsidR="007F5230" w:rsidRPr="007F5230" w:rsidRDefault="007F5230" w:rsidP="007F5230">
            <w:r w:rsidRPr="007F5230">
              <w:t>Tx05</w:t>
            </w:r>
          </w:p>
        </w:tc>
        <w:tc>
          <w:tcPr>
            <w:tcW w:w="1157" w:type="dxa"/>
            <w:noWrap/>
            <w:hideMark/>
          </w:tcPr>
          <w:p w14:paraId="30E14A12" w14:textId="77777777" w:rsidR="007F5230" w:rsidRPr="007F5230" w:rsidRDefault="007F5230" w:rsidP="007F5230">
            <w:r w:rsidRPr="007F5230">
              <w:t>Tx06</w:t>
            </w:r>
          </w:p>
        </w:tc>
        <w:tc>
          <w:tcPr>
            <w:tcW w:w="1157" w:type="dxa"/>
            <w:noWrap/>
            <w:hideMark/>
          </w:tcPr>
          <w:p w14:paraId="4DE36FF3" w14:textId="77777777" w:rsidR="007F5230" w:rsidRPr="007F5230" w:rsidRDefault="007F5230" w:rsidP="007F5230">
            <w:r w:rsidRPr="007F5230">
              <w:t>Tx07</w:t>
            </w:r>
          </w:p>
        </w:tc>
        <w:tc>
          <w:tcPr>
            <w:tcW w:w="1157" w:type="dxa"/>
            <w:noWrap/>
            <w:hideMark/>
          </w:tcPr>
          <w:p w14:paraId="294AAE32" w14:textId="77777777" w:rsidR="007F5230" w:rsidRPr="007F5230" w:rsidRDefault="007F5230" w:rsidP="007F5230">
            <w:r w:rsidRPr="007F5230">
              <w:t>Tx08</w:t>
            </w:r>
          </w:p>
        </w:tc>
        <w:tc>
          <w:tcPr>
            <w:tcW w:w="1157" w:type="dxa"/>
            <w:noWrap/>
            <w:hideMark/>
          </w:tcPr>
          <w:p w14:paraId="310983BD" w14:textId="77777777" w:rsidR="007F5230" w:rsidRPr="007F5230" w:rsidRDefault="007F5230" w:rsidP="007F5230">
            <w:r w:rsidRPr="007F5230">
              <w:t>Tx09</w:t>
            </w:r>
          </w:p>
        </w:tc>
        <w:tc>
          <w:tcPr>
            <w:tcW w:w="1157" w:type="dxa"/>
            <w:noWrap/>
            <w:hideMark/>
          </w:tcPr>
          <w:p w14:paraId="550FBFC0" w14:textId="77777777" w:rsidR="007F5230" w:rsidRPr="007F5230" w:rsidRDefault="007F5230" w:rsidP="007F5230">
            <w:r w:rsidRPr="007F5230">
              <w:t>Tx10</w:t>
            </w:r>
          </w:p>
        </w:tc>
      </w:tr>
      <w:tr w:rsidR="007F5230" w:rsidRPr="007F5230" w14:paraId="164B9082" w14:textId="77777777" w:rsidTr="007F5230">
        <w:trPr>
          <w:trHeight w:val="268"/>
        </w:trPr>
        <w:tc>
          <w:tcPr>
            <w:tcW w:w="1157" w:type="dxa"/>
            <w:noWrap/>
            <w:hideMark/>
          </w:tcPr>
          <w:p w14:paraId="1549DDD8" w14:textId="77777777" w:rsidR="007F5230" w:rsidRPr="007F5230" w:rsidRDefault="007F5230" w:rsidP="007F5230">
            <w:r w:rsidRPr="007F5230">
              <w:t>361.5501</w:t>
            </w:r>
          </w:p>
        </w:tc>
        <w:tc>
          <w:tcPr>
            <w:tcW w:w="1157" w:type="dxa"/>
            <w:noWrap/>
            <w:hideMark/>
          </w:tcPr>
          <w:p w14:paraId="4DD062F6" w14:textId="77777777" w:rsidR="007F5230" w:rsidRPr="007F5230" w:rsidRDefault="007F5230" w:rsidP="007F5230">
            <w:r w:rsidRPr="007F5230">
              <w:t>321.9779</w:t>
            </w:r>
          </w:p>
        </w:tc>
        <w:tc>
          <w:tcPr>
            <w:tcW w:w="1157" w:type="dxa"/>
            <w:noWrap/>
            <w:hideMark/>
          </w:tcPr>
          <w:p w14:paraId="4E7159BF" w14:textId="77777777" w:rsidR="007F5230" w:rsidRPr="007F5230" w:rsidRDefault="007F5230" w:rsidP="007F5230">
            <w:r w:rsidRPr="007F5230">
              <w:t>296.8513</w:t>
            </w:r>
          </w:p>
        </w:tc>
        <w:tc>
          <w:tcPr>
            <w:tcW w:w="1157" w:type="dxa"/>
            <w:noWrap/>
            <w:hideMark/>
          </w:tcPr>
          <w:p w14:paraId="6D8CE12E" w14:textId="77777777" w:rsidR="007F5230" w:rsidRPr="007F5230" w:rsidRDefault="007F5230" w:rsidP="007F5230">
            <w:r w:rsidRPr="007F5230">
              <w:t>288.9975</w:t>
            </w:r>
          </w:p>
        </w:tc>
        <w:tc>
          <w:tcPr>
            <w:tcW w:w="1157" w:type="dxa"/>
            <w:noWrap/>
            <w:hideMark/>
          </w:tcPr>
          <w:p w14:paraId="50A79806" w14:textId="77777777" w:rsidR="007F5230" w:rsidRPr="007F5230" w:rsidRDefault="007F5230" w:rsidP="007F5230">
            <w:r w:rsidRPr="007F5230">
              <w:t>321.6248</w:t>
            </w:r>
          </w:p>
        </w:tc>
        <w:tc>
          <w:tcPr>
            <w:tcW w:w="1157" w:type="dxa"/>
            <w:noWrap/>
            <w:hideMark/>
          </w:tcPr>
          <w:p w14:paraId="487FF0D3" w14:textId="77777777" w:rsidR="007F5230" w:rsidRPr="007F5230" w:rsidRDefault="007F5230" w:rsidP="007F5230">
            <w:r w:rsidRPr="007F5230">
              <w:t>300.7045</w:t>
            </w:r>
          </w:p>
        </w:tc>
        <w:tc>
          <w:tcPr>
            <w:tcW w:w="1157" w:type="dxa"/>
            <w:noWrap/>
            <w:hideMark/>
          </w:tcPr>
          <w:p w14:paraId="6F46B5E7" w14:textId="77777777" w:rsidR="007F5230" w:rsidRPr="007F5230" w:rsidRDefault="007F5230" w:rsidP="007F5230">
            <w:r w:rsidRPr="007F5230">
              <w:t>291.6251</w:t>
            </w:r>
          </w:p>
        </w:tc>
        <w:tc>
          <w:tcPr>
            <w:tcW w:w="1157" w:type="dxa"/>
            <w:noWrap/>
            <w:hideMark/>
          </w:tcPr>
          <w:p w14:paraId="06BD444D" w14:textId="77777777" w:rsidR="007F5230" w:rsidRPr="007F5230" w:rsidRDefault="007F5230" w:rsidP="007F5230">
            <w:r w:rsidRPr="007F5230">
              <w:t>284.6361</w:t>
            </w:r>
          </w:p>
        </w:tc>
        <w:tc>
          <w:tcPr>
            <w:tcW w:w="1157" w:type="dxa"/>
            <w:noWrap/>
            <w:hideMark/>
          </w:tcPr>
          <w:p w14:paraId="25F1E84F" w14:textId="77777777" w:rsidR="007F5230" w:rsidRPr="007F5230" w:rsidRDefault="007F5230" w:rsidP="007F5230">
            <w:r w:rsidRPr="007F5230">
              <w:t>293.0078</w:t>
            </w:r>
          </w:p>
        </w:tc>
        <w:tc>
          <w:tcPr>
            <w:tcW w:w="1157" w:type="dxa"/>
            <w:noWrap/>
            <w:hideMark/>
          </w:tcPr>
          <w:p w14:paraId="4C69EA3A" w14:textId="77777777" w:rsidR="007F5230" w:rsidRPr="007F5230" w:rsidRDefault="007F5230" w:rsidP="007F5230">
            <w:r w:rsidRPr="007F5230">
              <w:t>314.4867</w:t>
            </w:r>
          </w:p>
        </w:tc>
      </w:tr>
      <w:tr w:rsidR="007F5230" w:rsidRPr="007F5230" w14:paraId="331B7E22" w14:textId="77777777" w:rsidTr="007F5230">
        <w:trPr>
          <w:trHeight w:val="268"/>
        </w:trPr>
        <w:tc>
          <w:tcPr>
            <w:tcW w:w="1157" w:type="dxa"/>
            <w:noWrap/>
            <w:hideMark/>
          </w:tcPr>
          <w:p w14:paraId="6BF3921B" w14:textId="77777777" w:rsidR="007F5230" w:rsidRPr="007F5230" w:rsidRDefault="007F5230" w:rsidP="007F5230">
            <w:r w:rsidRPr="007F5230">
              <w:t>328.3096</w:t>
            </w:r>
          </w:p>
        </w:tc>
        <w:tc>
          <w:tcPr>
            <w:tcW w:w="1157" w:type="dxa"/>
            <w:noWrap/>
            <w:hideMark/>
          </w:tcPr>
          <w:p w14:paraId="7A390F90" w14:textId="77777777" w:rsidR="007F5230" w:rsidRPr="007F5230" w:rsidRDefault="007F5230" w:rsidP="007F5230">
            <w:r w:rsidRPr="007F5230">
              <w:t>288.428</w:t>
            </w:r>
          </w:p>
        </w:tc>
        <w:tc>
          <w:tcPr>
            <w:tcW w:w="1157" w:type="dxa"/>
            <w:noWrap/>
            <w:hideMark/>
          </w:tcPr>
          <w:p w14:paraId="7A170DF5" w14:textId="77777777" w:rsidR="007F5230" w:rsidRPr="007F5230" w:rsidRDefault="007F5230" w:rsidP="007F5230">
            <w:r w:rsidRPr="007F5230">
              <w:t>304.6246</w:t>
            </w:r>
          </w:p>
        </w:tc>
        <w:tc>
          <w:tcPr>
            <w:tcW w:w="1157" w:type="dxa"/>
            <w:noWrap/>
            <w:hideMark/>
          </w:tcPr>
          <w:p w14:paraId="617F5993" w14:textId="77777777" w:rsidR="007F5230" w:rsidRPr="007F5230" w:rsidRDefault="007F5230" w:rsidP="007F5230">
            <w:r w:rsidRPr="007F5230">
              <w:t>278.6577</w:t>
            </w:r>
          </w:p>
        </w:tc>
        <w:tc>
          <w:tcPr>
            <w:tcW w:w="1157" w:type="dxa"/>
            <w:noWrap/>
            <w:hideMark/>
          </w:tcPr>
          <w:p w14:paraId="6D9C5A0E" w14:textId="77777777" w:rsidR="007F5230" w:rsidRPr="007F5230" w:rsidRDefault="007F5230" w:rsidP="007F5230">
            <w:r w:rsidRPr="007F5230">
              <w:t>291.1331</w:t>
            </w:r>
          </w:p>
        </w:tc>
        <w:tc>
          <w:tcPr>
            <w:tcW w:w="1157" w:type="dxa"/>
            <w:noWrap/>
            <w:hideMark/>
          </w:tcPr>
          <w:p w14:paraId="2237BC61" w14:textId="77777777" w:rsidR="007F5230" w:rsidRPr="007F5230" w:rsidRDefault="007F5230" w:rsidP="007F5230">
            <w:r w:rsidRPr="007F5230">
              <w:t>297.1532</w:t>
            </w:r>
          </w:p>
        </w:tc>
        <w:tc>
          <w:tcPr>
            <w:tcW w:w="1157" w:type="dxa"/>
            <w:noWrap/>
            <w:hideMark/>
          </w:tcPr>
          <w:p w14:paraId="4F42A14A" w14:textId="77777777" w:rsidR="007F5230" w:rsidRPr="007F5230" w:rsidRDefault="007F5230" w:rsidP="007F5230">
            <w:r w:rsidRPr="007F5230">
              <w:t>333.1004</w:t>
            </w:r>
          </w:p>
        </w:tc>
        <w:tc>
          <w:tcPr>
            <w:tcW w:w="1157" w:type="dxa"/>
            <w:noWrap/>
            <w:hideMark/>
          </w:tcPr>
          <w:p w14:paraId="4A327BBC" w14:textId="77777777" w:rsidR="007F5230" w:rsidRPr="007F5230" w:rsidRDefault="007F5230" w:rsidP="007F5230">
            <w:r w:rsidRPr="007F5230">
              <w:t>285.9932</w:t>
            </w:r>
          </w:p>
        </w:tc>
        <w:tc>
          <w:tcPr>
            <w:tcW w:w="1157" w:type="dxa"/>
            <w:noWrap/>
            <w:hideMark/>
          </w:tcPr>
          <w:p w14:paraId="0DC1ABB3" w14:textId="77777777" w:rsidR="007F5230" w:rsidRPr="007F5230" w:rsidRDefault="007F5230" w:rsidP="007F5230">
            <w:r w:rsidRPr="007F5230">
              <w:t>287.7625</w:t>
            </w:r>
          </w:p>
        </w:tc>
        <w:tc>
          <w:tcPr>
            <w:tcW w:w="1157" w:type="dxa"/>
            <w:noWrap/>
            <w:hideMark/>
          </w:tcPr>
          <w:p w14:paraId="59E4A1AE" w14:textId="77777777" w:rsidR="007F5230" w:rsidRPr="007F5230" w:rsidRDefault="007F5230" w:rsidP="007F5230">
            <w:r w:rsidRPr="007F5230">
              <w:t>317.6712</w:t>
            </w:r>
          </w:p>
        </w:tc>
      </w:tr>
      <w:tr w:rsidR="007F5230" w:rsidRPr="007F5230" w14:paraId="5E4E46A0" w14:textId="77777777" w:rsidTr="007F5230">
        <w:trPr>
          <w:trHeight w:val="268"/>
        </w:trPr>
        <w:tc>
          <w:tcPr>
            <w:tcW w:w="1157" w:type="dxa"/>
            <w:noWrap/>
            <w:hideMark/>
          </w:tcPr>
          <w:p w14:paraId="40C2A3BC" w14:textId="77777777" w:rsidR="007F5230" w:rsidRPr="007F5230" w:rsidRDefault="007F5230" w:rsidP="007F5230">
            <w:r w:rsidRPr="007F5230">
              <w:t>290.7664</w:t>
            </w:r>
          </w:p>
        </w:tc>
        <w:tc>
          <w:tcPr>
            <w:tcW w:w="1157" w:type="dxa"/>
            <w:noWrap/>
            <w:hideMark/>
          </w:tcPr>
          <w:p w14:paraId="061044C8" w14:textId="77777777" w:rsidR="007F5230" w:rsidRPr="007F5230" w:rsidRDefault="007F5230" w:rsidP="007F5230">
            <w:r w:rsidRPr="007F5230">
              <w:t>306.7773</w:t>
            </w:r>
          </w:p>
        </w:tc>
        <w:tc>
          <w:tcPr>
            <w:tcW w:w="1157" w:type="dxa"/>
            <w:noWrap/>
            <w:hideMark/>
          </w:tcPr>
          <w:p w14:paraId="392B6C32" w14:textId="77777777" w:rsidR="007F5230" w:rsidRPr="007F5230" w:rsidRDefault="007F5230" w:rsidP="007F5230">
            <w:r w:rsidRPr="007F5230">
              <w:t>308.1006</w:t>
            </w:r>
          </w:p>
        </w:tc>
        <w:tc>
          <w:tcPr>
            <w:tcW w:w="1157" w:type="dxa"/>
            <w:noWrap/>
            <w:hideMark/>
          </w:tcPr>
          <w:p w14:paraId="51E29533" w14:textId="77777777" w:rsidR="007F5230" w:rsidRPr="007F5230" w:rsidRDefault="007F5230" w:rsidP="007F5230">
            <w:r w:rsidRPr="007F5230">
              <w:t>294.7269</w:t>
            </w:r>
          </w:p>
        </w:tc>
        <w:tc>
          <w:tcPr>
            <w:tcW w:w="1157" w:type="dxa"/>
            <w:noWrap/>
            <w:hideMark/>
          </w:tcPr>
          <w:p w14:paraId="7C82B9F6" w14:textId="77777777" w:rsidR="007F5230" w:rsidRPr="007F5230" w:rsidRDefault="007F5230" w:rsidP="007F5230">
            <w:r w:rsidRPr="007F5230">
              <w:t>284.9566</w:t>
            </w:r>
          </w:p>
        </w:tc>
        <w:tc>
          <w:tcPr>
            <w:tcW w:w="1157" w:type="dxa"/>
            <w:noWrap/>
            <w:hideMark/>
          </w:tcPr>
          <w:p w14:paraId="3E251CE9" w14:textId="77777777" w:rsidR="007F5230" w:rsidRPr="007F5230" w:rsidRDefault="007F5230" w:rsidP="007F5230">
            <w:r w:rsidRPr="007F5230">
              <w:t>307.1629</w:t>
            </w:r>
          </w:p>
        </w:tc>
        <w:tc>
          <w:tcPr>
            <w:tcW w:w="1157" w:type="dxa"/>
            <w:noWrap/>
            <w:hideMark/>
          </w:tcPr>
          <w:p w14:paraId="30D2EAF1" w14:textId="77777777" w:rsidR="007F5230" w:rsidRPr="007F5230" w:rsidRDefault="007F5230" w:rsidP="007F5230">
            <w:r w:rsidRPr="007F5230">
              <w:t>256.034</w:t>
            </w:r>
          </w:p>
        </w:tc>
        <w:tc>
          <w:tcPr>
            <w:tcW w:w="1157" w:type="dxa"/>
            <w:noWrap/>
            <w:hideMark/>
          </w:tcPr>
          <w:p w14:paraId="268BE04A" w14:textId="77777777" w:rsidR="007F5230" w:rsidRPr="007F5230" w:rsidRDefault="007F5230" w:rsidP="007F5230">
            <w:r w:rsidRPr="007F5230">
              <w:t>281.7649</w:t>
            </w:r>
          </w:p>
        </w:tc>
        <w:tc>
          <w:tcPr>
            <w:tcW w:w="1157" w:type="dxa"/>
            <w:noWrap/>
            <w:hideMark/>
          </w:tcPr>
          <w:p w14:paraId="5F284E53" w14:textId="77777777" w:rsidR="007F5230" w:rsidRPr="007F5230" w:rsidRDefault="007F5230" w:rsidP="007F5230">
            <w:r w:rsidRPr="007F5230">
              <w:t>280.7085</w:t>
            </w:r>
          </w:p>
        </w:tc>
        <w:tc>
          <w:tcPr>
            <w:tcW w:w="1157" w:type="dxa"/>
            <w:noWrap/>
            <w:hideMark/>
          </w:tcPr>
          <w:p w14:paraId="28519F05" w14:textId="77777777" w:rsidR="007F5230" w:rsidRPr="007F5230" w:rsidRDefault="007F5230" w:rsidP="007F5230">
            <w:r w:rsidRPr="007F5230">
              <w:t>398.6213</w:t>
            </w:r>
          </w:p>
        </w:tc>
      </w:tr>
      <w:tr w:rsidR="007F5230" w:rsidRPr="007F5230" w14:paraId="2A2C4FCF" w14:textId="77777777" w:rsidTr="007F5230">
        <w:trPr>
          <w:trHeight w:val="268"/>
        </w:trPr>
        <w:tc>
          <w:tcPr>
            <w:tcW w:w="1157" w:type="dxa"/>
            <w:noWrap/>
            <w:hideMark/>
          </w:tcPr>
          <w:p w14:paraId="7BF850B9" w14:textId="77777777" w:rsidR="007F5230" w:rsidRPr="007F5230" w:rsidRDefault="007F5230" w:rsidP="007F5230">
            <w:r w:rsidRPr="007F5230">
              <w:t>364.0201</w:t>
            </w:r>
          </w:p>
        </w:tc>
        <w:tc>
          <w:tcPr>
            <w:tcW w:w="1157" w:type="dxa"/>
            <w:noWrap/>
            <w:hideMark/>
          </w:tcPr>
          <w:p w14:paraId="003DB8EE" w14:textId="77777777" w:rsidR="007F5230" w:rsidRPr="007F5230" w:rsidRDefault="007F5230" w:rsidP="007F5230">
            <w:r w:rsidRPr="007F5230">
              <w:t>296.2914</w:t>
            </w:r>
          </w:p>
        </w:tc>
        <w:tc>
          <w:tcPr>
            <w:tcW w:w="1157" w:type="dxa"/>
            <w:noWrap/>
            <w:hideMark/>
          </w:tcPr>
          <w:p w14:paraId="5AEC2F57" w14:textId="77777777" w:rsidR="007F5230" w:rsidRPr="007F5230" w:rsidRDefault="007F5230" w:rsidP="007F5230">
            <w:r w:rsidRPr="007F5230">
              <w:t>268.5683</w:t>
            </w:r>
          </w:p>
        </w:tc>
        <w:tc>
          <w:tcPr>
            <w:tcW w:w="1157" w:type="dxa"/>
            <w:noWrap/>
            <w:hideMark/>
          </w:tcPr>
          <w:p w14:paraId="31E1153E" w14:textId="77777777" w:rsidR="007F5230" w:rsidRPr="007F5230" w:rsidRDefault="007F5230" w:rsidP="007F5230">
            <w:r w:rsidRPr="007F5230">
              <w:t>300.2671</w:t>
            </w:r>
          </w:p>
        </w:tc>
        <w:tc>
          <w:tcPr>
            <w:tcW w:w="1157" w:type="dxa"/>
            <w:noWrap/>
            <w:hideMark/>
          </w:tcPr>
          <w:p w14:paraId="22F8BE52" w14:textId="77777777" w:rsidR="007F5230" w:rsidRPr="007F5230" w:rsidRDefault="007F5230" w:rsidP="007F5230">
            <w:r w:rsidRPr="007F5230">
              <w:t>276.3719</w:t>
            </w:r>
          </w:p>
        </w:tc>
        <w:tc>
          <w:tcPr>
            <w:tcW w:w="1157" w:type="dxa"/>
            <w:noWrap/>
            <w:hideMark/>
          </w:tcPr>
          <w:p w14:paraId="3BAA1E9D" w14:textId="77777777" w:rsidR="007F5230" w:rsidRPr="007F5230" w:rsidRDefault="007F5230" w:rsidP="007F5230">
            <w:r w:rsidRPr="007F5230">
              <w:t>266.0841</w:t>
            </w:r>
          </w:p>
        </w:tc>
        <w:tc>
          <w:tcPr>
            <w:tcW w:w="1157" w:type="dxa"/>
            <w:noWrap/>
            <w:hideMark/>
          </w:tcPr>
          <w:p w14:paraId="08654A2D" w14:textId="77777777" w:rsidR="007F5230" w:rsidRPr="007F5230" w:rsidRDefault="007F5230" w:rsidP="007F5230">
            <w:r w:rsidRPr="007F5230">
              <w:t>300.1949</w:t>
            </w:r>
          </w:p>
        </w:tc>
        <w:tc>
          <w:tcPr>
            <w:tcW w:w="1157" w:type="dxa"/>
            <w:noWrap/>
            <w:hideMark/>
          </w:tcPr>
          <w:p w14:paraId="30DB4B5C" w14:textId="77777777" w:rsidR="007F5230" w:rsidRPr="007F5230" w:rsidRDefault="007F5230" w:rsidP="007F5230">
            <w:r w:rsidRPr="007F5230">
              <w:t>287.3013</w:t>
            </w:r>
          </w:p>
        </w:tc>
        <w:tc>
          <w:tcPr>
            <w:tcW w:w="1157" w:type="dxa"/>
            <w:noWrap/>
            <w:hideMark/>
          </w:tcPr>
          <w:p w14:paraId="67E6C5F0" w14:textId="77777777" w:rsidR="007F5230" w:rsidRPr="007F5230" w:rsidRDefault="007F5230" w:rsidP="007F5230">
            <w:r w:rsidRPr="007F5230">
              <w:t>305.3752</w:t>
            </w:r>
          </w:p>
        </w:tc>
        <w:tc>
          <w:tcPr>
            <w:tcW w:w="1157" w:type="dxa"/>
            <w:noWrap/>
            <w:hideMark/>
          </w:tcPr>
          <w:p w14:paraId="1B4466E6" w14:textId="77777777" w:rsidR="007F5230" w:rsidRPr="007F5230" w:rsidRDefault="007F5230" w:rsidP="007F5230">
            <w:r w:rsidRPr="007F5230">
              <w:t>271.5091</w:t>
            </w:r>
          </w:p>
        </w:tc>
      </w:tr>
      <w:tr w:rsidR="007F5230" w:rsidRPr="007F5230" w14:paraId="6A374F77" w14:textId="77777777" w:rsidTr="007F5230">
        <w:trPr>
          <w:trHeight w:val="268"/>
        </w:trPr>
        <w:tc>
          <w:tcPr>
            <w:tcW w:w="1157" w:type="dxa"/>
            <w:noWrap/>
            <w:hideMark/>
          </w:tcPr>
          <w:p w14:paraId="00FE9244" w14:textId="77777777" w:rsidR="007F5230" w:rsidRPr="007F5230" w:rsidRDefault="007F5230" w:rsidP="007F5230">
            <w:r w:rsidRPr="007F5230">
              <w:t>329.1722</w:t>
            </w:r>
          </w:p>
        </w:tc>
        <w:tc>
          <w:tcPr>
            <w:tcW w:w="1157" w:type="dxa"/>
            <w:noWrap/>
            <w:hideMark/>
          </w:tcPr>
          <w:p w14:paraId="413DFAEB" w14:textId="77777777" w:rsidR="007F5230" w:rsidRPr="007F5230" w:rsidRDefault="007F5230" w:rsidP="007F5230">
            <w:r w:rsidRPr="007F5230">
              <w:t>284.9879</w:t>
            </w:r>
          </w:p>
        </w:tc>
        <w:tc>
          <w:tcPr>
            <w:tcW w:w="1157" w:type="dxa"/>
            <w:noWrap/>
            <w:hideMark/>
          </w:tcPr>
          <w:p w14:paraId="01CFD667" w14:textId="77777777" w:rsidR="007F5230" w:rsidRPr="007F5230" w:rsidRDefault="007F5230" w:rsidP="007F5230">
            <w:r w:rsidRPr="007F5230">
              <w:t>339.6045</w:t>
            </w:r>
          </w:p>
        </w:tc>
        <w:tc>
          <w:tcPr>
            <w:tcW w:w="1157" w:type="dxa"/>
            <w:noWrap/>
            <w:hideMark/>
          </w:tcPr>
          <w:p w14:paraId="1D60E1DF" w14:textId="77777777" w:rsidR="007F5230" w:rsidRPr="007F5230" w:rsidRDefault="007F5230" w:rsidP="007F5230">
            <w:r w:rsidRPr="007F5230">
              <w:t>308.2748</w:t>
            </w:r>
          </w:p>
        </w:tc>
        <w:tc>
          <w:tcPr>
            <w:tcW w:w="1157" w:type="dxa"/>
            <w:noWrap/>
            <w:hideMark/>
          </w:tcPr>
          <w:p w14:paraId="28C5E130" w14:textId="77777777" w:rsidR="007F5230" w:rsidRPr="007F5230" w:rsidRDefault="007F5230" w:rsidP="007F5230">
            <w:r w:rsidRPr="007F5230">
              <w:t>271.4789</w:t>
            </w:r>
          </w:p>
        </w:tc>
        <w:tc>
          <w:tcPr>
            <w:tcW w:w="1157" w:type="dxa"/>
            <w:noWrap/>
            <w:hideMark/>
          </w:tcPr>
          <w:p w14:paraId="4A5CA942" w14:textId="77777777" w:rsidR="007F5230" w:rsidRPr="007F5230" w:rsidRDefault="007F5230" w:rsidP="007F5230">
            <w:r w:rsidRPr="007F5230">
              <w:t>317.9875</w:t>
            </w:r>
          </w:p>
        </w:tc>
        <w:tc>
          <w:tcPr>
            <w:tcW w:w="1157" w:type="dxa"/>
            <w:noWrap/>
            <w:hideMark/>
          </w:tcPr>
          <w:p w14:paraId="5FD61301" w14:textId="77777777" w:rsidR="007F5230" w:rsidRPr="007F5230" w:rsidRDefault="007F5230" w:rsidP="007F5230">
            <w:r w:rsidRPr="007F5230">
              <w:t>294.9599</w:t>
            </w:r>
          </w:p>
        </w:tc>
        <w:tc>
          <w:tcPr>
            <w:tcW w:w="1157" w:type="dxa"/>
            <w:noWrap/>
            <w:hideMark/>
          </w:tcPr>
          <w:p w14:paraId="32A3F8E3" w14:textId="77777777" w:rsidR="007F5230" w:rsidRPr="007F5230" w:rsidRDefault="007F5230" w:rsidP="007F5230">
            <w:r w:rsidRPr="007F5230">
              <w:t>263.2637</w:t>
            </w:r>
          </w:p>
        </w:tc>
        <w:tc>
          <w:tcPr>
            <w:tcW w:w="1157" w:type="dxa"/>
            <w:noWrap/>
            <w:hideMark/>
          </w:tcPr>
          <w:p w14:paraId="578FE90A" w14:textId="77777777" w:rsidR="007F5230" w:rsidRPr="007F5230" w:rsidRDefault="007F5230" w:rsidP="007F5230">
            <w:r w:rsidRPr="007F5230">
              <w:t>296.5325</w:t>
            </w:r>
          </w:p>
        </w:tc>
        <w:tc>
          <w:tcPr>
            <w:tcW w:w="1157" w:type="dxa"/>
            <w:noWrap/>
            <w:hideMark/>
          </w:tcPr>
          <w:p w14:paraId="46EC16E6" w14:textId="77777777" w:rsidR="007F5230" w:rsidRPr="007F5230" w:rsidRDefault="007F5230" w:rsidP="007F5230">
            <w:r w:rsidRPr="007F5230">
              <w:t>295.7916</w:t>
            </w:r>
          </w:p>
        </w:tc>
      </w:tr>
      <w:tr w:rsidR="007F5230" w:rsidRPr="007F5230" w14:paraId="4E7F0D6A" w14:textId="77777777" w:rsidTr="007F5230">
        <w:trPr>
          <w:trHeight w:val="268"/>
        </w:trPr>
        <w:tc>
          <w:tcPr>
            <w:tcW w:w="1157" w:type="dxa"/>
            <w:noWrap/>
            <w:hideMark/>
          </w:tcPr>
          <w:p w14:paraId="66F0873B" w14:textId="77777777" w:rsidR="007F5230" w:rsidRPr="007F5230" w:rsidRDefault="007F5230" w:rsidP="007F5230">
            <w:r w:rsidRPr="007F5230">
              <w:t>294.024</w:t>
            </w:r>
          </w:p>
        </w:tc>
        <w:tc>
          <w:tcPr>
            <w:tcW w:w="1157" w:type="dxa"/>
            <w:noWrap/>
            <w:hideMark/>
          </w:tcPr>
          <w:p w14:paraId="3480DE11" w14:textId="77777777" w:rsidR="007F5230" w:rsidRPr="007F5230" w:rsidRDefault="007F5230" w:rsidP="007F5230">
            <w:r w:rsidRPr="007F5230">
              <w:t>303.3484</w:t>
            </w:r>
          </w:p>
        </w:tc>
        <w:tc>
          <w:tcPr>
            <w:tcW w:w="1157" w:type="dxa"/>
            <w:noWrap/>
            <w:hideMark/>
          </w:tcPr>
          <w:p w14:paraId="4ED400C6" w14:textId="77777777" w:rsidR="007F5230" w:rsidRPr="007F5230" w:rsidRDefault="007F5230" w:rsidP="007F5230">
            <w:r w:rsidRPr="007F5230">
              <w:t>311.2926</w:t>
            </w:r>
          </w:p>
        </w:tc>
        <w:tc>
          <w:tcPr>
            <w:tcW w:w="1157" w:type="dxa"/>
            <w:noWrap/>
            <w:hideMark/>
          </w:tcPr>
          <w:p w14:paraId="362E9A86" w14:textId="77777777" w:rsidR="007F5230" w:rsidRPr="007F5230" w:rsidRDefault="007F5230" w:rsidP="007F5230">
            <w:r w:rsidRPr="007F5230">
              <w:t>283.0728</w:t>
            </w:r>
          </w:p>
        </w:tc>
        <w:tc>
          <w:tcPr>
            <w:tcW w:w="1157" w:type="dxa"/>
            <w:noWrap/>
            <w:hideMark/>
          </w:tcPr>
          <w:p w14:paraId="34EAE46A" w14:textId="77777777" w:rsidR="007F5230" w:rsidRPr="007F5230" w:rsidRDefault="007F5230" w:rsidP="007F5230">
            <w:r w:rsidRPr="007F5230">
              <w:t>311.5203</w:t>
            </w:r>
          </w:p>
        </w:tc>
        <w:tc>
          <w:tcPr>
            <w:tcW w:w="1157" w:type="dxa"/>
            <w:noWrap/>
            <w:hideMark/>
          </w:tcPr>
          <w:p w14:paraId="32499944" w14:textId="77777777" w:rsidR="007F5230" w:rsidRPr="007F5230" w:rsidRDefault="007F5230" w:rsidP="007F5230">
            <w:r w:rsidRPr="007F5230">
              <w:t>307.2749</w:t>
            </w:r>
          </w:p>
        </w:tc>
        <w:tc>
          <w:tcPr>
            <w:tcW w:w="1157" w:type="dxa"/>
            <w:noWrap/>
            <w:hideMark/>
          </w:tcPr>
          <w:p w14:paraId="4C89889D" w14:textId="77777777" w:rsidR="007F5230" w:rsidRPr="007F5230" w:rsidRDefault="007F5230" w:rsidP="007F5230">
            <w:r w:rsidRPr="007F5230">
              <w:t>309.714</w:t>
            </w:r>
          </w:p>
        </w:tc>
        <w:tc>
          <w:tcPr>
            <w:tcW w:w="1157" w:type="dxa"/>
            <w:noWrap/>
            <w:hideMark/>
          </w:tcPr>
          <w:p w14:paraId="534AD0BE" w14:textId="77777777" w:rsidR="007F5230" w:rsidRPr="007F5230" w:rsidRDefault="007F5230" w:rsidP="007F5230">
            <w:r w:rsidRPr="007F5230">
              <w:t>280.873</w:t>
            </w:r>
          </w:p>
        </w:tc>
        <w:tc>
          <w:tcPr>
            <w:tcW w:w="1157" w:type="dxa"/>
            <w:noWrap/>
            <w:hideMark/>
          </w:tcPr>
          <w:p w14:paraId="7836DD77" w14:textId="77777777" w:rsidR="007F5230" w:rsidRPr="007F5230" w:rsidRDefault="007F5230" w:rsidP="007F5230">
            <w:r w:rsidRPr="007F5230">
              <w:t>275.8628</w:t>
            </w:r>
          </w:p>
        </w:tc>
        <w:tc>
          <w:tcPr>
            <w:tcW w:w="1157" w:type="dxa"/>
            <w:noWrap/>
            <w:hideMark/>
          </w:tcPr>
          <w:p w14:paraId="6BDB1344" w14:textId="77777777" w:rsidR="007F5230" w:rsidRPr="007F5230" w:rsidRDefault="007F5230" w:rsidP="007F5230">
            <w:r w:rsidRPr="007F5230">
              <w:t>285.6257</w:t>
            </w:r>
          </w:p>
        </w:tc>
      </w:tr>
      <w:tr w:rsidR="007F5230" w:rsidRPr="007F5230" w14:paraId="3B98EEF9" w14:textId="77777777" w:rsidTr="007F5230">
        <w:trPr>
          <w:trHeight w:val="268"/>
        </w:trPr>
        <w:tc>
          <w:tcPr>
            <w:tcW w:w="1157" w:type="dxa"/>
            <w:noWrap/>
            <w:hideMark/>
          </w:tcPr>
          <w:p w14:paraId="7B328321" w14:textId="77777777" w:rsidR="007F5230" w:rsidRPr="007F5230" w:rsidRDefault="007F5230" w:rsidP="007F5230">
            <w:r w:rsidRPr="007F5230">
              <w:t>303.3317</w:t>
            </w:r>
          </w:p>
        </w:tc>
        <w:tc>
          <w:tcPr>
            <w:tcW w:w="1157" w:type="dxa"/>
            <w:noWrap/>
            <w:hideMark/>
          </w:tcPr>
          <w:p w14:paraId="5BDD9135" w14:textId="77777777" w:rsidR="007F5230" w:rsidRPr="007F5230" w:rsidRDefault="007F5230" w:rsidP="007F5230">
            <w:r w:rsidRPr="007F5230">
              <w:t>316.5503</w:t>
            </w:r>
          </w:p>
        </w:tc>
        <w:tc>
          <w:tcPr>
            <w:tcW w:w="1157" w:type="dxa"/>
            <w:noWrap/>
            <w:hideMark/>
          </w:tcPr>
          <w:p w14:paraId="5E1880C8" w14:textId="77777777" w:rsidR="007F5230" w:rsidRPr="007F5230" w:rsidRDefault="007F5230" w:rsidP="007F5230">
            <w:r w:rsidRPr="007F5230">
              <w:t>286.3469</w:t>
            </w:r>
          </w:p>
        </w:tc>
        <w:tc>
          <w:tcPr>
            <w:tcW w:w="1157" w:type="dxa"/>
            <w:noWrap/>
            <w:hideMark/>
          </w:tcPr>
          <w:p w14:paraId="6D117363" w14:textId="77777777" w:rsidR="007F5230" w:rsidRPr="007F5230" w:rsidRDefault="007F5230" w:rsidP="007F5230">
            <w:r w:rsidRPr="007F5230">
              <w:t>305.986</w:t>
            </w:r>
          </w:p>
        </w:tc>
        <w:tc>
          <w:tcPr>
            <w:tcW w:w="1157" w:type="dxa"/>
            <w:noWrap/>
            <w:hideMark/>
          </w:tcPr>
          <w:p w14:paraId="51848B09" w14:textId="77777777" w:rsidR="007F5230" w:rsidRPr="007F5230" w:rsidRDefault="007F5230" w:rsidP="007F5230">
            <w:r w:rsidRPr="007F5230">
              <w:t>297.3743</w:t>
            </w:r>
          </w:p>
        </w:tc>
        <w:tc>
          <w:tcPr>
            <w:tcW w:w="1157" w:type="dxa"/>
            <w:noWrap/>
            <w:hideMark/>
          </w:tcPr>
          <w:p w14:paraId="64D6ABAA" w14:textId="77777777" w:rsidR="007F5230" w:rsidRPr="007F5230" w:rsidRDefault="007F5230" w:rsidP="007F5230">
            <w:r w:rsidRPr="007F5230">
              <w:t>307.8647</w:t>
            </w:r>
          </w:p>
        </w:tc>
        <w:tc>
          <w:tcPr>
            <w:tcW w:w="1157" w:type="dxa"/>
            <w:noWrap/>
            <w:hideMark/>
          </w:tcPr>
          <w:p w14:paraId="1A8478F8" w14:textId="77777777" w:rsidR="007F5230" w:rsidRPr="007F5230" w:rsidRDefault="007F5230" w:rsidP="007F5230">
            <w:r w:rsidRPr="007F5230">
              <w:t>303.7185</w:t>
            </w:r>
          </w:p>
        </w:tc>
        <w:tc>
          <w:tcPr>
            <w:tcW w:w="1157" w:type="dxa"/>
            <w:noWrap/>
            <w:hideMark/>
          </w:tcPr>
          <w:p w14:paraId="67217E42" w14:textId="77777777" w:rsidR="007F5230" w:rsidRPr="007F5230" w:rsidRDefault="007F5230" w:rsidP="007F5230">
            <w:r w:rsidRPr="007F5230">
              <w:t>282.9706</w:t>
            </w:r>
          </w:p>
        </w:tc>
        <w:tc>
          <w:tcPr>
            <w:tcW w:w="1157" w:type="dxa"/>
            <w:noWrap/>
            <w:hideMark/>
          </w:tcPr>
          <w:p w14:paraId="0AF5A4B6" w14:textId="77777777" w:rsidR="007F5230" w:rsidRPr="007F5230" w:rsidRDefault="007F5230" w:rsidP="007F5230">
            <w:r w:rsidRPr="007F5230">
              <w:t>300.5428</w:t>
            </w:r>
          </w:p>
        </w:tc>
        <w:tc>
          <w:tcPr>
            <w:tcW w:w="1157" w:type="dxa"/>
            <w:noWrap/>
            <w:hideMark/>
          </w:tcPr>
          <w:p w14:paraId="0CBCA1D4" w14:textId="77777777" w:rsidR="007F5230" w:rsidRPr="007F5230" w:rsidRDefault="007F5230" w:rsidP="007F5230">
            <w:r w:rsidRPr="007F5230">
              <w:t>282.0309</w:t>
            </w:r>
          </w:p>
        </w:tc>
      </w:tr>
      <w:tr w:rsidR="007F5230" w:rsidRPr="007F5230" w14:paraId="6E80318D" w14:textId="77777777" w:rsidTr="007F5230">
        <w:trPr>
          <w:trHeight w:val="268"/>
        </w:trPr>
        <w:tc>
          <w:tcPr>
            <w:tcW w:w="1157" w:type="dxa"/>
            <w:noWrap/>
            <w:hideMark/>
          </w:tcPr>
          <w:p w14:paraId="75149FB2" w14:textId="77777777" w:rsidR="007F5230" w:rsidRPr="007F5230" w:rsidRDefault="007F5230" w:rsidP="007F5230">
            <w:r w:rsidRPr="007F5230">
              <w:t>308.9477</w:t>
            </w:r>
          </w:p>
        </w:tc>
        <w:tc>
          <w:tcPr>
            <w:tcW w:w="1157" w:type="dxa"/>
            <w:noWrap/>
            <w:hideMark/>
          </w:tcPr>
          <w:p w14:paraId="333F5651" w14:textId="77777777" w:rsidR="007F5230" w:rsidRPr="007F5230" w:rsidRDefault="007F5230" w:rsidP="007F5230">
            <w:r w:rsidRPr="007F5230">
              <w:t>286.298</w:t>
            </w:r>
          </w:p>
        </w:tc>
        <w:tc>
          <w:tcPr>
            <w:tcW w:w="1157" w:type="dxa"/>
            <w:noWrap/>
            <w:hideMark/>
          </w:tcPr>
          <w:p w14:paraId="1FDF3593" w14:textId="77777777" w:rsidR="007F5230" w:rsidRPr="007F5230" w:rsidRDefault="007F5230" w:rsidP="007F5230">
            <w:r w:rsidRPr="007F5230">
              <w:t>309.3546</w:t>
            </w:r>
          </w:p>
        </w:tc>
        <w:tc>
          <w:tcPr>
            <w:tcW w:w="1157" w:type="dxa"/>
            <w:noWrap/>
            <w:hideMark/>
          </w:tcPr>
          <w:p w14:paraId="5116FB34" w14:textId="77777777" w:rsidR="007F5230" w:rsidRPr="007F5230" w:rsidRDefault="007F5230" w:rsidP="007F5230">
            <w:r w:rsidRPr="007F5230">
              <w:t>294.2719</w:t>
            </w:r>
          </w:p>
        </w:tc>
        <w:tc>
          <w:tcPr>
            <w:tcW w:w="1157" w:type="dxa"/>
            <w:noWrap/>
            <w:hideMark/>
          </w:tcPr>
          <w:p w14:paraId="79AFD992" w14:textId="77777777" w:rsidR="007F5230" w:rsidRPr="007F5230" w:rsidRDefault="007F5230" w:rsidP="007F5230">
            <w:r w:rsidRPr="007F5230">
              <w:t>275.1136</w:t>
            </w:r>
          </w:p>
        </w:tc>
        <w:tc>
          <w:tcPr>
            <w:tcW w:w="1157" w:type="dxa"/>
            <w:noWrap/>
            <w:hideMark/>
          </w:tcPr>
          <w:p w14:paraId="6A3AB484" w14:textId="77777777" w:rsidR="007F5230" w:rsidRPr="007F5230" w:rsidRDefault="007F5230" w:rsidP="007F5230">
            <w:r w:rsidRPr="007F5230">
              <w:t>273.2222</w:t>
            </w:r>
          </w:p>
        </w:tc>
        <w:tc>
          <w:tcPr>
            <w:tcW w:w="1157" w:type="dxa"/>
            <w:noWrap/>
            <w:hideMark/>
          </w:tcPr>
          <w:p w14:paraId="692C1D2B" w14:textId="77777777" w:rsidR="007F5230" w:rsidRPr="007F5230" w:rsidRDefault="007F5230" w:rsidP="007F5230">
            <w:r w:rsidRPr="007F5230">
              <w:t>333.0603</w:t>
            </w:r>
          </w:p>
        </w:tc>
        <w:tc>
          <w:tcPr>
            <w:tcW w:w="1157" w:type="dxa"/>
            <w:noWrap/>
            <w:hideMark/>
          </w:tcPr>
          <w:p w14:paraId="5C67E611" w14:textId="77777777" w:rsidR="007F5230" w:rsidRPr="007F5230" w:rsidRDefault="007F5230" w:rsidP="007F5230">
            <w:r w:rsidRPr="007F5230">
              <w:t>334.033</w:t>
            </w:r>
          </w:p>
        </w:tc>
        <w:tc>
          <w:tcPr>
            <w:tcW w:w="1157" w:type="dxa"/>
            <w:noWrap/>
            <w:hideMark/>
          </w:tcPr>
          <w:p w14:paraId="18F20626" w14:textId="77777777" w:rsidR="007F5230" w:rsidRPr="007F5230" w:rsidRDefault="007F5230" w:rsidP="007F5230">
            <w:r w:rsidRPr="007F5230">
              <w:t>299.8779</w:t>
            </w:r>
          </w:p>
        </w:tc>
        <w:tc>
          <w:tcPr>
            <w:tcW w:w="1157" w:type="dxa"/>
            <w:noWrap/>
            <w:hideMark/>
          </w:tcPr>
          <w:p w14:paraId="17E2AFD5" w14:textId="77777777" w:rsidR="007F5230" w:rsidRPr="007F5230" w:rsidRDefault="007F5230" w:rsidP="007F5230">
            <w:r w:rsidRPr="007F5230">
              <w:t>274.1863</w:t>
            </w:r>
          </w:p>
        </w:tc>
      </w:tr>
      <w:tr w:rsidR="007F5230" w:rsidRPr="007F5230" w14:paraId="4A5306AF" w14:textId="77777777" w:rsidTr="007F5230">
        <w:trPr>
          <w:trHeight w:val="268"/>
        </w:trPr>
        <w:tc>
          <w:tcPr>
            <w:tcW w:w="1157" w:type="dxa"/>
            <w:noWrap/>
            <w:hideMark/>
          </w:tcPr>
          <w:p w14:paraId="46F9F0BF" w14:textId="77777777" w:rsidR="007F5230" w:rsidRPr="007F5230" w:rsidRDefault="007F5230" w:rsidP="007F5230">
            <w:r w:rsidRPr="007F5230">
              <w:t>404.0886</w:t>
            </w:r>
          </w:p>
        </w:tc>
        <w:tc>
          <w:tcPr>
            <w:tcW w:w="1157" w:type="dxa"/>
            <w:noWrap/>
            <w:hideMark/>
          </w:tcPr>
          <w:p w14:paraId="7D95B968" w14:textId="77777777" w:rsidR="007F5230" w:rsidRPr="007F5230" w:rsidRDefault="007F5230" w:rsidP="007F5230">
            <w:r w:rsidRPr="007F5230">
              <w:t>296.3726</w:t>
            </w:r>
          </w:p>
        </w:tc>
        <w:tc>
          <w:tcPr>
            <w:tcW w:w="1157" w:type="dxa"/>
            <w:noWrap/>
            <w:hideMark/>
          </w:tcPr>
          <w:p w14:paraId="73F6CBCE" w14:textId="77777777" w:rsidR="007F5230" w:rsidRPr="007F5230" w:rsidRDefault="007F5230" w:rsidP="007F5230">
            <w:r w:rsidRPr="007F5230">
              <w:t>276.1675</w:t>
            </w:r>
          </w:p>
        </w:tc>
        <w:tc>
          <w:tcPr>
            <w:tcW w:w="1157" w:type="dxa"/>
            <w:noWrap/>
            <w:hideMark/>
          </w:tcPr>
          <w:p w14:paraId="5DF595F2" w14:textId="77777777" w:rsidR="007F5230" w:rsidRPr="007F5230" w:rsidRDefault="007F5230" w:rsidP="007F5230">
            <w:r w:rsidRPr="007F5230">
              <w:t>305.1688</w:t>
            </w:r>
          </w:p>
        </w:tc>
        <w:tc>
          <w:tcPr>
            <w:tcW w:w="1157" w:type="dxa"/>
            <w:noWrap/>
            <w:hideMark/>
          </w:tcPr>
          <w:p w14:paraId="31864559" w14:textId="77777777" w:rsidR="007F5230" w:rsidRPr="007F5230" w:rsidRDefault="007F5230" w:rsidP="007F5230">
            <w:r w:rsidRPr="007F5230">
              <w:t>294.6468</w:t>
            </w:r>
          </w:p>
        </w:tc>
        <w:tc>
          <w:tcPr>
            <w:tcW w:w="1157" w:type="dxa"/>
            <w:noWrap/>
            <w:hideMark/>
          </w:tcPr>
          <w:p w14:paraId="071F3869" w14:textId="77777777" w:rsidR="007F5230" w:rsidRPr="007F5230" w:rsidRDefault="007F5230" w:rsidP="007F5230">
            <w:r w:rsidRPr="007F5230">
              <w:t>293.2474</w:t>
            </w:r>
          </w:p>
        </w:tc>
        <w:tc>
          <w:tcPr>
            <w:tcW w:w="1157" w:type="dxa"/>
            <w:noWrap/>
            <w:hideMark/>
          </w:tcPr>
          <w:p w14:paraId="53C3B5C9" w14:textId="77777777" w:rsidR="007F5230" w:rsidRPr="007F5230" w:rsidRDefault="007F5230" w:rsidP="007F5230">
            <w:r w:rsidRPr="007F5230">
              <w:t>304.8766</w:t>
            </w:r>
          </w:p>
        </w:tc>
        <w:tc>
          <w:tcPr>
            <w:tcW w:w="1157" w:type="dxa"/>
            <w:noWrap/>
            <w:hideMark/>
          </w:tcPr>
          <w:p w14:paraId="1621CF37" w14:textId="77777777" w:rsidR="007F5230" w:rsidRPr="007F5230" w:rsidRDefault="007F5230" w:rsidP="007F5230">
            <w:r w:rsidRPr="007F5230">
              <w:t>296.5421</w:t>
            </w:r>
          </w:p>
        </w:tc>
        <w:tc>
          <w:tcPr>
            <w:tcW w:w="1157" w:type="dxa"/>
            <w:noWrap/>
            <w:hideMark/>
          </w:tcPr>
          <w:p w14:paraId="2A1739BD" w14:textId="77777777" w:rsidR="007F5230" w:rsidRPr="007F5230" w:rsidRDefault="007F5230" w:rsidP="007F5230">
            <w:r w:rsidRPr="007F5230">
              <w:t>289.3705</w:t>
            </w:r>
          </w:p>
        </w:tc>
        <w:tc>
          <w:tcPr>
            <w:tcW w:w="1157" w:type="dxa"/>
            <w:noWrap/>
            <w:hideMark/>
          </w:tcPr>
          <w:p w14:paraId="580EC972" w14:textId="77777777" w:rsidR="007F5230" w:rsidRPr="007F5230" w:rsidRDefault="007F5230" w:rsidP="007F5230">
            <w:r w:rsidRPr="007F5230">
              <w:t>391.6395</w:t>
            </w:r>
          </w:p>
        </w:tc>
      </w:tr>
      <w:tr w:rsidR="007F5230" w:rsidRPr="007F5230" w14:paraId="46CD6D97" w14:textId="77777777" w:rsidTr="007F5230">
        <w:trPr>
          <w:trHeight w:val="268"/>
        </w:trPr>
        <w:tc>
          <w:tcPr>
            <w:tcW w:w="1157" w:type="dxa"/>
            <w:noWrap/>
            <w:hideMark/>
          </w:tcPr>
          <w:p w14:paraId="6E345378" w14:textId="77777777" w:rsidR="007F5230" w:rsidRPr="007F5230" w:rsidRDefault="007F5230" w:rsidP="007F5230">
            <w:r w:rsidRPr="007F5230">
              <w:t>316.9525</w:t>
            </w:r>
          </w:p>
        </w:tc>
        <w:tc>
          <w:tcPr>
            <w:tcW w:w="1157" w:type="dxa"/>
            <w:noWrap/>
            <w:hideMark/>
          </w:tcPr>
          <w:p w14:paraId="68731203" w14:textId="77777777" w:rsidR="007F5230" w:rsidRPr="007F5230" w:rsidRDefault="007F5230" w:rsidP="007F5230">
            <w:r w:rsidRPr="007F5230">
              <w:t>302.006</w:t>
            </w:r>
          </w:p>
        </w:tc>
        <w:tc>
          <w:tcPr>
            <w:tcW w:w="1157" w:type="dxa"/>
            <w:noWrap/>
            <w:hideMark/>
          </w:tcPr>
          <w:p w14:paraId="2186DAD4" w14:textId="77777777" w:rsidR="007F5230" w:rsidRPr="007F5230" w:rsidRDefault="007F5230" w:rsidP="007F5230">
            <w:r w:rsidRPr="007F5230">
              <w:t>376.3464</w:t>
            </w:r>
          </w:p>
        </w:tc>
        <w:tc>
          <w:tcPr>
            <w:tcW w:w="1157" w:type="dxa"/>
            <w:noWrap/>
            <w:hideMark/>
          </w:tcPr>
          <w:p w14:paraId="4D85B368" w14:textId="77777777" w:rsidR="007F5230" w:rsidRPr="007F5230" w:rsidRDefault="007F5230" w:rsidP="007F5230">
            <w:r w:rsidRPr="007F5230">
              <w:t>276.8336</w:t>
            </w:r>
          </w:p>
        </w:tc>
        <w:tc>
          <w:tcPr>
            <w:tcW w:w="1157" w:type="dxa"/>
            <w:noWrap/>
            <w:hideMark/>
          </w:tcPr>
          <w:p w14:paraId="1D40860F" w14:textId="77777777" w:rsidR="007F5230" w:rsidRPr="007F5230" w:rsidRDefault="007F5230" w:rsidP="007F5230">
            <w:r w:rsidRPr="007F5230">
              <w:t>302.9856</w:t>
            </w:r>
          </w:p>
        </w:tc>
        <w:tc>
          <w:tcPr>
            <w:tcW w:w="1157" w:type="dxa"/>
            <w:noWrap/>
            <w:hideMark/>
          </w:tcPr>
          <w:p w14:paraId="4F63A8CB" w14:textId="77777777" w:rsidR="007F5230" w:rsidRPr="007F5230" w:rsidRDefault="007F5230" w:rsidP="007F5230">
            <w:r w:rsidRPr="007F5230">
              <w:t>319.8724</w:t>
            </w:r>
          </w:p>
        </w:tc>
        <w:tc>
          <w:tcPr>
            <w:tcW w:w="1157" w:type="dxa"/>
            <w:noWrap/>
            <w:hideMark/>
          </w:tcPr>
          <w:p w14:paraId="3D4F4831" w14:textId="77777777" w:rsidR="007F5230" w:rsidRPr="007F5230" w:rsidRDefault="007F5230" w:rsidP="007F5230">
            <w:r w:rsidRPr="007F5230">
              <w:t>278.599</w:t>
            </w:r>
          </w:p>
        </w:tc>
        <w:tc>
          <w:tcPr>
            <w:tcW w:w="1157" w:type="dxa"/>
            <w:noWrap/>
            <w:hideMark/>
          </w:tcPr>
          <w:p w14:paraId="25914E7A" w14:textId="77777777" w:rsidR="007F5230" w:rsidRPr="007F5230" w:rsidRDefault="007F5230" w:rsidP="007F5230">
            <w:r w:rsidRPr="007F5230">
              <w:t>289.6617</w:t>
            </w:r>
          </w:p>
        </w:tc>
        <w:tc>
          <w:tcPr>
            <w:tcW w:w="1157" w:type="dxa"/>
            <w:noWrap/>
            <w:hideMark/>
          </w:tcPr>
          <w:p w14:paraId="527C6D85" w14:textId="77777777" w:rsidR="007F5230" w:rsidRPr="007F5230" w:rsidRDefault="007F5230" w:rsidP="007F5230">
            <w:r w:rsidRPr="007F5230">
              <w:t>340.2034</w:t>
            </w:r>
          </w:p>
        </w:tc>
        <w:tc>
          <w:tcPr>
            <w:tcW w:w="1157" w:type="dxa"/>
            <w:noWrap/>
            <w:hideMark/>
          </w:tcPr>
          <w:p w14:paraId="0A8260EF" w14:textId="77777777" w:rsidR="007F5230" w:rsidRPr="007F5230" w:rsidRDefault="007F5230" w:rsidP="007F5230">
            <w:r w:rsidRPr="007F5230">
              <w:t>321.7385</w:t>
            </w:r>
          </w:p>
        </w:tc>
      </w:tr>
      <w:tr w:rsidR="007F5230" w:rsidRPr="007F5230" w14:paraId="0A339CD3" w14:textId="77777777" w:rsidTr="007F5230">
        <w:trPr>
          <w:trHeight w:val="268"/>
        </w:trPr>
        <w:tc>
          <w:tcPr>
            <w:tcW w:w="1157" w:type="dxa"/>
            <w:noWrap/>
            <w:hideMark/>
          </w:tcPr>
          <w:p w14:paraId="51F21F9B" w14:textId="77777777" w:rsidR="007F5230" w:rsidRPr="007F5230" w:rsidRDefault="007F5230" w:rsidP="007F5230">
            <w:pPr>
              <w:rPr>
                <w:b/>
                <w:bCs/>
              </w:rPr>
            </w:pPr>
            <w:r w:rsidRPr="007F5230">
              <w:rPr>
                <w:b/>
                <w:bCs/>
              </w:rPr>
              <w:t>330.1163</w:t>
            </w:r>
          </w:p>
        </w:tc>
        <w:tc>
          <w:tcPr>
            <w:tcW w:w="1157" w:type="dxa"/>
            <w:noWrap/>
            <w:hideMark/>
          </w:tcPr>
          <w:p w14:paraId="50B370C6" w14:textId="77777777" w:rsidR="007F5230" w:rsidRPr="007F5230" w:rsidRDefault="007F5230" w:rsidP="007F5230">
            <w:pPr>
              <w:rPr>
                <w:b/>
                <w:bCs/>
              </w:rPr>
            </w:pPr>
            <w:r w:rsidRPr="007F5230">
              <w:rPr>
                <w:b/>
                <w:bCs/>
              </w:rPr>
              <w:t>300.3038</w:t>
            </w:r>
          </w:p>
        </w:tc>
        <w:tc>
          <w:tcPr>
            <w:tcW w:w="1157" w:type="dxa"/>
            <w:noWrap/>
            <w:hideMark/>
          </w:tcPr>
          <w:p w14:paraId="0EFA3240" w14:textId="77777777" w:rsidR="007F5230" w:rsidRPr="007F5230" w:rsidRDefault="007F5230" w:rsidP="007F5230">
            <w:pPr>
              <w:rPr>
                <w:b/>
                <w:bCs/>
              </w:rPr>
            </w:pPr>
            <w:r w:rsidRPr="007F5230">
              <w:rPr>
                <w:b/>
                <w:bCs/>
              </w:rPr>
              <w:t>307.7257</w:t>
            </w:r>
          </w:p>
        </w:tc>
        <w:tc>
          <w:tcPr>
            <w:tcW w:w="1157" w:type="dxa"/>
            <w:noWrap/>
            <w:hideMark/>
          </w:tcPr>
          <w:p w14:paraId="2F667E51" w14:textId="77777777" w:rsidR="007F5230" w:rsidRPr="007F5230" w:rsidRDefault="007F5230" w:rsidP="007F5230">
            <w:pPr>
              <w:rPr>
                <w:b/>
                <w:bCs/>
              </w:rPr>
            </w:pPr>
            <w:r w:rsidRPr="007F5230">
              <w:rPr>
                <w:b/>
                <w:bCs/>
              </w:rPr>
              <w:t>293.6257</w:t>
            </w:r>
          </w:p>
        </w:tc>
        <w:tc>
          <w:tcPr>
            <w:tcW w:w="1157" w:type="dxa"/>
            <w:noWrap/>
            <w:hideMark/>
          </w:tcPr>
          <w:p w14:paraId="0A08C4B1" w14:textId="77777777" w:rsidR="007F5230" w:rsidRPr="007F5230" w:rsidRDefault="007F5230" w:rsidP="007F5230">
            <w:pPr>
              <w:rPr>
                <w:b/>
                <w:bCs/>
              </w:rPr>
            </w:pPr>
            <w:r w:rsidRPr="007F5230">
              <w:rPr>
                <w:b/>
                <w:bCs/>
              </w:rPr>
              <w:t>292.7206</w:t>
            </w:r>
          </w:p>
        </w:tc>
        <w:tc>
          <w:tcPr>
            <w:tcW w:w="1157" w:type="dxa"/>
            <w:noWrap/>
            <w:hideMark/>
          </w:tcPr>
          <w:p w14:paraId="0D6E76EC" w14:textId="77777777" w:rsidR="007F5230" w:rsidRPr="007F5230" w:rsidRDefault="007F5230" w:rsidP="007F5230">
            <w:pPr>
              <w:rPr>
                <w:b/>
                <w:bCs/>
              </w:rPr>
            </w:pPr>
            <w:r w:rsidRPr="007F5230">
              <w:rPr>
                <w:b/>
                <w:bCs/>
              </w:rPr>
              <w:t>299.0574</w:t>
            </w:r>
          </w:p>
        </w:tc>
        <w:tc>
          <w:tcPr>
            <w:tcW w:w="1157" w:type="dxa"/>
            <w:noWrap/>
            <w:hideMark/>
          </w:tcPr>
          <w:p w14:paraId="61D4ED2F" w14:textId="77777777" w:rsidR="007F5230" w:rsidRPr="007F5230" w:rsidRDefault="007F5230" w:rsidP="007F5230">
            <w:pPr>
              <w:rPr>
                <w:b/>
                <w:bCs/>
              </w:rPr>
            </w:pPr>
            <w:r w:rsidRPr="007F5230">
              <w:rPr>
                <w:b/>
                <w:bCs/>
              </w:rPr>
              <w:t>300.5883</w:t>
            </w:r>
          </w:p>
        </w:tc>
        <w:tc>
          <w:tcPr>
            <w:tcW w:w="1157" w:type="dxa"/>
            <w:noWrap/>
            <w:hideMark/>
          </w:tcPr>
          <w:p w14:paraId="409C1FC8" w14:textId="77777777" w:rsidR="007F5230" w:rsidRPr="007F5230" w:rsidRDefault="007F5230" w:rsidP="007F5230">
            <w:pPr>
              <w:rPr>
                <w:b/>
                <w:bCs/>
              </w:rPr>
            </w:pPr>
            <w:r w:rsidRPr="007F5230">
              <w:rPr>
                <w:b/>
                <w:bCs/>
              </w:rPr>
              <w:t>288.704</w:t>
            </w:r>
          </w:p>
        </w:tc>
        <w:tc>
          <w:tcPr>
            <w:tcW w:w="1157" w:type="dxa"/>
            <w:noWrap/>
            <w:hideMark/>
          </w:tcPr>
          <w:p w14:paraId="407C113A" w14:textId="77777777" w:rsidR="007F5230" w:rsidRPr="007F5230" w:rsidRDefault="007F5230" w:rsidP="007F5230">
            <w:pPr>
              <w:rPr>
                <w:b/>
                <w:bCs/>
              </w:rPr>
            </w:pPr>
            <w:r w:rsidRPr="007F5230">
              <w:rPr>
                <w:b/>
                <w:bCs/>
              </w:rPr>
              <w:t>296.9244</w:t>
            </w:r>
          </w:p>
        </w:tc>
        <w:tc>
          <w:tcPr>
            <w:tcW w:w="1157" w:type="dxa"/>
            <w:noWrap/>
            <w:hideMark/>
          </w:tcPr>
          <w:p w14:paraId="72ADA22D" w14:textId="77777777" w:rsidR="007F5230" w:rsidRPr="007F5230" w:rsidRDefault="007F5230" w:rsidP="007F5230">
            <w:pPr>
              <w:rPr>
                <w:b/>
                <w:bCs/>
              </w:rPr>
            </w:pPr>
            <w:r w:rsidRPr="007F5230">
              <w:rPr>
                <w:b/>
                <w:bCs/>
              </w:rPr>
              <w:t>315.3301</w:t>
            </w:r>
          </w:p>
        </w:tc>
      </w:tr>
    </w:tbl>
    <w:p w14:paraId="29C1B2C5" w14:textId="0C3750EB" w:rsidR="007F5230" w:rsidRDefault="007F5230" w:rsidP="00DD05AD"/>
    <w:p w14:paraId="4127F946" w14:textId="0E87273F" w:rsidR="007F5230" w:rsidRDefault="007F5230" w:rsidP="00DD05AD">
      <w:r>
        <w:t xml:space="preserve">Raw data for Section 4.4.2.9 </w:t>
      </w:r>
      <w:r w:rsidR="00F529BC">
        <w:t>with single node performing Document Query (6 active nodes)</w:t>
      </w:r>
    </w:p>
    <w:p w14:paraId="73071ED8" w14:textId="733735FB" w:rsidR="007F5230" w:rsidRDefault="007F5230" w:rsidP="00DD05AD"/>
    <w:tbl>
      <w:tblPr>
        <w:tblStyle w:val="TableGrid"/>
        <w:tblW w:w="0" w:type="auto"/>
        <w:tblLook w:val="04A0" w:firstRow="1" w:lastRow="0" w:firstColumn="1" w:lastColumn="0" w:noHBand="0" w:noVBand="1"/>
      </w:tblPr>
      <w:tblGrid>
        <w:gridCol w:w="1154"/>
        <w:gridCol w:w="1154"/>
        <w:gridCol w:w="1154"/>
        <w:gridCol w:w="1154"/>
        <w:gridCol w:w="1154"/>
        <w:gridCol w:w="1154"/>
        <w:gridCol w:w="1154"/>
        <w:gridCol w:w="1154"/>
        <w:gridCol w:w="1154"/>
        <w:gridCol w:w="1154"/>
      </w:tblGrid>
      <w:tr w:rsidR="007F5230" w:rsidRPr="007F5230" w14:paraId="5CD241CF" w14:textId="77777777" w:rsidTr="007F5230">
        <w:trPr>
          <w:trHeight w:val="229"/>
        </w:trPr>
        <w:tc>
          <w:tcPr>
            <w:tcW w:w="1154" w:type="dxa"/>
            <w:noWrap/>
            <w:hideMark/>
          </w:tcPr>
          <w:p w14:paraId="43DBCDDB" w14:textId="77777777" w:rsidR="007F5230" w:rsidRPr="007F5230" w:rsidRDefault="007F5230" w:rsidP="007F5230">
            <w:r w:rsidRPr="007F5230">
              <w:t>Tx01</w:t>
            </w:r>
          </w:p>
        </w:tc>
        <w:tc>
          <w:tcPr>
            <w:tcW w:w="1154" w:type="dxa"/>
            <w:noWrap/>
            <w:hideMark/>
          </w:tcPr>
          <w:p w14:paraId="627524EC" w14:textId="77777777" w:rsidR="007F5230" w:rsidRPr="007F5230" w:rsidRDefault="007F5230" w:rsidP="007F5230">
            <w:r w:rsidRPr="007F5230">
              <w:t>Tx02</w:t>
            </w:r>
          </w:p>
        </w:tc>
        <w:tc>
          <w:tcPr>
            <w:tcW w:w="1154" w:type="dxa"/>
            <w:noWrap/>
            <w:hideMark/>
          </w:tcPr>
          <w:p w14:paraId="43164DD2" w14:textId="77777777" w:rsidR="007F5230" w:rsidRPr="007F5230" w:rsidRDefault="007F5230" w:rsidP="007F5230">
            <w:r w:rsidRPr="007F5230">
              <w:t>Tx03</w:t>
            </w:r>
          </w:p>
        </w:tc>
        <w:tc>
          <w:tcPr>
            <w:tcW w:w="1154" w:type="dxa"/>
            <w:noWrap/>
            <w:hideMark/>
          </w:tcPr>
          <w:p w14:paraId="49B45432" w14:textId="77777777" w:rsidR="007F5230" w:rsidRPr="007F5230" w:rsidRDefault="007F5230" w:rsidP="007F5230">
            <w:r w:rsidRPr="007F5230">
              <w:t>Tx04</w:t>
            </w:r>
          </w:p>
        </w:tc>
        <w:tc>
          <w:tcPr>
            <w:tcW w:w="1154" w:type="dxa"/>
            <w:noWrap/>
            <w:hideMark/>
          </w:tcPr>
          <w:p w14:paraId="260ED303" w14:textId="77777777" w:rsidR="007F5230" w:rsidRPr="007F5230" w:rsidRDefault="007F5230" w:rsidP="007F5230">
            <w:r w:rsidRPr="007F5230">
              <w:t>Tx05</w:t>
            </w:r>
          </w:p>
        </w:tc>
        <w:tc>
          <w:tcPr>
            <w:tcW w:w="1154" w:type="dxa"/>
            <w:noWrap/>
            <w:hideMark/>
          </w:tcPr>
          <w:p w14:paraId="21C1F38E" w14:textId="77777777" w:rsidR="007F5230" w:rsidRPr="007F5230" w:rsidRDefault="007F5230" w:rsidP="007F5230">
            <w:r w:rsidRPr="007F5230">
              <w:t>Tx06</w:t>
            </w:r>
          </w:p>
        </w:tc>
        <w:tc>
          <w:tcPr>
            <w:tcW w:w="1154" w:type="dxa"/>
            <w:noWrap/>
            <w:hideMark/>
          </w:tcPr>
          <w:p w14:paraId="28A963C8" w14:textId="77777777" w:rsidR="007F5230" w:rsidRPr="007F5230" w:rsidRDefault="007F5230" w:rsidP="007F5230">
            <w:r w:rsidRPr="007F5230">
              <w:t>Tx07</w:t>
            </w:r>
          </w:p>
        </w:tc>
        <w:tc>
          <w:tcPr>
            <w:tcW w:w="1154" w:type="dxa"/>
            <w:noWrap/>
            <w:hideMark/>
          </w:tcPr>
          <w:p w14:paraId="0565B74B" w14:textId="77777777" w:rsidR="007F5230" w:rsidRPr="007F5230" w:rsidRDefault="007F5230" w:rsidP="007F5230">
            <w:r w:rsidRPr="007F5230">
              <w:t>Tx08</w:t>
            </w:r>
          </w:p>
        </w:tc>
        <w:tc>
          <w:tcPr>
            <w:tcW w:w="1154" w:type="dxa"/>
            <w:noWrap/>
            <w:hideMark/>
          </w:tcPr>
          <w:p w14:paraId="2A355E3D" w14:textId="77777777" w:rsidR="007F5230" w:rsidRPr="007F5230" w:rsidRDefault="007F5230" w:rsidP="007F5230">
            <w:r w:rsidRPr="007F5230">
              <w:t>Tx09</w:t>
            </w:r>
          </w:p>
        </w:tc>
        <w:tc>
          <w:tcPr>
            <w:tcW w:w="1154" w:type="dxa"/>
            <w:noWrap/>
            <w:hideMark/>
          </w:tcPr>
          <w:p w14:paraId="5C6D0128" w14:textId="77777777" w:rsidR="007F5230" w:rsidRPr="007F5230" w:rsidRDefault="007F5230" w:rsidP="007F5230">
            <w:r w:rsidRPr="007F5230">
              <w:t>Tx10</w:t>
            </w:r>
          </w:p>
        </w:tc>
      </w:tr>
      <w:tr w:rsidR="007F5230" w:rsidRPr="007F5230" w14:paraId="7DCFD026" w14:textId="77777777" w:rsidTr="007F5230">
        <w:trPr>
          <w:trHeight w:val="229"/>
        </w:trPr>
        <w:tc>
          <w:tcPr>
            <w:tcW w:w="1154" w:type="dxa"/>
            <w:noWrap/>
            <w:hideMark/>
          </w:tcPr>
          <w:p w14:paraId="093379B8" w14:textId="77777777" w:rsidR="007F5230" w:rsidRPr="007F5230" w:rsidRDefault="007F5230" w:rsidP="007F5230">
            <w:r w:rsidRPr="007F5230">
              <w:t>268.0276</w:t>
            </w:r>
          </w:p>
        </w:tc>
        <w:tc>
          <w:tcPr>
            <w:tcW w:w="1154" w:type="dxa"/>
            <w:noWrap/>
            <w:hideMark/>
          </w:tcPr>
          <w:p w14:paraId="16D14151" w14:textId="77777777" w:rsidR="007F5230" w:rsidRPr="007F5230" w:rsidRDefault="007F5230" w:rsidP="007F5230">
            <w:r w:rsidRPr="007F5230">
              <w:t>265.3609</w:t>
            </w:r>
          </w:p>
        </w:tc>
        <w:tc>
          <w:tcPr>
            <w:tcW w:w="1154" w:type="dxa"/>
            <w:noWrap/>
            <w:hideMark/>
          </w:tcPr>
          <w:p w14:paraId="74C3801D" w14:textId="77777777" w:rsidR="007F5230" w:rsidRPr="007F5230" w:rsidRDefault="007F5230" w:rsidP="007F5230">
            <w:r w:rsidRPr="007F5230">
              <w:t>245.9453</w:t>
            </w:r>
          </w:p>
        </w:tc>
        <w:tc>
          <w:tcPr>
            <w:tcW w:w="1154" w:type="dxa"/>
            <w:noWrap/>
            <w:hideMark/>
          </w:tcPr>
          <w:p w14:paraId="0B16C183" w14:textId="77777777" w:rsidR="007F5230" w:rsidRPr="007F5230" w:rsidRDefault="007F5230" w:rsidP="007F5230">
            <w:r w:rsidRPr="007F5230">
              <w:t>271.9616</w:t>
            </w:r>
          </w:p>
        </w:tc>
        <w:tc>
          <w:tcPr>
            <w:tcW w:w="1154" w:type="dxa"/>
            <w:noWrap/>
            <w:hideMark/>
          </w:tcPr>
          <w:p w14:paraId="030A8481" w14:textId="77777777" w:rsidR="007F5230" w:rsidRPr="007F5230" w:rsidRDefault="007F5230" w:rsidP="007F5230">
            <w:r w:rsidRPr="007F5230">
              <w:t>259.7435</w:t>
            </w:r>
          </w:p>
        </w:tc>
        <w:tc>
          <w:tcPr>
            <w:tcW w:w="1154" w:type="dxa"/>
            <w:noWrap/>
            <w:hideMark/>
          </w:tcPr>
          <w:p w14:paraId="4589E809" w14:textId="77777777" w:rsidR="007F5230" w:rsidRPr="007F5230" w:rsidRDefault="007F5230" w:rsidP="007F5230">
            <w:r w:rsidRPr="007F5230">
              <w:t>227.7068</w:t>
            </w:r>
          </w:p>
        </w:tc>
        <w:tc>
          <w:tcPr>
            <w:tcW w:w="1154" w:type="dxa"/>
            <w:noWrap/>
            <w:hideMark/>
          </w:tcPr>
          <w:p w14:paraId="56976A53" w14:textId="77777777" w:rsidR="007F5230" w:rsidRPr="007F5230" w:rsidRDefault="007F5230" w:rsidP="007F5230">
            <w:r w:rsidRPr="007F5230">
              <w:t>317.7531</w:t>
            </w:r>
          </w:p>
        </w:tc>
        <w:tc>
          <w:tcPr>
            <w:tcW w:w="1154" w:type="dxa"/>
            <w:noWrap/>
            <w:hideMark/>
          </w:tcPr>
          <w:p w14:paraId="09D6E6D2" w14:textId="77777777" w:rsidR="007F5230" w:rsidRPr="007F5230" w:rsidRDefault="007F5230" w:rsidP="007F5230">
            <w:r w:rsidRPr="007F5230">
              <w:t>242.5082</w:t>
            </w:r>
          </w:p>
        </w:tc>
        <w:tc>
          <w:tcPr>
            <w:tcW w:w="1154" w:type="dxa"/>
            <w:noWrap/>
            <w:hideMark/>
          </w:tcPr>
          <w:p w14:paraId="1461B2A6" w14:textId="77777777" w:rsidR="007F5230" w:rsidRPr="007F5230" w:rsidRDefault="007F5230" w:rsidP="007F5230">
            <w:r w:rsidRPr="007F5230">
              <w:t>324.3638</w:t>
            </w:r>
          </w:p>
        </w:tc>
        <w:tc>
          <w:tcPr>
            <w:tcW w:w="1154" w:type="dxa"/>
            <w:noWrap/>
            <w:hideMark/>
          </w:tcPr>
          <w:p w14:paraId="030F522A" w14:textId="77777777" w:rsidR="007F5230" w:rsidRPr="007F5230" w:rsidRDefault="007F5230" w:rsidP="007F5230">
            <w:r w:rsidRPr="007F5230">
              <w:t>259.3153</w:t>
            </w:r>
          </w:p>
        </w:tc>
      </w:tr>
      <w:tr w:rsidR="007F5230" w:rsidRPr="007F5230" w14:paraId="0978D309" w14:textId="77777777" w:rsidTr="007F5230">
        <w:trPr>
          <w:trHeight w:val="229"/>
        </w:trPr>
        <w:tc>
          <w:tcPr>
            <w:tcW w:w="1154" w:type="dxa"/>
            <w:noWrap/>
            <w:hideMark/>
          </w:tcPr>
          <w:p w14:paraId="2871392B" w14:textId="77777777" w:rsidR="007F5230" w:rsidRPr="007F5230" w:rsidRDefault="007F5230" w:rsidP="007F5230">
            <w:r w:rsidRPr="007F5230">
              <w:t>328.9966</w:t>
            </w:r>
          </w:p>
        </w:tc>
        <w:tc>
          <w:tcPr>
            <w:tcW w:w="1154" w:type="dxa"/>
            <w:noWrap/>
            <w:hideMark/>
          </w:tcPr>
          <w:p w14:paraId="1AAAFEAA" w14:textId="77777777" w:rsidR="007F5230" w:rsidRPr="007F5230" w:rsidRDefault="007F5230" w:rsidP="007F5230">
            <w:r w:rsidRPr="007F5230">
              <w:t>247.8229</w:t>
            </w:r>
          </w:p>
        </w:tc>
        <w:tc>
          <w:tcPr>
            <w:tcW w:w="1154" w:type="dxa"/>
            <w:noWrap/>
            <w:hideMark/>
          </w:tcPr>
          <w:p w14:paraId="2CF883A5" w14:textId="77777777" w:rsidR="007F5230" w:rsidRPr="007F5230" w:rsidRDefault="007F5230" w:rsidP="007F5230">
            <w:r w:rsidRPr="007F5230">
              <w:t>227.501</w:t>
            </w:r>
          </w:p>
        </w:tc>
        <w:tc>
          <w:tcPr>
            <w:tcW w:w="1154" w:type="dxa"/>
            <w:noWrap/>
            <w:hideMark/>
          </w:tcPr>
          <w:p w14:paraId="54DF1A25" w14:textId="77777777" w:rsidR="007F5230" w:rsidRPr="007F5230" w:rsidRDefault="007F5230" w:rsidP="007F5230">
            <w:r w:rsidRPr="007F5230">
              <w:t>274.2199</w:t>
            </w:r>
          </w:p>
        </w:tc>
        <w:tc>
          <w:tcPr>
            <w:tcW w:w="1154" w:type="dxa"/>
            <w:noWrap/>
            <w:hideMark/>
          </w:tcPr>
          <w:p w14:paraId="0DFAE90B" w14:textId="77777777" w:rsidR="007F5230" w:rsidRPr="007F5230" w:rsidRDefault="007F5230" w:rsidP="007F5230">
            <w:r w:rsidRPr="007F5230">
              <w:t>244.3312</w:t>
            </w:r>
          </w:p>
        </w:tc>
        <w:tc>
          <w:tcPr>
            <w:tcW w:w="1154" w:type="dxa"/>
            <w:noWrap/>
            <w:hideMark/>
          </w:tcPr>
          <w:p w14:paraId="6DCAF82D" w14:textId="77777777" w:rsidR="007F5230" w:rsidRPr="007F5230" w:rsidRDefault="007F5230" w:rsidP="007F5230">
            <w:r w:rsidRPr="007F5230">
              <w:t>236.1076</w:t>
            </w:r>
          </w:p>
        </w:tc>
        <w:tc>
          <w:tcPr>
            <w:tcW w:w="1154" w:type="dxa"/>
            <w:noWrap/>
            <w:hideMark/>
          </w:tcPr>
          <w:p w14:paraId="1E9FC47F" w14:textId="77777777" w:rsidR="007F5230" w:rsidRPr="007F5230" w:rsidRDefault="007F5230" w:rsidP="007F5230">
            <w:r w:rsidRPr="007F5230">
              <w:t>250.8991</w:t>
            </w:r>
          </w:p>
        </w:tc>
        <w:tc>
          <w:tcPr>
            <w:tcW w:w="1154" w:type="dxa"/>
            <w:noWrap/>
            <w:hideMark/>
          </w:tcPr>
          <w:p w14:paraId="7241F036" w14:textId="77777777" w:rsidR="007F5230" w:rsidRPr="007F5230" w:rsidRDefault="007F5230" w:rsidP="007F5230">
            <w:r w:rsidRPr="007F5230">
              <w:t>259.5735</w:t>
            </w:r>
          </w:p>
        </w:tc>
        <w:tc>
          <w:tcPr>
            <w:tcW w:w="1154" w:type="dxa"/>
            <w:noWrap/>
            <w:hideMark/>
          </w:tcPr>
          <w:p w14:paraId="66A92AAC" w14:textId="77777777" w:rsidR="007F5230" w:rsidRPr="007F5230" w:rsidRDefault="007F5230" w:rsidP="007F5230">
            <w:r w:rsidRPr="007F5230">
              <w:t>247.3868</w:t>
            </w:r>
          </w:p>
        </w:tc>
        <w:tc>
          <w:tcPr>
            <w:tcW w:w="1154" w:type="dxa"/>
            <w:noWrap/>
            <w:hideMark/>
          </w:tcPr>
          <w:p w14:paraId="02D6E76C" w14:textId="77777777" w:rsidR="007F5230" w:rsidRPr="007F5230" w:rsidRDefault="007F5230" w:rsidP="007F5230">
            <w:r w:rsidRPr="007F5230">
              <w:t>244.3432</w:t>
            </w:r>
          </w:p>
        </w:tc>
      </w:tr>
      <w:tr w:rsidR="007F5230" w:rsidRPr="007F5230" w14:paraId="54FA1A66" w14:textId="77777777" w:rsidTr="007F5230">
        <w:trPr>
          <w:trHeight w:val="229"/>
        </w:trPr>
        <w:tc>
          <w:tcPr>
            <w:tcW w:w="1154" w:type="dxa"/>
            <w:noWrap/>
            <w:hideMark/>
          </w:tcPr>
          <w:p w14:paraId="7B44A79B" w14:textId="77777777" w:rsidR="007F5230" w:rsidRPr="007F5230" w:rsidRDefault="007F5230" w:rsidP="007F5230">
            <w:r w:rsidRPr="007F5230">
              <w:t>299.2248</w:t>
            </w:r>
          </w:p>
        </w:tc>
        <w:tc>
          <w:tcPr>
            <w:tcW w:w="1154" w:type="dxa"/>
            <w:noWrap/>
            <w:hideMark/>
          </w:tcPr>
          <w:p w14:paraId="13DEE402" w14:textId="77777777" w:rsidR="007F5230" w:rsidRPr="007F5230" w:rsidRDefault="007F5230" w:rsidP="007F5230">
            <w:r w:rsidRPr="007F5230">
              <w:t>274.11</w:t>
            </w:r>
          </w:p>
        </w:tc>
        <w:tc>
          <w:tcPr>
            <w:tcW w:w="1154" w:type="dxa"/>
            <w:noWrap/>
            <w:hideMark/>
          </w:tcPr>
          <w:p w14:paraId="68DDCAE9" w14:textId="77777777" w:rsidR="007F5230" w:rsidRPr="007F5230" w:rsidRDefault="007F5230" w:rsidP="007F5230">
            <w:r w:rsidRPr="007F5230">
              <w:t>255.9262</w:t>
            </w:r>
          </w:p>
        </w:tc>
        <w:tc>
          <w:tcPr>
            <w:tcW w:w="1154" w:type="dxa"/>
            <w:noWrap/>
            <w:hideMark/>
          </w:tcPr>
          <w:p w14:paraId="1FBE309A" w14:textId="77777777" w:rsidR="007F5230" w:rsidRPr="007F5230" w:rsidRDefault="007F5230" w:rsidP="007F5230">
            <w:r w:rsidRPr="007F5230">
              <w:t>269.6838</w:t>
            </w:r>
          </w:p>
        </w:tc>
        <w:tc>
          <w:tcPr>
            <w:tcW w:w="1154" w:type="dxa"/>
            <w:noWrap/>
            <w:hideMark/>
          </w:tcPr>
          <w:p w14:paraId="5E5B4342" w14:textId="77777777" w:rsidR="007F5230" w:rsidRPr="007F5230" w:rsidRDefault="007F5230" w:rsidP="007F5230">
            <w:r w:rsidRPr="007F5230">
              <w:t>239.8475</w:t>
            </w:r>
          </w:p>
        </w:tc>
        <w:tc>
          <w:tcPr>
            <w:tcW w:w="1154" w:type="dxa"/>
            <w:noWrap/>
            <w:hideMark/>
          </w:tcPr>
          <w:p w14:paraId="6E302778" w14:textId="77777777" w:rsidR="007F5230" w:rsidRPr="007F5230" w:rsidRDefault="007F5230" w:rsidP="007F5230">
            <w:r w:rsidRPr="007F5230">
              <w:t>254.482</w:t>
            </w:r>
          </w:p>
        </w:tc>
        <w:tc>
          <w:tcPr>
            <w:tcW w:w="1154" w:type="dxa"/>
            <w:noWrap/>
            <w:hideMark/>
          </w:tcPr>
          <w:p w14:paraId="48672765" w14:textId="77777777" w:rsidR="007F5230" w:rsidRPr="007F5230" w:rsidRDefault="007F5230" w:rsidP="007F5230">
            <w:r w:rsidRPr="007F5230">
              <w:t>232.5391</w:t>
            </w:r>
          </w:p>
        </w:tc>
        <w:tc>
          <w:tcPr>
            <w:tcW w:w="1154" w:type="dxa"/>
            <w:noWrap/>
            <w:hideMark/>
          </w:tcPr>
          <w:p w14:paraId="385F30D3" w14:textId="77777777" w:rsidR="007F5230" w:rsidRPr="007F5230" w:rsidRDefault="007F5230" w:rsidP="007F5230">
            <w:r w:rsidRPr="007F5230">
              <w:t>253.6601</w:t>
            </w:r>
          </w:p>
        </w:tc>
        <w:tc>
          <w:tcPr>
            <w:tcW w:w="1154" w:type="dxa"/>
            <w:noWrap/>
            <w:hideMark/>
          </w:tcPr>
          <w:p w14:paraId="36E0CE0B" w14:textId="77777777" w:rsidR="007F5230" w:rsidRPr="007F5230" w:rsidRDefault="007F5230" w:rsidP="007F5230">
            <w:r w:rsidRPr="007F5230">
              <w:t>240.4672</w:t>
            </w:r>
          </w:p>
        </w:tc>
        <w:tc>
          <w:tcPr>
            <w:tcW w:w="1154" w:type="dxa"/>
            <w:noWrap/>
            <w:hideMark/>
          </w:tcPr>
          <w:p w14:paraId="694D4918" w14:textId="77777777" w:rsidR="007F5230" w:rsidRPr="007F5230" w:rsidRDefault="007F5230" w:rsidP="007F5230">
            <w:r w:rsidRPr="007F5230">
              <w:t>253.648</w:t>
            </w:r>
          </w:p>
        </w:tc>
      </w:tr>
      <w:tr w:rsidR="007F5230" w:rsidRPr="007F5230" w14:paraId="7F653C8B" w14:textId="77777777" w:rsidTr="007F5230">
        <w:trPr>
          <w:trHeight w:val="229"/>
        </w:trPr>
        <w:tc>
          <w:tcPr>
            <w:tcW w:w="1154" w:type="dxa"/>
            <w:noWrap/>
            <w:hideMark/>
          </w:tcPr>
          <w:p w14:paraId="19D39E7D" w14:textId="77777777" w:rsidR="007F5230" w:rsidRPr="007F5230" w:rsidRDefault="007F5230" w:rsidP="007F5230">
            <w:r w:rsidRPr="007F5230">
              <w:t>374.7789</w:t>
            </w:r>
          </w:p>
        </w:tc>
        <w:tc>
          <w:tcPr>
            <w:tcW w:w="1154" w:type="dxa"/>
            <w:noWrap/>
            <w:hideMark/>
          </w:tcPr>
          <w:p w14:paraId="6673D64F" w14:textId="77777777" w:rsidR="007F5230" w:rsidRPr="007F5230" w:rsidRDefault="007F5230" w:rsidP="007F5230">
            <w:r w:rsidRPr="007F5230">
              <w:t>225.5236</w:t>
            </w:r>
          </w:p>
        </w:tc>
        <w:tc>
          <w:tcPr>
            <w:tcW w:w="1154" w:type="dxa"/>
            <w:noWrap/>
            <w:hideMark/>
          </w:tcPr>
          <w:p w14:paraId="04F177AF" w14:textId="77777777" w:rsidR="007F5230" w:rsidRPr="007F5230" w:rsidRDefault="007F5230" w:rsidP="007F5230">
            <w:r w:rsidRPr="007F5230">
              <w:t>247.2601</w:t>
            </w:r>
          </w:p>
        </w:tc>
        <w:tc>
          <w:tcPr>
            <w:tcW w:w="1154" w:type="dxa"/>
            <w:noWrap/>
            <w:hideMark/>
          </w:tcPr>
          <w:p w14:paraId="3E892607" w14:textId="77777777" w:rsidR="007F5230" w:rsidRPr="007F5230" w:rsidRDefault="007F5230" w:rsidP="007F5230">
            <w:r w:rsidRPr="007F5230">
              <w:t>233.0254</w:t>
            </w:r>
          </w:p>
        </w:tc>
        <w:tc>
          <w:tcPr>
            <w:tcW w:w="1154" w:type="dxa"/>
            <w:noWrap/>
            <w:hideMark/>
          </w:tcPr>
          <w:p w14:paraId="2E84AFE3" w14:textId="77777777" w:rsidR="007F5230" w:rsidRPr="007F5230" w:rsidRDefault="007F5230" w:rsidP="007F5230">
            <w:r w:rsidRPr="007F5230">
              <w:t>243.5199</w:t>
            </w:r>
          </w:p>
        </w:tc>
        <w:tc>
          <w:tcPr>
            <w:tcW w:w="1154" w:type="dxa"/>
            <w:noWrap/>
            <w:hideMark/>
          </w:tcPr>
          <w:p w14:paraId="335C6D09" w14:textId="77777777" w:rsidR="007F5230" w:rsidRPr="007F5230" w:rsidRDefault="007F5230" w:rsidP="007F5230">
            <w:r w:rsidRPr="007F5230">
              <w:t>233.2488</w:t>
            </w:r>
          </w:p>
        </w:tc>
        <w:tc>
          <w:tcPr>
            <w:tcW w:w="1154" w:type="dxa"/>
            <w:noWrap/>
            <w:hideMark/>
          </w:tcPr>
          <w:p w14:paraId="7BCFB660" w14:textId="77777777" w:rsidR="007F5230" w:rsidRPr="007F5230" w:rsidRDefault="007F5230" w:rsidP="007F5230">
            <w:r w:rsidRPr="007F5230">
              <w:t>251.6095</w:t>
            </w:r>
          </w:p>
        </w:tc>
        <w:tc>
          <w:tcPr>
            <w:tcW w:w="1154" w:type="dxa"/>
            <w:noWrap/>
            <w:hideMark/>
          </w:tcPr>
          <w:p w14:paraId="6A948559" w14:textId="77777777" w:rsidR="007F5230" w:rsidRPr="007F5230" w:rsidRDefault="007F5230" w:rsidP="007F5230">
            <w:r w:rsidRPr="007F5230">
              <w:t>267.1032</w:t>
            </w:r>
          </w:p>
        </w:tc>
        <w:tc>
          <w:tcPr>
            <w:tcW w:w="1154" w:type="dxa"/>
            <w:noWrap/>
            <w:hideMark/>
          </w:tcPr>
          <w:p w14:paraId="5ECC8690" w14:textId="77777777" w:rsidR="007F5230" w:rsidRPr="007F5230" w:rsidRDefault="007F5230" w:rsidP="007F5230">
            <w:r w:rsidRPr="007F5230">
              <w:t>345.0695</w:t>
            </w:r>
          </w:p>
        </w:tc>
        <w:tc>
          <w:tcPr>
            <w:tcW w:w="1154" w:type="dxa"/>
            <w:noWrap/>
            <w:hideMark/>
          </w:tcPr>
          <w:p w14:paraId="67533D58" w14:textId="77777777" w:rsidR="007F5230" w:rsidRPr="007F5230" w:rsidRDefault="007F5230" w:rsidP="007F5230">
            <w:r w:rsidRPr="007F5230">
              <w:t>246.557</w:t>
            </w:r>
          </w:p>
        </w:tc>
      </w:tr>
      <w:tr w:rsidR="007F5230" w:rsidRPr="007F5230" w14:paraId="15C63AE3" w14:textId="77777777" w:rsidTr="007F5230">
        <w:trPr>
          <w:trHeight w:val="229"/>
        </w:trPr>
        <w:tc>
          <w:tcPr>
            <w:tcW w:w="1154" w:type="dxa"/>
            <w:noWrap/>
            <w:hideMark/>
          </w:tcPr>
          <w:p w14:paraId="69D0B00E" w14:textId="77777777" w:rsidR="007F5230" w:rsidRPr="007F5230" w:rsidRDefault="007F5230" w:rsidP="007F5230">
            <w:r w:rsidRPr="007F5230">
              <w:t>272.8631</w:t>
            </w:r>
          </w:p>
        </w:tc>
        <w:tc>
          <w:tcPr>
            <w:tcW w:w="1154" w:type="dxa"/>
            <w:noWrap/>
            <w:hideMark/>
          </w:tcPr>
          <w:p w14:paraId="05FF0A31" w14:textId="77777777" w:rsidR="007F5230" w:rsidRPr="007F5230" w:rsidRDefault="007F5230" w:rsidP="007F5230">
            <w:r w:rsidRPr="007F5230">
              <w:t>229.6714</w:t>
            </w:r>
          </w:p>
        </w:tc>
        <w:tc>
          <w:tcPr>
            <w:tcW w:w="1154" w:type="dxa"/>
            <w:noWrap/>
            <w:hideMark/>
          </w:tcPr>
          <w:p w14:paraId="2436AC01" w14:textId="77777777" w:rsidR="007F5230" w:rsidRPr="007F5230" w:rsidRDefault="007F5230" w:rsidP="007F5230">
            <w:r w:rsidRPr="007F5230">
              <w:t>240.4615</w:t>
            </w:r>
          </w:p>
        </w:tc>
        <w:tc>
          <w:tcPr>
            <w:tcW w:w="1154" w:type="dxa"/>
            <w:noWrap/>
            <w:hideMark/>
          </w:tcPr>
          <w:p w14:paraId="607170A9" w14:textId="77777777" w:rsidR="007F5230" w:rsidRPr="007F5230" w:rsidRDefault="007F5230" w:rsidP="007F5230">
            <w:r w:rsidRPr="007F5230">
              <w:t>240.268</w:t>
            </w:r>
          </w:p>
        </w:tc>
        <w:tc>
          <w:tcPr>
            <w:tcW w:w="1154" w:type="dxa"/>
            <w:noWrap/>
            <w:hideMark/>
          </w:tcPr>
          <w:p w14:paraId="7AFBFC7A" w14:textId="77777777" w:rsidR="007F5230" w:rsidRPr="007F5230" w:rsidRDefault="007F5230" w:rsidP="007F5230">
            <w:r w:rsidRPr="007F5230">
              <w:t>230.4321</w:t>
            </w:r>
          </w:p>
        </w:tc>
        <w:tc>
          <w:tcPr>
            <w:tcW w:w="1154" w:type="dxa"/>
            <w:noWrap/>
            <w:hideMark/>
          </w:tcPr>
          <w:p w14:paraId="3011C28B" w14:textId="77777777" w:rsidR="007F5230" w:rsidRPr="007F5230" w:rsidRDefault="007F5230" w:rsidP="007F5230">
            <w:r w:rsidRPr="007F5230">
              <w:t>238.6941</w:t>
            </w:r>
          </w:p>
        </w:tc>
        <w:tc>
          <w:tcPr>
            <w:tcW w:w="1154" w:type="dxa"/>
            <w:noWrap/>
            <w:hideMark/>
          </w:tcPr>
          <w:p w14:paraId="34610977" w14:textId="77777777" w:rsidR="007F5230" w:rsidRPr="007F5230" w:rsidRDefault="007F5230" w:rsidP="007F5230">
            <w:r w:rsidRPr="007F5230">
              <w:t>246.4226</w:t>
            </w:r>
          </w:p>
        </w:tc>
        <w:tc>
          <w:tcPr>
            <w:tcW w:w="1154" w:type="dxa"/>
            <w:noWrap/>
            <w:hideMark/>
          </w:tcPr>
          <w:p w14:paraId="09B4F233" w14:textId="77777777" w:rsidR="007F5230" w:rsidRPr="007F5230" w:rsidRDefault="007F5230" w:rsidP="007F5230">
            <w:r w:rsidRPr="007F5230">
              <w:t>322.6407</w:t>
            </w:r>
          </w:p>
        </w:tc>
        <w:tc>
          <w:tcPr>
            <w:tcW w:w="1154" w:type="dxa"/>
            <w:noWrap/>
            <w:hideMark/>
          </w:tcPr>
          <w:p w14:paraId="7DBC4B71" w14:textId="77777777" w:rsidR="007F5230" w:rsidRPr="007F5230" w:rsidRDefault="007F5230" w:rsidP="007F5230">
            <w:r w:rsidRPr="007F5230">
              <w:t>239.9975</w:t>
            </w:r>
          </w:p>
        </w:tc>
        <w:tc>
          <w:tcPr>
            <w:tcW w:w="1154" w:type="dxa"/>
            <w:noWrap/>
            <w:hideMark/>
          </w:tcPr>
          <w:p w14:paraId="3BA721BE" w14:textId="77777777" w:rsidR="007F5230" w:rsidRPr="007F5230" w:rsidRDefault="007F5230" w:rsidP="007F5230">
            <w:r w:rsidRPr="007F5230">
              <w:t>240.3194</w:t>
            </w:r>
          </w:p>
        </w:tc>
      </w:tr>
      <w:tr w:rsidR="007F5230" w:rsidRPr="007F5230" w14:paraId="17103A76" w14:textId="77777777" w:rsidTr="007F5230">
        <w:trPr>
          <w:trHeight w:val="229"/>
        </w:trPr>
        <w:tc>
          <w:tcPr>
            <w:tcW w:w="1154" w:type="dxa"/>
            <w:noWrap/>
            <w:hideMark/>
          </w:tcPr>
          <w:p w14:paraId="70CDC72A" w14:textId="77777777" w:rsidR="007F5230" w:rsidRPr="007F5230" w:rsidRDefault="007F5230" w:rsidP="007F5230">
            <w:r w:rsidRPr="007F5230">
              <w:t>250.4943</w:t>
            </w:r>
          </w:p>
        </w:tc>
        <w:tc>
          <w:tcPr>
            <w:tcW w:w="1154" w:type="dxa"/>
            <w:noWrap/>
            <w:hideMark/>
          </w:tcPr>
          <w:p w14:paraId="215E9903" w14:textId="77777777" w:rsidR="007F5230" w:rsidRPr="007F5230" w:rsidRDefault="007F5230" w:rsidP="007F5230">
            <w:r w:rsidRPr="007F5230">
              <w:t>256.1856</w:t>
            </w:r>
          </w:p>
        </w:tc>
        <w:tc>
          <w:tcPr>
            <w:tcW w:w="1154" w:type="dxa"/>
            <w:noWrap/>
            <w:hideMark/>
          </w:tcPr>
          <w:p w14:paraId="4520BA38" w14:textId="77777777" w:rsidR="007F5230" w:rsidRPr="007F5230" w:rsidRDefault="007F5230" w:rsidP="007F5230">
            <w:r w:rsidRPr="007F5230">
              <w:t>255.5754</w:t>
            </w:r>
          </w:p>
        </w:tc>
        <w:tc>
          <w:tcPr>
            <w:tcW w:w="1154" w:type="dxa"/>
            <w:noWrap/>
            <w:hideMark/>
          </w:tcPr>
          <w:p w14:paraId="1394BDAE" w14:textId="77777777" w:rsidR="007F5230" w:rsidRPr="007F5230" w:rsidRDefault="007F5230" w:rsidP="007F5230">
            <w:r w:rsidRPr="007F5230">
              <w:t>255.7614</w:t>
            </w:r>
          </w:p>
        </w:tc>
        <w:tc>
          <w:tcPr>
            <w:tcW w:w="1154" w:type="dxa"/>
            <w:noWrap/>
            <w:hideMark/>
          </w:tcPr>
          <w:p w14:paraId="4C3D6CB0" w14:textId="77777777" w:rsidR="007F5230" w:rsidRPr="007F5230" w:rsidRDefault="007F5230" w:rsidP="007F5230">
            <w:r w:rsidRPr="007F5230">
              <w:t>253.0683</w:t>
            </w:r>
          </w:p>
        </w:tc>
        <w:tc>
          <w:tcPr>
            <w:tcW w:w="1154" w:type="dxa"/>
            <w:noWrap/>
            <w:hideMark/>
          </w:tcPr>
          <w:p w14:paraId="6B7F89C8" w14:textId="77777777" w:rsidR="007F5230" w:rsidRPr="007F5230" w:rsidRDefault="007F5230" w:rsidP="007F5230">
            <w:r w:rsidRPr="007F5230">
              <w:t>236.958</w:t>
            </w:r>
          </w:p>
        </w:tc>
        <w:tc>
          <w:tcPr>
            <w:tcW w:w="1154" w:type="dxa"/>
            <w:noWrap/>
            <w:hideMark/>
          </w:tcPr>
          <w:p w14:paraId="16D5A270" w14:textId="77777777" w:rsidR="007F5230" w:rsidRPr="007F5230" w:rsidRDefault="007F5230" w:rsidP="007F5230">
            <w:r w:rsidRPr="007F5230">
              <w:t>223.8215</w:t>
            </w:r>
          </w:p>
        </w:tc>
        <w:tc>
          <w:tcPr>
            <w:tcW w:w="1154" w:type="dxa"/>
            <w:noWrap/>
            <w:hideMark/>
          </w:tcPr>
          <w:p w14:paraId="1CC56201" w14:textId="77777777" w:rsidR="007F5230" w:rsidRPr="007F5230" w:rsidRDefault="007F5230" w:rsidP="007F5230">
            <w:r w:rsidRPr="007F5230">
              <w:t>243.5601</w:t>
            </w:r>
          </w:p>
        </w:tc>
        <w:tc>
          <w:tcPr>
            <w:tcW w:w="1154" w:type="dxa"/>
            <w:noWrap/>
            <w:hideMark/>
          </w:tcPr>
          <w:p w14:paraId="5B4D867F" w14:textId="77777777" w:rsidR="007F5230" w:rsidRPr="007F5230" w:rsidRDefault="007F5230" w:rsidP="007F5230">
            <w:r w:rsidRPr="007F5230">
              <w:t>261.0866</w:t>
            </w:r>
          </w:p>
        </w:tc>
        <w:tc>
          <w:tcPr>
            <w:tcW w:w="1154" w:type="dxa"/>
            <w:noWrap/>
            <w:hideMark/>
          </w:tcPr>
          <w:p w14:paraId="482D9093" w14:textId="77777777" w:rsidR="007F5230" w:rsidRPr="007F5230" w:rsidRDefault="007F5230" w:rsidP="007F5230">
            <w:r w:rsidRPr="007F5230">
              <w:t>246.2475</w:t>
            </w:r>
          </w:p>
        </w:tc>
      </w:tr>
      <w:tr w:rsidR="007F5230" w:rsidRPr="007F5230" w14:paraId="14F95D36" w14:textId="77777777" w:rsidTr="007F5230">
        <w:trPr>
          <w:trHeight w:val="229"/>
        </w:trPr>
        <w:tc>
          <w:tcPr>
            <w:tcW w:w="1154" w:type="dxa"/>
            <w:noWrap/>
            <w:hideMark/>
          </w:tcPr>
          <w:p w14:paraId="649F7949" w14:textId="77777777" w:rsidR="007F5230" w:rsidRPr="007F5230" w:rsidRDefault="007F5230" w:rsidP="007F5230">
            <w:r w:rsidRPr="007F5230">
              <w:t>320.6808</w:t>
            </w:r>
          </w:p>
        </w:tc>
        <w:tc>
          <w:tcPr>
            <w:tcW w:w="1154" w:type="dxa"/>
            <w:noWrap/>
            <w:hideMark/>
          </w:tcPr>
          <w:p w14:paraId="54FCDD1B" w14:textId="77777777" w:rsidR="007F5230" w:rsidRPr="007F5230" w:rsidRDefault="007F5230" w:rsidP="007F5230">
            <w:r w:rsidRPr="007F5230">
              <w:t>248.4667</w:t>
            </w:r>
          </w:p>
        </w:tc>
        <w:tc>
          <w:tcPr>
            <w:tcW w:w="1154" w:type="dxa"/>
            <w:noWrap/>
            <w:hideMark/>
          </w:tcPr>
          <w:p w14:paraId="03BB2AC1" w14:textId="77777777" w:rsidR="007F5230" w:rsidRPr="007F5230" w:rsidRDefault="007F5230" w:rsidP="007F5230">
            <w:r w:rsidRPr="007F5230">
              <w:t>263.9828</w:t>
            </w:r>
          </w:p>
        </w:tc>
        <w:tc>
          <w:tcPr>
            <w:tcW w:w="1154" w:type="dxa"/>
            <w:noWrap/>
            <w:hideMark/>
          </w:tcPr>
          <w:p w14:paraId="3E63EEB4" w14:textId="77777777" w:rsidR="007F5230" w:rsidRPr="007F5230" w:rsidRDefault="007F5230" w:rsidP="007F5230">
            <w:r w:rsidRPr="007F5230">
              <w:t>238.5144</w:t>
            </w:r>
          </w:p>
        </w:tc>
        <w:tc>
          <w:tcPr>
            <w:tcW w:w="1154" w:type="dxa"/>
            <w:noWrap/>
            <w:hideMark/>
          </w:tcPr>
          <w:p w14:paraId="1AC938E6" w14:textId="77777777" w:rsidR="007F5230" w:rsidRPr="007F5230" w:rsidRDefault="007F5230" w:rsidP="007F5230">
            <w:r w:rsidRPr="007F5230">
              <w:t>253.408</w:t>
            </w:r>
          </w:p>
        </w:tc>
        <w:tc>
          <w:tcPr>
            <w:tcW w:w="1154" w:type="dxa"/>
            <w:noWrap/>
            <w:hideMark/>
          </w:tcPr>
          <w:p w14:paraId="34988A4D" w14:textId="77777777" w:rsidR="007F5230" w:rsidRPr="007F5230" w:rsidRDefault="007F5230" w:rsidP="007F5230">
            <w:r w:rsidRPr="007F5230">
              <w:t>250.405</w:t>
            </w:r>
          </w:p>
        </w:tc>
        <w:tc>
          <w:tcPr>
            <w:tcW w:w="1154" w:type="dxa"/>
            <w:noWrap/>
            <w:hideMark/>
          </w:tcPr>
          <w:p w14:paraId="5AFE6F08" w14:textId="77777777" w:rsidR="007F5230" w:rsidRPr="007F5230" w:rsidRDefault="007F5230" w:rsidP="007F5230">
            <w:r w:rsidRPr="007F5230">
              <w:t>246.7366</w:t>
            </w:r>
          </w:p>
        </w:tc>
        <w:tc>
          <w:tcPr>
            <w:tcW w:w="1154" w:type="dxa"/>
            <w:noWrap/>
            <w:hideMark/>
          </w:tcPr>
          <w:p w14:paraId="6DF6758C" w14:textId="77777777" w:rsidR="007F5230" w:rsidRPr="007F5230" w:rsidRDefault="007F5230" w:rsidP="007F5230">
            <w:r w:rsidRPr="007F5230">
              <w:t>240.8086</w:t>
            </w:r>
          </w:p>
        </w:tc>
        <w:tc>
          <w:tcPr>
            <w:tcW w:w="1154" w:type="dxa"/>
            <w:noWrap/>
            <w:hideMark/>
          </w:tcPr>
          <w:p w14:paraId="23086E6D" w14:textId="77777777" w:rsidR="007F5230" w:rsidRPr="007F5230" w:rsidRDefault="007F5230" w:rsidP="007F5230">
            <w:r w:rsidRPr="007F5230">
              <w:t>234.8321</w:t>
            </w:r>
          </w:p>
        </w:tc>
        <w:tc>
          <w:tcPr>
            <w:tcW w:w="1154" w:type="dxa"/>
            <w:noWrap/>
            <w:hideMark/>
          </w:tcPr>
          <w:p w14:paraId="15811B19" w14:textId="77777777" w:rsidR="007F5230" w:rsidRPr="007F5230" w:rsidRDefault="007F5230" w:rsidP="007F5230">
            <w:r w:rsidRPr="007F5230">
              <w:t>256.5925</w:t>
            </w:r>
          </w:p>
        </w:tc>
      </w:tr>
      <w:tr w:rsidR="007F5230" w:rsidRPr="007F5230" w14:paraId="6C9D2013" w14:textId="77777777" w:rsidTr="007F5230">
        <w:trPr>
          <w:trHeight w:val="229"/>
        </w:trPr>
        <w:tc>
          <w:tcPr>
            <w:tcW w:w="1154" w:type="dxa"/>
            <w:noWrap/>
            <w:hideMark/>
          </w:tcPr>
          <w:p w14:paraId="3D798CE6" w14:textId="77777777" w:rsidR="007F5230" w:rsidRPr="007F5230" w:rsidRDefault="007F5230" w:rsidP="007F5230">
            <w:r w:rsidRPr="007F5230">
              <w:t>285.4259</w:t>
            </w:r>
          </w:p>
        </w:tc>
        <w:tc>
          <w:tcPr>
            <w:tcW w:w="1154" w:type="dxa"/>
            <w:noWrap/>
            <w:hideMark/>
          </w:tcPr>
          <w:p w14:paraId="7B1F3ACD" w14:textId="77777777" w:rsidR="007F5230" w:rsidRPr="007F5230" w:rsidRDefault="007F5230" w:rsidP="007F5230">
            <w:r w:rsidRPr="007F5230">
              <w:t>275.4369</w:t>
            </w:r>
          </w:p>
        </w:tc>
        <w:tc>
          <w:tcPr>
            <w:tcW w:w="1154" w:type="dxa"/>
            <w:noWrap/>
            <w:hideMark/>
          </w:tcPr>
          <w:p w14:paraId="781FD636" w14:textId="77777777" w:rsidR="007F5230" w:rsidRPr="007F5230" w:rsidRDefault="007F5230" w:rsidP="007F5230">
            <w:r w:rsidRPr="007F5230">
              <w:t>394.7524</w:t>
            </w:r>
          </w:p>
        </w:tc>
        <w:tc>
          <w:tcPr>
            <w:tcW w:w="1154" w:type="dxa"/>
            <w:noWrap/>
            <w:hideMark/>
          </w:tcPr>
          <w:p w14:paraId="7869CCAD" w14:textId="77777777" w:rsidR="007F5230" w:rsidRPr="007F5230" w:rsidRDefault="007F5230" w:rsidP="007F5230">
            <w:r w:rsidRPr="007F5230">
              <w:t>265.8119</w:t>
            </w:r>
          </w:p>
        </w:tc>
        <w:tc>
          <w:tcPr>
            <w:tcW w:w="1154" w:type="dxa"/>
            <w:noWrap/>
            <w:hideMark/>
          </w:tcPr>
          <w:p w14:paraId="0DDDFAD1" w14:textId="77777777" w:rsidR="007F5230" w:rsidRPr="007F5230" w:rsidRDefault="007F5230" w:rsidP="007F5230">
            <w:r w:rsidRPr="007F5230">
              <w:t>229.96</w:t>
            </w:r>
          </w:p>
        </w:tc>
        <w:tc>
          <w:tcPr>
            <w:tcW w:w="1154" w:type="dxa"/>
            <w:noWrap/>
            <w:hideMark/>
          </w:tcPr>
          <w:p w14:paraId="17EBE20B" w14:textId="77777777" w:rsidR="007F5230" w:rsidRPr="007F5230" w:rsidRDefault="007F5230" w:rsidP="007F5230">
            <w:r w:rsidRPr="007F5230">
              <w:t>252.628</w:t>
            </w:r>
          </w:p>
        </w:tc>
        <w:tc>
          <w:tcPr>
            <w:tcW w:w="1154" w:type="dxa"/>
            <w:noWrap/>
            <w:hideMark/>
          </w:tcPr>
          <w:p w14:paraId="4F4B89BA" w14:textId="77777777" w:rsidR="007F5230" w:rsidRPr="007F5230" w:rsidRDefault="007F5230" w:rsidP="007F5230">
            <w:r w:rsidRPr="007F5230">
              <w:t>226.2922</w:t>
            </w:r>
          </w:p>
        </w:tc>
        <w:tc>
          <w:tcPr>
            <w:tcW w:w="1154" w:type="dxa"/>
            <w:noWrap/>
            <w:hideMark/>
          </w:tcPr>
          <w:p w14:paraId="1FEF7439" w14:textId="77777777" w:rsidR="007F5230" w:rsidRPr="007F5230" w:rsidRDefault="007F5230" w:rsidP="007F5230">
            <w:r w:rsidRPr="007F5230">
              <w:t>234.5004</w:t>
            </w:r>
          </w:p>
        </w:tc>
        <w:tc>
          <w:tcPr>
            <w:tcW w:w="1154" w:type="dxa"/>
            <w:noWrap/>
            <w:hideMark/>
          </w:tcPr>
          <w:p w14:paraId="404A6568" w14:textId="77777777" w:rsidR="007F5230" w:rsidRPr="007F5230" w:rsidRDefault="007F5230" w:rsidP="007F5230">
            <w:r w:rsidRPr="007F5230">
              <w:t>248.5526</w:t>
            </w:r>
          </w:p>
        </w:tc>
        <w:tc>
          <w:tcPr>
            <w:tcW w:w="1154" w:type="dxa"/>
            <w:noWrap/>
            <w:hideMark/>
          </w:tcPr>
          <w:p w14:paraId="01211130" w14:textId="77777777" w:rsidR="007F5230" w:rsidRPr="007F5230" w:rsidRDefault="007F5230" w:rsidP="007F5230">
            <w:r w:rsidRPr="007F5230">
              <w:t>324.4021</w:t>
            </w:r>
          </w:p>
        </w:tc>
      </w:tr>
      <w:tr w:rsidR="007F5230" w:rsidRPr="007F5230" w14:paraId="6E07A8B6" w14:textId="77777777" w:rsidTr="007F5230">
        <w:trPr>
          <w:trHeight w:val="229"/>
        </w:trPr>
        <w:tc>
          <w:tcPr>
            <w:tcW w:w="1154" w:type="dxa"/>
            <w:noWrap/>
            <w:hideMark/>
          </w:tcPr>
          <w:p w14:paraId="62E4573D" w14:textId="77777777" w:rsidR="007F5230" w:rsidRPr="007F5230" w:rsidRDefault="007F5230" w:rsidP="007F5230">
            <w:r w:rsidRPr="007F5230">
              <w:t>241.4117</w:t>
            </w:r>
          </w:p>
        </w:tc>
        <w:tc>
          <w:tcPr>
            <w:tcW w:w="1154" w:type="dxa"/>
            <w:noWrap/>
            <w:hideMark/>
          </w:tcPr>
          <w:p w14:paraId="6CF3988C" w14:textId="77777777" w:rsidR="007F5230" w:rsidRPr="007F5230" w:rsidRDefault="007F5230" w:rsidP="007F5230">
            <w:r w:rsidRPr="007F5230">
              <w:t>305.1054</w:t>
            </w:r>
          </w:p>
        </w:tc>
        <w:tc>
          <w:tcPr>
            <w:tcW w:w="1154" w:type="dxa"/>
            <w:noWrap/>
            <w:hideMark/>
          </w:tcPr>
          <w:p w14:paraId="58302772" w14:textId="77777777" w:rsidR="007F5230" w:rsidRPr="007F5230" w:rsidRDefault="007F5230" w:rsidP="007F5230">
            <w:r w:rsidRPr="007F5230">
              <w:t>252.2699</w:t>
            </w:r>
          </w:p>
        </w:tc>
        <w:tc>
          <w:tcPr>
            <w:tcW w:w="1154" w:type="dxa"/>
            <w:noWrap/>
            <w:hideMark/>
          </w:tcPr>
          <w:p w14:paraId="4A663288" w14:textId="77777777" w:rsidR="007F5230" w:rsidRPr="007F5230" w:rsidRDefault="007F5230" w:rsidP="007F5230">
            <w:r w:rsidRPr="007F5230">
              <w:t>230.9686</w:t>
            </w:r>
          </w:p>
        </w:tc>
        <w:tc>
          <w:tcPr>
            <w:tcW w:w="1154" w:type="dxa"/>
            <w:noWrap/>
            <w:hideMark/>
          </w:tcPr>
          <w:p w14:paraId="4DAD5762" w14:textId="77777777" w:rsidR="007F5230" w:rsidRPr="007F5230" w:rsidRDefault="007F5230" w:rsidP="007F5230">
            <w:r w:rsidRPr="007F5230">
              <w:t>254.0464</w:t>
            </w:r>
          </w:p>
        </w:tc>
        <w:tc>
          <w:tcPr>
            <w:tcW w:w="1154" w:type="dxa"/>
            <w:noWrap/>
            <w:hideMark/>
          </w:tcPr>
          <w:p w14:paraId="0DFE2B7D" w14:textId="77777777" w:rsidR="007F5230" w:rsidRPr="007F5230" w:rsidRDefault="007F5230" w:rsidP="007F5230">
            <w:r w:rsidRPr="007F5230">
              <w:t>398.703</w:t>
            </w:r>
          </w:p>
        </w:tc>
        <w:tc>
          <w:tcPr>
            <w:tcW w:w="1154" w:type="dxa"/>
            <w:noWrap/>
            <w:hideMark/>
          </w:tcPr>
          <w:p w14:paraId="6AD70890" w14:textId="77777777" w:rsidR="007F5230" w:rsidRPr="007F5230" w:rsidRDefault="007F5230" w:rsidP="007F5230">
            <w:r w:rsidRPr="007F5230">
              <w:t>229.4726</w:t>
            </w:r>
          </w:p>
        </w:tc>
        <w:tc>
          <w:tcPr>
            <w:tcW w:w="1154" w:type="dxa"/>
            <w:noWrap/>
            <w:hideMark/>
          </w:tcPr>
          <w:p w14:paraId="56707851" w14:textId="77777777" w:rsidR="007F5230" w:rsidRPr="007F5230" w:rsidRDefault="007F5230" w:rsidP="007F5230">
            <w:r w:rsidRPr="007F5230">
              <w:t>238.1679</w:t>
            </w:r>
          </w:p>
        </w:tc>
        <w:tc>
          <w:tcPr>
            <w:tcW w:w="1154" w:type="dxa"/>
            <w:noWrap/>
            <w:hideMark/>
          </w:tcPr>
          <w:p w14:paraId="33C4ACF1" w14:textId="77777777" w:rsidR="007F5230" w:rsidRPr="007F5230" w:rsidRDefault="007F5230" w:rsidP="007F5230">
            <w:r w:rsidRPr="007F5230">
              <w:t>237.0607</w:t>
            </w:r>
          </w:p>
        </w:tc>
        <w:tc>
          <w:tcPr>
            <w:tcW w:w="1154" w:type="dxa"/>
            <w:noWrap/>
            <w:hideMark/>
          </w:tcPr>
          <w:p w14:paraId="1B2B7A83" w14:textId="77777777" w:rsidR="007F5230" w:rsidRPr="007F5230" w:rsidRDefault="007F5230" w:rsidP="007F5230">
            <w:r w:rsidRPr="007F5230">
              <w:t>237.0239</w:t>
            </w:r>
          </w:p>
        </w:tc>
      </w:tr>
      <w:tr w:rsidR="007F5230" w:rsidRPr="007F5230" w14:paraId="4B9553F0" w14:textId="77777777" w:rsidTr="007F5230">
        <w:trPr>
          <w:trHeight w:val="229"/>
        </w:trPr>
        <w:tc>
          <w:tcPr>
            <w:tcW w:w="1154" w:type="dxa"/>
            <w:noWrap/>
            <w:hideMark/>
          </w:tcPr>
          <w:p w14:paraId="36E04601" w14:textId="77777777" w:rsidR="007F5230" w:rsidRPr="007F5230" w:rsidRDefault="007F5230" w:rsidP="007F5230">
            <w:r w:rsidRPr="007F5230">
              <w:t>301.7898</w:t>
            </w:r>
          </w:p>
        </w:tc>
        <w:tc>
          <w:tcPr>
            <w:tcW w:w="1154" w:type="dxa"/>
            <w:noWrap/>
            <w:hideMark/>
          </w:tcPr>
          <w:p w14:paraId="54EA5FD1" w14:textId="77777777" w:rsidR="007F5230" w:rsidRPr="007F5230" w:rsidRDefault="007F5230" w:rsidP="007F5230">
            <w:r w:rsidRPr="007F5230">
              <w:t>348.0238</w:t>
            </w:r>
          </w:p>
        </w:tc>
        <w:tc>
          <w:tcPr>
            <w:tcW w:w="1154" w:type="dxa"/>
            <w:noWrap/>
            <w:hideMark/>
          </w:tcPr>
          <w:p w14:paraId="3E6AAB65" w14:textId="77777777" w:rsidR="007F5230" w:rsidRPr="007F5230" w:rsidRDefault="007F5230" w:rsidP="007F5230">
            <w:r w:rsidRPr="007F5230">
              <w:t>278.016</w:t>
            </w:r>
          </w:p>
        </w:tc>
        <w:tc>
          <w:tcPr>
            <w:tcW w:w="1154" w:type="dxa"/>
            <w:noWrap/>
            <w:hideMark/>
          </w:tcPr>
          <w:p w14:paraId="1D3E0CB2" w14:textId="77777777" w:rsidR="007F5230" w:rsidRPr="007F5230" w:rsidRDefault="007F5230" w:rsidP="007F5230">
            <w:r w:rsidRPr="007F5230">
              <w:t>248.1817</w:t>
            </w:r>
          </w:p>
        </w:tc>
        <w:tc>
          <w:tcPr>
            <w:tcW w:w="1154" w:type="dxa"/>
            <w:noWrap/>
            <w:hideMark/>
          </w:tcPr>
          <w:p w14:paraId="7079DBAF" w14:textId="77777777" w:rsidR="007F5230" w:rsidRPr="007F5230" w:rsidRDefault="007F5230" w:rsidP="007F5230">
            <w:r w:rsidRPr="007F5230">
              <w:t>236.2981</w:t>
            </w:r>
          </w:p>
        </w:tc>
        <w:tc>
          <w:tcPr>
            <w:tcW w:w="1154" w:type="dxa"/>
            <w:noWrap/>
            <w:hideMark/>
          </w:tcPr>
          <w:p w14:paraId="0DEDAC4F" w14:textId="77777777" w:rsidR="007F5230" w:rsidRPr="007F5230" w:rsidRDefault="007F5230" w:rsidP="007F5230">
            <w:r w:rsidRPr="007F5230">
              <w:t>258.0381</w:t>
            </w:r>
          </w:p>
        </w:tc>
        <w:tc>
          <w:tcPr>
            <w:tcW w:w="1154" w:type="dxa"/>
            <w:noWrap/>
            <w:hideMark/>
          </w:tcPr>
          <w:p w14:paraId="71F7FD2E" w14:textId="77777777" w:rsidR="007F5230" w:rsidRPr="007F5230" w:rsidRDefault="007F5230" w:rsidP="007F5230">
            <w:r w:rsidRPr="007F5230">
              <w:t>217.0407</w:t>
            </w:r>
          </w:p>
        </w:tc>
        <w:tc>
          <w:tcPr>
            <w:tcW w:w="1154" w:type="dxa"/>
            <w:noWrap/>
            <w:hideMark/>
          </w:tcPr>
          <w:p w14:paraId="51B8CD8A" w14:textId="77777777" w:rsidR="007F5230" w:rsidRPr="007F5230" w:rsidRDefault="007F5230" w:rsidP="007F5230">
            <w:r w:rsidRPr="007F5230">
              <w:t>232.0673</w:t>
            </w:r>
          </w:p>
        </w:tc>
        <w:tc>
          <w:tcPr>
            <w:tcW w:w="1154" w:type="dxa"/>
            <w:noWrap/>
            <w:hideMark/>
          </w:tcPr>
          <w:p w14:paraId="39B1FC7A" w14:textId="77777777" w:rsidR="007F5230" w:rsidRPr="007F5230" w:rsidRDefault="007F5230" w:rsidP="007F5230">
            <w:r w:rsidRPr="007F5230">
              <w:t>231.2592</w:t>
            </w:r>
          </w:p>
        </w:tc>
        <w:tc>
          <w:tcPr>
            <w:tcW w:w="1154" w:type="dxa"/>
            <w:noWrap/>
            <w:hideMark/>
          </w:tcPr>
          <w:p w14:paraId="7C2FA9E3" w14:textId="77777777" w:rsidR="007F5230" w:rsidRPr="007F5230" w:rsidRDefault="007F5230" w:rsidP="007F5230">
            <w:r w:rsidRPr="007F5230">
              <w:t>241.9768</w:t>
            </w:r>
          </w:p>
        </w:tc>
      </w:tr>
      <w:tr w:rsidR="007F5230" w:rsidRPr="007F5230" w14:paraId="3EB72544" w14:textId="77777777" w:rsidTr="007F5230">
        <w:trPr>
          <w:trHeight w:val="229"/>
        </w:trPr>
        <w:tc>
          <w:tcPr>
            <w:tcW w:w="1154" w:type="dxa"/>
            <w:noWrap/>
            <w:hideMark/>
          </w:tcPr>
          <w:p w14:paraId="3AC1FC5F" w14:textId="77777777" w:rsidR="007F5230" w:rsidRPr="007F5230" w:rsidRDefault="007F5230" w:rsidP="007F5230">
            <w:pPr>
              <w:rPr>
                <w:b/>
                <w:bCs/>
              </w:rPr>
            </w:pPr>
            <w:r w:rsidRPr="007F5230">
              <w:rPr>
                <w:b/>
                <w:bCs/>
              </w:rPr>
              <w:t>294.3693</w:t>
            </w:r>
          </w:p>
        </w:tc>
        <w:tc>
          <w:tcPr>
            <w:tcW w:w="1154" w:type="dxa"/>
            <w:noWrap/>
            <w:hideMark/>
          </w:tcPr>
          <w:p w14:paraId="3EFBAEB7" w14:textId="77777777" w:rsidR="007F5230" w:rsidRPr="007F5230" w:rsidRDefault="007F5230" w:rsidP="007F5230">
            <w:pPr>
              <w:rPr>
                <w:b/>
                <w:bCs/>
              </w:rPr>
            </w:pPr>
            <w:r w:rsidRPr="007F5230">
              <w:rPr>
                <w:b/>
                <w:bCs/>
              </w:rPr>
              <w:t>267.5707</w:t>
            </w:r>
          </w:p>
        </w:tc>
        <w:tc>
          <w:tcPr>
            <w:tcW w:w="1154" w:type="dxa"/>
            <w:noWrap/>
            <w:hideMark/>
          </w:tcPr>
          <w:p w14:paraId="586A7307" w14:textId="77777777" w:rsidR="007F5230" w:rsidRPr="007F5230" w:rsidRDefault="007F5230" w:rsidP="007F5230">
            <w:pPr>
              <w:rPr>
                <w:b/>
                <w:bCs/>
              </w:rPr>
            </w:pPr>
            <w:r w:rsidRPr="007F5230">
              <w:rPr>
                <w:b/>
                <w:bCs/>
              </w:rPr>
              <w:t>266.1691</w:t>
            </w:r>
          </w:p>
        </w:tc>
        <w:tc>
          <w:tcPr>
            <w:tcW w:w="1154" w:type="dxa"/>
            <w:noWrap/>
            <w:hideMark/>
          </w:tcPr>
          <w:p w14:paraId="06CBB780" w14:textId="77777777" w:rsidR="007F5230" w:rsidRPr="007F5230" w:rsidRDefault="007F5230" w:rsidP="007F5230">
            <w:pPr>
              <w:rPr>
                <w:b/>
                <w:bCs/>
              </w:rPr>
            </w:pPr>
            <w:r w:rsidRPr="007F5230">
              <w:rPr>
                <w:b/>
                <w:bCs/>
              </w:rPr>
              <w:t>252.8397</w:t>
            </w:r>
          </w:p>
        </w:tc>
        <w:tc>
          <w:tcPr>
            <w:tcW w:w="1154" w:type="dxa"/>
            <w:noWrap/>
            <w:hideMark/>
          </w:tcPr>
          <w:p w14:paraId="504B68D0" w14:textId="77777777" w:rsidR="007F5230" w:rsidRPr="007F5230" w:rsidRDefault="007F5230" w:rsidP="007F5230">
            <w:pPr>
              <w:rPr>
                <w:b/>
                <w:bCs/>
              </w:rPr>
            </w:pPr>
            <w:r w:rsidRPr="007F5230">
              <w:rPr>
                <w:b/>
                <w:bCs/>
              </w:rPr>
              <w:t>244.4655</w:t>
            </w:r>
          </w:p>
        </w:tc>
        <w:tc>
          <w:tcPr>
            <w:tcW w:w="1154" w:type="dxa"/>
            <w:noWrap/>
            <w:hideMark/>
          </w:tcPr>
          <w:p w14:paraId="7800E00E" w14:textId="77777777" w:rsidR="007F5230" w:rsidRPr="007F5230" w:rsidRDefault="007F5230" w:rsidP="007F5230">
            <w:pPr>
              <w:rPr>
                <w:b/>
                <w:bCs/>
              </w:rPr>
            </w:pPr>
            <w:r w:rsidRPr="007F5230">
              <w:rPr>
                <w:b/>
                <w:bCs/>
              </w:rPr>
              <w:t>258.6972</w:t>
            </w:r>
          </w:p>
        </w:tc>
        <w:tc>
          <w:tcPr>
            <w:tcW w:w="1154" w:type="dxa"/>
            <w:noWrap/>
            <w:hideMark/>
          </w:tcPr>
          <w:p w14:paraId="54A079E3" w14:textId="77777777" w:rsidR="007F5230" w:rsidRPr="007F5230" w:rsidRDefault="007F5230" w:rsidP="007F5230">
            <w:pPr>
              <w:rPr>
                <w:b/>
                <w:bCs/>
              </w:rPr>
            </w:pPr>
            <w:r w:rsidRPr="007F5230">
              <w:rPr>
                <w:b/>
                <w:bCs/>
              </w:rPr>
              <w:t>244.2587</w:t>
            </w:r>
          </w:p>
        </w:tc>
        <w:tc>
          <w:tcPr>
            <w:tcW w:w="1154" w:type="dxa"/>
            <w:noWrap/>
            <w:hideMark/>
          </w:tcPr>
          <w:p w14:paraId="2B70DC99" w14:textId="77777777" w:rsidR="007F5230" w:rsidRPr="007F5230" w:rsidRDefault="007F5230" w:rsidP="007F5230">
            <w:pPr>
              <w:rPr>
                <w:b/>
                <w:bCs/>
              </w:rPr>
            </w:pPr>
            <w:r w:rsidRPr="007F5230">
              <w:rPr>
                <w:b/>
                <w:bCs/>
              </w:rPr>
              <w:t>253.459</w:t>
            </w:r>
          </w:p>
        </w:tc>
        <w:tc>
          <w:tcPr>
            <w:tcW w:w="1154" w:type="dxa"/>
            <w:noWrap/>
            <w:hideMark/>
          </w:tcPr>
          <w:p w14:paraId="23CB98F9" w14:textId="77777777" w:rsidR="007F5230" w:rsidRPr="007F5230" w:rsidRDefault="007F5230" w:rsidP="007F5230">
            <w:pPr>
              <w:rPr>
                <w:b/>
                <w:bCs/>
              </w:rPr>
            </w:pPr>
            <w:r w:rsidRPr="007F5230">
              <w:rPr>
                <w:b/>
                <w:bCs/>
              </w:rPr>
              <w:t>261.0076</w:t>
            </w:r>
          </w:p>
        </w:tc>
        <w:tc>
          <w:tcPr>
            <w:tcW w:w="1154" w:type="dxa"/>
            <w:noWrap/>
            <w:hideMark/>
          </w:tcPr>
          <w:p w14:paraId="54B8558F" w14:textId="77777777" w:rsidR="007F5230" w:rsidRPr="007F5230" w:rsidRDefault="007F5230" w:rsidP="007F5230">
            <w:pPr>
              <w:rPr>
                <w:b/>
                <w:bCs/>
              </w:rPr>
            </w:pPr>
            <w:r w:rsidRPr="007F5230">
              <w:rPr>
                <w:b/>
                <w:bCs/>
              </w:rPr>
              <w:t>255.0426</w:t>
            </w:r>
          </w:p>
        </w:tc>
      </w:tr>
    </w:tbl>
    <w:p w14:paraId="15D6B6A4" w14:textId="542B29F6" w:rsidR="00650C20" w:rsidRDefault="007F5230" w:rsidP="00DD05AD">
      <w:r>
        <w:lastRenderedPageBreak/>
        <w:t xml:space="preserve">Raw data for Section 4.4.2.9 </w:t>
      </w:r>
      <w:r w:rsidR="00F529BC">
        <w:t xml:space="preserve">with </w:t>
      </w:r>
      <w:r>
        <w:t>single</w:t>
      </w:r>
      <w:r w:rsidR="00F529BC">
        <w:t xml:space="preserve"> node performing</w:t>
      </w:r>
      <w:r>
        <w:t xml:space="preserve"> Document Query </w:t>
      </w:r>
      <w:r w:rsidR="00F529BC">
        <w:t>(</w:t>
      </w:r>
      <w:r>
        <w:t>5 active nodes</w:t>
      </w:r>
      <w:r w:rsidR="00F529BC">
        <w:t>)</w:t>
      </w:r>
    </w:p>
    <w:p w14:paraId="785AEA9C" w14:textId="52E76951" w:rsidR="00650C20" w:rsidRDefault="00650C20" w:rsidP="00DD05AD"/>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529BC" w:rsidRPr="00F529BC" w14:paraId="0471633E" w14:textId="77777777" w:rsidTr="00F529BC">
        <w:trPr>
          <w:trHeight w:val="261"/>
        </w:trPr>
        <w:tc>
          <w:tcPr>
            <w:tcW w:w="1135" w:type="dxa"/>
            <w:noWrap/>
            <w:hideMark/>
          </w:tcPr>
          <w:p w14:paraId="41A29DB5" w14:textId="77777777" w:rsidR="00F529BC" w:rsidRPr="00F529BC" w:rsidRDefault="00F529BC" w:rsidP="00F529BC">
            <w:r w:rsidRPr="00F529BC">
              <w:t>Tx01</w:t>
            </w:r>
          </w:p>
        </w:tc>
        <w:tc>
          <w:tcPr>
            <w:tcW w:w="1135" w:type="dxa"/>
            <w:noWrap/>
            <w:hideMark/>
          </w:tcPr>
          <w:p w14:paraId="1689061E" w14:textId="77777777" w:rsidR="00F529BC" w:rsidRPr="00F529BC" w:rsidRDefault="00F529BC" w:rsidP="00F529BC">
            <w:r w:rsidRPr="00F529BC">
              <w:t>Tx02</w:t>
            </w:r>
          </w:p>
        </w:tc>
        <w:tc>
          <w:tcPr>
            <w:tcW w:w="1135" w:type="dxa"/>
            <w:noWrap/>
            <w:hideMark/>
          </w:tcPr>
          <w:p w14:paraId="21BC6CD0" w14:textId="77777777" w:rsidR="00F529BC" w:rsidRPr="00F529BC" w:rsidRDefault="00F529BC" w:rsidP="00F529BC">
            <w:r w:rsidRPr="00F529BC">
              <w:t>Tx03</w:t>
            </w:r>
          </w:p>
        </w:tc>
        <w:tc>
          <w:tcPr>
            <w:tcW w:w="1135" w:type="dxa"/>
            <w:noWrap/>
            <w:hideMark/>
          </w:tcPr>
          <w:p w14:paraId="54A73F14" w14:textId="77777777" w:rsidR="00F529BC" w:rsidRPr="00F529BC" w:rsidRDefault="00F529BC" w:rsidP="00F529BC">
            <w:r w:rsidRPr="00F529BC">
              <w:t>Tx04</w:t>
            </w:r>
          </w:p>
        </w:tc>
        <w:tc>
          <w:tcPr>
            <w:tcW w:w="1135" w:type="dxa"/>
            <w:noWrap/>
            <w:hideMark/>
          </w:tcPr>
          <w:p w14:paraId="2F2BC21A" w14:textId="77777777" w:rsidR="00F529BC" w:rsidRPr="00F529BC" w:rsidRDefault="00F529BC" w:rsidP="00F529BC">
            <w:r w:rsidRPr="00F529BC">
              <w:t>Tx05</w:t>
            </w:r>
          </w:p>
        </w:tc>
        <w:tc>
          <w:tcPr>
            <w:tcW w:w="1135" w:type="dxa"/>
            <w:noWrap/>
            <w:hideMark/>
          </w:tcPr>
          <w:p w14:paraId="3CC21F23" w14:textId="77777777" w:rsidR="00F529BC" w:rsidRPr="00F529BC" w:rsidRDefault="00F529BC" w:rsidP="00F529BC">
            <w:r w:rsidRPr="00F529BC">
              <w:t>Tx06</w:t>
            </w:r>
          </w:p>
        </w:tc>
        <w:tc>
          <w:tcPr>
            <w:tcW w:w="1135" w:type="dxa"/>
            <w:noWrap/>
            <w:hideMark/>
          </w:tcPr>
          <w:p w14:paraId="7E314453" w14:textId="77777777" w:rsidR="00F529BC" w:rsidRPr="00F529BC" w:rsidRDefault="00F529BC" w:rsidP="00F529BC">
            <w:r w:rsidRPr="00F529BC">
              <w:t>Tx07</w:t>
            </w:r>
          </w:p>
        </w:tc>
        <w:tc>
          <w:tcPr>
            <w:tcW w:w="1135" w:type="dxa"/>
            <w:noWrap/>
            <w:hideMark/>
          </w:tcPr>
          <w:p w14:paraId="43171059" w14:textId="77777777" w:rsidR="00F529BC" w:rsidRPr="00F529BC" w:rsidRDefault="00F529BC" w:rsidP="00F529BC">
            <w:r w:rsidRPr="00F529BC">
              <w:t>Tx08</w:t>
            </w:r>
          </w:p>
        </w:tc>
        <w:tc>
          <w:tcPr>
            <w:tcW w:w="1135" w:type="dxa"/>
            <w:noWrap/>
            <w:hideMark/>
          </w:tcPr>
          <w:p w14:paraId="66DB0B42" w14:textId="77777777" w:rsidR="00F529BC" w:rsidRPr="00F529BC" w:rsidRDefault="00F529BC" w:rsidP="00F529BC">
            <w:r w:rsidRPr="00F529BC">
              <w:t>Tx09</w:t>
            </w:r>
          </w:p>
        </w:tc>
        <w:tc>
          <w:tcPr>
            <w:tcW w:w="1135" w:type="dxa"/>
            <w:noWrap/>
            <w:hideMark/>
          </w:tcPr>
          <w:p w14:paraId="7C4BD683" w14:textId="77777777" w:rsidR="00F529BC" w:rsidRPr="00F529BC" w:rsidRDefault="00F529BC" w:rsidP="00F529BC">
            <w:r w:rsidRPr="00F529BC">
              <w:t>Tx10</w:t>
            </w:r>
          </w:p>
        </w:tc>
      </w:tr>
      <w:tr w:rsidR="00F529BC" w:rsidRPr="00F529BC" w14:paraId="6DE3F0A7" w14:textId="77777777" w:rsidTr="00F529BC">
        <w:trPr>
          <w:trHeight w:val="261"/>
        </w:trPr>
        <w:tc>
          <w:tcPr>
            <w:tcW w:w="1135" w:type="dxa"/>
            <w:noWrap/>
            <w:hideMark/>
          </w:tcPr>
          <w:p w14:paraId="0CF8FA8C" w14:textId="77777777" w:rsidR="00F529BC" w:rsidRPr="00F529BC" w:rsidRDefault="00F529BC" w:rsidP="00F529BC">
            <w:r w:rsidRPr="00F529BC">
              <w:t>308.46</w:t>
            </w:r>
          </w:p>
        </w:tc>
        <w:tc>
          <w:tcPr>
            <w:tcW w:w="1135" w:type="dxa"/>
            <w:noWrap/>
            <w:hideMark/>
          </w:tcPr>
          <w:p w14:paraId="46B0891A" w14:textId="77777777" w:rsidR="00F529BC" w:rsidRPr="00F529BC" w:rsidRDefault="00F529BC" w:rsidP="00F529BC">
            <w:r w:rsidRPr="00F529BC">
              <w:t>213.119</w:t>
            </w:r>
          </w:p>
        </w:tc>
        <w:tc>
          <w:tcPr>
            <w:tcW w:w="1135" w:type="dxa"/>
            <w:noWrap/>
            <w:hideMark/>
          </w:tcPr>
          <w:p w14:paraId="7D8885C8" w14:textId="77777777" w:rsidR="00F529BC" w:rsidRPr="00F529BC" w:rsidRDefault="00F529BC" w:rsidP="00F529BC">
            <w:r w:rsidRPr="00F529BC">
              <w:t>251.6115</w:t>
            </w:r>
          </w:p>
        </w:tc>
        <w:tc>
          <w:tcPr>
            <w:tcW w:w="1135" w:type="dxa"/>
            <w:noWrap/>
            <w:hideMark/>
          </w:tcPr>
          <w:p w14:paraId="7981339A" w14:textId="77777777" w:rsidR="00F529BC" w:rsidRPr="00F529BC" w:rsidRDefault="00F529BC" w:rsidP="00F529BC">
            <w:r w:rsidRPr="00F529BC">
              <w:t>226.0562</w:t>
            </w:r>
          </w:p>
        </w:tc>
        <w:tc>
          <w:tcPr>
            <w:tcW w:w="1135" w:type="dxa"/>
            <w:noWrap/>
            <w:hideMark/>
          </w:tcPr>
          <w:p w14:paraId="6CA59527" w14:textId="77777777" w:rsidR="00F529BC" w:rsidRPr="00F529BC" w:rsidRDefault="00F529BC" w:rsidP="00F529BC">
            <w:r w:rsidRPr="00F529BC">
              <w:t>251.588</w:t>
            </w:r>
          </w:p>
        </w:tc>
        <w:tc>
          <w:tcPr>
            <w:tcW w:w="1135" w:type="dxa"/>
            <w:noWrap/>
            <w:hideMark/>
          </w:tcPr>
          <w:p w14:paraId="2757DCE6" w14:textId="77777777" w:rsidR="00F529BC" w:rsidRPr="00F529BC" w:rsidRDefault="00F529BC" w:rsidP="00F529BC">
            <w:r w:rsidRPr="00F529BC">
              <w:t>213.7274</w:t>
            </w:r>
          </w:p>
        </w:tc>
        <w:tc>
          <w:tcPr>
            <w:tcW w:w="1135" w:type="dxa"/>
            <w:noWrap/>
            <w:hideMark/>
          </w:tcPr>
          <w:p w14:paraId="70C23466" w14:textId="77777777" w:rsidR="00F529BC" w:rsidRPr="00F529BC" w:rsidRDefault="00F529BC" w:rsidP="00F529BC">
            <w:r w:rsidRPr="00F529BC">
              <w:t>207.1724</w:t>
            </w:r>
          </w:p>
        </w:tc>
        <w:tc>
          <w:tcPr>
            <w:tcW w:w="1135" w:type="dxa"/>
            <w:noWrap/>
            <w:hideMark/>
          </w:tcPr>
          <w:p w14:paraId="65612CE1" w14:textId="77777777" w:rsidR="00F529BC" w:rsidRPr="00F529BC" w:rsidRDefault="00F529BC" w:rsidP="00F529BC">
            <w:r w:rsidRPr="00F529BC">
              <w:t>210.6841</w:t>
            </w:r>
          </w:p>
        </w:tc>
        <w:tc>
          <w:tcPr>
            <w:tcW w:w="1135" w:type="dxa"/>
            <w:noWrap/>
            <w:hideMark/>
          </w:tcPr>
          <w:p w14:paraId="5C03AF72" w14:textId="77777777" w:rsidR="00F529BC" w:rsidRPr="00F529BC" w:rsidRDefault="00F529BC" w:rsidP="00F529BC">
            <w:r w:rsidRPr="00F529BC">
              <w:t>230.9705</w:t>
            </w:r>
          </w:p>
        </w:tc>
        <w:tc>
          <w:tcPr>
            <w:tcW w:w="1135" w:type="dxa"/>
            <w:noWrap/>
            <w:hideMark/>
          </w:tcPr>
          <w:p w14:paraId="146E7DFC" w14:textId="77777777" w:rsidR="00F529BC" w:rsidRPr="00F529BC" w:rsidRDefault="00F529BC" w:rsidP="00F529BC">
            <w:r w:rsidRPr="00F529BC">
              <w:t>239.035</w:t>
            </w:r>
          </w:p>
        </w:tc>
      </w:tr>
      <w:tr w:rsidR="00F529BC" w:rsidRPr="00F529BC" w14:paraId="43F2EB0F" w14:textId="77777777" w:rsidTr="00F529BC">
        <w:trPr>
          <w:trHeight w:val="261"/>
        </w:trPr>
        <w:tc>
          <w:tcPr>
            <w:tcW w:w="1135" w:type="dxa"/>
            <w:noWrap/>
            <w:hideMark/>
          </w:tcPr>
          <w:p w14:paraId="5C943B24" w14:textId="77777777" w:rsidR="00F529BC" w:rsidRPr="00F529BC" w:rsidRDefault="00F529BC" w:rsidP="00F529BC">
            <w:r w:rsidRPr="00F529BC">
              <w:t>254.3005</w:t>
            </w:r>
          </w:p>
        </w:tc>
        <w:tc>
          <w:tcPr>
            <w:tcW w:w="1135" w:type="dxa"/>
            <w:noWrap/>
            <w:hideMark/>
          </w:tcPr>
          <w:p w14:paraId="3DADB350" w14:textId="77777777" w:rsidR="00F529BC" w:rsidRPr="00F529BC" w:rsidRDefault="00F529BC" w:rsidP="00F529BC">
            <w:r w:rsidRPr="00F529BC">
              <w:t>218.1801</w:t>
            </w:r>
          </w:p>
        </w:tc>
        <w:tc>
          <w:tcPr>
            <w:tcW w:w="1135" w:type="dxa"/>
            <w:noWrap/>
            <w:hideMark/>
          </w:tcPr>
          <w:p w14:paraId="4BC4D8BB" w14:textId="77777777" w:rsidR="00F529BC" w:rsidRPr="00F529BC" w:rsidRDefault="00F529BC" w:rsidP="00F529BC">
            <w:r w:rsidRPr="00F529BC">
              <w:t>255.3691</w:t>
            </w:r>
          </w:p>
        </w:tc>
        <w:tc>
          <w:tcPr>
            <w:tcW w:w="1135" w:type="dxa"/>
            <w:noWrap/>
            <w:hideMark/>
          </w:tcPr>
          <w:p w14:paraId="59BB6183" w14:textId="77777777" w:rsidR="00F529BC" w:rsidRPr="00F529BC" w:rsidRDefault="00F529BC" w:rsidP="00F529BC">
            <w:r w:rsidRPr="00F529BC">
              <w:t>216.1727</w:t>
            </w:r>
          </w:p>
        </w:tc>
        <w:tc>
          <w:tcPr>
            <w:tcW w:w="1135" w:type="dxa"/>
            <w:noWrap/>
            <w:hideMark/>
          </w:tcPr>
          <w:p w14:paraId="0498C7CB" w14:textId="77777777" w:rsidR="00F529BC" w:rsidRPr="00F529BC" w:rsidRDefault="00F529BC" w:rsidP="00F529BC">
            <w:r w:rsidRPr="00F529BC">
              <w:t>253.232</w:t>
            </w:r>
          </w:p>
        </w:tc>
        <w:tc>
          <w:tcPr>
            <w:tcW w:w="1135" w:type="dxa"/>
            <w:noWrap/>
            <w:hideMark/>
          </w:tcPr>
          <w:p w14:paraId="74356B1E" w14:textId="77777777" w:rsidR="00F529BC" w:rsidRPr="00F529BC" w:rsidRDefault="00F529BC" w:rsidP="00F529BC">
            <w:r w:rsidRPr="00F529BC">
              <w:t>210.5442</w:t>
            </w:r>
          </w:p>
        </w:tc>
        <w:tc>
          <w:tcPr>
            <w:tcW w:w="1135" w:type="dxa"/>
            <w:noWrap/>
            <w:hideMark/>
          </w:tcPr>
          <w:p w14:paraId="405B5CD4" w14:textId="77777777" w:rsidR="00F529BC" w:rsidRPr="00F529BC" w:rsidRDefault="00F529BC" w:rsidP="00F529BC">
            <w:r w:rsidRPr="00F529BC">
              <w:t>229.8264</w:t>
            </w:r>
          </w:p>
        </w:tc>
        <w:tc>
          <w:tcPr>
            <w:tcW w:w="1135" w:type="dxa"/>
            <w:noWrap/>
            <w:hideMark/>
          </w:tcPr>
          <w:p w14:paraId="0C04FF78" w14:textId="77777777" w:rsidR="00F529BC" w:rsidRPr="00F529BC" w:rsidRDefault="00F529BC" w:rsidP="00F529BC">
            <w:r w:rsidRPr="00F529BC">
              <w:t>232.9122</w:t>
            </w:r>
          </w:p>
        </w:tc>
        <w:tc>
          <w:tcPr>
            <w:tcW w:w="1135" w:type="dxa"/>
            <w:noWrap/>
            <w:hideMark/>
          </w:tcPr>
          <w:p w14:paraId="36C958E4" w14:textId="77777777" w:rsidR="00F529BC" w:rsidRPr="00F529BC" w:rsidRDefault="00F529BC" w:rsidP="00F529BC">
            <w:r w:rsidRPr="00F529BC">
              <w:t>240.0567</w:t>
            </w:r>
          </w:p>
        </w:tc>
        <w:tc>
          <w:tcPr>
            <w:tcW w:w="1135" w:type="dxa"/>
            <w:noWrap/>
            <w:hideMark/>
          </w:tcPr>
          <w:p w14:paraId="6563E271" w14:textId="77777777" w:rsidR="00F529BC" w:rsidRPr="00F529BC" w:rsidRDefault="00F529BC" w:rsidP="00F529BC">
            <w:r w:rsidRPr="00F529BC">
              <w:t>231.8378</w:t>
            </w:r>
          </w:p>
        </w:tc>
      </w:tr>
      <w:tr w:rsidR="00F529BC" w:rsidRPr="00F529BC" w14:paraId="4F2009C2" w14:textId="77777777" w:rsidTr="00F529BC">
        <w:trPr>
          <w:trHeight w:val="261"/>
        </w:trPr>
        <w:tc>
          <w:tcPr>
            <w:tcW w:w="1135" w:type="dxa"/>
            <w:noWrap/>
            <w:hideMark/>
          </w:tcPr>
          <w:p w14:paraId="59306867" w14:textId="77777777" w:rsidR="00F529BC" w:rsidRPr="00F529BC" w:rsidRDefault="00F529BC" w:rsidP="00F529BC">
            <w:r w:rsidRPr="00F529BC">
              <w:t>268.794</w:t>
            </w:r>
          </w:p>
        </w:tc>
        <w:tc>
          <w:tcPr>
            <w:tcW w:w="1135" w:type="dxa"/>
            <w:noWrap/>
            <w:hideMark/>
          </w:tcPr>
          <w:p w14:paraId="31221BF9" w14:textId="77777777" w:rsidR="00F529BC" w:rsidRPr="00F529BC" w:rsidRDefault="00F529BC" w:rsidP="00F529BC">
            <w:r w:rsidRPr="00F529BC">
              <w:t>252.7787</w:t>
            </w:r>
          </w:p>
        </w:tc>
        <w:tc>
          <w:tcPr>
            <w:tcW w:w="1135" w:type="dxa"/>
            <w:noWrap/>
            <w:hideMark/>
          </w:tcPr>
          <w:p w14:paraId="0497F029" w14:textId="77777777" w:rsidR="00F529BC" w:rsidRPr="00F529BC" w:rsidRDefault="00F529BC" w:rsidP="00F529BC">
            <w:r w:rsidRPr="00F529BC">
              <w:t>213.2701</w:t>
            </w:r>
          </w:p>
        </w:tc>
        <w:tc>
          <w:tcPr>
            <w:tcW w:w="1135" w:type="dxa"/>
            <w:noWrap/>
            <w:hideMark/>
          </w:tcPr>
          <w:p w14:paraId="53E4FA0F" w14:textId="77777777" w:rsidR="00F529BC" w:rsidRPr="00F529BC" w:rsidRDefault="00F529BC" w:rsidP="00F529BC">
            <w:r w:rsidRPr="00F529BC">
              <w:t>271.3526</w:t>
            </w:r>
          </w:p>
        </w:tc>
        <w:tc>
          <w:tcPr>
            <w:tcW w:w="1135" w:type="dxa"/>
            <w:noWrap/>
            <w:hideMark/>
          </w:tcPr>
          <w:p w14:paraId="1259EEE3" w14:textId="77777777" w:rsidR="00F529BC" w:rsidRPr="00F529BC" w:rsidRDefault="00F529BC" w:rsidP="00F529BC">
            <w:r w:rsidRPr="00F529BC">
              <w:t>255.9362</w:t>
            </w:r>
          </w:p>
        </w:tc>
        <w:tc>
          <w:tcPr>
            <w:tcW w:w="1135" w:type="dxa"/>
            <w:noWrap/>
            <w:hideMark/>
          </w:tcPr>
          <w:p w14:paraId="1F2E4159" w14:textId="77777777" w:rsidR="00F529BC" w:rsidRPr="00F529BC" w:rsidRDefault="00F529BC" w:rsidP="00F529BC">
            <w:r w:rsidRPr="00F529BC">
              <w:t>229.1772</w:t>
            </w:r>
          </w:p>
        </w:tc>
        <w:tc>
          <w:tcPr>
            <w:tcW w:w="1135" w:type="dxa"/>
            <w:noWrap/>
            <w:hideMark/>
          </w:tcPr>
          <w:p w14:paraId="4C8DC6BA" w14:textId="77777777" w:rsidR="00F529BC" w:rsidRPr="00F529BC" w:rsidRDefault="00F529BC" w:rsidP="00F529BC">
            <w:r w:rsidRPr="00F529BC">
              <w:t>226.8537</w:t>
            </w:r>
          </w:p>
        </w:tc>
        <w:tc>
          <w:tcPr>
            <w:tcW w:w="1135" w:type="dxa"/>
            <w:noWrap/>
            <w:hideMark/>
          </w:tcPr>
          <w:p w14:paraId="760DADC6" w14:textId="77777777" w:rsidR="00F529BC" w:rsidRPr="00F529BC" w:rsidRDefault="00F529BC" w:rsidP="00F529BC">
            <w:r w:rsidRPr="00F529BC">
              <w:t>215.4272</w:t>
            </w:r>
          </w:p>
        </w:tc>
        <w:tc>
          <w:tcPr>
            <w:tcW w:w="1135" w:type="dxa"/>
            <w:noWrap/>
            <w:hideMark/>
          </w:tcPr>
          <w:p w14:paraId="05D08DD4" w14:textId="77777777" w:rsidR="00F529BC" w:rsidRPr="00F529BC" w:rsidRDefault="00F529BC" w:rsidP="00F529BC">
            <w:r w:rsidRPr="00F529BC">
              <w:t>211.3736</w:t>
            </w:r>
          </w:p>
        </w:tc>
        <w:tc>
          <w:tcPr>
            <w:tcW w:w="1135" w:type="dxa"/>
            <w:noWrap/>
            <w:hideMark/>
          </w:tcPr>
          <w:p w14:paraId="2CDDAC19" w14:textId="77777777" w:rsidR="00F529BC" w:rsidRPr="00F529BC" w:rsidRDefault="00F529BC" w:rsidP="00F529BC">
            <w:r w:rsidRPr="00F529BC">
              <w:t>212.4602</w:t>
            </w:r>
          </w:p>
        </w:tc>
      </w:tr>
      <w:tr w:rsidR="00F529BC" w:rsidRPr="00F529BC" w14:paraId="1EE54C19" w14:textId="77777777" w:rsidTr="00F529BC">
        <w:trPr>
          <w:trHeight w:val="261"/>
        </w:trPr>
        <w:tc>
          <w:tcPr>
            <w:tcW w:w="1135" w:type="dxa"/>
            <w:noWrap/>
            <w:hideMark/>
          </w:tcPr>
          <w:p w14:paraId="1B2326AE" w14:textId="77777777" w:rsidR="00F529BC" w:rsidRPr="00F529BC" w:rsidRDefault="00F529BC" w:rsidP="00F529BC">
            <w:r w:rsidRPr="00F529BC">
              <w:t>243.5577</w:t>
            </w:r>
          </w:p>
        </w:tc>
        <w:tc>
          <w:tcPr>
            <w:tcW w:w="1135" w:type="dxa"/>
            <w:noWrap/>
            <w:hideMark/>
          </w:tcPr>
          <w:p w14:paraId="2E8F9477" w14:textId="77777777" w:rsidR="00F529BC" w:rsidRPr="00F529BC" w:rsidRDefault="00F529BC" w:rsidP="00F529BC">
            <w:r w:rsidRPr="00F529BC">
              <w:t>220.7814</w:t>
            </w:r>
          </w:p>
        </w:tc>
        <w:tc>
          <w:tcPr>
            <w:tcW w:w="1135" w:type="dxa"/>
            <w:noWrap/>
            <w:hideMark/>
          </w:tcPr>
          <w:p w14:paraId="553F55FF" w14:textId="77777777" w:rsidR="00F529BC" w:rsidRPr="00F529BC" w:rsidRDefault="00F529BC" w:rsidP="00F529BC">
            <w:r w:rsidRPr="00F529BC">
              <w:t>212.2263</w:t>
            </w:r>
          </w:p>
        </w:tc>
        <w:tc>
          <w:tcPr>
            <w:tcW w:w="1135" w:type="dxa"/>
            <w:noWrap/>
            <w:hideMark/>
          </w:tcPr>
          <w:p w14:paraId="79D2FD63" w14:textId="77777777" w:rsidR="00F529BC" w:rsidRPr="00F529BC" w:rsidRDefault="00F529BC" w:rsidP="00F529BC">
            <w:r w:rsidRPr="00F529BC">
              <w:t>217.0492</w:t>
            </w:r>
          </w:p>
        </w:tc>
        <w:tc>
          <w:tcPr>
            <w:tcW w:w="1135" w:type="dxa"/>
            <w:noWrap/>
            <w:hideMark/>
          </w:tcPr>
          <w:p w14:paraId="2E4FB26E" w14:textId="77777777" w:rsidR="00F529BC" w:rsidRPr="00F529BC" w:rsidRDefault="00F529BC" w:rsidP="00F529BC">
            <w:r w:rsidRPr="00F529BC">
              <w:t>216.1121</w:t>
            </w:r>
          </w:p>
        </w:tc>
        <w:tc>
          <w:tcPr>
            <w:tcW w:w="1135" w:type="dxa"/>
            <w:noWrap/>
            <w:hideMark/>
          </w:tcPr>
          <w:p w14:paraId="427CFC5A" w14:textId="77777777" w:rsidR="00F529BC" w:rsidRPr="00F529BC" w:rsidRDefault="00F529BC" w:rsidP="00F529BC">
            <w:r w:rsidRPr="00F529BC">
              <w:t>245.1512</w:t>
            </w:r>
          </w:p>
        </w:tc>
        <w:tc>
          <w:tcPr>
            <w:tcW w:w="1135" w:type="dxa"/>
            <w:noWrap/>
            <w:hideMark/>
          </w:tcPr>
          <w:p w14:paraId="4FE9F318" w14:textId="77777777" w:rsidR="00F529BC" w:rsidRPr="00F529BC" w:rsidRDefault="00F529BC" w:rsidP="00F529BC">
            <w:r w:rsidRPr="00F529BC">
              <w:t>276.3456</w:t>
            </w:r>
          </w:p>
        </w:tc>
        <w:tc>
          <w:tcPr>
            <w:tcW w:w="1135" w:type="dxa"/>
            <w:noWrap/>
            <w:hideMark/>
          </w:tcPr>
          <w:p w14:paraId="5D1FB6DC" w14:textId="77777777" w:rsidR="00F529BC" w:rsidRPr="00F529BC" w:rsidRDefault="00F529BC" w:rsidP="00F529BC">
            <w:r w:rsidRPr="00F529BC">
              <w:t>225.3772</w:t>
            </w:r>
          </w:p>
        </w:tc>
        <w:tc>
          <w:tcPr>
            <w:tcW w:w="1135" w:type="dxa"/>
            <w:noWrap/>
            <w:hideMark/>
          </w:tcPr>
          <w:p w14:paraId="24B6F947" w14:textId="77777777" w:rsidR="00F529BC" w:rsidRPr="00F529BC" w:rsidRDefault="00F529BC" w:rsidP="00F529BC">
            <w:r w:rsidRPr="00F529BC">
              <w:t>239.1985</w:t>
            </w:r>
          </w:p>
        </w:tc>
        <w:tc>
          <w:tcPr>
            <w:tcW w:w="1135" w:type="dxa"/>
            <w:noWrap/>
            <w:hideMark/>
          </w:tcPr>
          <w:p w14:paraId="1A85ED17" w14:textId="77777777" w:rsidR="00F529BC" w:rsidRPr="00F529BC" w:rsidRDefault="00F529BC" w:rsidP="00F529BC">
            <w:r w:rsidRPr="00F529BC">
              <w:t>235.9969</w:t>
            </w:r>
          </w:p>
        </w:tc>
      </w:tr>
      <w:tr w:rsidR="00F529BC" w:rsidRPr="00F529BC" w14:paraId="6CF13091" w14:textId="77777777" w:rsidTr="00F529BC">
        <w:trPr>
          <w:trHeight w:val="261"/>
        </w:trPr>
        <w:tc>
          <w:tcPr>
            <w:tcW w:w="1135" w:type="dxa"/>
            <w:noWrap/>
            <w:hideMark/>
          </w:tcPr>
          <w:p w14:paraId="5DA50C29" w14:textId="77777777" w:rsidR="00F529BC" w:rsidRPr="00F529BC" w:rsidRDefault="00F529BC" w:rsidP="00F529BC">
            <w:r w:rsidRPr="00F529BC">
              <w:t>245.8526</w:t>
            </w:r>
          </w:p>
        </w:tc>
        <w:tc>
          <w:tcPr>
            <w:tcW w:w="1135" w:type="dxa"/>
            <w:noWrap/>
            <w:hideMark/>
          </w:tcPr>
          <w:p w14:paraId="1FD059C3" w14:textId="77777777" w:rsidR="00F529BC" w:rsidRPr="00F529BC" w:rsidRDefault="00F529BC" w:rsidP="00F529BC">
            <w:r w:rsidRPr="00F529BC">
              <w:t>354.2959</w:t>
            </w:r>
          </w:p>
        </w:tc>
        <w:tc>
          <w:tcPr>
            <w:tcW w:w="1135" w:type="dxa"/>
            <w:noWrap/>
            <w:hideMark/>
          </w:tcPr>
          <w:p w14:paraId="171051A7" w14:textId="77777777" w:rsidR="00F529BC" w:rsidRPr="00F529BC" w:rsidRDefault="00F529BC" w:rsidP="00F529BC">
            <w:r w:rsidRPr="00F529BC">
              <w:t>367.1489</w:t>
            </w:r>
          </w:p>
        </w:tc>
        <w:tc>
          <w:tcPr>
            <w:tcW w:w="1135" w:type="dxa"/>
            <w:noWrap/>
            <w:hideMark/>
          </w:tcPr>
          <w:p w14:paraId="681935E7" w14:textId="77777777" w:rsidR="00F529BC" w:rsidRPr="00F529BC" w:rsidRDefault="00F529BC" w:rsidP="00F529BC">
            <w:r w:rsidRPr="00F529BC">
              <w:t>206.5499</w:t>
            </w:r>
          </w:p>
        </w:tc>
        <w:tc>
          <w:tcPr>
            <w:tcW w:w="1135" w:type="dxa"/>
            <w:noWrap/>
            <w:hideMark/>
          </w:tcPr>
          <w:p w14:paraId="2A35CEA3" w14:textId="77777777" w:rsidR="00F529BC" w:rsidRPr="00F529BC" w:rsidRDefault="00F529BC" w:rsidP="00F529BC">
            <w:r w:rsidRPr="00F529BC">
              <w:t>212.6156</w:t>
            </w:r>
          </w:p>
        </w:tc>
        <w:tc>
          <w:tcPr>
            <w:tcW w:w="1135" w:type="dxa"/>
            <w:noWrap/>
            <w:hideMark/>
          </w:tcPr>
          <w:p w14:paraId="6D451662" w14:textId="77777777" w:rsidR="00F529BC" w:rsidRPr="00F529BC" w:rsidRDefault="00F529BC" w:rsidP="00F529BC">
            <w:r w:rsidRPr="00F529BC">
              <w:t>208.0041</w:t>
            </w:r>
          </w:p>
        </w:tc>
        <w:tc>
          <w:tcPr>
            <w:tcW w:w="1135" w:type="dxa"/>
            <w:noWrap/>
            <w:hideMark/>
          </w:tcPr>
          <w:p w14:paraId="0E789F45" w14:textId="77777777" w:rsidR="00F529BC" w:rsidRPr="00F529BC" w:rsidRDefault="00F529BC" w:rsidP="00F529BC">
            <w:r w:rsidRPr="00F529BC">
              <w:t>216.9986</w:t>
            </w:r>
          </w:p>
        </w:tc>
        <w:tc>
          <w:tcPr>
            <w:tcW w:w="1135" w:type="dxa"/>
            <w:noWrap/>
            <w:hideMark/>
          </w:tcPr>
          <w:p w14:paraId="4482E2AC" w14:textId="77777777" w:rsidR="00F529BC" w:rsidRPr="00F529BC" w:rsidRDefault="00F529BC" w:rsidP="00F529BC">
            <w:r w:rsidRPr="00F529BC">
              <w:t>345.4288</w:t>
            </w:r>
          </w:p>
        </w:tc>
        <w:tc>
          <w:tcPr>
            <w:tcW w:w="1135" w:type="dxa"/>
            <w:noWrap/>
            <w:hideMark/>
          </w:tcPr>
          <w:p w14:paraId="6C3EBAB2" w14:textId="77777777" w:rsidR="00F529BC" w:rsidRPr="00F529BC" w:rsidRDefault="00F529BC" w:rsidP="00F529BC">
            <w:r w:rsidRPr="00F529BC">
              <w:t>206.6457</w:t>
            </w:r>
          </w:p>
        </w:tc>
        <w:tc>
          <w:tcPr>
            <w:tcW w:w="1135" w:type="dxa"/>
            <w:noWrap/>
            <w:hideMark/>
          </w:tcPr>
          <w:p w14:paraId="3D8D332E" w14:textId="77777777" w:rsidR="00F529BC" w:rsidRPr="00F529BC" w:rsidRDefault="00F529BC" w:rsidP="00F529BC">
            <w:r w:rsidRPr="00F529BC">
              <w:t>208.8583</w:t>
            </w:r>
          </w:p>
        </w:tc>
      </w:tr>
      <w:tr w:rsidR="00F529BC" w:rsidRPr="00F529BC" w14:paraId="3258588D" w14:textId="77777777" w:rsidTr="00F529BC">
        <w:trPr>
          <w:trHeight w:val="261"/>
        </w:trPr>
        <w:tc>
          <w:tcPr>
            <w:tcW w:w="1135" w:type="dxa"/>
            <w:noWrap/>
            <w:hideMark/>
          </w:tcPr>
          <w:p w14:paraId="7BE1281A" w14:textId="77777777" w:rsidR="00F529BC" w:rsidRPr="00F529BC" w:rsidRDefault="00F529BC" w:rsidP="00F529BC">
            <w:r w:rsidRPr="00F529BC">
              <w:t>250.5091</w:t>
            </w:r>
          </w:p>
        </w:tc>
        <w:tc>
          <w:tcPr>
            <w:tcW w:w="1135" w:type="dxa"/>
            <w:noWrap/>
            <w:hideMark/>
          </w:tcPr>
          <w:p w14:paraId="07CC7059" w14:textId="77777777" w:rsidR="00F529BC" w:rsidRPr="00F529BC" w:rsidRDefault="00F529BC" w:rsidP="00F529BC">
            <w:r w:rsidRPr="00F529BC">
              <w:t>361.4257</w:t>
            </w:r>
          </w:p>
        </w:tc>
        <w:tc>
          <w:tcPr>
            <w:tcW w:w="1135" w:type="dxa"/>
            <w:noWrap/>
            <w:hideMark/>
          </w:tcPr>
          <w:p w14:paraId="48FEC665" w14:textId="77777777" w:rsidR="00F529BC" w:rsidRPr="00F529BC" w:rsidRDefault="00F529BC" w:rsidP="00F529BC">
            <w:r w:rsidRPr="00F529BC">
              <w:t>223.3137</w:t>
            </w:r>
          </w:p>
        </w:tc>
        <w:tc>
          <w:tcPr>
            <w:tcW w:w="1135" w:type="dxa"/>
            <w:noWrap/>
            <w:hideMark/>
          </w:tcPr>
          <w:p w14:paraId="710DF624" w14:textId="77777777" w:rsidR="00F529BC" w:rsidRPr="00F529BC" w:rsidRDefault="00F529BC" w:rsidP="00F529BC">
            <w:r w:rsidRPr="00F529BC">
              <w:t>222.5937</w:t>
            </w:r>
          </w:p>
        </w:tc>
        <w:tc>
          <w:tcPr>
            <w:tcW w:w="1135" w:type="dxa"/>
            <w:noWrap/>
            <w:hideMark/>
          </w:tcPr>
          <w:p w14:paraId="3FA8C108" w14:textId="77777777" w:rsidR="00F529BC" w:rsidRPr="00F529BC" w:rsidRDefault="00F529BC" w:rsidP="00F529BC">
            <w:r w:rsidRPr="00F529BC">
              <w:t>247.649</w:t>
            </w:r>
          </w:p>
        </w:tc>
        <w:tc>
          <w:tcPr>
            <w:tcW w:w="1135" w:type="dxa"/>
            <w:noWrap/>
            <w:hideMark/>
          </w:tcPr>
          <w:p w14:paraId="480236C8" w14:textId="77777777" w:rsidR="00F529BC" w:rsidRPr="00F529BC" w:rsidRDefault="00F529BC" w:rsidP="00F529BC">
            <w:r w:rsidRPr="00F529BC">
              <w:t>203.5618</w:t>
            </w:r>
          </w:p>
        </w:tc>
        <w:tc>
          <w:tcPr>
            <w:tcW w:w="1135" w:type="dxa"/>
            <w:noWrap/>
            <w:hideMark/>
          </w:tcPr>
          <w:p w14:paraId="17FC7F8F" w14:textId="77777777" w:rsidR="00F529BC" w:rsidRPr="00F529BC" w:rsidRDefault="00F529BC" w:rsidP="00F529BC">
            <w:r w:rsidRPr="00F529BC">
              <w:t>211.9606</w:t>
            </w:r>
          </w:p>
        </w:tc>
        <w:tc>
          <w:tcPr>
            <w:tcW w:w="1135" w:type="dxa"/>
            <w:noWrap/>
            <w:hideMark/>
          </w:tcPr>
          <w:p w14:paraId="4CB64FD0" w14:textId="77777777" w:rsidR="00F529BC" w:rsidRPr="00F529BC" w:rsidRDefault="00F529BC" w:rsidP="00F529BC">
            <w:r w:rsidRPr="00F529BC">
              <w:t>292.6198</w:t>
            </w:r>
          </w:p>
        </w:tc>
        <w:tc>
          <w:tcPr>
            <w:tcW w:w="1135" w:type="dxa"/>
            <w:noWrap/>
            <w:hideMark/>
          </w:tcPr>
          <w:p w14:paraId="0920C79E" w14:textId="77777777" w:rsidR="00F529BC" w:rsidRPr="00F529BC" w:rsidRDefault="00F529BC" w:rsidP="00F529BC">
            <w:r w:rsidRPr="00F529BC">
              <w:t>205.2536</w:t>
            </w:r>
          </w:p>
        </w:tc>
        <w:tc>
          <w:tcPr>
            <w:tcW w:w="1135" w:type="dxa"/>
            <w:noWrap/>
            <w:hideMark/>
          </w:tcPr>
          <w:p w14:paraId="49969ED6" w14:textId="77777777" w:rsidR="00F529BC" w:rsidRPr="00F529BC" w:rsidRDefault="00F529BC" w:rsidP="00F529BC">
            <w:r w:rsidRPr="00F529BC">
              <w:t>203.9049</w:t>
            </w:r>
          </w:p>
        </w:tc>
      </w:tr>
      <w:tr w:rsidR="00F529BC" w:rsidRPr="00F529BC" w14:paraId="3104AE5C" w14:textId="77777777" w:rsidTr="00F529BC">
        <w:trPr>
          <w:trHeight w:val="261"/>
        </w:trPr>
        <w:tc>
          <w:tcPr>
            <w:tcW w:w="1135" w:type="dxa"/>
            <w:noWrap/>
            <w:hideMark/>
          </w:tcPr>
          <w:p w14:paraId="0249E6C7" w14:textId="77777777" w:rsidR="00F529BC" w:rsidRPr="00F529BC" w:rsidRDefault="00F529BC" w:rsidP="00F529BC">
            <w:r w:rsidRPr="00F529BC">
              <w:t>238.6836</w:t>
            </w:r>
          </w:p>
        </w:tc>
        <w:tc>
          <w:tcPr>
            <w:tcW w:w="1135" w:type="dxa"/>
            <w:noWrap/>
            <w:hideMark/>
          </w:tcPr>
          <w:p w14:paraId="682713B1" w14:textId="77777777" w:rsidR="00F529BC" w:rsidRPr="00F529BC" w:rsidRDefault="00F529BC" w:rsidP="00F529BC">
            <w:r w:rsidRPr="00F529BC">
              <w:t>230.8448</w:t>
            </w:r>
          </w:p>
        </w:tc>
        <w:tc>
          <w:tcPr>
            <w:tcW w:w="1135" w:type="dxa"/>
            <w:noWrap/>
            <w:hideMark/>
          </w:tcPr>
          <w:p w14:paraId="3E2B5E5F" w14:textId="77777777" w:rsidR="00F529BC" w:rsidRPr="00F529BC" w:rsidRDefault="00F529BC" w:rsidP="00F529BC">
            <w:r w:rsidRPr="00F529BC">
              <w:t>216.1977</w:t>
            </w:r>
          </w:p>
        </w:tc>
        <w:tc>
          <w:tcPr>
            <w:tcW w:w="1135" w:type="dxa"/>
            <w:noWrap/>
            <w:hideMark/>
          </w:tcPr>
          <w:p w14:paraId="20D030AA" w14:textId="77777777" w:rsidR="00F529BC" w:rsidRPr="00F529BC" w:rsidRDefault="00F529BC" w:rsidP="00F529BC">
            <w:r w:rsidRPr="00F529BC">
              <w:t>218.5911</w:t>
            </w:r>
          </w:p>
        </w:tc>
        <w:tc>
          <w:tcPr>
            <w:tcW w:w="1135" w:type="dxa"/>
            <w:noWrap/>
            <w:hideMark/>
          </w:tcPr>
          <w:p w14:paraId="6DE7AE8A" w14:textId="77777777" w:rsidR="00F529BC" w:rsidRPr="00F529BC" w:rsidRDefault="00F529BC" w:rsidP="00F529BC">
            <w:r w:rsidRPr="00F529BC">
              <w:t>215.2625</w:t>
            </w:r>
          </w:p>
        </w:tc>
        <w:tc>
          <w:tcPr>
            <w:tcW w:w="1135" w:type="dxa"/>
            <w:noWrap/>
            <w:hideMark/>
          </w:tcPr>
          <w:p w14:paraId="6C1FDA98" w14:textId="77777777" w:rsidR="00F529BC" w:rsidRPr="00F529BC" w:rsidRDefault="00F529BC" w:rsidP="00F529BC">
            <w:r w:rsidRPr="00F529BC">
              <w:t>211.969</w:t>
            </w:r>
          </w:p>
        </w:tc>
        <w:tc>
          <w:tcPr>
            <w:tcW w:w="1135" w:type="dxa"/>
            <w:noWrap/>
            <w:hideMark/>
          </w:tcPr>
          <w:p w14:paraId="1D11D9CE" w14:textId="77777777" w:rsidR="00F529BC" w:rsidRPr="00F529BC" w:rsidRDefault="00F529BC" w:rsidP="00F529BC">
            <w:r w:rsidRPr="00F529BC">
              <w:t>246.8089</w:t>
            </w:r>
          </w:p>
        </w:tc>
        <w:tc>
          <w:tcPr>
            <w:tcW w:w="1135" w:type="dxa"/>
            <w:noWrap/>
            <w:hideMark/>
          </w:tcPr>
          <w:p w14:paraId="50DD6C8E" w14:textId="77777777" w:rsidR="00F529BC" w:rsidRPr="00F529BC" w:rsidRDefault="00F529BC" w:rsidP="00F529BC">
            <w:r w:rsidRPr="00F529BC">
              <w:t>212.7906</w:t>
            </w:r>
          </w:p>
        </w:tc>
        <w:tc>
          <w:tcPr>
            <w:tcW w:w="1135" w:type="dxa"/>
            <w:noWrap/>
            <w:hideMark/>
          </w:tcPr>
          <w:p w14:paraId="599A70AE" w14:textId="77777777" w:rsidR="00F529BC" w:rsidRPr="00F529BC" w:rsidRDefault="00F529BC" w:rsidP="00F529BC">
            <w:r w:rsidRPr="00F529BC">
              <w:t>339.5062</w:t>
            </w:r>
          </w:p>
        </w:tc>
        <w:tc>
          <w:tcPr>
            <w:tcW w:w="1135" w:type="dxa"/>
            <w:noWrap/>
            <w:hideMark/>
          </w:tcPr>
          <w:p w14:paraId="14E1AF09" w14:textId="77777777" w:rsidR="00F529BC" w:rsidRPr="00F529BC" w:rsidRDefault="00F529BC" w:rsidP="00F529BC">
            <w:r w:rsidRPr="00F529BC">
              <w:t>224.3107</w:t>
            </w:r>
          </w:p>
        </w:tc>
      </w:tr>
      <w:tr w:rsidR="00F529BC" w:rsidRPr="00F529BC" w14:paraId="6925AB9A" w14:textId="77777777" w:rsidTr="00F529BC">
        <w:trPr>
          <w:trHeight w:val="261"/>
        </w:trPr>
        <w:tc>
          <w:tcPr>
            <w:tcW w:w="1135" w:type="dxa"/>
            <w:noWrap/>
            <w:hideMark/>
          </w:tcPr>
          <w:p w14:paraId="1BA1BAD8" w14:textId="77777777" w:rsidR="00F529BC" w:rsidRPr="00F529BC" w:rsidRDefault="00F529BC" w:rsidP="00F529BC">
            <w:r w:rsidRPr="00F529BC">
              <w:t>236.8231</w:t>
            </w:r>
          </w:p>
        </w:tc>
        <w:tc>
          <w:tcPr>
            <w:tcW w:w="1135" w:type="dxa"/>
            <w:noWrap/>
            <w:hideMark/>
          </w:tcPr>
          <w:p w14:paraId="2689A585" w14:textId="77777777" w:rsidR="00F529BC" w:rsidRPr="00F529BC" w:rsidRDefault="00F529BC" w:rsidP="00F529BC">
            <w:r w:rsidRPr="00F529BC">
              <w:t>239.9638</w:t>
            </w:r>
          </w:p>
        </w:tc>
        <w:tc>
          <w:tcPr>
            <w:tcW w:w="1135" w:type="dxa"/>
            <w:noWrap/>
            <w:hideMark/>
          </w:tcPr>
          <w:p w14:paraId="099FA9E0" w14:textId="77777777" w:rsidR="00F529BC" w:rsidRPr="00F529BC" w:rsidRDefault="00F529BC" w:rsidP="00F529BC">
            <w:r w:rsidRPr="00F529BC">
              <w:t>216.7866</w:t>
            </w:r>
          </w:p>
        </w:tc>
        <w:tc>
          <w:tcPr>
            <w:tcW w:w="1135" w:type="dxa"/>
            <w:noWrap/>
            <w:hideMark/>
          </w:tcPr>
          <w:p w14:paraId="4D449F96" w14:textId="77777777" w:rsidR="00F529BC" w:rsidRPr="00F529BC" w:rsidRDefault="00F529BC" w:rsidP="00F529BC">
            <w:r w:rsidRPr="00F529BC">
              <w:t>213.337</w:t>
            </w:r>
          </w:p>
        </w:tc>
        <w:tc>
          <w:tcPr>
            <w:tcW w:w="1135" w:type="dxa"/>
            <w:noWrap/>
            <w:hideMark/>
          </w:tcPr>
          <w:p w14:paraId="5CAB1395" w14:textId="77777777" w:rsidR="00F529BC" w:rsidRPr="00F529BC" w:rsidRDefault="00F529BC" w:rsidP="00F529BC">
            <w:r w:rsidRPr="00F529BC">
              <w:t>347.0237</w:t>
            </w:r>
          </w:p>
        </w:tc>
        <w:tc>
          <w:tcPr>
            <w:tcW w:w="1135" w:type="dxa"/>
            <w:noWrap/>
            <w:hideMark/>
          </w:tcPr>
          <w:p w14:paraId="2A1B3005" w14:textId="77777777" w:rsidR="00F529BC" w:rsidRPr="00F529BC" w:rsidRDefault="00F529BC" w:rsidP="00F529BC">
            <w:r w:rsidRPr="00F529BC">
              <w:t>246.746</w:t>
            </w:r>
          </w:p>
        </w:tc>
        <w:tc>
          <w:tcPr>
            <w:tcW w:w="1135" w:type="dxa"/>
            <w:noWrap/>
            <w:hideMark/>
          </w:tcPr>
          <w:p w14:paraId="700DF114" w14:textId="77777777" w:rsidR="00F529BC" w:rsidRPr="00F529BC" w:rsidRDefault="00F529BC" w:rsidP="00F529BC">
            <w:r w:rsidRPr="00F529BC">
              <w:t>213.1829</w:t>
            </w:r>
          </w:p>
        </w:tc>
        <w:tc>
          <w:tcPr>
            <w:tcW w:w="1135" w:type="dxa"/>
            <w:noWrap/>
            <w:hideMark/>
          </w:tcPr>
          <w:p w14:paraId="61E66E1F" w14:textId="77777777" w:rsidR="00F529BC" w:rsidRPr="00F529BC" w:rsidRDefault="00F529BC" w:rsidP="00F529BC">
            <w:r w:rsidRPr="00F529BC">
              <w:t>209.2884</w:t>
            </w:r>
          </w:p>
        </w:tc>
        <w:tc>
          <w:tcPr>
            <w:tcW w:w="1135" w:type="dxa"/>
            <w:noWrap/>
            <w:hideMark/>
          </w:tcPr>
          <w:p w14:paraId="601B7DCA" w14:textId="77777777" w:rsidR="00F529BC" w:rsidRPr="00F529BC" w:rsidRDefault="00F529BC" w:rsidP="00F529BC">
            <w:r w:rsidRPr="00F529BC">
              <w:t>218.3797</w:t>
            </w:r>
          </w:p>
        </w:tc>
        <w:tc>
          <w:tcPr>
            <w:tcW w:w="1135" w:type="dxa"/>
            <w:noWrap/>
            <w:hideMark/>
          </w:tcPr>
          <w:p w14:paraId="19B5A91E" w14:textId="77777777" w:rsidR="00F529BC" w:rsidRPr="00F529BC" w:rsidRDefault="00F529BC" w:rsidP="00F529BC">
            <w:r w:rsidRPr="00F529BC">
              <w:t>212.5523</w:t>
            </w:r>
          </w:p>
        </w:tc>
      </w:tr>
      <w:tr w:rsidR="00F529BC" w:rsidRPr="00F529BC" w14:paraId="0BADC95D" w14:textId="77777777" w:rsidTr="00F529BC">
        <w:trPr>
          <w:trHeight w:val="261"/>
        </w:trPr>
        <w:tc>
          <w:tcPr>
            <w:tcW w:w="1135" w:type="dxa"/>
            <w:noWrap/>
            <w:hideMark/>
          </w:tcPr>
          <w:p w14:paraId="65352CA0" w14:textId="77777777" w:rsidR="00F529BC" w:rsidRPr="00F529BC" w:rsidRDefault="00F529BC" w:rsidP="00F529BC">
            <w:r w:rsidRPr="00F529BC">
              <w:t>325.9434</w:t>
            </w:r>
          </w:p>
        </w:tc>
        <w:tc>
          <w:tcPr>
            <w:tcW w:w="1135" w:type="dxa"/>
            <w:noWrap/>
            <w:hideMark/>
          </w:tcPr>
          <w:p w14:paraId="43FDF5BA" w14:textId="77777777" w:rsidR="00F529BC" w:rsidRPr="00F529BC" w:rsidRDefault="00F529BC" w:rsidP="00F529BC">
            <w:r w:rsidRPr="00F529BC">
              <w:t>367.6811</w:t>
            </w:r>
          </w:p>
        </w:tc>
        <w:tc>
          <w:tcPr>
            <w:tcW w:w="1135" w:type="dxa"/>
            <w:noWrap/>
            <w:hideMark/>
          </w:tcPr>
          <w:p w14:paraId="00C8C73A" w14:textId="77777777" w:rsidR="00F529BC" w:rsidRPr="00F529BC" w:rsidRDefault="00F529BC" w:rsidP="00F529BC">
            <w:r w:rsidRPr="00F529BC">
              <w:t>215.3999</w:t>
            </w:r>
          </w:p>
        </w:tc>
        <w:tc>
          <w:tcPr>
            <w:tcW w:w="1135" w:type="dxa"/>
            <w:noWrap/>
            <w:hideMark/>
          </w:tcPr>
          <w:p w14:paraId="318FA9B4" w14:textId="77777777" w:rsidR="00F529BC" w:rsidRPr="00F529BC" w:rsidRDefault="00F529BC" w:rsidP="00F529BC">
            <w:r w:rsidRPr="00F529BC">
              <w:t>212.1498</w:t>
            </w:r>
          </w:p>
        </w:tc>
        <w:tc>
          <w:tcPr>
            <w:tcW w:w="1135" w:type="dxa"/>
            <w:noWrap/>
            <w:hideMark/>
          </w:tcPr>
          <w:p w14:paraId="6F6E299E" w14:textId="77777777" w:rsidR="00F529BC" w:rsidRPr="00F529BC" w:rsidRDefault="00F529BC" w:rsidP="00F529BC">
            <w:r w:rsidRPr="00F529BC">
              <w:t>265.3595</w:t>
            </w:r>
          </w:p>
        </w:tc>
        <w:tc>
          <w:tcPr>
            <w:tcW w:w="1135" w:type="dxa"/>
            <w:noWrap/>
            <w:hideMark/>
          </w:tcPr>
          <w:p w14:paraId="703F85D3" w14:textId="77777777" w:rsidR="00F529BC" w:rsidRPr="00F529BC" w:rsidRDefault="00F529BC" w:rsidP="00F529BC">
            <w:r w:rsidRPr="00F529BC">
              <w:t>231.5533</w:t>
            </w:r>
          </w:p>
        </w:tc>
        <w:tc>
          <w:tcPr>
            <w:tcW w:w="1135" w:type="dxa"/>
            <w:noWrap/>
            <w:hideMark/>
          </w:tcPr>
          <w:p w14:paraId="4FFDD5C7" w14:textId="77777777" w:rsidR="00F529BC" w:rsidRPr="00F529BC" w:rsidRDefault="00F529BC" w:rsidP="00F529BC">
            <w:r w:rsidRPr="00F529BC">
              <w:t>251.9602</w:t>
            </w:r>
          </w:p>
        </w:tc>
        <w:tc>
          <w:tcPr>
            <w:tcW w:w="1135" w:type="dxa"/>
            <w:noWrap/>
            <w:hideMark/>
          </w:tcPr>
          <w:p w14:paraId="57FF234F" w14:textId="77777777" w:rsidR="00F529BC" w:rsidRPr="00F529BC" w:rsidRDefault="00F529BC" w:rsidP="00F529BC">
            <w:r w:rsidRPr="00F529BC">
              <w:t>272.4811</w:t>
            </w:r>
          </w:p>
        </w:tc>
        <w:tc>
          <w:tcPr>
            <w:tcW w:w="1135" w:type="dxa"/>
            <w:noWrap/>
            <w:hideMark/>
          </w:tcPr>
          <w:p w14:paraId="71FA7CBD" w14:textId="77777777" w:rsidR="00F529BC" w:rsidRPr="00F529BC" w:rsidRDefault="00F529BC" w:rsidP="00F529BC">
            <w:r w:rsidRPr="00F529BC">
              <w:t>214.1885</w:t>
            </w:r>
          </w:p>
        </w:tc>
        <w:tc>
          <w:tcPr>
            <w:tcW w:w="1135" w:type="dxa"/>
            <w:noWrap/>
            <w:hideMark/>
          </w:tcPr>
          <w:p w14:paraId="31906635" w14:textId="77777777" w:rsidR="00F529BC" w:rsidRPr="00F529BC" w:rsidRDefault="00F529BC" w:rsidP="00F529BC">
            <w:r w:rsidRPr="00F529BC">
              <w:t>207.7829</w:t>
            </w:r>
          </w:p>
        </w:tc>
      </w:tr>
      <w:tr w:rsidR="00F529BC" w:rsidRPr="00F529BC" w14:paraId="4C8643A0" w14:textId="77777777" w:rsidTr="00F529BC">
        <w:trPr>
          <w:trHeight w:val="261"/>
        </w:trPr>
        <w:tc>
          <w:tcPr>
            <w:tcW w:w="1135" w:type="dxa"/>
            <w:noWrap/>
            <w:hideMark/>
          </w:tcPr>
          <w:p w14:paraId="25129A8D" w14:textId="77777777" w:rsidR="00F529BC" w:rsidRPr="00F529BC" w:rsidRDefault="00F529BC" w:rsidP="00F529BC">
            <w:r w:rsidRPr="00F529BC">
              <w:t>501.4353</w:t>
            </w:r>
          </w:p>
        </w:tc>
        <w:tc>
          <w:tcPr>
            <w:tcW w:w="1135" w:type="dxa"/>
            <w:noWrap/>
            <w:hideMark/>
          </w:tcPr>
          <w:p w14:paraId="55BFDBAD" w14:textId="77777777" w:rsidR="00F529BC" w:rsidRPr="00F529BC" w:rsidRDefault="00F529BC" w:rsidP="00F529BC">
            <w:r w:rsidRPr="00F529BC">
              <w:t>278.327</w:t>
            </w:r>
          </w:p>
        </w:tc>
        <w:tc>
          <w:tcPr>
            <w:tcW w:w="1135" w:type="dxa"/>
            <w:noWrap/>
            <w:hideMark/>
          </w:tcPr>
          <w:p w14:paraId="3C5B6E7D" w14:textId="77777777" w:rsidR="00F529BC" w:rsidRPr="00F529BC" w:rsidRDefault="00F529BC" w:rsidP="00F529BC">
            <w:r w:rsidRPr="00F529BC">
              <w:t>322.8959</w:t>
            </w:r>
          </w:p>
        </w:tc>
        <w:tc>
          <w:tcPr>
            <w:tcW w:w="1135" w:type="dxa"/>
            <w:noWrap/>
            <w:hideMark/>
          </w:tcPr>
          <w:p w14:paraId="1AAA87CE" w14:textId="77777777" w:rsidR="00F529BC" w:rsidRPr="00F529BC" w:rsidRDefault="00F529BC" w:rsidP="00F529BC">
            <w:r w:rsidRPr="00F529BC">
              <w:t>234.489</w:t>
            </w:r>
          </w:p>
        </w:tc>
        <w:tc>
          <w:tcPr>
            <w:tcW w:w="1135" w:type="dxa"/>
            <w:noWrap/>
            <w:hideMark/>
          </w:tcPr>
          <w:p w14:paraId="1B28ADE0" w14:textId="77777777" w:rsidR="00F529BC" w:rsidRPr="00F529BC" w:rsidRDefault="00F529BC" w:rsidP="00F529BC">
            <w:r w:rsidRPr="00F529BC">
              <w:t>235.4856</w:t>
            </w:r>
          </w:p>
        </w:tc>
        <w:tc>
          <w:tcPr>
            <w:tcW w:w="1135" w:type="dxa"/>
            <w:noWrap/>
            <w:hideMark/>
          </w:tcPr>
          <w:p w14:paraId="02A31B28" w14:textId="77777777" w:rsidR="00F529BC" w:rsidRPr="00F529BC" w:rsidRDefault="00F529BC" w:rsidP="00F529BC">
            <w:r w:rsidRPr="00F529BC">
              <w:t>211.8973</w:t>
            </w:r>
          </w:p>
        </w:tc>
        <w:tc>
          <w:tcPr>
            <w:tcW w:w="1135" w:type="dxa"/>
            <w:noWrap/>
            <w:hideMark/>
          </w:tcPr>
          <w:p w14:paraId="46558A86" w14:textId="77777777" w:rsidR="00F529BC" w:rsidRPr="00F529BC" w:rsidRDefault="00F529BC" w:rsidP="00F529BC">
            <w:r w:rsidRPr="00F529BC">
              <w:t>282.1467</w:t>
            </w:r>
          </w:p>
        </w:tc>
        <w:tc>
          <w:tcPr>
            <w:tcW w:w="1135" w:type="dxa"/>
            <w:noWrap/>
            <w:hideMark/>
          </w:tcPr>
          <w:p w14:paraId="5AB00AFA" w14:textId="77777777" w:rsidR="00F529BC" w:rsidRPr="00F529BC" w:rsidRDefault="00F529BC" w:rsidP="00F529BC">
            <w:r w:rsidRPr="00F529BC">
              <w:t>278.9582</w:t>
            </w:r>
          </w:p>
        </w:tc>
        <w:tc>
          <w:tcPr>
            <w:tcW w:w="1135" w:type="dxa"/>
            <w:noWrap/>
            <w:hideMark/>
          </w:tcPr>
          <w:p w14:paraId="2EA1F090" w14:textId="77777777" w:rsidR="00F529BC" w:rsidRPr="00F529BC" w:rsidRDefault="00F529BC" w:rsidP="00F529BC">
            <w:r w:rsidRPr="00F529BC">
              <w:t>217.9588</w:t>
            </w:r>
          </w:p>
        </w:tc>
        <w:tc>
          <w:tcPr>
            <w:tcW w:w="1135" w:type="dxa"/>
            <w:noWrap/>
            <w:hideMark/>
          </w:tcPr>
          <w:p w14:paraId="159692B1" w14:textId="77777777" w:rsidR="00F529BC" w:rsidRPr="00F529BC" w:rsidRDefault="00F529BC" w:rsidP="00F529BC">
            <w:r w:rsidRPr="00F529BC">
              <w:t>204.5583</w:t>
            </w:r>
          </w:p>
        </w:tc>
      </w:tr>
      <w:tr w:rsidR="00F529BC" w:rsidRPr="00F529BC" w14:paraId="5250D17A" w14:textId="77777777" w:rsidTr="00F529BC">
        <w:trPr>
          <w:trHeight w:val="261"/>
        </w:trPr>
        <w:tc>
          <w:tcPr>
            <w:tcW w:w="1135" w:type="dxa"/>
            <w:noWrap/>
            <w:hideMark/>
          </w:tcPr>
          <w:p w14:paraId="55DD3B39" w14:textId="77777777" w:rsidR="00F529BC" w:rsidRPr="00F529BC" w:rsidRDefault="00F529BC" w:rsidP="00F529BC">
            <w:pPr>
              <w:rPr>
                <w:b/>
                <w:bCs/>
              </w:rPr>
            </w:pPr>
            <w:r w:rsidRPr="00F529BC">
              <w:rPr>
                <w:b/>
                <w:bCs/>
              </w:rPr>
              <w:t>287.4359</w:t>
            </w:r>
          </w:p>
        </w:tc>
        <w:tc>
          <w:tcPr>
            <w:tcW w:w="1135" w:type="dxa"/>
            <w:noWrap/>
            <w:hideMark/>
          </w:tcPr>
          <w:p w14:paraId="2335DB57" w14:textId="77777777" w:rsidR="00F529BC" w:rsidRPr="00F529BC" w:rsidRDefault="00F529BC" w:rsidP="00F529BC">
            <w:pPr>
              <w:rPr>
                <w:b/>
                <w:bCs/>
              </w:rPr>
            </w:pPr>
            <w:r w:rsidRPr="00F529BC">
              <w:rPr>
                <w:b/>
                <w:bCs/>
              </w:rPr>
              <w:t>273.7398</w:t>
            </w:r>
          </w:p>
        </w:tc>
        <w:tc>
          <w:tcPr>
            <w:tcW w:w="1135" w:type="dxa"/>
            <w:noWrap/>
            <w:hideMark/>
          </w:tcPr>
          <w:p w14:paraId="642C6614" w14:textId="77777777" w:rsidR="00F529BC" w:rsidRPr="00F529BC" w:rsidRDefault="00F529BC" w:rsidP="00F529BC">
            <w:pPr>
              <w:rPr>
                <w:b/>
                <w:bCs/>
              </w:rPr>
            </w:pPr>
            <w:r w:rsidRPr="00F529BC">
              <w:rPr>
                <w:b/>
                <w:bCs/>
              </w:rPr>
              <w:t>249.422</w:t>
            </w:r>
          </w:p>
        </w:tc>
        <w:tc>
          <w:tcPr>
            <w:tcW w:w="1135" w:type="dxa"/>
            <w:noWrap/>
            <w:hideMark/>
          </w:tcPr>
          <w:p w14:paraId="1655066D" w14:textId="77777777" w:rsidR="00F529BC" w:rsidRPr="00F529BC" w:rsidRDefault="00F529BC" w:rsidP="00F529BC">
            <w:pPr>
              <w:rPr>
                <w:b/>
                <w:bCs/>
              </w:rPr>
            </w:pPr>
            <w:r w:rsidRPr="00F529BC">
              <w:rPr>
                <w:b/>
                <w:bCs/>
              </w:rPr>
              <w:t>223.8341</w:t>
            </w:r>
          </w:p>
        </w:tc>
        <w:tc>
          <w:tcPr>
            <w:tcW w:w="1135" w:type="dxa"/>
            <w:noWrap/>
            <w:hideMark/>
          </w:tcPr>
          <w:p w14:paraId="56E4526C" w14:textId="77777777" w:rsidR="00F529BC" w:rsidRPr="00F529BC" w:rsidRDefault="00F529BC" w:rsidP="00F529BC">
            <w:pPr>
              <w:rPr>
                <w:b/>
                <w:bCs/>
              </w:rPr>
            </w:pPr>
            <w:r w:rsidRPr="00F529BC">
              <w:rPr>
                <w:b/>
                <w:bCs/>
              </w:rPr>
              <w:t>250.0264</w:t>
            </w:r>
          </w:p>
        </w:tc>
        <w:tc>
          <w:tcPr>
            <w:tcW w:w="1135" w:type="dxa"/>
            <w:noWrap/>
            <w:hideMark/>
          </w:tcPr>
          <w:p w14:paraId="103AD660" w14:textId="77777777" w:rsidR="00F529BC" w:rsidRPr="00F529BC" w:rsidRDefault="00F529BC" w:rsidP="00F529BC">
            <w:pPr>
              <w:rPr>
                <w:b/>
                <w:bCs/>
              </w:rPr>
            </w:pPr>
            <w:r w:rsidRPr="00F529BC">
              <w:rPr>
                <w:b/>
                <w:bCs/>
              </w:rPr>
              <w:t>221.2332</w:t>
            </w:r>
          </w:p>
        </w:tc>
        <w:tc>
          <w:tcPr>
            <w:tcW w:w="1135" w:type="dxa"/>
            <w:noWrap/>
            <w:hideMark/>
          </w:tcPr>
          <w:p w14:paraId="3C3ECBE2" w14:textId="77777777" w:rsidR="00F529BC" w:rsidRPr="00F529BC" w:rsidRDefault="00F529BC" w:rsidP="00F529BC">
            <w:pPr>
              <w:rPr>
                <w:b/>
                <w:bCs/>
              </w:rPr>
            </w:pPr>
            <w:r w:rsidRPr="00F529BC">
              <w:rPr>
                <w:b/>
                <w:bCs/>
              </w:rPr>
              <w:t>236.3256</w:t>
            </w:r>
          </w:p>
        </w:tc>
        <w:tc>
          <w:tcPr>
            <w:tcW w:w="1135" w:type="dxa"/>
            <w:noWrap/>
            <w:hideMark/>
          </w:tcPr>
          <w:p w14:paraId="502080FB" w14:textId="77777777" w:rsidR="00F529BC" w:rsidRPr="00F529BC" w:rsidRDefault="00F529BC" w:rsidP="00F529BC">
            <w:pPr>
              <w:rPr>
                <w:b/>
                <w:bCs/>
              </w:rPr>
            </w:pPr>
            <w:r w:rsidRPr="00F529BC">
              <w:rPr>
                <w:b/>
                <w:bCs/>
              </w:rPr>
              <w:t>249.5968</w:t>
            </w:r>
          </w:p>
        </w:tc>
        <w:tc>
          <w:tcPr>
            <w:tcW w:w="1135" w:type="dxa"/>
            <w:noWrap/>
            <w:hideMark/>
          </w:tcPr>
          <w:p w14:paraId="0A00FBE6" w14:textId="77777777" w:rsidR="00F529BC" w:rsidRPr="00F529BC" w:rsidRDefault="00F529BC" w:rsidP="00F529BC">
            <w:pPr>
              <w:rPr>
                <w:b/>
                <w:bCs/>
              </w:rPr>
            </w:pPr>
            <w:r w:rsidRPr="00F529BC">
              <w:rPr>
                <w:b/>
                <w:bCs/>
              </w:rPr>
              <w:t>232.3532</w:t>
            </w:r>
          </w:p>
        </w:tc>
        <w:tc>
          <w:tcPr>
            <w:tcW w:w="1135" w:type="dxa"/>
            <w:noWrap/>
            <w:hideMark/>
          </w:tcPr>
          <w:p w14:paraId="62CC4A72" w14:textId="77777777" w:rsidR="00F529BC" w:rsidRPr="00F529BC" w:rsidRDefault="00F529BC" w:rsidP="00F529BC">
            <w:pPr>
              <w:rPr>
                <w:b/>
                <w:bCs/>
              </w:rPr>
            </w:pPr>
            <w:r w:rsidRPr="00F529BC">
              <w:rPr>
                <w:b/>
                <w:bCs/>
              </w:rPr>
              <w:t>218.1297</w:t>
            </w:r>
          </w:p>
        </w:tc>
      </w:tr>
    </w:tbl>
    <w:p w14:paraId="12C03201" w14:textId="0B91C084" w:rsidR="00650C20" w:rsidRDefault="00650C20" w:rsidP="00DD05AD"/>
    <w:p w14:paraId="71934A43" w14:textId="0D5C0E73" w:rsidR="00F529BC" w:rsidRDefault="00F529BC" w:rsidP="00DD05AD">
      <w:r>
        <w:t>Raw data for Section 4.4.2.9 with all nodes performing Document Query (7 active nodes)</w:t>
      </w:r>
    </w:p>
    <w:p w14:paraId="1FA309C0" w14:textId="29251C24" w:rsidR="00F529BC" w:rsidRDefault="00F529BC" w:rsidP="00DD05AD">
      <w:r>
        <w:t>1</w:t>
      </w:r>
      <w:r w:rsidRPr="00F529BC">
        <w:rPr>
          <w:vertAlign w:val="superscript"/>
        </w:rPr>
        <w:t>st</w:t>
      </w:r>
      <w:r>
        <w:t xml:space="preserve"> Node</w:t>
      </w:r>
    </w:p>
    <w:tbl>
      <w:tblPr>
        <w:tblStyle w:val="TableGrid"/>
        <w:tblW w:w="0" w:type="auto"/>
        <w:tblLook w:val="04A0" w:firstRow="1" w:lastRow="0" w:firstColumn="1" w:lastColumn="0" w:noHBand="0" w:noVBand="1"/>
      </w:tblPr>
      <w:tblGrid>
        <w:gridCol w:w="1136"/>
        <w:gridCol w:w="1136"/>
        <w:gridCol w:w="1136"/>
        <w:gridCol w:w="1136"/>
        <w:gridCol w:w="1136"/>
        <w:gridCol w:w="1136"/>
        <w:gridCol w:w="1136"/>
        <w:gridCol w:w="1136"/>
        <w:gridCol w:w="1136"/>
        <w:gridCol w:w="1136"/>
      </w:tblGrid>
      <w:tr w:rsidR="00F529BC" w:rsidRPr="00F529BC" w14:paraId="55AA4EC0" w14:textId="77777777" w:rsidTr="00F529BC">
        <w:trPr>
          <w:trHeight w:val="241"/>
        </w:trPr>
        <w:tc>
          <w:tcPr>
            <w:tcW w:w="1136" w:type="dxa"/>
            <w:noWrap/>
            <w:hideMark/>
          </w:tcPr>
          <w:p w14:paraId="135474C1" w14:textId="77777777" w:rsidR="00F529BC" w:rsidRPr="00F529BC" w:rsidRDefault="00F529BC" w:rsidP="00F529BC">
            <w:r w:rsidRPr="00F529BC">
              <w:t>Tx01</w:t>
            </w:r>
          </w:p>
        </w:tc>
        <w:tc>
          <w:tcPr>
            <w:tcW w:w="1136" w:type="dxa"/>
            <w:noWrap/>
            <w:hideMark/>
          </w:tcPr>
          <w:p w14:paraId="2A0FC28B" w14:textId="77777777" w:rsidR="00F529BC" w:rsidRPr="00F529BC" w:rsidRDefault="00F529BC" w:rsidP="00F529BC">
            <w:r w:rsidRPr="00F529BC">
              <w:t>Tx02</w:t>
            </w:r>
          </w:p>
        </w:tc>
        <w:tc>
          <w:tcPr>
            <w:tcW w:w="1136" w:type="dxa"/>
            <w:noWrap/>
            <w:hideMark/>
          </w:tcPr>
          <w:p w14:paraId="39A70B57" w14:textId="77777777" w:rsidR="00F529BC" w:rsidRPr="00F529BC" w:rsidRDefault="00F529BC" w:rsidP="00F529BC">
            <w:r w:rsidRPr="00F529BC">
              <w:t>Tx03</w:t>
            </w:r>
          </w:p>
        </w:tc>
        <w:tc>
          <w:tcPr>
            <w:tcW w:w="1136" w:type="dxa"/>
            <w:noWrap/>
            <w:hideMark/>
          </w:tcPr>
          <w:p w14:paraId="586ACEF6" w14:textId="77777777" w:rsidR="00F529BC" w:rsidRPr="00F529BC" w:rsidRDefault="00F529BC" w:rsidP="00F529BC">
            <w:r w:rsidRPr="00F529BC">
              <w:t>Tx04</w:t>
            </w:r>
          </w:p>
        </w:tc>
        <w:tc>
          <w:tcPr>
            <w:tcW w:w="1136" w:type="dxa"/>
            <w:noWrap/>
            <w:hideMark/>
          </w:tcPr>
          <w:p w14:paraId="1492A2B7" w14:textId="77777777" w:rsidR="00F529BC" w:rsidRPr="00F529BC" w:rsidRDefault="00F529BC" w:rsidP="00F529BC">
            <w:r w:rsidRPr="00F529BC">
              <w:t>Tx05</w:t>
            </w:r>
          </w:p>
        </w:tc>
        <w:tc>
          <w:tcPr>
            <w:tcW w:w="1136" w:type="dxa"/>
            <w:noWrap/>
            <w:hideMark/>
          </w:tcPr>
          <w:p w14:paraId="5878F6CF" w14:textId="77777777" w:rsidR="00F529BC" w:rsidRPr="00F529BC" w:rsidRDefault="00F529BC" w:rsidP="00F529BC">
            <w:r w:rsidRPr="00F529BC">
              <w:t>Tx06</w:t>
            </w:r>
          </w:p>
        </w:tc>
        <w:tc>
          <w:tcPr>
            <w:tcW w:w="1136" w:type="dxa"/>
            <w:noWrap/>
            <w:hideMark/>
          </w:tcPr>
          <w:p w14:paraId="33A1431C" w14:textId="77777777" w:rsidR="00F529BC" w:rsidRPr="00F529BC" w:rsidRDefault="00F529BC" w:rsidP="00F529BC">
            <w:r w:rsidRPr="00F529BC">
              <w:t>Tx07</w:t>
            </w:r>
          </w:p>
        </w:tc>
        <w:tc>
          <w:tcPr>
            <w:tcW w:w="1136" w:type="dxa"/>
            <w:noWrap/>
            <w:hideMark/>
          </w:tcPr>
          <w:p w14:paraId="4C984FD4" w14:textId="77777777" w:rsidR="00F529BC" w:rsidRPr="00F529BC" w:rsidRDefault="00F529BC" w:rsidP="00F529BC">
            <w:r w:rsidRPr="00F529BC">
              <w:t>Tx08</w:t>
            </w:r>
          </w:p>
        </w:tc>
        <w:tc>
          <w:tcPr>
            <w:tcW w:w="1136" w:type="dxa"/>
            <w:noWrap/>
            <w:hideMark/>
          </w:tcPr>
          <w:p w14:paraId="0A3B5CDF" w14:textId="77777777" w:rsidR="00F529BC" w:rsidRPr="00F529BC" w:rsidRDefault="00F529BC" w:rsidP="00F529BC">
            <w:r w:rsidRPr="00F529BC">
              <w:t>Tx09</w:t>
            </w:r>
          </w:p>
        </w:tc>
        <w:tc>
          <w:tcPr>
            <w:tcW w:w="1136" w:type="dxa"/>
            <w:noWrap/>
            <w:hideMark/>
          </w:tcPr>
          <w:p w14:paraId="22669D39" w14:textId="77777777" w:rsidR="00F529BC" w:rsidRPr="00F529BC" w:rsidRDefault="00F529BC" w:rsidP="00F529BC">
            <w:r w:rsidRPr="00F529BC">
              <w:t>Tx10</w:t>
            </w:r>
          </w:p>
        </w:tc>
      </w:tr>
      <w:tr w:rsidR="00F529BC" w:rsidRPr="00F529BC" w14:paraId="18635880" w14:textId="77777777" w:rsidTr="00F529BC">
        <w:trPr>
          <w:trHeight w:val="241"/>
        </w:trPr>
        <w:tc>
          <w:tcPr>
            <w:tcW w:w="1136" w:type="dxa"/>
            <w:noWrap/>
            <w:hideMark/>
          </w:tcPr>
          <w:p w14:paraId="019BFAB0" w14:textId="77777777" w:rsidR="00F529BC" w:rsidRPr="00F529BC" w:rsidRDefault="00F529BC" w:rsidP="00F529BC">
            <w:r w:rsidRPr="00F529BC">
              <w:t>3.390522</w:t>
            </w:r>
          </w:p>
        </w:tc>
        <w:tc>
          <w:tcPr>
            <w:tcW w:w="1136" w:type="dxa"/>
            <w:noWrap/>
            <w:hideMark/>
          </w:tcPr>
          <w:p w14:paraId="57ECEABB" w14:textId="77777777" w:rsidR="00F529BC" w:rsidRPr="00F529BC" w:rsidRDefault="00F529BC" w:rsidP="00F529BC">
            <w:r w:rsidRPr="00F529BC">
              <w:t>3.511887</w:t>
            </w:r>
          </w:p>
        </w:tc>
        <w:tc>
          <w:tcPr>
            <w:tcW w:w="1136" w:type="dxa"/>
            <w:noWrap/>
            <w:hideMark/>
          </w:tcPr>
          <w:p w14:paraId="36F5FC00" w14:textId="77777777" w:rsidR="00F529BC" w:rsidRPr="00F529BC" w:rsidRDefault="00F529BC" w:rsidP="00F529BC">
            <w:r w:rsidRPr="00F529BC">
              <w:t>6.530878</w:t>
            </w:r>
          </w:p>
        </w:tc>
        <w:tc>
          <w:tcPr>
            <w:tcW w:w="1136" w:type="dxa"/>
            <w:noWrap/>
            <w:hideMark/>
          </w:tcPr>
          <w:p w14:paraId="15D158CE" w14:textId="77777777" w:rsidR="00F529BC" w:rsidRPr="00F529BC" w:rsidRDefault="00F529BC" w:rsidP="00F529BC">
            <w:r w:rsidRPr="00F529BC">
              <w:t>10.99449</w:t>
            </w:r>
          </w:p>
        </w:tc>
        <w:tc>
          <w:tcPr>
            <w:tcW w:w="1136" w:type="dxa"/>
            <w:noWrap/>
            <w:hideMark/>
          </w:tcPr>
          <w:p w14:paraId="1B489148" w14:textId="77777777" w:rsidR="00F529BC" w:rsidRPr="00F529BC" w:rsidRDefault="00F529BC" w:rsidP="00F529BC">
            <w:r w:rsidRPr="00F529BC">
              <w:t>10.61237</w:t>
            </w:r>
          </w:p>
        </w:tc>
        <w:tc>
          <w:tcPr>
            <w:tcW w:w="1136" w:type="dxa"/>
            <w:noWrap/>
            <w:hideMark/>
          </w:tcPr>
          <w:p w14:paraId="49FA44B5" w14:textId="77777777" w:rsidR="00F529BC" w:rsidRPr="00F529BC" w:rsidRDefault="00F529BC" w:rsidP="00F529BC">
            <w:r w:rsidRPr="00F529BC">
              <w:t>4.350477</w:t>
            </w:r>
          </w:p>
        </w:tc>
        <w:tc>
          <w:tcPr>
            <w:tcW w:w="1136" w:type="dxa"/>
            <w:noWrap/>
            <w:hideMark/>
          </w:tcPr>
          <w:p w14:paraId="212AAD85" w14:textId="77777777" w:rsidR="00F529BC" w:rsidRPr="00F529BC" w:rsidRDefault="00F529BC" w:rsidP="00F529BC">
            <w:r w:rsidRPr="00F529BC">
              <w:t>3.134245</w:t>
            </w:r>
          </w:p>
        </w:tc>
        <w:tc>
          <w:tcPr>
            <w:tcW w:w="1136" w:type="dxa"/>
            <w:noWrap/>
            <w:hideMark/>
          </w:tcPr>
          <w:p w14:paraId="7D4F9204" w14:textId="77777777" w:rsidR="00F529BC" w:rsidRPr="00F529BC" w:rsidRDefault="00F529BC" w:rsidP="00F529BC">
            <w:r w:rsidRPr="00F529BC">
              <w:t>6.167534</w:t>
            </w:r>
          </w:p>
        </w:tc>
        <w:tc>
          <w:tcPr>
            <w:tcW w:w="1136" w:type="dxa"/>
            <w:noWrap/>
            <w:hideMark/>
          </w:tcPr>
          <w:p w14:paraId="70A1A753" w14:textId="77777777" w:rsidR="00F529BC" w:rsidRPr="00F529BC" w:rsidRDefault="00F529BC" w:rsidP="00F529BC">
            <w:r w:rsidRPr="00F529BC">
              <w:t>7.528751</w:t>
            </w:r>
          </w:p>
        </w:tc>
        <w:tc>
          <w:tcPr>
            <w:tcW w:w="1136" w:type="dxa"/>
            <w:noWrap/>
            <w:hideMark/>
          </w:tcPr>
          <w:p w14:paraId="049D0F5F" w14:textId="77777777" w:rsidR="00F529BC" w:rsidRPr="00F529BC" w:rsidRDefault="00F529BC" w:rsidP="00F529BC">
            <w:r w:rsidRPr="00F529BC">
              <w:t>10.79645</w:t>
            </w:r>
          </w:p>
        </w:tc>
      </w:tr>
      <w:tr w:rsidR="00F529BC" w:rsidRPr="00F529BC" w14:paraId="07D29035" w14:textId="77777777" w:rsidTr="00F529BC">
        <w:trPr>
          <w:trHeight w:val="241"/>
        </w:trPr>
        <w:tc>
          <w:tcPr>
            <w:tcW w:w="1136" w:type="dxa"/>
            <w:noWrap/>
            <w:hideMark/>
          </w:tcPr>
          <w:p w14:paraId="3646E7B0" w14:textId="77777777" w:rsidR="00F529BC" w:rsidRPr="00F529BC" w:rsidRDefault="00F529BC" w:rsidP="00F529BC">
            <w:r w:rsidRPr="00F529BC">
              <w:t>2.32189</w:t>
            </w:r>
          </w:p>
        </w:tc>
        <w:tc>
          <w:tcPr>
            <w:tcW w:w="1136" w:type="dxa"/>
            <w:noWrap/>
            <w:hideMark/>
          </w:tcPr>
          <w:p w14:paraId="593325D3" w14:textId="77777777" w:rsidR="00F529BC" w:rsidRPr="00F529BC" w:rsidRDefault="00F529BC" w:rsidP="00F529BC">
            <w:r w:rsidRPr="00F529BC">
              <w:t>4.497387</w:t>
            </w:r>
          </w:p>
        </w:tc>
        <w:tc>
          <w:tcPr>
            <w:tcW w:w="1136" w:type="dxa"/>
            <w:noWrap/>
            <w:hideMark/>
          </w:tcPr>
          <w:p w14:paraId="1A3EF628" w14:textId="77777777" w:rsidR="00F529BC" w:rsidRPr="00F529BC" w:rsidRDefault="00F529BC" w:rsidP="00F529BC">
            <w:r w:rsidRPr="00F529BC">
              <w:t>6.75331</w:t>
            </w:r>
          </w:p>
        </w:tc>
        <w:tc>
          <w:tcPr>
            <w:tcW w:w="1136" w:type="dxa"/>
            <w:noWrap/>
            <w:hideMark/>
          </w:tcPr>
          <w:p w14:paraId="7C762296" w14:textId="77777777" w:rsidR="00F529BC" w:rsidRPr="00F529BC" w:rsidRDefault="00F529BC" w:rsidP="00F529BC">
            <w:r w:rsidRPr="00F529BC">
              <w:t>8.270563</w:t>
            </w:r>
          </w:p>
        </w:tc>
        <w:tc>
          <w:tcPr>
            <w:tcW w:w="1136" w:type="dxa"/>
            <w:noWrap/>
            <w:hideMark/>
          </w:tcPr>
          <w:p w14:paraId="5B19CE53" w14:textId="77777777" w:rsidR="00F529BC" w:rsidRPr="00F529BC" w:rsidRDefault="00F529BC" w:rsidP="00F529BC">
            <w:r w:rsidRPr="00F529BC">
              <w:t>13.86853</w:t>
            </w:r>
          </w:p>
        </w:tc>
        <w:tc>
          <w:tcPr>
            <w:tcW w:w="1136" w:type="dxa"/>
            <w:noWrap/>
            <w:hideMark/>
          </w:tcPr>
          <w:p w14:paraId="080D2D7B" w14:textId="77777777" w:rsidR="00F529BC" w:rsidRPr="00F529BC" w:rsidRDefault="00F529BC" w:rsidP="00F529BC">
            <w:r w:rsidRPr="00F529BC">
              <w:t>2.108341</w:t>
            </w:r>
          </w:p>
        </w:tc>
        <w:tc>
          <w:tcPr>
            <w:tcW w:w="1136" w:type="dxa"/>
            <w:noWrap/>
            <w:hideMark/>
          </w:tcPr>
          <w:p w14:paraId="7C968DAA" w14:textId="77777777" w:rsidR="00F529BC" w:rsidRPr="00F529BC" w:rsidRDefault="00F529BC" w:rsidP="00F529BC">
            <w:r w:rsidRPr="00F529BC">
              <w:t>3.985875</w:t>
            </w:r>
          </w:p>
        </w:tc>
        <w:tc>
          <w:tcPr>
            <w:tcW w:w="1136" w:type="dxa"/>
            <w:noWrap/>
            <w:hideMark/>
          </w:tcPr>
          <w:p w14:paraId="36C5A5A0" w14:textId="77777777" w:rsidR="00F529BC" w:rsidRPr="00F529BC" w:rsidRDefault="00F529BC" w:rsidP="00F529BC">
            <w:r w:rsidRPr="00F529BC">
              <w:t>6.25374</w:t>
            </w:r>
          </w:p>
        </w:tc>
        <w:tc>
          <w:tcPr>
            <w:tcW w:w="1136" w:type="dxa"/>
            <w:noWrap/>
            <w:hideMark/>
          </w:tcPr>
          <w:p w14:paraId="576FB022" w14:textId="77777777" w:rsidR="00F529BC" w:rsidRPr="00F529BC" w:rsidRDefault="00F529BC" w:rsidP="00F529BC">
            <w:r w:rsidRPr="00F529BC">
              <w:t>7.603399</w:t>
            </w:r>
          </w:p>
        </w:tc>
        <w:tc>
          <w:tcPr>
            <w:tcW w:w="1136" w:type="dxa"/>
            <w:noWrap/>
            <w:hideMark/>
          </w:tcPr>
          <w:p w14:paraId="72C4ED5A" w14:textId="77777777" w:rsidR="00F529BC" w:rsidRPr="00F529BC" w:rsidRDefault="00F529BC" w:rsidP="00F529BC">
            <w:r w:rsidRPr="00F529BC">
              <w:t>12.2288</w:t>
            </w:r>
          </w:p>
        </w:tc>
      </w:tr>
      <w:tr w:rsidR="00F529BC" w:rsidRPr="00F529BC" w14:paraId="7D971E94" w14:textId="77777777" w:rsidTr="00F529BC">
        <w:trPr>
          <w:trHeight w:val="241"/>
        </w:trPr>
        <w:tc>
          <w:tcPr>
            <w:tcW w:w="1136" w:type="dxa"/>
            <w:noWrap/>
            <w:hideMark/>
          </w:tcPr>
          <w:p w14:paraId="33F2F422" w14:textId="77777777" w:rsidR="00F529BC" w:rsidRPr="00F529BC" w:rsidRDefault="00F529BC" w:rsidP="00F529BC">
            <w:r w:rsidRPr="00F529BC">
              <w:t>2.531248</w:t>
            </w:r>
          </w:p>
        </w:tc>
        <w:tc>
          <w:tcPr>
            <w:tcW w:w="1136" w:type="dxa"/>
            <w:noWrap/>
            <w:hideMark/>
          </w:tcPr>
          <w:p w14:paraId="0A8C7CA5" w14:textId="77777777" w:rsidR="00F529BC" w:rsidRPr="00F529BC" w:rsidRDefault="00F529BC" w:rsidP="00F529BC">
            <w:r w:rsidRPr="00F529BC">
              <w:t>4.288009</w:t>
            </w:r>
          </w:p>
        </w:tc>
        <w:tc>
          <w:tcPr>
            <w:tcW w:w="1136" w:type="dxa"/>
            <w:noWrap/>
            <w:hideMark/>
          </w:tcPr>
          <w:p w14:paraId="4A967393" w14:textId="77777777" w:rsidR="00F529BC" w:rsidRPr="00F529BC" w:rsidRDefault="00F529BC" w:rsidP="00F529BC">
            <w:r w:rsidRPr="00F529BC">
              <w:t>8.775487</w:t>
            </w:r>
          </w:p>
        </w:tc>
        <w:tc>
          <w:tcPr>
            <w:tcW w:w="1136" w:type="dxa"/>
            <w:noWrap/>
            <w:hideMark/>
          </w:tcPr>
          <w:p w14:paraId="08DC99A2" w14:textId="77777777" w:rsidR="00F529BC" w:rsidRPr="00F529BC" w:rsidRDefault="00F529BC" w:rsidP="00F529BC">
            <w:r w:rsidRPr="00F529BC">
              <w:t>8.39996</w:t>
            </w:r>
          </w:p>
        </w:tc>
        <w:tc>
          <w:tcPr>
            <w:tcW w:w="1136" w:type="dxa"/>
            <w:noWrap/>
            <w:hideMark/>
          </w:tcPr>
          <w:p w14:paraId="11FE9D6B" w14:textId="77777777" w:rsidR="00F529BC" w:rsidRPr="00F529BC" w:rsidRDefault="00F529BC" w:rsidP="00F529BC">
            <w:r w:rsidRPr="00F529BC">
              <w:t>12.93156</w:t>
            </w:r>
          </w:p>
        </w:tc>
        <w:tc>
          <w:tcPr>
            <w:tcW w:w="1136" w:type="dxa"/>
            <w:noWrap/>
            <w:hideMark/>
          </w:tcPr>
          <w:p w14:paraId="6FE9C2DF" w14:textId="77777777" w:rsidR="00F529BC" w:rsidRPr="00F529BC" w:rsidRDefault="00F529BC" w:rsidP="00F529BC">
            <w:r w:rsidRPr="00F529BC">
              <w:t>2.741542</w:t>
            </w:r>
          </w:p>
        </w:tc>
        <w:tc>
          <w:tcPr>
            <w:tcW w:w="1136" w:type="dxa"/>
            <w:noWrap/>
            <w:hideMark/>
          </w:tcPr>
          <w:p w14:paraId="75E5DD45" w14:textId="77777777" w:rsidR="00F529BC" w:rsidRPr="00F529BC" w:rsidRDefault="00F529BC" w:rsidP="00F529BC">
            <w:r w:rsidRPr="00F529BC">
              <w:t>4.758375</w:t>
            </w:r>
          </w:p>
        </w:tc>
        <w:tc>
          <w:tcPr>
            <w:tcW w:w="1136" w:type="dxa"/>
            <w:noWrap/>
            <w:hideMark/>
          </w:tcPr>
          <w:p w14:paraId="0E668E70" w14:textId="77777777" w:rsidR="00F529BC" w:rsidRPr="00F529BC" w:rsidRDefault="00F529BC" w:rsidP="00F529BC">
            <w:r w:rsidRPr="00F529BC">
              <w:t>5.678708</w:t>
            </w:r>
          </w:p>
        </w:tc>
        <w:tc>
          <w:tcPr>
            <w:tcW w:w="1136" w:type="dxa"/>
            <w:noWrap/>
            <w:hideMark/>
          </w:tcPr>
          <w:p w14:paraId="0F732799" w14:textId="77777777" w:rsidR="00F529BC" w:rsidRPr="00F529BC" w:rsidRDefault="00F529BC" w:rsidP="00F529BC">
            <w:r w:rsidRPr="00F529BC">
              <w:t>10.42771</w:t>
            </w:r>
          </w:p>
        </w:tc>
        <w:tc>
          <w:tcPr>
            <w:tcW w:w="1136" w:type="dxa"/>
            <w:noWrap/>
            <w:hideMark/>
          </w:tcPr>
          <w:p w14:paraId="4FC2C1F1" w14:textId="77777777" w:rsidR="00F529BC" w:rsidRPr="00F529BC" w:rsidRDefault="00F529BC" w:rsidP="00F529BC">
            <w:r w:rsidRPr="00F529BC">
              <w:t>11.50749</w:t>
            </w:r>
          </w:p>
        </w:tc>
      </w:tr>
      <w:tr w:rsidR="00F529BC" w:rsidRPr="00F529BC" w14:paraId="7CCC07A9" w14:textId="77777777" w:rsidTr="00F529BC">
        <w:trPr>
          <w:trHeight w:val="241"/>
        </w:trPr>
        <w:tc>
          <w:tcPr>
            <w:tcW w:w="1136" w:type="dxa"/>
            <w:noWrap/>
            <w:hideMark/>
          </w:tcPr>
          <w:p w14:paraId="297D006A" w14:textId="77777777" w:rsidR="00F529BC" w:rsidRPr="00F529BC" w:rsidRDefault="00F529BC" w:rsidP="00F529BC">
            <w:r w:rsidRPr="00F529BC">
              <w:t>2.86014</w:t>
            </w:r>
          </w:p>
        </w:tc>
        <w:tc>
          <w:tcPr>
            <w:tcW w:w="1136" w:type="dxa"/>
            <w:noWrap/>
            <w:hideMark/>
          </w:tcPr>
          <w:p w14:paraId="3B85A4AC" w14:textId="77777777" w:rsidR="00F529BC" w:rsidRPr="00F529BC" w:rsidRDefault="00F529BC" w:rsidP="00F529BC">
            <w:r w:rsidRPr="00F529BC">
              <w:t>4.847655</w:t>
            </w:r>
          </w:p>
        </w:tc>
        <w:tc>
          <w:tcPr>
            <w:tcW w:w="1136" w:type="dxa"/>
            <w:noWrap/>
            <w:hideMark/>
          </w:tcPr>
          <w:p w14:paraId="110B1CE0" w14:textId="77777777" w:rsidR="00F529BC" w:rsidRPr="00F529BC" w:rsidRDefault="00F529BC" w:rsidP="00F529BC">
            <w:r w:rsidRPr="00F529BC">
              <w:t>6.368652</w:t>
            </w:r>
          </w:p>
        </w:tc>
        <w:tc>
          <w:tcPr>
            <w:tcW w:w="1136" w:type="dxa"/>
            <w:noWrap/>
            <w:hideMark/>
          </w:tcPr>
          <w:p w14:paraId="725F6E4D" w14:textId="77777777" w:rsidR="00F529BC" w:rsidRPr="00F529BC" w:rsidRDefault="00F529BC" w:rsidP="00F529BC">
            <w:r w:rsidRPr="00F529BC">
              <w:t>11.49927</w:t>
            </w:r>
          </w:p>
        </w:tc>
        <w:tc>
          <w:tcPr>
            <w:tcW w:w="1136" w:type="dxa"/>
            <w:noWrap/>
            <w:hideMark/>
          </w:tcPr>
          <w:p w14:paraId="52177143" w14:textId="77777777" w:rsidR="00F529BC" w:rsidRPr="00F529BC" w:rsidRDefault="00F529BC" w:rsidP="00F529BC">
            <w:r w:rsidRPr="00F529BC">
              <w:t>10.35235</w:t>
            </w:r>
          </w:p>
        </w:tc>
        <w:tc>
          <w:tcPr>
            <w:tcW w:w="1136" w:type="dxa"/>
            <w:noWrap/>
            <w:hideMark/>
          </w:tcPr>
          <w:p w14:paraId="686109C1" w14:textId="77777777" w:rsidR="00F529BC" w:rsidRPr="00F529BC" w:rsidRDefault="00F529BC" w:rsidP="00F529BC">
            <w:r w:rsidRPr="00F529BC">
              <w:t>3.50814</w:t>
            </w:r>
          </w:p>
        </w:tc>
        <w:tc>
          <w:tcPr>
            <w:tcW w:w="1136" w:type="dxa"/>
            <w:noWrap/>
            <w:hideMark/>
          </w:tcPr>
          <w:p w14:paraId="6DC018F6" w14:textId="77777777" w:rsidR="00F529BC" w:rsidRPr="00F529BC" w:rsidRDefault="00F529BC" w:rsidP="00F529BC">
            <w:r w:rsidRPr="00F529BC">
              <w:t>5.634386</w:t>
            </w:r>
          </w:p>
        </w:tc>
        <w:tc>
          <w:tcPr>
            <w:tcW w:w="1136" w:type="dxa"/>
            <w:noWrap/>
            <w:hideMark/>
          </w:tcPr>
          <w:p w14:paraId="7D8A8C20" w14:textId="77777777" w:rsidR="00F529BC" w:rsidRPr="00F529BC" w:rsidRDefault="00F529BC" w:rsidP="00F529BC">
            <w:r w:rsidRPr="00F529BC">
              <w:t>7.917851</w:t>
            </w:r>
          </w:p>
        </w:tc>
        <w:tc>
          <w:tcPr>
            <w:tcW w:w="1136" w:type="dxa"/>
            <w:noWrap/>
            <w:hideMark/>
          </w:tcPr>
          <w:p w14:paraId="472EA415" w14:textId="77777777" w:rsidR="00F529BC" w:rsidRPr="00F529BC" w:rsidRDefault="00F529BC" w:rsidP="00F529BC">
            <w:r w:rsidRPr="00F529BC">
              <w:t>8.73277</w:t>
            </w:r>
          </w:p>
        </w:tc>
        <w:tc>
          <w:tcPr>
            <w:tcW w:w="1136" w:type="dxa"/>
            <w:noWrap/>
            <w:hideMark/>
          </w:tcPr>
          <w:p w14:paraId="6359883A" w14:textId="77777777" w:rsidR="00F529BC" w:rsidRPr="00F529BC" w:rsidRDefault="00F529BC" w:rsidP="00F529BC">
            <w:r w:rsidRPr="00F529BC">
              <w:t>9.829413</w:t>
            </w:r>
          </w:p>
        </w:tc>
      </w:tr>
      <w:tr w:rsidR="00F529BC" w:rsidRPr="00F529BC" w14:paraId="469E5681" w14:textId="77777777" w:rsidTr="00F529BC">
        <w:trPr>
          <w:trHeight w:val="241"/>
        </w:trPr>
        <w:tc>
          <w:tcPr>
            <w:tcW w:w="1136" w:type="dxa"/>
            <w:noWrap/>
            <w:hideMark/>
          </w:tcPr>
          <w:p w14:paraId="3A4EE27E" w14:textId="77777777" w:rsidR="00F529BC" w:rsidRPr="00F529BC" w:rsidRDefault="00F529BC" w:rsidP="00F529BC">
            <w:r w:rsidRPr="00F529BC">
              <w:t>2.514261</w:t>
            </w:r>
          </w:p>
        </w:tc>
        <w:tc>
          <w:tcPr>
            <w:tcW w:w="1136" w:type="dxa"/>
            <w:noWrap/>
            <w:hideMark/>
          </w:tcPr>
          <w:p w14:paraId="7F53DE9A" w14:textId="77777777" w:rsidR="00F529BC" w:rsidRPr="00F529BC" w:rsidRDefault="00F529BC" w:rsidP="00F529BC">
            <w:r w:rsidRPr="00F529BC">
              <w:t>3.765682</w:t>
            </w:r>
          </w:p>
        </w:tc>
        <w:tc>
          <w:tcPr>
            <w:tcW w:w="1136" w:type="dxa"/>
            <w:noWrap/>
            <w:hideMark/>
          </w:tcPr>
          <w:p w14:paraId="4F8FAA30" w14:textId="77777777" w:rsidR="00F529BC" w:rsidRPr="00F529BC" w:rsidRDefault="00F529BC" w:rsidP="00F529BC">
            <w:r w:rsidRPr="00F529BC">
              <w:t>8.961347</w:t>
            </w:r>
          </w:p>
        </w:tc>
        <w:tc>
          <w:tcPr>
            <w:tcW w:w="1136" w:type="dxa"/>
            <w:noWrap/>
            <w:hideMark/>
          </w:tcPr>
          <w:p w14:paraId="5580D12C" w14:textId="77777777" w:rsidR="00F529BC" w:rsidRPr="00F529BC" w:rsidRDefault="00F529BC" w:rsidP="00F529BC">
            <w:r w:rsidRPr="00F529BC">
              <w:t>8.552404</w:t>
            </w:r>
          </w:p>
        </w:tc>
        <w:tc>
          <w:tcPr>
            <w:tcW w:w="1136" w:type="dxa"/>
            <w:noWrap/>
            <w:hideMark/>
          </w:tcPr>
          <w:p w14:paraId="49E567BD" w14:textId="77777777" w:rsidR="00F529BC" w:rsidRPr="00F529BC" w:rsidRDefault="00F529BC" w:rsidP="00F529BC">
            <w:r w:rsidRPr="00F529BC">
              <w:t>11.4894</w:t>
            </w:r>
          </w:p>
        </w:tc>
        <w:tc>
          <w:tcPr>
            <w:tcW w:w="1136" w:type="dxa"/>
            <w:noWrap/>
            <w:hideMark/>
          </w:tcPr>
          <w:p w14:paraId="00C9A6F0" w14:textId="77777777" w:rsidR="00F529BC" w:rsidRPr="00F529BC" w:rsidRDefault="00F529BC" w:rsidP="00F529BC">
            <w:r w:rsidRPr="00F529BC">
              <w:t>3.471248</w:t>
            </w:r>
          </w:p>
        </w:tc>
        <w:tc>
          <w:tcPr>
            <w:tcW w:w="1136" w:type="dxa"/>
            <w:noWrap/>
            <w:hideMark/>
          </w:tcPr>
          <w:p w14:paraId="53160088" w14:textId="77777777" w:rsidR="00F529BC" w:rsidRPr="00F529BC" w:rsidRDefault="00F529BC" w:rsidP="00F529BC">
            <w:r w:rsidRPr="00F529BC">
              <w:t>4.243407</w:t>
            </w:r>
          </w:p>
        </w:tc>
        <w:tc>
          <w:tcPr>
            <w:tcW w:w="1136" w:type="dxa"/>
            <w:noWrap/>
            <w:hideMark/>
          </w:tcPr>
          <w:p w14:paraId="0E1F35DB" w14:textId="77777777" w:rsidR="00F529BC" w:rsidRPr="00F529BC" w:rsidRDefault="00F529BC" w:rsidP="00F529BC">
            <w:r w:rsidRPr="00F529BC">
              <w:t>6.906487</w:t>
            </w:r>
          </w:p>
        </w:tc>
        <w:tc>
          <w:tcPr>
            <w:tcW w:w="1136" w:type="dxa"/>
            <w:noWrap/>
            <w:hideMark/>
          </w:tcPr>
          <w:p w14:paraId="5E61C655" w14:textId="77777777" w:rsidR="00F529BC" w:rsidRPr="00F529BC" w:rsidRDefault="00F529BC" w:rsidP="00F529BC">
            <w:r w:rsidRPr="00F529BC">
              <w:t>8.74588</w:t>
            </w:r>
          </w:p>
        </w:tc>
        <w:tc>
          <w:tcPr>
            <w:tcW w:w="1136" w:type="dxa"/>
            <w:noWrap/>
            <w:hideMark/>
          </w:tcPr>
          <w:p w14:paraId="6802986C" w14:textId="77777777" w:rsidR="00F529BC" w:rsidRPr="00F529BC" w:rsidRDefault="00F529BC" w:rsidP="00F529BC">
            <w:r w:rsidRPr="00F529BC">
              <w:t>11.37871</w:t>
            </w:r>
          </w:p>
        </w:tc>
      </w:tr>
      <w:tr w:rsidR="00F529BC" w:rsidRPr="00F529BC" w14:paraId="0E224DB9" w14:textId="77777777" w:rsidTr="00F529BC">
        <w:trPr>
          <w:trHeight w:val="241"/>
        </w:trPr>
        <w:tc>
          <w:tcPr>
            <w:tcW w:w="1136" w:type="dxa"/>
            <w:noWrap/>
            <w:hideMark/>
          </w:tcPr>
          <w:p w14:paraId="43696296" w14:textId="77777777" w:rsidR="00F529BC" w:rsidRPr="00F529BC" w:rsidRDefault="00F529BC" w:rsidP="00F529BC">
            <w:r w:rsidRPr="00F529BC">
              <w:t>2.278206</w:t>
            </w:r>
          </w:p>
        </w:tc>
        <w:tc>
          <w:tcPr>
            <w:tcW w:w="1136" w:type="dxa"/>
            <w:noWrap/>
            <w:hideMark/>
          </w:tcPr>
          <w:p w14:paraId="3CF7F886" w14:textId="77777777" w:rsidR="00F529BC" w:rsidRPr="00F529BC" w:rsidRDefault="00F529BC" w:rsidP="00F529BC">
            <w:r w:rsidRPr="00F529BC">
              <w:t>5.726078</w:t>
            </w:r>
          </w:p>
        </w:tc>
        <w:tc>
          <w:tcPr>
            <w:tcW w:w="1136" w:type="dxa"/>
            <w:noWrap/>
            <w:hideMark/>
          </w:tcPr>
          <w:p w14:paraId="1005F2F7" w14:textId="77777777" w:rsidR="00F529BC" w:rsidRPr="00F529BC" w:rsidRDefault="00F529BC" w:rsidP="00F529BC">
            <w:r w:rsidRPr="00F529BC">
              <w:t>6.853018</w:t>
            </w:r>
          </w:p>
        </w:tc>
        <w:tc>
          <w:tcPr>
            <w:tcW w:w="1136" w:type="dxa"/>
            <w:noWrap/>
            <w:hideMark/>
          </w:tcPr>
          <w:p w14:paraId="4F46AFBE" w14:textId="77777777" w:rsidR="00F529BC" w:rsidRPr="00F529BC" w:rsidRDefault="00F529BC" w:rsidP="00F529BC">
            <w:r w:rsidRPr="00F529BC">
              <w:t>8.791724</w:t>
            </w:r>
          </w:p>
        </w:tc>
        <w:tc>
          <w:tcPr>
            <w:tcW w:w="1136" w:type="dxa"/>
            <w:noWrap/>
            <w:hideMark/>
          </w:tcPr>
          <w:p w14:paraId="65D0E6D6" w14:textId="77777777" w:rsidR="00F529BC" w:rsidRPr="00F529BC" w:rsidRDefault="00F529BC" w:rsidP="00F529BC">
            <w:r w:rsidRPr="00F529BC">
              <w:t>14.98022</w:t>
            </w:r>
          </w:p>
        </w:tc>
        <w:tc>
          <w:tcPr>
            <w:tcW w:w="1136" w:type="dxa"/>
            <w:noWrap/>
            <w:hideMark/>
          </w:tcPr>
          <w:p w14:paraId="1A347F47" w14:textId="77777777" w:rsidR="00F529BC" w:rsidRPr="00F529BC" w:rsidRDefault="00F529BC" w:rsidP="00F529BC">
            <w:r w:rsidRPr="00F529BC">
              <w:t>2.874056</w:t>
            </w:r>
          </w:p>
        </w:tc>
        <w:tc>
          <w:tcPr>
            <w:tcW w:w="1136" w:type="dxa"/>
            <w:noWrap/>
            <w:hideMark/>
          </w:tcPr>
          <w:p w14:paraId="6B0390F8" w14:textId="77777777" w:rsidR="00F529BC" w:rsidRPr="00F529BC" w:rsidRDefault="00F529BC" w:rsidP="00F529BC">
            <w:r w:rsidRPr="00F529BC">
              <w:t>5.548</w:t>
            </w:r>
          </w:p>
        </w:tc>
        <w:tc>
          <w:tcPr>
            <w:tcW w:w="1136" w:type="dxa"/>
            <w:noWrap/>
            <w:hideMark/>
          </w:tcPr>
          <w:p w14:paraId="02DD738E" w14:textId="77777777" w:rsidR="00F529BC" w:rsidRPr="00F529BC" w:rsidRDefault="00F529BC" w:rsidP="00F529BC">
            <w:r w:rsidRPr="00F529BC">
              <w:t>6.627092</w:t>
            </w:r>
          </w:p>
        </w:tc>
        <w:tc>
          <w:tcPr>
            <w:tcW w:w="1136" w:type="dxa"/>
            <w:noWrap/>
            <w:hideMark/>
          </w:tcPr>
          <w:p w14:paraId="04A6D300" w14:textId="77777777" w:rsidR="00F529BC" w:rsidRPr="00F529BC" w:rsidRDefault="00F529BC" w:rsidP="00F529BC">
            <w:r w:rsidRPr="00F529BC">
              <w:t>11.4785</w:t>
            </w:r>
          </w:p>
        </w:tc>
        <w:tc>
          <w:tcPr>
            <w:tcW w:w="1136" w:type="dxa"/>
            <w:noWrap/>
            <w:hideMark/>
          </w:tcPr>
          <w:p w14:paraId="0EF95443" w14:textId="77777777" w:rsidR="00F529BC" w:rsidRPr="00F529BC" w:rsidRDefault="00F529BC" w:rsidP="00F529BC">
            <w:r w:rsidRPr="00F529BC">
              <w:t>11.52543</w:t>
            </w:r>
          </w:p>
        </w:tc>
      </w:tr>
      <w:tr w:rsidR="00F529BC" w:rsidRPr="00F529BC" w14:paraId="2BE2A0C1" w14:textId="77777777" w:rsidTr="00F529BC">
        <w:trPr>
          <w:trHeight w:val="241"/>
        </w:trPr>
        <w:tc>
          <w:tcPr>
            <w:tcW w:w="1136" w:type="dxa"/>
            <w:noWrap/>
            <w:hideMark/>
          </w:tcPr>
          <w:p w14:paraId="550C700F" w14:textId="77777777" w:rsidR="00F529BC" w:rsidRPr="00F529BC" w:rsidRDefault="00F529BC" w:rsidP="00F529BC">
            <w:r w:rsidRPr="00F529BC">
              <w:t>3.873503</w:t>
            </w:r>
          </w:p>
        </w:tc>
        <w:tc>
          <w:tcPr>
            <w:tcW w:w="1136" w:type="dxa"/>
            <w:noWrap/>
            <w:hideMark/>
          </w:tcPr>
          <w:p w14:paraId="5933DA55" w14:textId="77777777" w:rsidR="00F529BC" w:rsidRPr="00F529BC" w:rsidRDefault="00F529BC" w:rsidP="00F529BC">
            <w:r w:rsidRPr="00F529BC">
              <w:t>5.225531</w:t>
            </w:r>
          </w:p>
        </w:tc>
        <w:tc>
          <w:tcPr>
            <w:tcW w:w="1136" w:type="dxa"/>
            <w:noWrap/>
            <w:hideMark/>
          </w:tcPr>
          <w:p w14:paraId="354BE02C" w14:textId="77777777" w:rsidR="00F529BC" w:rsidRPr="00F529BC" w:rsidRDefault="00F529BC" w:rsidP="00F529BC">
            <w:r w:rsidRPr="00F529BC">
              <w:t>6.561822</w:t>
            </w:r>
          </w:p>
        </w:tc>
        <w:tc>
          <w:tcPr>
            <w:tcW w:w="1136" w:type="dxa"/>
            <w:noWrap/>
            <w:hideMark/>
          </w:tcPr>
          <w:p w14:paraId="3AE3C40A" w14:textId="77777777" w:rsidR="00F529BC" w:rsidRPr="00F529BC" w:rsidRDefault="00F529BC" w:rsidP="00F529BC">
            <w:r w:rsidRPr="00F529BC">
              <w:t>12.11288</w:t>
            </w:r>
          </w:p>
        </w:tc>
        <w:tc>
          <w:tcPr>
            <w:tcW w:w="1136" w:type="dxa"/>
            <w:noWrap/>
            <w:hideMark/>
          </w:tcPr>
          <w:p w14:paraId="4EE4751F" w14:textId="77777777" w:rsidR="00F529BC" w:rsidRPr="00F529BC" w:rsidRDefault="00F529BC" w:rsidP="00F529BC">
            <w:r w:rsidRPr="00F529BC">
              <w:t>15.77293</w:t>
            </w:r>
          </w:p>
        </w:tc>
        <w:tc>
          <w:tcPr>
            <w:tcW w:w="1136" w:type="dxa"/>
            <w:noWrap/>
            <w:hideMark/>
          </w:tcPr>
          <w:p w14:paraId="2D6DF6A9" w14:textId="77777777" w:rsidR="00F529BC" w:rsidRPr="00F529BC" w:rsidRDefault="00F529BC" w:rsidP="00F529BC">
            <w:r w:rsidRPr="00F529BC">
              <w:t>3.371493</w:t>
            </w:r>
          </w:p>
        </w:tc>
        <w:tc>
          <w:tcPr>
            <w:tcW w:w="1136" w:type="dxa"/>
            <w:noWrap/>
            <w:hideMark/>
          </w:tcPr>
          <w:p w14:paraId="6E9C8769" w14:textId="77777777" w:rsidR="00F529BC" w:rsidRPr="00F529BC" w:rsidRDefault="00F529BC" w:rsidP="00F529BC">
            <w:r w:rsidRPr="00F529BC">
              <w:t>7.435</w:t>
            </w:r>
          </w:p>
        </w:tc>
        <w:tc>
          <w:tcPr>
            <w:tcW w:w="1136" w:type="dxa"/>
            <w:noWrap/>
            <w:hideMark/>
          </w:tcPr>
          <w:p w14:paraId="0603B511" w14:textId="77777777" w:rsidR="00F529BC" w:rsidRPr="00F529BC" w:rsidRDefault="00F529BC" w:rsidP="00F529BC">
            <w:r w:rsidRPr="00F529BC">
              <w:t>6.771011</w:t>
            </w:r>
          </w:p>
        </w:tc>
        <w:tc>
          <w:tcPr>
            <w:tcW w:w="1136" w:type="dxa"/>
            <w:noWrap/>
            <w:hideMark/>
          </w:tcPr>
          <w:p w14:paraId="574612A2" w14:textId="77777777" w:rsidR="00F529BC" w:rsidRPr="00F529BC" w:rsidRDefault="00F529BC" w:rsidP="00F529BC">
            <w:r w:rsidRPr="00F529BC">
              <w:t>10.31043</w:t>
            </w:r>
          </w:p>
        </w:tc>
        <w:tc>
          <w:tcPr>
            <w:tcW w:w="1136" w:type="dxa"/>
            <w:noWrap/>
            <w:hideMark/>
          </w:tcPr>
          <w:p w14:paraId="3645B94D" w14:textId="77777777" w:rsidR="00F529BC" w:rsidRPr="00F529BC" w:rsidRDefault="00F529BC" w:rsidP="00F529BC">
            <w:r w:rsidRPr="00F529BC">
              <w:t>13.67478</w:t>
            </w:r>
          </w:p>
        </w:tc>
      </w:tr>
      <w:tr w:rsidR="00F529BC" w:rsidRPr="00F529BC" w14:paraId="1363851F" w14:textId="77777777" w:rsidTr="00F529BC">
        <w:trPr>
          <w:trHeight w:val="241"/>
        </w:trPr>
        <w:tc>
          <w:tcPr>
            <w:tcW w:w="1136" w:type="dxa"/>
            <w:noWrap/>
            <w:hideMark/>
          </w:tcPr>
          <w:p w14:paraId="303DE787" w14:textId="77777777" w:rsidR="00F529BC" w:rsidRPr="00F529BC" w:rsidRDefault="00F529BC" w:rsidP="00F529BC">
            <w:r w:rsidRPr="00F529BC">
              <w:t>2.656764</w:t>
            </w:r>
          </w:p>
        </w:tc>
        <w:tc>
          <w:tcPr>
            <w:tcW w:w="1136" w:type="dxa"/>
            <w:noWrap/>
            <w:hideMark/>
          </w:tcPr>
          <w:p w14:paraId="51E7F099" w14:textId="77777777" w:rsidR="00F529BC" w:rsidRPr="00F529BC" w:rsidRDefault="00F529BC" w:rsidP="00F529BC">
            <w:r w:rsidRPr="00F529BC">
              <w:t>5.720313</w:t>
            </w:r>
          </w:p>
        </w:tc>
        <w:tc>
          <w:tcPr>
            <w:tcW w:w="1136" w:type="dxa"/>
            <w:noWrap/>
            <w:hideMark/>
          </w:tcPr>
          <w:p w14:paraId="4A05ED28" w14:textId="77777777" w:rsidR="00F529BC" w:rsidRPr="00F529BC" w:rsidRDefault="00F529BC" w:rsidP="00F529BC">
            <w:r w:rsidRPr="00F529BC">
              <w:t>9.487013</w:t>
            </w:r>
          </w:p>
        </w:tc>
        <w:tc>
          <w:tcPr>
            <w:tcW w:w="1136" w:type="dxa"/>
            <w:noWrap/>
            <w:hideMark/>
          </w:tcPr>
          <w:p w14:paraId="6067ED9F" w14:textId="77777777" w:rsidR="00F529BC" w:rsidRPr="00F529BC" w:rsidRDefault="00F529BC" w:rsidP="00F529BC">
            <w:r w:rsidRPr="00F529BC">
              <w:t>9.56169</w:t>
            </w:r>
          </w:p>
        </w:tc>
        <w:tc>
          <w:tcPr>
            <w:tcW w:w="1136" w:type="dxa"/>
            <w:noWrap/>
            <w:hideMark/>
          </w:tcPr>
          <w:p w14:paraId="0E13E1A7" w14:textId="77777777" w:rsidR="00F529BC" w:rsidRPr="00F529BC" w:rsidRDefault="00F529BC" w:rsidP="00F529BC">
            <w:r w:rsidRPr="00F529BC">
              <w:t>11.94964</w:t>
            </w:r>
          </w:p>
        </w:tc>
        <w:tc>
          <w:tcPr>
            <w:tcW w:w="1136" w:type="dxa"/>
            <w:noWrap/>
            <w:hideMark/>
          </w:tcPr>
          <w:p w14:paraId="2BC484EF" w14:textId="77777777" w:rsidR="00F529BC" w:rsidRPr="00F529BC" w:rsidRDefault="00F529BC" w:rsidP="00F529BC">
            <w:r w:rsidRPr="00F529BC">
              <w:t>2.563447</w:t>
            </w:r>
          </w:p>
        </w:tc>
        <w:tc>
          <w:tcPr>
            <w:tcW w:w="1136" w:type="dxa"/>
            <w:noWrap/>
            <w:hideMark/>
          </w:tcPr>
          <w:p w14:paraId="2D2C8052" w14:textId="77777777" w:rsidR="00F529BC" w:rsidRPr="00F529BC" w:rsidRDefault="00F529BC" w:rsidP="00F529BC">
            <w:r w:rsidRPr="00F529BC">
              <w:t>6.320119</w:t>
            </w:r>
          </w:p>
        </w:tc>
        <w:tc>
          <w:tcPr>
            <w:tcW w:w="1136" w:type="dxa"/>
            <w:noWrap/>
            <w:hideMark/>
          </w:tcPr>
          <w:p w14:paraId="1F4385CF" w14:textId="77777777" w:rsidR="00F529BC" w:rsidRPr="00F529BC" w:rsidRDefault="00F529BC" w:rsidP="00F529BC">
            <w:r w:rsidRPr="00F529BC">
              <w:t>7.424433</w:t>
            </w:r>
          </w:p>
        </w:tc>
        <w:tc>
          <w:tcPr>
            <w:tcW w:w="1136" w:type="dxa"/>
            <w:noWrap/>
            <w:hideMark/>
          </w:tcPr>
          <w:p w14:paraId="7C711CA1" w14:textId="77777777" w:rsidR="00F529BC" w:rsidRPr="00F529BC" w:rsidRDefault="00F529BC" w:rsidP="00F529BC">
            <w:r w:rsidRPr="00F529BC">
              <w:t>9.142878</w:t>
            </w:r>
          </w:p>
        </w:tc>
        <w:tc>
          <w:tcPr>
            <w:tcW w:w="1136" w:type="dxa"/>
            <w:noWrap/>
            <w:hideMark/>
          </w:tcPr>
          <w:p w14:paraId="1A6442CD" w14:textId="77777777" w:rsidR="00F529BC" w:rsidRPr="00F529BC" w:rsidRDefault="00F529BC" w:rsidP="00F529BC">
            <w:r w:rsidRPr="00F529BC">
              <w:t>16.2772</w:t>
            </w:r>
          </w:p>
        </w:tc>
      </w:tr>
      <w:tr w:rsidR="00F529BC" w:rsidRPr="00F529BC" w14:paraId="77791F2C" w14:textId="77777777" w:rsidTr="00F529BC">
        <w:trPr>
          <w:trHeight w:val="241"/>
        </w:trPr>
        <w:tc>
          <w:tcPr>
            <w:tcW w:w="1136" w:type="dxa"/>
            <w:noWrap/>
            <w:hideMark/>
          </w:tcPr>
          <w:p w14:paraId="6BF6B726" w14:textId="77777777" w:rsidR="00F529BC" w:rsidRPr="00F529BC" w:rsidRDefault="00F529BC" w:rsidP="00F529BC">
            <w:r w:rsidRPr="00F529BC">
              <w:t>3.621985</w:t>
            </w:r>
          </w:p>
        </w:tc>
        <w:tc>
          <w:tcPr>
            <w:tcW w:w="1136" w:type="dxa"/>
            <w:noWrap/>
            <w:hideMark/>
          </w:tcPr>
          <w:p w14:paraId="72DD122E" w14:textId="77777777" w:rsidR="00F529BC" w:rsidRPr="00F529BC" w:rsidRDefault="00F529BC" w:rsidP="00F529BC">
            <w:r w:rsidRPr="00F529BC">
              <w:t>5.841046</w:t>
            </w:r>
          </w:p>
        </w:tc>
        <w:tc>
          <w:tcPr>
            <w:tcW w:w="1136" w:type="dxa"/>
            <w:noWrap/>
            <w:hideMark/>
          </w:tcPr>
          <w:p w14:paraId="260F65C6" w14:textId="77777777" w:rsidR="00F529BC" w:rsidRPr="00F529BC" w:rsidRDefault="00F529BC" w:rsidP="00F529BC">
            <w:r w:rsidRPr="00F529BC">
              <w:t>7.970902</w:t>
            </w:r>
          </w:p>
        </w:tc>
        <w:tc>
          <w:tcPr>
            <w:tcW w:w="1136" w:type="dxa"/>
            <w:noWrap/>
            <w:hideMark/>
          </w:tcPr>
          <w:p w14:paraId="37C02888" w14:textId="77777777" w:rsidR="00F529BC" w:rsidRPr="00F529BC" w:rsidRDefault="00F529BC" w:rsidP="00F529BC">
            <w:r w:rsidRPr="00F529BC">
              <w:t>9.792695</w:t>
            </w:r>
          </w:p>
        </w:tc>
        <w:tc>
          <w:tcPr>
            <w:tcW w:w="1136" w:type="dxa"/>
            <w:noWrap/>
            <w:hideMark/>
          </w:tcPr>
          <w:p w14:paraId="61DFCDCF" w14:textId="77777777" w:rsidR="00F529BC" w:rsidRPr="00F529BC" w:rsidRDefault="00F529BC" w:rsidP="00F529BC">
            <w:r w:rsidRPr="00F529BC">
              <w:t>11.67776</w:t>
            </w:r>
          </w:p>
        </w:tc>
        <w:tc>
          <w:tcPr>
            <w:tcW w:w="1136" w:type="dxa"/>
            <w:noWrap/>
            <w:hideMark/>
          </w:tcPr>
          <w:p w14:paraId="61E76752" w14:textId="77777777" w:rsidR="00F529BC" w:rsidRPr="00F529BC" w:rsidRDefault="00F529BC" w:rsidP="00F529BC">
            <w:r w:rsidRPr="00F529BC">
              <w:t>3.988949</w:t>
            </w:r>
          </w:p>
        </w:tc>
        <w:tc>
          <w:tcPr>
            <w:tcW w:w="1136" w:type="dxa"/>
            <w:noWrap/>
            <w:hideMark/>
          </w:tcPr>
          <w:p w14:paraId="0573AEED" w14:textId="77777777" w:rsidR="00F529BC" w:rsidRPr="00F529BC" w:rsidRDefault="00F529BC" w:rsidP="00F529BC">
            <w:r w:rsidRPr="00F529BC">
              <w:t>4.127738</w:t>
            </w:r>
          </w:p>
        </w:tc>
        <w:tc>
          <w:tcPr>
            <w:tcW w:w="1136" w:type="dxa"/>
            <w:noWrap/>
            <w:hideMark/>
          </w:tcPr>
          <w:p w14:paraId="420A706C" w14:textId="77777777" w:rsidR="00F529BC" w:rsidRPr="00F529BC" w:rsidRDefault="00F529BC" w:rsidP="00F529BC">
            <w:r w:rsidRPr="00F529BC">
              <w:t>7.102822</w:t>
            </w:r>
          </w:p>
        </w:tc>
        <w:tc>
          <w:tcPr>
            <w:tcW w:w="1136" w:type="dxa"/>
            <w:noWrap/>
            <w:hideMark/>
          </w:tcPr>
          <w:p w14:paraId="2587AD29" w14:textId="77777777" w:rsidR="00F529BC" w:rsidRPr="00F529BC" w:rsidRDefault="00F529BC" w:rsidP="00F529BC">
            <w:r w:rsidRPr="00F529BC">
              <w:t>14.30955</w:t>
            </w:r>
          </w:p>
        </w:tc>
        <w:tc>
          <w:tcPr>
            <w:tcW w:w="1136" w:type="dxa"/>
            <w:noWrap/>
            <w:hideMark/>
          </w:tcPr>
          <w:p w14:paraId="610AD423" w14:textId="77777777" w:rsidR="00F529BC" w:rsidRPr="00F529BC" w:rsidRDefault="00F529BC" w:rsidP="00F529BC">
            <w:r w:rsidRPr="00F529BC">
              <w:t>16.30049</w:t>
            </w:r>
          </w:p>
        </w:tc>
      </w:tr>
      <w:tr w:rsidR="00F529BC" w:rsidRPr="00F529BC" w14:paraId="0C940E20" w14:textId="77777777" w:rsidTr="00F529BC">
        <w:trPr>
          <w:trHeight w:val="241"/>
        </w:trPr>
        <w:tc>
          <w:tcPr>
            <w:tcW w:w="1136" w:type="dxa"/>
            <w:noWrap/>
            <w:hideMark/>
          </w:tcPr>
          <w:p w14:paraId="7CADE0BA" w14:textId="77777777" w:rsidR="00F529BC" w:rsidRPr="00F529BC" w:rsidRDefault="00F529BC" w:rsidP="00F529BC">
            <w:r w:rsidRPr="00F529BC">
              <w:t>2.956556</w:t>
            </w:r>
          </w:p>
        </w:tc>
        <w:tc>
          <w:tcPr>
            <w:tcW w:w="1136" w:type="dxa"/>
            <w:noWrap/>
            <w:hideMark/>
          </w:tcPr>
          <w:p w14:paraId="3593489D" w14:textId="77777777" w:rsidR="00F529BC" w:rsidRPr="00F529BC" w:rsidRDefault="00F529BC" w:rsidP="00F529BC">
            <w:r w:rsidRPr="00F529BC">
              <w:t>5.822186</w:t>
            </w:r>
          </w:p>
        </w:tc>
        <w:tc>
          <w:tcPr>
            <w:tcW w:w="1136" w:type="dxa"/>
            <w:noWrap/>
            <w:hideMark/>
          </w:tcPr>
          <w:p w14:paraId="6E55916A" w14:textId="77777777" w:rsidR="00F529BC" w:rsidRPr="00F529BC" w:rsidRDefault="00F529BC" w:rsidP="00F529BC">
            <w:r w:rsidRPr="00F529BC">
              <w:t>7.852241</w:t>
            </w:r>
          </w:p>
        </w:tc>
        <w:tc>
          <w:tcPr>
            <w:tcW w:w="1136" w:type="dxa"/>
            <w:noWrap/>
            <w:hideMark/>
          </w:tcPr>
          <w:p w14:paraId="63B87C4D" w14:textId="77777777" w:rsidR="00F529BC" w:rsidRPr="00F529BC" w:rsidRDefault="00F529BC" w:rsidP="00F529BC">
            <w:r w:rsidRPr="00F529BC">
              <w:t>12.82029</w:t>
            </w:r>
          </w:p>
        </w:tc>
        <w:tc>
          <w:tcPr>
            <w:tcW w:w="1136" w:type="dxa"/>
            <w:noWrap/>
            <w:hideMark/>
          </w:tcPr>
          <w:p w14:paraId="37858C49" w14:textId="77777777" w:rsidR="00F529BC" w:rsidRPr="00F529BC" w:rsidRDefault="00F529BC" w:rsidP="00F529BC">
            <w:r w:rsidRPr="00F529BC">
              <w:t>15.39547</w:t>
            </w:r>
          </w:p>
        </w:tc>
        <w:tc>
          <w:tcPr>
            <w:tcW w:w="1136" w:type="dxa"/>
            <w:noWrap/>
            <w:hideMark/>
          </w:tcPr>
          <w:p w14:paraId="19639F18" w14:textId="77777777" w:rsidR="00F529BC" w:rsidRPr="00F529BC" w:rsidRDefault="00F529BC" w:rsidP="00F529BC">
            <w:r w:rsidRPr="00F529BC">
              <w:t>3.932966</w:t>
            </w:r>
          </w:p>
        </w:tc>
        <w:tc>
          <w:tcPr>
            <w:tcW w:w="1136" w:type="dxa"/>
            <w:noWrap/>
            <w:hideMark/>
          </w:tcPr>
          <w:p w14:paraId="1DDB15A4" w14:textId="77777777" w:rsidR="00F529BC" w:rsidRPr="00F529BC" w:rsidRDefault="00F529BC" w:rsidP="00F529BC">
            <w:r w:rsidRPr="00F529BC">
              <w:t>7.405085</w:t>
            </w:r>
          </w:p>
        </w:tc>
        <w:tc>
          <w:tcPr>
            <w:tcW w:w="1136" w:type="dxa"/>
            <w:noWrap/>
            <w:hideMark/>
          </w:tcPr>
          <w:p w14:paraId="78D9F7B6" w14:textId="77777777" w:rsidR="00F529BC" w:rsidRPr="00F529BC" w:rsidRDefault="00F529BC" w:rsidP="00F529BC">
            <w:r w:rsidRPr="00F529BC">
              <w:t>9.282908</w:t>
            </w:r>
          </w:p>
        </w:tc>
        <w:tc>
          <w:tcPr>
            <w:tcW w:w="1136" w:type="dxa"/>
            <w:noWrap/>
            <w:hideMark/>
          </w:tcPr>
          <w:p w14:paraId="5D00F7BA" w14:textId="77777777" w:rsidR="00F529BC" w:rsidRPr="00F529BC" w:rsidRDefault="00F529BC" w:rsidP="00F529BC">
            <w:r w:rsidRPr="00F529BC">
              <w:t>9.975644</w:t>
            </w:r>
          </w:p>
        </w:tc>
        <w:tc>
          <w:tcPr>
            <w:tcW w:w="1136" w:type="dxa"/>
            <w:noWrap/>
            <w:hideMark/>
          </w:tcPr>
          <w:p w14:paraId="092C8918" w14:textId="77777777" w:rsidR="00F529BC" w:rsidRPr="00F529BC" w:rsidRDefault="00F529BC" w:rsidP="00F529BC">
            <w:r w:rsidRPr="00F529BC">
              <w:t>11.74011</w:t>
            </w:r>
          </w:p>
        </w:tc>
      </w:tr>
      <w:tr w:rsidR="00F529BC" w:rsidRPr="00F529BC" w14:paraId="0E5C9F93" w14:textId="77777777" w:rsidTr="00F529BC">
        <w:trPr>
          <w:trHeight w:val="241"/>
        </w:trPr>
        <w:tc>
          <w:tcPr>
            <w:tcW w:w="1136" w:type="dxa"/>
            <w:noWrap/>
            <w:hideMark/>
          </w:tcPr>
          <w:p w14:paraId="26EEA224" w14:textId="77777777" w:rsidR="00F529BC" w:rsidRPr="00F529BC" w:rsidRDefault="00F529BC" w:rsidP="00F529BC">
            <w:pPr>
              <w:rPr>
                <w:b/>
                <w:bCs/>
              </w:rPr>
            </w:pPr>
            <w:r w:rsidRPr="00F529BC">
              <w:rPr>
                <w:b/>
                <w:bCs/>
              </w:rPr>
              <w:t>2.900507</w:t>
            </w:r>
          </w:p>
        </w:tc>
        <w:tc>
          <w:tcPr>
            <w:tcW w:w="1136" w:type="dxa"/>
            <w:noWrap/>
            <w:hideMark/>
          </w:tcPr>
          <w:p w14:paraId="2BCF019E" w14:textId="77777777" w:rsidR="00F529BC" w:rsidRPr="00F529BC" w:rsidRDefault="00F529BC" w:rsidP="00F529BC">
            <w:pPr>
              <w:rPr>
                <w:b/>
                <w:bCs/>
              </w:rPr>
            </w:pPr>
            <w:r w:rsidRPr="00F529BC">
              <w:rPr>
                <w:b/>
                <w:bCs/>
              </w:rPr>
              <w:t>4.924577</w:t>
            </w:r>
          </w:p>
        </w:tc>
        <w:tc>
          <w:tcPr>
            <w:tcW w:w="1136" w:type="dxa"/>
            <w:noWrap/>
            <w:hideMark/>
          </w:tcPr>
          <w:p w14:paraId="3F7DC943" w14:textId="77777777" w:rsidR="00F529BC" w:rsidRPr="00F529BC" w:rsidRDefault="00F529BC" w:rsidP="00F529BC">
            <w:pPr>
              <w:rPr>
                <w:b/>
                <w:bCs/>
              </w:rPr>
            </w:pPr>
            <w:r w:rsidRPr="00F529BC">
              <w:rPr>
                <w:b/>
                <w:bCs/>
              </w:rPr>
              <w:t>7.611467</w:t>
            </w:r>
          </w:p>
        </w:tc>
        <w:tc>
          <w:tcPr>
            <w:tcW w:w="1136" w:type="dxa"/>
            <w:noWrap/>
            <w:hideMark/>
          </w:tcPr>
          <w:p w14:paraId="579EF863" w14:textId="77777777" w:rsidR="00F529BC" w:rsidRPr="00F529BC" w:rsidRDefault="00F529BC" w:rsidP="00F529BC">
            <w:pPr>
              <w:rPr>
                <w:b/>
                <w:bCs/>
              </w:rPr>
            </w:pPr>
            <w:r w:rsidRPr="00F529BC">
              <w:rPr>
                <w:b/>
                <w:bCs/>
              </w:rPr>
              <w:t>10.0796</w:t>
            </w:r>
          </w:p>
        </w:tc>
        <w:tc>
          <w:tcPr>
            <w:tcW w:w="1136" w:type="dxa"/>
            <w:noWrap/>
            <w:hideMark/>
          </w:tcPr>
          <w:p w14:paraId="08ABE122" w14:textId="77777777" w:rsidR="00F529BC" w:rsidRPr="00F529BC" w:rsidRDefault="00F529BC" w:rsidP="00F529BC">
            <w:pPr>
              <w:rPr>
                <w:b/>
                <w:bCs/>
              </w:rPr>
            </w:pPr>
            <w:r w:rsidRPr="00F529BC">
              <w:rPr>
                <w:b/>
                <w:bCs/>
              </w:rPr>
              <w:t>12.90302</w:t>
            </w:r>
          </w:p>
        </w:tc>
        <w:tc>
          <w:tcPr>
            <w:tcW w:w="1136" w:type="dxa"/>
            <w:noWrap/>
            <w:hideMark/>
          </w:tcPr>
          <w:p w14:paraId="44E88FCC" w14:textId="77777777" w:rsidR="00F529BC" w:rsidRPr="00F529BC" w:rsidRDefault="00F529BC" w:rsidP="00F529BC">
            <w:pPr>
              <w:rPr>
                <w:b/>
                <w:bCs/>
              </w:rPr>
            </w:pPr>
            <w:r w:rsidRPr="00F529BC">
              <w:rPr>
                <w:b/>
                <w:bCs/>
              </w:rPr>
              <w:t>3.291066</w:t>
            </w:r>
          </w:p>
        </w:tc>
        <w:tc>
          <w:tcPr>
            <w:tcW w:w="1136" w:type="dxa"/>
            <w:noWrap/>
            <w:hideMark/>
          </w:tcPr>
          <w:p w14:paraId="28E152A9" w14:textId="77777777" w:rsidR="00F529BC" w:rsidRPr="00F529BC" w:rsidRDefault="00F529BC" w:rsidP="00F529BC">
            <w:pPr>
              <w:rPr>
                <w:b/>
                <w:bCs/>
              </w:rPr>
            </w:pPr>
            <w:r w:rsidRPr="00F529BC">
              <w:rPr>
                <w:b/>
                <w:bCs/>
              </w:rPr>
              <w:t>5.259223</w:t>
            </w:r>
          </w:p>
        </w:tc>
        <w:tc>
          <w:tcPr>
            <w:tcW w:w="1136" w:type="dxa"/>
            <w:noWrap/>
            <w:hideMark/>
          </w:tcPr>
          <w:p w14:paraId="672CF728" w14:textId="77777777" w:rsidR="00F529BC" w:rsidRPr="00F529BC" w:rsidRDefault="00F529BC" w:rsidP="00F529BC">
            <w:pPr>
              <w:rPr>
                <w:b/>
                <w:bCs/>
              </w:rPr>
            </w:pPr>
            <w:r w:rsidRPr="00F529BC">
              <w:rPr>
                <w:b/>
                <w:bCs/>
              </w:rPr>
              <w:t>7.013259</w:t>
            </w:r>
          </w:p>
        </w:tc>
        <w:tc>
          <w:tcPr>
            <w:tcW w:w="1136" w:type="dxa"/>
            <w:noWrap/>
            <w:hideMark/>
          </w:tcPr>
          <w:p w14:paraId="4312AA99" w14:textId="77777777" w:rsidR="00F529BC" w:rsidRPr="00F529BC" w:rsidRDefault="00F529BC" w:rsidP="00F529BC">
            <w:pPr>
              <w:rPr>
                <w:b/>
                <w:bCs/>
              </w:rPr>
            </w:pPr>
            <w:r w:rsidRPr="00F529BC">
              <w:rPr>
                <w:b/>
                <w:bCs/>
              </w:rPr>
              <w:t>9.825552</w:t>
            </w:r>
          </w:p>
        </w:tc>
        <w:tc>
          <w:tcPr>
            <w:tcW w:w="1136" w:type="dxa"/>
            <w:noWrap/>
            <w:hideMark/>
          </w:tcPr>
          <w:p w14:paraId="3E278D18" w14:textId="77777777" w:rsidR="00F529BC" w:rsidRPr="00F529BC" w:rsidRDefault="00F529BC" w:rsidP="00F529BC">
            <w:pPr>
              <w:rPr>
                <w:b/>
                <w:bCs/>
              </w:rPr>
            </w:pPr>
            <w:r w:rsidRPr="00F529BC">
              <w:rPr>
                <w:b/>
                <w:bCs/>
              </w:rPr>
              <w:t>12.52589</w:t>
            </w:r>
          </w:p>
        </w:tc>
      </w:tr>
    </w:tbl>
    <w:p w14:paraId="10B47B5A" w14:textId="2AAD3FDC" w:rsidR="00F529BC" w:rsidRDefault="00F529BC" w:rsidP="00DD05AD">
      <w:r>
        <w:lastRenderedPageBreak/>
        <w:t>2</w:t>
      </w:r>
      <w:r w:rsidRPr="00F529BC">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2C7A4AF" w14:textId="77777777" w:rsidTr="00F529BC">
        <w:trPr>
          <w:trHeight w:val="300"/>
        </w:trPr>
        <w:tc>
          <w:tcPr>
            <w:tcW w:w="960" w:type="dxa"/>
            <w:noWrap/>
            <w:hideMark/>
          </w:tcPr>
          <w:p w14:paraId="7D74D209" w14:textId="77777777" w:rsidR="00F529BC" w:rsidRPr="00F529BC" w:rsidRDefault="00F529BC" w:rsidP="00F529BC">
            <w:r w:rsidRPr="00F529BC">
              <w:t>Tx01</w:t>
            </w:r>
          </w:p>
        </w:tc>
        <w:tc>
          <w:tcPr>
            <w:tcW w:w="960" w:type="dxa"/>
            <w:noWrap/>
            <w:hideMark/>
          </w:tcPr>
          <w:p w14:paraId="05AA9DB5" w14:textId="77777777" w:rsidR="00F529BC" w:rsidRPr="00F529BC" w:rsidRDefault="00F529BC" w:rsidP="00F529BC">
            <w:r w:rsidRPr="00F529BC">
              <w:t>Tx02</w:t>
            </w:r>
          </w:p>
        </w:tc>
        <w:tc>
          <w:tcPr>
            <w:tcW w:w="960" w:type="dxa"/>
            <w:noWrap/>
            <w:hideMark/>
          </w:tcPr>
          <w:p w14:paraId="7D70EBA9" w14:textId="77777777" w:rsidR="00F529BC" w:rsidRPr="00F529BC" w:rsidRDefault="00F529BC" w:rsidP="00F529BC">
            <w:r w:rsidRPr="00F529BC">
              <w:t>Tx03</w:t>
            </w:r>
          </w:p>
        </w:tc>
        <w:tc>
          <w:tcPr>
            <w:tcW w:w="960" w:type="dxa"/>
            <w:noWrap/>
            <w:hideMark/>
          </w:tcPr>
          <w:p w14:paraId="700DBA76" w14:textId="77777777" w:rsidR="00F529BC" w:rsidRPr="00F529BC" w:rsidRDefault="00F529BC" w:rsidP="00F529BC">
            <w:r w:rsidRPr="00F529BC">
              <w:t>Tx04</w:t>
            </w:r>
          </w:p>
        </w:tc>
        <w:tc>
          <w:tcPr>
            <w:tcW w:w="960" w:type="dxa"/>
            <w:noWrap/>
            <w:hideMark/>
          </w:tcPr>
          <w:p w14:paraId="59B73BAC" w14:textId="77777777" w:rsidR="00F529BC" w:rsidRPr="00F529BC" w:rsidRDefault="00F529BC" w:rsidP="00F529BC">
            <w:r w:rsidRPr="00F529BC">
              <w:t>Tx05</w:t>
            </w:r>
          </w:p>
        </w:tc>
        <w:tc>
          <w:tcPr>
            <w:tcW w:w="960" w:type="dxa"/>
            <w:noWrap/>
            <w:hideMark/>
          </w:tcPr>
          <w:p w14:paraId="65792A98" w14:textId="77777777" w:rsidR="00F529BC" w:rsidRPr="00F529BC" w:rsidRDefault="00F529BC" w:rsidP="00F529BC">
            <w:r w:rsidRPr="00F529BC">
              <w:t>Tx06</w:t>
            </w:r>
          </w:p>
        </w:tc>
        <w:tc>
          <w:tcPr>
            <w:tcW w:w="960" w:type="dxa"/>
            <w:noWrap/>
            <w:hideMark/>
          </w:tcPr>
          <w:p w14:paraId="746405BF" w14:textId="77777777" w:rsidR="00F529BC" w:rsidRPr="00F529BC" w:rsidRDefault="00F529BC" w:rsidP="00F529BC">
            <w:r w:rsidRPr="00F529BC">
              <w:t>Tx07</w:t>
            </w:r>
          </w:p>
        </w:tc>
        <w:tc>
          <w:tcPr>
            <w:tcW w:w="960" w:type="dxa"/>
            <w:noWrap/>
            <w:hideMark/>
          </w:tcPr>
          <w:p w14:paraId="3C3D6C3E" w14:textId="77777777" w:rsidR="00F529BC" w:rsidRPr="00F529BC" w:rsidRDefault="00F529BC" w:rsidP="00F529BC">
            <w:r w:rsidRPr="00F529BC">
              <w:t>Tx08</w:t>
            </w:r>
          </w:p>
        </w:tc>
        <w:tc>
          <w:tcPr>
            <w:tcW w:w="960" w:type="dxa"/>
            <w:noWrap/>
            <w:hideMark/>
          </w:tcPr>
          <w:p w14:paraId="1B6E6A1B" w14:textId="77777777" w:rsidR="00F529BC" w:rsidRPr="00F529BC" w:rsidRDefault="00F529BC" w:rsidP="00F529BC">
            <w:r w:rsidRPr="00F529BC">
              <w:t>Tx09</w:t>
            </w:r>
          </w:p>
        </w:tc>
        <w:tc>
          <w:tcPr>
            <w:tcW w:w="960" w:type="dxa"/>
            <w:noWrap/>
            <w:hideMark/>
          </w:tcPr>
          <w:p w14:paraId="75E950A4" w14:textId="77777777" w:rsidR="00F529BC" w:rsidRPr="00F529BC" w:rsidRDefault="00F529BC" w:rsidP="00F529BC">
            <w:r w:rsidRPr="00F529BC">
              <w:t>Tx10</w:t>
            </w:r>
          </w:p>
        </w:tc>
      </w:tr>
      <w:tr w:rsidR="00F529BC" w:rsidRPr="00F529BC" w14:paraId="1FE70013" w14:textId="77777777" w:rsidTr="00F529BC">
        <w:trPr>
          <w:trHeight w:val="300"/>
        </w:trPr>
        <w:tc>
          <w:tcPr>
            <w:tcW w:w="960" w:type="dxa"/>
            <w:noWrap/>
            <w:hideMark/>
          </w:tcPr>
          <w:p w14:paraId="10057FDB" w14:textId="77777777" w:rsidR="00F529BC" w:rsidRPr="00F529BC" w:rsidRDefault="00F529BC" w:rsidP="00F529BC">
            <w:r w:rsidRPr="00F529BC">
              <w:t>3.376706</w:t>
            </w:r>
          </w:p>
        </w:tc>
        <w:tc>
          <w:tcPr>
            <w:tcW w:w="960" w:type="dxa"/>
            <w:noWrap/>
            <w:hideMark/>
          </w:tcPr>
          <w:p w14:paraId="3E06A377" w14:textId="77777777" w:rsidR="00F529BC" w:rsidRPr="00F529BC" w:rsidRDefault="00F529BC" w:rsidP="00F529BC">
            <w:r w:rsidRPr="00F529BC">
              <w:t>2.554612</w:t>
            </w:r>
          </w:p>
        </w:tc>
        <w:tc>
          <w:tcPr>
            <w:tcW w:w="960" w:type="dxa"/>
            <w:noWrap/>
            <w:hideMark/>
          </w:tcPr>
          <w:p w14:paraId="1FB9DAD5" w14:textId="77777777" w:rsidR="00F529BC" w:rsidRPr="00F529BC" w:rsidRDefault="00F529BC" w:rsidP="00F529BC">
            <w:r w:rsidRPr="00F529BC">
              <w:t>6.290818</w:t>
            </w:r>
          </w:p>
        </w:tc>
        <w:tc>
          <w:tcPr>
            <w:tcW w:w="960" w:type="dxa"/>
            <w:noWrap/>
            <w:hideMark/>
          </w:tcPr>
          <w:p w14:paraId="380CE59C" w14:textId="77777777" w:rsidR="00F529BC" w:rsidRPr="00F529BC" w:rsidRDefault="00F529BC" w:rsidP="00F529BC">
            <w:r w:rsidRPr="00F529BC">
              <w:t>11.11793</w:t>
            </w:r>
          </w:p>
        </w:tc>
        <w:tc>
          <w:tcPr>
            <w:tcW w:w="960" w:type="dxa"/>
            <w:noWrap/>
            <w:hideMark/>
          </w:tcPr>
          <w:p w14:paraId="61D16F68" w14:textId="77777777" w:rsidR="00F529BC" w:rsidRPr="00F529BC" w:rsidRDefault="00F529BC" w:rsidP="00F529BC">
            <w:r w:rsidRPr="00F529BC">
              <w:t>10.47045</w:t>
            </w:r>
          </w:p>
        </w:tc>
        <w:tc>
          <w:tcPr>
            <w:tcW w:w="960" w:type="dxa"/>
            <w:noWrap/>
            <w:hideMark/>
          </w:tcPr>
          <w:p w14:paraId="3AABCB8A" w14:textId="77777777" w:rsidR="00F529BC" w:rsidRPr="00F529BC" w:rsidRDefault="00F529BC" w:rsidP="00F529BC">
            <w:r w:rsidRPr="00F529BC">
              <w:t>4.153661</w:t>
            </w:r>
          </w:p>
        </w:tc>
        <w:tc>
          <w:tcPr>
            <w:tcW w:w="960" w:type="dxa"/>
            <w:noWrap/>
            <w:hideMark/>
          </w:tcPr>
          <w:p w14:paraId="6BAC300B" w14:textId="77777777" w:rsidR="00F529BC" w:rsidRPr="00F529BC" w:rsidRDefault="00F529BC" w:rsidP="00F529BC">
            <w:r w:rsidRPr="00F529BC">
              <w:t>4.413547</w:t>
            </w:r>
          </w:p>
        </w:tc>
        <w:tc>
          <w:tcPr>
            <w:tcW w:w="960" w:type="dxa"/>
            <w:noWrap/>
            <w:hideMark/>
          </w:tcPr>
          <w:p w14:paraId="47BBF7B4" w14:textId="77777777" w:rsidR="00F529BC" w:rsidRPr="00F529BC" w:rsidRDefault="00F529BC" w:rsidP="00F529BC">
            <w:r w:rsidRPr="00F529BC">
              <w:t>5.878998</w:t>
            </w:r>
          </w:p>
        </w:tc>
        <w:tc>
          <w:tcPr>
            <w:tcW w:w="960" w:type="dxa"/>
            <w:noWrap/>
            <w:hideMark/>
          </w:tcPr>
          <w:p w14:paraId="111A88D7" w14:textId="77777777" w:rsidR="00F529BC" w:rsidRPr="00F529BC" w:rsidRDefault="00F529BC" w:rsidP="00F529BC">
            <w:r w:rsidRPr="00F529BC">
              <w:t>8.112067</w:t>
            </w:r>
          </w:p>
        </w:tc>
        <w:tc>
          <w:tcPr>
            <w:tcW w:w="960" w:type="dxa"/>
            <w:noWrap/>
            <w:hideMark/>
          </w:tcPr>
          <w:p w14:paraId="4200486B" w14:textId="77777777" w:rsidR="00F529BC" w:rsidRPr="00F529BC" w:rsidRDefault="00F529BC" w:rsidP="00F529BC">
            <w:r w:rsidRPr="00F529BC">
              <w:t>12.78058</w:t>
            </w:r>
          </w:p>
        </w:tc>
      </w:tr>
      <w:tr w:rsidR="00F529BC" w:rsidRPr="00F529BC" w14:paraId="532E2C94" w14:textId="77777777" w:rsidTr="00F529BC">
        <w:trPr>
          <w:trHeight w:val="300"/>
        </w:trPr>
        <w:tc>
          <w:tcPr>
            <w:tcW w:w="960" w:type="dxa"/>
            <w:noWrap/>
            <w:hideMark/>
          </w:tcPr>
          <w:p w14:paraId="7BFA8C26" w14:textId="77777777" w:rsidR="00F529BC" w:rsidRPr="00F529BC" w:rsidRDefault="00F529BC" w:rsidP="00F529BC">
            <w:r w:rsidRPr="00F529BC">
              <w:t>2.315073</w:t>
            </w:r>
          </w:p>
        </w:tc>
        <w:tc>
          <w:tcPr>
            <w:tcW w:w="960" w:type="dxa"/>
            <w:noWrap/>
            <w:hideMark/>
          </w:tcPr>
          <w:p w14:paraId="55DF974C" w14:textId="77777777" w:rsidR="00F529BC" w:rsidRPr="00F529BC" w:rsidRDefault="00F529BC" w:rsidP="00F529BC">
            <w:r w:rsidRPr="00F529BC">
              <w:t>4.512212</w:t>
            </w:r>
          </w:p>
        </w:tc>
        <w:tc>
          <w:tcPr>
            <w:tcW w:w="960" w:type="dxa"/>
            <w:noWrap/>
            <w:hideMark/>
          </w:tcPr>
          <w:p w14:paraId="7DBC246F" w14:textId="77777777" w:rsidR="00F529BC" w:rsidRPr="00F529BC" w:rsidRDefault="00F529BC" w:rsidP="00F529BC">
            <w:r w:rsidRPr="00F529BC">
              <w:t>7.17636</w:t>
            </w:r>
          </w:p>
        </w:tc>
        <w:tc>
          <w:tcPr>
            <w:tcW w:w="960" w:type="dxa"/>
            <w:noWrap/>
            <w:hideMark/>
          </w:tcPr>
          <w:p w14:paraId="35CEB0C2" w14:textId="77777777" w:rsidR="00F529BC" w:rsidRPr="00F529BC" w:rsidRDefault="00F529BC" w:rsidP="00F529BC">
            <w:r w:rsidRPr="00F529BC">
              <w:t>8.315211</w:t>
            </w:r>
          </w:p>
        </w:tc>
        <w:tc>
          <w:tcPr>
            <w:tcW w:w="960" w:type="dxa"/>
            <w:noWrap/>
            <w:hideMark/>
          </w:tcPr>
          <w:p w14:paraId="555FD4D2" w14:textId="77777777" w:rsidR="00F529BC" w:rsidRPr="00F529BC" w:rsidRDefault="00F529BC" w:rsidP="00F529BC">
            <w:r w:rsidRPr="00F529BC">
              <w:t>9.559805</w:t>
            </w:r>
          </w:p>
        </w:tc>
        <w:tc>
          <w:tcPr>
            <w:tcW w:w="960" w:type="dxa"/>
            <w:noWrap/>
            <w:hideMark/>
          </w:tcPr>
          <w:p w14:paraId="58746E07" w14:textId="77777777" w:rsidR="00F529BC" w:rsidRPr="00F529BC" w:rsidRDefault="00F529BC" w:rsidP="00F529BC">
            <w:r w:rsidRPr="00F529BC">
              <w:t>2.269928</w:t>
            </w:r>
          </w:p>
        </w:tc>
        <w:tc>
          <w:tcPr>
            <w:tcW w:w="960" w:type="dxa"/>
            <w:noWrap/>
            <w:hideMark/>
          </w:tcPr>
          <w:p w14:paraId="05ADF869" w14:textId="77777777" w:rsidR="00F529BC" w:rsidRPr="00F529BC" w:rsidRDefault="00F529BC" w:rsidP="00F529BC">
            <w:r w:rsidRPr="00F529BC">
              <w:t>3.862305</w:t>
            </w:r>
          </w:p>
        </w:tc>
        <w:tc>
          <w:tcPr>
            <w:tcW w:w="960" w:type="dxa"/>
            <w:noWrap/>
            <w:hideMark/>
          </w:tcPr>
          <w:p w14:paraId="7E1F7CE7" w14:textId="77777777" w:rsidR="00F529BC" w:rsidRPr="00F529BC" w:rsidRDefault="00F529BC" w:rsidP="00F529BC">
            <w:r w:rsidRPr="00F529BC">
              <w:t>6.130827</w:t>
            </w:r>
          </w:p>
        </w:tc>
        <w:tc>
          <w:tcPr>
            <w:tcW w:w="960" w:type="dxa"/>
            <w:noWrap/>
            <w:hideMark/>
          </w:tcPr>
          <w:p w14:paraId="1907A2EE" w14:textId="77777777" w:rsidR="00F529BC" w:rsidRPr="00F529BC" w:rsidRDefault="00F529BC" w:rsidP="00F529BC">
            <w:r w:rsidRPr="00F529BC">
              <w:t>8.493555</w:t>
            </w:r>
          </w:p>
        </w:tc>
        <w:tc>
          <w:tcPr>
            <w:tcW w:w="960" w:type="dxa"/>
            <w:noWrap/>
            <w:hideMark/>
          </w:tcPr>
          <w:p w14:paraId="5502456C" w14:textId="77777777" w:rsidR="00F529BC" w:rsidRPr="00F529BC" w:rsidRDefault="00F529BC" w:rsidP="00F529BC">
            <w:r w:rsidRPr="00F529BC">
              <w:t>12.57032</w:t>
            </w:r>
          </w:p>
        </w:tc>
      </w:tr>
      <w:tr w:rsidR="00F529BC" w:rsidRPr="00F529BC" w14:paraId="5C701D77" w14:textId="77777777" w:rsidTr="00F529BC">
        <w:trPr>
          <w:trHeight w:val="300"/>
        </w:trPr>
        <w:tc>
          <w:tcPr>
            <w:tcW w:w="960" w:type="dxa"/>
            <w:noWrap/>
            <w:hideMark/>
          </w:tcPr>
          <w:p w14:paraId="2D711CA2" w14:textId="77777777" w:rsidR="00F529BC" w:rsidRPr="00F529BC" w:rsidRDefault="00F529BC" w:rsidP="00F529BC">
            <w:r w:rsidRPr="00F529BC">
              <w:t>2.629072</w:t>
            </w:r>
          </w:p>
        </w:tc>
        <w:tc>
          <w:tcPr>
            <w:tcW w:w="960" w:type="dxa"/>
            <w:noWrap/>
            <w:hideMark/>
          </w:tcPr>
          <w:p w14:paraId="676437C9" w14:textId="77777777" w:rsidR="00F529BC" w:rsidRPr="00F529BC" w:rsidRDefault="00F529BC" w:rsidP="00F529BC">
            <w:r w:rsidRPr="00F529BC">
              <w:t>4.254239</w:t>
            </w:r>
          </w:p>
        </w:tc>
        <w:tc>
          <w:tcPr>
            <w:tcW w:w="960" w:type="dxa"/>
            <w:noWrap/>
            <w:hideMark/>
          </w:tcPr>
          <w:p w14:paraId="0ABCF80F" w14:textId="77777777" w:rsidR="00F529BC" w:rsidRPr="00F529BC" w:rsidRDefault="00F529BC" w:rsidP="00F529BC">
            <w:r w:rsidRPr="00F529BC">
              <w:t>7.926938</w:t>
            </w:r>
          </w:p>
        </w:tc>
        <w:tc>
          <w:tcPr>
            <w:tcW w:w="960" w:type="dxa"/>
            <w:noWrap/>
            <w:hideMark/>
          </w:tcPr>
          <w:p w14:paraId="0E85095B" w14:textId="77777777" w:rsidR="00F529BC" w:rsidRPr="00F529BC" w:rsidRDefault="00F529BC" w:rsidP="00F529BC">
            <w:r w:rsidRPr="00F529BC">
              <w:t>8.140258</w:t>
            </w:r>
          </w:p>
        </w:tc>
        <w:tc>
          <w:tcPr>
            <w:tcW w:w="960" w:type="dxa"/>
            <w:noWrap/>
            <w:hideMark/>
          </w:tcPr>
          <w:p w14:paraId="20C49A7D" w14:textId="77777777" w:rsidR="00F529BC" w:rsidRPr="00F529BC" w:rsidRDefault="00F529BC" w:rsidP="00F529BC">
            <w:r w:rsidRPr="00F529BC">
              <w:t>15.55543</w:t>
            </w:r>
          </w:p>
        </w:tc>
        <w:tc>
          <w:tcPr>
            <w:tcW w:w="960" w:type="dxa"/>
            <w:noWrap/>
            <w:hideMark/>
          </w:tcPr>
          <w:p w14:paraId="31676A41" w14:textId="77777777" w:rsidR="00F529BC" w:rsidRPr="00F529BC" w:rsidRDefault="00F529BC" w:rsidP="00F529BC">
            <w:r w:rsidRPr="00F529BC">
              <w:t>3.136865</w:t>
            </w:r>
          </w:p>
        </w:tc>
        <w:tc>
          <w:tcPr>
            <w:tcW w:w="960" w:type="dxa"/>
            <w:noWrap/>
            <w:hideMark/>
          </w:tcPr>
          <w:p w14:paraId="676405F8" w14:textId="77777777" w:rsidR="00F529BC" w:rsidRPr="00F529BC" w:rsidRDefault="00F529BC" w:rsidP="00F529BC">
            <w:r w:rsidRPr="00F529BC">
              <w:t>4.534981</w:t>
            </w:r>
          </w:p>
        </w:tc>
        <w:tc>
          <w:tcPr>
            <w:tcW w:w="960" w:type="dxa"/>
            <w:noWrap/>
            <w:hideMark/>
          </w:tcPr>
          <w:p w14:paraId="0345EA71" w14:textId="77777777" w:rsidR="00F529BC" w:rsidRPr="00F529BC" w:rsidRDefault="00F529BC" w:rsidP="00F529BC">
            <w:r w:rsidRPr="00F529BC">
              <w:t>5.937878</w:t>
            </w:r>
          </w:p>
        </w:tc>
        <w:tc>
          <w:tcPr>
            <w:tcW w:w="960" w:type="dxa"/>
            <w:noWrap/>
            <w:hideMark/>
          </w:tcPr>
          <w:p w14:paraId="2C3FA162" w14:textId="77777777" w:rsidR="00F529BC" w:rsidRPr="00F529BC" w:rsidRDefault="00F529BC" w:rsidP="00F529BC">
            <w:r w:rsidRPr="00F529BC">
              <w:t>10.7705</w:t>
            </w:r>
          </w:p>
        </w:tc>
        <w:tc>
          <w:tcPr>
            <w:tcW w:w="960" w:type="dxa"/>
            <w:noWrap/>
            <w:hideMark/>
          </w:tcPr>
          <w:p w14:paraId="201EE627" w14:textId="77777777" w:rsidR="00F529BC" w:rsidRPr="00F529BC" w:rsidRDefault="00F529BC" w:rsidP="00F529BC">
            <w:r w:rsidRPr="00F529BC">
              <w:t>14.87068</w:t>
            </w:r>
          </w:p>
        </w:tc>
      </w:tr>
      <w:tr w:rsidR="00F529BC" w:rsidRPr="00F529BC" w14:paraId="09EED70C" w14:textId="77777777" w:rsidTr="00F529BC">
        <w:trPr>
          <w:trHeight w:val="300"/>
        </w:trPr>
        <w:tc>
          <w:tcPr>
            <w:tcW w:w="960" w:type="dxa"/>
            <w:noWrap/>
            <w:hideMark/>
          </w:tcPr>
          <w:p w14:paraId="54273A04" w14:textId="77777777" w:rsidR="00F529BC" w:rsidRPr="00F529BC" w:rsidRDefault="00F529BC" w:rsidP="00F529BC">
            <w:r w:rsidRPr="00F529BC">
              <w:t>2.822078</w:t>
            </w:r>
          </w:p>
        </w:tc>
        <w:tc>
          <w:tcPr>
            <w:tcW w:w="960" w:type="dxa"/>
            <w:noWrap/>
            <w:hideMark/>
          </w:tcPr>
          <w:p w14:paraId="7FE998D8" w14:textId="77777777" w:rsidR="00F529BC" w:rsidRPr="00F529BC" w:rsidRDefault="00F529BC" w:rsidP="00F529BC">
            <w:r w:rsidRPr="00F529BC">
              <w:t>4.869543</w:t>
            </w:r>
          </w:p>
        </w:tc>
        <w:tc>
          <w:tcPr>
            <w:tcW w:w="960" w:type="dxa"/>
            <w:noWrap/>
            <w:hideMark/>
          </w:tcPr>
          <w:p w14:paraId="3F999E2A" w14:textId="77777777" w:rsidR="00F529BC" w:rsidRPr="00F529BC" w:rsidRDefault="00F529BC" w:rsidP="00F529BC">
            <w:r w:rsidRPr="00F529BC">
              <w:t>6.386926</w:t>
            </w:r>
          </w:p>
        </w:tc>
        <w:tc>
          <w:tcPr>
            <w:tcW w:w="960" w:type="dxa"/>
            <w:noWrap/>
            <w:hideMark/>
          </w:tcPr>
          <w:p w14:paraId="0355894D" w14:textId="77777777" w:rsidR="00F529BC" w:rsidRPr="00F529BC" w:rsidRDefault="00F529BC" w:rsidP="00F529BC">
            <w:r w:rsidRPr="00F529BC">
              <w:t>11.77636</w:t>
            </w:r>
          </w:p>
        </w:tc>
        <w:tc>
          <w:tcPr>
            <w:tcW w:w="960" w:type="dxa"/>
            <w:noWrap/>
            <w:hideMark/>
          </w:tcPr>
          <w:p w14:paraId="038112DD" w14:textId="77777777" w:rsidR="00F529BC" w:rsidRPr="00F529BC" w:rsidRDefault="00F529BC" w:rsidP="00F529BC">
            <w:r w:rsidRPr="00F529BC">
              <w:t>11.40199</w:t>
            </w:r>
          </w:p>
        </w:tc>
        <w:tc>
          <w:tcPr>
            <w:tcW w:w="960" w:type="dxa"/>
            <w:noWrap/>
            <w:hideMark/>
          </w:tcPr>
          <w:p w14:paraId="09BD4B21" w14:textId="77777777" w:rsidR="00F529BC" w:rsidRPr="00F529BC" w:rsidRDefault="00F529BC" w:rsidP="00F529BC">
            <w:r w:rsidRPr="00F529BC">
              <w:t>3.11535</w:t>
            </w:r>
          </w:p>
        </w:tc>
        <w:tc>
          <w:tcPr>
            <w:tcW w:w="960" w:type="dxa"/>
            <w:noWrap/>
            <w:hideMark/>
          </w:tcPr>
          <w:p w14:paraId="3DF7F639" w14:textId="77777777" w:rsidR="00F529BC" w:rsidRPr="00F529BC" w:rsidRDefault="00F529BC" w:rsidP="00F529BC">
            <w:r w:rsidRPr="00F529BC">
              <w:t>5.370884</w:t>
            </w:r>
          </w:p>
        </w:tc>
        <w:tc>
          <w:tcPr>
            <w:tcW w:w="960" w:type="dxa"/>
            <w:noWrap/>
            <w:hideMark/>
          </w:tcPr>
          <w:p w14:paraId="6CADBC40" w14:textId="77777777" w:rsidR="00F529BC" w:rsidRPr="00F529BC" w:rsidRDefault="00F529BC" w:rsidP="00F529BC">
            <w:r w:rsidRPr="00F529BC">
              <w:t>7.719165</w:t>
            </w:r>
          </w:p>
        </w:tc>
        <w:tc>
          <w:tcPr>
            <w:tcW w:w="960" w:type="dxa"/>
            <w:noWrap/>
            <w:hideMark/>
          </w:tcPr>
          <w:p w14:paraId="601BD165" w14:textId="77777777" w:rsidR="00F529BC" w:rsidRPr="00F529BC" w:rsidRDefault="00F529BC" w:rsidP="00F529BC">
            <w:r w:rsidRPr="00F529BC">
              <w:t>9.340761</w:t>
            </w:r>
          </w:p>
        </w:tc>
        <w:tc>
          <w:tcPr>
            <w:tcW w:w="960" w:type="dxa"/>
            <w:noWrap/>
            <w:hideMark/>
          </w:tcPr>
          <w:p w14:paraId="263CEA22" w14:textId="77777777" w:rsidR="00F529BC" w:rsidRPr="00F529BC" w:rsidRDefault="00F529BC" w:rsidP="00F529BC">
            <w:r w:rsidRPr="00F529BC">
              <w:t>10.47103</w:t>
            </w:r>
          </w:p>
        </w:tc>
      </w:tr>
      <w:tr w:rsidR="00F529BC" w:rsidRPr="00F529BC" w14:paraId="6F44E103" w14:textId="77777777" w:rsidTr="00F529BC">
        <w:trPr>
          <w:trHeight w:val="300"/>
        </w:trPr>
        <w:tc>
          <w:tcPr>
            <w:tcW w:w="960" w:type="dxa"/>
            <w:noWrap/>
            <w:hideMark/>
          </w:tcPr>
          <w:p w14:paraId="2ABC9FC8" w14:textId="77777777" w:rsidR="00F529BC" w:rsidRPr="00F529BC" w:rsidRDefault="00F529BC" w:rsidP="00F529BC">
            <w:r w:rsidRPr="00F529BC">
              <w:t>3.545231</w:t>
            </w:r>
          </w:p>
        </w:tc>
        <w:tc>
          <w:tcPr>
            <w:tcW w:w="960" w:type="dxa"/>
            <w:noWrap/>
            <w:hideMark/>
          </w:tcPr>
          <w:p w14:paraId="214A8CE1" w14:textId="77777777" w:rsidR="00F529BC" w:rsidRPr="00F529BC" w:rsidRDefault="00F529BC" w:rsidP="00F529BC">
            <w:r w:rsidRPr="00F529BC">
              <w:t>4.966392</w:t>
            </w:r>
          </w:p>
        </w:tc>
        <w:tc>
          <w:tcPr>
            <w:tcW w:w="960" w:type="dxa"/>
            <w:noWrap/>
            <w:hideMark/>
          </w:tcPr>
          <w:p w14:paraId="440B69AE" w14:textId="77777777" w:rsidR="00F529BC" w:rsidRPr="00F529BC" w:rsidRDefault="00F529BC" w:rsidP="00F529BC">
            <w:r w:rsidRPr="00F529BC">
              <w:t>8.99457</w:t>
            </w:r>
          </w:p>
        </w:tc>
        <w:tc>
          <w:tcPr>
            <w:tcW w:w="960" w:type="dxa"/>
            <w:noWrap/>
            <w:hideMark/>
          </w:tcPr>
          <w:p w14:paraId="04E21F2B" w14:textId="77777777" w:rsidR="00F529BC" w:rsidRPr="00F529BC" w:rsidRDefault="00F529BC" w:rsidP="00F529BC">
            <w:r w:rsidRPr="00F529BC">
              <w:t>9.40386</w:t>
            </w:r>
          </w:p>
        </w:tc>
        <w:tc>
          <w:tcPr>
            <w:tcW w:w="960" w:type="dxa"/>
            <w:noWrap/>
            <w:hideMark/>
          </w:tcPr>
          <w:p w14:paraId="71D257C2" w14:textId="77777777" w:rsidR="00F529BC" w:rsidRPr="00F529BC" w:rsidRDefault="00F529BC" w:rsidP="00F529BC">
            <w:r w:rsidRPr="00F529BC">
              <w:t>10.63711</w:t>
            </w:r>
          </w:p>
        </w:tc>
        <w:tc>
          <w:tcPr>
            <w:tcW w:w="960" w:type="dxa"/>
            <w:noWrap/>
            <w:hideMark/>
          </w:tcPr>
          <w:p w14:paraId="2D7DB4F3" w14:textId="77777777" w:rsidR="00F529BC" w:rsidRPr="00F529BC" w:rsidRDefault="00F529BC" w:rsidP="00F529BC">
            <w:r w:rsidRPr="00F529BC">
              <w:t>3.164827</w:t>
            </w:r>
          </w:p>
        </w:tc>
        <w:tc>
          <w:tcPr>
            <w:tcW w:w="960" w:type="dxa"/>
            <w:noWrap/>
            <w:hideMark/>
          </w:tcPr>
          <w:p w14:paraId="4A939156" w14:textId="77777777" w:rsidR="00F529BC" w:rsidRPr="00F529BC" w:rsidRDefault="00F529BC" w:rsidP="00F529BC">
            <w:r w:rsidRPr="00F529BC">
              <w:t>4.365233</w:t>
            </w:r>
          </w:p>
        </w:tc>
        <w:tc>
          <w:tcPr>
            <w:tcW w:w="960" w:type="dxa"/>
            <w:noWrap/>
            <w:hideMark/>
          </w:tcPr>
          <w:p w14:paraId="1A3B7FE3" w14:textId="77777777" w:rsidR="00F529BC" w:rsidRPr="00F529BC" w:rsidRDefault="00F529BC" w:rsidP="00F529BC">
            <w:r w:rsidRPr="00F529BC">
              <w:t>6.957987</w:t>
            </w:r>
          </w:p>
        </w:tc>
        <w:tc>
          <w:tcPr>
            <w:tcW w:w="960" w:type="dxa"/>
            <w:noWrap/>
            <w:hideMark/>
          </w:tcPr>
          <w:p w14:paraId="77A5F3AA" w14:textId="77777777" w:rsidR="00F529BC" w:rsidRPr="00F529BC" w:rsidRDefault="00F529BC" w:rsidP="00F529BC">
            <w:r w:rsidRPr="00F529BC">
              <w:t>8.827961</w:t>
            </w:r>
          </w:p>
        </w:tc>
        <w:tc>
          <w:tcPr>
            <w:tcW w:w="960" w:type="dxa"/>
            <w:noWrap/>
            <w:hideMark/>
          </w:tcPr>
          <w:p w14:paraId="3481B68C" w14:textId="77777777" w:rsidR="00F529BC" w:rsidRPr="00F529BC" w:rsidRDefault="00F529BC" w:rsidP="00F529BC">
            <w:r w:rsidRPr="00F529BC">
              <w:t>10.97903</w:t>
            </w:r>
          </w:p>
        </w:tc>
      </w:tr>
      <w:tr w:rsidR="00F529BC" w:rsidRPr="00F529BC" w14:paraId="2135A24D" w14:textId="77777777" w:rsidTr="00F529BC">
        <w:trPr>
          <w:trHeight w:val="300"/>
        </w:trPr>
        <w:tc>
          <w:tcPr>
            <w:tcW w:w="960" w:type="dxa"/>
            <w:noWrap/>
            <w:hideMark/>
          </w:tcPr>
          <w:p w14:paraId="40792D38" w14:textId="77777777" w:rsidR="00F529BC" w:rsidRPr="00F529BC" w:rsidRDefault="00F529BC" w:rsidP="00F529BC">
            <w:r w:rsidRPr="00F529BC">
              <w:t>2.711502</w:t>
            </w:r>
          </w:p>
        </w:tc>
        <w:tc>
          <w:tcPr>
            <w:tcW w:w="960" w:type="dxa"/>
            <w:noWrap/>
            <w:hideMark/>
          </w:tcPr>
          <w:p w14:paraId="03C8A460" w14:textId="77777777" w:rsidR="00F529BC" w:rsidRPr="00F529BC" w:rsidRDefault="00F529BC" w:rsidP="00F529BC">
            <w:r w:rsidRPr="00F529BC">
              <w:t>5.703223</w:t>
            </w:r>
          </w:p>
        </w:tc>
        <w:tc>
          <w:tcPr>
            <w:tcW w:w="960" w:type="dxa"/>
            <w:noWrap/>
            <w:hideMark/>
          </w:tcPr>
          <w:p w14:paraId="4356A0FC" w14:textId="77777777" w:rsidR="00F529BC" w:rsidRPr="00F529BC" w:rsidRDefault="00F529BC" w:rsidP="00F529BC">
            <w:r w:rsidRPr="00F529BC">
              <w:t>7.449167</w:t>
            </w:r>
          </w:p>
        </w:tc>
        <w:tc>
          <w:tcPr>
            <w:tcW w:w="960" w:type="dxa"/>
            <w:noWrap/>
            <w:hideMark/>
          </w:tcPr>
          <w:p w14:paraId="6D6AC088" w14:textId="77777777" w:rsidR="00F529BC" w:rsidRPr="00F529BC" w:rsidRDefault="00F529BC" w:rsidP="00F529BC">
            <w:r w:rsidRPr="00F529BC">
              <w:t>8.811083</w:t>
            </w:r>
          </w:p>
        </w:tc>
        <w:tc>
          <w:tcPr>
            <w:tcW w:w="960" w:type="dxa"/>
            <w:noWrap/>
            <w:hideMark/>
          </w:tcPr>
          <w:p w14:paraId="33690B35" w14:textId="77777777" w:rsidR="00F529BC" w:rsidRPr="00F529BC" w:rsidRDefault="00F529BC" w:rsidP="00F529BC">
            <w:r w:rsidRPr="00F529BC">
              <w:t>10.38704</w:t>
            </w:r>
          </w:p>
        </w:tc>
        <w:tc>
          <w:tcPr>
            <w:tcW w:w="960" w:type="dxa"/>
            <w:noWrap/>
            <w:hideMark/>
          </w:tcPr>
          <w:p w14:paraId="5FDFB603" w14:textId="77777777" w:rsidR="00F529BC" w:rsidRPr="00F529BC" w:rsidRDefault="00F529BC" w:rsidP="00F529BC">
            <w:r w:rsidRPr="00F529BC">
              <w:t>1.976233</w:t>
            </w:r>
          </w:p>
        </w:tc>
        <w:tc>
          <w:tcPr>
            <w:tcW w:w="960" w:type="dxa"/>
            <w:noWrap/>
            <w:hideMark/>
          </w:tcPr>
          <w:p w14:paraId="24566F0D" w14:textId="77777777" w:rsidR="00F529BC" w:rsidRPr="00F529BC" w:rsidRDefault="00F529BC" w:rsidP="00F529BC">
            <w:r w:rsidRPr="00F529BC">
              <w:t>4.755232</w:t>
            </w:r>
          </w:p>
        </w:tc>
        <w:tc>
          <w:tcPr>
            <w:tcW w:w="960" w:type="dxa"/>
            <w:noWrap/>
            <w:hideMark/>
          </w:tcPr>
          <w:p w14:paraId="22EF1706" w14:textId="77777777" w:rsidR="00F529BC" w:rsidRPr="00F529BC" w:rsidRDefault="00F529BC" w:rsidP="00F529BC">
            <w:r w:rsidRPr="00F529BC">
              <w:t>7.710601</w:t>
            </w:r>
          </w:p>
        </w:tc>
        <w:tc>
          <w:tcPr>
            <w:tcW w:w="960" w:type="dxa"/>
            <w:noWrap/>
            <w:hideMark/>
          </w:tcPr>
          <w:p w14:paraId="4952F7BA" w14:textId="77777777" w:rsidR="00F529BC" w:rsidRPr="00F529BC" w:rsidRDefault="00F529BC" w:rsidP="00F529BC">
            <w:r w:rsidRPr="00F529BC">
              <w:t>9.845017</w:t>
            </w:r>
          </w:p>
        </w:tc>
        <w:tc>
          <w:tcPr>
            <w:tcW w:w="960" w:type="dxa"/>
            <w:noWrap/>
            <w:hideMark/>
          </w:tcPr>
          <w:p w14:paraId="0EF67D67" w14:textId="77777777" w:rsidR="00F529BC" w:rsidRPr="00F529BC" w:rsidRDefault="00F529BC" w:rsidP="00F529BC">
            <w:r w:rsidRPr="00F529BC">
              <w:t>11.44896</w:t>
            </w:r>
          </w:p>
        </w:tc>
      </w:tr>
      <w:tr w:rsidR="00F529BC" w:rsidRPr="00F529BC" w14:paraId="2F44B738" w14:textId="77777777" w:rsidTr="00F529BC">
        <w:trPr>
          <w:trHeight w:val="300"/>
        </w:trPr>
        <w:tc>
          <w:tcPr>
            <w:tcW w:w="960" w:type="dxa"/>
            <w:noWrap/>
            <w:hideMark/>
          </w:tcPr>
          <w:p w14:paraId="21A01B32" w14:textId="77777777" w:rsidR="00F529BC" w:rsidRPr="00F529BC" w:rsidRDefault="00F529BC" w:rsidP="00F529BC">
            <w:r w:rsidRPr="00F529BC">
              <w:t>3.88538</w:t>
            </w:r>
          </w:p>
        </w:tc>
        <w:tc>
          <w:tcPr>
            <w:tcW w:w="960" w:type="dxa"/>
            <w:noWrap/>
            <w:hideMark/>
          </w:tcPr>
          <w:p w14:paraId="164021FC" w14:textId="77777777" w:rsidR="00F529BC" w:rsidRPr="00F529BC" w:rsidRDefault="00F529BC" w:rsidP="00F529BC">
            <w:r w:rsidRPr="00F529BC">
              <w:t>6.99889</w:t>
            </w:r>
          </w:p>
        </w:tc>
        <w:tc>
          <w:tcPr>
            <w:tcW w:w="960" w:type="dxa"/>
            <w:noWrap/>
            <w:hideMark/>
          </w:tcPr>
          <w:p w14:paraId="35648BB3" w14:textId="77777777" w:rsidR="00F529BC" w:rsidRPr="00F529BC" w:rsidRDefault="00F529BC" w:rsidP="00F529BC">
            <w:r w:rsidRPr="00F529BC">
              <w:t>7.216477</w:t>
            </w:r>
          </w:p>
        </w:tc>
        <w:tc>
          <w:tcPr>
            <w:tcW w:w="960" w:type="dxa"/>
            <w:noWrap/>
            <w:hideMark/>
          </w:tcPr>
          <w:p w14:paraId="6D5032FB" w14:textId="77777777" w:rsidR="00F529BC" w:rsidRPr="00F529BC" w:rsidRDefault="00F529BC" w:rsidP="00F529BC">
            <w:r w:rsidRPr="00F529BC">
              <w:t>9.130355</w:t>
            </w:r>
          </w:p>
        </w:tc>
        <w:tc>
          <w:tcPr>
            <w:tcW w:w="960" w:type="dxa"/>
            <w:noWrap/>
            <w:hideMark/>
          </w:tcPr>
          <w:p w14:paraId="38C0C909" w14:textId="77777777" w:rsidR="00F529BC" w:rsidRPr="00F529BC" w:rsidRDefault="00F529BC" w:rsidP="00F529BC">
            <w:r w:rsidRPr="00F529BC">
              <w:t>10.73139</w:t>
            </w:r>
          </w:p>
        </w:tc>
        <w:tc>
          <w:tcPr>
            <w:tcW w:w="960" w:type="dxa"/>
            <w:noWrap/>
            <w:hideMark/>
          </w:tcPr>
          <w:p w14:paraId="56ED2FDE" w14:textId="77777777" w:rsidR="00F529BC" w:rsidRPr="00F529BC" w:rsidRDefault="00F529BC" w:rsidP="00F529BC">
            <w:r w:rsidRPr="00F529BC">
              <w:t>2.351932</w:t>
            </w:r>
          </w:p>
        </w:tc>
        <w:tc>
          <w:tcPr>
            <w:tcW w:w="960" w:type="dxa"/>
            <w:noWrap/>
            <w:hideMark/>
          </w:tcPr>
          <w:p w14:paraId="64522A11" w14:textId="77777777" w:rsidR="00F529BC" w:rsidRPr="00F529BC" w:rsidRDefault="00F529BC" w:rsidP="00F529BC">
            <w:r w:rsidRPr="00F529BC">
              <w:t>6.787699</w:t>
            </w:r>
          </w:p>
        </w:tc>
        <w:tc>
          <w:tcPr>
            <w:tcW w:w="960" w:type="dxa"/>
            <w:noWrap/>
            <w:hideMark/>
          </w:tcPr>
          <w:p w14:paraId="3F24C6E3" w14:textId="77777777" w:rsidR="00F529BC" w:rsidRPr="00F529BC" w:rsidRDefault="00F529BC" w:rsidP="00F529BC">
            <w:r w:rsidRPr="00F529BC">
              <w:t>7.72083</w:t>
            </w:r>
          </w:p>
        </w:tc>
        <w:tc>
          <w:tcPr>
            <w:tcW w:w="960" w:type="dxa"/>
            <w:noWrap/>
            <w:hideMark/>
          </w:tcPr>
          <w:p w14:paraId="00EEBDD9" w14:textId="77777777" w:rsidR="00F529BC" w:rsidRPr="00F529BC" w:rsidRDefault="00F529BC" w:rsidP="00F529BC">
            <w:r w:rsidRPr="00F529BC">
              <w:t>12.1787</w:t>
            </w:r>
          </w:p>
        </w:tc>
        <w:tc>
          <w:tcPr>
            <w:tcW w:w="960" w:type="dxa"/>
            <w:noWrap/>
            <w:hideMark/>
          </w:tcPr>
          <w:p w14:paraId="61F5D6F7" w14:textId="77777777" w:rsidR="00F529BC" w:rsidRPr="00F529BC" w:rsidRDefault="00F529BC" w:rsidP="00F529BC">
            <w:r w:rsidRPr="00F529BC">
              <w:t>14.45065</w:t>
            </w:r>
          </w:p>
        </w:tc>
      </w:tr>
      <w:tr w:rsidR="00F529BC" w:rsidRPr="00F529BC" w14:paraId="26374030" w14:textId="77777777" w:rsidTr="00F529BC">
        <w:trPr>
          <w:trHeight w:val="300"/>
        </w:trPr>
        <w:tc>
          <w:tcPr>
            <w:tcW w:w="960" w:type="dxa"/>
            <w:noWrap/>
            <w:hideMark/>
          </w:tcPr>
          <w:p w14:paraId="7A35BD73" w14:textId="77777777" w:rsidR="00F529BC" w:rsidRPr="00F529BC" w:rsidRDefault="00F529BC" w:rsidP="00F529BC">
            <w:r w:rsidRPr="00F529BC">
              <w:t>3.171251</w:t>
            </w:r>
          </w:p>
        </w:tc>
        <w:tc>
          <w:tcPr>
            <w:tcW w:w="960" w:type="dxa"/>
            <w:noWrap/>
            <w:hideMark/>
          </w:tcPr>
          <w:p w14:paraId="7AB1EA5F" w14:textId="77777777" w:rsidR="00F529BC" w:rsidRPr="00F529BC" w:rsidRDefault="00F529BC" w:rsidP="00F529BC">
            <w:r w:rsidRPr="00F529BC">
              <w:t>6.929841</w:t>
            </w:r>
          </w:p>
        </w:tc>
        <w:tc>
          <w:tcPr>
            <w:tcW w:w="960" w:type="dxa"/>
            <w:noWrap/>
            <w:hideMark/>
          </w:tcPr>
          <w:p w14:paraId="1679399F" w14:textId="77777777" w:rsidR="00F529BC" w:rsidRPr="00F529BC" w:rsidRDefault="00F529BC" w:rsidP="00F529BC">
            <w:r w:rsidRPr="00F529BC">
              <w:t>9.823157</w:t>
            </w:r>
          </w:p>
        </w:tc>
        <w:tc>
          <w:tcPr>
            <w:tcW w:w="960" w:type="dxa"/>
            <w:noWrap/>
            <w:hideMark/>
          </w:tcPr>
          <w:p w14:paraId="43A44D06" w14:textId="77777777" w:rsidR="00F529BC" w:rsidRPr="00F529BC" w:rsidRDefault="00F529BC" w:rsidP="00F529BC">
            <w:r w:rsidRPr="00F529BC">
              <w:t>11.34255</w:t>
            </w:r>
          </w:p>
        </w:tc>
        <w:tc>
          <w:tcPr>
            <w:tcW w:w="960" w:type="dxa"/>
            <w:noWrap/>
            <w:hideMark/>
          </w:tcPr>
          <w:p w14:paraId="112BA4DE" w14:textId="77777777" w:rsidR="00F529BC" w:rsidRPr="00F529BC" w:rsidRDefault="00F529BC" w:rsidP="00F529BC">
            <w:r w:rsidRPr="00F529BC">
              <w:t>16.34607</w:t>
            </w:r>
          </w:p>
        </w:tc>
        <w:tc>
          <w:tcPr>
            <w:tcW w:w="960" w:type="dxa"/>
            <w:noWrap/>
            <w:hideMark/>
          </w:tcPr>
          <w:p w14:paraId="52608947" w14:textId="77777777" w:rsidR="00F529BC" w:rsidRPr="00F529BC" w:rsidRDefault="00F529BC" w:rsidP="00F529BC">
            <w:r w:rsidRPr="00F529BC">
              <w:t>3.833091</w:t>
            </w:r>
          </w:p>
        </w:tc>
        <w:tc>
          <w:tcPr>
            <w:tcW w:w="960" w:type="dxa"/>
            <w:noWrap/>
            <w:hideMark/>
          </w:tcPr>
          <w:p w14:paraId="5C7F3E36" w14:textId="77777777" w:rsidR="00F529BC" w:rsidRPr="00F529BC" w:rsidRDefault="00F529BC" w:rsidP="00F529BC">
            <w:r w:rsidRPr="00F529BC">
              <w:t>6.648049</w:t>
            </w:r>
          </w:p>
        </w:tc>
        <w:tc>
          <w:tcPr>
            <w:tcW w:w="960" w:type="dxa"/>
            <w:noWrap/>
            <w:hideMark/>
          </w:tcPr>
          <w:p w14:paraId="18827A28" w14:textId="77777777" w:rsidR="00F529BC" w:rsidRPr="00F529BC" w:rsidRDefault="00F529BC" w:rsidP="00F529BC">
            <w:r w:rsidRPr="00F529BC">
              <w:t>6.711465</w:t>
            </w:r>
          </w:p>
        </w:tc>
        <w:tc>
          <w:tcPr>
            <w:tcW w:w="960" w:type="dxa"/>
            <w:noWrap/>
            <w:hideMark/>
          </w:tcPr>
          <w:p w14:paraId="60951085" w14:textId="77777777" w:rsidR="00F529BC" w:rsidRPr="00F529BC" w:rsidRDefault="00F529BC" w:rsidP="00F529BC">
            <w:r w:rsidRPr="00F529BC">
              <w:t>9.376998</w:t>
            </w:r>
          </w:p>
        </w:tc>
        <w:tc>
          <w:tcPr>
            <w:tcW w:w="960" w:type="dxa"/>
            <w:noWrap/>
            <w:hideMark/>
          </w:tcPr>
          <w:p w14:paraId="51A79CCD" w14:textId="77777777" w:rsidR="00F529BC" w:rsidRPr="00F529BC" w:rsidRDefault="00F529BC" w:rsidP="00F529BC">
            <w:r w:rsidRPr="00F529BC">
              <w:t>16.33114</w:t>
            </w:r>
          </w:p>
        </w:tc>
      </w:tr>
      <w:tr w:rsidR="00F529BC" w:rsidRPr="00F529BC" w14:paraId="3B84A2C5" w14:textId="77777777" w:rsidTr="00F529BC">
        <w:trPr>
          <w:trHeight w:val="300"/>
        </w:trPr>
        <w:tc>
          <w:tcPr>
            <w:tcW w:w="960" w:type="dxa"/>
            <w:noWrap/>
            <w:hideMark/>
          </w:tcPr>
          <w:p w14:paraId="30A63181" w14:textId="77777777" w:rsidR="00F529BC" w:rsidRPr="00F529BC" w:rsidRDefault="00F529BC" w:rsidP="00F529BC">
            <w:r w:rsidRPr="00F529BC">
              <w:t>3.604924</w:t>
            </w:r>
          </w:p>
        </w:tc>
        <w:tc>
          <w:tcPr>
            <w:tcW w:w="960" w:type="dxa"/>
            <w:noWrap/>
            <w:hideMark/>
          </w:tcPr>
          <w:p w14:paraId="72C5E0F3" w14:textId="77777777" w:rsidR="00F529BC" w:rsidRPr="00F529BC" w:rsidRDefault="00F529BC" w:rsidP="00F529BC">
            <w:r w:rsidRPr="00F529BC">
              <w:t>5.778438</w:t>
            </w:r>
          </w:p>
        </w:tc>
        <w:tc>
          <w:tcPr>
            <w:tcW w:w="960" w:type="dxa"/>
            <w:noWrap/>
            <w:hideMark/>
          </w:tcPr>
          <w:p w14:paraId="2C53C83C" w14:textId="77777777" w:rsidR="00F529BC" w:rsidRPr="00F529BC" w:rsidRDefault="00F529BC" w:rsidP="00F529BC">
            <w:r w:rsidRPr="00F529BC">
              <w:t>7.963567</w:t>
            </w:r>
          </w:p>
        </w:tc>
        <w:tc>
          <w:tcPr>
            <w:tcW w:w="960" w:type="dxa"/>
            <w:noWrap/>
            <w:hideMark/>
          </w:tcPr>
          <w:p w14:paraId="25356650" w14:textId="77777777" w:rsidR="00F529BC" w:rsidRPr="00F529BC" w:rsidRDefault="00F529BC" w:rsidP="00F529BC">
            <w:r w:rsidRPr="00F529BC">
              <w:t>9.364264</w:t>
            </w:r>
          </w:p>
        </w:tc>
        <w:tc>
          <w:tcPr>
            <w:tcW w:w="960" w:type="dxa"/>
            <w:noWrap/>
            <w:hideMark/>
          </w:tcPr>
          <w:p w14:paraId="0CA2CD9A" w14:textId="77777777" w:rsidR="00F529BC" w:rsidRPr="00F529BC" w:rsidRDefault="00F529BC" w:rsidP="00F529BC">
            <w:r w:rsidRPr="00F529BC">
              <w:t>13.74405</w:t>
            </w:r>
          </w:p>
        </w:tc>
        <w:tc>
          <w:tcPr>
            <w:tcW w:w="960" w:type="dxa"/>
            <w:noWrap/>
            <w:hideMark/>
          </w:tcPr>
          <w:p w14:paraId="5CB64BCF" w14:textId="77777777" w:rsidR="00F529BC" w:rsidRPr="00F529BC" w:rsidRDefault="00F529BC" w:rsidP="00F529BC">
            <w:r w:rsidRPr="00F529BC">
              <w:t>3.967539</w:t>
            </w:r>
          </w:p>
        </w:tc>
        <w:tc>
          <w:tcPr>
            <w:tcW w:w="960" w:type="dxa"/>
            <w:noWrap/>
            <w:hideMark/>
          </w:tcPr>
          <w:p w14:paraId="58872D3F" w14:textId="77777777" w:rsidR="00F529BC" w:rsidRPr="00F529BC" w:rsidRDefault="00F529BC" w:rsidP="00F529BC">
            <w:r w:rsidRPr="00F529BC">
              <w:t>5.36975</w:t>
            </w:r>
          </w:p>
        </w:tc>
        <w:tc>
          <w:tcPr>
            <w:tcW w:w="960" w:type="dxa"/>
            <w:noWrap/>
            <w:hideMark/>
          </w:tcPr>
          <w:p w14:paraId="54DFBD0D" w14:textId="77777777" w:rsidR="00F529BC" w:rsidRPr="00F529BC" w:rsidRDefault="00F529BC" w:rsidP="00F529BC">
            <w:r w:rsidRPr="00F529BC">
              <w:t>6.719572</w:t>
            </w:r>
          </w:p>
        </w:tc>
        <w:tc>
          <w:tcPr>
            <w:tcW w:w="960" w:type="dxa"/>
            <w:noWrap/>
            <w:hideMark/>
          </w:tcPr>
          <w:p w14:paraId="26647C88" w14:textId="77777777" w:rsidR="00F529BC" w:rsidRPr="00F529BC" w:rsidRDefault="00F529BC" w:rsidP="00F529BC">
            <w:r w:rsidRPr="00F529BC">
              <w:t>17.27446</w:t>
            </w:r>
          </w:p>
        </w:tc>
        <w:tc>
          <w:tcPr>
            <w:tcW w:w="960" w:type="dxa"/>
            <w:noWrap/>
            <w:hideMark/>
          </w:tcPr>
          <w:p w14:paraId="780A3AF4" w14:textId="77777777" w:rsidR="00F529BC" w:rsidRPr="00F529BC" w:rsidRDefault="00F529BC" w:rsidP="00F529BC">
            <w:r w:rsidRPr="00F529BC">
              <w:t>17.8096</w:t>
            </w:r>
          </w:p>
        </w:tc>
      </w:tr>
      <w:tr w:rsidR="00F529BC" w:rsidRPr="00F529BC" w14:paraId="63480543" w14:textId="77777777" w:rsidTr="00F529BC">
        <w:trPr>
          <w:trHeight w:val="300"/>
        </w:trPr>
        <w:tc>
          <w:tcPr>
            <w:tcW w:w="960" w:type="dxa"/>
            <w:noWrap/>
            <w:hideMark/>
          </w:tcPr>
          <w:p w14:paraId="6A652A6B" w14:textId="77777777" w:rsidR="00F529BC" w:rsidRPr="00F529BC" w:rsidRDefault="00F529BC" w:rsidP="00F529BC">
            <w:r w:rsidRPr="00F529BC">
              <w:t>4.168363</w:t>
            </w:r>
          </w:p>
        </w:tc>
        <w:tc>
          <w:tcPr>
            <w:tcW w:w="960" w:type="dxa"/>
            <w:noWrap/>
            <w:hideMark/>
          </w:tcPr>
          <w:p w14:paraId="46193651" w14:textId="77777777" w:rsidR="00F529BC" w:rsidRPr="00F529BC" w:rsidRDefault="00F529BC" w:rsidP="00F529BC">
            <w:r w:rsidRPr="00F529BC">
              <w:t>6.654443</w:t>
            </w:r>
          </w:p>
        </w:tc>
        <w:tc>
          <w:tcPr>
            <w:tcW w:w="960" w:type="dxa"/>
            <w:noWrap/>
            <w:hideMark/>
          </w:tcPr>
          <w:p w14:paraId="5045AD66" w14:textId="77777777" w:rsidR="00F529BC" w:rsidRPr="00F529BC" w:rsidRDefault="00F529BC" w:rsidP="00F529BC">
            <w:r w:rsidRPr="00F529BC">
              <w:t>7.25726</w:t>
            </w:r>
          </w:p>
        </w:tc>
        <w:tc>
          <w:tcPr>
            <w:tcW w:w="960" w:type="dxa"/>
            <w:noWrap/>
            <w:hideMark/>
          </w:tcPr>
          <w:p w14:paraId="1C19F215" w14:textId="77777777" w:rsidR="00F529BC" w:rsidRPr="00F529BC" w:rsidRDefault="00F529BC" w:rsidP="00F529BC">
            <w:r w:rsidRPr="00F529BC">
              <w:t>8.879301</w:t>
            </w:r>
          </w:p>
        </w:tc>
        <w:tc>
          <w:tcPr>
            <w:tcW w:w="960" w:type="dxa"/>
            <w:noWrap/>
            <w:hideMark/>
          </w:tcPr>
          <w:p w14:paraId="2A68C2CE" w14:textId="77777777" w:rsidR="00F529BC" w:rsidRPr="00F529BC" w:rsidRDefault="00F529BC" w:rsidP="00F529BC">
            <w:r w:rsidRPr="00F529BC">
              <w:t>11.64519</w:t>
            </w:r>
          </w:p>
        </w:tc>
        <w:tc>
          <w:tcPr>
            <w:tcW w:w="960" w:type="dxa"/>
            <w:noWrap/>
            <w:hideMark/>
          </w:tcPr>
          <w:p w14:paraId="10063500" w14:textId="77777777" w:rsidR="00F529BC" w:rsidRPr="00F529BC" w:rsidRDefault="00F529BC" w:rsidP="00F529BC">
            <w:r w:rsidRPr="00F529BC">
              <w:t>3.296765</w:t>
            </w:r>
          </w:p>
        </w:tc>
        <w:tc>
          <w:tcPr>
            <w:tcW w:w="960" w:type="dxa"/>
            <w:noWrap/>
            <w:hideMark/>
          </w:tcPr>
          <w:p w14:paraId="592C0482" w14:textId="77777777" w:rsidR="00F529BC" w:rsidRPr="00F529BC" w:rsidRDefault="00F529BC" w:rsidP="00F529BC">
            <w:r w:rsidRPr="00F529BC">
              <w:t>7.304943</w:t>
            </w:r>
          </w:p>
        </w:tc>
        <w:tc>
          <w:tcPr>
            <w:tcW w:w="960" w:type="dxa"/>
            <w:noWrap/>
            <w:hideMark/>
          </w:tcPr>
          <w:p w14:paraId="08B5E252" w14:textId="77777777" w:rsidR="00F529BC" w:rsidRPr="00F529BC" w:rsidRDefault="00F529BC" w:rsidP="00F529BC">
            <w:r w:rsidRPr="00F529BC">
              <w:t>9.491217</w:t>
            </w:r>
          </w:p>
        </w:tc>
        <w:tc>
          <w:tcPr>
            <w:tcW w:w="960" w:type="dxa"/>
            <w:noWrap/>
            <w:hideMark/>
          </w:tcPr>
          <w:p w14:paraId="44B81744" w14:textId="77777777" w:rsidR="00F529BC" w:rsidRPr="00F529BC" w:rsidRDefault="00F529BC" w:rsidP="00F529BC">
            <w:r w:rsidRPr="00F529BC">
              <w:t>9.66426</w:t>
            </w:r>
          </w:p>
        </w:tc>
        <w:tc>
          <w:tcPr>
            <w:tcW w:w="960" w:type="dxa"/>
            <w:noWrap/>
            <w:hideMark/>
          </w:tcPr>
          <w:p w14:paraId="65615D5F" w14:textId="77777777" w:rsidR="00F529BC" w:rsidRPr="00F529BC" w:rsidRDefault="00F529BC" w:rsidP="00F529BC">
            <w:r w:rsidRPr="00F529BC">
              <w:t>16.10183</w:t>
            </w:r>
          </w:p>
        </w:tc>
      </w:tr>
      <w:tr w:rsidR="00F529BC" w:rsidRPr="00F529BC" w14:paraId="670163E5" w14:textId="77777777" w:rsidTr="00F529BC">
        <w:trPr>
          <w:trHeight w:val="300"/>
        </w:trPr>
        <w:tc>
          <w:tcPr>
            <w:tcW w:w="960" w:type="dxa"/>
            <w:noWrap/>
            <w:hideMark/>
          </w:tcPr>
          <w:p w14:paraId="5CFECFED" w14:textId="77777777" w:rsidR="00F529BC" w:rsidRPr="00F529BC" w:rsidRDefault="00F529BC" w:rsidP="00F529BC">
            <w:pPr>
              <w:rPr>
                <w:b/>
                <w:bCs/>
              </w:rPr>
            </w:pPr>
            <w:r w:rsidRPr="00F529BC">
              <w:rPr>
                <w:b/>
                <w:bCs/>
              </w:rPr>
              <w:t>3.222958</w:t>
            </w:r>
          </w:p>
        </w:tc>
        <w:tc>
          <w:tcPr>
            <w:tcW w:w="960" w:type="dxa"/>
            <w:noWrap/>
            <w:hideMark/>
          </w:tcPr>
          <w:p w14:paraId="367BA937" w14:textId="77777777" w:rsidR="00F529BC" w:rsidRPr="00F529BC" w:rsidRDefault="00F529BC" w:rsidP="00F529BC">
            <w:pPr>
              <w:rPr>
                <w:b/>
                <w:bCs/>
              </w:rPr>
            </w:pPr>
            <w:r w:rsidRPr="00F529BC">
              <w:rPr>
                <w:b/>
                <w:bCs/>
              </w:rPr>
              <w:t>5.322183</w:t>
            </w:r>
          </w:p>
        </w:tc>
        <w:tc>
          <w:tcPr>
            <w:tcW w:w="960" w:type="dxa"/>
            <w:noWrap/>
            <w:hideMark/>
          </w:tcPr>
          <w:p w14:paraId="41176EF5" w14:textId="77777777" w:rsidR="00F529BC" w:rsidRPr="00F529BC" w:rsidRDefault="00F529BC" w:rsidP="00F529BC">
            <w:pPr>
              <w:rPr>
                <w:b/>
                <w:bCs/>
              </w:rPr>
            </w:pPr>
            <w:r w:rsidRPr="00F529BC">
              <w:rPr>
                <w:b/>
                <w:bCs/>
              </w:rPr>
              <w:t>7.648524</w:t>
            </w:r>
          </w:p>
        </w:tc>
        <w:tc>
          <w:tcPr>
            <w:tcW w:w="960" w:type="dxa"/>
            <w:noWrap/>
            <w:hideMark/>
          </w:tcPr>
          <w:p w14:paraId="3B088DE3" w14:textId="77777777" w:rsidR="00F529BC" w:rsidRPr="00F529BC" w:rsidRDefault="00F529BC" w:rsidP="00F529BC">
            <w:pPr>
              <w:rPr>
                <w:b/>
                <w:bCs/>
              </w:rPr>
            </w:pPr>
            <w:r w:rsidRPr="00F529BC">
              <w:rPr>
                <w:b/>
                <w:bCs/>
              </w:rPr>
              <w:t>9.628117</w:t>
            </w:r>
          </w:p>
        </w:tc>
        <w:tc>
          <w:tcPr>
            <w:tcW w:w="960" w:type="dxa"/>
            <w:noWrap/>
            <w:hideMark/>
          </w:tcPr>
          <w:p w14:paraId="523811FC" w14:textId="77777777" w:rsidR="00F529BC" w:rsidRPr="00F529BC" w:rsidRDefault="00F529BC" w:rsidP="00F529BC">
            <w:pPr>
              <w:rPr>
                <w:b/>
                <w:bCs/>
              </w:rPr>
            </w:pPr>
            <w:r w:rsidRPr="00F529BC">
              <w:rPr>
                <w:b/>
                <w:bCs/>
              </w:rPr>
              <w:t>12.04785</w:t>
            </w:r>
          </w:p>
        </w:tc>
        <w:tc>
          <w:tcPr>
            <w:tcW w:w="960" w:type="dxa"/>
            <w:noWrap/>
            <w:hideMark/>
          </w:tcPr>
          <w:p w14:paraId="4C16C631" w14:textId="77777777" w:rsidR="00F529BC" w:rsidRPr="00F529BC" w:rsidRDefault="00F529BC" w:rsidP="00F529BC">
            <w:pPr>
              <w:rPr>
                <w:b/>
                <w:bCs/>
              </w:rPr>
            </w:pPr>
            <w:r w:rsidRPr="00F529BC">
              <w:rPr>
                <w:b/>
                <w:bCs/>
              </w:rPr>
              <w:t>3.126619</w:t>
            </w:r>
          </w:p>
        </w:tc>
        <w:tc>
          <w:tcPr>
            <w:tcW w:w="960" w:type="dxa"/>
            <w:noWrap/>
            <w:hideMark/>
          </w:tcPr>
          <w:p w14:paraId="20BE10E2" w14:textId="77777777" w:rsidR="00F529BC" w:rsidRPr="00F529BC" w:rsidRDefault="00F529BC" w:rsidP="00F529BC">
            <w:pPr>
              <w:rPr>
                <w:b/>
                <w:bCs/>
              </w:rPr>
            </w:pPr>
            <w:r w:rsidRPr="00F529BC">
              <w:rPr>
                <w:b/>
                <w:bCs/>
              </w:rPr>
              <w:t>5.341262</w:t>
            </w:r>
          </w:p>
        </w:tc>
        <w:tc>
          <w:tcPr>
            <w:tcW w:w="960" w:type="dxa"/>
            <w:noWrap/>
            <w:hideMark/>
          </w:tcPr>
          <w:p w14:paraId="369A61BA" w14:textId="77777777" w:rsidR="00F529BC" w:rsidRPr="00F529BC" w:rsidRDefault="00F529BC" w:rsidP="00F529BC">
            <w:pPr>
              <w:rPr>
                <w:b/>
                <w:bCs/>
              </w:rPr>
            </w:pPr>
            <w:r w:rsidRPr="00F529BC">
              <w:rPr>
                <w:b/>
                <w:bCs/>
              </w:rPr>
              <w:t>7.097854</w:t>
            </w:r>
          </w:p>
        </w:tc>
        <w:tc>
          <w:tcPr>
            <w:tcW w:w="960" w:type="dxa"/>
            <w:noWrap/>
            <w:hideMark/>
          </w:tcPr>
          <w:p w14:paraId="5BA3FC2D" w14:textId="77777777" w:rsidR="00F529BC" w:rsidRPr="00F529BC" w:rsidRDefault="00F529BC" w:rsidP="00F529BC">
            <w:pPr>
              <w:rPr>
                <w:b/>
                <w:bCs/>
              </w:rPr>
            </w:pPr>
            <w:r w:rsidRPr="00F529BC">
              <w:rPr>
                <w:b/>
                <w:bCs/>
              </w:rPr>
              <w:t>10.38843</w:t>
            </w:r>
          </w:p>
        </w:tc>
        <w:tc>
          <w:tcPr>
            <w:tcW w:w="960" w:type="dxa"/>
            <w:noWrap/>
            <w:hideMark/>
          </w:tcPr>
          <w:p w14:paraId="3D0E41DC" w14:textId="77777777" w:rsidR="00F529BC" w:rsidRPr="00F529BC" w:rsidRDefault="00F529BC" w:rsidP="00F529BC">
            <w:pPr>
              <w:rPr>
                <w:b/>
                <w:bCs/>
              </w:rPr>
            </w:pPr>
            <w:r w:rsidRPr="00F529BC">
              <w:rPr>
                <w:b/>
                <w:bCs/>
              </w:rPr>
              <w:t>13.78138</w:t>
            </w:r>
          </w:p>
        </w:tc>
      </w:tr>
    </w:tbl>
    <w:p w14:paraId="5377B728" w14:textId="650C9658" w:rsidR="00F529BC" w:rsidRDefault="00F529BC" w:rsidP="00DD05AD"/>
    <w:p w14:paraId="74B5D00B" w14:textId="77777777" w:rsidR="00F529BC" w:rsidRDefault="00F529BC" w:rsidP="00DD05AD">
      <w:r>
        <w:t>3</w:t>
      </w:r>
      <w:r w:rsidRPr="00F529BC">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5955C86" w14:textId="77777777" w:rsidTr="00F529BC">
        <w:trPr>
          <w:trHeight w:val="300"/>
        </w:trPr>
        <w:tc>
          <w:tcPr>
            <w:tcW w:w="960" w:type="dxa"/>
            <w:noWrap/>
            <w:hideMark/>
          </w:tcPr>
          <w:p w14:paraId="7DFB2C9B" w14:textId="77777777" w:rsidR="00F529BC" w:rsidRPr="00F529BC" w:rsidRDefault="00F529BC" w:rsidP="00F529BC">
            <w:r w:rsidRPr="00F529BC">
              <w:t>Tx01</w:t>
            </w:r>
          </w:p>
        </w:tc>
        <w:tc>
          <w:tcPr>
            <w:tcW w:w="960" w:type="dxa"/>
            <w:noWrap/>
            <w:hideMark/>
          </w:tcPr>
          <w:p w14:paraId="27EB24D4" w14:textId="77777777" w:rsidR="00F529BC" w:rsidRPr="00F529BC" w:rsidRDefault="00F529BC" w:rsidP="00F529BC">
            <w:r w:rsidRPr="00F529BC">
              <w:t>Tx02</w:t>
            </w:r>
          </w:p>
        </w:tc>
        <w:tc>
          <w:tcPr>
            <w:tcW w:w="960" w:type="dxa"/>
            <w:noWrap/>
            <w:hideMark/>
          </w:tcPr>
          <w:p w14:paraId="02F0AFDD" w14:textId="77777777" w:rsidR="00F529BC" w:rsidRPr="00F529BC" w:rsidRDefault="00F529BC" w:rsidP="00F529BC">
            <w:r w:rsidRPr="00F529BC">
              <w:t>Tx03</w:t>
            </w:r>
          </w:p>
        </w:tc>
        <w:tc>
          <w:tcPr>
            <w:tcW w:w="960" w:type="dxa"/>
            <w:noWrap/>
            <w:hideMark/>
          </w:tcPr>
          <w:p w14:paraId="66975267" w14:textId="77777777" w:rsidR="00F529BC" w:rsidRPr="00F529BC" w:rsidRDefault="00F529BC" w:rsidP="00F529BC">
            <w:r w:rsidRPr="00F529BC">
              <w:t>Tx04</w:t>
            </w:r>
          </w:p>
        </w:tc>
        <w:tc>
          <w:tcPr>
            <w:tcW w:w="960" w:type="dxa"/>
            <w:noWrap/>
            <w:hideMark/>
          </w:tcPr>
          <w:p w14:paraId="56411E33" w14:textId="77777777" w:rsidR="00F529BC" w:rsidRPr="00F529BC" w:rsidRDefault="00F529BC" w:rsidP="00F529BC">
            <w:r w:rsidRPr="00F529BC">
              <w:t>Tx05</w:t>
            </w:r>
          </w:p>
        </w:tc>
        <w:tc>
          <w:tcPr>
            <w:tcW w:w="960" w:type="dxa"/>
            <w:noWrap/>
            <w:hideMark/>
          </w:tcPr>
          <w:p w14:paraId="1B3060C6" w14:textId="77777777" w:rsidR="00F529BC" w:rsidRPr="00F529BC" w:rsidRDefault="00F529BC" w:rsidP="00F529BC">
            <w:r w:rsidRPr="00F529BC">
              <w:t>Tx06</w:t>
            </w:r>
          </w:p>
        </w:tc>
        <w:tc>
          <w:tcPr>
            <w:tcW w:w="960" w:type="dxa"/>
            <w:noWrap/>
            <w:hideMark/>
          </w:tcPr>
          <w:p w14:paraId="29FD4208" w14:textId="77777777" w:rsidR="00F529BC" w:rsidRPr="00F529BC" w:rsidRDefault="00F529BC" w:rsidP="00F529BC">
            <w:r w:rsidRPr="00F529BC">
              <w:t>Tx07</w:t>
            </w:r>
          </w:p>
        </w:tc>
        <w:tc>
          <w:tcPr>
            <w:tcW w:w="960" w:type="dxa"/>
            <w:noWrap/>
            <w:hideMark/>
          </w:tcPr>
          <w:p w14:paraId="73DAE5ED" w14:textId="77777777" w:rsidR="00F529BC" w:rsidRPr="00F529BC" w:rsidRDefault="00F529BC" w:rsidP="00F529BC">
            <w:r w:rsidRPr="00F529BC">
              <w:t>Tx08</w:t>
            </w:r>
          </w:p>
        </w:tc>
        <w:tc>
          <w:tcPr>
            <w:tcW w:w="960" w:type="dxa"/>
            <w:noWrap/>
            <w:hideMark/>
          </w:tcPr>
          <w:p w14:paraId="2FB397B4" w14:textId="77777777" w:rsidR="00F529BC" w:rsidRPr="00F529BC" w:rsidRDefault="00F529BC" w:rsidP="00F529BC">
            <w:r w:rsidRPr="00F529BC">
              <w:t>Tx09</w:t>
            </w:r>
          </w:p>
        </w:tc>
        <w:tc>
          <w:tcPr>
            <w:tcW w:w="960" w:type="dxa"/>
            <w:noWrap/>
            <w:hideMark/>
          </w:tcPr>
          <w:p w14:paraId="17CFAFBB" w14:textId="77777777" w:rsidR="00F529BC" w:rsidRPr="00F529BC" w:rsidRDefault="00F529BC" w:rsidP="00F529BC">
            <w:r w:rsidRPr="00F529BC">
              <w:t>Tx10</w:t>
            </w:r>
          </w:p>
        </w:tc>
      </w:tr>
      <w:tr w:rsidR="00F529BC" w:rsidRPr="00F529BC" w14:paraId="1B7167B9" w14:textId="77777777" w:rsidTr="00F529BC">
        <w:trPr>
          <w:trHeight w:val="300"/>
        </w:trPr>
        <w:tc>
          <w:tcPr>
            <w:tcW w:w="960" w:type="dxa"/>
            <w:noWrap/>
            <w:hideMark/>
          </w:tcPr>
          <w:p w14:paraId="1E0B2E04" w14:textId="77777777" w:rsidR="00F529BC" w:rsidRPr="00F529BC" w:rsidRDefault="00F529BC" w:rsidP="00F529BC">
            <w:r w:rsidRPr="00F529BC">
              <w:t>3.359575</w:t>
            </w:r>
          </w:p>
        </w:tc>
        <w:tc>
          <w:tcPr>
            <w:tcW w:w="960" w:type="dxa"/>
            <w:noWrap/>
            <w:hideMark/>
          </w:tcPr>
          <w:p w14:paraId="2DF0FECF" w14:textId="77777777" w:rsidR="00F529BC" w:rsidRPr="00F529BC" w:rsidRDefault="00F529BC" w:rsidP="00F529BC">
            <w:r w:rsidRPr="00F529BC">
              <w:t>2.846034</w:t>
            </w:r>
          </w:p>
        </w:tc>
        <w:tc>
          <w:tcPr>
            <w:tcW w:w="960" w:type="dxa"/>
            <w:noWrap/>
            <w:hideMark/>
          </w:tcPr>
          <w:p w14:paraId="116C1D40" w14:textId="77777777" w:rsidR="00F529BC" w:rsidRPr="00F529BC" w:rsidRDefault="00F529BC" w:rsidP="00F529BC">
            <w:r w:rsidRPr="00F529BC">
              <w:t>6.63363</w:t>
            </w:r>
          </w:p>
        </w:tc>
        <w:tc>
          <w:tcPr>
            <w:tcW w:w="960" w:type="dxa"/>
            <w:noWrap/>
            <w:hideMark/>
          </w:tcPr>
          <w:p w14:paraId="7BAACFC0" w14:textId="77777777" w:rsidR="00F529BC" w:rsidRPr="00F529BC" w:rsidRDefault="00F529BC" w:rsidP="00F529BC">
            <w:r w:rsidRPr="00F529BC">
              <w:t>11.4605</w:t>
            </w:r>
          </w:p>
        </w:tc>
        <w:tc>
          <w:tcPr>
            <w:tcW w:w="960" w:type="dxa"/>
            <w:noWrap/>
            <w:hideMark/>
          </w:tcPr>
          <w:p w14:paraId="62F0FF18" w14:textId="77777777" w:rsidR="00F529BC" w:rsidRPr="00F529BC" w:rsidRDefault="00F529BC" w:rsidP="00F529BC">
            <w:r w:rsidRPr="00F529BC">
              <w:t>10.803</w:t>
            </w:r>
          </w:p>
        </w:tc>
        <w:tc>
          <w:tcPr>
            <w:tcW w:w="960" w:type="dxa"/>
            <w:noWrap/>
            <w:hideMark/>
          </w:tcPr>
          <w:p w14:paraId="52772FC8" w14:textId="77777777" w:rsidR="00F529BC" w:rsidRPr="00F529BC" w:rsidRDefault="00F529BC" w:rsidP="00F529BC">
            <w:r w:rsidRPr="00F529BC">
              <w:t>4.148629</w:t>
            </w:r>
          </w:p>
        </w:tc>
        <w:tc>
          <w:tcPr>
            <w:tcW w:w="960" w:type="dxa"/>
            <w:noWrap/>
            <w:hideMark/>
          </w:tcPr>
          <w:p w14:paraId="4170F35B" w14:textId="77777777" w:rsidR="00F529BC" w:rsidRPr="00F529BC" w:rsidRDefault="00F529BC" w:rsidP="00F529BC">
            <w:r w:rsidRPr="00F529BC">
              <w:t>4.401846</w:t>
            </w:r>
          </w:p>
        </w:tc>
        <w:tc>
          <w:tcPr>
            <w:tcW w:w="960" w:type="dxa"/>
            <w:noWrap/>
            <w:hideMark/>
          </w:tcPr>
          <w:p w14:paraId="2534D2E3" w14:textId="77777777" w:rsidR="00F529BC" w:rsidRPr="00F529BC" w:rsidRDefault="00F529BC" w:rsidP="00F529BC">
            <w:r w:rsidRPr="00F529BC">
              <w:t>6.204644</w:t>
            </w:r>
          </w:p>
        </w:tc>
        <w:tc>
          <w:tcPr>
            <w:tcW w:w="960" w:type="dxa"/>
            <w:noWrap/>
            <w:hideMark/>
          </w:tcPr>
          <w:p w14:paraId="768B065C" w14:textId="77777777" w:rsidR="00F529BC" w:rsidRPr="00F529BC" w:rsidRDefault="00F529BC" w:rsidP="00F529BC">
            <w:r w:rsidRPr="00F529BC">
              <w:t>7.930992</w:t>
            </w:r>
          </w:p>
        </w:tc>
        <w:tc>
          <w:tcPr>
            <w:tcW w:w="960" w:type="dxa"/>
            <w:noWrap/>
            <w:hideMark/>
          </w:tcPr>
          <w:p w14:paraId="4E7FE498" w14:textId="77777777" w:rsidR="00F529BC" w:rsidRPr="00F529BC" w:rsidRDefault="00F529BC" w:rsidP="00F529BC">
            <w:r w:rsidRPr="00F529BC">
              <w:t>11.98853</w:t>
            </w:r>
          </w:p>
        </w:tc>
      </w:tr>
      <w:tr w:rsidR="00F529BC" w:rsidRPr="00F529BC" w14:paraId="179EE10C" w14:textId="77777777" w:rsidTr="00F529BC">
        <w:trPr>
          <w:trHeight w:val="300"/>
        </w:trPr>
        <w:tc>
          <w:tcPr>
            <w:tcW w:w="960" w:type="dxa"/>
            <w:noWrap/>
            <w:hideMark/>
          </w:tcPr>
          <w:p w14:paraId="68A4E924" w14:textId="77777777" w:rsidR="00F529BC" w:rsidRPr="00F529BC" w:rsidRDefault="00F529BC" w:rsidP="00F529BC">
            <w:r w:rsidRPr="00F529BC">
              <w:t>2.290723</w:t>
            </w:r>
          </w:p>
        </w:tc>
        <w:tc>
          <w:tcPr>
            <w:tcW w:w="960" w:type="dxa"/>
            <w:noWrap/>
            <w:hideMark/>
          </w:tcPr>
          <w:p w14:paraId="1990E81E" w14:textId="77777777" w:rsidR="00F529BC" w:rsidRPr="00F529BC" w:rsidRDefault="00F529BC" w:rsidP="00F529BC">
            <w:r w:rsidRPr="00F529BC">
              <w:t>3.32274</w:t>
            </w:r>
          </w:p>
        </w:tc>
        <w:tc>
          <w:tcPr>
            <w:tcW w:w="960" w:type="dxa"/>
            <w:noWrap/>
            <w:hideMark/>
          </w:tcPr>
          <w:p w14:paraId="672578CC" w14:textId="77777777" w:rsidR="00F529BC" w:rsidRPr="00F529BC" w:rsidRDefault="00F529BC" w:rsidP="00F529BC">
            <w:r w:rsidRPr="00F529BC">
              <w:t>7.128934</w:t>
            </w:r>
          </w:p>
        </w:tc>
        <w:tc>
          <w:tcPr>
            <w:tcW w:w="960" w:type="dxa"/>
            <w:noWrap/>
            <w:hideMark/>
          </w:tcPr>
          <w:p w14:paraId="23982944" w14:textId="77777777" w:rsidR="00F529BC" w:rsidRPr="00F529BC" w:rsidRDefault="00F529BC" w:rsidP="00F529BC">
            <w:r w:rsidRPr="00F529BC">
              <w:t>8.110319</w:t>
            </w:r>
          </w:p>
        </w:tc>
        <w:tc>
          <w:tcPr>
            <w:tcW w:w="960" w:type="dxa"/>
            <w:noWrap/>
            <w:hideMark/>
          </w:tcPr>
          <w:p w14:paraId="1F73D28C" w14:textId="77777777" w:rsidR="00F529BC" w:rsidRPr="00F529BC" w:rsidRDefault="00F529BC" w:rsidP="00F529BC">
            <w:r w:rsidRPr="00F529BC">
              <w:t>13.83621</w:t>
            </w:r>
          </w:p>
        </w:tc>
        <w:tc>
          <w:tcPr>
            <w:tcW w:w="960" w:type="dxa"/>
            <w:noWrap/>
            <w:hideMark/>
          </w:tcPr>
          <w:p w14:paraId="39610B38" w14:textId="77777777" w:rsidR="00F529BC" w:rsidRPr="00F529BC" w:rsidRDefault="00F529BC" w:rsidP="00F529BC">
            <w:r w:rsidRPr="00F529BC">
              <w:t>2.251959</w:t>
            </w:r>
          </w:p>
        </w:tc>
        <w:tc>
          <w:tcPr>
            <w:tcW w:w="960" w:type="dxa"/>
            <w:noWrap/>
            <w:hideMark/>
          </w:tcPr>
          <w:p w14:paraId="5AF82C53" w14:textId="77777777" w:rsidR="00F529BC" w:rsidRPr="00F529BC" w:rsidRDefault="00F529BC" w:rsidP="00F529BC">
            <w:r w:rsidRPr="00F529BC">
              <w:t>3.926594</w:t>
            </w:r>
          </w:p>
        </w:tc>
        <w:tc>
          <w:tcPr>
            <w:tcW w:w="960" w:type="dxa"/>
            <w:noWrap/>
            <w:hideMark/>
          </w:tcPr>
          <w:p w14:paraId="7DC942D7" w14:textId="77777777" w:rsidR="00F529BC" w:rsidRPr="00F529BC" w:rsidRDefault="00F529BC" w:rsidP="00F529BC">
            <w:r w:rsidRPr="00F529BC">
              <w:t>5.974306</w:t>
            </w:r>
          </w:p>
        </w:tc>
        <w:tc>
          <w:tcPr>
            <w:tcW w:w="960" w:type="dxa"/>
            <w:noWrap/>
            <w:hideMark/>
          </w:tcPr>
          <w:p w14:paraId="2D163861" w14:textId="77777777" w:rsidR="00F529BC" w:rsidRPr="00F529BC" w:rsidRDefault="00F529BC" w:rsidP="00F529BC">
            <w:r w:rsidRPr="00F529BC">
              <w:t>9.183399</w:t>
            </w:r>
          </w:p>
        </w:tc>
        <w:tc>
          <w:tcPr>
            <w:tcW w:w="960" w:type="dxa"/>
            <w:noWrap/>
            <w:hideMark/>
          </w:tcPr>
          <w:p w14:paraId="487DA7E5" w14:textId="77777777" w:rsidR="00F529BC" w:rsidRPr="00F529BC" w:rsidRDefault="00F529BC" w:rsidP="00F529BC">
            <w:r w:rsidRPr="00F529BC">
              <w:t>11.8613</w:t>
            </w:r>
          </w:p>
        </w:tc>
      </w:tr>
      <w:tr w:rsidR="00F529BC" w:rsidRPr="00F529BC" w14:paraId="1ABC4C26" w14:textId="77777777" w:rsidTr="00F529BC">
        <w:trPr>
          <w:trHeight w:val="300"/>
        </w:trPr>
        <w:tc>
          <w:tcPr>
            <w:tcW w:w="960" w:type="dxa"/>
            <w:noWrap/>
            <w:hideMark/>
          </w:tcPr>
          <w:p w14:paraId="452C4F91" w14:textId="77777777" w:rsidR="00F529BC" w:rsidRPr="00F529BC" w:rsidRDefault="00F529BC" w:rsidP="00F529BC">
            <w:r w:rsidRPr="00F529BC">
              <w:t>2.472812</w:t>
            </w:r>
          </w:p>
        </w:tc>
        <w:tc>
          <w:tcPr>
            <w:tcW w:w="960" w:type="dxa"/>
            <w:noWrap/>
            <w:hideMark/>
          </w:tcPr>
          <w:p w14:paraId="4FF54F15" w14:textId="77777777" w:rsidR="00F529BC" w:rsidRPr="00F529BC" w:rsidRDefault="00F529BC" w:rsidP="00F529BC">
            <w:r w:rsidRPr="00F529BC">
              <w:t>3.371812</w:t>
            </w:r>
          </w:p>
        </w:tc>
        <w:tc>
          <w:tcPr>
            <w:tcW w:w="960" w:type="dxa"/>
            <w:noWrap/>
            <w:hideMark/>
          </w:tcPr>
          <w:p w14:paraId="10E7B791" w14:textId="77777777" w:rsidR="00F529BC" w:rsidRPr="00F529BC" w:rsidRDefault="00F529BC" w:rsidP="00F529BC">
            <w:r w:rsidRPr="00F529BC">
              <w:t>6.884892</w:t>
            </w:r>
          </w:p>
        </w:tc>
        <w:tc>
          <w:tcPr>
            <w:tcW w:w="960" w:type="dxa"/>
            <w:noWrap/>
            <w:hideMark/>
          </w:tcPr>
          <w:p w14:paraId="2479EE79" w14:textId="77777777" w:rsidR="00F529BC" w:rsidRPr="00F529BC" w:rsidRDefault="00F529BC" w:rsidP="00F529BC">
            <w:r w:rsidRPr="00F529BC">
              <w:t>7.549024</w:t>
            </w:r>
          </w:p>
        </w:tc>
        <w:tc>
          <w:tcPr>
            <w:tcW w:w="960" w:type="dxa"/>
            <w:noWrap/>
            <w:hideMark/>
          </w:tcPr>
          <w:p w14:paraId="74BE65A8" w14:textId="77777777" w:rsidR="00F529BC" w:rsidRPr="00F529BC" w:rsidRDefault="00F529BC" w:rsidP="00F529BC">
            <w:r w:rsidRPr="00F529BC">
              <w:t>12.24069</w:t>
            </w:r>
          </w:p>
        </w:tc>
        <w:tc>
          <w:tcPr>
            <w:tcW w:w="960" w:type="dxa"/>
            <w:noWrap/>
            <w:hideMark/>
          </w:tcPr>
          <w:p w14:paraId="474EC5BB" w14:textId="77777777" w:rsidR="00F529BC" w:rsidRPr="00F529BC" w:rsidRDefault="00F529BC" w:rsidP="00F529BC">
            <w:r w:rsidRPr="00F529BC">
              <w:t>3.162513</w:t>
            </w:r>
          </w:p>
        </w:tc>
        <w:tc>
          <w:tcPr>
            <w:tcW w:w="960" w:type="dxa"/>
            <w:noWrap/>
            <w:hideMark/>
          </w:tcPr>
          <w:p w14:paraId="34047FC2" w14:textId="77777777" w:rsidR="00F529BC" w:rsidRPr="00F529BC" w:rsidRDefault="00F529BC" w:rsidP="00F529BC">
            <w:r w:rsidRPr="00F529BC">
              <w:t>4.820855</w:t>
            </w:r>
          </w:p>
        </w:tc>
        <w:tc>
          <w:tcPr>
            <w:tcW w:w="960" w:type="dxa"/>
            <w:noWrap/>
            <w:hideMark/>
          </w:tcPr>
          <w:p w14:paraId="2BA613BD" w14:textId="77777777" w:rsidR="00F529BC" w:rsidRPr="00F529BC" w:rsidRDefault="00F529BC" w:rsidP="00F529BC">
            <w:r w:rsidRPr="00F529BC">
              <w:t>6.396592</w:t>
            </w:r>
          </w:p>
        </w:tc>
        <w:tc>
          <w:tcPr>
            <w:tcW w:w="960" w:type="dxa"/>
            <w:noWrap/>
            <w:hideMark/>
          </w:tcPr>
          <w:p w14:paraId="1D500078" w14:textId="77777777" w:rsidR="00F529BC" w:rsidRPr="00F529BC" w:rsidRDefault="00F529BC" w:rsidP="00F529BC">
            <w:r w:rsidRPr="00F529BC">
              <w:t>10.89477</w:t>
            </w:r>
          </w:p>
        </w:tc>
        <w:tc>
          <w:tcPr>
            <w:tcW w:w="960" w:type="dxa"/>
            <w:noWrap/>
            <w:hideMark/>
          </w:tcPr>
          <w:p w14:paraId="212EC806" w14:textId="77777777" w:rsidR="00F529BC" w:rsidRPr="00F529BC" w:rsidRDefault="00F529BC" w:rsidP="00F529BC">
            <w:r w:rsidRPr="00F529BC">
              <w:t>10.61561</w:t>
            </w:r>
          </w:p>
        </w:tc>
      </w:tr>
      <w:tr w:rsidR="00F529BC" w:rsidRPr="00F529BC" w14:paraId="5FB72AF0" w14:textId="77777777" w:rsidTr="00F529BC">
        <w:trPr>
          <w:trHeight w:val="300"/>
        </w:trPr>
        <w:tc>
          <w:tcPr>
            <w:tcW w:w="960" w:type="dxa"/>
            <w:noWrap/>
            <w:hideMark/>
          </w:tcPr>
          <w:p w14:paraId="44C20999" w14:textId="77777777" w:rsidR="00F529BC" w:rsidRPr="00F529BC" w:rsidRDefault="00F529BC" w:rsidP="00F529BC">
            <w:r w:rsidRPr="00F529BC">
              <w:t>2.648355</w:t>
            </w:r>
          </w:p>
        </w:tc>
        <w:tc>
          <w:tcPr>
            <w:tcW w:w="960" w:type="dxa"/>
            <w:noWrap/>
            <w:hideMark/>
          </w:tcPr>
          <w:p w14:paraId="62F70A79" w14:textId="77777777" w:rsidR="00F529BC" w:rsidRPr="00F529BC" w:rsidRDefault="00F529BC" w:rsidP="00F529BC">
            <w:r w:rsidRPr="00F529BC">
              <w:t>4.546817</w:t>
            </w:r>
          </w:p>
        </w:tc>
        <w:tc>
          <w:tcPr>
            <w:tcW w:w="960" w:type="dxa"/>
            <w:noWrap/>
            <w:hideMark/>
          </w:tcPr>
          <w:p w14:paraId="3A59A045" w14:textId="77777777" w:rsidR="00F529BC" w:rsidRPr="00F529BC" w:rsidRDefault="00F529BC" w:rsidP="00F529BC">
            <w:r w:rsidRPr="00F529BC">
              <w:t>6.731572</w:t>
            </w:r>
          </w:p>
        </w:tc>
        <w:tc>
          <w:tcPr>
            <w:tcW w:w="960" w:type="dxa"/>
            <w:noWrap/>
            <w:hideMark/>
          </w:tcPr>
          <w:p w14:paraId="1B664884" w14:textId="77777777" w:rsidR="00F529BC" w:rsidRPr="00F529BC" w:rsidRDefault="00F529BC" w:rsidP="00F529BC">
            <w:r w:rsidRPr="00F529BC">
              <w:t>8.307771</w:t>
            </w:r>
          </w:p>
        </w:tc>
        <w:tc>
          <w:tcPr>
            <w:tcW w:w="960" w:type="dxa"/>
            <w:noWrap/>
            <w:hideMark/>
          </w:tcPr>
          <w:p w14:paraId="3DF8B470" w14:textId="77777777" w:rsidR="00F529BC" w:rsidRPr="00F529BC" w:rsidRDefault="00F529BC" w:rsidP="00F529BC">
            <w:r w:rsidRPr="00F529BC">
              <w:t>10.705</w:t>
            </w:r>
          </w:p>
        </w:tc>
        <w:tc>
          <w:tcPr>
            <w:tcW w:w="960" w:type="dxa"/>
            <w:noWrap/>
            <w:hideMark/>
          </w:tcPr>
          <w:p w14:paraId="092F0748" w14:textId="77777777" w:rsidR="00F529BC" w:rsidRPr="00F529BC" w:rsidRDefault="00F529BC" w:rsidP="00F529BC">
            <w:r w:rsidRPr="00F529BC">
              <w:t>3.479499</w:t>
            </w:r>
          </w:p>
        </w:tc>
        <w:tc>
          <w:tcPr>
            <w:tcW w:w="960" w:type="dxa"/>
            <w:noWrap/>
            <w:hideMark/>
          </w:tcPr>
          <w:p w14:paraId="6C36F96B" w14:textId="77777777" w:rsidR="00F529BC" w:rsidRPr="00F529BC" w:rsidRDefault="00F529BC" w:rsidP="00F529BC">
            <w:r w:rsidRPr="00F529BC">
              <w:t>4.182541</w:t>
            </w:r>
          </w:p>
        </w:tc>
        <w:tc>
          <w:tcPr>
            <w:tcW w:w="960" w:type="dxa"/>
            <w:noWrap/>
            <w:hideMark/>
          </w:tcPr>
          <w:p w14:paraId="140B7AC8" w14:textId="77777777" w:rsidR="00F529BC" w:rsidRPr="00F529BC" w:rsidRDefault="00F529BC" w:rsidP="00F529BC">
            <w:r w:rsidRPr="00F529BC">
              <w:t>7.897507</w:t>
            </w:r>
          </w:p>
        </w:tc>
        <w:tc>
          <w:tcPr>
            <w:tcW w:w="960" w:type="dxa"/>
            <w:noWrap/>
            <w:hideMark/>
          </w:tcPr>
          <w:p w14:paraId="1771F658" w14:textId="77777777" w:rsidR="00F529BC" w:rsidRPr="00F529BC" w:rsidRDefault="00F529BC" w:rsidP="00F529BC">
            <w:r w:rsidRPr="00F529BC">
              <w:t>8.718105</w:t>
            </w:r>
          </w:p>
        </w:tc>
        <w:tc>
          <w:tcPr>
            <w:tcW w:w="960" w:type="dxa"/>
            <w:noWrap/>
            <w:hideMark/>
          </w:tcPr>
          <w:p w14:paraId="0A043D7A" w14:textId="77777777" w:rsidR="00F529BC" w:rsidRPr="00F529BC" w:rsidRDefault="00F529BC" w:rsidP="00F529BC">
            <w:r w:rsidRPr="00F529BC">
              <w:t>11.14131</w:t>
            </w:r>
          </w:p>
        </w:tc>
      </w:tr>
      <w:tr w:rsidR="00F529BC" w:rsidRPr="00F529BC" w14:paraId="33F25188" w14:textId="77777777" w:rsidTr="00F529BC">
        <w:trPr>
          <w:trHeight w:val="300"/>
        </w:trPr>
        <w:tc>
          <w:tcPr>
            <w:tcW w:w="960" w:type="dxa"/>
            <w:noWrap/>
            <w:hideMark/>
          </w:tcPr>
          <w:p w14:paraId="10F72D2E" w14:textId="77777777" w:rsidR="00F529BC" w:rsidRPr="00F529BC" w:rsidRDefault="00F529BC" w:rsidP="00F529BC">
            <w:r w:rsidRPr="00F529BC">
              <w:t>3.554054</w:t>
            </w:r>
          </w:p>
        </w:tc>
        <w:tc>
          <w:tcPr>
            <w:tcW w:w="960" w:type="dxa"/>
            <w:noWrap/>
            <w:hideMark/>
          </w:tcPr>
          <w:p w14:paraId="758CF814" w14:textId="77777777" w:rsidR="00F529BC" w:rsidRPr="00F529BC" w:rsidRDefault="00F529BC" w:rsidP="00F529BC">
            <w:r w:rsidRPr="00F529BC">
              <w:t>5.182226</w:t>
            </w:r>
          </w:p>
        </w:tc>
        <w:tc>
          <w:tcPr>
            <w:tcW w:w="960" w:type="dxa"/>
            <w:noWrap/>
            <w:hideMark/>
          </w:tcPr>
          <w:p w14:paraId="3C160436" w14:textId="77777777" w:rsidR="00F529BC" w:rsidRPr="00F529BC" w:rsidRDefault="00F529BC" w:rsidP="00F529BC">
            <w:r w:rsidRPr="00F529BC">
              <w:t>7.415785</w:t>
            </w:r>
          </w:p>
        </w:tc>
        <w:tc>
          <w:tcPr>
            <w:tcW w:w="960" w:type="dxa"/>
            <w:noWrap/>
            <w:hideMark/>
          </w:tcPr>
          <w:p w14:paraId="33AC69A7" w14:textId="77777777" w:rsidR="00F529BC" w:rsidRPr="00F529BC" w:rsidRDefault="00F529BC" w:rsidP="00F529BC">
            <w:r w:rsidRPr="00F529BC">
              <w:t>10.63007</w:t>
            </w:r>
          </w:p>
        </w:tc>
        <w:tc>
          <w:tcPr>
            <w:tcW w:w="960" w:type="dxa"/>
            <w:noWrap/>
            <w:hideMark/>
          </w:tcPr>
          <w:p w14:paraId="785E03EE" w14:textId="77777777" w:rsidR="00F529BC" w:rsidRPr="00F529BC" w:rsidRDefault="00F529BC" w:rsidP="00F529BC">
            <w:r w:rsidRPr="00F529BC">
              <w:t>13.42183</w:t>
            </w:r>
          </w:p>
        </w:tc>
        <w:tc>
          <w:tcPr>
            <w:tcW w:w="960" w:type="dxa"/>
            <w:noWrap/>
            <w:hideMark/>
          </w:tcPr>
          <w:p w14:paraId="49C9C09D" w14:textId="77777777" w:rsidR="00F529BC" w:rsidRPr="00F529BC" w:rsidRDefault="00F529BC" w:rsidP="00F529BC">
            <w:r w:rsidRPr="00F529BC">
              <w:t>3.624919</w:t>
            </w:r>
          </w:p>
        </w:tc>
        <w:tc>
          <w:tcPr>
            <w:tcW w:w="960" w:type="dxa"/>
            <w:noWrap/>
            <w:hideMark/>
          </w:tcPr>
          <w:p w14:paraId="5BEF2A50" w14:textId="77777777" w:rsidR="00F529BC" w:rsidRPr="00F529BC" w:rsidRDefault="00F529BC" w:rsidP="00F529BC">
            <w:r w:rsidRPr="00F529BC">
              <w:t>4.606702</w:t>
            </w:r>
          </w:p>
        </w:tc>
        <w:tc>
          <w:tcPr>
            <w:tcW w:w="960" w:type="dxa"/>
            <w:noWrap/>
            <w:hideMark/>
          </w:tcPr>
          <w:p w14:paraId="013732C2" w14:textId="77777777" w:rsidR="00F529BC" w:rsidRPr="00F529BC" w:rsidRDefault="00F529BC" w:rsidP="00F529BC">
            <w:r w:rsidRPr="00F529BC">
              <w:t>6.282937</w:t>
            </w:r>
          </w:p>
        </w:tc>
        <w:tc>
          <w:tcPr>
            <w:tcW w:w="960" w:type="dxa"/>
            <w:noWrap/>
            <w:hideMark/>
          </w:tcPr>
          <w:p w14:paraId="3DA2DAF9" w14:textId="77777777" w:rsidR="00F529BC" w:rsidRPr="00F529BC" w:rsidRDefault="00F529BC" w:rsidP="00F529BC">
            <w:r w:rsidRPr="00F529BC">
              <w:t>8.867163</w:t>
            </w:r>
          </w:p>
        </w:tc>
        <w:tc>
          <w:tcPr>
            <w:tcW w:w="960" w:type="dxa"/>
            <w:noWrap/>
            <w:hideMark/>
          </w:tcPr>
          <w:p w14:paraId="2BB75987" w14:textId="77777777" w:rsidR="00F529BC" w:rsidRPr="00F529BC" w:rsidRDefault="00F529BC" w:rsidP="00F529BC">
            <w:r w:rsidRPr="00F529BC">
              <w:t>11.47553</w:t>
            </w:r>
          </w:p>
        </w:tc>
      </w:tr>
      <w:tr w:rsidR="00F529BC" w:rsidRPr="00F529BC" w14:paraId="2E032289" w14:textId="77777777" w:rsidTr="00F529BC">
        <w:trPr>
          <w:trHeight w:val="300"/>
        </w:trPr>
        <w:tc>
          <w:tcPr>
            <w:tcW w:w="960" w:type="dxa"/>
            <w:noWrap/>
            <w:hideMark/>
          </w:tcPr>
          <w:p w14:paraId="722E9ECD" w14:textId="77777777" w:rsidR="00F529BC" w:rsidRPr="00F529BC" w:rsidRDefault="00F529BC" w:rsidP="00F529BC">
            <w:r w:rsidRPr="00F529BC">
              <w:t>2.286794</w:t>
            </w:r>
          </w:p>
        </w:tc>
        <w:tc>
          <w:tcPr>
            <w:tcW w:w="960" w:type="dxa"/>
            <w:noWrap/>
            <w:hideMark/>
          </w:tcPr>
          <w:p w14:paraId="018F1ADC" w14:textId="77777777" w:rsidR="00F529BC" w:rsidRPr="00F529BC" w:rsidRDefault="00F529BC" w:rsidP="00F529BC">
            <w:r w:rsidRPr="00F529BC">
              <w:t>5.249533</w:t>
            </w:r>
          </w:p>
        </w:tc>
        <w:tc>
          <w:tcPr>
            <w:tcW w:w="960" w:type="dxa"/>
            <w:noWrap/>
            <w:hideMark/>
          </w:tcPr>
          <w:p w14:paraId="6A060B1D" w14:textId="77777777" w:rsidR="00F529BC" w:rsidRPr="00F529BC" w:rsidRDefault="00F529BC" w:rsidP="00F529BC">
            <w:r w:rsidRPr="00F529BC">
              <w:t>7.349557</w:t>
            </w:r>
          </w:p>
        </w:tc>
        <w:tc>
          <w:tcPr>
            <w:tcW w:w="960" w:type="dxa"/>
            <w:noWrap/>
            <w:hideMark/>
          </w:tcPr>
          <w:p w14:paraId="04E5434A" w14:textId="77777777" w:rsidR="00F529BC" w:rsidRPr="00F529BC" w:rsidRDefault="00F529BC" w:rsidP="00F529BC">
            <w:r w:rsidRPr="00F529BC">
              <w:t>8.682031</w:t>
            </w:r>
          </w:p>
        </w:tc>
        <w:tc>
          <w:tcPr>
            <w:tcW w:w="960" w:type="dxa"/>
            <w:noWrap/>
            <w:hideMark/>
          </w:tcPr>
          <w:p w14:paraId="6A530E1A" w14:textId="77777777" w:rsidR="00F529BC" w:rsidRPr="00F529BC" w:rsidRDefault="00F529BC" w:rsidP="00F529BC">
            <w:r w:rsidRPr="00F529BC">
              <w:t>15.61166</w:t>
            </w:r>
          </w:p>
        </w:tc>
        <w:tc>
          <w:tcPr>
            <w:tcW w:w="960" w:type="dxa"/>
            <w:noWrap/>
            <w:hideMark/>
          </w:tcPr>
          <w:p w14:paraId="0F50D955" w14:textId="77777777" w:rsidR="00F529BC" w:rsidRPr="00F529BC" w:rsidRDefault="00F529BC" w:rsidP="00F529BC">
            <w:r w:rsidRPr="00F529BC">
              <w:t>2.744622</w:t>
            </w:r>
          </w:p>
        </w:tc>
        <w:tc>
          <w:tcPr>
            <w:tcW w:w="960" w:type="dxa"/>
            <w:noWrap/>
            <w:hideMark/>
          </w:tcPr>
          <w:p w14:paraId="2BAE5C36" w14:textId="77777777" w:rsidR="00F529BC" w:rsidRPr="00F529BC" w:rsidRDefault="00F529BC" w:rsidP="00F529BC">
            <w:r w:rsidRPr="00F529BC">
              <w:t>5.207107</w:t>
            </w:r>
          </w:p>
        </w:tc>
        <w:tc>
          <w:tcPr>
            <w:tcW w:w="960" w:type="dxa"/>
            <w:noWrap/>
            <w:hideMark/>
          </w:tcPr>
          <w:p w14:paraId="5B143E49" w14:textId="77777777" w:rsidR="00F529BC" w:rsidRPr="00F529BC" w:rsidRDefault="00F529BC" w:rsidP="00F529BC">
            <w:r w:rsidRPr="00F529BC">
              <w:t>7.73273</w:t>
            </w:r>
          </w:p>
        </w:tc>
        <w:tc>
          <w:tcPr>
            <w:tcW w:w="960" w:type="dxa"/>
            <w:noWrap/>
            <w:hideMark/>
          </w:tcPr>
          <w:p w14:paraId="32A658FA" w14:textId="77777777" w:rsidR="00F529BC" w:rsidRPr="00F529BC" w:rsidRDefault="00F529BC" w:rsidP="00F529BC">
            <w:r w:rsidRPr="00F529BC">
              <w:t>11.42209</w:t>
            </w:r>
          </w:p>
        </w:tc>
        <w:tc>
          <w:tcPr>
            <w:tcW w:w="960" w:type="dxa"/>
            <w:noWrap/>
            <w:hideMark/>
          </w:tcPr>
          <w:p w14:paraId="32B03C39" w14:textId="77777777" w:rsidR="00F529BC" w:rsidRPr="00F529BC" w:rsidRDefault="00F529BC" w:rsidP="00F529BC">
            <w:r w:rsidRPr="00F529BC">
              <w:t>12.31685</w:t>
            </w:r>
          </w:p>
        </w:tc>
      </w:tr>
      <w:tr w:rsidR="00F529BC" w:rsidRPr="00F529BC" w14:paraId="4CCFD7C6" w14:textId="77777777" w:rsidTr="00F529BC">
        <w:trPr>
          <w:trHeight w:val="300"/>
        </w:trPr>
        <w:tc>
          <w:tcPr>
            <w:tcW w:w="960" w:type="dxa"/>
            <w:noWrap/>
            <w:hideMark/>
          </w:tcPr>
          <w:p w14:paraId="4950B4B7" w14:textId="77777777" w:rsidR="00F529BC" w:rsidRPr="00F529BC" w:rsidRDefault="00F529BC" w:rsidP="00F529BC">
            <w:r w:rsidRPr="00F529BC">
              <w:t>3.900147</w:t>
            </w:r>
          </w:p>
        </w:tc>
        <w:tc>
          <w:tcPr>
            <w:tcW w:w="960" w:type="dxa"/>
            <w:noWrap/>
            <w:hideMark/>
          </w:tcPr>
          <w:p w14:paraId="3831AD3E" w14:textId="77777777" w:rsidR="00F529BC" w:rsidRPr="00F529BC" w:rsidRDefault="00F529BC" w:rsidP="00F529BC">
            <w:r w:rsidRPr="00F529BC">
              <w:t>5.444076</w:t>
            </w:r>
          </w:p>
        </w:tc>
        <w:tc>
          <w:tcPr>
            <w:tcW w:w="960" w:type="dxa"/>
            <w:noWrap/>
            <w:hideMark/>
          </w:tcPr>
          <w:p w14:paraId="64CFF86A" w14:textId="77777777" w:rsidR="00F529BC" w:rsidRPr="00F529BC" w:rsidRDefault="00F529BC" w:rsidP="00F529BC">
            <w:r w:rsidRPr="00F529BC">
              <w:t>6.935079</w:t>
            </w:r>
          </w:p>
        </w:tc>
        <w:tc>
          <w:tcPr>
            <w:tcW w:w="960" w:type="dxa"/>
            <w:noWrap/>
            <w:hideMark/>
          </w:tcPr>
          <w:p w14:paraId="1979F2FF" w14:textId="77777777" w:rsidR="00F529BC" w:rsidRPr="00F529BC" w:rsidRDefault="00F529BC" w:rsidP="00F529BC">
            <w:r w:rsidRPr="00F529BC">
              <w:t>8.575596</w:t>
            </w:r>
          </w:p>
        </w:tc>
        <w:tc>
          <w:tcPr>
            <w:tcW w:w="960" w:type="dxa"/>
            <w:noWrap/>
            <w:hideMark/>
          </w:tcPr>
          <w:p w14:paraId="766BD71B" w14:textId="77777777" w:rsidR="00F529BC" w:rsidRPr="00F529BC" w:rsidRDefault="00F529BC" w:rsidP="00F529BC">
            <w:r w:rsidRPr="00F529BC">
              <w:t>11.34599</w:t>
            </w:r>
          </w:p>
        </w:tc>
        <w:tc>
          <w:tcPr>
            <w:tcW w:w="960" w:type="dxa"/>
            <w:noWrap/>
            <w:hideMark/>
          </w:tcPr>
          <w:p w14:paraId="22282909" w14:textId="77777777" w:rsidR="00F529BC" w:rsidRPr="00F529BC" w:rsidRDefault="00F529BC" w:rsidP="00F529BC">
            <w:r w:rsidRPr="00F529BC">
              <w:t>3.448684</w:t>
            </w:r>
          </w:p>
        </w:tc>
        <w:tc>
          <w:tcPr>
            <w:tcW w:w="960" w:type="dxa"/>
            <w:noWrap/>
            <w:hideMark/>
          </w:tcPr>
          <w:p w14:paraId="79BB0C6B" w14:textId="77777777" w:rsidR="00F529BC" w:rsidRPr="00F529BC" w:rsidRDefault="00F529BC" w:rsidP="00F529BC">
            <w:r w:rsidRPr="00F529BC">
              <w:t>5.345363</w:t>
            </w:r>
          </w:p>
        </w:tc>
        <w:tc>
          <w:tcPr>
            <w:tcW w:w="960" w:type="dxa"/>
            <w:noWrap/>
            <w:hideMark/>
          </w:tcPr>
          <w:p w14:paraId="17D85005" w14:textId="77777777" w:rsidR="00F529BC" w:rsidRPr="00F529BC" w:rsidRDefault="00F529BC" w:rsidP="00F529BC">
            <w:r w:rsidRPr="00F529BC">
              <w:t>7.406583</w:t>
            </w:r>
          </w:p>
        </w:tc>
        <w:tc>
          <w:tcPr>
            <w:tcW w:w="960" w:type="dxa"/>
            <w:noWrap/>
            <w:hideMark/>
          </w:tcPr>
          <w:p w14:paraId="6082A010" w14:textId="77777777" w:rsidR="00F529BC" w:rsidRPr="00F529BC" w:rsidRDefault="00F529BC" w:rsidP="00F529BC">
            <w:r w:rsidRPr="00F529BC">
              <w:t>11.64466</w:t>
            </w:r>
          </w:p>
        </w:tc>
        <w:tc>
          <w:tcPr>
            <w:tcW w:w="960" w:type="dxa"/>
            <w:noWrap/>
            <w:hideMark/>
          </w:tcPr>
          <w:p w14:paraId="0E437443" w14:textId="77777777" w:rsidR="00F529BC" w:rsidRPr="00F529BC" w:rsidRDefault="00F529BC" w:rsidP="00F529BC">
            <w:r w:rsidRPr="00F529BC">
              <w:t>14.18216</w:t>
            </w:r>
          </w:p>
        </w:tc>
      </w:tr>
      <w:tr w:rsidR="00F529BC" w:rsidRPr="00F529BC" w14:paraId="47B7F30B" w14:textId="77777777" w:rsidTr="00F529BC">
        <w:trPr>
          <w:trHeight w:val="300"/>
        </w:trPr>
        <w:tc>
          <w:tcPr>
            <w:tcW w:w="960" w:type="dxa"/>
            <w:noWrap/>
            <w:hideMark/>
          </w:tcPr>
          <w:p w14:paraId="5C95B1ED" w14:textId="77777777" w:rsidR="00F529BC" w:rsidRPr="00F529BC" w:rsidRDefault="00F529BC" w:rsidP="00F529BC">
            <w:r w:rsidRPr="00F529BC">
              <w:t>2.374372</w:t>
            </w:r>
          </w:p>
        </w:tc>
        <w:tc>
          <w:tcPr>
            <w:tcW w:w="960" w:type="dxa"/>
            <w:noWrap/>
            <w:hideMark/>
          </w:tcPr>
          <w:p w14:paraId="75D7B99F" w14:textId="77777777" w:rsidR="00F529BC" w:rsidRPr="00F529BC" w:rsidRDefault="00F529BC" w:rsidP="00F529BC">
            <w:r w:rsidRPr="00F529BC">
              <w:t>5.330323</w:t>
            </w:r>
          </w:p>
        </w:tc>
        <w:tc>
          <w:tcPr>
            <w:tcW w:w="960" w:type="dxa"/>
            <w:noWrap/>
            <w:hideMark/>
          </w:tcPr>
          <w:p w14:paraId="6FF8F182" w14:textId="77777777" w:rsidR="00F529BC" w:rsidRPr="00F529BC" w:rsidRDefault="00F529BC" w:rsidP="00F529BC">
            <w:r w:rsidRPr="00F529BC">
              <w:t>6.977092</w:t>
            </w:r>
          </w:p>
        </w:tc>
        <w:tc>
          <w:tcPr>
            <w:tcW w:w="960" w:type="dxa"/>
            <w:noWrap/>
            <w:hideMark/>
          </w:tcPr>
          <w:p w14:paraId="3C560608" w14:textId="77777777" w:rsidR="00F529BC" w:rsidRPr="00F529BC" w:rsidRDefault="00F529BC" w:rsidP="00F529BC">
            <w:r w:rsidRPr="00F529BC">
              <w:t>9.751603</w:t>
            </w:r>
          </w:p>
        </w:tc>
        <w:tc>
          <w:tcPr>
            <w:tcW w:w="960" w:type="dxa"/>
            <w:noWrap/>
            <w:hideMark/>
          </w:tcPr>
          <w:p w14:paraId="4B3239D9" w14:textId="77777777" w:rsidR="00F529BC" w:rsidRPr="00F529BC" w:rsidRDefault="00F529BC" w:rsidP="00F529BC">
            <w:r w:rsidRPr="00F529BC">
              <w:t>11.86479</w:t>
            </w:r>
          </w:p>
        </w:tc>
        <w:tc>
          <w:tcPr>
            <w:tcW w:w="960" w:type="dxa"/>
            <w:noWrap/>
            <w:hideMark/>
          </w:tcPr>
          <w:p w14:paraId="60E2049C" w14:textId="77777777" w:rsidR="00F529BC" w:rsidRPr="00F529BC" w:rsidRDefault="00F529BC" w:rsidP="00F529BC">
            <w:r w:rsidRPr="00F529BC">
              <w:t>3.463509</w:t>
            </w:r>
          </w:p>
        </w:tc>
        <w:tc>
          <w:tcPr>
            <w:tcW w:w="960" w:type="dxa"/>
            <w:noWrap/>
            <w:hideMark/>
          </w:tcPr>
          <w:p w14:paraId="59D7B926" w14:textId="77777777" w:rsidR="00F529BC" w:rsidRPr="00F529BC" w:rsidRDefault="00F529BC" w:rsidP="00F529BC">
            <w:r w:rsidRPr="00F529BC">
              <w:t>6.311036</w:t>
            </w:r>
          </w:p>
        </w:tc>
        <w:tc>
          <w:tcPr>
            <w:tcW w:w="960" w:type="dxa"/>
            <w:noWrap/>
            <w:hideMark/>
          </w:tcPr>
          <w:p w14:paraId="43E6D6E6" w14:textId="77777777" w:rsidR="00F529BC" w:rsidRPr="00F529BC" w:rsidRDefault="00F529BC" w:rsidP="00F529BC">
            <w:r w:rsidRPr="00F529BC">
              <w:t>7.376775</w:t>
            </w:r>
          </w:p>
        </w:tc>
        <w:tc>
          <w:tcPr>
            <w:tcW w:w="960" w:type="dxa"/>
            <w:noWrap/>
            <w:hideMark/>
          </w:tcPr>
          <w:p w14:paraId="09CF0535" w14:textId="77777777" w:rsidR="00F529BC" w:rsidRPr="00F529BC" w:rsidRDefault="00F529BC" w:rsidP="00F529BC">
            <w:r w:rsidRPr="00F529BC">
              <w:t>9.565673</w:t>
            </w:r>
          </w:p>
        </w:tc>
        <w:tc>
          <w:tcPr>
            <w:tcW w:w="960" w:type="dxa"/>
            <w:noWrap/>
            <w:hideMark/>
          </w:tcPr>
          <w:p w14:paraId="660778F3" w14:textId="77777777" w:rsidR="00F529BC" w:rsidRPr="00F529BC" w:rsidRDefault="00F529BC" w:rsidP="00F529BC">
            <w:r w:rsidRPr="00F529BC">
              <w:t>10.74334</w:t>
            </w:r>
          </w:p>
        </w:tc>
      </w:tr>
      <w:tr w:rsidR="00F529BC" w:rsidRPr="00F529BC" w14:paraId="42822D8F" w14:textId="77777777" w:rsidTr="00F529BC">
        <w:trPr>
          <w:trHeight w:val="300"/>
        </w:trPr>
        <w:tc>
          <w:tcPr>
            <w:tcW w:w="960" w:type="dxa"/>
            <w:noWrap/>
            <w:hideMark/>
          </w:tcPr>
          <w:p w14:paraId="76F3D4FE" w14:textId="77777777" w:rsidR="00F529BC" w:rsidRPr="00F529BC" w:rsidRDefault="00F529BC" w:rsidP="00F529BC">
            <w:r w:rsidRPr="00F529BC">
              <w:t>2.592275</w:t>
            </w:r>
          </w:p>
        </w:tc>
        <w:tc>
          <w:tcPr>
            <w:tcW w:w="960" w:type="dxa"/>
            <w:noWrap/>
            <w:hideMark/>
          </w:tcPr>
          <w:p w14:paraId="033F18FA" w14:textId="77777777" w:rsidR="00F529BC" w:rsidRPr="00F529BC" w:rsidRDefault="00F529BC" w:rsidP="00F529BC">
            <w:r w:rsidRPr="00F529BC">
              <w:t>5.412576</w:t>
            </w:r>
          </w:p>
        </w:tc>
        <w:tc>
          <w:tcPr>
            <w:tcW w:w="960" w:type="dxa"/>
            <w:noWrap/>
            <w:hideMark/>
          </w:tcPr>
          <w:p w14:paraId="26ADD64F" w14:textId="77777777" w:rsidR="00F529BC" w:rsidRPr="00F529BC" w:rsidRDefault="00F529BC" w:rsidP="00F529BC">
            <w:r w:rsidRPr="00F529BC">
              <w:t>7.7068</w:t>
            </w:r>
          </w:p>
        </w:tc>
        <w:tc>
          <w:tcPr>
            <w:tcW w:w="960" w:type="dxa"/>
            <w:noWrap/>
            <w:hideMark/>
          </w:tcPr>
          <w:p w14:paraId="760363F9" w14:textId="77777777" w:rsidR="00F529BC" w:rsidRPr="00F529BC" w:rsidRDefault="00F529BC" w:rsidP="00F529BC">
            <w:r w:rsidRPr="00F529BC">
              <w:t>10.99742</w:t>
            </w:r>
          </w:p>
        </w:tc>
        <w:tc>
          <w:tcPr>
            <w:tcW w:w="960" w:type="dxa"/>
            <w:noWrap/>
            <w:hideMark/>
          </w:tcPr>
          <w:p w14:paraId="7B1F3F0A" w14:textId="77777777" w:rsidR="00F529BC" w:rsidRPr="00F529BC" w:rsidRDefault="00F529BC" w:rsidP="00F529BC">
            <w:r w:rsidRPr="00F529BC">
              <w:t>11.42771</w:t>
            </w:r>
          </w:p>
        </w:tc>
        <w:tc>
          <w:tcPr>
            <w:tcW w:w="960" w:type="dxa"/>
            <w:noWrap/>
            <w:hideMark/>
          </w:tcPr>
          <w:p w14:paraId="78C25EF0" w14:textId="77777777" w:rsidR="00F529BC" w:rsidRPr="00F529BC" w:rsidRDefault="00F529BC" w:rsidP="00F529BC">
            <w:r w:rsidRPr="00F529BC">
              <w:t>3.748345</w:t>
            </w:r>
          </w:p>
        </w:tc>
        <w:tc>
          <w:tcPr>
            <w:tcW w:w="960" w:type="dxa"/>
            <w:noWrap/>
            <w:hideMark/>
          </w:tcPr>
          <w:p w14:paraId="53C10437" w14:textId="77777777" w:rsidR="00F529BC" w:rsidRPr="00F529BC" w:rsidRDefault="00F529BC" w:rsidP="00F529BC">
            <w:r w:rsidRPr="00F529BC">
              <w:t>5.115747</w:t>
            </w:r>
          </w:p>
        </w:tc>
        <w:tc>
          <w:tcPr>
            <w:tcW w:w="960" w:type="dxa"/>
            <w:noWrap/>
            <w:hideMark/>
          </w:tcPr>
          <w:p w14:paraId="2ECB8288" w14:textId="77777777" w:rsidR="00F529BC" w:rsidRPr="00F529BC" w:rsidRDefault="00F529BC" w:rsidP="00F529BC">
            <w:r w:rsidRPr="00F529BC">
              <w:t>8.305874</w:t>
            </w:r>
          </w:p>
        </w:tc>
        <w:tc>
          <w:tcPr>
            <w:tcW w:w="960" w:type="dxa"/>
            <w:noWrap/>
            <w:hideMark/>
          </w:tcPr>
          <w:p w14:paraId="505B58FF" w14:textId="77777777" w:rsidR="00F529BC" w:rsidRPr="00F529BC" w:rsidRDefault="00F529BC" w:rsidP="00F529BC">
            <w:r w:rsidRPr="00F529BC">
              <w:t>15.57061</w:t>
            </w:r>
          </w:p>
        </w:tc>
        <w:tc>
          <w:tcPr>
            <w:tcW w:w="960" w:type="dxa"/>
            <w:noWrap/>
            <w:hideMark/>
          </w:tcPr>
          <w:p w14:paraId="5B721450" w14:textId="77777777" w:rsidR="00F529BC" w:rsidRPr="00F529BC" w:rsidRDefault="00F529BC" w:rsidP="00F529BC">
            <w:r w:rsidRPr="00F529BC">
              <w:t>11.45464</w:t>
            </w:r>
          </w:p>
        </w:tc>
      </w:tr>
      <w:tr w:rsidR="00F529BC" w:rsidRPr="00F529BC" w14:paraId="7ADE30D0" w14:textId="77777777" w:rsidTr="00F529BC">
        <w:trPr>
          <w:trHeight w:val="300"/>
        </w:trPr>
        <w:tc>
          <w:tcPr>
            <w:tcW w:w="960" w:type="dxa"/>
            <w:noWrap/>
            <w:hideMark/>
          </w:tcPr>
          <w:p w14:paraId="171AA164" w14:textId="77777777" w:rsidR="00F529BC" w:rsidRPr="00F529BC" w:rsidRDefault="00F529BC" w:rsidP="00F529BC">
            <w:r w:rsidRPr="00F529BC">
              <w:t>3.214262</w:t>
            </w:r>
          </w:p>
        </w:tc>
        <w:tc>
          <w:tcPr>
            <w:tcW w:w="960" w:type="dxa"/>
            <w:noWrap/>
            <w:hideMark/>
          </w:tcPr>
          <w:p w14:paraId="73AE3604" w14:textId="77777777" w:rsidR="00F529BC" w:rsidRPr="00F529BC" w:rsidRDefault="00F529BC" w:rsidP="00F529BC">
            <w:r w:rsidRPr="00F529BC">
              <w:t>5.979845</w:t>
            </w:r>
          </w:p>
        </w:tc>
        <w:tc>
          <w:tcPr>
            <w:tcW w:w="960" w:type="dxa"/>
            <w:noWrap/>
            <w:hideMark/>
          </w:tcPr>
          <w:p w14:paraId="7D5B3C99" w14:textId="77777777" w:rsidR="00F529BC" w:rsidRPr="00F529BC" w:rsidRDefault="00F529BC" w:rsidP="00F529BC">
            <w:r w:rsidRPr="00F529BC">
              <w:t>7.43499</w:t>
            </w:r>
          </w:p>
        </w:tc>
        <w:tc>
          <w:tcPr>
            <w:tcW w:w="960" w:type="dxa"/>
            <w:noWrap/>
            <w:hideMark/>
          </w:tcPr>
          <w:p w14:paraId="3030B13E" w14:textId="77777777" w:rsidR="00F529BC" w:rsidRPr="00F529BC" w:rsidRDefault="00F529BC" w:rsidP="00F529BC">
            <w:r w:rsidRPr="00F529BC">
              <w:t>9.772839</w:t>
            </w:r>
          </w:p>
        </w:tc>
        <w:tc>
          <w:tcPr>
            <w:tcW w:w="960" w:type="dxa"/>
            <w:noWrap/>
            <w:hideMark/>
          </w:tcPr>
          <w:p w14:paraId="570C7482" w14:textId="77777777" w:rsidR="00F529BC" w:rsidRPr="00F529BC" w:rsidRDefault="00F529BC" w:rsidP="00F529BC">
            <w:r w:rsidRPr="00F529BC">
              <w:t>15.90619</w:t>
            </w:r>
          </w:p>
        </w:tc>
        <w:tc>
          <w:tcPr>
            <w:tcW w:w="960" w:type="dxa"/>
            <w:noWrap/>
            <w:hideMark/>
          </w:tcPr>
          <w:p w14:paraId="13DE8907" w14:textId="77777777" w:rsidR="00F529BC" w:rsidRPr="00F529BC" w:rsidRDefault="00F529BC" w:rsidP="00F529BC">
            <w:r w:rsidRPr="00F529BC">
              <w:t>3.955153</w:t>
            </w:r>
          </w:p>
        </w:tc>
        <w:tc>
          <w:tcPr>
            <w:tcW w:w="960" w:type="dxa"/>
            <w:noWrap/>
            <w:hideMark/>
          </w:tcPr>
          <w:p w14:paraId="5B3B974D" w14:textId="77777777" w:rsidR="00F529BC" w:rsidRPr="00F529BC" w:rsidRDefault="00F529BC" w:rsidP="00F529BC">
            <w:r w:rsidRPr="00F529BC">
              <w:t>7.268599</w:t>
            </w:r>
          </w:p>
        </w:tc>
        <w:tc>
          <w:tcPr>
            <w:tcW w:w="960" w:type="dxa"/>
            <w:noWrap/>
            <w:hideMark/>
          </w:tcPr>
          <w:p w14:paraId="182842EF" w14:textId="77777777" w:rsidR="00F529BC" w:rsidRPr="00F529BC" w:rsidRDefault="00F529BC" w:rsidP="00F529BC">
            <w:r w:rsidRPr="00F529BC">
              <w:t>8.963725</w:t>
            </w:r>
          </w:p>
        </w:tc>
        <w:tc>
          <w:tcPr>
            <w:tcW w:w="960" w:type="dxa"/>
            <w:noWrap/>
            <w:hideMark/>
          </w:tcPr>
          <w:p w14:paraId="5B9C9C1F" w14:textId="77777777" w:rsidR="00F529BC" w:rsidRPr="00F529BC" w:rsidRDefault="00F529BC" w:rsidP="00F529BC">
            <w:r w:rsidRPr="00F529BC">
              <w:t>9.788574</w:t>
            </w:r>
          </w:p>
        </w:tc>
        <w:tc>
          <w:tcPr>
            <w:tcW w:w="960" w:type="dxa"/>
            <w:noWrap/>
            <w:hideMark/>
          </w:tcPr>
          <w:p w14:paraId="221E2E2D" w14:textId="77777777" w:rsidR="00F529BC" w:rsidRPr="00F529BC" w:rsidRDefault="00F529BC" w:rsidP="00F529BC">
            <w:r w:rsidRPr="00F529BC">
              <w:t>11.44101</w:t>
            </w:r>
          </w:p>
        </w:tc>
      </w:tr>
      <w:tr w:rsidR="00F529BC" w:rsidRPr="00F529BC" w14:paraId="5CA10EA1" w14:textId="77777777" w:rsidTr="00F529BC">
        <w:trPr>
          <w:trHeight w:val="300"/>
        </w:trPr>
        <w:tc>
          <w:tcPr>
            <w:tcW w:w="960" w:type="dxa"/>
            <w:noWrap/>
            <w:hideMark/>
          </w:tcPr>
          <w:p w14:paraId="39038BCE" w14:textId="77777777" w:rsidR="00F529BC" w:rsidRPr="00F529BC" w:rsidRDefault="00F529BC" w:rsidP="00F529BC">
            <w:pPr>
              <w:rPr>
                <w:b/>
                <w:bCs/>
              </w:rPr>
            </w:pPr>
            <w:r w:rsidRPr="00F529BC">
              <w:rPr>
                <w:b/>
                <w:bCs/>
              </w:rPr>
              <w:t>2.869337</w:t>
            </w:r>
          </w:p>
        </w:tc>
        <w:tc>
          <w:tcPr>
            <w:tcW w:w="960" w:type="dxa"/>
            <w:noWrap/>
            <w:hideMark/>
          </w:tcPr>
          <w:p w14:paraId="58173B92" w14:textId="77777777" w:rsidR="00F529BC" w:rsidRPr="00F529BC" w:rsidRDefault="00F529BC" w:rsidP="00F529BC">
            <w:pPr>
              <w:rPr>
                <w:b/>
                <w:bCs/>
              </w:rPr>
            </w:pPr>
            <w:r w:rsidRPr="00F529BC">
              <w:rPr>
                <w:b/>
                <w:bCs/>
              </w:rPr>
              <w:t>4.668598</w:t>
            </w:r>
          </w:p>
        </w:tc>
        <w:tc>
          <w:tcPr>
            <w:tcW w:w="960" w:type="dxa"/>
            <w:noWrap/>
            <w:hideMark/>
          </w:tcPr>
          <w:p w14:paraId="0E5532CC" w14:textId="77777777" w:rsidR="00F529BC" w:rsidRPr="00F529BC" w:rsidRDefault="00F529BC" w:rsidP="00F529BC">
            <w:pPr>
              <w:rPr>
                <w:b/>
                <w:bCs/>
              </w:rPr>
            </w:pPr>
            <w:r w:rsidRPr="00F529BC">
              <w:rPr>
                <w:b/>
                <w:bCs/>
              </w:rPr>
              <w:t>7.119833</w:t>
            </w:r>
          </w:p>
        </w:tc>
        <w:tc>
          <w:tcPr>
            <w:tcW w:w="960" w:type="dxa"/>
            <w:noWrap/>
            <w:hideMark/>
          </w:tcPr>
          <w:p w14:paraId="758A7F04" w14:textId="77777777" w:rsidR="00F529BC" w:rsidRPr="00F529BC" w:rsidRDefault="00F529BC" w:rsidP="00F529BC">
            <w:pPr>
              <w:rPr>
                <w:b/>
                <w:bCs/>
              </w:rPr>
            </w:pPr>
            <w:r w:rsidRPr="00F529BC">
              <w:rPr>
                <w:b/>
                <w:bCs/>
              </w:rPr>
              <w:t>9.383716</w:t>
            </w:r>
          </w:p>
        </w:tc>
        <w:tc>
          <w:tcPr>
            <w:tcW w:w="960" w:type="dxa"/>
            <w:noWrap/>
            <w:hideMark/>
          </w:tcPr>
          <w:p w14:paraId="5D37C485" w14:textId="77777777" w:rsidR="00F529BC" w:rsidRPr="00F529BC" w:rsidRDefault="00F529BC" w:rsidP="00F529BC">
            <w:pPr>
              <w:rPr>
                <w:b/>
                <w:bCs/>
              </w:rPr>
            </w:pPr>
            <w:r w:rsidRPr="00F529BC">
              <w:rPr>
                <w:b/>
                <w:bCs/>
              </w:rPr>
              <w:t>12.71631</w:t>
            </w:r>
          </w:p>
        </w:tc>
        <w:tc>
          <w:tcPr>
            <w:tcW w:w="960" w:type="dxa"/>
            <w:noWrap/>
            <w:hideMark/>
          </w:tcPr>
          <w:p w14:paraId="3F7B1D20" w14:textId="77777777" w:rsidR="00F529BC" w:rsidRPr="00F529BC" w:rsidRDefault="00F529BC" w:rsidP="00F529BC">
            <w:pPr>
              <w:rPr>
                <w:b/>
                <w:bCs/>
              </w:rPr>
            </w:pPr>
            <w:r w:rsidRPr="00F529BC">
              <w:rPr>
                <w:b/>
                <w:bCs/>
              </w:rPr>
              <w:t>3.402783</w:t>
            </w:r>
          </w:p>
        </w:tc>
        <w:tc>
          <w:tcPr>
            <w:tcW w:w="960" w:type="dxa"/>
            <w:noWrap/>
            <w:hideMark/>
          </w:tcPr>
          <w:p w14:paraId="7119234C" w14:textId="77777777" w:rsidR="00F529BC" w:rsidRPr="00F529BC" w:rsidRDefault="00F529BC" w:rsidP="00F529BC">
            <w:pPr>
              <w:rPr>
                <w:b/>
                <w:bCs/>
              </w:rPr>
            </w:pPr>
            <w:r w:rsidRPr="00F529BC">
              <w:rPr>
                <w:b/>
                <w:bCs/>
              </w:rPr>
              <w:t>5.118639</w:t>
            </w:r>
          </w:p>
        </w:tc>
        <w:tc>
          <w:tcPr>
            <w:tcW w:w="960" w:type="dxa"/>
            <w:noWrap/>
            <w:hideMark/>
          </w:tcPr>
          <w:p w14:paraId="6C6C102B" w14:textId="77777777" w:rsidR="00F529BC" w:rsidRPr="00F529BC" w:rsidRDefault="00F529BC" w:rsidP="00F529BC">
            <w:pPr>
              <w:rPr>
                <w:b/>
                <w:bCs/>
              </w:rPr>
            </w:pPr>
            <w:r w:rsidRPr="00F529BC">
              <w:rPr>
                <w:b/>
                <w:bCs/>
              </w:rPr>
              <w:t>7.254167</w:t>
            </w:r>
          </w:p>
        </w:tc>
        <w:tc>
          <w:tcPr>
            <w:tcW w:w="960" w:type="dxa"/>
            <w:noWrap/>
            <w:hideMark/>
          </w:tcPr>
          <w:p w14:paraId="08B541AD" w14:textId="77777777" w:rsidR="00F529BC" w:rsidRPr="00F529BC" w:rsidRDefault="00F529BC" w:rsidP="00F529BC">
            <w:pPr>
              <w:rPr>
                <w:b/>
                <w:bCs/>
              </w:rPr>
            </w:pPr>
            <w:r w:rsidRPr="00F529BC">
              <w:rPr>
                <w:b/>
                <w:bCs/>
              </w:rPr>
              <w:t>10.3586</w:t>
            </w:r>
          </w:p>
        </w:tc>
        <w:tc>
          <w:tcPr>
            <w:tcW w:w="960" w:type="dxa"/>
            <w:noWrap/>
            <w:hideMark/>
          </w:tcPr>
          <w:p w14:paraId="2CA54DA9" w14:textId="77777777" w:rsidR="00F529BC" w:rsidRPr="00F529BC" w:rsidRDefault="00F529BC" w:rsidP="00F529BC">
            <w:pPr>
              <w:rPr>
                <w:b/>
                <w:bCs/>
              </w:rPr>
            </w:pPr>
            <w:r w:rsidRPr="00F529BC">
              <w:rPr>
                <w:b/>
                <w:bCs/>
              </w:rPr>
              <w:t>11.72203</w:t>
            </w:r>
          </w:p>
        </w:tc>
      </w:tr>
    </w:tbl>
    <w:p w14:paraId="1AB8DA49" w14:textId="77777777" w:rsidR="00F529BC" w:rsidRDefault="00F529BC" w:rsidP="00DD05AD">
      <w:r>
        <w:lastRenderedPageBreak/>
        <w:t>4</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6760869B" w14:textId="77777777" w:rsidTr="00F529BC">
        <w:trPr>
          <w:trHeight w:val="300"/>
        </w:trPr>
        <w:tc>
          <w:tcPr>
            <w:tcW w:w="960" w:type="dxa"/>
            <w:noWrap/>
            <w:hideMark/>
          </w:tcPr>
          <w:p w14:paraId="409AE295" w14:textId="77777777" w:rsidR="00F529BC" w:rsidRPr="00F529BC" w:rsidRDefault="00F529BC" w:rsidP="00F529BC">
            <w:r w:rsidRPr="00F529BC">
              <w:t>Tx01</w:t>
            </w:r>
          </w:p>
        </w:tc>
        <w:tc>
          <w:tcPr>
            <w:tcW w:w="960" w:type="dxa"/>
            <w:noWrap/>
            <w:hideMark/>
          </w:tcPr>
          <w:p w14:paraId="10F35396" w14:textId="77777777" w:rsidR="00F529BC" w:rsidRPr="00F529BC" w:rsidRDefault="00F529BC" w:rsidP="00F529BC">
            <w:r w:rsidRPr="00F529BC">
              <w:t>Tx02</w:t>
            </w:r>
          </w:p>
        </w:tc>
        <w:tc>
          <w:tcPr>
            <w:tcW w:w="960" w:type="dxa"/>
            <w:noWrap/>
            <w:hideMark/>
          </w:tcPr>
          <w:p w14:paraId="61DA52B8" w14:textId="77777777" w:rsidR="00F529BC" w:rsidRPr="00F529BC" w:rsidRDefault="00F529BC" w:rsidP="00F529BC">
            <w:r w:rsidRPr="00F529BC">
              <w:t>Tx03</w:t>
            </w:r>
          </w:p>
        </w:tc>
        <w:tc>
          <w:tcPr>
            <w:tcW w:w="960" w:type="dxa"/>
            <w:noWrap/>
            <w:hideMark/>
          </w:tcPr>
          <w:p w14:paraId="0FA443A6" w14:textId="77777777" w:rsidR="00F529BC" w:rsidRPr="00F529BC" w:rsidRDefault="00F529BC" w:rsidP="00F529BC">
            <w:r w:rsidRPr="00F529BC">
              <w:t>Tx04</w:t>
            </w:r>
          </w:p>
        </w:tc>
        <w:tc>
          <w:tcPr>
            <w:tcW w:w="960" w:type="dxa"/>
            <w:noWrap/>
            <w:hideMark/>
          </w:tcPr>
          <w:p w14:paraId="2BC3F2E0" w14:textId="77777777" w:rsidR="00F529BC" w:rsidRPr="00F529BC" w:rsidRDefault="00F529BC" w:rsidP="00F529BC">
            <w:r w:rsidRPr="00F529BC">
              <w:t>Tx05</w:t>
            </w:r>
          </w:p>
        </w:tc>
        <w:tc>
          <w:tcPr>
            <w:tcW w:w="960" w:type="dxa"/>
            <w:noWrap/>
            <w:hideMark/>
          </w:tcPr>
          <w:p w14:paraId="17493E5D" w14:textId="77777777" w:rsidR="00F529BC" w:rsidRPr="00F529BC" w:rsidRDefault="00F529BC" w:rsidP="00F529BC">
            <w:r w:rsidRPr="00F529BC">
              <w:t>Tx06</w:t>
            </w:r>
          </w:p>
        </w:tc>
        <w:tc>
          <w:tcPr>
            <w:tcW w:w="960" w:type="dxa"/>
            <w:noWrap/>
            <w:hideMark/>
          </w:tcPr>
          <w:p w14:paraId="6FEA3818" w14:textId="77777777" w:rsidR="00F529BC" w:rsidRPr="00F529BC" w:rsidRDefault="00F529BC" w:rsidP="00F529BC">
            <w:r w:rsidRPr="00F529BC">
              <w:t>Tx07</w:t>
            </w:r>
          </w:p>
        </w:tc>
        <w:tc>
          <w:tcPr>
            <w:tcW w:w="960" w:type="dxa"/>
            <w:noWrap/>
            <w:hideMark/>
          </w:tcPr>
          <w:p w14:paraId="0776E769" w14:textId="77777777" w:rsidR="00F529BC" w:rsidRPr="00F529BC" w:rsidRDefault="00F529BC" w:rsidP="00F529BC">
            <w:r w:rsidRPr="00F529BC">
              <w:t>Tx08</w:t>
            </w:r>
          </w:p>
        </w:tc>
        <w:tc>
          <w:tcPr>
            <w:tcW w:w="960" w:type="dxa"/>
            <w:noWrap/>
            <w:hideMark/>
          </w:tcPr>
          <w:p w14:paraId="77984FD4" w14:textId="77777777" w:rsidR="00F529BC" w:rsidRPr="00F529BC" w:rsidRDefault="00F529BC" w:rsidP="00F529BC">
            <w:r w:rsidRPr="00F529BC">
              <w:t>Tx09</w:t>
            </w:r>
          </w:p>
        </w:tc>
        <w:tc>
          <w:tcPr>
            <w:tcW w:w="960" w:type="dxa"/>
            <w:noWrap/>
            <w:hideMark/>
          </w:tcPr>
          <w:p w14:paraId="293B6A0F" w14:textId="77777777" w:rsidR="00F529BC" w:rsidRPr="00F529BC" w:rsidRDefault="00F529BC" w:rsidP="00F529BC">
            <w:r w:rsidRPr="00F529BC">
              <w:t>Tx10</w:t>
            </w:r>
          </w:p>
        </w:tc>
      </w:tr>
      <w:tr w:rsidR="00F529BC" w:rsidRPr="00F529BC" w14:paraId="01363D3A" w14:textId="77777777" w:rsidTr="00F529BC">
        <w:trPr>
          <w:trHeight w:val="300"/>
        </w:trPr>
        <w:tc>
          <w:tcPr>
            <w:tcW w:w="960" w:type="dxa"/>
            <w:noWrap/>
            <w:hideMark/>
          </w:tcPr>
          <w:p w14:paraId="7D18DB3F" w14:textId="77777777" w:rsidR="00F529BC" w:rsidRPr="00F529BC" w:rsidRDefault="00F529BC" w:rsidP="00F529BC">
            <w:r w:rsidRPr="00F529BC">
              <w:t>3.257408</w:t>
            </w:r>
          </w:p>
        </w:tc>
        <w:tc>
          <w:tcPr>
            <w:tcW w:w="960" w:type="dxa"/>
            <w:noWrap/>
            <w:hideMark/>
          </w:tcPr>
          <w:p w14:paraId="3D9FF227" w14:textId="77777777" w:rsidR="00F529BC" w:rsidRPr="00F529BC" w:rsidRDefault="00F529BC" w:rsidP="00F529BC">
            <w:r w:rsidRPr="00F529BC">
              <w:t>3.698596</w:t>
            </w:r>
          </w:p>
        </w:tc>
        <w:tc>
          <w:tcPr>
            <w:tcW w:w="960" w:type="dxa"/>
            <w:noWrap/>
            <w:hideMark/>
          </w:tcPr>
          <w:p w14:paraId="3C199C28" w14:textId="77777777" w:rsidR="00F529BC" w:rsidRPr="00F529BC" w:rsidRDefault="00F529BC" w:rsidP="00F529BC">
            <w:r w:rsidRPr="00F529BC">
              <w:t>6.798668</w:t>
            </w:r>
          </w:p>
        </w:tc>
        <w:tc>
          <w:tcPr>
            <w:tcW w:w="960" w:type="dxa"/>
            <w:noWrap/>
            <w:hideMark/>
          </w:tcPr>
          <w:p w14:paraId="3D888A24" w14:textId="77777777" w:rsidR="00F529BC" w:rsidRPr="00F529BC" w:rsidRDefault="00F529BC" w:rsidP="00F529BC">
            <w:r w:rsidRPr="00F529BC">
              <w:t>11.19785</w:t>
            </w:r>
          </w:p>
        </w:tc>
        <w:tc>
          <w:tcPr>
            <w:tcW w:w="960" w:type="dxa"/>
            <w:noWrap/>
            <w:hideMark/>
          </w:tcPr>
          <w:p w14:paraId="3A28583A" w14:textId="77777777" w:rsidR="00F529BC" w:rsidRPr="00F529BC" w:rsidRDefault="00F529BC" w:rsidP="00F529BC">
            <w:r w:rsidRPr="00F529BC">
              <w:t>10.16809</w:t>
            </w:r>
          </w:p>
        </w:tc>
        <w:tc>
          <w:tcPr>
            <w:tcW w:w="960" w:type="dxa"/>
            <w:noWrap/>
            <w:hideMark/>
          </w:tcPr>
          <w:p w14:paraId="38CD780C" w14:textId="77777777" w:rsidR="00F529BC" w:rsidRPr="00F529BC" w:rsidRDefault="00F529BC" w:rsidP="00F529BC">
            <w:r w:rsidRPr="00F529BC">
              <w:t>4.126975</w:t>
            </w:r>
          </w:p>
        </w:tc>
        <w:tc>
          <w:tcPr>
            <w:tcW w:w="960" w:type="dxa"/>
            <w:noWrap/>
            <w:hideMark/>
          </w:tcPr>
          <w:p w14:paraId="3D832912" w14:textId="77777777" w:rsidR="00F529BC" w:rsidRPr="00F529BC" w:rsidRDefault="00F529BC" w:rsidP="00F529BC">
            <w:r w:rsidRPr="00F529BC">
              <w:t>3.600681</w:t>
            </w:r>
          </w:p>
        </w:tc>
        <w:tc>
          <w:tcPr>
            <w:tcW w:w="960" w:type="dxa"/>
            <w:noWrap/>
            <w:hideMark/>
          </w:tcPr>
          <w:p w14:paraId="6BCB60AB" w14:textId="77777777" w:rsidR="00F529BC" w:rsidRPr="00F529BC" w:rsidRDefault="00F529BC" w:rsidP="00F529BC">
            <w:r w:rsidRPr="00F529BC">
              <w:t>6.22199</w:t>
            </w:r>
          </w:p>
        </w:tc>
        <w:tc>
          <w:tcPr>
            <w:tcW w:w="960" w:type="dxa"/>
            <w:noWrap/>
            <w:hideMark/>
          </w:tcPr>
          <w:p w14:paraId="744864BF" w14:textId="77777777" w:rsidR="00F529BC" w:rsidRPr="00F529BC" w:rsidRDefault="00F529BC" w:rsidP="00F529BC">
            <w:r w:rsidRPr="00F529BC">
              <w:t>8.860706</w:t>
            </w:r>
          </w:p>
        </w:tc>
        <w:tc>
          <w:tcPr>
            <w:tcW w:w="960" w:type="dxa"/>
            <w:noWrap/>
            <w:hideMark/>
          </w:tcPr>
          <w:p w14:paraId="184DF17E" w14:textId="77777777" w:rsidR="00F529BC" w:rsidRPr="00F529BC" w:rsidRDefault="00F529BC" w:rsidP="00F529BC">
            <w:r w:rsidRPr="00F529BC">
              <w:t>12.30579</w:t>
            </w:r>
          </w:p>
        </w:tc>
      </w:tr>
      <w:tr w:rsidR="00F529BC" w:rsidRPr="00F529BC" w14:paraId="10D682B0" w14:textId="77777777" w:rsidTr="00F529BC">
        <w:trPr>
          <w:trHeight w:val="300"/>
        </w:trPr>
        <w:tc>
          <w:tcPr>
            <w:tcW w:w="960" w:type="dxa"/>
            <w:noWrap/>
            <w:hideMark/>
          </w:tcPr>
          <w:p w14:paraId="18D7945E" w14:textId="77777777" w:rsidR="00F529BC" w:rsidRPr="00F529BC" w:rsidRDefault="00F529BC" w:rsidP="00F529BC">
            <w:r w:rsidRPr="00F529BC">
              <w:t>2.123788</w:t>
            </w:r>
          </w:p>
        </w:tc>
        <w:tc>
          <w:tcPr>
            <w:tcW w:w="960" w:type="dxa"/>
            <w:noWrap/>
            <w:hideMark/>
          </w:tcPr>
          <w:p w14:paraId="216399C4" w14:textId="77777777" w:rsidR="00F529BC" w:rsidRPr="00F529BC" w:rsidRDefault="00F529BC" w:rsidP="00F529BC">
            <w:r w:rsidRPr="00F529BC">
              <w:t>4.527123</w:t>
            </w:r>
          </w:p>
        </w:tc>
        <w:tc>
          <w:tcPr>
            <w:tcW w:w="960" w:type="dxa"/>
            <w:noWrap/>
            <w:hideMark/>
          </w:tcPr>
          <w:p w14:paraId="050EBB5A" w14:textId="77777777" w:rsidR="00F529BC" w:rsidRPr="00F529BC" w:rsidRDefault="00F529BC" w:rsidP="00F529BC">
            <w:r w:rsidRPr="00F529BC">
              <w:t>6.470344</w:t>
            </w:r>
          </w:p>
        </w:tc>
        <w:tc>
          <w:tcPr>
            <w:tcW w:w="960" w:type="dxa"/>
            <w:noWrap/>
            <w:hideMark/>
          </w:tcPr>
          <w:p w14:paraId="21361DF0" w14:textId="77777777" w:rsidR="00F529BC" w:rsidRPr="00F529BC" w:rsidRDefault="00F529BC" w:rsidP="00F529BC">
            <w:r w:rsidRPr="00F529BC">
              <w:t>8.32112</w:t>
            </w:r>
          </w:p>
        </w:tc>
        <w:tc>
          <w:tcPr>
            <w:tcW w:w="960" w:type="dxa"/>
            <w:noWrap/>
            <w:hideMark/>
          </w:tcPr>
          <w:p w14:paraId="34273ECB" w14:textId="77777777" w:rsidR="00F529BC" w:rsidRPr="00F529BC" w:rsidRDefault="00F529BC" w:rsidP="00F529BC">
            <w:r w:rsidRPr="00F529BC">
              <w:t>14.71011</w:t>
            </w:r>
          </w:p>
        </w:tc>
        <w:tc>
          <w:tcPr>
            <w:tcW w:w="960" w:type="dxa"/>
            <w:noWrap/>
            <w:hideMark/>
          </w:tcPr>
          <w:p w14:paraId="60A0AF39" w14:textId="77777777" w:rsidR="00F529BC" w:rsidRPr="00F529BC" w:rsidRDefault="00F529BC" w:rsidP="00F529BC">
            <w:r w:rsidRPr="00F529BC">
              <w:t>1.981998</w:t>
            </w:r>
          </w:p>
        </w:tc>
        <w:tc>
          <w:tcPr>
            <w:tcW w:w="960" w:type="dxa"/>
            <w:noWrap/>
            <w:hideMark/>
          </w:tcPr>
          <w:p w14:paraId="0F6F0C1E" w14:textId="77777777" w:rsidR="00F529BC" w:rsidRPr="00F529BC" w:rsidRDefault="00F529BC" w:rsidP="00F529BC">
            <w:r w:rsidRPr="00F529BC">
              <w:t>3.780491</w:t>
            </w:r>
          </w:p>
        </w:tc>
        <w:tc>
          <w:tcPr>
            <w:tcW w:w="960" w:type="dxa"/>
            <w:noWrap/>
            <w:hideMark/>
          </w:tcPr>
          <w:p w14:paraId="323093FF" w14:textId="77777777" w:rsidR="00F529BC" w:rsidRPr="00F529BC" w:rsidRDefault="00F529BC" w:rsidP="00F529BC">
            <w:r w:rsidRPr="00F529BC">
              <w:t>6.15416</w:t>
            </w:r>
          </w:p>
        </w:tc>
        <w:tc>
          <w:tcPr>
            <w:tcW w:w="960" w:type="dxa"/>
            <w:noWrap/>
            <w:hideMark/>
          </w:tcPr>
          <w:p w14:paraId="0CAA60DA" w14:textId="77777777" w:rsidR="00F529BC" w:rsidRPr="00F529BC" w:rsidRDefault="00F529BC" w:rsidP="00F529BC">
            <w:r w:rsidRPr="00F529BC">
              <w:t>8.332192</w:t>
            </w:r>
          </w:p>
        </w:tc>
        <w:tc>
          <w:tcPr>
            <w:tcW w:w="960" w:type="dxa"/>
            <w:noWrap/>
            <w:hideMark/>
          </w:tcPr>
          <w:p w14:paraId="7F523C0C" w14:textId="77777777" w:rsidR="00F529BC" w:rsidRPr="00F529BC" w:rsidRDefault="00F529BC" w:rsidP="00F529BC">
            <w:r w:rsidRPr="00F529BC">
              <w:t>10.2233</w:t>
            </w:r>
          </w:p>
        </w:tc>
      </w:tr>
      <w:tr w:rsidR="00F529BC" w:rsidRPr="00F529BC" w14:paraId="20E22887" w14:textId="77777777" w:rsidTr="00F529BC">
        <w:trPr>
          <w:trHeight w:val="300"/>
        </w:trPr>
        <w:tc>
          <w:tcPr>
            <w:tcW w:w="960" w:type="dxa"/>
            <w:noWrap/>
            <w:hideMark/>
          </w:tcPr>
          <w:p w14:paraId="106043D3" w14:textId="77777777" w:rsidR="00F529BC" w:rsidRPr="00F529BC" w:rsidRDefault="00F529BC" w:rsidP="00F529BC">
            <w:r w:rsidRPr="00F529BC">
              <w:t>2.619293</w:t>
            </w:r>
          </w:p>
        </w:tc>
        <w:tc>
          <w:tcPr>
            <w:tcW w:w="960" w:type="dxa"/>
            <w:noWrap/>
            <w:hideMark/>
          </w:tcPr>
          <w:p w14:paraId="5816BDBB" w14:textId="77777777" w:rsidR="00F529BC" w:rsidRPr="00F529BC" w:rsidRDefault="00F529BC" w:rsidP="00F529BC">
            <w:r w:rsidRPr="00F529BC">
              <w:t>3.629009</w:t>
            </w:r>
          </w:p>
        </w:tc>
        <w:tc>
          <w:tcPr>
            <w:tcW w:w="960" w:type="dxa"/>
            <w:noWrap/>
            <w:hideMark/>
          </w:tcPr>
          <w:p w14:paraId="7B79A518" w14:textId="77777777" w:rsidR="00F529BC" w:rsidRPr="00F529BC" w:rsidRDefault="00F529BC" w:rsidP="00F529BC">
            <w:r w:rsidRPr="00F529BC">
              <w:t>8.483824</w:t>
            </w:r>
          </w:p>
        </w:tc>
        <w:tc>
          <w:tcPr>
            <w:tcW w:w="960" w:type="dxa"/>
            <w:noWrap/>
            <w:hideMark/>
          </w:tcPr>
          <w:p w14:paraId="04BF74B8" w14:textId="77777777" w:rsidR="00F529BC" w:rsidRPr="00F529BC" w:rsidRDefault="00F529BC" w:rsidP="00F529BC">
            <w:r w:rsidRPr="00F529BC">
              <w:t>7.815642</w:t>
            </w:r>
          </w:p>
        </w:tc>
        <w:tc>
          <w:tcPr>
            <w:tcW w:w="960" w:type="dxa"/>
            <w:noWrap/>
            <w:hideMark/>
          </w:tcPr>
          <w:p w14:paraId="3FED7901" w14:textId="77777777" w:rsidR="00F529BC" w:rsidRPr="00F529BC" w:rsidRDefault="00F529BC" w:rsidP="00F529BC">
            <w:r w:rsidRPr="00F529BC">
              <w:t>11.85132</w:t>
            </w:r>
          </w:p>
        </w:tc>
        <w:tc>
          <w:tcPr>
            <w:tcW w:w="960" w:type="dxa"/>
            <w:noWrap/>
            <w:hideMark/>
          </w:tcPr>
          <w:p w14:paraId="1448041E" w14:textId="77777777" w:rsidR="00F529BC" w:rsidRPr="00F529BC" w:rsidRDefault="00F529BC" w:rsidP="00F529BC">
            <w:r w:rsidRPr="00F529BC">
              <w:t>3.154653</w:t>
            </w:r>
          </w:p>
        </w:tc>
        <w:tc>
          <w:tcPr>
            <w:tcW w:w="960" w:type="dxa"/>
            <w:noWrap/>
            <w:hideMark/>
          </w:tcPr>
          <w:p w14:paraId="29D2A3D4" w14:textId="77777777" w:rsidR="00F529BC" w:rsidRPr="00F529BC" w:rsidRDefault="00F529BC" w:rsidP="00F529BC">
            <w:r w:rsidRPr="00F529BC">
              <w:t>4.811789</w:t>
            </w:r>
          </w:p>
        </w:tc>
        <w:tc>
          <w:tcPr>
            <w:tcW w:w="960" w:type="dxa"/>
            <w:noWrap/>
            <w:hideMark/>
          </w:tcPr>
          <w:p w14:paraId="10E3C6F2" w14:textId="77777777" w:rsidR="00F529BC" w:rsidRPr="00F529BC" w:rsidRDefault="00F529BC" w:rsidP="00F529BC">
            <w:r w:rsidRPr="00F529BC">
              <w:t>5.857058</w:t>
            </w:r>
          </w:p>
        </w:tc>
        <w:tc>
          <w:tcPr>
            <w:tcW w:w="960" w:type="dxa"/>
            <w:noWrap/>
            <w:hideMark/>
          </w:tcPr>
          <w:p w14:paraId="0D53FDF8" w14:textId="77777777" w:rsidR="00F529BC" w:rsidRPr="00F529BC" w:rsidRDefault="00F529BC" w:rsidP="00F529BC">
            <w:r w:rsidRPr="00F529BC">
              <w:t>10.78326</w:t>
            </w:r>
          </w:p>
        </w:tc>
        <w:tc>
          <w:tcPr>
            <w:tcW w:w="960" w:type="dxa"/>
            <w:noWrap/>
            <w:hideMark/>
          </w:tcPr>
          <w:p w14:paraId="6A42D494" w14:textId="77777777" w:rsidR="00F529BC" w:rsidRPr="00F529BC" w:rsidRDefault="00F529BC" w:rsidP="00F529BC">
            <w:r w:rsidRPr="00F529BC">
              <w:t>15.4935</w:t>
            </w:r>
          </w:p>
        </w:tc>
      </w:tr>
      <w:tr w:rsidR="00F529BC" w:rsidRPr="00F529BC" w14:paraId="564987CE" w14:textId="77777777" w:rsidTr="00F529BC">
        <w:trPr>
          <w:trHeight w:val="300"/>
        </w:trPr>
        <w:tc>
          <w:tcPr>
            <w:tcW w:w="960" w:type="dxa"/>
            <w:noWrap/>
            <w:hideMark/>
          </w:tcPr>
          <w:p w14:paraId="1F399910" w14:textId="77777777" w:rsidR="00F529BC" w:rsidRPr="00F529BC" w:rsidRDefault="00F529BC" w:rsidP="00F529BC">
            <w:r w:rsidRPr="00F529BC">
              <w:t>2.803616</w:t>
            </w:r>
          </w:p>
        </w:tc>
        <w:tc>
          <w:tcPr>
            <w:tcW w:w="960" w:type="dxa"/>
            <w:noWrap/>
            <w:hideMark/>
          </w:tcPr>
          <w:p w14:paraId="7FB1C25E" w14:textId="77777777" w:rsidR="00F529BC" w:rsidRPr="00F529BC" w:rsidRDefault="00F529BC" w:rsidP="00F529BC">
            <w:r w:rsidRPr="00F529BC">
              <w:t>4.891185</w:t>
            </w:r>
          </w:p>
        </w:tc>
        <w:tc>
          <w:tcPr>
            <w:tcW w:w="960" w:type="dxa"/>
            <w:noWrap/>
            <w:hideMark/>
          </w:tcPr>
          <w:p w14:paraId="617A7BE5" w14:textId="77777777" w:rsidR="00F529BC" w:rsidRPr="00F529BC" w:rsidRDefault="00F529BC" w:rsidP="00F529BC">
            <w:r w:rsidRPr="00F529BC">
              <w:t>6.266166</w:t>
            </w:r>
          </w:p>
        </w:tc>
        <w:tc>
          <w:tcPr>
            <w:tcW w:w="960" w:type="dxa"/>
            <w:noWrap/>
            <w:hideMark/>
          </w:tcPr>
          <w:p w14:paraId="32EFE1D3" w14:textId="77777777" w:rsidR="00F529BC" w:rsidRPr="00F529BC" w:rsidRDefault="00F529BC" w:rsidP="00F529BC">
            <w:r w:rsidRPr="00F529BC">
              <w:t>8.800763</w:t>
            </w:r>
          </w:p>
        </w:tc>
        <w:tc>
          <w:tcPr>
            <w:tcW w:w="960" w:type="dxa"/>
            <w:noWrap/>
            <w:hideMark/>
          </w:tcPr>
          <w:p w14:paraId="37B72921" w14:textId="77777777" w:rsidR="00F529BC" w:rsidRPr="00F529BC" w:rsidRDefault="00F529BC" w:rsidP="00F529BC">
            <w:r w:rsidRPr="00F529BC">
              <w:t>10.72815</w:t>
            </w:r>
          </w:p>
        </w:tc>
        <w:tc>
          <w:tcPr>
            <w:tcW w:w="960" w:type="dxa"/>
            <w:noWrap/>
            <w:hideMark/>
          </w:tcPr>
          <w:p w14:paraId="08B1A9CA" w14:textId="77777777" w:rsidR="00F529BC" w:rsidRPr="00F529BC" w:rsidRDefault="00F529BC" w:rsidP="00F529BC">
            <w:r w:rsidRPr="00F529BC">
              <w:t>3.43861</w:t>
            </w:r>
          </w:p>
        </w:tc>
        <w:tc>
          <w:tcPr>
            <w:tcW w:w="960" w:type="dxa"/>
            <w:noWrap/>
            <w:hideMark/>
          </w:tcPr>
          <w:p w14:paraId="22CB52D9" w14:textId="77777777" w:rsidR="00F529BC" w:rsidRPr="00F529BC" w:rsidRDefault="00F529BC" w:rsidP="00F529BC">
            <w:r w:rsidRPr="00F529BC">
              <w:t>4.443033</w:t>
            </w:r>
          </w:p>
        </w:tc>
        <w:tc>
          <w:tcPr>
            <w:tcW w:w="960" w:type="dxa"/>
            <w:noWrap/>
            <w:hideMark/>
          </w:tcPr>
          <w:p w14:paraId="6D36059A" w14:textId="77777777" w:rsidR="00F529BC" w:rsidRPr="00F529BC" w:rsidRDefault="00F529BC" w:rsidP="00F529BC">
            <w:r w:rsidRPr="00F529BC">
              <w:t>7.90547</w:t>
            </w:r>
          </w:p>
        </w:tc>
        <w:tc>
          <w:tcPr>
            <w:tcW w:w="960" w:type="dxa"/>
            <w:noWrap/>
            <w:hideMark/>
          </w:tcPr>
          <w:p w14:paraId="4C81DCAE" w14:textId="77777777" w:rsidR="00F529BC" w:rsidRPr="00F529BC" w:rsidRDefault="00F529BC" w:rsidP="00F529BC">
            <w:r w:rsidRPr="00F529BC">
              <w:t>8.3012</w:t>
            </w:r>
          </w:p>
        </w:tc>
        <w:tc>
          <w:tcPr>
            <w:tcW w:w="960" w:type="dxa"/>
            <w:noWrap/>
            <w:hideMark/>
          </w:tcPr>
          <w:p w14:paraId="2CFBE33E" w14:textId="77777777" w:rsidR="00F529BC" w:rsidRPr="00F529BC" w:rsidRDefault="00F529BC" w:rsidP="00F529BC">
            <w:r w:rsidRPr="00F529BC">
              <w:t>14.7036</w:t>
            </w:r>
          </w:p>
        </w:tc>
      </w:tr>
      <w:tr w:rsidR="00F529BC" w:rsidRPr="00F529BC" w14:paraId="3BB536FC" w14:textId="77777777" w:rsidTr="00F529BC">
        <w:trPr>
          <w:trHeight w:val="300"/>
        </w:trPr>
        <w:tc>
          <w:tcPr>
            <w:tcW w:w="960" w:type="dxa"/>
            <w:noWrap/>
            <w:hideMark/>
          </w:tcPr>
          <w:p w14:paraId="5DEBD236" w14:textId="77777777" w:rsidR="00F529BC" w:rsidRPr="00F529BC" w:rsidRDefault="00F529BC" w:rsidP="00F529BC">
            <w:r w:rsidRPr="00F529BC">
              <w:t>3.336056</w:t>
            </w:r>
          </w:p>
        </w:tc>
        <w:tc>
          <w:tcPr>
            <w:tcW w:w="960" w:type="dxa"/>
            <w:noWrap/>
            <w:hideMark/>
          </w:tcPr>
          <w:p w14:paraId="3AEC3C6E" w14:textId="77777777" w:rsidR="00F529BC" w:rsidRPr="00F529BC" w:rsidRDefault="00F529BC" w:rsidP="00F529BC">
            <w:r w:rsidRPr="00F529BC">
              <w:t>5.112802</w:t>
            </w:r>
          </w:p>
        </w:tc>
        <w:tc>
          <w:tcPr>
            <w:tcW w:w="960" w:type="dxa"/>
            <w:noWrap/>
            <w:hideMark/>
          </w:tcPr>
          <w:p w14:paraId="13D7277F" w14:textId="77777777" w:rsidR="00F529BC" w:rsidRPr="00F529BC" w:rsidRDefault="00F529BC" w:rsidP="00F529BC">
            <w:r w:rsidRPr="00F529BC">
              <w:t>6.505024</w:t>
            </w:r>
          </w:p>
        </w:tc>
        <w:tc>
          <w:tcPr>
            <w:tcW w:w="960" w:type="dxa"/>
            <w:noWrap/>
            <w:hideMark/>
          </w:tcPr>
          <w:p w14:paraId="4012FD51" w14:textId="77777777" w:rsidR="00F529BC" w:rsidRPr="00F529BC" w:rsidRDefault="00F529BC" w:rsidP="00F529BC">
            <w:r w:rsidRPr="00F529BC">
              <w:t>10.66916</w:t>
            </w:r>
          </w:p>
        </w:tc>
        <w:tc>
          <w:tcPr>
            <w:tcW w:w="960" w:type="dxa"/>
            <w:noWrap/>
            <w:hideMark/>
          </w:tcPr>
          <w:p w14:paraId="338CDF86" w14:textId="77777777" w:rsidR="00F529BC" w:rsidRPr="00F529BC" w:rsidRDefault="00F529BC" w:rsidP="00F529BC">
            <w:r w:rsidRPr="00F529BC">
              <w:t>11.20254</w:t>
            </w:r>
          </w:p>
        </w:tc>
        <w:tc>
          <w:tcPr>
            <w:tcW w:w="960" w:type="dxa"/>
            <w:noWrap/>
            <w:hideMark/>
          </w:tcPr>
          <w:p w14:paraId="3E67DC04" w14:textId="77777777" w:rsidR="00F529BC" w:rsidRPr="00F529BC" w:rsidRDefault="00F529BC" w:rsidP="00F529BC">
            <w:r w:rsidRPr="00F529BC">
              <w:t>3.563663</w:t>
            </w:r>
          </w:p>
        </w:tc>
        <w:tc>
          <w:tcPr>
            <w:tcW w:w="960" w:type="dxa"/>
            <w:noWrap/>
            <w:hideMark/>
          </w:tcPr>
          <w:p w14:paraId="3170521B" w14:textId="77777777" w:rsidR="00F529BC" w:rsidRPr="00F529BC" w:rsidRDefault="00F529BC" w:rsidP="00F529BC">
            <w:r w:rsidRPr="00F529BC">
              <w:t>4.562032</w:t>
            </w:r>
          </w:p>
        </w:tc>
        <w:tc>
          <w:tcPr>
            <w:tcW w:w="960" w:type="dxa"/>
            <w:noWrap/>
            <w:hideMark/>
          </w:tcPr>
          <w:p w14:paraId="3D0AA8AE" w14:textId="77777777" w:rsidR="00F529BC" w:rsidRPr="00F529BC" w:rsidRDefault="00F529BC" w:rsidP="00F529BC">
            <w:r w:rsidRPr="00F529BC">
              <w:t>6.347701</w:t>
            </w:r>
          </w:p>
        </w:tc>
        <w:tc>
          <w:tcPr>
            <w:tcW w:w="960" w:type="dxa"/>
            <w:noWrap/>
            <w:hideMark/>
          </w:tcPr>
          <w:p w14:paraId="5CF5F101" w14:textId="77777777" w:rsidR="00F529BC" w:rsidRPr="00F529BC" w:rsidRDefault="00F529BC" w:rsidP="00F529BC">
            <w:r w:rsidRPr="00F529BC">
              <w:t>8.455669</w:t>
            </w:r>
          </w:p>
        </w:tc>
        <w:tc>
          <w:tcPr>
            <w:tcW w:w="960" w:type="dxa"/>
            <w:noWrap/>
            <w:hideMark/>
          </w:tcPr>
          <w:p w14:paraId="622B8C60" w14:textId="77777777" w:rsidR="00F529BC" w:rsidRPr="00F529BC" w:rsidRDefault="00F529BC" w:rsidP="00F529BC">
            <w:r w:rsidRPr="00F529BC">
              <w:t>13.96971</w:t>
            </w:r>
          </w:p>
        </w:tc>
      </w:tr>
      <w:tr w:rsidR="00F529BC" w:rsidRPr="00F529BC" w14:paraId="66DE9EB7" w14:textId="77777777" w:rsidTr="00F529BC">
        <w:trPr>
          <w:trHeight w:val="300"/>
        </w:trPr>
        <w:tc>
          <w:tcPr>
            <w:tcW w:w="960" w:type="dxa"/>
            <w:noWrap/>
            <w:hideMark/>
          </w:tcPr>
          <w:p w14:paraId="320B41E8" w14:textId="77777777" w:rsidR="00F529BC" w:rsidRPr="00F529BC" w:rsidRDefault="00F529BC" w:rsidP="00F529BC">
            <w:r w:rsidRPr="00F529BC">
              <w:t>2.835991</w:t>
            </w:r>
          </w:p>
        </w:tc>
        <w:tc>
          <w:tcPr>
            <w:tcW w:w="960" w:type="dxa"/>
            <w:noWrap/>
            <w:hideMark/>
          </w:tcPr>
          <w:p w14:paraId="74EC2B62" w14:textId="77777777" w:rsidR="00F529BC" w:rsidRPr="00F529BC" w:rsidRDefault="00F529BC" w:rsidP="00F529BC">
            <w:r w:rsidRPr="00F529BC">
              <w:t>5.500392</w:t>
            </w:r>
          </w:p>
        </w:tc>
        <w:tc>
          <w:tcPr>
            <w:tcW w:w="960" w:type="dxa"/>
            <w:noWrap/>
            <w:hideMark/>
          </w:tcPr>
          <w:p w14:paraId="23494118" w14:textId="77777777" w:rsidR="00F529BC" w:rsidRPr="00F529BC" w:rsidRDefault="00F529BC" w:rsidP="00F529BC">
            <w:r w:rsidRPr="00F529BC">
              <w:t>7.48831</w:t>
            </w:r>
          </w:p>
        </w:tc>
        <w:tc>
          <w:tcPr>
            <w:tcW w:w="960" w:type="dxa"/>
            <w:noWrap/>
            <w:hideMark/>
          </w:tcPr>
          <w:p w14:paraId="4C52FE2D" w14:textId="77777777" w:rsidR="00F529BC" w:rsidRPr="00F529BC" w:rsidRDefault="00F529BC" w:rsidP="00F529BC">
            <w:r w:rsidRPr="00F529BC">
              <w:t>8.250461</w:t>
            </w:r>
          </w:p>
        </w:tc>
        <w:tc>
          <w:tcPr>
            <w:tcW w:w="960" w:type="dxa"/>
            <w:noWrap/>
            <w:hideMark/>
          </w:tcPr>
          <w:p w14:paraId="26EDD0A0" w14:textId="77777777" w:rsidR="00F529BC" w:rsidRPr="00F529BC" w:rsidRDefault="00F529BC" w:rsidP="00F529BC">
            <w:r w:rsidRPr="00F529BC">
              <w:t>15.93333</w:t>
            </w:r>
          </w:p>
        </w:tc>
        <w:tc>
          <w:tcPr>
            <w:tcW w:w="960" w:type="dxa"/>
            <w:noWrap/>
            <w:hideMark/>
          </w:tcPr>
          <w:p w14:paraId="0C696085" w14:textId="77777777" w:rsidR="00F529BC" w:rsidRPr="00F529BC" w:rsidRDefault="00F529BC" w:rsidP="00F529BC">
            <w:r w:rsidRPr="00F529BC">
              <w:t>2.231731</w:t>
            </w:r>
          </w:p>
        </w:tc>
        <w:tc>
          <w:tcPr>
            <w:tcW w:w="960" w:type="dxa"/>
            <w:noWrap/>
            <w:hideMark/>
          </w:tcPr>
          <w:p w14:paraId="41A8925A" w14:textId="77777777" w:rsidR="00F529BC" w:rsidRPr="00F529BC" w:rsidRDefault="00F529BC" w:rsidP="00F529BC">
            <w:r w:rsidRPr="00F529BC">
              <w:t>5.542128</w:t>
            </w:r>
          </w:p>
        </w:tc>
        <w:tc>
          <w:tcPr>
            <w:tcW w:w="960" w:type="dxa"/>
            <w:noWrap/>
            <w:hideMark/>
          </w:tcPr>
          <w:p w14:paraId="7B035DD5" w14:textId="77777777" w:rsidR="00F529BC" w:rsidRPr="00F529BC" w:rsidRDefault="00F529BC" w:rsidP="00F529BC">
            <w:r w:rsidRPr="00F529BC">
              <w:t>7.638315</w:t>
            </w:r>
          </w:p>
        </w:tc>
        <w:tc>
          <w:tcPr>
            <w:tcW w:w="960" w:type="dxa"/>
            <w:noWrap/>
            <w:hideMark/>
          </w:tcPr>
          <w:p w14:paraId="4B33BE19" w14:textId="77777777" w:rsidR="00F529BC" w:rsidRPr="00F529BC" w:rsidRDefault="00F529BC" w:rsidP="00F529BC">
            <w:r w:rsidRPr="00F529BC">
              <w:t>11.31852</w:t>
            </w:r>
          </w:p>
        </w:tc>
        <w:tc>
          <w:tcPr>
            <w:tcW w:w="960" w:type="dxa"/>
            <w:noWrap/>
            <w:hideMark/>
          </w:tcPr>
          <w:p w14:paraId="1B109987" w14:textId="77777777" w:rsidR="00F529BC" w:rsidRPr="00F529BC" w:rsidRDefault="00F529BC" w:rsidP="00F529BC">
            <w:r w:rsidRPr="00F529BC">
              <w:t>10.21577</w:t>
            </w:r>
          </w:p>
        </w:tc>
      </w:tr>
      <w:tr w:rsidR="00F529BC" w:rsidRPr="00F529BC" w14:paraId="5DF9DFD1" w14:textId="77777777" w:rsidTr="00F529BC">
        <w:trPr>
          <w:trHeight w:val="300"/>
        </w:trPr>
        <w:tc>
          <w:tcPr>
            <w:tcW w:w="960" w:type="dxa"/>
            <w:noWrap/>
            <w:hideMark/>
          </w:tcPr>
          <w:p w14:paraId="057BC80C" w14:textId="77777777" w:rsidR="00F529BC" w:rsidRPr="00F529BC" w:rsidRDefault="00F529BC" w:rsidP="00F529BC">
            <w:r w:rsidRPr="00F529BC">
              <w:t>2.913843</w:t>
            </w:r>
          </w:p>
        </w:tc>
        <w:tc>
          <w:tcPr>
            <w:tcW w:w="960" w:type="dxa"/>
            <w:noWrap/>
            <w:hideMark/>
          </w:tcPr>
          <w:p w14:paraId="78B6279B" w14:textId="77777777" w:rsidR="00F529BC" w:rsidRPr="00F529BC" w:rsidRDefault="00F529BC" w:rsidP="00F529BC">
            <w:r w:rsidRPr="00F529BC">
              <w:t>6.376917</w:t>
            </w:r>
          </w:p>
        </w:tc>
        <w:tc>
          <w:tcPr>
            <w:tcW w:w="960" w:type="dxa"/>
            <w:noWrap/>
            <w:hideMark/>
          </w:tcPr>
          <w:p w14:paraId="7F1A6ECC" w14:textId="77777777" w:rsidR="00F529BC" w:rsidRPr="00F529BC" w:rsidRDefault="00F529BC" w:rsidP="00F529BC">
            <w:r w:rsidRPr="00F529BC">
              <w:t>7.738814</w:t>
            </w:r>
          </w:p>
        </w:tc>
        <w:tc>
          <w:tcPr>
            <w:tcW w:w="960" w:type="dxa"/>
            <w:noWrap/>
            <w:hideMark/>
          </w:tcPr>
          <w:p w14:paraId="3419944D" w14:textId="77777777" w:rsidR="00F529BC" w:rsidRPr="00F529BC" w:rsidRDefault="00F529BC" w:rsidP="00F529BC">
            <w:r w:rsidRPr="00F529BC">
              <w:t>8.246641</w:t>
            </w:r>
          </w:p>
        </w:tc>
        <w:tc>
          <w:tcPr>
            <w:tcW w:w="960" w:type="dxa"/>
            <w:noWrap/>
            <w:hideMark/>
          </w:tcPr>
          <w:p w14:paraId="545B221E" w14:textId="77777777" w:rsidR="00F529BC" w:rsidRPr="00F529BC" w:rsidRDefault="00F529BC" w:rsidP="00F529BC">
            <w:r w:rsidRPr="00F529BC">
              <w:t>13.53682</w:t>
            </w:r>
          </w:p>
        </w:tc>
        <w:tc>
          <w:tcPr>
            <w:tcW w:w="960" w:type="dxa"/>
            <w:noWrap/>
            <w:hideMark/>
          </w:tcPr>
          <w:p w14:paraId="4738B210" w14:textId="77777777" w:rsidR="00F529BC" w:rsidRPr="00F529BC" w:rsidRDefault="00F529BC" w:rsidP="00F529BC">
            <w:r w:rsidRPr="00F529BC">
              <w:t>3.435345</w:t>
            </w:r>
          </w:p>
        </w:tc>
        <w:tc>
          <w:tcPr>
            <w:tcW w:w="960" w:type="dxa"/>
            <w:noWrap/>
            <w:hideMark/>
          </w:tcPr>
          <w:p w14:paraId="6513EF7E" w14:textId="77777777" w:rsidR="00F529BC" w:rsidRPr="00F529BC" w:rsidRDefault="00F529BC" w:rsidP="00F529BC">
            <w:r w:rsidRPr="00F529BC">
              <w:t>7.140586</w:t>
            </w:r>
          </w:p>
        </w:tc>
        <w:tc>
          <w:tcPr>
            <w:tcW w:w="960" w:type="dxa"/>
            <w:noWrap/>
            <w:hideMark/>
          </w:tcPr>
          <w:p w14:paraId="48D7B341" w14:textId="77777777" w:rsidR="00F529BC" w:rsidRPr="00F529BC" w:rsidRDefault="00F529BC" w:rsidP="00F529BC">
            <w:r w:rsidRPr="00F529BC">
              <w:t>7.817673</w:t>
            </w:r>
          </w:p>
        </w:tc>
        <w:tc>
          <w:tcPr>
            <w:tcW w:w="960" w:type="dxa"/>
            <w:noWrap/>
            <w:hideMark/>
          </w:tcPr>
          <w:p w14:paraId="16048F78" w14:textId="77777777" w:rsidR="00F529BC" w:rsidRPr="00F529BC" w:rsidRDefault="00F529BC" w:rsidP="00F529BC">
            <w:r w:rsidRPr="00F529BC">
              <w:t>9.215395</w:t>
            </w:r>
          </w:p>
        </w:tc>
        <w:tc>
          <w:tcPr>
            <w:tcW w:w="960" w:type="dxa"/>
            <w:noWrap/>
            <w:hideMark/>
          </w:tcPr>
          <w:p w14:paraId="4800B3AD" w14:textId="77777777" w:rsidR="00F529BC" w:rsidRPr="00F529BC" w:rsidRDefault="00F529BC" w:rsidP="00F529BC">
            <w:r w:rsidRPr="00F529BC">
              <w:t>11.61867</w:t>
            </w:r>
          </w:p>
        </w:tc>
      </w:tr>
      <w:tr w:rsidR="00F529BC" w:rsidRPr="00F529BC" w14:paraId="6FD1FC91" w14:textId="77777777" w:rsidTr="00F529BC">
        <w:trPr>
          <w:trHeight w:val="300"/>
        </w:trPr>
        <w:tc>
          <w:tcPr>
            <w:tcW w:w="960" w:type="dxa"/>
            <w:noWrap/>
            <w:hideMark/>
          </w:tcPr>
          <w:p w14:paraId="560C4B50" w14:textId="77777777" w:rsidR="00F529BC" w:rsidRPr="00F529BC" w:rsidRDefault="00F529BC" w:rsidP="00F529BC">
            <w:r w:rsidRPr="00F529BC">
              <w:t>3.150116</w:t>
            </w:r>
          </w:p>
        </w:tc>
        <w:tc>
          <w:tcPr>
            <w:tcW w:w="960" w:type="dxa"/>
            <w:noWrap/>
            <w:hideMark/>
          </w:tcPr>
          <w:p w14:paraId="30B2159A" w14:textId="77777777" w:rsidR="00F529BC" w:rsidRPr="00F529BC" w:rsidRDefault="00F529BC" w:rsidP="00F529BC">
            <w:r w:rsidRPr="00F529BC">
              <w:t>5.921261</w:t>
            </w:r>
          </w:p>
        </w:tc>
        <w:tc>
          <w:tcPr>
            <w:tcW w:w="960" w:type="dxa"/>
            <w:noWrap/>
            <w:hideMark/>
          </w:tcPr>
          <w:p w14:paraId="3AF3911C" w14:textId="77777777" w:rsidR="00F529BC" w:rsidRPr="00F529BC" w:rsidRDefault="00F529BC" w:rsidP="00F529BC">
            <w:r w:rsidRPr="00F529BC">
              <w:t>9.861115</w:t>
            </w:r>
          </w:p>
        </w:tc>
        <w:tc>
          <w:tcPr>
            <w:tcW w:w="960" w:type="dxa"/>
            <w:noWrap/>
            <w:hideMark/>
          </w:tcPr>
          <w:p w14:paraId="2D12A2AF" w14:textId="77777777" w:rsidR="00F529BC" w:rsidRPr="00F529BC" w:rsidRDefault="00F529BC" w:rsidP="00F529BC">
            <w:r w:rsidRPr="00F529BC">
              <w:t>9.170577</w:t>
            </w:r>
          </w:p>
        </w:tc>
        <w:tc>
          <w:tcPr>
            <w:tcW w:w="960" w:type="dxa"/>
            <w:noWrap/>
            <w:hideMark/>
          </w:tcPr>
          <w:p w14:paraId="3EF7E04D" w14:textId="77777777" w:rsidR="00F529BC" w:rsidRPr="00F529BC" w:rsidRDefault="00F529BC" w:rsidP="00F529BC">
            <w:r w:rsidRPr="00F529BC">
              <w:t>11.52236</w:t>
            </w:r>
          </w:p>
        </w:tc>
        <w:tc>
          <w:tcPr>
            <w:tcW w:w="960" w:type="dxa"/>
            <w:noWrap/>
            <w:hideMark/>
          </w:tcPr>
          <w:p w14:paraId="4664C3D0" w14:textId="77777777" w:rsidR="00F529BC" w:rsidRPr="00F529BC" w:rsidRDefault="00F529BC" w:rsidP="00F529BC">
            <w:r w:rsidRPr="00F529BC">
              <w:t>3.314746</w:t>
            </w:r>
          </w:p>
        </w:tc>
        <w:tc>
          <w:tcPr>
            <w:tcW w:w="960" w:type="dxa"/>
            <w:noWrap/>
            <w:hideMark/>
          </w:tcPr>
          <w:p w14:paraId="22B8D43D" w14:textId="77777777" w:rsidR="00F529BC" w:rsidRPr="00F529BC" w:rsidRDefault="00F529BC" w:rsidP="00F529BC">
            <w:r w:rsidRPr="00F529BC">
              <w:t>6.301297</w:t>
            </w:r>
          </w:p>
        </w:tc>
        <w:tc>
          <w:tcPr>
            <w:tcW w:w="960" w:type="dxa"/>
            <w:noWrap/>
            <w:hideMark/>
          </w:tcPr>
          <w:p w14:paraId="27B2DB30" w14:textId="77777777" w:rsidR="00F529BC" w:rsidRPr="00F529BC" w:rsidRDefault="00F529BC" w:rsidP="00F529BC">
            <w:r w:rsidRPr="00F529BC">
              <w:t>7.300854</w:t>
            </w:r>
          </w:p>
        </w:tc>
        <w:tc>
          <w:tcPr>
            <w:tcW w:w="960" w:type="dxa"/>
            <w:noWrap/>
            <w:hideMark/>
          </w:tcPr>
          <w:p w14:paraId="138F8EAA" w14:textId="77777777" w:rsidR="00F529BC" w:rsidRPr="00F529BC" w:rsidRDefault="00F529BC" w:rsidP="00F529BC">
            <w:r w:rsidRPr="00F529BC">
              <w:t>9.562098</w:t>
            </w:r>
          </w:p>
        </w:tc>
        <w:tc>
          <w:tcPr>
            <w:tcW w:w="960" w:type="dxa"/>
            <w:noWrap/>
            <w:hideMark/>
          </w:tcPr>
          <w:p w14:paraId="0560DB84" w14:textId="77777777" w:rsidR="00F529BC" w:rsidRPr="00F529BC" w:rsidRDefault="00F529BC" w:rsidP="00F529BC">
            <w:r w:rsidRPr="00F529BC">
              <w:t>16.9191</w:t>
            </w:r>
          </w:p>
        </w:tc>
      </w:tr>
      <w:tr w:rsidR="00F529BC" w:rsidRPr="00F529BC" w14:paraId="3644282F" w14:textId="77777777" w:rsidTr="00F529BC">
        <w:trPr>
          <w:trHeight w:val="300"/>
        </w:trPr>
        <w:tc>
          <w:tcPr>
            <w:tcW w:w="960" w:type="dxa"/>
            <w:noWrap/>
            <w:hideMark/>
          </w:tcPr>
          <w:p w14:paraId="65D3278E" w14:textId="77777777" w:rsidR="00F529BC" w:rsidRPr="00F529BC" w:rsidRDefault="00F529BC" w:rsidP="00F529BC">
            <w:r w:rsidRPr="00F529BC">
              <w:t>3.398209</w:t>
            </w:r>
          </w:p>
        </w:tc>
        <w:tc>
          <w:tcPr>
            <w:tcW w:w="960" w:type="dxa"/>
            <w:noWrap/>
            <w:hideMark/>
          </w:tcPr>
          <w:p w14:paraId="70A16D8A" w14:textId="77777777" w:rsidR="00F529BC" w:rsidRPr="00F529BC" w:rsidRDefault="00F529BC" w:rsidP="00F529BC">
            <w:r w:rsidRPr="00F529BC">
              <w:t>5.583657</w:t>
            </w:r>
          </w:p>
        </w:tc>
        <w:tc>
          <w:tcPr>
            <w:tcW w:w="960" w:type="dxa"/>
            <w:noWrap/>
            <w:hideMark/>
          </w:tcPr>
          <w:p w14:paraId="7BF44A1B" w14:textId="77777777" w:rsidR="00F529BC" w:rsidRPr="00F529BC" w:rsidRDefault="00F529BC" w:rsidP="00F529BC">
            <w:r w:rsidRPr="00F529BC">
              <w:t>7.851536</w:t>
            </w:r>
          </w:p>
        </w:tc>
        <w:tc>
          <w:tcPr>
            <w:tcW w:w="960" w:type="dxa"/>
            <w:noWrap/>
            <w:hideMark/>
          </w:tcPr>
          <w:p w14:paraId="65CBDB21" w14:textId="77777777" w:rsidR="00F529BC" w:rsidRPr="00F529BC" w:rsidRDefault="00F529BC" w:rsidP="00F529BC">
            <w:r w:rsidRPr="00F529BC">
              <w:t>11.20302</w:t>
            </w:r>
          </w:p>
        </w:tc>
        <w:tc>
          <w:tcPr>
            <w:tcW w:w="960" w:type="dxa"/>
            <w:noWrap/>
            <w:hideMark/>
          </w:tcPr>
          <w:p w14:paraId="58A25B6D" w14:textId="77777777" w:rsidR="00F529BC" w:rsidRPr="00F529BC" w:rsidRDefault="00F529BC" w:rsidP="00F529BC">
            <w:r w:rsidRPr="00F529BC">
              <w:t>11.23062</w:t>
            </w:r>
          </w:p>
        </w:tc>
        <w:tc>
          <w:tcPr>
            <w:tcW w:w="960" w:type="dxa"/>
            <w:noWrap/>
            <w:hideMark/>
          </w:tcPr>
          <w:p w14:paraId="679A47A7" w14:textId="77777777" w:rsidR="00F529BC" w:rsidRPr="00F529BC" w:rsidRDefault="00F529BC" w:rsidP="00F529BC">
            <w:r w:rsidRPr="00F529BC">
              <w:t>3.996207</w:t>
            </w:r>
          </w:p>
        </w:tc>
        <w:tc>
          <w:tcPr>
            <w:tcW w:w="960" w:type="dxa"/>
            <w:noWrap/>
            <w:hideMark/>
          </w:tcPr>
          <w:p w14:paraId="24BBB074" w14:textId="77777777" w:rsidR="00F529BC" w:rsidRPr="00F529BC" w:rsidRDefault="00F529BC" w:rsidP="00F529BC">
            <w:r w:rsidRPr="00F529BC">
              <w:t>5.347855</w:t>
            </w:r>
          </w:p>
        </w:tc>
        <w:tc>
          <w:tcPr>
            <w:tcW w:w="960" w:type="dxa"/>
            <w:noWrap/>
            <w:hideMark/>
          </w:tcPr>
          <w:p w14:paraId="4F6D235D" w14:textId="77777777" w:rsidR="00F529BC" w:rsidRPr="00F529BC" w:rsidRDefault="00F529BC" w:rsidP="00F529BC">
            <w:r w:rsidRPr="00F529BC">
              <w:t>8.35625</w:t>
            </w:r>
          </w:p>
        </w:tc>
        <w:tc>
          <w:tcPr>
            <w:tcW w:w="960" w:type="dxa"/>
            <w:noWrap/>
            <w:hideMark/>
          </w:tcPr>
          <w:p w14:paraId="28F27CBB" w14:textId="77777777" w:rsidR="00F529BC" w:rsidRPr="00F529BC" w:rsidRDefault="00F529BC" w:rsidP="00F529BC">
            <w:r w:rsidRPr="00F529BC">
              <w:t>14.78174</w:t>
            </w:r>
          </w:p>
        </w:tc>
        <w:tc>
          <w:tcPr>
            <w:tcW w:w="960" w:type="dxa"/>
            <w:noWrap/>
            <w:hideMark/>
          </w:tcPr>
          <w:p w14:paraId="79A7D285" w14:textId="77777777" w:rsidR="00F529BC" w:rsidRPr="00F529BC" w:rsidRDefault="00F529BC" w:rsidP="00F529BC">
            <w:r w:rsidRPr="00F529BC">
              <w:t>16.25994</w:t>
            </w:r>
          </w:p>
        </w:tc>
      </w:tr>
      <w:tr w:rsidR="00F529BC" w:rsidRPr="00F529BC" w14:paraId="5D8FDB11" w14:textId="77777777" w:rsidTr="00F529BC">
        <w:trPr>
          <w:trHeight w:val="300"/>
        </w:trPr>
        <w:tc>
          <w:tcPr>
            <w:tcW w:w="960" w:type="dxa"/>
            <w:noWrap/>
            <w:hideMark/>
          </w:tcPr>
          <w:p w14:paraId="6FC67441" w14:textId="77777777" w:rsidR="00F529BC" w:rsidRPr="00F529BC" w:rsidRDefault="00F529BC" w:rsidP="00F529BC">
            <w:r w:rsidRPr="00F529BC">
              <w:t>3.847172</w:t>
            </w:r>
          </w:p>
        </w:tc>
        <w:tc>
          <w:tcPr>
            <w:tcW w:w="960" w:type="dxa"/>
            <w:noWrap/>
            <w:hideMark/>
          </w:tcPr>
          <w:p w14:paraId="2B66D202" w14:textId="77777777" w:rsidR="00F529BC" w:rsidRPr="00F529BC" w:rsidRDefault="00F529BC" w:rsidP="00F529BC">
            <w:r w:rsidRPr="00F529BC">
              <w:t>6.286947</w:t>
            </w:r>
          </w:p>
        </w:tc>
        <w:tc>
          <w:tcPr>
            <w:tcW w:w="960" w:type="dxa"/>
            <w:noWrap/>
            <w:hideMark/>
          </w:tcPr>
          <w:p w14:paraId="22935BE3" w14:textId="77777777" w:rsidR="00F529BC" w:rsidRPr="00F529BC" w:rsidRDefault="00F529BC" w:rsidP="00F529BC">
            <w:r w:rsidRPr="00F529BC">
              <w:t>7.558556</w:t>
            </w:r>
          </w:p>
        </w:tc>
        <w:tc>
          <w:tcPr>
            <w:tcW w:w="960" w:type="dxa"/>
            <w:noWrap/>
            <w:hideMark/>
          </w:tcPr>
          <w:p w14:paraId="0A38E00C" w14:textId="77777777" w:rsidR="00F529BC" w:rsidRPr="00F529BC" w:rsidRDefault="00F529BC" w:rsidP="00F529BC">
            <w:r w:rsidRPr="00F529BC">
              <w:t>9.436151</w:t>
            </w:r>
          </w:p>
        </w:tc>
        <w:tc>
          <w:tcPr>
            <w:tcW w:w="960" w:type="dxa"/>
            <w:noWrap/>
            <w:hideMark/>
          </w:tcPr>
          <w:p w14:paraId="42F7D1E6" w14:textId="77777777" w:rsidR="00F529BC" w:rsidRPr="00F529BC" w:rsidRDefault="00F529BC" w:rsidP="00F529BC">
            <w:r w:rsidRPr="00F529BC">
              <w:t>10.89388</w:t>
            </w:r>
          </w:p>
        </w:tc>
        <w:tc>
          <w:tcPr>
            <w:tcW w:w="960" w:type="dxa"/>
            <w:noWrap/>
            <w:hideMark/>
          </w:tcPr>
          <w:p w14:paraId="383C3E78" w14:textId="77777777" w:rsidR="00F529BC" w:rsidRPr="00F529BC" w:rsidRDefault="00F529BC" w:rsidP="00F529BC">
            <w:r w:rsidRPr="00F529BC">
              <w:t>3.380662</w:t>
            </w:r>
          </w:p>
        </w:tc>
        <w:tc>
          <w:tcPr>
            <w:tcW w:w="960" w:type="dxa"/>
            <w:noWrap/>
            <w:hideMark/>
          </w:tcPr>
          <w:p w14:paraId="7A355A3B" w14:textId="77777777" w:rsidR="00F529BC" w:rsidRPr="00F529BC" w:rsidRDefault="00F529BC" w:rsidP="00F529BC">
            <w:r w:rsidRPr="00F529BC">
              <w:t>7.551</w:t>
            </w:r>
          </w:p>
        </w:tc>
        <w:tc>
          <w:tcPr>
            <w:tcW w:w="960" w:type="dxa"/>
            <w:noWrap/>
            <w:hideMark/>
          </w:tcPr>
          <w:p w14:paraId="6BD38510" w14:textId="77777777" w:rsidR="00F529BC" w:rsidRPr="00F529BC" w:rsidRDefault="00F529BC" w:rsidP="00F529BC">
            <w:r w:rsidRPr="00F529BC">
              <w:t>7.683568</w:t>
            </w:r>
          </w:p>
        </w:tc>
        <w:tc>
          <w:tcPr>
            <w:tcW w:w="960" w:type="dxa"/>
            <w:noWrap/>
            <w:hideMark/>
          </w:tcPr>
          <w:p w14:paraId="2CA4ABED" w14:textId="77777777" w:rsidR="00F529BC" w:rsidRPr="00F529BC" w:rsidRDefault="00F529BC" w:rsidP="00F529BC">
            <w:r w:rsidRPr="00F529BC">
              <w:t>9.94591</w:t>
            </w:r>
          </w:p>
        </w:tc>
        <w:tc>
          <w:tcPr>
            <w:tcW w:w="960" w:type="dxa"/>
            <w:noWrap/>
            <w:hideMark/>
          </w:tcPr>
          <w:p w14:paraId="44647957" w14:textId="77777777" w:rsidR="00F529BC" w:rsidRPr="00F529BC" w:rsidRDefault="00F529BC" w:rsidP="00F529BC">
            <w:r w:rsidRPr="00F529BC">
              <w:t>16.59872</w:t>
            </w:r>
          </w:p>
        </w:tc>
      </w:tr>
      <w:tr w:rsidR="00F529BC" w:rsidRPr="00F529BC" w14:paraId="525D4FEE" w14:textId="77777777" w:rsidTr="00F529BC">
        <w:trPr>
          <w:trHeight w:val="300"/>
        </w:trPr>
        <w:tc>
          <w:tcPr>
            <w:tcW w:w="960" w:type="dxa"/>
            <w:noWrap/>
            <w:hideMark/>
          </w:tcPr>
          <w:p w14:paraId="72D3FA8F" w14:textId="77777777" w:rsidR="00F529BC" w:rsidRPr="00F529BC" w:rsidRDefault="00F529BC" w:rsidP="00F529BC">
            <w:pPr>
              <w:rPr>
                <w:b/>
                <w:bCs/>
              </w:rPr>
            </w:pPr>
            <w:r w:rsidRPr="00F529BC">
              <w:rPr>
                <w:b/>
                <w:bCs/>
              </w:rPr>
              <w:t>3.028549</w:t>
            </w:r>
          </w:p>
        </w:tc>
        <w:tc>
          <w:tcPr>
            <w:tcW w:w="960" w:type="dxa"/>
            <w:noWrap/>
            <w:hideMark/>
          </w:tcPr>
          <w:p w14:paraId="4940228E" w14:textId="77777777" w:rsidR="00F529BC" w:rsidRPr="00F529BC" w:rsidRDefault="00F529BC" w:rsidP="00F529BC">
            <w:pPr>
              <w:rPr>
                <w:b/>
                <w:bCs/>
              </w:rPr>
            </w:pPr>
            <w:r w:rsidRPr="00F529BC">
              <w:rPr>
                <w:b/>
                <w:bCs/>
              </w:rPr>
              <w:t>5.152789</w:t>
            </w:r>
          </w:p>
        </w:tc>
        <w:tc>
          <w:tcPr>
            <w:tcW w:w="960" w:type="dxa"/>
            <w:noWrap/>
            <w:hideMark/>
          </w:tcPr>
          <w:p w14:paraId="3C7A7CED" w14:textId="77777777" w:rsidR="00F529BC" w:rsidRPr="00F529BC" w:rsidRDefault="00F529BC" w:rsidP="00F529BC">
            <w:pPr>
              <w:rPr>
                <w:b/>
                <w:bCs/>
              </w:rPr>
            </w:pPr>
            <w:r w:rsidRPr="00F529BC">
              <w:rPr>
                <w:b/>
                <w:bCs/>
              </w:rPr>
              <w:t>7.502236</w:t>
            </w:r>
          </w:p>
        </w:tc>
        <w:tc>
          <w:tcPr>
            <w:tcW w:w="960" w:type="dxa"/>
            <w:noWrap/>
            <w:hideMark/>
          </w:tcPr>
          <w:p w14:paraId="421753AF" w14:textId="77777777" w:rsidR="00F529BC" w:rsidRPr="00F529BC" w:rsidRDefault="00F529BC" w:rsidP="00F529BC">
            <w:pPr>
              <w:rPr>
                <w:b/>
                <w:bCs/>
              </w:rPr>
            </w:pPr>
            <w:r w:rsidRPr="00F529BC">
              <w:rPr>
                <w:b/>
                <w:bCs/>
              </w:rPr>
              <w:t>9.311138</w:t>
            </w:r>
          </w:p>
        </w:tc>
        <w:tc>
          <w:tcPr>
            <w:tcW w:w="960" w:type="dxa"/>
            <w:noWrap/>
            <w:hideMark/>
          </w:tcPr>
          <w:p w14:paraId="13F23446" w14:textId="77777777" w:rsidR="00F529BC" w:rsidRPr="00F529BC" w:rsidRDefault="00F529BC" w:rsidP="00F529BC">
            <w:pPr>
              <w:rPr>
                <w:b/>
                <w:bCs/>
              </w:rPr>
            </w:pPr>
            <w:r w:rsidRPr="00F529BC">
              <w:rPr>
                <w:b/>
                <w:bCs/>
              </w:rPr>
              <w:t>12.17772</w:t>
            </w:r>
          </w:p>
        </w:tc>
        <w:tc>
          <w:tcPr>
            <w:tcW w:w="960" w:type="dxa"/>
            <w:noWrap/>
            <w:hideMark/>
          </w:tcPr>
          <w:p w14:paraId="4DCC10C9" w14:textId="77777777" w:rsidR="00F529BC" w:rsidRPr="00F529BC" w:rsidRDefault="00F529BC" w:rsidP="00F529BC">
            <w:pPr>
              <w:rPr>
                <w:b/>
                <w:bCs/>
              </w:rPr>
            </w:pPr>
            <w:r w:rsidRPr="00F529BC">
              <w:rPr>
                <w:b/>
                <w:bCs/>
              </w:rPr>
              <w:t>3.262459</w:t>
            </w:r>
          </w:p>
        </w:tc>
        <w:tc>
          <w:tcPr>
            <w:tcW w:w="960" w:type="dxa"/>
            <w:noWrap/>
            <w:hideMark/>
          </w:tcPr>
          <w:p w14:paraId="28ACC111" w14:textId="77777777" w:rsidR="00F529BC" w:rsidRPr="00F529BC" w:rsidRDefault="00F529BC" w:rsidP="00F529BC">
            <w:pPr>
              <w:rPr>
                <w:b/>
                <w:bCs/>
              </w:rPr>
            </w:pPr>
            <w:r w:rsidRPr="00F529BC">
              <w:rPr>
                <w:b/>
                <w:bCs/>
              </w:rPr>
              <w:t>5.308089</w:t>
            </w:r>
          </w:p>
        </w:tc>
        <w:tc>
          <w:tcPr>
            <w:tcW w:w="960" w:type="dxa"/>
            <w:noWrap/>
            <w:hideMark/>
          </w:tcPr>
          <w:p w14:paraId="06777F0C" w14:textId="77777777" w:rsidR="00F529BC" w:rsidRPr="00F529BC" w:rsidRDefault="00F529BC" w:rsidP="00F529BC">
            <w:pPr>
              <w:rPr>
                <w:b/>
                <w:bCs/>
              </w:rPr>
            </w:pPr>
            <w:r w:rsidRPr="00F529BC">
              <w:rPr>
                <w:b/>
                <w:bCs/>
              </w:rPr>
              <w:t>7.128304</w:t>
            </w:r>
          </w:p>
        </w:tc>
        <w:tc>
          <w:tcPr>
            <w:tcW w:w="960" w:type="dxa"/>
            <w:noWrap/>
            <w:hideMark/>
          </w:tcPr>
          <w:p w14:paraId="3151A8FB" w14:textId="77777777" w:rsidR="00F529BC" w:rsidRPr="00F529BC" w:rsidRDefault="00F529BC" w:rsidP="00F529BC">
            <w:pPr>
              <w:rPr>
                <w:b/>
                <w:bCs/>
              </w:rPr>
            </w:pPr>
            <w:r w:rsidRPr="00F529BC">
              <w:rPr>
                <w:b/>
                <w:bCs/>
              </w:rPr>
              <w:t>9.955669</w:t>
            </w:r>
          </w:p>
        </w:tc>
        <w:tc>
          <w:tcPr>
            <w:tcW w:w="960" w:type="dxa"/>
            <w:noWrap/>
            <w:hideMark/>
          </w:tcPr>
          <w:p w14:paraId="24CC72D0" w14:textId="77777777" w:rsidR="00F529BC" w:rsidRPr="00F529BC" w:rsidRDefault="00F529BC" w:rsidP="00F529BC">
            <w:pPr>
              <w:rPr>
                <w:b/>
                <w:bCs/>
              </w:rPr>
            </w:pPr>
            <w:r w:rsidRPr="00F529BC">
              <w:rPr>
                <w:b/>
                <w:bCs/>
              </w:rPr>
              <w:t>13.83081</w:t>
            </w:r>
          </w:p>
        </w:tc>
      </w:tr>
    </w:tbl>
    <w:p w14:paraId="2EF0A781" w14:textId="696E5350" w:rsidR="00F529BC" w:rsidRDefault="00F529BC" w:rsidP="00DD05AD"/>
    <w:p w14:paraId="436C8B09" w14:textId="77777777" w:rsidR="00F529BC" w:rsidRDefault="00F529BC" w:rsidP="00DD05AD">
      <w:r>
        <w:t>5</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429619A8" w14:textId="77777777" w:rsidTr="00F529BC">
        <w:trPr>
          <w:trHeight w:val="300"/>
        </w:trPr>
        <w:tc>
          <w:tcPr>
            <w:tcW w:w="960" w:type="dxa"/>
            <w:noWrap/>
            <w:hideMark/>
          </w:tcPr>
          <w:p w14:paraId="361EB6FB" w14:textId="77777777" w:rsidR="00F529BC" w:rsidRPr="00F529BC" w:rsidRDefault="00F529BC" w:rsidP="00F529BC">
            <w:r w:rsidRPr="00F529BC">
              <w:t>Tx01</w:t>
            </w:r>
          </w:p>
        </w:tc>
        <w:tc>
          <w:tcPr>
            <w:tcW w:w="960" w:type="dxa"/>
            <w:noWrap/>
            <w:hideMark/>
          </w:tcPr>
          <w:p w14:paraId="535E8570" w14:textId="77777777" w:rsidR="00F529BC" w:rsidRPr="00F529BC" w:rsidRDefault="00F529BC" w:rsidP="00F529BC">
            <w:r w:rsidRPr="00F529BC">
              <w:t>Tx02</w:t>
            </w:r>
          </w:p>
        </w:tc>
        <w:tc>
          <w:tcPr>
            <w:tcW w:w="960" w:type="dxa"/>
            <w:noWrap/>
            <w:hideMark/>
          </w:tcPr>
          <w:p w14:paraId="6C31F3C0" w14:textId="77777777" w:rsidR="00F529BC" w:rsidRPr="00F529BC" w:rsidRDefault="00F529BC" w:rsidP="00F529BC">
            <w:r w:rsidRPr="00F529BC">
              <w:t>Tx03</w:t>
            </w:r>
          </w:p>
        </w:tc>
        <w:tc>
          <w:tcPr>
            <w:tcW w:w="960" w:type="dxa"/>
            <w:noWrap/>
            <w:hideMark/>
          </w:tcPr>
          <w:p w14:paraId="5360F353" w14:textId="77777777" w:rsidR="00F529BC" w:rsidRPr="00F529BC" w:rsidRDefault="00F529BC" w:rsidP="00F529BC">
            <w:r w:rsidRPr="00F529BC">
              <w:t>Tx04</w:t>
            </w:r>
          </w:p>
        </w:tc>
        <w:tc>
          <w:tcPr>
            <w:tcW w:w="960" w:type="dxa"/>
            <w:noWrap/>
            <w:hideMark/>
          </w:tcPr>
          <w:p w14:paraId="4963AA9E" w14:textId="77777777" w:rsidR="00F529BC" w:rsidRPr="00F529BC" w:rsidRDefault="00F529BC" w:rsidP="00F529BC">
            <w:r w:rsidRPr="00F529BC">
              <w:t>Tx05</w:t>
            </w:r>
          </w:p>
        </w:tc>
        <w:tc>
          <w:tcPr>
            <w:tcW w:w="960" w:type="dxa"/>
            <w:noWrap/>
            <w:hideMark/>
          </w:tcPr>
          <w:p w14:paraId="0F9545B8" w14:textId="77777777" w:rsidR="00F529BC" w:rsidRPr="00F529BC" w:rsidRDefault="00F529BC" w:rsidP="00F529BC">
            <w:r w:rsidRPr="00F529BC">
              <w:t>Tx06</w:t>
            </w:r>
          </w:p>
        </w:tc>
        <w:tc>
          <w:tcPr>
            <w:tcW w:w="960" w:type="dxa"/>
            <w:noWrap/>
            <w:hideMark/>
          </w:tcPr>
          <w:p w14:paraId="6CA060E8" w14:textId="77777777" w:rsidR="00F529BC" w:rsidRPr="00F529BC" w:rsidRDefault="00F529BC" w:rsidP="00F529BC">
            <w:r w:rsidRPr="00F529BC">
              <w:t>Tx07</w:t>
            </w:r>
          </w:p>
        </w:tc>
        <w:tc>
          <w:tcPr>
            <w:tcW w:w="960" w:type="dxa"/>
            <w:noWrap/>
            <w:hideMark/>
          </w:tcPr>
          <w:p w14:paraId="5FB2A5E8" w14:textId="77777777" w:rsidR="00F529BC" w:rsidRPr="00F529BC" w:rsidRDefault="00F529BC" w:rsidP="00F529BC">
            <w:r w:rsidRPr="00F529BC">
              <w:t>Tx08</w:t>
            </w:r>
          </w:p>
        </w:tc>
        <w:tc>
          <w:tcPr>
            <w:tcW w:w="960" w:type="dxa"/>
            <w:noWrap/>
            <w:hideMark/>
          </w:tcPr>
          <w:p w14:paraId="63939869" w14:textId="77777777" w:rsidR="00F529BC" w:rsidRPr="00F529BC" w:rsidRDefault="00F529BC" w:rsidP="00F529BC">
            <w:r w:rsidRPr="00F529BC">
              <w:t>Tx09</w:t>
            </w:r>
          </w:p>
        </w:tc>
        <w:tc>
          <w:tcPr>
            <w:tcW w:w="960" w:type="dxa"/>
            <w:noWrap/>
            <w:hideMark/>
          </w:tcPr>
          <w:p w14:paraId="304AD9E6" w14:textId="77777777" w:rsidR="00F529BC" w:rsidRPr="00F529BC" w:rsidRDefault="00F529BC" w:rsidP="00F529BC">
            <w:r w:rsidRPr="00F529BC">
              <w:t>Tx10</w:t>
            </w:r>
          </w:p>
        </w:tc>
      </w:tr>
      <w:tr w:rsidR="00F529BC" w:rsidRPr="00F529BC" w14:paraId="2D59E662" w14:textId="77777777" w:rsidTr="00F529BC">
        <w:trPr>
          <w:trHeight w:val="300"/>
        </w:trPr>
        <w:tc>
          <w:tcPr>
            <w:tcW w:w="960" w:type="dxa"/>
            <w:noWrap/>
            <w:hideMark/>
          </w:tcPr>
          <w:p w14:paraId="1363185A" w14:textId="77777777" w:rsidR="00F529BC" w:rsidRPr="00F529BC" w:rsidRDefault="00F529BC" w:rsidP="00F529BC">
            <w:r w:rsidRPr="00F529BC">
              <w:t>3.396755</w:t>
            </w:r>
          </w:p>
        </w:tc>
        <w:tc>
          <w:tcPr>
            <w:tcW w:w="960" w:type="dxa"/>
            <w:noWrap/>
            <w:hideMark/>
          </w:tcPr>
          <w:p w14:paraId="5BA9F1C3" w14:textId="77777777" w:rsidR="00F529BC" w:rsidRPr="00F529BC" w:rsidRDefault="00F529BC" w:rsidP="00F529BC">
            <w:r w:rsidRPr="00F529BC">
              <w:t>3.415237</w:t>
            </w:r>
          </w:p>
        </w:tc>
        <w:tc>
          <w:tcPr>
            <w:tcW w:w="960" w:type="dxa"/>
            <w:noWrap/>
            <w:hideMark/>
          </w:tcPr>
          <w:p w14:paraId="21ACA11B" w14:textId="77777777" w:rsidR="00F529BC" w:rsidRPr="00F529BC" w:rsidRDefault="00F529BC" w:rsidP="00F529BC">
            <w:r w:rsidRPr="00F529BC">
              <w:t>6.513366</w:t>
            </w:r>
          </w:p>
        </w:tc>
        <w:tc>
          <w:tcPr>
            <w:tcW w:w="960" w:type="dxa"/>
            <w:noWrap/>
            <w:hideMark/>
          </w:tcPr>
          <w:p w14:paraId="76AD456C" w14:textId="77777777" w:rsidR="00F529BC" w:rsidRPr="00F529BC" w:rsidRDefault="00F529BC" w:rsidP="00F529BC">
            <w:r w:rsidRPr="00F529BC">
              <w:t>8.421119</w:t>
            </w:r>
          </w:p>
        </w:tc>
        <w:tc>
          <w:tcPr>
            <w:tcW w:w="960" w:type="dxa"/>
            <w:noWrap/>
            <w:hideMark/>
          </w:tcPr>
          <w:p w14:paraId="704D3E69" w14:textId="77777777" w:rsidR="00F529BC" w:rsidRPr="00F529BC" w:rsidRDefault="00F529BC" w:rsidP="00F529BC">
            <w:r w:rsidRPr="00F529BC">
              <w:t>10.72987</w:t>
            </w:r>
          </w:p>
        </w:tc>
        <w:tc>
          <w:tcPr>
            <w:tcW w:w="960" w:type="dxa"/>
            <w:noWrap/>
            <w:hideMark/>
          </w:tcPr>
          <w:p w14:paraId="5E603DDA" w14:textId="77777777" w:rsidR="00F529BC" w:rsidRPr="00F529BC" w:rsidRDefault="00F529BC" w:rsidP="00F529BC">
            <w:r w:rsidRPr="00F529BC">
              <w:t>4.134583</w:t>
            </w:r>
          </w:p>
        </w:tc>
        <w:tc>
          <w:tcPr>
            <w:tcW w:w="960" w:type="dxa"/>
            <w:noWrap/>
            <w:hideMark/>
          </w:tcPr>
          <w:p w14:paraId="2D31A9D7" w14:textId="77777777" w:rsidR="00F529BC" w:rsidRPr="00F529BC" w:rsidRDefault="00F529BC" w:rsidP="00F529BC">
            <w:r w:rsidRPr="00F529BC">
              <w:t>3.916006</w:t>
            </w:r>
          </w:p>
        </w:tc>
        <w:tc>
          <w:tcPr>
            <w:tcW w:w="960" w:type="dxa"/>
            <w:noWrap/>
            <w:hideMark/>
          </w:tcPr>
          <w:p w14:paraId="654D682F" w14:textId="77777777" w:rsidR="00F529BC" w:rsidRPr="00F529BC" w:rsidRDefault="00F529BC" w:rsidP="00F529BC">
            <w:r w:rsidRPr="00F529BC">
              <w:t>5.648054</w:t>
            </w:r>
          </w:p>
        </w:tc>
        <w:tc>
          <w:tcPr>
            <w:tcW w:w="960" w:type="dxa"/>
            <w:noWrap/>
            <w:hideMark/>
          </w:tcPr>
          <w:p w14:paraId="65A2AD10" w14:textId="77777777" w:rsidR="00F529BC" w:rsidRPr="00F529BC" w:rsidRDefault="00F529BC" w:rsidP="00F529BC">
            <w:r w:rsidRPr="00F529BC">
              <w:t>8.106647</w:t>
            </w:r>
          </w:p>
        </w:tc>
        <w:tc>
          <w:tcPr>
            <w:tcW w:w="960" w:type="dxa"/>
            <w:noWrap/>
            <w:hideMark/>
          </w:tcPr>
          <w:p w14:paraId="2CD61E6C" w14:textId="77777777" w:rsidR="00F529BC" w:rsidRPr="00F529BC" w:rsidRDefault="00F529BC" w:rsidP="00F529BC">
            <w:r w:rsidRPr="00F529BC">
              <w:t>12.43905</w:t>
            </w:r>
          </w:p>
        </w:tc>
      </w:tr>
      <w:tr w:rsidR="00F529BC" w:rsidRPr="00F529BC" w14:paraId="6C7786F6" w14:textId="77777777" w:rsidTr="00F529BC">
        <w:trPr>
          <w:trHeight w:val="300"/>
        </w:trPr>
        <w:tc>
          <w:tcPr>
            <w:tcW w:w="960" w:type="dxa"/>
            <w:noWrap/>
            <w:hideMark/>
          </w:tcPr>
          <w:p w14:paraId="6CE80C93" w14:textId="77777777" w:rsidR="00F529BC" w:rsidRPr="00F529BC" w:rsidRDefault="00F529BC" w:rsidP="00F529BC">
            <w:r w:rsidRPr="00F529BC">
              <w:t>2.300575</w:t>
            </w:r>
          </w:p>
        </w:tc>
        <w:tc>
          <w:tcPr>
            <w:tcW w:w="960" w:type="dxa"/>
            <w:noWrap/>
            <w:hideMark/>
          </w:tcPr>
          <w:p w14:paraId="1D374E7A" w14:textId="77777777" w:rsidR="00F529BC" w:rsidRPr="00F529BC" w:rsidRDefault="00F529BC" w:rsidP="00F529BC">
            <w:r w:rsidRPr="00F529BC">
              <w:t>4.308979</w:t>
            </w:r>
          </w:p>
        </w:tc>
        <w:tc>
          <w:tcPr>
            <w:tcW w:w="960" w:type="dxa"/>
            <w:noWrap/>
            <w:hideMark/>
          </w:tcPr>
          <w:p w14:paraId="6DCA6786" w14:textId="77777777" w:rsidR="00F529BC" w:rsidRPr="00F529BC" w:rsidRDefault="00F529BC" w:rsidP="00F529BC">
            <w:r w:rsidRPr="00F529BC">
              <w:t>7.309817</w:t>
            </w:r>
          </w:p>
        </w:tc>
        <w:tc>
          <w:tcPr>
            <w:tcW w:w="960" w:type="dxa"/>
            <w:noWrap/>
            <w:hideMark/>
          </w:tcPr>
          <w:p w14:paraId="08F26B48" w14:textId="77777777" w:rsidR="00F529BC" w:rsidRPr="00F529BC" w:rsidRDefault="00F529BC" w:rsidP="00F529BC">
            <w:r w:rsidRPr="00F529BC">
              <w:t>8.24371</w:t>
            </w:r>
          </w:p>
        </w:tc>
        <w:tc>
          <w:tcPr>
            <w:tcW w:w="960" w:type="dxa"/>
            <w:noWrap/>
            <w:hideMark/>
          </w:tcPr>
          <w:p w14:paraId="570A5656" w14:textId="77777777" w:rsidR="00F529BC" w:rsidRPr="00F529BC" w:rsidRDefault="00F529BC" w:rsidP="00F529BC">
            <w:r w:rsidRPr="00F529BC">
              <w:t>14.38052</w:t>
            </w:r>
          </w:p>
        </w:tc>
        <w:tc>
          <w:tcPr>
            <w:tcW w:w="960" w:type="dxa"/>
            <w:noWrap/>
            <w:hideMark/>
          </w:tcPr>
          <w:p w14:paraId="429F0F63" w14:textId="77777777" w:rsidR="00F529BC" w:rsidRPr="00F529BC" w:rsidRDefault="00F529BC" w:rsidP="00F529BC">
            <w:r w:rsidRPr="00F529BC">
              <w:t>1.472715</w:t>
            </w:r>
          </w:p>
        </w:tc>
        <w:tc>
          <w:tcPr>
            <w:tcW w:w="960" w:type="dxa"/>
            <w:noWrap/>
            <w:hideMark/>
          </w:tcPr>
          <w:p w14:paraId="6B1E2340" w14:textId="77777777" w:rsidR="00F529BC" w:rsidRPr="00F529BC" w:rsidRDefault="00F529BC" w:rsidP="00F529BC">
            <w:r w:rsidRPr="00F529BC">
              <w:t>3.341825</w:t>
            </w:r>
          </w:p>
        </w:tc>
        <w:tc>
          <w:tcPr>
            <w:tcW w:w="960" w:type="dxa"/>
            <w:noWrap/>
            <w:hideMark/>
          </w:tcPr>
          <w:p w14:paraId="7E3B49BA" w14:textId="77777777" w:rsidR="00F529BC" w:rsidRPr="00F529BC" w:rsidRDefault="00F529BC" w:rsidP="00F529BC">
            <w:r w:rsidRPr="00F529BC">
              <w:t>6.116102</w:t>
            </w:r>
          </w:p>
        </w:tc>
        <w:tc>
          <w:tcPr>
            <w:tcW w:w="960" w:type="dxa"/>
            <w:noWrap/>
            <w:hideMark/>
          </w:tcPr>
          <w:p w14:paraId="438871F6" w14:textId="77777777" w:rsidR="00F529BC" w:rsidRPr="00F529BC" w:rsidRDefault="00F529BC" w:rsidP="00F529BC">
            <w:r w:rsidRPr="00F529BC">
              <w:t>8.523378</w:t>
            </w:r>
          </w:p>
        </w:tc>
        <w:tc>
          <w:tcPr>
            <w:tcW w:w="960" w:type="dxa"/>
            <w:noWrap/>
            <w:hideMark/>
          </w:tcPr>
          <w:p w14:paraId="6488BAEA" w14:textId="77777777" w:rsidR="00F529BC" w:rsidRPr="00F529BC" w:rsidRDefault="00F529BC" w:rsidP="00F529BC">
            <w:r w:rsidRPr="00F529BC">
              <w:t>10.38266</w:t>
            </w:r>
          </w:p>
        </w:tc>
      </w:tr>
      <w:tr w:rsidR="00F529BC" w:rsidRPr="00F529BC" w14:paraId="74D197C2" w14:textId="77777777" w:rsidTr="00F529BC">
        <w:trPr>
          <w:trHeight w:val="300"/>
        </w:trPr>
        <w:tc>
          <w:tcPr>
            <w:tcW w:w="960" w:type="dxa"/>
            <w:noWrap/>
            <w:hideMark/>
          </w:tcPr>
          <w:p w14:paraId="4081710C" w14:textId="77777777" w:rsidR="00F529BC" w:rsidRPr="00F529BC" w:rsidRDefault="00F529BC" w:rsidP="00F529BC">
            <w:r w:rsidRPr="00F529BC">
              <w:t>2.361178</w:t>
            </w:r>
          </w:p>
        </w:tc>
        <w:tc>
          <w:tcPr>
            <w:tcW w:w="960" w:type="dxa"/>
            <w:noWrap/>
            <w:hideMark/>
          </w:tcPr>
          <w:p w14:paraId="40DA9F91" w14:textId="77777777" w:rsidR="00F529BC" w:rsidRPr="00F529BC" w:rsidRDefault="00F529BC" w:rsidP="00F529BC">
            <w:r w:rsidRPr="00F529BC">
              <w:t>4.21255</w:t>
            </w:r>
          </w:p>
        </w:tc>
        <w:tc>
          <w:tcPr>
            <w:tcW w:w="960" w:type="dxa"/>
            <w:noWrap/>
            <w:hideMark/>
          </w:tcPr>
          <w:p w14:paraId="1E285F16" w14:textId="77777777" w:rsidR="00F529BC" w:rsidRPr="00F529BC" w:rsidRDefault="00F529BC" w:rsidP="00F529BC">
            <w:r w:rsidRPr="00F529BC">
              <w:t>7.359834</w:t>
            </w:r>
          </w:p>
        </w:tc>
        <w:tc>
          <w:tcPr>
            <w:tcW w:w="960" w:type="dxa"/>
            <w:noWrap/>
            <w:hideMark/>
          </w:tcPr>
          <w:p w14:paraId="0DD48791" w14:textId="77777777" w:rsidR="00F529BC" w:rsidRPr="00F529BC" w:rsidRDefault="00F529BC" w:rsidP="00F529BC">
            <w:r w:rsidRPr="00F529BC">
              <w:t>11.53458</w:t>
            </w:r>
          </w:p>
        </w:tc>
        <w:tc>
          <w:tcPr>
            <w:tcW w:w="960" w:type="dxa"/>
            <w:noWrap/>
            <w:hideMark/>
          </w:tcPr>
          <w:p w14:paraId="2D617E79" w14:textId="77777777" w:rsidR="00F529BC" w:rsidRPr="00F529BC" w:rsidRDefault="00F529BC" w:rsidP="00F529BC">
            <w:r w:rsidRPr="00F529BC">
              <w:t>13.40461</w:t>
            </w:r>
          </w:p>
        </w:tc>
        <w:tc>
          <w:tcPr>
            <w:tcW w:w="960" w:type="dxa"/>
            <w:noWrap/>
            <w:hideMark/>
          </w:tcPr>
          <w:p w14:paraId="103DB5A9" w14:textId="77777777" w:rsidR="00F529BC" w:rsidRPr="00F529BC" w:rsidRDefault="00F529BC" w:rsidP="00F529BC">
            <w:r w:rsidRPr="00F529BC">
              <w:t>2.943063</w:t>
            </w:r>
          </w:p>
        </w:tc>
        <w:tc>
          <w:tcPr>
            <w:tcW w:w="960" w:type="dxa"/>
            <w:noWrap/>
            <w:hideMark/>
          </w:tcPr>
          <w:p w14:paraId="2A6ED5BC" w14:textId="77777777" w:rsidR="00F529BC" w:rsidRPr="00F529BC" w:rsidRDefault="00F529BC" w:rsidP="00F529BC">
            <w:r w:rsidRPr="00F529BC">
              <w:t>4.766359</w:t>
            </w:r>
          </w:p>
        </w:tc>
        <w:tc>
          <w:tcPr>
            <w:tcW w:w="960" w:type="dxa"/>
            <w:noWrap/>
            <w:hideMark/>
          </w:tcPr>
          <w:p w14:paraId="790A4FC1" w14:textId="77777777" w:rsidR="00F529BC" w:rsidRPr="00F529BC" w:rsidRDefault="00F529BC" w:rsidP="00F529BC">
            <w:r w:rsidRPr="00F529BC">
              <w:t>5.993188</w:t>
            </w:r>
          </w:p>
        </w:tc>
        <w:tc>
          <w:tcPr>
            <w:tcW w:w="960" w:type="dxa"/>
            <w:noWrap/>
            <w:hideMark/>
          </w:tcPr>
          <w:p w14:paraId="1BA2A3BD" w14:textId="77777777" w:rsidR="00F529BC" w:rsidRPr="00F529BC" w:rsidRDefault="00F529BC" w:rsidP="00F529BC">
            <w:r w:rsidRPr="00F529BC">
              <w:t>10.71985</w:t>
            </w:r>
          </w:p>
        </w:tc>
        <w:tc>
          <w:tcPr>
            <w:tcW w:w="960" w:type="dxa"/>
            <w:noWrap/>
            <w:hideMark/>
          </w:tcPr>
          <w:p w14:paraId="4970509E" w14:textId="77777777" w:rsidR="00F529BC" w:rsidRPr="00F529BC" w:rsidRDefault="00F529BC" w:rsidP="00F529BC">
            <w:r w:rsidRPr="00F529BC">
              <w:t>15.16516</w:t>
            </w:r>
          </w:p>
        </w:tc>
      </w:tr>
      <w:tr w:rsidR="00F529BC" w:rsidRPr="00F529BC" w14:paraId="79413C4B" w14:textId="77777777" w:rsidTr="00F529BC">
        <w:trPr>
          <w:trHeight w:val="300"/>
        </w:trPr>
        <w:tc>
          <w:tcPr>
            <w:tcW w:w="960" w:type="dxa"/>
            <w:noWrap/>
            <w:hideMark/>
          </w:tcPr>
          <w:p w14:paraId="27B7EFEE" w14:textId="77777777" w:rsidR="00F529BC" w:rsidRPr="00F529BC" w:rsidRDefault="00F529BC" w:rsidP="00F529BC">
            <w:r w:rsidRPr="00F529BC">
              <w:t>2.807302</w:t>
            </w:r>
          </w:p>
        </w:tc>
        <w:tc>
          <w:tcPr>
            <w:tcW w:w="960" w:type="dxa"/>
            <w:noWrap/>
            <w:hideMark/>
          </w:tcPr>
          <w:p w14:paraId="567C3A14" w14:textId="77777777" w:rsidR="00F529BC" w:rsidRPr="00F529BC" w:rsidRDefault="00F529BC" w:rsidP="00F529BC">
            <w:r w:rsidRPr="00F529BC">
              <w:t>3.571478</w:t>
            </w:r>
          </w:p>
        </w:tc>
        <w:tc>
          <w:tcPr>
            <w:tcW w:w="960" w:type="dxa"/>
            <w:noWrap/>
            <w:hideMark/>
          </w:tcPr>
          <w:p w14:paraId="76CCE914" w14:textId="77777777" w:rsidR="00F529BC" w:rsidRPr="00F529BC" w:rsidRDefault="00F529BC" w:rsidP="00F529BC">
            <w:r w:rsidRPr="00F529BC">
              <w:t>6.183632</w:t>
            </w:r>
          </w:p>
        </w:tc>
        <w:tc>
          <w:tcPr>
            <w:tcW w:w="960" w:type="dxa"/>
            <w:noWrap/>
            <w:hideMark/>
          </w:tcPr>
          <w:p w14:paraId="2E169FF9" w14:textId="77777777" w:rsidR="00F529BC" w:rsidRPr="00F529BC" w:rsidRDefault="00F529BC" w:rsidP="00F529BC">
            <w:r w:rsidRPr="00F529BC">
              <w:t>10.78858</w:t>
            </w:r>
          </w:p>
        </w:tc>
        <w:tc>
          <w:tcPr>
            <w:tcW w:w="960" w:type="dxa"/>
            <w:noWrap/>
            <w:hideMark/>
          </w:tcPr>
          <w:p w14:paraId="3503E91A" w14:textId="77777777" w:rsidR="00F529BC" w:rsidRPr="00F529BC" w:rsidRDefault="00F529BC" w:rsidP="00F529BC">
            <w:r w:rsidRPr="00F529BC">
              <w:t>10.1663</w:t>
            </w:r>
          </w:p>
        </w:tc>
        <w:tc>
          <w:tcPr>
            <w:tcW w:w="960" w:type="dxa"/>
            <w:noWrap/>
            <w:hideMark/>
          </w:tcPr>
          <w:p w14:paraId="72125585" w14:textId="77777777" w:rsidR="00F529BC" w:rsidRPr="00F529BC" w:rsidRDefault="00F529BC" w:rsidP="00F529BC">
            <w:r w:rsidRPr="00F529BC">
              <w:t>1.939075</w:t>
            </w:r>
          </w:p>
        </w:tc>
        <w:tc>
          <w:tcPr>
            <w:tcW w:w="960" w:type="dxa"/>
            <w:noWrap/>
            <w:hideMark/>
          </w:tcPr>
          <w:p w14:paraId="4467CFAB" w14:textId="77777777" w:rsidR="00F529BC" w:rsidRPr="00F529BC" w:rsidRDefault="00F529BC" w:rsidP="00F529BC">
            <w:r w:rsidRPr="00F529BC">
              <w:t>5.387721</w:t>
            </w:r>
          </w:p>
        </w:tc>
        <w:tc>
          <w:tcPr>
            <w:tcW w:w="960" w:type="dxa"/>
            <w:noWrap/>
            <w:hideMark/>
          </w:tcPr>
          <w:p w14:paraId="5D96B2CE" w14:textId="77777777" w:rsidR="00F529BC" w:rsidRPr="00F529BC" w:rsidRDefault="00F529BC" w:rsidP="00F529BC">
            <w:r w:rsidRPr="00F529BC">
              <w:t>7.46795</w:t>
            </w:r>
          </w:p>
        </w:tc>
        <w:tc>
          <w:tcPr>
            <w:tcW w:w="960" w:type="dxa"/>
            <w:noWrap/>
            <w:hideMark/>
          </w:tcPr>
          <w:p w14:paraId="795660F3" w14:textId="77777777" w:rsidR="00F529BC" w:rsidRPr="00F529BC" w:rsidRDefault="00F529BC" w:rsidP="00F529BC">
            <w:r w:rsidRPr="00F529BC">
              <w:t>8.459516</w:t>
            </w:r>
          </w:p>
        </w:tc>
        <w:tc>
          <w:tcPr>
            <w:tcW w:w="960" w:type="dxa"/>
            <w:noWrap/>
            <w:hideMark/>
          </w:tcPr>
          <w:p w14:paraId="01D23B80" w14:textId="77777777" w:rsidR="00F529BC" w:rsidRPr="00F529BC" w:rsidRDefault="00F529BC" w:rsidP="00F529BC">
            <w:r w:rsidRPr="00F529BC">
              <w:t>14.10633</w:t>
            </w:r>
          </w:p>
        </w:tc>
      </w:tr>
      <w:tr w:rsidR="00F529BC" w:rsidRPr="00F529BC" w14:paraId="4A105228" w14:textId="77777777" w:rsidTr="00F529BC">
        <w:trPr>
          <w:trHeight w:val="300"/>
        </w:trPr>
        <w:tc>
          <w:tcPr>
            <w:tcW w:w="960" w:type="dxa"/>
            <w:noWrap/>
            <w:hideMark/>
          </w:tcPr>
          <w:p w14:paraId="56B2FC30" w14:textId="77777777" w:rsidR="00F529BC" w:rsidRPr="00F529BC" w:rsidRDefault="00F529BC" w:rsidP="00F529BC">
            <w:r w:rsidRPr="00F529BC">
              <w:t>3.564864</w:t>
            </w:r>
          </w:p>
        </w:tc>
        <w:tc>
          <w:tcPr>
            <w:tcW w:w="960" w:type="dxa"/>
            <w:noWrap/>
            <w:hideMark/>
          </w:tcPr>
          <w:p w14:paraId="2B81A06B" w14:textId="77777777" w:rsidR="00F529BC" w:rsidRPr="00F529BC" w:rsidRDefault="00F529BC" w:rsidP="00F529BC">
            <w:r w:rsidRPr="00F529BC">
              <w:t>4.95265</w:t>
            </w:r>
          </w:p>
        </w:tc>
        <w:tc>
          <w:tcPr>
            <w:tcW w:w="960" w:type="dxa"/>
            <w:noWrap/>
            <w:hideMark/>
          </w:tcPr>
          <w:p w14:paraId="26F400B0" w14:textId="77777777" w:rsidR="00F529BC" w:rsidRPr="00F529BC" w:rsidRDefault="00F529BC" w:rsidP="00F529BC">
            <w:r w:rsidRPr="00F529BC">
              <w:t>8.296956</w:t>
            </w:r>
          </w:p>
        </w:tc>
        <w:tc>
          <w:tcPr>
            <w:tcW w:w="960" w:type="dxa"/>
            <w:noWrap/>
            <w:hideMark/>
          </w:tcPr>
          <w:p w14:paraId="79CB3547" w14:textId="77777777" w:rsidR="00F529BC" w:rsidRPr="00F529BC" w:rsidRDefault="00F529BC" w:rsidP="00F529BC">
            <w:r w:rsidRPr="00F529BC">
              <w:t>8.907771</w:t>
            </w:r>
          </w:p>
        </w:tc>
        <w:tc>
          <w:tcPr>
            <w:tcW w:w="960" w:type="dxa"/>
            <w:noWrap/>
            <w:hideMark/>
          </w:tcPr>
          <w:p w14:paraId="03C7E0BA" w14:textId="77777777" w:rsidR="00F529BC" w:rsidRPr="00F529BC" w:rsidRDefault="00F529BC" w:rsidP="00F529BC">
            <w:r w:rsidRPr="00F529BC">
              <w:t>10.38827</w:t>
            </w:r>
          </w:p>
        </w:tc>
        <w:tc>
          <w:tcPr>
            <w:tcW w:w="960" w:type="dxa"/>
            <w:noWrap/>
            <w:hideMark/>
          </w:tcPr>
          <w:p w14:paraId="260503D5" w14:textId="77777777" w:rsidR="00F529BC" w:rsidRPr="00F529BC" w:rsidRDefault="00F529BC" w:rsidP="00F529BC">
            <w:r w:rsidRPr="00F529BC">
              <w:t>3.583683</w:t>
            </w:r>
          </w:p>
        </w:tc>
        <w:tc>
          <w:tcPr>
            <w:tcW w:w="960" w:type="dxa"/>
            <w:noWrap/>
            <w:hideMark/>
          </w:tcPr>
          <w:p w14:paraId="2970C810" w14:textId="77777777" w:rsidR="00F529BC" w:rsidRPr="00F529BC" w:rsidRDefault="00F529BC" w:rsidP="00F529BC">
            <w:r w:rsidRPr="00F529BC">
              <w:t>4.41782</w:t>
            </w:r>
          </w:p>
        </w:tc>
        <w:tc>
          <w:tcPr>
            <w:tcW w:w="960" w:type="dxa"/>
            <w:noWrap/>
            <w:hideMark/>
          </w:tcPr>
          <w:p w14:paraId="66B7E4CD" w14:textId="77777777" w:rsidR="00F529BC" w:rsidRPr="00F529BC" w:rsidRDefault="00F529BC" w:rsidP="00F529BC">
            <w:r w:rsidRPr="00F529BC">
              <w:t>7.352533</w:t>
            </w:r>
          </w:p>
        </w:tc>
        <w:tc>
          <w:tcPr>
            <w:tcW w:w="960" w:type="dxa"/>
            <w:noWrap/>
            <w:hideMark/>
          </w:tcPr>
          <w:p w14:paraId="37D18841" w14:textId="77777777" w:rsidR="00F529BC" w:rsidRPr="00F529BC" w:rsidRDefault="00F529BC" w:rsidP="00F529BC">
            <w:r w:rsidRPr="00F529BC">
              <w:t>7.870742</w:t>
            </w:r>
          </w:p>
        </w:tc>
        <w:tc>
          <w:tcPr>
            <w:tcW w:w="960" w:type="dxa"/>
            <w:noWrap/>
            <w:hideMark/>
          </w:tcPr>
          <w:p w14:paraId="7C650225" w14:textId="77777777" w:rsidR="00F529BC" w:rsidRPr="00F529BC" w:rsidRDefault="00F529BC" w:rsidP="00F529BC">
            <w:r w:rsidRPr="00F529BC">
              <w:t>10.62775</w:t>
            </w:r>
          </w:p>
        </w:tc>
      </w:tr>
      <w:tr w:rsidR="00F529BC" w:rsidRPr="00F529BC" w14:paraId="6B705FB2" w14:textId="77777777" w:rsidTr="00F529BC">
        <w:trPr>
          <w:trHeight w:val="300"/>
        </w:trPr>
        <w:tc>
          <w:tcPr>
            <w:tcW w:w="960" w:type="dxa"/>
            <w:noWrap/>
            <w:hideMark/>
          </w:tcPr>
          <w:p w14:paraId="6F2CA72A" w14:textId="77777777" w:rsidR="00F529BC" w:rsidRPr="00F529BC" w:rsidRDefault="00F529BC" w:rsidP="00F529BC">
            <w:r w:rsidRPr="00F529BC">
              <w:t>2.474958</w:t>
            </w:r>
          </w:p>
        </w:tc>
        <w:tc>
          <w:tcPr>
            <w:tcW w:w="960" w:type="dxa"/>
            <w:noWrap/>
            <w:hideMark/>
          </w:tcPr>
          <w:p w14:paraId="1F15DFE9" w14:textId="77777777" w:rsidR="00F529BC" w:rsidRPr="00F529BC" w:rsidRDefault="00F529BC" w:rsidP="00F529BC">
            <w:r w:rsidRPr="00F529BC">
              <w:t>5.680959</w:t>
            </w:r>
          </w:p>
        </w:tc>
        <w:tc>
          <w:tcPr>
            <w:tcW w:w="960" w:type="dxa"/>
            <w:noWrap/>
            <w:hideMark/>
          </w:tcPr>
          <w:p w14:paraId="253BA59E" w14:textId="77777777" w:rsidR="00F529BC" w:rsidRPr="00F529BC" w:rsidRDefault="00F529BC" w:rsidP="00F529BC">
            <w:r w:rsidRPr="00F529BC">
              <w:t>7.85077</w:t>
            </w:r>
          </w:p>
        </w:tc>
        <w:tc>
          <w:tcPr>
            <w:tcW w:w="960" w:type="dxa"/>
            <w:noWrap/>
            <w:hideMark/>
          </w:tcPr>
          <w:p w14:paraId="7C4D6C2C" w14:textId="77777777" w:rsidR="00F529BC" w:rsidRPr="00F529BC" w:rsidRDefault="00F529BC" w:rsidP="00F529BC">
            <w:r w:rsidRPr="00F529BC">
              <w:t>8.537195</w:t>
            </w:r>
          </w:p>
        </w:tc>
        <w:tc>
          <w:tcPr>
            <w:tcW w:w="960" w:type="dxa"/>
            <w:noWrap/>
            <w:hideMark/>
          </w:tcPr>
          <w:p w14:paraId="413BC2A7" w14:textId="77777777" w:rsidR="00F529BC" w:rsidRPr="00F529BC" w:rsidRDefault="00F529BC" w:rsidP="00F529BC">
            <w:r w:rsidRPr="00F529BC">
              <w:t>14.1139</w:t>
            </w:r>
          </w:p>
        </w:tc>
        <w:tc>
          <w:tcPr>
            <w:tcW w:w="960" w:type="dxa"/>
            <w:noWrap/>
            <w:hideMark/>
          </w:tcPr>
          <w:p w14:paraId="2CA76573" w14:textId="77777777" w:rsidR="00F529BC" w:rsidRPr="00F529BC" w:rsidRDefault="00F529BC" w:rsidP="00F529BC">
            <w:r w:rsidRPr="00F529BC">
              <w:t>2.414239</w:t>
            </w:r>
          </w:p>
        </w:tc>
        <w:tc>
          <w:tcPr>
            <w:tcW w:w="960" w:type="dxa"/>
            <w:noWrap/>
            <w:hideMark/>
          </w:tcPr>
          <w:p w14:paraId="2CEBAC05" w14:textId="77777777" w:rsidR="00F529BC" w:rsidRPr="00F529BC" w:rsidRDefault="00F529BC" w:rsidP="00F529BC">
            <w:r w:rsidRPr="00F529BC">
              <w:t>5.592199</w:t>
            </w:r>
          </w:p>
        </w:tc>
        <w:tc>
          <w:tcPr>
            <w:tcW w:w="960" w:type="dxa"/>
            <w:noWrap/>
            <w:hideMark/>
          </w:tcPr>
          <w:p w14:paraId="6832FAFB" w14:textId="77777777" w:rsidR="00F529BC" w:rsidRPr="00F529BC" w:rsidRDefault="00F529BC" w:rsidP="00F529BC">
            <w:r w:rsidRPr="00F529BC">
              <w:t>6.850465</w:t>
            </w:r>
          </w:p>
        </w:tc>
        <w:tc>
          <w:tcPr>
            <w:tcW w:w="960" w:type="dxa"/>
            <w:noWrap/>
            <w:hideMark/>
          </w:tcPr>
          <w:p w14:paraId="06D34DBF" w14:textId="77777777" w:rsidR="00F529BC" w:rsidRPr="00F529BC" w:rsidRDefault="00F529BC" w:rsidP="00F529BC">
            <w:r w:rsidRPr="00F529BC">
              <w:t>8.471326</w:t>
            </w:r>
          </w:p>
        </w:tc>
        <w:tc>
          <w:tcPr>
            <w:tcW w:w="960" w:type="dxa"/>
            <w:noWrap/>
            <w:hideMark/>
          </w:tcPr>
          <w:p w14:paraId="735A54B4" w14:textId="77777777" w:rsidR="00F529BC" w:rsidRPr="00F529BC" w:rsidRDefault="00F529BC" w:rsidP="00F529BC">
            <w:r w:rsidRPr="00F529BC">
              <w:t>10.96804</w:t>
            </w:r>
          </w:p>
        </w:tc>
      </w:tr>
      <w:tr w:rsidR="00F529BC" w:rsidRPr="00F529BC" w14:paraId="226C1135" w14:textId="77777777" w:rsidTr="00F529BC">
        <w:trPr>
          <w:trHeight w:val="300"/>
        </w:trPr>
        <w:tc>
          <w:tcPr>
            <w:tcW w:w="960" w:type="dxa"/>
            <w:noWrap/>
            <w:hideMark/>
          </w:tcPr>
          <w:p w14:paraId="5114157E" w14:textId="77777777" w:rsidR="00F529BC" w:rsidRPr="00F529BC" w:rsidRDefault="00F529BC" w:rsidP="00F529BC">
            <w:r w:rsidRPr="00F529BC">
              <w:t>3.861882</w:t>
            </w:r>
          </w:p>
        </w:tc>
        <w:tc>
          <w:tcPr>
            <w:tcW w:w="960" w:type="dxa"/>
            <w:noWrap/>
            <w:hideMark/>
          </w:tcPr>
          <w:p w14:paraId="0A8956EC" w14:textId="77777777" w:rsidR="00F529BC" w:rsidRPr="00F529BC" w:rsidRDefault="00F529BC" w:rsidP="00F529BC">
            <w:r w:rsidRPr="00F529BC">
              <w:t>5.735062</w:t>
            </w:r>
          </w:p>
        </w:tc>
        <w:tc>
          <w:tcPr>
            <w:tcW w:w="960" w:type="dxa"/>
            <w:noWrap/>
            <w:hideMark/>
          </w:tcPr>
          <w:p w14:paraId="51D84E89" w14:textId="77777777" w:rsidR="00F529BC" w:rsidRPr="00F529BC" w:rsidRDefault="00F529BC" w:rsidP="00F529BC">
            <w:r w:rsidRPr="00F529BC">
              <w:t>8.593937</w:t>
            </w:r>
          </w:p>
        </w:tc>
        <w:tc>
          <w:tcPr>
            <w:tcW w:w="960" w:type="dxa"/>
            <w:noWrap/>
            <w:hideMark/>
          </w:tcPr>
          <w:p w14:paraId="7249BD73" w14:textId="77777777" w:rsidR="00F529BC" w:rsidRPr="00F529BC" w:rsidRDefault="00F529BC" w:rsidP="00F529BC">
            <w:r w:rsidRPr="00F529BC">
              <w:t>11.68183</w:t>
            </w:r>
          </w:p>
        </w:tc>
        <w:tc>
          <w:tcPr>
            <w:tcW w:w="960" w:type="dxa"/>
            <w:noWrap/>
            <w:hideMark/>
          </w:tcPr>
          <w:p w14:paraId="11F5E342" w14:textId="77777777" w:rsidR="00F529BC" w:rsidRPr="00F529BC" w:rsidRDefault="00F529BC" w:rsidP="00F529BC">
            <w:r w:rsidRPr="00F529BC">
              <w:t>13.1954</w:t>
            </w:r>
          </w:p>
        </w:tc>
        <w:tc>
          <w:tcPr>
            <w:tcW w:w="960" w:type="dxa"/>
            <w:noWrap/>
            <w:hideMark/>
          </w:tcPr>
          <w:p w14:paraId="211C25D5" w14:textId="77777777" w:rsidR="00F529BC" w:rsidRPr="00F529BC" w:rsidRDefault="00F529BC" w:rsidP="00F529BC">
            <w:r w:rsidRPr="00F529BC">
              <w:t>2.868865</w:t>
            </w:r>
          </w:p>
        </w:tc>
        <w:tc>
          <w:tcPr>
            <w:tcW w:w="960" w:type="dxa"/>
            <w:noWrap/>
            <w:hideMark/>
          </w:tcPr>
          <w:p w14:paraId="4FE42176" w14:textId="77777777" w:rsidR="00F529BC" w:rsidRPr="00F529BC" w:rsidRDefault="00F529BC" w:rsidP="00F529BC">
            <w:r w:rsidRPr="00F529BC">
              <w:t>7.313562</w:t>
            </w:r>
          </w:p>
        </w:tc>
        <w:tc>
          <w:tcPr>
            <w:tcW w:w="960" w:type="dxa"/>
            <w:noWrap/>
            <w:hideMark/>
          </w:tcPr>
          <w:p w14:paraId="7DE497D6" w14:textId="77777777" w:rsidR="00F529BC" w:rsidRPr="00F529BC" w:rsidRDefault="00F529BC" w:rsidP="00F529BC">
            <w:r w:rsidRPr="00F529BC">
              <w:t>7.77498</w:t>
            </w:r>
          </w:p>
        </w:tc>
        <w:tc>
          <w:tcPr>
            <w:tcW w:w="960" w:type="dxa"/>
            <w:noWrap/>
            <w:hideMark/>
          </w:tcPr>
          <w:p w14:paraId="45A1E321" w14:textId="77777777" w:rsidR="00F529BC" w:rsidRPr="00F529BC" w:rsidRDefault="00F529BC" w:rsidP="00F529BC">
            <w:r w:rsidRPr="00F529BC">
              <w:t>12.28506</w:t>
            </w:r>
          </w:p>
        </w:tc>
        <w:tc>
          <w:tcPr>
            <w:tcW w:w="960" w:type="dxa"/>
            <w:noWrap/>
            <w:hideMark/>
          </w:tcPr>
          <w:p w14:paraId="6E934286" w14:textId="77777777" w:rsidR="00F529BC" w:rsidRPr="00F529BC" w:rsidRDefault="00F529BC" w:rsidP="00F529BC">
            <w:r w:rsidRPr="00F529BC">
              <w:t>14.2038</w:t>
            </w:r>
          </w:p>
        </w:tc>
      </w:tr>
      <w:tr w:rsidR="00F529BC" w:rsidRPr="00F529BC" w14:paraId="5AFBBD20" w14:textId="77777777" w:rsidTr="00F529BC">
        <w:trPr>
          <w:trHeight w:val="300"/>
        </w:trPr>
        <w:tc>
          <w:tcPr>
            <w:tcW w:w="960" w:type="dxa"/>
            <w:noWrap/>
            <w:hideMark/>
          </w:tcPr>
          <w:p w14:paraId="26DCE1EB" w14:textId="77777777" w:rsidR="00F529BC" w:rsidRPr="00F529BC" w:rsidRDefault="00F529BC" w:rsidP="00F529BC">
            <w:r w:rsidRPr="00F529BC">
              <w:t>3.998785</w:t>
            </w:r>
          </w:p>
        </w:tc>
        <w:tc>
          <w:tcPr>
            <w:tcW w:w="960" w:type="dxa"/>
            <w:noWrap/>
            <w:hideMark/>
          </w:tcPr>
          <w:p w14:paraId="02D3A8AD" w14:textId="77777777" w:rsidR="00F529BC" w:rsidRPr="00F529BC" w:rsidRDefault="00F529BC" w:rsidP="00F529BC">
            <w:r w:rsidRPr="00F529BC">
              <w:t>6.439127</w:t>
            </w:r>
          </w:p>
        </w:tc>
        <w:tc>
          <w:tcPr>
            <w:tcW w:w="960" w:type="dxa"/>
            <w:noWrap/>
            <w:hideMark/>
          </w:tcPr>
          <w:p w14:paraId="0CFAA016" w14:textId="77777777" w:rsidR="00F529BC" w:rsidRPr="00F529BC" w:rsidRDefault="00F529BC" w:rsidP="00F529BC">
            <w:r w:rsidRPr="00F529BC">
              <w:t>7.263116</w:t>
            </w:r>
          </w:p>
        </w:tc>
        <w:tc>
          <w:tcPr>
            <w:tcW w:w="960" w:type="dxa"/>
            <w:noWrap/>
            <w:hideMark/>
          </w:tcPr>
          <w:p w14:paraId="05DC180E" w14:textId="77777777" w:rsidR="00F529BC" w:rsidRPr="00F529BC" w:rsidRDefault="00F529BC" w:rsidP="00F529BC">
            <w:r w:rsidRPr="00F529BC">
              <w:t>9.437486</w:t>
            </w:r>
          </w:p>
        </w:tc>
        <w:tc>
          <w:tcPr>
            <w:tcW w:w="960" w:type="dxa"/>
            <w:noWrap/>
            <w:hideMark/>
          </w:tcPr>
          <w:p w14:paraId="6793940F" w14:textId="77777777" w:rsidR="00F529BC" w:rsidRPr="00F529BC" w:rsidRDefault="00F529BC" w:rsidP="00F529BC">
            <w:r w:rsidRPr="00F529BC">
              <w:t>10.82379</w:t>
            </w:r>
          </w:p>
        </w:tc>
        <w:tc>
          <w:tcPr>
            <w:tcW w:w="960" w:type="dxa"/>
            <w:noWrap/>
            <w:hideMark/>
          </w:tcPr>
          <w:p w14:paraId="23A4033B" w14:textId="77777777" w:rsidR="00F529BC" w:rsidRPr="00F529BC" w:rsidRDefault="00F529BC" w:rsidP="00F529BC">
            <w:r w:rsidRPr="00F529BC">
              <w:t>2.88868</w:t>
            </w:r>
          </w:p>
        </w:tc>
        <w:tc>
          <w:tcPr>
            <w:tcW w:w="960" w:type="dxa"/>
            <w:noWrap/>
            <w:hideMark/>
          </w:tcPr>
          <w:p w14:paraId="661CC413" w14:textId="77777777" w:rsidR="00F529BC" w:rsidRPr="00F529BC" w:rsidRDefault="00F529BC" w:rsidP="00F529BC">
            <w:r w:rsidRPr="00F529BC">
              <w:t>5.837489</w:t>
            </w:r>
          </w:p>
        </w:tc>
        <w:tc>
          <w:tcPr>
            <w:tcW w:w="960" w:type="dxa"/>
            <w:noWrap/>
            <w:hideMark/>
          </w:tcPr>
          <w:p w14:paraId="789AFE57" w14:textId="77777777" w:rsidR="00F529BC" w:rsidRPr="00F529BC" w:rsidRDefault="00F529BC" w:rsidP="00F529BC">
            <w:r w:rsidRPr="00F529BC">
              <w:t>7.284289</w:t>
            </w:r>
          </w:p>
        </w:tc>
        <w:tc>
          <w:tcPr>
            <w:tcW w:w="960" w:type="dxa"/>
            <w:noWrap/>
            <w:hideMark/>
          </w:tcPr>
          <w:p w14:paraId="6D1C4FF5" w14:textId="77777777" w:rsidR="00F529BC" w:rsidRPr="00F529BC" w:rsidRDefault="00F529BC" w:rsidP="00F529BC">
            <w:r w:rsidRPr="00F529BC">
              <w:t>9.556719</w:t>
            </w:r>
          </w:p>
        </w:tc>
        <w:tc>
          <w:tcPr>
            <w:tcW w:w="960" w:type="dxa"/>
            <w:noWrap/>
            <w:hideMark/>
          </w:tcPr>
          <w:p w14:paraId="723449AF" w14:textId="77777777" w:rsidR="00F529BC" w:rsidRPr="00F529BC" w:rsidRDefault="00F529BC" w:rsidP="00F529BC">
            <w:r w:rsidRPr="00F529BC">
              <w:t>15.20939</w:t>
            </w:r>
          </w:p>
        </w:tc>
      </w:tr>
      <w:tr w:rsidR="00F529BC" w:rsidRPr="00F529BC" w14:paraId="46A6E1DC" w14:textId="77777777" w:rsidTr="00F529BC">
        <w:trPr>
          <w:trHeight w:val="300"/>
        </w:trPr>
        <w:tc>
          <w:tcPr>
            <w:tcW w:w="960" w:type="dxa"/>
            <w:noWrap/>
            <w:hideMark/>
          </w:tcPr>
          <w:p w14:paraId="06936CE4" w14:textId="77777777" w:rsidR="00F529BC" w:rsidRPr="00F529BC" w:rsidRDefault="00F529BC" w:rsidP="00F529BC">
            <w:r w:rsidRPr="00F529BC">
              <w:t>3.594735</w:t>
            </w:r>
          </w:p>
        </w:tc>
        <w:tc>
          <w:tcPr>
            <w:tcW w:w="960" w:type="dxa"/>
            <w:noWrap/>
            <w:hideMark/>
          </w:tcPr>
          <w:p w14:paraId="60C50865" w14:textId="77777777" w:rsidR="00F529BC" w:rsidRPr="00F529BC" w:rsidRDefault="00F529BC" w:rsidP="00F529BC">
            <w:r w:rsidRPr="00F529BC">
              <w:t>5.845317</w:t>
            </w:r>
          </w:p>
        </w:tc>
        <w:tc>
          <w:tcPr>
            <w:tcW w:w="960" w:type="dxa"/>
            <w:noWrap/>
            <w:hideMark/>
          </w:tcPr>
          <w:p w14:paraId="01DFF2EC" w14:textId="77777777" w:rsidR="00F529BC" w:rsidRPr="00F529BC" w:rsidRDefault="00F529BC" w:rsidP="00F529BC">
            <w:r w:rsidRPr="00F529BC">
              <w:t>7.49816</w:t>
            </w:r>
          </w:p>
        </w:tc>
        <w:tc>
          <w:tcPr>
            <w:tcW w:w="960" w:type="dxa"/>
            <w:noWrap/>
            <w:hideMark/>
          </w:tcPr>
          <w:p w14:paraId="0776EE40" w14:textId="77777777" w:rsidR="00F529BC" w:rsidRPr="00F529BC" w:rsidRDefault="00F529BC" w:rsidP="00F529BC">
            <w:r w:rsidRPr="00F529BC">
              <w:t>9.577481</w:t>
            </w:r>
          </w:p>
        </w:tc>
        <w:tc>
          <w:tcPr>
            <w:tcW w:w="960" w:type="dxa"/>
            <w:noWrap/>
            <w:hideMark/>
          </w:tcPr>
          <w:p w14:paraId="789ECEA9" w14:textId="77777777" w:rsidR="00F529BC" w:rsidRPr="00F529BC" w:rsidRDefault="00F529BC" w:rsidP="00F529BC">
            <w:r w:rsidRPr="00F529BC">
              <w:t>11.63989</w:t>
            </w:r>
          </w:p>
        </w:tc>
        <w:tc>
          <w:tcPr>
            <w:tcW w:w="960" w:type="dxa"/>
            <w:noWrap/>
            <w:hideMark/>
          </w:tcPr>
          <w:p w14:paraId="7F6B302D" w14:textId="77777777" w:rsidR="00F529BC" w:rsidRPr="00F529BC" w:rsidRDefault="00F529BC" w:rsidP="00F529BC">
            <w:r w:rsidRPr="00F529BC">
              <w:t>3.835076</w:t>
            </w:r>
          </w:p>
        </w:tc>
        <w:tc>
          <w:tcPr>
            <w:tcW w:w="960" w:type="dxa"/>
            <w:noWrap/>
            <w:hideMark/>
          </w:tcPr>
          <w:p w14:paraId="4E243CF0" w14:textId="77777777" w:rsidR="00F529BC" w:rsidRPr="00F529BC" w:rsidRDefault="00F529BC" w:rsidP="00F529BC">
            <w:r w:rsidRPr="00F529BC">
              <w:t>5.301915</w:t>
            </w:r>
          </w:p>
        </w:tc>
        <w:tc>
          <w:tcPr>
            <w:tcW w:w="960" w:type="dxa"/>
            <w:noWrap/>
            <w:hideMark/>
          </w:tcPr>
          <w:p w14:paraId="5F429023" w14:textId="77777777" w:rsidR="00F529BC" w:rsidRPr="00F529BC" w:rsidRDefault="00F529BC" w:rsidP="00F529BC">
            <w:r w:rsidRPr="00F529BC">
              <w:t>7.323442</w:t>
            </w:r>
          </w:p>
        </w:tc>
        <w:tc>
          <w:tcPr>
            <w:tcW w:w="960" w:type="dxa"/>
            <w:noWrap/>
            <w:hideMark/>
          </w:tcPr>
          <w:p w14:paraId="17A07D76" w14:textId="77777777" w:rsidR="00F529BC" w:rsidRPr="00F529BC" w:rsidRDefault="00F529BC" w:rsidP="00F529BC">
            <w:r w:rsidRPr="00F529BC">
              <w:t>16.52692</w:t>
            </w:r>
          </w:p>
        </w:tc>
        <w:tc>
          <w:tcPr>
            <w:tcW w:w="960" w:type="dxa"/>
            <w:noWrap/>
            <w:hideMark/>
          </w:tcPr>
          <w:p w14:paraId="02F9DD2E" w14:textId="77777777" w:rsidR="00F529BC" w:rsidRPr="00F529BC" w:rsidRDefault="00F529BC" w:rsidP="00F529BC">
            <w:r w:rsidRPr="00F529BC">
              <w:t>16.39059</w:t>
            </w:r>
          </w:p>
        </w:tc>
      </w:tr>
      <w:tr w:rsidR="00F529BC" w:rsidRPr="00F529BC" w14:paraId="21FD4119" w14:textId="77777777" w:rsidTr="00F529BC">
        <w:trPr>
          <w:trHeight w:val="300"/>
        </w:trPr>
        <w:tc>
          <w:tcPr>
            <w:tcW w:w="960" w:type="dxa"/>
            <w:noWrap/>
            <w:hideMark/>
          </w:tcPr>
          <w:p w14:paraId="0B339EF4" w14:textId="77777777" w:rsidR="00F529BC" w:rsidRPr="00F529BC" w:rsidRDefault="00F529BC" w:rsidP="00F529BC">
            <w:r w:rsidRPr="00F529BC">
              <w:t>4.192396</w:t>
            </w:r>
          </w:p>
        </w:tc>
        <w:tc>
          <w:tcPr>
            <w:tcW w:w="960" w:type="dxa"/>
            <w:noWrap/>
            <w:hideMark/>
          </w:tcPr>
          <w:p w14:paraId="56659B94" w14:textId="77777777" w:rsidR="00F529BC" w:rsidRPr="00F529BC" w:rsidRDefault="00F529BC" w:rsidP="00F529BC">
            <w:r w:rsidRPr="00F529BC">
              <w:t>6.483722</w:t>
            </w:r>
          </w:p>
        </w:tc>
        <w:tc>
          <w:tcPr>
            <w:tcW w:w="960" w:type="dxa"/>
            <w:noWrap/>
            <w:hideMark/>
          </w:tcPr>
          <w:p w14:paraId="130E6BAA" w14:textId="77777777" w:rsidR="00F529BC" w:rsidRPr="00F529BC" w:rsidRDefault="00F529BC" w:rsidP="00F529BC">
            <w:r w:rsidRPr="00F529BC">
              <w:t>9.714933</w:t>
            </w:r>
          </w:p>
        </w:tc>
        <w:tc>
          <w:tcPr>
            <w:tcW w:w="960" w:type="dxa"/>
            <w:noWrap/>
            <w:hideMark/>
          </w:tcPr>
          <w:p w14:paraId="2B4505A4" w14:textId="77777777" w:rsidR="00F529BC" w:rsidRPr="00F529BC" w:rsidRDefault="00F529BC" w:rsidP="00F529BC">
            <w:r w:rsidRPr="00F529BC">
              <w:t>12.57857</w:t>
            </w:r>
          </w:p>
        </w:tc>
        <w:tc>
          <w:tcPr>
            <w:tcW w:w="960" w:type="dxa"/>
            <w:noWrap/>
            <w:hideMark/>
          </w:tcPr>
          <w:p w14:paraId="11F636DA" w14:textId="77777777" w:rsidR="00F529BC" w:rsidRPr="00F529BC" w:rsidRDefault="00F529BC" w:rsidP="00F529BC">
            <w:r w:rsidRPr="00F529BC">
              <w:t>14.88714</w:t>
            </w:r>
          </w:p>
        </w:tc>
        <w:tc>
          <w:tcPr>
            <w:tcW w:w="960" w:type="dxa"/>
            <w:noWrap/>
            <w:hideMark/>
          </w:tcPr>
          <w:p w14:paraId="2DA30D9B" w14:textId="77777777" w:rsidR="00F529BC" w:rsidRPr="00F529BC" w:rsidRDefault="00F529BC" w:rsidP="00F529BC">
            <w:r w:rsidRPr="00F529BC">
              <w:t>4.311523</w:t>
            </w:r>
          </w:p>
        </w:tc>
        <w:tc>
          <w:tcPr>
            <w:tcW w:w="960" w:type="dxa"/>
            <w:noWrap/>
            <w:hideMark/>
          </w:tcPr>
          <w:p w14:paraId="634DC6ED" w14:textId="77777777" w:rsidR="00F529BC" w:rsidRPr="00F529BC" w:rsidRDefault="00F529BC" w:rsidP="00F529BC">
            <w:r w:rsidRPr="00F529BC">
              <w:t>6.251056</w:t>
            </w:r>
          </w:p>
        </w:tc>
        <w:tc>
          <w:tcPr>
            <w:tcW w:w="960" w:type="dxa"/>
            <w:noWrap/>
            <w:hideMark/>
          </w:tcPr>
          <w:p w14:paraId="39D56736" w14:textId="77777777" w:rsidR="00F529BC" w:rsidRPr="00F529BC" w:rsidRDefault="00F529BC" w:rsidP="00F529BC">
            <w:r w:rsidRPr="00F529BC">
              <w:t>9.572236</w:t>
            </w:r>
          </w:p>
        </w:tc>
        <w:tc>
          <w:tcPr>
            <w:tcW w:w="960" w:type="dxa"/>
            <w:noWrap/>
            <w:hideMark/>
          </w:tcPr>
          <w:p w14:paraId="4AE558C9" w14:textId="77777777" w:rsidR="00F529BC" w:rsidRPr="00F529BC" w:rsidRDefault="00F529BC" w:rsidP="00F529BC">
            <w:r w:rsidRPr="00F529BC">
              <w:t>9.38872</w:t>
            </w:r>
          </w:p>
        </w:tc>
        <w:tc>
          <w:tcPr>
            <w:tcW w:w="960" w:type="dxa"/>
            <w:noWrap/>
            <w:hideMark/>
          </w:tcPr>
          <w:p w14:paraId="5B8BEC83" w14:textId="77777777" w:rsidR="00F529BC" w:rsidRPr="00F529BC" w:rsidRDefault="00F529BC" w:rsidP="00F529BC">
            <w:r w:rsidRPr="00F529BC">
              <w:t>15.87379</w:t>
            </w:r>
          </w:p>
        </w:tc>
      </w:tr>
      <w:tr w:rsidR="00F529BC" w:rsidRPr="00F529BC" w14:paraId="0ADC5A2E" w14:textId="77777777" w:rsidTr="00F529BC">
        <w:trPr>
          <w:trHeight w:val="300"/>
        </w:trPr>
        <w:tc>
          <w:tcPr>
            <w:tcW w:w="960" w:type="dxa"/>
            <w:noWrap/>
            <w:hideMark/>
          </w:tcPr>
          <w:p w14:paraId="0BB717F4" w14:textId="77777777" w:rsidR="00F529BC" w:rsidRPr="00F529BC" w:rsidRDefault="00F529BC" w:rsidP="00F529BC">
            <w:pPr>
              <w:rPr>
                <w:b/>
                <w:bCs/>
              </w:rPr>
            </w:pPr>
            <w:r w:rsidRPr="00F529BC">
              <w:rPr>
                <w:b/>
                <w:bCs/>
              </w:rPr>
              <w:t>3.255343</w:t>
            </w:r>
          </w:p>
        </w:tc>
        <w:tc>
          <w:tcPr>
            <w:tcW w:w="960" w:type="dxa"/>
            <w:noWrap/>
            <w:hideMark/>
          </w:tcPr>
          <w:p w14:paraId="0A1EA424" w14:textId="77777777" w:rsidR="00F529BC" w:rsidRPr="00F529BC" w:rsidRDefault="00F529BC" w:rsidP="00F529BC">
            <w:pPr>
              <w:rPr>
                <w:b/>
                <w:bCs/>
              </w:rPr>
            </w:pPr>
            <w:r w:rsidRPr="00F529BC">
              <w:rPr>
                <w:b/>
                <w:bCs/>
              </w:rPr>
              <w:t>5.064508</w:t>
            </w:r>
          </w:p>
        </w:tc>
        <w:tc>
          <w:tcPr>
            <w:tcW w:w="960" w:type="dxa"/>
            <w:noWrap/>
            <w:hideMark/>
          </w:tcPr>
          <w:p w14:paraId="548BAAE8" w14:textId="77777777" w:rsidR="00F529BC" w:rsidRPr="00F529BC" w:rsidRDefault="00F529BC" w:rsidP="00F529BC">
            <w:pPr>
              <w:rPr>
                <w:b/>
                <w:bCs/>
              </w:rPr>
            </w:pPr>
            <w:r w:rsidRPr="00F529BC">
              <w:rPr>
                <w:b/>
                <w:bCs/>
              </w:rPr>
              <w:t>7.658452</w:t>
            </w:r>
          </w:p>
        </w:tc>
        <w:tc>
          <w:tcPr>
            <w:tcW w:w="960" w:type="dxa"/>
            <w:noWrap/>
            <w:hideMark/>
          </w:tcPr>
          <w:p w14:paraId="0D28581B" w14:textId="77777777" w:rsidR="00F529BC" w:rsidRPr="00F529BC" w:rsidRDefault="00F529BC" w:rsidP="00F529BC">
            <w:pPr>
              <w:rPr>
                <w:b/>
                <w:bCs/>
              </w:rPr>
            </w:pPr>
            <w:r w:rsidRPr="00F529BC">
              <w:rPr>
                <w:b/>
                <w:bCs/>
              </w:rPr>
              <w:t>9.970831</w:t>
            </w:r>
          </w:p>
        </w:tc>
        <w:tc>
          <w:tcPr>
            <w:tcW w:w="960" w:type="dxa"/>
            <w:noWrap/>
            <w:hideMark/>
          </w:tcPr>
          <w:p w14:paraId="5FC8C4C5" w14:textId="77777777" w:rsidR="00F529BC" w:rsidRPr="00F529BC" w:rsidRDefault="00F529BC" w:rsidP="00F529BC">
            <w:pPr>
              <w:rPr>
                <w:b/>
                <w:bCs/>
              </w:rPr>
            </w:pPr>
            <w:r w:rsidRPr="00F529BC">
              <w:rPr>
                <w:b/>
                <w:bCs/>
              </w:rPr>
              <w:t>12.37297</w:t>
            </w:r>
          </w:p>
        </w:tc>
        <w:tc>
          <w:tcPr>
            <w:tcW w:w="960" w:type="dxa"/>
            <w:noWrap/>
            <w:hideMark/>
          </w:tcPr>
          <w:p w14:paraId="3431A5EA" w14:textId="77777777" w:rsidR="00F529BC" w:rsidRPr="00F529BC" w:rsidRDefault="00F529BC" w:rsidP="00F529BC">
            <w:pPr>
              <w:rPr>
                <w:b/>
                <w:bCs/>
              </w:rPr>
            </w:pPr>
            <w:r w:rsidRPr="00F529BC">
              <w:rPr>
                <w:b/>
                <w:bCs/>
              </w:rPr>
              <w:t>3.03915</w:t>
            </w:r>
          </w:p>
        </w:tc>
        <w:tc>
          <w:tcPr>
            <w:tcW w:w="960" w:type="dxa"/>
            <w:noWrap/>
            <w:hideMark/>
          </w:tcPr>
          <w:p w14:paraId="6FB6CE82" w14:textId="77777777" w:rsidR="00F529BC" w:rsidRPr="00F529BC" w:rsidRDefault="00F529BC" w:rsidP="00F529BC">
            <w:pPr>
              <w:rPr>
                <w:b/>
                <w:bCs/>
              </w:rPr>
            </w:pPr>
            <w:r w:rsidRPr="00F529BC">
              <w:rPr>
                <w:b/>
                <w:bCs/>
              </w:rPr>
              <w:t>5.212595</w:t>
            </w:r>
          </w:p>
        </w:tc>
        <w:tc>
          <w:tcPr>
            <w:tcW w:w="960" w:type="dxa"/>
            <w:noWrap/>
            <w:hideMark/>
          </w:tcPr>
          <w:p w14:paraId="531D3C86" w14:textId="77777777" w:rsidR="00F529BC" w:rsidRPr="00F529BC" w:rsidRDefault="00F529BC" w:rsidP="00F529BC">
            <w:pPr>
              <w:rPr>
                <w:b/>
                <w:bCs/>
              </w:rPr>
            </w:pPr>
            <w:r w:rsidRPr="00F529BC">
              <w:rPr>
                <w:b/>
                <w:bCs/>
              </w:rPr>
              <w:t>7.138324</w:t>
            </w:r>
          </w:p>
        </w:tc>
        <w:tc>
          <w:tcPr>
            <w:tcW w:w="960" w:type="dxa"/>
            <w:noWrap/>
            <w:hideMark/>
          </w:tcPr>
          <w:p w14:paraId="23A7BEB7" w14:textId="77777777" w:rsidR="00F529BC" w:rsidRPr="00F529BC" w:rsidRDefault="00F529BC" w:rsidP="00F529BC">
            <w:pPr>
              <w:rPr>
                <w:b/>
                <w:bCs/>
              </w:rPr>
            </w:pPr>
            <w:r w:rsidRPr="00F529BC">
              <w:rPr>
                <w:b/>
                <w:bCs/>
              </w:rPr>
              <w:t>9.990887</w:t>
            </w:r>
          </w:p>
        </w:tc>
        <w:tc>
          <w:tcPr>
            <w:tcW w:w="960" w:type="dxa"/>
            <w:noWrap/>
            <w:hideMark/>
          </w:tcPr>
          <w:p w14:paraId="754C4ABE" w14:textId="77777777" w:rsidR="00F529BC" w:rsidRPr="00F529BC" w:rsidRDefault="00F529BC" w:rsidP="00F529BC">
            <w:pPr>
              <w:rPr>
                <w:b/>
                <w:bCs/>
              </w:rPr>
            </w:pPr>
            <w:r w:rsidRPr="00F529BC">
              <w:rPr>
                <w:b/>
                <w:bCs/>
              </w:rPr>
              <w:t>13.53665</w:t>
            </w:r>
          </w:p>
        </w:tc>
      </w:tr>
    </w:tbl>
    <w:p w14:paraId="7D8A4207" w14:textId="77777777" w:rsidR="00F529BC" w:rsidRDefault="00F529BC" w:rsidP="00DD05AD">
      <w:r>
        <w:lastRenderedPageBreak/>
        <w:t>6</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214B8B3D" w14:textId="77777777" w:rsidTr="00F529BC">
        <w:trPr>
          <w:trHeight w:val="300"/>
        </w:trPr>
        <w:tc>
          <w:tcPr>
            <w:tcW w:w="960" w:type="dxa"/>
            <w:noWrap/>
            <w:hideMark/>
          </w:tcPr>
          <w:p w14:paraId="3C13FBE2" w14:textId="77777777" w:rsidR="00F529BC" w:rsidRPr="00F529BC" w:rsidRDefault="00F529BC" w:rsidP="00F529BC">
            <w:r w:rsidRPr="00F529BC">
              <w:t>Tx01</w:t>
            </w:r>
          </w:p>
        </w:tc>
        <w:tc>
          <w:tcPr>
            <w:tcW w:w="960" w:type="dxa"/>
            <w:noWrap/>
            <w:hideMark/>
          </w:tcPr>
          <w:p w14:paraId="65B2D1F5" w14:textId="77777777" w:rsidR="00F529BC" w:rsidRPr="00F529BC" w:rsidRDefault="00F529BC" w:rsidP="00F529BC">
            <w:r w:rsidRPr="00F529BC">
              <w:t>Tx02</w:t>
            </w:r>
          </w:p>
        </w:tc>
        <w:tc>
          <w:tcPr>
            <w:tcW w:w="960" w:type="dxa"/>
            <w:noWrap/>
            <w:hideMark/>
          </w:tcPr>
          <w:p w14:paraId="182DA170" w14:textId="77777777" w:rsidR="00F529BC" w:rsidRPr="00F529BC" w:rsidRDefault="00F529BC" w:rsidP="00F529BC">
            <w:r w:rsidRPr="00F529BC">
              <w:t>Tx03</w:t>
            </w:r>
          </w:p>
        </w:tc>
        <w:tc>
          <w:tcPr>
            <w:tcW w:w="960" w:type="dxa"/>
            <w:noWrap/>
            <w:hideMark/>
          </w:tcPr>
          <w:p w14:paraId="2996FBB6" w14:textId="77777777" w:rsidR="00F529BC" w:rsidRPr="00F529BC" w:rsidRDefault="00F529BC" w:rsidP="00F529BC">
            <w:r w:rsidRPr="00F529BC">
              <w:t>Tx04</w:t>
            </w:r>
          </w:p>
        </w:tc>
        <w:tc>
          <w:tcPr>
            <w:tcW w:w="960" w:type="dxa"/>
            <w:noWrap/>
            <w:hideMark/>
          </w:tcPr>
          <w:p w14:paraId="20434D89" w14:textId="77777777" w:rsidR="00F529BC" w:rsidRPr="00F529BC" w:rsidRDefault="00F529BC" w:rsidP="00F529BC">
            <w:r w:rsidRPr="00F529BC">
              <w:t>Tx05</w:t>
            </w:r>
          </w:p>
        </w:tc>
        <w:tc>
          <w:tcPr>
            <w:tcW w:w="960" w:type="dxa"/>
            <w:noWrap/>
            <w:hideMark/>
          </w:tcPr>
          <w:p w14:paraId="51024122" w14:textId="77777777" w:rsidR="00F529BC" w:rsidRPr="00F529BC" w:rsidRDefault="00F529BC" w:rsidP="00F529BC">
            <w:r w:rsidRPr="00F529BC">
              <w:t>Tx06</w:t>
            </w:r>
          </w:p>
        </w:tc>
        <w:tc>
          <w:tcPr>
            <w:tcW w:w="960" w:type="dxa"/>
            <w:noWrap/>
            <w:hideMark/>
          </w:tcPr>
          <w:p w14:paraId="5E899050" w14:textId="77777777" w:rsidR="00F529BC" w:rsidRPr="00F529BC" w:rsidRDefault="00F529BC" w:rsidP="00F529BC">
            <w:r w:rsidRPr="00F529BC">
              <w:t>Tx07</w:t>
            </w:r>
          </w:p>
        </w:tc>
        <w:tc>
          <w:tcPr>
            <w:tcW w:w="960" w:type="dxa"/>
            <w:noWrap/>
            <w:hideMark/>
          </w:tcPr>
          <w:p w14:paraId="5E723A88" w14:textId="77777777" w:rsidR="00F529BC" w:rsidRPr="00F529BC" w:rsidRDefault="00F529BC" w:rsidP="00F529BC">
            <w:r w:rsidRPr="00F529BC">
              <w:t>Tx08</w:t>
            </w:r>
          </w:p>
        </w:tc>
        <w:tc>
          <w:tcPr>
            <w:tcW w:w="960" w:type="dxa"/>
            <w:noWrap/>
            <w:hideMark/>
          </w:tcPr>
          <w:p w14:paraId="5F3C5BB4" w14:textId="77777777" w:rsidR="00F529BC" w:rsidRPr="00F529BC" w:rsidRDefault="00F529BC" w:rsidP="00F529BC">
            <w:r w:rsidRPr="00F529BC">
              <w:t>Tx09</w:t>
            </w:r>
          </w:p>
        </w:tc>
        <w:tc>
          <w:tcPr>
            <w:tcW w:w="960" w:type="dxa"/>
            <w:noWrap/>
            <w:hideMark/>
          </w:tcPr>
          <w:p w14:paraId="2997029A" w14:textId="77777777" w:rsidR="00F529BC" w:rsidRPr="00F529BC" w:rsidRDefault="00F529BC" w:rsidP="00F529BC">
            <w:r w:rsidRPr="00F529BC">
              <w:t>Tx10</w:t>
            </w:r>
          </w:p>
        </w:tc>
      </w:tr>
      <w:tr w:rsidR="00F529BC" w:rsidRPr="00F529BC" w14:paraId="3C622886" w14:textId="77777777" w:rsidTr="00F529BC">
        <w:trPr>
          <w:trHeight w:val="300"/>
        </w:trPr>
        <w:tc>
          <w:tcPr>
            <w:tcW w:w="960" w:type="dxa"/>
            <w:noWrap/>
            <w:hideMark/>
          </w:tcPr>
          <w:p w14:paraId="6A296CF6" w14:textId="77777777" w:rsidR="00F529BC" w:rsidRPr="00F529BC" w:rsidRDefault="00F529BC" w:rsidP="00F529BC">
            <w:r w:rsidRPr="00F529BC">
              <w:t>3.366898</w:t>
            </w:r>
          </w:p>
        </w:tc>
        <w:tc>
          <w:tcPr>
            <w:tcW w:w="960" w:type="dxa"/>
            <w:noWrap/>
            <w:hideMark/>
          </w:tcPr>
          <w:p w14:paraId="52461659" w14:textId="77777777" w:rsidR="00F529BC" w:rsidRPr="00F529BC" w:rsidRDefault="00F529BC" w:rsidP="00F529BC">
            <w:r w:rsidRPr="00F529BC">
              <w:t>3.338335</w:t>
            </w:r>
          </w:p>
        </w:tc>
        <w:tc>
          <w:tcPr>
            <w:tcW w:w="960" w:type="dxa"/>
            <w:noWrap/>
            <w:hideMark/>
          </w:tcPr>
          <w:p w14:paraId="65D42D45" w14:textId="77777777" w:rsidR="00F529BC" w:rsidRPr="00F529BC" w:rsidRDefault="00F529BC" w:rsidP="00F529BC">
            <w:r w:rsidRPr="00F529BC">
              <w:t>6.468986</w:t>
            </w:r>
          </w:p>
        </w:tc>
        <w:tc>
          <w:tcPr>
            <w:tcW w:w="960" w:type="dxa"/>
            <w:noWrap/>
            <w:hideMark/>
          </w:tcPr>
          <w:p w14:paraId="17D9A136" w14:textId="77777777" w:rsidR="00F529BC" w:rsidRPr="00F529BC" w:rsidRDefault="00F529BC" w:rsidP="00F529BC">
            <w:r w:rsidRPr="00F529BC">
              <w:t>7.575463</w:t>
            </w:r>
          </w:p>
        </w:tc>
        <w:tc>
          <w:tcPr>
            <w:tcW w:w="960" w:type="dxa"/>
            <w:noWrap/>
            <w:hideMark/>
          </w:tcPr>
          <w:p w14:paraId="130A52BC" w14:textId="77777777" w:rsidR="00F529BC" w:rsidRPr="00F529BC" w:rsidRDefault="00F529BC" w:rsidP="00F529BC">
            <w:r w:rsidRPr="00F529BC">
              <w:t>10.82105</w:t>
            </w:r>
          </w:p>
        </w:tc>
        <w:tc>
          <w:tcPr>
            <w:tcW w:w="960" w:type="dxa"/>
            <w:noWrap/>
            <w:hideMark/>
          </w:tcPr>
          <w:p w14:paraId="0E14C008" w14:textId="77777777" w:rsidR="00F529BC" w:rsidRPr="00F529BC" w:rsidRDefault="00F529BC" w:rsidP="00F529BC">
            <w:r w:rsidRPr="00F529BC">
              <w:t>4.121355</w:t>
            </w:r>
          </w:p>
        </w:tc>
        <w:tc>
          <w:tcPr>
            <w:tcW w:w="960" w:type="dxa"/>
            <w:noWrap/>
            <w:hideMark/>
          </w:tcPr>
          <w:p w14:paraId="4D179C31" w14:textId="77777777" w:rsidR="00F529BC" w:rsidRPr="00F529BC" w:rsidRDefault="00F529BC" w:rsidP="00F529BC">
            <w:r w:rsidRPr="00F529BC">
              <w:t>4.285091</w:t>
            </w:r>
          </w:p>
        </w:tc>
        <w:tc>
          <w:tcPr>
            <w:tcW w:w="960" w:type="dxa"/>
            <w:noWrap/>
            <w:hideMark/>
          </w:tcPr>
          <w:p w14:paraId="1DCFE0DD" w14:textId="77777777" w:rsidR="00F529BC" w:rsidRPr="00F529BC" w:rsidRDefault="00F529BC" w:rsidP="00F529BC">
            <w:r w:rsidRPr="00F529BC">
              <w:t>6.214604</w:t>
            </w:r>
          </w:p>
        </w:tc>
        <w:tc>
          <w:tcPr>
            <w:tcW w:w="960" w:type="dxa"/>
            <w:noWrap/>
            <w:hideMark/>
          </w:tcPr>
          <w:p w14:paraId="4AF248B0" w14:textId="77777777" w:rsidR="00F529BC" w:rsidRPr="00F529BC" w:rsidRDefault="00F529BC" w:rsidP="00F529BC">
            <w:r w:rsidRPr="00F529BC">
              <w:t>8.102071</w:t>
            </w:r>
          </w:p>
        </w:tc>
        <w:tc>
          <w:tcPr>
            <w:tcW w:w="960" w:type="dxa"/>
            <w:noWrap/>
            <w:hideMark/>
          </w:tcPr>
          <w:p w14:paraId="4BDB6FF0" w14:textId="77777777" w:rsidR="00F529BC" w:rsidRPr="00F529BC" w:rsidRDefault="00F529BC" w:rsidP="00F529BC">
            <w:r w:rsidRPr="00F529BC">
              <w:t>11.34006</w:t>
            </w:r>
          </w:p>
        </w:tc>
      </w:tr>
      <w:tr w:rsidR="00F529BC" w:rsidRPr="00F529BC" w14:paraId="79433CD4" w14:textId="77777777" w:rsidTr="00F529BC">
        <w:trPr>
          <w:trHeight w:val="300"/>
        </w:trPr>
        <w:tc>
          <w:tcPr>
            <w:tcW w:w="960" w:type="dxa"/>
            <w:noWrap/>
            <w:hideMark/>
          </w:tcPr>
          <w:p w14:paraId="1CB96A75" w14:textId="77777777" w:rsidR="00F529BC" w:rsidRPr="00F529BC" w:rsidRDefault="00F529BC" w:rsidP="00F529BC">
            <w:r w:rsidRPr="00F529BC">
              <w:t>1.48831</w:t>
            </w:r>
          </w:p>
        </w:tc>
        <w:tc>
          <w:tcPr>
            <w:tcW w:w="960" w:type="dxa"/>
            <w:noWrap/>
            <w:hideMark/>
          </w:tcPr>
          <w:p w14:paraId="1035D2D0" w14:textId="77777777" w:rsidR="00F529BC" w:rsidRPr="00F529BC" w:rsidRDefault="00F529BC" w:rsidP="00F529BC">
            <w:r w:rsidRPr="00F529BC">
              <w:t>4.533101</w:t>
            </w:r>
          </w:p>
        </w:tc>
        <w:tc>
          <w:tcPr>
            <w:tcW w:w="960" w:type="dxa"/>
            <w:noWrap/>
            <w:hideMark/>
          </w:tcPr>
          <w:p w14:paraId="7BE533E6" w14:textId="77777777" w:rsidR="00F529BC" w:rsidRPr="00F529BC" w:rsidRDefault="00F529BC" w:rsidP="00F529BC">
            <w:r w:rsidRPr="00F529BC">
              <w:t>6.530484</w:t>
            </w:r>
          </w:p>
        </w:tc>
        <w:tc>
          <w:tcPr>
            <w:tcW w:w="960" w:type="dxa"/>
            <w:noWrap/>
            <w:hideMark/>
          </w:tcPr>
          <w:p w14:paraId="2305038E" w14:textId="77777777" w:rsidR="00F529BC" w:rsidRPr="00F529BC" w:rsidRDefault="00F529BC" w:rsidP="00F529BC">
            <w:r w:rsidRPr="00F529BC">
              <w:t>8.228496</w:t>
            </w:r>
          </w:p>
        </w:tc>
        <w:tc>
          <w:tcPr>
            <w:tcW w:w="960" w:type="dxa"/>
            <w:noWrap/>
            <w:hideMark/>
          </w:tcPr>
          <w:p w14:paraId="126621F3" w14:textId="77777777" w:rsidR="00F529BC" w:rsidRPr="00F529BC" w:rsidRDefault="00F529BC" w:rsidP="00F529BC">
            <w:r w:rsidRPr="00F529BC">
              <w:t>13.62999</w:t>
            </w:r>
          </w:p>
        </w:tc>
        <w:tc>
          <w:tcPr>
            <w:tcW w:w="960" w:type="dxa"/>
            <w:noWrap/>
            <w:hideMark/>
          </w:tcPr>
          <w:p w14:paraId="73312611" w14:textId="77777777" w:rsidR="00F529BC" w:rsidRPr="00F529BC" w:rsidRDefault="00F529BC" w:rsidP="00F529BC">
            <w:r w:rsidRPr="00F529BC">
              <w:t>1.663439</w:t>
            </w:r>
          </w:p>
        </w:tc>
        <w:tc>
          <w:tcPr>
            <w:tcW w:w="960" w:type="dxa"/>
            <w:noWrap/>
            <w:hideMark/>
          </w:tcPr>
          <w:p w14:paraId="3F8E3C42" w14:textId="77777777" w:rsidR="00F529BC" w:rsidRPr="00F529BC" w:rsidRDefault="00F529BC" w:rsidP="00F529BC">
            <w:r w:rsidRPr="00F529BC">
              <w:t>3.536769</w:t>
            </w:r>
          </w:p>
        </w:tc>
        <w:tc>
          <w:tcPr>
            <w:tcW w:w="960" w:type="dxa"/>
            <w:noWrap/>
            <w:hideMark/>
          </w:tcPr>
          <w:p w14:paraId="4EAA80F9" w14:textId="77777777" w:rsidR="00F529BC" w:rsidRPr="00F529BC" w:rsidRDefault="00F529BC" w:rsidP="00F529BC">
            <w:r w:rsidRPr="00F529BC">
              <w:t>5.81145</w:t>
            </w:r>
          </w:p>
        </w:tc>
        <w:tc>
          <w:tcPr>
            <w:tcW w:w="960" w:type="dxa"/>
            <w:noWrap/>
            <w:hideMark/>
          </w:tcPr>
          <w:p w14:paraId="7E22B7DB" w14:textId="77777777" w:rsidR="00F529BC" w:rsidRPr="00F529BC" w:rsidRDefault="00F529BC" w:rsidP="00F529BC">
            <w:r w:rsidRPr="00F529BC">
              <w:t>9.990537</w:t>
            </w:r>
          </w:p>
        </w:tc>
        <w:tc>
          <w:tcPr>
            <w:tcW w:w="960" w:type="dxa"/>
            <w:noWrap/>
            <w:hideMark/>
          </w:tcPr>
          <w:p w14:paraId="14F43FE0" w14:textId="77777777" w:rsidR="00F529BC" w:rsidRPr="00F529BC" w:rsidRDefault="00F529BC" w:rsidP="00F529BC">
            <w:r w:rsidRPr="00F529BC">
              <w:t>11.13727</w:t>
            </w:r>
          </w:p>
        </w:tc>
      </w:tr>
      <w:tr w:rsidR="00F529BC" w:rsidRPr="00F529BC" w14:paraId="3B49ADA5" w14:textId="77777777" w:rsidTr="00F529BC">
        <w:trPr>
          <w:trHeight w:val="300"/>
        </w:trPr>
        <w:tc>
          <w:tcPr>
            <w:tcW w:w="960" w:type="dxa"/>
            <w:noWrap/>
            <w:hideMark/>
          </w:tcPr>
          <w:p w14:paraId="238183A8" w14:textId="77777777" w:rsidR="00F529BC" w:rsidRPr="00F529BC" w:rsidRDefault="00F529BC" w:rsidP="00F529BC">
            <w:r w:rsidRPr="00F529BC">
              <w:t>2.598308</w:t>
            </w:r>
          </w:p>
        </w:tc>
        <w:tc>
          <w:tcPr>
            <w:tcW w:w="960" w:type="dxa"/>
            <w:noWrap/>
            <w:hideMark/>
          </w:tcPr>
          <w:p w14:paraId="3AA49A93" w14:textId="77777777" w:rsidR="00F529BC" w:rsidRPr="00F529BC" w:rsidRDefault="00F529BC" w:rsidP="00F529BC">
            <w:r w:rsidRPr="00F529BC">
              <w:t>3.852423</w:t>
            </w:r>
          </w:p>
        </w:tc>
        <w:tc>
          <w:tcPr>
            <w:tcW w:w="960" w:type="dxa"/>
            <w:noWrap/>
            <w:hideMark/>
          </w:tcPr>
          <w:p w14:paraId="57CACB5F" w14:textId="77777777" w:rsidR="00F529BC" w:rsidRPr="00F529BC" w:rsidRDefault="00F529BC" w:rsidP="00F529BC">
            <w:r w:rsidRPr="00F529BC">
              <w:t>7.982203</w:t>
            </w:r>
          </w:p>
        </w:tc>
        <w:tc>
          <w:tcPr>
            <w:tcW w:w="960" w:type="dxa"/>
            <w:noWrap/>
            <w:hideMark/>
          </w:tcPr>
          <w:p w14:paraId="19E8F0C7" w14:textId="77777777" w:rsidR="00F529BC" w:rsidRPr="00F529BC" w:rsidRDefault="00F529BC" w:rsidP="00F529BC">
            <w:r w:rsidRPr="00F529BC">
              <w:t>10.44305</w:t>
            </w:r>
          </w:p>
        </w:tc>
        <w:tc>
          <w:tcPr>
            <w:tcW w:w="960" w:type="dxa"/>
            <w:noWrap/>
            <w:hideMark/>
          </w:tcPr>
          <w:p w14:paraId="1869C009" w14:textId="77777777" w:rsidR="00F529BC" w:rsidRPr="00F529BC" w:rsidRDefault="00F529BC" w:rsidP="00F529BC">
            <w:r w:rsidRPr="00F529BC">
              <w:t>14.22747</w:t>
            </w:r>
          </w:p>
        </w:tc>
        <w:tc>
          <w:tcPr>
            <w:tcW w:w="960" w:type="dxa"/>
            <w:noWrap/>
            <w:hideMark/>
          </w:tcPr>
          <w:p w14:paraId="2BF8E686" w14:textId="77777777" w:rsidR="00F529BC" w:rsidRPr="00F529BC" w:rsidRDefault="00F529BC" w:rsidP="00F529BC">
            <w:r w:rsidRPr="00F529BC">
              <w:t>3.145089</w:t>
            </w:r>
          </w:p>
        </w:tc>
        <w:tc>
          <w:tcPr>
            <w:tcW w:w="960" w:type="dxa"/>
            <w:noWrap/>
            <w:hideMark/>
          </w:tcPr>
          <w:p w14:paraId="06B06093" w14:textId="77777777" w:rsidR="00F529BC" w:rsidRPr="00F529BC" w:rsidRDefault="00F529BC" w:rsidP="00F529BC">
            <w:r w:rsidRPr="00F529BC">
              <w:t>4.834649</w:t>
            </w:r>
          </w:p>
        </w:tc>
        <w:tc>
          <w:tcPr>
            <w:tcW w:w="960" w:type="dxa"/>
            <w:noWrap/>
            <w:hideMark/>
          </w:tcPr>
          <w:p w14:paraId="37759C3A" w14:textId="77777777" w:rsidR="00F529BC" w:rsidRPr="00F529BC" w:rsidRDefault="00F529BC" w:rsidP="00F529BC">
            <w:r w:rsidRPr="00F529BC">
              <w:t>5.98715</w:t>
            </w:r>
          </w:p>
        </w:tc>
        <w:tc>
          <w:tcPr>
            <w:tcW w:w="960" w:type="dxa"/>
            <w:noWrap/>
            <w:hideMark/>
          </w:tcPr>
          <w:p w14:paraId="35F73915" w14:textId="77777777" w:rsidR="00F529BC" w:rsidRPr="00F529BC" w:rsidRDefault="00F529BC" w:rsidP="00F529BC">
            <w:r w:rsidRPr="00F529BC">
              <w:t>8.49231</w:t>
            </w:r>
          </w:p>
        </w:tc>
        <w:tc>
          <w:tcPr>
            <w:tcW w:w="960" w:type="dxa"/>
            <w:noWrap/>
            <w:hideMark/>
          </w:tcPr>
          <w:p w14:paraId="6855B690" w14:textId="77777777" w:rsidR="00F529BC" w:rsidRPr="00F529BC" w:rsidRDefault="00F529BC" w:rsidP="00F529BC">
            <w:r w:rsidRPr="00F529BC">
              <w:t>15.12839</w:t>
            </w:r>
          </w:p>
        </w:tc>
      </w:tr>
      <w:tr w:rsidR="00F529BC" w:rsidRPr="00F529BC" w14:paraId="5A2589B6" w14:textId="77777777" w:rsidTr="00F529BC">
        <w:trPr>
          <w:trHeight w:val="300"/>
        </w:trPr>
        <w:tc>
          <w:tcPr>
            <w:tcW w:w="960" w:type="dxa"/>
            <w:noWrap/>
            <w:hideMark/>
          </w:tcPr>
          <w:p w14:paraId="14976C09" w14:textId="77777777" w:rsidR="00F529BC" w:rsidRPr="00F529BC" w:rsidRDefault="00F529BC" w:rsidP="00F529BC">
            <w:r w:rsidRPr="00F529BC">
              <w:t>2.841157</w:t>
            </w:r>
          </w:p>
        </w:tc>
        <w:tc>
          <w:tcPr>
            <w:tcW w:w="960" w:type="dxa"/>
            <w:noWrap/>
            <w:hideMark/>
          </w:tcPr>
          <w:p w14:paraId="101847A0" w14:textId="77777777" w:rsidR="00F529BC" w:rsidRPr="00F529BC" w:rsidRDefault="00F529BC" w:rsidP="00F529BC">
            <w:r w:rsidRPr="00F529BC">
              <w:t>4.912549</w:t>
            </w:r>
          </w:p>
        </w:tc>
        <w:tc>
          <w:tcPr>
            <w:tcW w:w="960" w:type="dxa"/>
            <w:noWrap/>
            <w:hideMark/>
          </w:tcPr>
          <w:p w14:paraId="0E807B00" w14:textId="77777777" w:rsidR="00F529BC" w:rsidRPr="00F529BC" w:rsidRDefault="00F529BC" w:rsidP="00F529BC">
            <w:r w:rsidRPr="00F529BC">
              <w:t>6.380767</w:t>
            </w:r>
          </w:p>
        </w:tc>
        <w:tc>
          <w:tcPr>
            <w:tcW w:w="960" w:type="dxa"/>
            <w:noWrap/>
            <w:hideMark/>
          </w:tcPr>
          <w:p w14:paraId="71FB797A" w14:textId="77777777" w:rsidR="00F529BC" w:rsidRPr="00F529BC" w:rsidRDefault="00F529BC" w:rsidP="00F529BC">
            <w:r w:rsidRPr="00F529BC">
              <w:t>9.560065</w:t>
            </w:r>
          </w:p>
        </w:tc>
        <w:tc>
          <w:tcPr>
            <w:tcW w:w="960" w:type="dxa"/>
            <w:noWrap/>
            <w:hideMark/>
          </w:tcPr>
          <w:p w14:paraId="57702C4A" w14:textId="77777777" w:rsidR="00F529BC" w:rsidRPr="00F529BC" w:rsidRDefault="00F529BC" w:rsidP="00F529BC">
            <w:r w:rsidRPr="00F529BC">
              <w:t>9.972159</w:t>
            </w:r>
          </w:p>
        </w:tc>
        <w:tc>
          <w:tcPr>
            <w:tcW w:w="960" w:type="dxa"/>
            <w:noWrap/>
            <w:hideMark/>
          </w:tcPr>
          <w:p w14:paraId="055FED2D" w14:textId="77777777" w:rsidR="00F529BC" w:rsidRPr="00F529BC" w:rsidRDefault="00F529BC" w:rsidP="00F529BC">
            <w:r w:rsidRPr="00F529BC">
              <w:t>2.309679</w:t>
            </w:r>
          </w:p>
        </w:tc>
        <w:tc>
          <w:tcPr>
            <w:tcW w:w="960" w:type="dxa"/>
            <w:noWrap/>
            <w:hideMark/>
          </w:tcPr>
          <w:p w14:paraId="4C1A861A" w14:textId="77777777" w:rsidR="00F529BC" w:rsidRPr="00F529BC" w:rsidRDefault="00F529BC" w:rsidP="00F529BC">
            <w:r w:rsidRPr="00F529BC">
              <w:t>5.410391</w:t>
            </w:r>
          </w:p>
        </w:tc>
        <w:tc>
          <w:tcPr>
            <w:tcW w:w="960" w:type="dxa"/>
            <w:noWrap/>
            <w:hideMark/>
          </w:tcPr>
          <w:p w14:paraId="30977A79" w14:textId="77777777" w:rsidR="00F529BC" w:rsidRPr="00F529BC" w:rsidRDefault="00F529BC" w:rsidP="00F529BC">
            <w:r w:rsidRPr="00F529BC">
              <w:t>7.912492</w:t>
            </w:r>
          </w:p>
        </w:tc>
        <w:tc>
          <w:tcPr>
            <w:tcW w:w="960" w:type="dxa"/>
            <w:noWrap/>
            <w:hideMark/>
          </w:tcPr>
          <w:p w14:paraId="3E42446E" w14:textId="77777777" w:rsidR="00F529BC" w:rsidRPr="00F529BC" w:rsidRDefault="00F529BC" w:rsidP="00F529BC">
            <w:r w:rsidRPr="00F529BC">
              <w:t>8.68228</w:t>
            </w:r>
          </w:p>
        </w:tc>
        <w:tc>
          <w:tcPr>
            <w:tcW w:w="960" w:type="dxa"/>
            <w:noWrap/>
            <w:hideMark/>
          </w:tcPr>
          <w:p w14:paraId="0F480CF3" w14:textId="77777777" w:rsidR="00F529BC" w:rsidRPr="00F529BC" w:rsidRDefault="00F529BC" w:rsidP="00F529BC">
            <w:r w:rsidRPr="00F529BC">
              <w:t>13.49894</w:t>
            </w:r>
          </w:p>
        </w:tc>
      </w:tr>
      <w:tr w:rsidR="00F529BC" w:rsidRPr="00F529BC" w14:paraId="35AFAEAA" w14:textId="77777777" w:rsidTr="00F529BC">
        <w:trPr>
          <w:trHeight w:val="300"/>
        </w:trPr>
        <w:tc>
          <w:tcPr>
            <w:tcW w:w="960" w:type="dxa"/>
            <w:noWrap/>
            <w:hideMark/>
          </w:tcPr>
          <w:p w14:paraId="6D20F73C" w14:textId="77777777" w:rsidR="00F529BC" w:rsidRPr="00F529BC" w:rsidRDefault="00F529BC" w:rsidP="00F529BC">
            <w:r w:rsidRPr="00F529BC">
              <w:t>3.561451</w:t>
            </w:r>
          </w:p>
        </w:tc>
        <w:tc>
          <w:tcPr>
            <w:tcW w:w="960" w:type="dxa"/>
            <w:noWrap/>
            <w:hideMark/>
          </w:tcPr>
          <w:p w14:paraId="24B9BD1F" w14:textId="77777777" w:rsidR="00F529BC" w:rsidRPr="00F529BC" w:rsidRDefault="00F529BC" w:rsidP="00F529BC">
            <w:r w:rsidRPr="00F529BC">
              <w:t>5.138074</w:t>
            </w:r>
          </w:p>
        </w:tc>
        <w:tc>
          <w:tcPr>
            <w:tcW w:w="960" w:type="dxa"/>
            <w:noWrap/>
            <w:hideMark/>
          </w:tcPr>
          <w:p w14:paraId="04991FB6" w14:textId="77777777" w:rsidR="00F529BC" w:rsidRPr="00F529BC" w:rsidRDefault="00F529BC" w:rsidP="00F529BC">
            <w:r w:rsidRPr="00F529BC">
              <w:t>9.323618</w:t>
            </w:r>
          </w:p>
        </w:tc>
        <w:tc>
          <w:tcPr>
            <w:tcW w:w="960" w:type="dxa"/>
            <w:noWrap/>
            <w:hideMark/>
          </w:tcPr>
          <w:p w14:paraId="01624D9B" w14:textId="77777777" w:rsidR="00F529BC" w:rsidRPr="00F529BC" w:rsidRDefault="00F529BC" w:rsidP="00F529BC">
            <w:r w:rsidRPr="00F529BC">
              <w:t>9.471068</w:t>
            </w:r>
          </w:p>
        </w:tc>
        <w:tc>
          <w:tcPr>
            <w:tcW w:w="960" w:type="dxa"/>
            <w:noWrap/>
            <w:hideMark/>
          </w:tcPr>
          <w:p w14:paraId="3347E789" w14:textId="77777777" w:rsidR="00F529BC" w:rsidRPr="00F529BC" w:rsidRDefault="00F529BC" w:rsidP="00F529BC">
            <w:r w:rsidRPr="00F529BC">
              <w:t>11.15345</w:t>
            </w:r>
          </w:p>
        </w:tc>
        <w:tc>
          <w:tcPr>
            <w:tcW w:w="960" w:type="dxa"/>
            <w:noWrap/>
            <w:hideMark/>
          </w:tcPr>
          <w:p w14:paraId="688A3D66" w14:textId="77777777" w:rsidR="00F529BC" w:rsidRPr="00F529BC" w:rsidRDefault="00F529BC" w:rsidP="00F529BC">
            <w:r w:rsidRPr="00F529BC">
              <w:t>2.6423</w:t>
            </w:r>
          </w:p>
        </w:tc>
        <w:tc>
          <w:tcPr>
            <w:tcW w:w="960" w:type="dxa"/>
            <w:noWrap/>
            <w:hideMark/>
          </w:tcPr>
          <w:p w14:paraId="1A62541A" w14:textId="77777777" w:rsidR="00F529BC" w:rsidRPr="00F529BC" w:rsidRDefault="00F529BC" w:rsidP="00F529BC">
            <w:r w:rsidRPr="00F529BC">
              <w:t>4.583289</w:t>
            </w:r>
          </w:p>
        </w:tc>
        <w:tc>
          <w:tcPr>
            <w:tcW w:w="960" w:type="dxa"/>
            <w:noWrap/>
            <w:hideMark/>
          </w:tcPr>
          <w:p w14:paraId="494123BD" w14:textId="77777777" w:rsidR="00F529BC" w:rsidRPr="00F529BC" w:rsidRDefault="00F529BC" w:rsidP="00F529BC">
            <w:r w:rsidRPr="00F529BC">
              <w:t>6.99789</w:t>
            </w:r>
          </w:p>
        </w:tc>
        <w:tc>
          <w:tcPr>
            <w:tcW w:w="960" w:type="dxa"/>
            <w:noWrap/>
            <w:hideMark/>
          </w:tcPr>
          <w:p w14:paraId="6304EFA3" w14:textId="77777777" w:rsidR="00F529BC" w:rsidRPr="00F529BC" w:rsidRDefault="00F529BC" w:rsidP="00F529BC">
            <w:r w:rsidRPr="00F529BC">
              <w:t>9.580672</w:t>
            </w:r>
          </w:p>
        </w:tc>
        <w:tc>
          <w:tcPr>
            <w:tcW w:w="960" w:type="dxa"/>
            <w:noWrap/>
            <w:hideMark/>
          </w:tcPr>
          <w:p w14:paraId="4F6A2238" w14:textId="77777777" w:rsidR="00F529BC" w:rsidRPr="00F529BC" w:rsidRDefault="00F529BC" w:rsidP="00F529BC">
            <w:r w:rsidRPr="00F529BC">
              <w:t>11.45552</w:t>
            </w:r>
          </w:p>
        </w:tc>
      </w:tr>
      <w:tr w:rsidR="00F529BC" w:rsidRPr="00F529BC" w14:paraId="2EF8B7F6" w14:textId="77777777" w:rsidTr="00F529BC">
        <w:trPr>
          <w:trHeight w:val="300"/>
        </w:trPr>
        <w:tc>
          <w:tcPr>
            <w:tcW w:w="960" w:type="dxa"/>
            <w:noWrap/>
            <w:hideMark/>
          </w:tcPr>
          <w:p w14:paraId="2FCC6DF3" w14:textId="77777777" w:rsidR="00F529BC" w:rsidRPr="00F529BC" w:rsidRDefault="00F529BC" w:rsidP="00F529BC">
            <w:r w:rsidRPr="00F529BC">
              <w:t>2.954024</w:t>
            </w:r>
          </w:p>
        </w:tc>
        <w:tc>
          <w:tcPr>
            <w:tcW w:w="960" w:type="dxa"/>
            <w:noWrap/>
            <w:hideMark/>
          </w:tcPr>
          <w:p w14:paraId="50A2D3F9" w14:textId="77777777" w:rsidR="00F529BC" w:rsidRPr="00F529BC" w:rsidRDefault="00F529BC" w:rsidP="00F529BC">
            <w:r w:rsidRPr="00F529BC">
              <w:t>5.709072</w:t>
            </w:r>
          </w:p>
        </w:tc>
        <w:tc>
          <w:tcPr>
            <w:tcW w:w="960" w:type="dxa"/>
            <w:noWrap/>
            <w:hideMark/>
          </w:tcPr>
          <w:p w14:paraId="11AAE95A" w14:textId="77777777" w:rsidR="00F529BC" w:rsidRPr="00F529BC" w:rsidRDefault="00F529BC" w:rsidP="00F529BC">
            <w:r w:rsidRPr="00F529BC">
              <w:t>7.207049</w:t>
            </w:r>
          </w:p>
        </w:tc>
        <w:tc>
          <w:tcPr>
            <w:tcW w:w="960" w:type="dxa"/>
            <w:noWrap/>
            <w:hideMark/>
          </w:tcPr>
          <w:p w14:paraId="64C6D8C4" w14:textId="77777777" w:rsidR="00F529BC" w:rsidRPr="00F529BC" w:rsidRDefault="00F529BC" w:rsidP="00F529BC">
            <w:r w:rsidRPr="00F529BC">
              <w:t>8.816399</w:t>
            </w:r>
          </w:p>
        </w:tc>
        <w:tc>
          <w:tcPr>
            <w:tcW w:w="960" w:type="dxa"/>
            <w:noWrap/>
            <w:hideMark/>
          </w:tcPr>
          <w:p w14:paraId="3B76C473" w14:textId="77777777" w:rsidR="00F529BC" w:rsidRPr="00F529BC" w:rsidRDefault="00F529BC" w:rsidP="00F529BC">
            <w:r w:rsidRPr="00F529BC">
              <w:t>15.26204</w:t>
            </w:r>
          </w:p>
        </w:tc>
        <w:tc>
          <w:tcPr>
            <w:tcW w:w="960" w:type="dxa"/>
            <w:noWrap/>
            <w:hideMark/>
          </w:tcPr>
          <w:p w14:paraId="565B432C" w14:textId="77777777" w:rsidR="00F529BC" w:rsidRPr="00F529BC" w:rsidRDefault="00F529BC" w:rsidP="00F529BC">
            <w:r w:rsidRPr="00F529BC">
              <w:t>2.830997</w:t>
            </w:r>
          </w:p>
        </w:tc>
        <w:tc>
          <w:tcPr>
            <w:tcW w:w="960" w:type="dxa"/>
            <w:noWrap/>
            <w:hideMark/>
          </w:tcPr>
          <w:p w14:paraId="062CCF32" w14:textId="77777777" w:rsidR="00F529BC" w:rsidRPr="00F529BC" w:rsidRDefault="00F529BC" w:rsidP="00F529BC">
            <w:r w:rsidRPr="00F529BC">
              <w:t>4.939336</w:t>
            </w:r>
          </w:p>
        </w:tc>
        <w:tc>
          <w:tcPr>
            <w:tcW w:w="960" w:type="dxa"/>
            <w:noWrap/>
            <w:hideMark/>
          </w:tcPr>
          <w:p w14:paraId="00156D56" w14:textId="77777777" w:rsidR="00F529BC" w:rsidRPr="00F529BC" w:rsidRDefault="00F529BC" w:rsidP="00F529BC">
            <w:r w:rsidRPr="00F529BC">
              <w:t>7.83258</w:t>
            </w:r>
          </w:p>
        </w:tc>
        <w:tc>
          <w:tcPr>
            <w:tcW w:w="960" w:type="dxa"/>
            <w:noWrap/>
            <w:hideMark/>
          </w:tcPr>
          <w:p w14:paraId="51102A3F" w14:textId="77777777" w:rsidR="00F529BC" w:rsidRPr="00F529BC" w:rsidRDefault="00F529BC" w:rsidP="00F529BC">
            <w:r w:rsidRPr="00F529BC">
              <w:t>11.21484</w:t>
            </w:r>
          </w:p>
        </w:tc>
        <w:tc>
          <w:tcPr>
            <w:tcW w:w="960" w:type="dxa"/>
            <w:noWrap/>
            <w:hideMark/>
          </w:tcPr>
          <w:p w14:paraId="7431A0F4" w14:textId="77777777" w:rsidR="00F529BC" w:rsidRPr="00F529BC" w:rsidRDefault="00F529BC" w:rsidP="00F529BC">
            <w:r w:rsidRPr="00F529BC">
              <w:t>11.50627</w:t>
            </w:r>
          </w:p>
        </w:tc>
      </w:tr>
      <w:tr w:rsidR="00F529BC" w:rsidRPr="00F529BC" w14:paraId="57919D84" w14:textId="77777777" w:rsidTr="00F529BC">
        <w:trPr>
          <w:trHeight w:val="300"/>
        </w:trPr>
        <w:tc>
          <w:tcPr>
            <w:tcW w:w="960" w:type="dxa"/>
            <w:noWrap/>
            <w:hideMark/>
          </w:tcPr>
          <w:p w14:paraId="16B63402" w14:textId="77777777" w:rsidR="00F529BC" w:rsidRPr="00F529BC" w:rsidRDefault="00F529BC" w:rsidP="00F529BC">
            <w:r w:rsidRPr="00F529BC">
              <w:t>2.447236</w:t>
            </w:r>
          </w:p>
        </w:tc>
        <w:tc>
          <w:tcPr>
            <w:tcW w:w="960" w:type="dxa"/>
            <w:noWrap/>
            <w:hideMark/>
          </w:tcPr>
          <w:p w14:paraId="66F5E9D2" w14:textId="77777777" w:rsidR="00F529BC" w:rsidRPr="00F529BC" w:rsidRDefault="00F529BC" w:rsidP="00F529BC">
            <w:r w:rsidRPr="00F529BC">
              <w:t>6.640358</w:t>
            </w:r>
          </w:p>
        </w:tc>
        <w:tc>
          <w:tcPr>
            <w:tcW w:w="960" w:type="dxa"/>
            <w:noWrap/>
            <w:hideMark/>
          </w:tcPr>
          <w:p w14:paraId="031806DE" w14:textId="77777777" w:rsidR="00F529BC" w:rsidRPr="00F529BC" w:rsidRDefault="00F529BC" w:rsidP="00F529BC">
            <w:r w:rsidRPr="00F529BC">
              <w:t>7.813543</w:t>
            </w:r>
          </w:p>
        </w:tc>
        <w:tc>
          <w:tcPr>
            <w:tcW w:w="960" w:type="dxa"/>
            <w:noWrap/>
            <w:hideMark/>
          </w:tcPr>
          <w:p w14:paraId="4BCC2380" w14:textId="77777777" w:rsidR="00F529BC" w:rsidRPr="00F529BC" w:rsidRDefault="00F529BC" w:rsidP="00F529BC">
            <w:r w:rsidRPr="00F529BC">
              <w:t>11.91001</w:t>
            </w:r>
          </w:p>
        </w:tc>
        <w:tc>
          <w:tcPr>
            <w:tcW w:w="960" w:type="dxa"/>
            <w:noWrap/>
            <w:hideMark/>
          </w:tcPr>
          <w:p w14:paraId="717ACFD3" w14:textId="77777777" w:rsidR="00F529BC" w:rsidRPr="00F529BC" w:rsidRDefault="00F529BC" w:rsidP="00F529BC">
            <w:r w:rsidRPr="00F529BC">
              <w:t>16.2475</w:t>
            </w:r>
          </w:p>
        </w:tc>
        <w:tc>
          <w:tcPr>
            <w:tcW w:w="960" w:type="dxa"/>
            <w:noWrap/>
            <w:hideMark/>
          </w:tcPr>
          <w:p w14:paraId="0F83B8D5" w14:textId="77777777" w:rsidR="00F529BC" w:rsidRPr="00F529BC" w:rsidRDefault="00F529BC" w:rsidP="00F529BC">
            <w:r w:rsidRPr="00F529BC">
              <w:t>3.564486</w:t>
            </w:r>
          </w:p>
        </w:tc>
        <w:tc>
          <w:tcPr>
            <w:tcW w:w="960" w:type="dxa"/>
            <w:noWrap/>
            <w:hideMark/>
          </w:tcPr>
          <w:p w14:paraId="4B567B80" w14:textId="77777777" w:rsidR="00F529BC" w:rsidRPr="00F529BC" w:rsidRDefault="00F529BC" w:rsidP="00F529BC">
            <w:r w:rsidRPr="00F529BC">
              <w:t>7.13023</w:t>
            </w:r>
          </w:p>
        </w:tc>
        <w:tc>
          <w:tcPr>
            <w:tcW w:w="960" w:type="dxa"/>
            <w:noWrap/>
            <w:hideMark/>
          </w:tcPr>
          <w:p w14:paraId="4FCCB936" w14:textId="77777777" w:rsidR="00F529BC" w:rsidRPr="00F529BC" w:rsidRDefault="00F529BC" w:rsidP="00F529BC">
            <w:r w:rsidRPr="00F529BC">
              <w:t>7.126235</w:t>
            </w:r>
          </w:p>
        </w:tc>
        <w:tc>
          <w:tcPr>
            <w:tcW w:w="960" w:type="dxa"/>
            <w:noWrap/>
            <w:hideMark/>
          </w:tcPr>
          <w:p w14:paraId="7BEA330A" w14:textId="77777777" w:rsidR="00F529BC" w:rsidRPr="00F529BC" w:rsidRDefault="00F529BC" w:rsidP="00F529BC">
            <w:r w:rsidRPr="00F529BC">
              <w:t>8.824264</w:t>
            </w:r>
          </w:p>
        </w:tc>
        <w:tc>
          <w:tcPr>
            <w:tcW w:w="960" w:type="dxa"/>
            <w:noWrap/>
            <w:hideMark/>
          </w:tcPr>
          <w:p w14:paraId="62B51272" w14:textId="77777777" w:rsidR="00F529BC" w:rsidRPr="00F529BC" w:rsidRDefault="00F529BC" w:rsidP="00F529BC">
            <w:r w:rsidRPr="00F529BC">
              <w:t>10.92206</w:t>
            </w:r>
          </w:p>
        </w:tc>
      </w:tr>
      <w:tr w:rsidR="00F529BC" w:rsidRPr="00F529BC" w14:paraId="1F1A9A76" w14:textId="77777777" w:rsidTr="00F529BC">
        <w:trPr>
          <w:trHeight w:val="300"/>
        </w:trPr>
        <w:tc>
          <w:tcPr>
            <w:tcW w:w="960" w:type="dxa"/>
            <w:noWrap/>
            <w:hideMark/>
          </w:tcPr>
          <w:p w14:paraId="0854C5B2" w14:textId="77777777" w:rsidR="00F529BC" w:rsidRPr="00F529BC" w:rsidRDefault="00F529BC" w:rsidP="00F529BC">
            <w:r w:rsidRPr="00F529BC">
              <w:t>3.23085</w:t>
            </w:r>
          </w:p>
        </w:tc>
        <w:tc>
          <w:tcPr>
            <w:tcW w:w="960" w:type="dxa"/>
            <w:noWrap/>
            <w:hideMark/>
          </w:tcPr>
          <w:p w14:paraId="3730F0FE" w14:textId="77777777" w:rsidR="00F529BC" w:rsidRPr="00F529BC" w:rsidRDefault="00F529BC" w:rsidP="00F529BC">
            <w:r w:rsidRPr="00F529BC">
              <w:t>6.134455</w:t>
            </w:r>
          </w:p>
        </w:tc>
        <w:tc>
          <w:tcPr>
            <w:tcW w:w="960" w:type="dxa"/>
            <w:noWrap/>
            <w:hideMark/>
          </w:tcPr>
          <w:p w14:paraId="6B9A0402" w14:textId="77777777" w:rsidR="00F529BC" w:rsidRPr="00F529BC" w:rsidRDefault="00F529BC" w:rsidP="00F529BC">
            <w:r w:rsidRPr="00F529BC">
              <w:t>9.673882</w:t>
            </w:r>
          </w:p>
        </w:tc>
        <w:tc>
          <w:tcPr>
            <w:tcW w:w="960" w:type="dxa"/>
            <w:noWrap/>
            <w:hideMark/>
          </w:tcPr>
          <w:p w14:paraId="0E98A25D" w14:textId="77777777" w:rsidR="00F529BC" w:rsidRPr="00F529BC" w:rsidRDefault="00F529BC" w:rsidP="00F529BC">
            <w:r w:rsidRPr="00F529BC">
              <w:t>9.778236</w:t>
            </w:r>
          </w:p>
        </w:tc>
        <w:tc>
          <w:tcPr>
            <w:tcW w:w="960" w:type="dxa"/>
            <w:noWrap/>
            <w:hideMark/>
          </w:tcPr>
          <w:p w14:paraId="109970FA" w14:textId="77777777" w:rsidR="00F529BC" w:rsidRPr="00F529BC" w:rsidRDefault="00F529BC" w:rsidP="00F529BC">
            <w:r w:rsidRPr="00F529BC">
              <w:t>11.99065</w:t>
            </w:r>
          </w:p>
        </w:tc>
        <w:tc>
          <w:tcPr>
            <w:tcW w:w="960" w:type="dxa"/>
            <w:noWrap/>
            <w:hideMark/>
          </w:tcPr>
          <w:p w14:paraId="698FDA38" w14:textId="77777777" w:rsidR="00F529BC" w:rsidRPr="00F529BC" w:rsidRDefault="00F529BC" w:rsidP="00F529BC">
            <w:r w:rsidRPr="00F529BC">
              <w:t>3.705403</w:t>
            </w:r>
          </w:p>
        </w:tc>
        <w:tc>
          <w:tcPr>
            <w:tcW w:w="960" w:type="dxa"/>
            <w:noWrap/>
            <w:hideMark/>
          </w:tcPr>
          <w:p w14:paraId="4EB38769" w14:textId="77777777" w:rsidR="00F529BC" w:rsidRPr="00F529BC" w:rsidRDefault="00F529BC" w:rsidP="00F529BC">
            <w:r w:rsidRPr="00F529BC">
              <w:t>6.173575</w:t>
            </w:r>
          </w:p>
        </w:tc>
        <w:tc>
          <w:tcPr>
            <w:tcW w:w="960" w:type="dxa"/>
            <w:noWrap/>
            <w:hideMark/>
          </w:tcPr>
          <w:p w14:paraId="585EA4A7" w14:textId="77777777" w:rsidR="00F529BC" w:rsidRPr="00F529BC" w:rsidRDefault="00F529BC" w:rsidP="00F529BC">
            <w:r w:rsidRPr="00F529BC">
              <w:t>6.936356</w:t>
            </w:r>
          </w:p>
        </w:tc>
        <w:tc>
          <w:tcPr>
            <w:tcW w:w="960" w:type="dxa"/>
            <w:noWrap/>
            <w:hideMark/>
          </w:tcPr>
          <w:p w14:paraId="41DF8EE2" w14:textId="77777777" w:rsidR="00F529BC" w:rsidRPr="00F529BC" w:rsidRDefault="00F529BC" w:rsidP="00F529BC">
            <w:r w:rsidRPr="00F529BC">
              <w:t>9.58469</w:t>
            </w:r>
          </w:p>
        </w:tc>
        <w:tc>
          <w:tcPr>
            <w:tcW w:w="960" w:type="dxa"/>
            <w:noWrap/>
            <w:hideMark/>
          </w:tcPr>
          <w:p w14:paraId="38794360" w14:textId="77777777" w:rsidR="00F529BC" w:rsidRPr="00F529BC" w:rsidRDefault="00F529BC" w:rsidP="00F529BC">
            <w:r w:rsidRPr="00F529BC">
              <w:t>16.64859</w:t>
            </w:r>
          </w:p>
        </w:tc>
      </w:tr>
      <w:tr w:rsidR="00F529BC" w:rsidRPr="00F529BC" w14:paraId="4F2917C9" w14:textId="77777777" w:rsidTr="00F529BC">
        <w:trPr>
          <w:trHeight w:val="300"/>
        </w:trPr>
        <w:tc>
          <w:tcPr>
            <w:tcW w:w="960" w:type="dxa"/>
            <w:noWrap/>
            <w:hideMark/>
          </w:tcPr>
          <w:p w14:paraId="5AA45983" w14:textId="77777777" w:rsidR="00F529BC" w:rsidRPr="00F529BC" w:rsidRDefault="00F529BC" w:rsidP="00F529BC">
            <w:r w:rsidRPr="00F529BC">
              <w:t>3.613226</w:t>
            </w:r>
          </w:p>
        </w:tc>
        <w:tc>
          <w:tcPr>
            <w:tcW w:w="960" w:type="dxa"/>
            <w:noWrap/>
            <w:hideMark/>
          </w:tcPr>
          <w:p w14:paraId="6E0ADCB7" w14:textId="77777777" w:rsidR="00F529BC" w:rsidRPr="00F529BC" w:rsidRDefault="00F529BC" w:rsidP="00F529BC">
            <w:r w:rsidRPr="00F529BC">
              <w:t>5.829411</w:t>
            </w:r>
          </w:p>
        </w:tc>
        <w:tc>
          <w:tcPr>
            <w:tcW w:w="960" w:type="dxa"/>
            <w:noWrap/>
            <w:hideMark/>
          </w:tcPr>
          <w:p w14:paraId="31C2486D" w14:textId="77777777" w:rsidR="00F529BC" w:rsidRPr="00F529BC" w:rsidRDefault="00F529BC" w:rsidP="00F529BC">
            <w:r w:rsidRPr="00F529BC">
              <w:t>7.948093</w:t>
            </w:r>
          </w:p>
        </w:tc>
        <w:tc>
          <w:tcPr>
            <w:tcW w:w="960" w:type="dxa"/>
            <w:noWrap/>
            <w:hideMark/>
          </w:tcPr>
          <w:p w14:paraId="05613F77" w14:textId="77777777" w:rsidR="00F529BC" w:rsidRPr="00F529BC" w:rsidRDefault="00F529BC" w:rsidP="00F529BC">
            <w:r w:rsidRPr="00F529BC">
              <w:t>9.853715</w:t>
            </w:r>
          </w:p>
        </w:tc>
        <w:tc>
          <w:tcPr>
            <w:tcW w:w="960" w:type="dxa"/>
            <w:noWrap/>
            <w:hideMark/>
          </w:tcPr>
          <w:p w14:paraId="7ECC5EBD" w14:textId="77777777" w:rsidR="00F529BC" w:rsidRPr="00F529BC" w:rsidRDefault="00F529BC" w:rsidP="00F529BC">
            <w:r w:rsidRPr="00F529BC">
              <w:t>11.66371</w:t>
            </w:r>
          </w:p>
        </w:tc>
        <w:tc>
          <w:tcPr>
            <w:tcW w:w="960" w:type="dxa"/>
            <w:noWrap/>
            <w:hideMark/>
          </w:tcPr>
          <w:p w14:paraId="015B86CE" w14:textId="77777777" w:rsidR="00F529BC" w:rsidRPr="00F529BC" w:rsidRDefault="00F529BC" w:rsidP="00F529BC">
            <w:r w:rsidRPr="00F529BC">
              <w:t>3.893919</w:t>
            </w:r>
          </w:p>
        </w:tc>
        <w:tc>
          <w:tcPr>
            <w:tcW w:w="960" w:type="dxa"/>
            <w:noWrap/>
            <w:hideMark/>
          </w:tcPr>
          <w:p w14:paraId="2F4F2FFB" w14:textId="77777777" w:rsidR="00F529BC" w:rsidRPr="00F529BC" w:rsidRDefault="00F529BC" w:rsidP="00F529BC">
            <w:r w:rsidRPr="00F529BC">
              <w:t>5.292338</w:t>
            </w:r>
          </w:p>
        </w:tc>
        <w:tc>
          <w:tcPr>
            <w:tcW w:w="960" w:type="dxa"/>
            <w:noWrap/>
            <w:hideMark/>
          </w:tcPr>
          <w:p w14:paraId="0BF06AEF" w14:textId="77777777" w:rsidR="00F529BC" w:rsidRPr="00F529BC" w:rsidRDefault="00F529BC" w:rsidP="00F529BC">
            <w:r w:rsidRPr="00F529BC">
              <w:t>8.905098</w:t>
            </w:r>
          </w:p>
        </w:tc>
        <w:tc>
          <w:tcPr>
            <w:tcW w:w="960" w:type="dxa"/>
            <w:noWrap/>
            <w:hideMark/>
          </w:tcPr>
          <w:p w14:paraId="2142FB07" w14:textId="77777777" w:rsidR="00F529BC" w:rsidRPr="00F529BC" w:rsidRDefault="00F529BC" w:rsidP="00F529BC">
            <w:r w:rsidRPr="00F529BC">
              <w:t>13.77711</w:t>
            </w:r>
          </w:p>
        </w:tc>
        <w:tc>
          <w:tcPr>
            <w:tcW w:w="960" w:type="dxa"/>
            <w:noWrap/>
            <w:hideMark/>
          </w:tcPr>
          <w:p w14:paraId="21A4ED1C" w14:textId="77777777" w:rsidR="00F529BC" w:rsidRPr="00F529BC" w:rsidRDefault="00F529BC" w:rsidP="00F529BC">
            <w:r w:rsidRPr="00F529BC">
              <w:t>15.82152</w:t>
            </w:r>
          </w:p>
        </w:tc>
      </w:tr>
      <w:tr w:rsidR="00F529BC" w:rsidRPr="00F529BC" w14:paraId="5B240E77" w14:textId="77777777" w:rsidTr="00F529BC">
        <w:trPr>
          <w:trHeight w:val="300"/>
        </w:trPr>
        <w:tc>
          <w:tcPr>
            <w:tcW w:w="960" w:type="dxa"/>
            <w:noWrap/>
            <w:hideMark/>
          </w:tcPr>
          <w:p w14:paraId="76825C96" w14:textId="77777777" w:rsidR="00F529BC" w:rsidRPr="00F529BC" w:rsidRDefault="00F529BC" w:rsidP="00F529BC">
            <w:r w:rsidRPr="00F529BC">
              <w:t>4.271778</w:t>
            </w:r>
          </w:p>
        </w:tc>
        <w:tc>
          <w:tcPr>
            <w:tcW w:w="960" w:type="dxa"/>
            <w:noWrap/>
            <w:hideMark/>
          </w:tcPr>
          <w:p w14:paraId="0226D17E" w14:textId="77777777" w:rsidR="00F529BC" w:rsidRPr="00F529BC" w:rsidRDefault="00F529BC" w:rsidP="00F529BC">
            <w:r w:rsidRPr="00F529BC">
              <w:t>6.459357</w:t>
            </w:r>
          </w:p>
        </w:tc>
        <w:tc>
          <w:tcPr>
            <w:tcW w:w="960" w:type="dxa"/>
            <w:noWrap/>
            <w:hideMark/>
          </w:tcPr>
          <w:p w14:paraId="263F90F0" w14:textId="77777777" w:rsidR="00F529BC" w:rsidRPr="00F529BC" w:rsidRDefault="00F529BC" w:rsidP="00F529BC">
            <w:r w:rsidRPr="00F529BC">
              <w:t>7.703361</w:t>
            </w:r>
          </w:p>
        </w:tc>
        <w:tc>
          <w:tcPr>
            <w:tcW w:w="960" w:type="dxa"/>
            <w:noWrap/>
            <w:hideMark/>
          </w:tcPr>
          <w:p w14:paraId="6FA80993" w14:textId="77777777" w:rsidR="00F529BC" w:rsidRPr="00F529BC" w:rsidRDefault="00F529BC" w:rsidP="00F529BC">
            <w:r w:rsidRPr="00F529BC">
              <w:t>9.141104</w:t>
            </w:r>
          </w:p>
        </w:tc>
        <w:tc>
          <w:tcPr>
            <w:tcW w:w="960" w:type="dxa"/>
            <w:noWrap/>
            <w:hideMark/>
          </w:tcPr>
          <w:p w14:paraId="1C843AB3" w14:textId="77777777" w:rsidR="00F529BC" w:rsidRPr="00F529BC" w:rsidRDefault="00F529BC" w:rsidP="00F529BC">
            <w:r w:rsidRPr="00F529BC">
              <w:t>16.39605</w:t>
            </w:r>
          </w:p>
        </w:tc>
        <w:tc>
          <w:tcPr>
            <w:tcW w:w="960" w:type="dxa"/>
            <w:noWrap/>
            <w:hideMark/>
          </w:tcPr>
          <w:p w14:paraId="17CCA6E4" w14:textId="77777777" w:rsidR="00F529BC" w:rsidRPr="00F529BC" w:rsidRDefault="00F529BC" w:rsidP="00F529BC">
            <w:r w:rsidRPr="00F529BC">
              <w:t>3.549236</w:t>
            </w:r>
          </w:p>
        </w:tc>
        <w:tc>
          <w:tcPr>
            <w:tcW w:w="960" w:type="dxa"/>
            <w:noWrap/>
            <w:hideMark/>
          </w:tcPr>
          <w:p w14:paraId="212B45B5" w14:textId="77777777" w:rsidR="00F529BC" w:rsidRPr="00F529BC" w:rsidRDefault="00F529BC" w:rsidP="00F529BC">
            <w:r w:rsidRPr="00F529BC">
              <w:t>6.998789</w:t>
            </w:r>
          </w:p>
        </w:tc>
        <w:tc>
          <w:tcPr>
            <w:tcW w:w="960" w:type="dxa"/>
            <w:noWrap/>
            <w:hideMark/>
          </w:tcPr>
          <w:p w14:paraId="141DF22B" w14:textId="77777777" w:rsidR="00F529BC" w:rsidRPr="00F529BC" w:rsidRDefault="00F529BC" w:rsidP="00F529BC">
            <w:r w:rsidRPr="00F529BC">
              <w:t>7.941331</w:t>
            </w:r>
          </w:p>
        </w:tc>
        <w:tc>
          <w:tcPr>
            <w:tcW w:w="960" w:type="dxa"/>
            <w:noWrap/>
            <w:hideMark/>
          </w:tcPr>
          <w:p w14:paraId="5BE0250D" w14:textId="77777777" w:rsidR="00F529BC" w:rsidRPr="00F529BC" w:rsidRDefault="00F529BC" w:rsidP="00F529BC">
            <w:r w:rsidRPr="00F529BC">
              <w:t>10.77116</w:t>
            </w:r>
          </w:p>
        </w:tc>
        <w:tc>
          <w:tcPr>
            <w:tcW w:w="960" w:type="dxa"/>
            <w:noWrap/>
            <w:hideMark/>
          </w:tcPr>
          <w:p w14:paraId="40FA3DDD" w14:textId="77777777" w:rsidR="00F529BC" w:rsidRPr="00F529BC" w:rsidRDefault="00F529BC" w:rsidP="00F529BC">
            <w:r w:rsidRPr="00F529BC">
              <w:t>15.78886</w:t>
            </w:r>
          </w:p>
        </w:tc>
      </w:tr>
      <w:tr w:rsidR="00F529BC" w:rsidRPr="00F529BC" w14:paraId="1391E3F8" w14:textId="77777777" w:rsidTr="00F529BC">
        <w:trPr>
          <w:trHeight w:val="300"/>
        </w:trPr>
        <w:tc>
          <w:tcPr>
            <w:tcW w:w="960" w:type="dxa"/>
            <w:noWrap/>
            <w:hideMark/>
          </w:tcPr>
          <w:p w14:paraId="114BDA81" w14:textId="77777777" w:rsidR="00F529BC" w:rsidRPr="00F529BC" w:rsidRDefault="00F529BC" w:rsidP="00F529BC">
            <w:pPr>
              <w:rPr>
                <w:b/>
                <w:bCs/>
              </w:rPr>
            </w:pPr>
            <w:r w:rsidRPr="00F529BC">
              <w:rPr>
                <w:b/>
                <w:bCs/>
              </w:rPr>
              <w:t>3.037324</w:t>
            </w:r>
          </w:p>
        </w:tc>
        <w:tc>
          <w:tcPr>
            <w:tcW w:w="960" w:type="dxa"/>
            <w:noWrap/>
            <w:hideMark/>
          </w:tcPr>
          <w:p w14:paraId="260A303A" w14:textId="77777777" w:rsidR="00F529BC" w:rsidRPr="00F529BC" w:rsidRDefault="00F529BC" w:rsidP="00F529BC">
            <w:pPr>
              <w:rPr>
                <w:b/>
                <w:bCs/>
              </w:rPr>
            </w:pPr>
            <w:r w:rsidRPr="00F529BC">
              <w:rPr>
                <w:b/>
                <w:bCs/>
              </w:rPr>
              <w:t>5.254713</w:t>
            </w:r>
          </w:p>
        </w:tc>
        <w:tc>
          <w:tcPr>
            <w:tcW w:w="960" w:type="dxa"/>
            <w:noWrap/>
            <w:hideMark/>
          </w:tcPr>
          <w:p w14:paraId="6FE8DEBC" w14:textId="77777777" w:rsidR="00F529BC" w:rsidRPr="00F529BC" w:rsidRDefault="00F529BC" w:rsidP="00F529BC">
            <w:pPr>
              <w:rPr>
                <w:b/>
                <w:bCs/>
              </w:rPr>
            </w:pPr>
            <w:r w:rsidRPr="00F529BC">
              <w:rPr>
                <w:b/>
                <w:bCs/>
              </w:rPr>
              <w:t>7.703199</w:t>
            </w:r>
          </w:p>
        </w:tc>
        <w:tc>
          <w:tcPr>
            <w:tcW w:w="960" w:type="dxa"/>
            <w:noWrap/>
            <w:hideMark/>
          </w:tcPr>
          <w:p w14:paraId="53B5BEF1" w14:textId="77777777" w:rsidR="00F529BC" w:rsidRPr="00F529BC" w:rsidRDefault="00F529BC" w:rsidP="00F529BC">
            <w:pPr>
              <w:rPr>
                <w:b/>
                <w:bCs/>
              </w:rPr>
            </w:pPr>
            <w:r w:rsidRPr="00F529BC">
              <w:rPr>
                <w:b/>
                <w:bCs/>
              </w:rPr>
              <w:t>9.477762</w:t>
            </w:r>
          </w:p>
        </w:tc>
        <w:tc>
          <w:tcPr>
            <w:tcW w:w="960" w:type="dxa"/>
            <w:noWrap/>
            <w:hideMark/>
          </w:tcPr>
          <w:p w14:paraId="7E6B0C12" w14:textId="77777777" w:rsidR="00F529BC" w:rsidRPr="00F529BC" w:rsidRDefault="00F529BC" w:rsidP="00F529BC">
            <w:pPr>
              <w:rPr>
                <w:b/>
                <w:bCs/>
              </w:rPr>
            </w:pPr>
            <w:r w:rsidRPr="00F529BC">
              <w:rPr>
                <w:b/>
                <w:bCs/>
              </w:rPr>
              <w:t>13.13641</w:t>
            </w:r>
          </w:p>
        </w:tc>
        <w:tc>
          <w:tcPr>
            <w:tcW w:w="960" w:type="dxa"/>
            <w:noWrap/>
            <w:hideMark/>
          </w:tcPr>
          <w:p w14:paraId="6BBB1DA6" w14:textId="77777777" w:rsidR="00F529BC" w:rsidRPr="00F529BC" w:rsidRDefault="00F529BC" w:rsidP="00F529BC">
            <w:pPr>
              <w:rPr>
                <w:b/>
                <w:bCs/>
              </w:rPr>
            </w:pPr>
            <w:r w:rsidRPr="00F529BC">
              <w:rPr>
                <w:b/>
                <w:bCs/>
              </w:rPr>
              <w:t>3.14259</w:t>
            </w:r>
          </w:p>
        </w:tc>
        <w:tc>
          <w:tcPr>
            <w:tcW w:w="960" w:type="dxa"/>
            <w:noWrap/>
            <w:hideMark/>
          </w:tcPr>
          <w:p w14:paraId="046D671D" w14:textId="77777777" w:rsidR="00F529BC" w:rsidRPr="00F529BC" w:rsidRDefault="00F529BC" w:rsidP="00F529BC">
            <w:pPr>
              <w:rPr>
                <w:b/>
                <w:bCs/>
              </w:rPr>
            </w:pPr>
            <w:r w:rsidRPr="00F529BC">
              <w:rPr>
                <w:b/>
                <w:bCs/>
              </w:rPr>
              <w:t>5.318446</w:t>
            </w:r>
          </w:p>
        </w:tc>
        <w:tc>
          <w:tcPr>
            <w:tcW w:w="960" w:type="dxa"/>
            <w:noWrap/>
            <w:hideMark/>
          </w:tcPr>
          <w:p w14:paraId="7419761C" w14:textId="77777777" w:rsidR="00F529BC" w:rsidRPr="00F529BC" w:rsidRDefault="00F529BC" w:rsidP="00F529BC">
            <w:pPr>
              <w:rPr>
                <w:b/>
                <w:bCs/>
              </w:rPr>
            </w:pPr>
            <w:r w:rsidRPr="00F529BC">
              <w:rPr>
                <w:b/>
                <w:bCs/>
              </w:rPr>
              <w:t>7.166518</w:t>
            </w:r>
          </w:p>
        </w:tc>
        <w:tc>
          <w:tcPr>
            <w:tcW w:w="960" w:type="dxa"/>
            <w:noWrap/>
            <w:hideMark/>
          </w:tcPr>
          <w:p w14:paraId="0FD50151" w14:textId="77777777" w:rsidR="00F529BC" w:rsidRPr="00F529BC" w:rsidRDefault="00F529BC" w:rsidP="00F529BC">
            <w:pPr>
              <w:rPr>
                <w:b/>
                <w:bCs/>
              </w:rPr>
            </w:pPr>
            <w:r w:rsidRPr="00F529BC">
              <w:rPr>
                <w:b/>
                <w:bCs/>
              </w:rPr>
              <w:t>9.901994</w:t>
            </w:r>
          </w:p>
        </w:tc>
        <w:tc>
          <w:tcPr>
            <w:tcW w:w="960" w:type="dxa"/>
            <w:noWrap/>
            <w:hideMark/>
          </w:tcPr>
          <w:p w14:paraId="79A03EB0" w14:textId="77777777" w:rsidR="00F529BC" w:rsidRPr="00F529BC" w:rsidRDefault="00F529BC" w:rsidP="00F529BC">
            <w:pPr>
              <w:rPr>
                <w:b/>
                <w:bCs/>
              </w:rPr>
            </w:pPr>
            <w:r w:rsidRPr="00F529BC">
              <w:rPr>
                <w:b/>
                <w:bCs/>
              </w:rPr>
              <w:t>13.32475</w:t>
            </w:r>
          </w:p>
        </w:tc>
      </w:tr>
    </w:tbl>
    <w:p w14:paraId="487F19C6" w14:textId="4103744F" w:rsidR="00F529BC" w:rsidRDefault="00F529BC" w:rsidP="00DD05AD"/>
    <w:p w14:paraId="3C91DEBB" w14:textId="1C6CD397" w:rsidR="00F529BC" w:rsidRDefault="00F529BC" w:rsidP="00DD05AD">
      <w:r>
        <w:t>7</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0C042145" w14:textId="77777777" w:rsidTr="00F529BC">
        <w:trPr>
          <w:trHeight w:val="300"/>
        </w:trPr>
        <w:tc>
          <w:tcPr>
            <w:tcW w:w="960" w:type="dxa"/>
            <w:noWrap/>
            <w:hideMark/>
          </w:tcPr>
          <w:p w14:paraId="38074191" w14:textId="77777777" w:rsidR="00F529BC" w:rsidRPr="00F529BC" w:rsidRDefault="00F529BC" w:rsidP="00F529BC">
            <w:r w:rsidRPr="00F529BC">
              <w:t>Tx01</w:t>
            </w:r>
          </w:p>
        </w:tc>
        <w:tc>
          <w:tcPr>
            <w:tcW w:w="960" w:type="dxa"/>
            <w:noWrap/>
            <w:hideMark/>
          </w:tcPr>
          <w:p w14:paraId="096B37AA" w14:textId="77777777" w:rsidR="00F529BC" w:rsidRPr="00F529BC" w:rsidRDefault="00F529BC" w:rsidP="00F529BC">
            <w:r w:rsidRPr="00F529BC">
              <w:t>Tx02</w:t>
            </w:r>
          </w:p>
        </w:tc>
        <w:tc>
          <w:tcPr>
            <w:tcW w:w="960" w:type="dxa"/>
            <w:noWrap/>
            <w:hideMark/>
          </w:tcPr>
          <w:p w14:paraId="71431C04" w14:textId="77777777" w:rsidR="00F529BC" w:rsidRPr="00F529BC" w:rsidRDefault="00F529BC" w:rsidP="00F529BC">
            <w:r w:rsidRPr="00F529BC">
              <w:t>Tx03</w:t>
            </w:r>
          </w:p>
        </w:tc>
        <w:tc>
          <w:tcPr>
            <w:tcW w:w="960" w:type="dxa"/>
            <w:noWrap/>
            <w:hideMark/>
          </w:tcPr>
          <w:p w14:paraId="3696CC8D" w14:textId="77777777" w:rsidR="00F529BC" w:rsidRPr="00F529BC" w:rsidRDefault="00F529BC" w:rsidP="00F529BC">
            <w:r w:rsidRPr="00F529BC">
              <w:t>Tx04</w:t>
            </w:r>
          </w:p>
        </w:tc>
        <w:tc>
          <w:tcPr>
            <w:tcW w:w="960" w:type="dxa"/>
            <w:noWrap/>
            <w:hideMark/>
          </w:tcPr>
          <w:p w14:paraId="523203E1" w14:textId="77777777" w:rsidR="00F529BC" w:rsidRPr="00F529BC" w:rsidRDefault="00F529BC" w:rsidP="00F529BC">
            <w:r w:rsidRPr="00F529BC">
              <w:t>Tx05</w:t>
            </w:r>
          </w:p>
        </w:tc>
        <w:tc>
          <w:tcPr>
            <w:tcW w:w="960" w:type="dxa"/>
            <w:noWrap/>
            <w:hideMark/>
          </w:tcPr>
          <w:p w14:paraId="63CBB397" w14:textId="77777777" w:rsidR="00F529BC" w:rsidRPr="00F529BC" w:rsidRDefault="00F529BC" w:rsidP="00F529BC">
            <w:r w:rsidRPr="00F529BC">
              <w:t>Tx06</w:t>
            </w:r>
          </w:p>
        </w:tc>
        <w:tc>
          <w:tcPr>
            <w:tcW w:w="960" w:type="dxa"/>
            <w:noWrap/>
            <w:hideMark/>
          </w:tcPr>
          <w:p w14:paraId="18B5946E" w14:textId="77777777" w:rsidR="00F529BC" w:rsidRPr="00F529BC" w:rsidRDefault="00F529BC" w:rsidP="00F529BC">
            <w:r w:rsidRPr="00F529BC">
              <w:t>Tx07</w:t>
            </w:r>
          </w:p>
        </w:tc>
        <w:tc>
          <w:tcPr>
            <w:tcW w:w="960" w:type="dxa"/>
            <w:noWrap/>
            <w:hideMark/>
          </w:tcPr>
          <w:p w14:paraId="090BFB02" w14:textId="77777777" w:rsidR="00F529BC" w:rsidRPr="00F529BC" w:rsidRDefault="00F529BC" w:rsidP="00F529BC">
            <w:r w:rsidRPr="00F529BC">
              <w:t>Tx08</w:t>
            </w:r>
          </w:p>
        </w:tc>
        <w:tc>
          <w:tcPr>
            <w:tcW w:w="960" w:type="dxa"/>
            <w:noWrap/>
            <w:hideMark/>
          </w:tcPr>
          <w:p w14:paraId="2BA9344D" w14:textId="77777777" w:rsidR="00F529BC" w:rsidRPr="00F529BC" w:rsidRDefault="00F529BC" w:rsidP="00F529BC">
            <w:r w:rsidRPr="00F529BC">
              <w:t>Tx09</w:t>
            </w:r>
          </w:p>
        </w:tc>
        <w:tc>
          <w:tcPr>
            <w:tcW w:w="960" w:type="dxa"/>
            <w:noWrap/>
            <w:hideMark/>
          </w:tcPr>
          <w:p w14:paraId="154826C5" w14:textId="77777777" w:rsidR="00F529BC" w:rsidRPr="00F529BC" w:rsidRDefault="00F529BC" w:rsidP="00F529BC">
            <w:r w:rsidRPr="00F529BC">
              <w:t>Tx10</w:t>
            </w:r>
          </w:p>
        </w:tc>
      </w:tr>
      <w:tr w:rsidR="00F529BC" w:rsidRPr="00F529BC" w14:paraId="14CD4A68" w14:textId="77777777" w:rsidTr="00F529BC">
        <w:trPr>
          <w:trHeight w:val="300"/>
        </w:trPr>
        <w:tc>
          <w:tcPr>
            <w:tcW w:w="960" w:type="dxa"/>
            <w:noWrap/>
            <w:hideMark/>
          </w:tcPr>
          <w:p w14:paraId="157D1568" w14:textId="77777777" w:rsidR="00F529BC" w:rsidRPr="00F529BC" w:rsidRDefault="00F529BC" w:rsidP="00F529BC">
            <w:r w:rsidRPr="00F529BC">
              <w:t>1.234128</w:t>
            </w:r>
          </w:p>
        </w:tc>
        <w:tc>
          <w:tcPr>
            <w:tcW w:w="960" w:type="dxa"/>
            <w:noWrap/>
            <w:hideMark/>
          </w:tcPr>
          <w:p w14:paraId="7AAAF93D" w14:textId="77777777" w:rsidR="00F529BC" w:rsidRPr="00F529BC" w:rsidRDefault="00F529BC" w:rsidP="00F529BC">
            <w:r w:rsidRPr="00F529BC">
              <w:t>3.454373</w:t>
            </w:r>
          </w:p>
        </w:tc>
        <w:tc>
          <w:tcPr>
            <w:tcW w:w="960" w:type="dxa"/>
            <w:noWrap/>
            <w:hideMark/>
          </w:tcPr>
          <w:p w14:paraId="0C289DC9" w14:textId="77777777" w:rsidR="00F529BC" w:rsidRPr="00F529BC" w:rsidRDefault="00F529BC" w:rsidP="00F529BC">
            <w:r w:rsidRPr="00F529BC">
              <w:t>6.251508</w:t>
            </w:r>
          </w:p>
        </w:tc>
        <w:tc>
          <w:tcPr>
            <w:tcW w:w="960" w:type="dxa"/>
            <w:noWrap/>
            <w:hideMark/>
          </w:tcPr>
          <w:p w14:paraId="0D39EEFB" w14:textId="77777777" w:rsidR="00F529BC" w:rsidRPr="00F529BC" w:rsidRDefault="00F529BC" w:rsidP="00F529BC">
            <w:r w:rsidRPr="00F529BC">
              <w:t>8.104641</w:t>
            </w:r>
          </w:p>
        </w:tc>
        <w:tc>
          <w:tcPr>
            <w:tcW w:w="960" w:type="dxa"/>
            <w:noWrap/>
            <w:hideMark/>
          </w:tcPr>
          <w:p w14:paraId="0291C730" w14:textId="77777777" w:rsidR="00F529BC" w:rsidRPr="00F529BC" w:rsidRDefault="00F529BC" w:rsidP="00F529BC">
            <w:r w:rsidRPr="00F529BC">
              <w:t>10.81605</w:t>
            </w:r>
          </w:p>
        </w:tc>
        <w:tc>
          <w:tcPr>
            <w:tcW w:w="960" w:type="dxa"/>
            <w:noWrap/>
            <w:hideMark/>
          </w:tcPr>
          <w:p w14:paraId="2D93322A" w14:textId="77777777" w:rsidR="00F529BC" w:rsidRPr="00F529BC" w:rsidRDefault="00F529BC" w:rsidP="00F529BC">
            <w:r w:rsidRPr="00F529BC">
              <w:t>1.400079</w:t>
            </w:r>
          </w:p>
        </w:tc>
        <w:tc>
          <w:tcPr>
            <w:tcW w:w="960" w:type="dxa"/>
            <w:noWrap/>
            <w:hideMark/>
          </w:tcPr>
          <w:p w14:paraId="02F831CE" w14:textId="77777777" w:rsidR="00F529BC" w:rsidRPr="00F529BC" w:rsidRDefault="00F529BC" w:rsidP="00F529BC">
            <w:r w:rsidRPr="00F529BC">
              <w:t>4.485064</w:t>
            </w:r>
          </w:p>
        </w:tc>
        <w:tc>
          <w:tcPr>
            <w:tcW w:w="960" w:type="dxa"/>
            <w:noWrap/>
            <w:hideMark/>
          </w:tcPr>
          <w:p w14:paraId="069B6D54" w14:textId="77777777" w:rsidR="00F529BC" w:rsidRPr="00F529BC" w:rsidRDefault="00F529BC" w:rsidP="00F529BC">
            <w:r w:rsidRPr="00F529BC">
              <w:t>6.256532</w:t>
            </w:r>
          </w:p>
        </w:tc>
        <w:tc>
          <w:tcPr>
            <w:tcW w:w="960" w:type="dxa"/>
            <w:noWrap/>
            <w:hideMark/>
          </w:tcPr>
          <w:p w14:paraId="13BDD98E" w14:textId="77777777" w:rsidR="00F529BC" w:rsidRPr="00F529BC" w:rsidRDefault="00F529BC" w:rsidP="00F529BC">
            <w:r w:rsidRPr="00F529BC">
              <w:t>7.746677</w:t>
            </w:r>
          </w:p>
        </w:tc>
        <w:tc>
          <w:tcPr>
            <w:tcW w:w="960" w:type="dxa"/>
            <w:noWrap/>
            <w:hideMark/>
          </w:tcPr>
          <w:p w14:paraId="754FE33B" w14:textId="77777777" w:rsidR="00F529BC" w:rsidRPr="00F529BC" w:rsidRDefault="00F529BC" w:rsidP="00F529BC">
            <w:r w:rsidRPr="00F529BC">
              <w:t>11.64679</w:t>
            </w:r>
          </w:p>
        </w:tc>
      </w:tr>
      <w:tr w:rsidR="00F529BC" w:rsidRPr="00F529BC" w14:paraId="4CB5CFE6" w14:textId="77777777" w:rsidTr="00F529BC">
        <w:trPr>
          <w:trHeight w:val="300"/>
        </w:trPr>
        <w:tc>
          <w:tcPr>
            <w:tcW w:w="960" w:type="dxa"/>
            <w:noWrap/>
            <w:hideMark/>
          </w:tcPr>
          <w:p w14:paraId="22AC2C4F" w14:textId="77777777" w:rsidR="00F529BC" w:rsidRPr="00F529BC" w:rsidRDefault="00F529BC" w:rsidP="00F529BC">
            <w:r w:rsidRPr="00F529BC">
              <w:t>1.250227</w:t>
            </w:r>
          </w:p>
        </w:tc>
        <w:tc>
          <w:tcPr>
            <w:tcW w:w="960" w:type="dxa"/>
            <w:noWrap/>
            <w:hideMark/>
          </w:tcPr>
          <w:p w14:paraId="422C92D7" w14:textId="77777777" w:rsidR="00F529BC" w:rsidRPr="00F529BC" w:rsidRDefault="00F529BC" w:rsidP="00F529BC">
            <w:r w:rsidRPr="00F529BC">
              <w:t>3.637082</w:t>
            </w:r>
          </w:p>
        </w:tc>
        <w:tc>
          <w:tcPr>
            <w:tcW w:w="960" w:type="dxa"/>
            <w:noWrap/>
            <w:hideMark/>
          </w:tcPr>
          <w:p w14:paraId="430A082A" w14:textId="77777777" w:rsidR="00F529BC" w:rsidRPr="00F529BC" w:rsidRDefault="00F529BC" w:rsidP="00F529BC">
            <w:r w:rsidRPr="00F529BC">
              <w:t>7.593896</w:t>
            </w:r>
          </w:p>
        </w:tc>
        <w:tc>
          <w:tcPr>
            <w:tcW w:w="960" w:type="dxa"/>
            <w:noWrap/>
            <w:hideMark/>
          </w:tcPr>
          <w:p w14:paraId="72E806BA" w14:textId="77777777" w:rsidR="00F529BC" w:rsidRPr="00F529BC" w:rsidRDefault="00F529BC" w:rsidP="00F529BC">
            <w:r w:rsidRPr="00F529BC">
              <w:t>7.791091</w:t>
            </w:r>
          </w:p>
        </w:tc>
        <w:tc>
          <w:tcPr>
            <w:tcW w:w="960" w:type="dxa"/>
            <w:noWrap/>
            <w:hideMark/>
          </w:tcPr>
          <w:p w14:paraId="4A56F4BF" w14:textId="77777777" w:rsidR="00F529BC" w:rsidRPr="00F529BC" w:rsidRDefault="00F529BC" w:rsidP="00F529BC">
            <w:r w:rsidRPr="00F529BC">
              <w:t>13.89235</w:t>
            </w:r>
          </w:p>
        </w:tc>
        <w:tc>
          <w:tcPr>
            <w:tcW w:w="960" w:type="dxa"/>
            <w:noWrap/>
            <w:hideMark/>
          </w:tcPr>
          <w:p w14:paraId="04F821E0" w14:textId="77777777" w:rsidR="00F529BC" w:rsidRPr="00F529BC" w:rsidRDefault="00F529BC" w:rsidP="00F529BC">
            <w:r w:rsidRPr="00F529BC">
              <w:t>1.203835</w:t>
            </w:r>
          </w:p>
        </w:tc>
        <w:tc>
          <w:tcPr>
            <w:tcW w:w="960" w:type="dxa"/>
            <w:noWrap/>
            <w:hideMark/>
          </w:tcPr>
          <w:p w14:paraId="3E3843B9" w14:textId="77777777" w:rsidR="00F529BC" w:rsidRPr="00F529BC" w:rsidRDefault="00F529BC" w:rsidP="00F529BC">
            <w:r w:rsidRPr="00F529BC">
              <w:t>3.971302</w:t>
            </w:r>
          </w:p>
        </w:tc>
        <w:tc>
          <w:tcPr>
            <w:tcW w:w="960" w:type="dxa"/>
            <w:noWrap/>
            <w:hideMark/>
          </w:tcPr>
          <w:p w14:paraId="0F8AF6A3" w14:textId="77777777" w:rsidR="00F529BC" w:rsidRPr="00F529BC" w:rsidRDefault="00F529BC" w:rsidP="00F529BC">
            <w:r w:rsidRPr="00F529BC">
              <w:t>6.138461</w:t>
            </w:r>
          </w:p>
        </w:tc>
        <w:tc>
          <w:tcPr>
            <w:tcW w:w="960" w:type="dxa"/>
            <w:noWrap/>
            <w:hideMark/>
          </w:tcPr>
          <w:p w14:paraId="61248A4E" w14:textId="77777777" w:rsidR="00F529BC" w:rsidRPr="00F529BC" w:rsidRDefault="00F529BC" w:rsidP="00F529BC">
            <w:r w:rsidRPr="00F529BC">
              <w:t>8.119476</w:t>
            </w:r>
          </w:p>
        </w:tc>
        <w:tc>
          <w:tcPr>
            <w:tcW w:w="960" w:type="dxa"/>
            <w:noWrap/>
            <w:hideMark/>
          </w:tcPr>
          <w:p w14:paraId="51DAA9ED" w14:textId="77777777" w:rsidR="00F529BC" w:rsidRPr="00F529BC" w:rsidRDefault="00F529BC" w:rsidP="00F529BC">
            <w:r w:rsidRPr="00F529BC">
              <w:t>10.82876</w:t>
            </w:r>
          </w:p>
        </w:tc>
      </w:tr>
      <w:tr w:rsidR="00F529BC" w:rsidRPr="00F529BC" w14:paraId="4A8A2FB3" w14:textId="77777777" w:rsidTr="00F529BC">
        <w:trPr>
          <w:trHeight w:val="300"/>
        </w:trPr>
        <w:tc>
          <w:tcPr>
            <w:tcW w:w="960" w:type="dxa"/>
            <w:noWrap/>
            <w:hideMark/>
          </w:tcPr>
          <w:p w14:paraId="75F58C7C" w14:textId="77777777" w:rsidR="00F529BC" w:rsidRPr="00F529BC" w:rsidRDefault="00F529BC" w:rsidP="00F529BC">
            <w:r w:rsidRPr="00F529BC">
              <w:t>2.614311</w:t>
            </w:r>
          </w:p>
        </w:tc>
        <w:tc>
          <w:tcPr>
            <w:tcW w:w="960" w:type="dxa"/>
            <w:noWrap/>
            <w:hideMark/>
          </w:tcPr>
          <w:p w14:paraId="681B5A65" w14:textId="77777777" w:rsidR="00F529BC" w:rsidRPr="00F529BC" w:rsidRDefault="00F529BC" w:rsidP="00F529BC">
            <w:r w:rsidRPr="00F529BC">
              <w:t>4.128309</w:t>
            </w:r>
          </w:p>
        </w:tc>
        <w:tc>
          <w:tcPr>
            <w:tcW w:w="960" w:type="dxa"/>
            <w:noWrap/>
            <w:hideMark/>
          </w:tcPr>
          <w:p w14:paraId="7C67BD83" w14:textId="77777777" w:rsidR="00F529BC" w:rsidRPr="00F529BC" w:rsidRDefault="00F529BC" w:rsidP="00F529BC">
            <w:r w:rsidRPr="00F529BC">
              <w:t>7.165908</w:t>
            </w:r>
          </w:p>
        </w:tc>
        <w:tc>
          <w:tcPr>
            <w:tcW w:w="960" w:type="dxa"/>
            <w:noWrap/>
            <w:hideMark/>
          </w:tcPr>
          <w:p w14:paraId="32DE4F37" w14:textId="77777777" w:rsidR="00F529BC" w:rsidRPr="00F529BC" w:rsidRDefault="00F529BC" w:rsidP="00F529BC">
            <w:r w:rsidRPr="00F529BC">
              <w:t>11.98715</w:t>
            </w:r>
          </w:p>
        </w:tc>
        <w:tc>
          <w:tcPr>
            <w:tcW w:w="960" w:type="dxa"/>
            <w:noWrap/>
            <w:hideMark/>
          </w:tcPr>
          <w:p w14:paraId="1591B7F1" w14:textId="77777777" w:rsidR="00F529BC" w:rsidRPr="00F529BC" w:rsidRDefault="00F529BC" w:rsidP="00F529BC">
            <w:r w:rsidRPr="00F529BC">
              <w:t>12.54709</w:t>
            </w:r>
          </w:p>
        </w:tc>
        <w:tc>
          <w:tcPr>
            <w:tcW w:w="960" w:type="dxa"/>
            <w:noWrap/>
            <w:hideMark/>
          </w:tcPr>
          <w:p w14:paraId="124A4C8E" w14:textId="77777777" w:rsidR="00F529BC" w:rsidRPr="00F529BC" w:rsidRDefault="00F529BC" w:rsidP="00F529BC">
            <w:r w:rsidRPr="00F529BC">
              <w:t>3.444802</w:t>
            </w:r>
          </w:p>
        </w:tc>
        <w:tc>
          <w:tcPr>
            <w:tcW w:w="960" w:type="dxa"/>
            <w:noWrap/>
            <w:hideMark/>
          </w:tcPr>
          <w:p w14:paraId="4767994F" w14:textId="77777777" w:rsidR="00F529BC" w:rsidRPr="00F529BC" w:rsidRDefault="00F529BC" w:rsidP="00F529BC">
            <w:r w:rsidRPr="00F529BC">
              <w:t>3.532556</w:t>
            </w:r>
          </w:p>
        </w:tc>
        <w:tc>
          <w:tcPr>
            <w:tcW w:w="960" w:type="dxa"/>
            <w:noWrap/>
            <w:hideMark/>
          </w:tcPr>
          <w:p w14:paraId="6C714E9A" w14:textId="77777777" w:rsidR="00F529BC" w:rsidRPr="00F529BC" w:rsidRDefault="00F529BC" w:rsidP="00F529BC">
            <w:r w:rsidRPr="00F529BC">
              <w:t>5.808246</w:t>
            </w:r>
          </w:p>
        </w:tc>
        <w:tc>
          <w:tcPr>
            <w:tcW w:w="960" w:type="dxa"/>
            <w:noWrap/>
            <w:hideMark/>
          </w:tcPr>
          <w:p w14:paraId="51E16128" w14:textId="77777777" w:rsidR="00F529BC" w:rsidRPr="00F529BC" w:rsidRDefault="00F529BC" w:rsidP="00F529BC">
            <w:r w:rsidRPr="00F529BC">
              <w:t>10.69651</w:t>
            </w:r>
          </w:p>
        </w:tc>
        <w:tc>
          <w:tcPr>
            <w:tcW w:w="960" w:type="dxa"/>
            <w:noWrap/>
            <w:hideMark/>
          </w:tcPr>
          <w:p w14:paraId="4E591512" w14:textId="77777777" w:rsidR="00F529BC" w:rsidRPr="00F529BC" w:rsidRDefault="00F529BC" w:rsidP="00F529BC">
            <w:r w:rsidRPr="00F529BC">
              <w:t>14.41989</w:t>
            </w:r>
          </w:p>
        </w:tc>
      </w:tr>
      <w:tr w:rsidR="00F529BC" w:rsidRPr="00F529BC" w14:paraId="0F983506" w14:textId="77777777" w:rsidTr="00F529BC">
        <w:trPr>
          <w:trHeight w:val="300"/>
        </w:trPr>
        <w:tc>
          <w:tcPr>
            <w:tcW w:w="960" w:type="dxa"/>
            <w:noWrap/>
            <w:hideMark/>
          </w:tcPr>
          <w:p w14:paraId="3254CFE7" w14:textId="77777777" w:rsidR="00F529BC" w:rsidRPr="00F529BC" w:rsidRDefault="00F529BC" w:rsidP="00F529BC">
            <w:r w:rsidRPr="00F529BC">
              <w:t>1.606974</w:t>
            </w:r>
          </w:p>
        </w:tc>
        <w:tc>
          <w:tcPr>
            <w:tcW w:w="960" w:type="dxa"/>
            <w:noWrap/>
            <w:hideMark/>
          </w:tcPr>
          <w:p w14:paraId="7AB89DA4" w14:textId="77777777" w:rsidR="00F529BC" w:rsidRPr="00F529BC" w:rsidRDefault="00F529BC" w:rsidP="00F529BC">
            <w:r w:rsidRPr="00F529BC">
              <w:t>4.940609</w:t>
            </w:r>
          </w:p>
        </w:tc>
        <w:tc>
          <w:tcPr>
            <w:tcW w:w="960" w:type="dxa"/>
            <w:noWrap/>
            <w:hideMark/>
          </w:tcPr>
          <w:p w14:paraId="17849CC9" w14:textId="77777777" w:rsidR="00F529BC" w:rsidRPr="00F529BC" w:rsidRDefault="00F529BC" w:rsidP="00F529BC">
            <w:r w:rsidRPr="00F529BC">
              <w:t>6.372999</w:t>
            </w:r>
          </w:p>
        </w:tc>
        <w:tc>
          <w:tcPr>
            <w:tcW w:w="960" w:type="dxa"/>
            <w:noWrap/>
            <w:hideMark/>
          </w:tcPr>
          <w:p w14:paraId="557F7667" w14:textId="77777777" w:rsidR="00F529BC" w:rsidRPr="00F529BC" w:rsidRDefault="00F529BC" w:rsidP="00F529BC">
            <w:r w:rsidRPr="00F529BC">
              <w:t>8.59141</w:t>
            </w:r>
          </w:p>
        </w:tc>
        <w:tc>
          <w:tcPr>
            <w:tcW w:w="960" w:type="dxa"/>
            <w:noWrap/>
            <w:hideMark/>
          </w:tcPr>
          <w:p w14:paraId="15EE2DC7" w14:textId="77777777" w:rsidR="00F529BC" w:rsidRPr="00F529BC" w:rsidRDefault="00F529BC" w:rsidP="00F529BC">
            <w:r w:rsidRPr="00F529BC">
              <w:t>10.56287</w:t>
            </w:r>
          </w:p>
        </w:tc>
        <w:tc>
          <w:tcPr>
            <w:tcW w:w="960" w:type="dxa"/>
            <w:noWrap/>
            <w:hideMark/>
          </w:tcPr>
          <w:p w14:paraId="6D5EF565" w14:textId="77777777" w:rsidR="00F529BC" w:rsidRPr="00F529BC" w:rsidRDefault="00F529BC" w:rsidP="00F529BC">
            <w:r w:rsidRPr="00F529BC">
              <w:t>3.458977</w:t>
            </w:r>
          </w:p>
        </w:tc>
        <w:tc>
          <w:tcPr>
            <w:tcW w:w="960" w:type="dxa"/>
            <w:noWrap/>
            <w:hideMark/>
          </w:tcPr>
          <w:p w14:paraId="6EF9162E" w14:textId="77777777" w:rsidR="00F529BC" w:rsidRPr="00F529BC" w:rsidRDefault="00F529BC" w:rsidP="00F529BC">
            <w:r w:rsidRPr="00F529BC">
              <w:t>5.391397</w:t>
            </w:r>
          </w:p>
        </w:tc>
        <w:tc>
          <w:tcPr>
            <w:tcW w:w="960" w:type="dxa"/>
            <w:noWrap/>
            <w:hideMark/>
          </w:tcPr>
          <w:p w14:paraId="64D4D187" w14:textId="77777777" w:rsidR="00F529BC" w:rsidRPr="00F529BC" w:rsidRDefault="00F529BC" w:rsidP="00F529BC">
            <w:r w:rsidRPr="00F529BC">
              <w:t>7.817841</w:t>
            </w:r>
          </w:p>
        </w:tc>
        <w:tc>
          <w:tcPr>
            <w:tcW w:w="960" w:type="dxa"/>
            <w:noWrap/>
            <w:hideMark/>
          </w:tcPr>
          <w:p w14:paraId="53771AC2" w14:textId="77777777" w:rsidR="00F529BC" w:rsidRPr="00F529BC" w:rsidRDefault="00F529BC" w:rsidP="00F529BC">
            <w:r w:rsidRPr="00F529BC">
              <w:t>8.696411</w:t>
            </w:r>
          </w:p>
        </w:tc>
        <w:tc>
          <w:tcPr>
            <w:tcW w:w="960" w:type="dxa"/>
            <w:noWrap/>
            <w:hideMark/>
          </w:tcPr>
          <w:p w14:paraId="1B4A61D7" w14:textId="77777777" w:rsidR="00F529BC" w:rsidRPr="00F529BC" w:rsidRDefault="00F529BC" w:rsidP="00F529BC">
            <w:r w:rsidRPr="00F529BC">
              <w:t>14.27507</w:t>
            </w:r>
          </w:p>
        </w:tc>
      </w:tr>
      <w:tr w:rsidR="00F529BC" w:rsidRPr="00F529BC" w14:paraId="5CD14AF5" w14:textId="77777777" w:rsidTr="00F529BC">
        <w:trPr>
          <w:trHeight w:val="300"/>
        </w:trPr>
        <w:tc>
          <w:tcPr>
            <w:tcW w:w="960" w:type="dxa"/>
            <w:noWrap/>
            <w:hideMark/>
          </w:tcPr>
          <w:p w14:paraId="5D36D855" w14:textId="77777777" w:rsidR="00F529BC" w:rsidRPr="00F529BC" w:rsidRDefault="00F529BC" w:rsidP="00F529BC">
            <w:r w:rsidRPr="00F529BC">
              <w:t>3.572466</w:t>
            </w:r>
          </w:p>
        </w:tc>
        <w:tc>
          <w:tcPr>
            <w:tcW w:w="960" w:type="dxa"/>
            <w:noWrap/>
            <w:hideMark/>
          </w:tcPr>
          <w:p w14:paraId="1C1614B7" w14:textId="77777777" w:rsidR="00F529BC" w:rsidRPr="00F529BC" w:rsidRDefault="00F529BC" w:rsidP="00F529BC">
            <w:r w:rsidRPr="00F529BC">
              <w:t>5.149023</w:t>
            </w:r>
          </w:p>
        </w:tc>
        <w:tc>
          <w:tcPr>
            <w:tcW w:w="960" w:type="dxa"/>
            <w:noWrap/>
            <w:hideMark/>
          </w:tcPr>
          <w:p w14:paraId="1625702C" w14:textId="77777777" w:rsidR="00F529BC" w:rsidRPr="00F529BC" w:rsidRDefault="00F529BC" w:rsidP="00F529BC">
            <w:r w:rsidRPr="00F529BC">
              <w:t>6.943703</w:t>
            </w:r>
          </w:p>
        </w:tc>
        <w:tc>
          <w:tcPr>
            <w:tcW w:w="960" w:type="dxa"/>
            <w:noWrap/>
            <w:hideMark/>
          </w:tcPr>
          <w:p w14:paraId="354D0A99" w14:textId="77777777" w:rsidR="00F529BC" w:rsidRPr="00F529BC" w:rsidRDefault="00F529BC" w:rsidP="00F529BC">
            <w:r w:rsidRPr="00F529BC">
              <w:t>9.115145</w:t>
            </w:r>
          </w:p>
        </w:tc>
        <w:tc>
          <w:tcPr>
            <w:tcW w:w="960" w:type="dxa"/>
            <w:noWrap/>
            <w:hideMark/>
          </w:tcPr>
          <w:p w14:paraId="679C556A" w14:textId="77777777" w:rsidR="00F529BC" w:rsidRPr="00F529BC" w:rsidRDefault="00F529BC" w:rsidP="00F529BC">
            <w:r w:rsidRPr="00F529BC">
              <w:t>10.79851</w:t>
            </w:r>
          </w:p>
        </w:tc>
        <w:tc>
          <w:tcPr>
            <w:tcW w:w="960" w:type="dxa"/>
            <w:noWrap/>
            <w:hideMark/>
          </w:tcPr>
          <w:p w14:paraId="7385A86F" w14:textId="77777777" w:rsidR="00F529BC" w:rsidRPr="00F529BC" w:rsidRDefault="00F529BC" w:rsidP="00F529BC">
            <w:r w:rsidRPr="00F529BC">
              <w:t>3.50085</w:t>
            </w:r>
          </w:p>
        </w:tc>
        <w:tc>
          <w:tcPr>
            <w:tcW w:w="960" w:type="dxa"/>
            <w:noWrap/>
            <w:hideMark/>
          </w:tcPr>
          <w:p w14:paraId="699B9DDD" w14:textId="77777777" w:rsidR="00F529BC" w:rsidRPr="00F529BC" w:rsidRDefault="00F529BC" w:rsidP="00F529BC">
            <w:r w:rsidRPr="00F529BC">
              <w:t>4.599141</w:t>
            </w:r>
          </w:p>
        </w:tc>
        <w:tc>
          <w:tcPr>
            <w:tcW w:w="960" w:type="dxa"/>
            <w:noWrap/>
            <w:hideMark/>
          </w:tcPr>
          <w:p w14:paraId="120404B9" w14:textId="77777777" w:rsidR="00F529BC" w:rsidRPr="00F529BC" w:rsidRDefault="00F529BC" w:rsidP="00F529BC">
            <w:r w:rsidRPr="00F529BC">
              <w:t>6.608929</w:t>
            </w:r>
          </w:p>
        </w:tc>
        <w:tc>
          <w:tcPr>
            <w:tcW w:w="960" w:type="dxa"/>
            <w:noWrap/>
            <w:hideMark/>
          </w:tcPr>
          <w:p w14:paraId="3F35F417" w14:textId="77777777" w:rsidR="00F529BC" w:rsidRPr="00F529BC" w:rsidRDefault="00F529BC" w:rsidP="00F529BC">
            <w:r w:rsidRPr="00F529BC">
              <w:t>8.113131</w:t>
            </w:r>
          </w:p>
        </w:tc>
        <w:tc>
          <w:tcPr>
            <w:tcW w:w="960" w:type="dxa"/>
            <w:noWrap/>
            <w:hideMark/>
          </w:tcPr>
          <w:p w14:paraId="13E1E9C1" w14:textId="77777777" w:rsidR="00F529BC" w:rsidRPr="00F529BC" w:rsidRDefault="00F529BC" w:rsidP="00F529BC">
            <w:r w:rsidRPr="00F529BC">
              <w:t>10.35671</w:t>
            </w:r>
          </w:p>
        </w:tc>
      </w:tr>
      <w:tr w:rsidR="00F529BC" w:rsidRPr="00F529BC" w14:paraId="3C541A37" w14:textId="77777777" w:rsidTr="00F529BC">
        <w:trPr>
          <w:trHeight w:val="300"/>
        </w:trPr>
        <w:tc>
          <w:tcPr>
            <w:tcW w:w="960" w:type="dxa"/>
            <w:noWrap/>
            <w:hideMark/>
          </w:tcPr>
          <w:p w14:paraId="64357B88" w14:textId="77777777" w:rsidR="00F529BC" w:rsidRPr="00F529BC" w:rsidRDefault="00F529BC" w:rsidP="00F529BC">
            <w:r w:rsidRPr="00F529BC">
              <w:t>2.925707</w:t>
            </w:r>
          </w:p>
        </w:tc>
        <w:tc>
          <w:tcPr>
            <w:tcW w:w="960" w:type="dxa"/>
            <w:noWrap/>
            <w:hideMark/>
          </w:tcPr>
          <w:p w14:paraId="72D10B23" w14:textId="77777777" w:rsidR="00F529BC" w:rsidRPr="00F529BC" w:rsidRDefault="00F529BC" w:rsidP="00F529BC">
            <w:r w:rsidRPr="00F529BC">
              <w:t>5.584754</w:t>
            </w:r>
          </w:p>
        </w:tc>
        <w:tc>
          <w:tcPr>
            <w:tcW w:w="960" w:type="dxa"/>
            <w:noWrap/>
            <w:hideMark/>
          </w:tcPr>
          <w:p w14:paraId="58A52BC9" w14:textId="77777777" w:rsidR="00F529BC" w:rsidRPr="00F529BC" w:rsidRDefault="00F529BC" w:rsidP="00F529BC">
            <w:r w:rsidRPr="00F529BC">
              <w:t>7.464215</w:t>
            </w:r>
          </w:p>
        </w:tc>
        <w:tc>
          <w:tcPr>
            <w:tcW w:w="960" w:type="dxa"/>
            <w:noWrap/>
            <w:hideMark/>
          </w:tcPr>
          <w:p w14:paraId="538D916A" w14:textId="77777777" w:rsidR="00F529BC" w:rsidRPr="00F529BC" w:rsidRDefault="00F529BC" w:rsidP="00F529BC">
            <w:r w:rsidRPr="00F529BC">
              <w:t>10.75982</w:t>
            </w:r>
          </w:p>
        </w:tc>
        <w:tc>
          <w:tcPr>
            <w:tcW w:w="960" w:type="dxa"/>
            <w:noWrap/>
            <w:hideMark/>
          </w:tcPr>
          <w:p w14:paraId="79106FB6" w14:textId="77777777" w:rsidR="00F529BC" w:rsidRPr="00F529BC" w:rsidRDefault="00F529BC" w:rsidP="00F529BC">
            <w:r w:rsidRPr="00F529BC">
              <w:t>15.1481</w:t>
            </w:r>
          </w:p>
        </w:tc>
        <w:tc>
          <w:tcPr>
            <w:tcW w:w="960" w:type="dxa"/>
            <w:noWrap/>
            <w:hideMark/>
          </w:tcPr>
          <w:p w14:paraId="069AA204" w14:textId="77777777" w:rsidR="00F529BC" w:rsidRPr="00F529BC" w:rsidRDefault="00F529BC" w:rsidP="00F529BC">
            <w:r w:rsidRPr="00F529BC">
              <w:t>2.934319</w:t>
            </w:r>
          </w:p>
        </w:tc>
        <w:tc>
          <w:tcPr>
            <w:tcW w:w="960" w:type="dxa"/>
            <w:noWrap/>
            <w:hideMark/>
          </w:tcPr>
          <w:p w14:paraId="75462188" w14:textId="77777777" w:rsidR="00F529BC" w:rsidRPr="00F529BC" w:rsidRDefault="00F529BC" w:rsidP="00F529BC">
            <w:r w:rsidRPr="00F529BC">
              <w:t>5.481148</w:t>
            </w:r>
          </w:p>
        </w:tc>
        <w:tc>
          <w:tcPr>
            <w:tcW w:w="960" w:type="dxa"/>
            <w:noWrap/>
            <w:hideMark/>
          </w:tcPr>
          <w:p w14:paraId="1E815372" w14:textId="77777777" w:rsidR="00F529BC" w:rsidRPr="00F529BC" w:rsidRDefault="00F529BC" w:rsidP="00F529BC">
            <w:r w:rsidRPr="00F529BC">
              <w:t>7.197411</w:t>
            </w:r>
          </w:p>
        </w:tc>
        <w:tc>
          <w:tcPr>
            <w:tcW w:w="960" w:type="dxa"/>
            <w:noWrap/>
            <w:hideMark/>
          </w:tcPr>
          <w:p w14:paraId="626B0BC3" w14:textId="77777777" w:rsidR="00F529BC" w:rsidRPr="00F529BC" w:rsidRDefault="00F529BC" w:rsidP="00F529BC">
            <w:r w:rsidRPr="00F529BC">
              <w:t>8.13338</w:t>
            </w:r>
          </w:p>
        </w:tc>
        <w:tc>
          <w:tcPr>
            <w:tcW w:w="960" w:type="dxa"/>
            <w:noWrap/>
            <w:hideMark/>
          </w:tcPr>
          <w:p w14:paraId="3FAF1F64" w14:textId="77777777" w:rsidR="00F529BC" w:rsidRPr="00F529BC" w:rsidRDefault="00F529BC" w:rsidP="00F529BC">
            <w:r w:rsidRPr="00F529BC">
              <w:t>10.54517</w:t>
            </w:r>
          </w:p>
        </w:tc>
      </w:tr>
      <w:tr w:rsidR="00F529BC" w:rsidRPr="00F529BC" w14:paraId="1800C789" w14:textId="77777777" w:rsidTr="00F529BC">
        <w:trPr>
          <w:trHeight w:val="300"/>
        </w:trPr>
        <w:tc>
          <w:tcPr>
            <w:tcW w:w="960" w:type="dxa"/>
            <w:noWrap/>
            <w:hideMark/>
          </w:tcPr>
          <w:p w14:paraId="017E967D" w14:textId="77777777" w:rsidR="00F529BC" w:rsidRPr="00F529BC" w:rsidRDefault="00F529BC" w:rsidP="00F529BC">
            <w:r w:rsidRPr="00F529BC">
              <w:t>3.605322</w:t>
            </w:r>
          </w:p>
        </w:tc>
        <w:tc>
          <w:tcPr>
            <w:tcW w:w="960" w:type="dxa"/>
            <w:noWrap/>
            <w:hideMark/>
          </w:tcPr>
          <w:p w14:paraId="705FD91A" w14:textId="77777777" w:rsidR="00F529BC" w:rsidRPr="00F529BC" w:rsidRDefault="00F529BC" w:rsidP="00F529BC">
            <w:r w:rsidRPr="00F529BC">
              <w:t>6.143197</w:t>
            </w:r>
          </w:p>
        </w:tc>
        <w:tc>
          <w:tcPr>
            <w:tcW w:w="960" w:type="dxa"/>
            <w:noWrap/>
            <w:hideMark/>
          </w:tcPr>
          <w:p w14:paraId="2818B448" w14:textId="77777777" w:rsidR="00F529BC" w:rsidRPr="00F529BC" w:rsidRDefault="00F529BC" w:rsidP="00F529BC">
            <w:r w:rsidRPr="00F529BC">
              <w:t>8.700585</w:t>
            </w:r>
          </w:p>
        </w:tc>
        <w:tc>
          <w:tcPr>
            <w:tcW w:w="960" w:type="dxa"/>
            <w:noWrap/>
            <w:hideMark/>
          </w:tcPr>
          <w:p w14:paraId="56C8FA82" w14:textId="77777777" w:rsidR="00F529BC" w:rsidRPr="00F529BC" w:rsidRDefault="00F529BC" w:rsidP="00F529BC">
            <w:r w:rsidRPr="00F529BC">
              <w:t>8.759052</w:t>
            </w:r>
          </w:p>
        </w:tc>
        <w:tc>
          <w:tcPr>
            <w:tcW w:w="960" w:type="dxa"/>
            <w:noWrap/>
            <w:hideMark/>
          </w:tcPr>
          <w:p w14:paraId="773F2A96" w14:textId="77777777" w:rsidR="00F529BC" w:rsidRPr="00F529BC" w:rsidRDefault="00F529BC" w:rsidP="00F529BC">
            <w:r w:rsidRPr="00F529BC">
              <w:t>16.27038</w:t>
            </w:r>
          </w:p>
        </w:tc>
        <w:tc>
          <w:tcPr>
            <w:tcW w:w="960" w:type="dxa"/>
            <w:noWrap/>
            <w:hideMark/>
          </w:tcPr>
          <w:p w14:paraId="4D51A2C5" w14:textId="77777777" w:rsidR="00F529BC" w:rsidRPr="00F529BC" w:rsidRDefault="00F529BC" w:rsidP="00F529BC">
            <w:r w:rsidRPr="00F529BC">
              <w:t>2.61313</w:t>
            </w:r>
          </w:p>
        </w:tc>
        <w:tc>
          <w:tcPr>
            <w:tcW w:w="960" w:type="dxa"/>
            <w:noWrap/>
            <w:hideMark/>
          </w:tcPr>
          <w:p w14:paraId="4FDE3728" w14:textId="77777777" w:rsidR="00F529BC" w:rsidRPr="00F529BC" w:rsidRDefault="00F529BC" w:rsidP="00F529BC">
            <w:r w:rsidRPr="00F529BC">
              <w:t>7.367732</w:t>
            </w:r>
          </w:p>
        </w:tc>
        <w:tc>
          <w:tcPr>
            <w:tcW w:w="960" w:type="dxa"/>
            <w:noWrap/>
            <w:hideMark/>
          </w:tcPr>
          <w:p w14:paraId="1AF6E056" w14:textId="77777777" w:rsidR="00F529BC" w:rsidRPr="00F529BC" w:rsidRDefault="00F529BC" w:rsidP="00F529BC">
            <w:r w:rsidRPr="00F529BC">
              <w:t>8.579743</w:t>
            </w:r>
          </w:p>
        </w:tc>
        <w:tc>
          <w:tcPr>
            <w:tcW w:w="960" w:type="dxa"/>
            <w:noWrap/>
            <w:hideMark/>
          </w:tcPr>
          <w:p w14:paraId="0C08FED0" w14:textId="77777777" w:rsidR="00F529BC" w:rsidRPr="00F529BC" w:rsidRDefault="00F529BC" w:rsidP="00F529BC">
            <w:r w:rsidRPr="00F529BC">
              <w:t>12.21646</w:t>
            </w:r>
          </w:p>
        </w:tc>
        <w:tc>
          <w:tcPr>
            <w:tcW w:w="960" w:type="dxa"/>
            <w:noWrap/>
            <w:hideMark/>
          </w:tcPr>
          <w:p w14:paraId="5024348C" w14:textId="77777777" w:rsidR="00F529BC" w:rsidRPr="00F529BC" w:rsidRDefault="00F529BC" w:rsidP="00F529BC">
            <w:r w:rsidRPr="00F529BC">
              <w:t>11.37313</w:t>
            </w:r>
          </w:p>
        </w:tc>
      </w:tr>
      <w:tr w:rsidR="00F529BC" w:rsidRPr="00F529BC" w14:paraId="23F0E8D7" w14:textId="77777777" w:rsidTr="00F529BC">
        <w:trPr>
          <w:trHeight w:val="300"/>
        </w:trPr>
        <w:tc>
          <w:tcPr>
            <w:tcW w:w="960" w:type="dxa"/>
            <w:noWrap/>
            <w:hideMark/>
          </w:tcPr>
          <w:p w14:paraId="70F3A317" w14:textId="77777777" w:rsidR="00F529BC" w:rsidRPr="00F529BC" w:rsidRDefault="00F529BC" w:rsidP="00F529BC">
            <w:r w:rsidRPr="00F529BC">
              <w:t>2.877236</w:t>
            </w:r>
          </w:p>
        </w:tc>
        <w:tc>
          <w:tcPr>
            <w:tcW w:w="960" w:type="dxa"/>
            <w:noWrap/>
            <w:hideMark/>
          </w:tcPr>
          <w:p w14:paraId="4DC49EC5" w14:textId="77777777" w:rsidR="00F529BC" w:rsidRPr="00F529BC" w:rsidRDefault="00F529BC" w:rsidP="00F529BC">
            <w:r w:rsidRPr="00F529BC">
              <w:t>5.550845</w:t>
            </w:r>
          </w:p>
        </w:tc>
        <w:tc>
          <w:tcPr>
            <w:tcW w:w="960" w:type="dxa"/>
            <w:noWrap/>
            <w:hideMark/>
          </w:tcPr>
          <w:p w14:paraId="0B0BB753" w14:textId="77777777" w:rsidR="00F529BC" w:rsidRPr="00F529BC" w:rsidRDefault="00F529BC" w:rsidP="00F529BC">
            <w:r w:rsidRPr="00F529BC">
              <w:t>6.716161</w:t>
            </w:r>
          </w:p>
        </w:tc>
        <w:tc>
          <w:tcPr>
            <w:tcW w:w="960" w:type="dxa"/>
            <w:noWrap/>
            <w:hideMark/>
          </w:tcPr>
          <w:p w14:paraId="5B8490C4" w14:textId="77777777" w:rsidR="00F529BC" w:rsidRPr="00F529BC" w:rsidRDefault="00F529BC" w:rsidP="00F529BC">
            <w:r w:rsidRPr="00F529BC">
              <w:t>9.819221</w:t>
            </w:r>
          </w:p>
        </w:tc>
        <w:tc>
          <w:tcPr>
            <w:tcW w:w="960" w:type="dxa"/>
            <w:noWrap/>
            <w:hideMark/>
          </w:tcPr>
          <w:p w14:paraId="07B29017" w14:textId="77777777" w:rsidR="00F529BC" w:rsidRPr="00F529BC" w:rsidRDefault="00F529BC" w:rsidP="00F529BC">
            <w:r w:rsidRPr="00F529BC">
              <w:t>11.11023</w:t>
            </w:r>
          </w:p>
        </w:tc>
        <w:tc>
          <w:tcPr>
            <w:tcW w:w="960" w:type="dxa"/>
            <w:noWrap/>
            <w:hideMark/>
          </w:tcPr>
          <w:p w14:paraId="684E7082" w14:textId="77777777" w:rsidR="00F529BC" w:rsidRPr="00F529BC" w:rsidRDefault="00F529BC" w:rsidP="00F529BC">
            <w:r w:rsidRPr="00F529BC">
              <w:t>3.103013</w:t>
            </w:r>
          </w:p>
        </w:tc>
        <w:tc>
          <w:tcPr>
            <w:tcW w:w="960" w:type="dxa"/>
            <w:noWrap/>
            <w:hideMark/>
          </w:tcPr>
          <w:p w14:paraId="243F273C" w14:textId="77777777" w:rsidR="00F529BC" w:rsidRPr="00F529BC" w:rsidRDefault="00F529BC" w:rsidP="00F529BC">
            <w:r w:rsidRPr="00F529BC">
              <w:t>6.270515</w:t>
            </w:r>
          </w:p>
        </w:tc>
        <w:tc>
          <w:tcPr>
            <w:tcW w:w="960" w:type="dxa"/>
            <w:noWrap/>
            <w:hideMark/>
          </w:tcPr>
          <w:p w14:paraId="25D0F3E0" w14:textId="77777777" w:rsidR="00F529BC" w:rsidRPr="00F529BC" w:rsidRDefault="00F529BC" w:rsidP="00F529BC">
            <w:r w:rsidRPr="00F529BC">
              <w:t>7.363265</w:t>
            </w:r>
          </w:p>
        </w:tc>
        <w:tc>
          <w:tcPr>
            <w:tcW w:w="960" w:type="dxa"/>
            <w:noWrap/>
            <w:hideMark/>
          </w:tcPr>
          <w:p w14:paraId="5C28B25D" w14:textId="77777777" w:rsidR="00F529BC" w:rsidRPr="00F529BC" w:rsidRDefault="00F529BC" w:rsidP="00F529BC">
            <w:r w:rsidRPr="00F529BC">
              <w:t>9.420631</w:t>
            </w:r>
          </w:p>
        </w:tc>
        <w:tc>
          <w:tcPr>
            <w:tcW w:w="960" w:type="dxa"/>
            <w:noWrap/>
            <w:hideMark/>
          </w:tcPr>
          <w:p w14:paraId="204F7965" w14:textId="77777777" w:rsidR="00F529BC" w:rsidRPr="00F529BC" w:rsidRDefault="00F529BC" w:rsidP="00F529BC">
            <w:r w:rsidRPr="00F529BC">
              <w:t>15.67024</w:t>
            </w:r>
          </w:p>
        </w:tc>
      </w:tr>
      <w:tr w:rsidR="00F529BC" w:rsidRPr="00F529BC" w14:paraId="28A97802" w14:textId="77777777" w:rsidTr="00F529BC">
        <w:trPr>
          <w:trHeight w:val="300"/>
        </w:trPr>
        <w:tc>
          <w:tcPr>
            <w:tcW w:w="960" w:type="dxa"/>
            <w:noWrap/>
            <w:hideMark/>
          </w:tcPr>
          <w:p w14:paraId="6C214F14" w14:textId="77777777" w:rsidR="00F529BC" w:rsidRPr="00F529BC" w:rsidRDefault="00F529BC" w:rsidP="00F529BC">
            <w:r w:rsidRPr="00F529BC">
              <w:t>3.626741</w:t>
            </w:r>
          </w:p>
        </w:tc>
        <w:tc>
          <w:tcPr>
            <w:tcW w:w="960" w:type="dxa"/>
            <w:noWrap/>
            <w:hideMark/>
          </w:tcPr>
          <w:p w14:paraId="54E39D56" w14:textId="77777777" w:rsidR="00F529BC" w:rsidRPr="00F529BC" w:rsidRDefault="00F529BC" w:rsidP="00F529BC">
            <w:r w:rsidRPr="00F529BC">
              <w:t>5.692745</w:t>
            </w:r>
          </w:p>
        </w:tc>
        <w:tc>
          <w:tcPr>
            <w:tcW w:w="960" w:type="dxa"/>
            <w:noWrap/>
            <w:hideMark/>
          </w:tcPr>
          <w:p w14:paraId="3B17DBD0" w14:textId="77777777" w:rsidR="00F529BC" w:rsidRPr="00F529BC" w:rsidRDefault="00F529BC" w:rsidP="00F529BC">
            <w:r w:rsidRPr="00F529BC">
              <w:t>7.98043</w:t>
            </w:r>
          </w:p>
        </w:tc>
        <w:tc>
          <w:tcPr>
            <w:tcW w:w="960" w:type="dxa"/>
            <w:noWrap/>
            <w:hideMark/>
          </w:tcPr>
          <w:p w14:paraId="1D587FCC" w14:textId="77777777" w:rsidR="00F529BC" w:rsidRPr="00F529BC" w:rsidRDefault="00F529BC" w:rsidP="00F529BC">
            <w:r w:rsidRPr="00F529BC">
              <w:t>9.796325</w:t>
            </w:r>
          </w:p>
        </w:tc>
        <w:tc>
          <w:tcPr>
            <w:tcW w:w="960" w:type="dxa"/>
            <w:noWrap/>
            <w:hideMark/>
          </w:tcPr>
          <w:p w14:paraId="672B88A7" w14:textId="77777777" w:rsidR="00F529BC" w:rsidRPr="00F529BC" w:rsidRDefault="00F529BC" w:rsidP="00F529BC">
            <w:r w:rsidRPr="00F529BC">
              <w:t>11.49004</w:t>
            </w:r>
          </w:p>
        </w:tc>
        <w:tc>
          <w:tcPr>
            <w:tcW w:w="960" w:type="dxa"/>
            <w:noWrap/>
            <w:hideMark/>
          </w:tcPr>
          <w:p w14:paraId="0C265CD1" w14:textId="77777777" w:rsidR="00F529BC" w:rsidRPr="00F529BC" w:rsidRDefault="00F529BC" w:rsidP="00F529BC">
            <w:r w:rsidRPr="00F529BC">
              <w:t>3.976463</w:t>
            </w:r>
          </w:p>
        </w:tc>
        <w:tc>
          <w:tcPr>
            <w:tcW w:w="960" w:type="dxa"/>
            <w:noWrap/>
            <w:hideMark/>
          </w:tcPr>
          <w:p w14:paraId="36C371DA" w14:textId="77777777" w:rsidR="00F529BC" w:rsidRPr="00F529BC" w:rsidRDefault="00F529BC" w:rsidP="00F529BC">
            <w:r w:rsidRPr="00F529BC">
              <w:t>5.323603</w:t>
            </w:r>
          </w:p>
        </w:tc>
        <w:tc>
          <w:tcPr>
            <w:tcW w:w="960" w:type="dxa"/>
            <w:noWrap/>
            <w:hideMark/>
          </w:tcPr>
          <w:p w14:paraId="02F38D51" w14:textId="77777777" w:rsidR="00F529BC" w:rsidRPr="00F529BC" w:rsidRDefault="00F529BC" w:rsidP="00F529BC">
            <w:r w:rsidRPr="00F529BC">
              <w:t>7.131202</w:t>
            </w:r>
          </w:p>
        </w:tc>
        <w:tc>
          <w:tcPr>
            <w:tcW w:w="960" w:type="dxa"/>
            <w:noWrap/>
            <w:hideMark/>
          </w:tcPr>
          <w:p w14:paraId="54811D17" w14:textId="77777777" w:rsidR="00F529BC" w:rsidRPr="00F529BC" w:rsidRDefault="00F529BC" w:rsidP="00F529BC">
            <w:r w:rsidRPr="00F529BC">
              <w:t>16.77193</w:t>
            </w:r>
          </w:p>
        </w:tc>
        <w:tc>
          <w:tcPr>
            <w:tcW w:w="960" w:type="dxa"/>
            <w:noWrap/>
            <w:hideMark/>
          </w:tcPr>
          <w:p w14:paraId="7845CBD4" w14:textId="77777777" w:rsidR="00F529BC" w:rsidRPr="00F529BC" w:rsidRDefault="00F529BC" w:rsidP="00F529BC">
            <w:r w:rsidRPr="00F529BC">
              <w:t>16.44208</w:t>
            </w:r>
          </w:p>
        </w:tc>
      </w:tr>
      <w:tr w:rsidR="00F529BC" w:rsidRPr="00F529BC" w14:paraId="4C149505" w14:textId="77777777" w:rsidTr="00F529BC">
        <w:trPr>
          <w:trHeight w:val="300"/>
        </w:trPr>
        <w:tc>
          <w:tcPr>
            <w:tcW w:w="960" w:type="dxa"/>
            <w:noWrap/>
            <w:hideMark/>
          </w:tcPr>
          <w:p w14:paraId="086D9F19" w14:textId="77777777" w:rsidR="00F529BC" w:rsidRPr="00F529BC" w:rsidRDefault="00F529BC" w:rsidP="00F529BC">
            <w:r w:rsidRPr="00F529BC">
              <w:t>4.119145</w:t>
            </w:r>
          </w:p>
        </w:tc>
        <w:tc>
          <w:tcPr>
            <w:tcW w:w="960" w:type="dxa"/>
            <w:noWrap/>
            <w:hideMark/>
          </w:tcPr>
          <w:p w14:paraId="707D48A9" w14:textId="77777777" w:rsidR="00F529BC" w:rsidRPr="00F529BC" w:rsidRDefault="00F529BC" w:rsidP="00F529BC">
            <w:r w:rsidRPr="00F529BC">
              <w:t>6.110166</w:t>
            </w:r>
          </w:p>
        </w:tc>
        <w:tc>
          <w:tcPr>
            <w:tcW w:w="960" w:type="dxa"/>
            <w:noWrap/>
            <w:hideMark/>
          </w:tcPr>
          <w:p w14:paraId="11597FA5" w14:textId="77777777" w:rsidR="00F529BC" w:rsidRPr="00F529BC" w:rsidRDefault="00F529BC" w:rsidP="00F529BC">
            <w:r w:rsidRPr="00F529BC">
              <w:t>9.616153</w:t>
            </w:r>
          </w:p>
        </w:tc>
        <w:tc>
          <w:tcPr>
            <w:tcW w:w="960" w:type="dxa"/>
            <w:noWrap/>
            <w:hideMark/>
          </w:tcPr>
          <w:p w14:paraId="3182A759" w14:textId="77777777" w:rsidR="00F529BC" w:rsidRPr="00F529BC" w:rsidRDefault="00F529BC" w:rsidP="00F529BC">
            <w:r w:rsidRPr="00F529BC">
              <w:t>12.63953</w:t>
            </w:r>
          </w:p>
        </w:tc>
        <w:tc>
          <w:tcPr>
            <w:tcW w:w="960" w:type="dxa"/>
            <w:noWrap/>
            <w:hideMark/>
          </w:tcPr>
          <w:p w14:paraId="7C5AC2F7" w14:textId="77777777" w:rsidR="00F529BC" w:rsidRPr="00F529BC" w:rsidRDefault="00F529BC" w:rsidP="00F529BC">
            <w:r w:rsidRPr="00F529BC">
              <w:t>11.30947</w:t>
            </w:r>
          </w:p>
        </w:tc>
        <w:tc>
          <w:tcPr>
            <w:tcW w:w="960" w:type="dxa"/>
            <w:noWrap/>
            <w:hideMark/>
          </w:tcPr>
          <w:p w14:paraId="40F6826E" w14:textId="77777777" w:rsidR="00F529BC" w:rsidRPr="00F529BC" w:rsidRDefault="00F529BC" w:rsidP="00F529BC">
            <w:r w:rsidRPr="00F529BC">
              <w:t>3.819016</w:t>
            </w:r>
          </w:p>
        </w:tc>
        <w:tc>
          <w:tcPr>
            <w:tcW w:w="960" w:type="dxa"/>
            <w:noWrap/>
            <w:hideMark/>
          </w:tcPr>
          <w:p w14:paraId="4BF683D0" w14:textId="77777777" w:rsidR="00F529BC" w:rsidRPr="00F529BC" w:rsidRDefault="00F529BC" w:rsidP="00F529BC">
            <w:r w:rsidRPr="00F529BC">
              <w:t>7.327951</w:t>
            </w:r>
          </w:p>
        </w:tc>
        <w:tc>
          <w:tcPr>
            <w:tcW w:w="960" w:type="dxa"/>
            <w:noWrap/>
            <w:hideMark/>
          </w:tcPr>
          <w:p w14:paraId="4B2B91D6" w14:textId="77777777" w:rsidR="00F529BC" w:rsidRPr="00F529BC" w:rsidRDefault="00F529BC" w:rsidP="00F529BC">
            <w:r w:rsidRPr="00F529BC">
              <w:t>9.516432</w:t>
            </w:r>
          </w:p>
        </w:tc>
        <w:tc>
          <w:tcPr>
            <w:tcW w:w="960" w:type="dxa"/>
            <w:noWrap/>
            <w:hideMark/>
          </w:tcPr>
          <w:p w14:paraId="61869F53" w14:textId="77777777" w:rsidR="00F529BC" w:rsidRPr="00F529BC" w:rsidRDefault="00F529BC" w:rsidP="00F529BC">
            <w:r w:rsidRPr="00F529BC">
              <w:t>9.969358</w:t>
            </w:r>
          </w:p>
        </w:tc>
        <w:tc>
          <w:tcPr>
            <w:tcW w:w="960" w:type="dxa"/>
            <w:noWrap/>
            <w:hideMark/>
          </w:tcPr>
          <w:p w14:paraId="049B122A" w14:textId="77777777" w:rsidR="00F529BC" w:rsidRPr="00F529BC" w:rsidRDefault="00F529BC" w:rsidP="00F529BC">
            <w:r w:rsidRPr="00F529BC">
              <w:t>11.47959</w:t>
            </w:r>
          </w:p>
        </w:tc>
      </w:tr>
      <w:tr w:rsidR="00F529BC" w:rsidRPr="00F529BC" w14:paraId="2E9F0B8B" w14:textId="77777777" w:rsidTr="00F529BC">
        <w:trPr>
          <w:trHeight w:val="300"/>
        </w:trPr>
        <w:tc>
          <w:tcPr>
            <w:tcW w:w="960" w:type="dxa"/>
            <w:noWrap/>
            <w:hideMark/>
          </w:tcPr>
          <w:p w14:paraId="4CA5D0C2" w14:textId="77777777" w:rsidR="00F529BC" w:rsidRPr="00F529BC" w:rsidRDefault="00F529BC" w:rsidP="00F529BC">
            <w:pPr>
              <w:rPr>
                <w:b/>
                <w:bCs/>
              </w:rPr>
            </w:pPr>
            <w:r w:rsidRPr="00F529BC">
              <w:rPr>
                <w:b/>
                <w:bCs/>
              </w:rPr>
              <w:t>2.743226</w:t>
            </w:r>
          </w:p>
        </w:tc>
        <w:tc>
          <w:tcPr>
            <w:tcW w:w="960" w:type="dxa"/>
            <w:noWrap/>
            <w:hideMark/>
          </w:tcPr>
          <w:p w14:paraId="10468A8E" w14:textId="77777777" w:rsidR="00F529BC" w:rsidRPr="00F529BC" w:rsidRDefault="00F529BC" w:rsidP="00F529BC">
            <w:pPr>
              <w:rPr>
                <w:b/>
                <w:bCs/>
              </w:rPr>
            </w:pPr>
            <w:r w:rsidRPr="00F529BC">
              <w:rPr>
                <w:b/>
                <w:bCs/>
              </w:rPr>
              <w:t>5.03911</w:t>
            </w:r>
          </w:p>
        </w:tc>
        <w:tc>
          <w:tcPr>
            <w:tcW w:w="960" w:type="dxa"/>
            <w:noWrap/>
            <w:hideMark/>
          </w:tcPr>
          <w:p w14:paraId="7D3E2886" w14:textId="77777777" w:rsidR="00F529BC" w:rsidRPr="00F529BC" w:rsidRDefault="00F529BC" w:rsidP="00F529BC">
            <w:pPr>
              <w:rPr>
                <w:b/>
                <w:bCs/>
              </w:rPr>
            </w:pPr>
            <w:r w:rsidRPr="00F529BC">
              <w:rPr>
                <w:b/>
                <w:bCs/>
              </w:rPr>
              <w:t>7.480556</w:t>
            </w:r>
          </w:p>
        </w:tc>
        <w:tc>
          <w:tcPr>
            <w:tcW w:w="960" w:type="dxa"/>
            <w:noWrap/>
            <w:hideMark/>
          </w:tcPr>
          <w:p w14:paraId="54A58CB2" w14:textId="77777777" w:rsidR="00F529BC" w:rsidRPr="00F529BC" w:rsidRDefault="00F529BC" w:rsidP="00F529BC">
            <w:pPr>
              <w:rPr>
                <w:b/>
                <w:bCs/>
              </w:rPr>
            </w:pPr>
            <w:r w:rsidRPr="00F529BC">
              <w:rPr>
                <w:b/>
                <w:bCs/>
              </w:rPr>
              <w:t>9.736339</w:t>
            </w:r>
          </w:p>
        </w:tc>
        <w:tc>
          <w:tcPr>
            <w:tcW w:w="960" w:type="dxa"/>
            <w:noWrap/>
            <w:hideMark/>
          </w:tcPr>
          <w:p w14:paraId="6E1377C8" w14:textId="77777777" w:rsidR="00F529BC" w:rsidRPr="00F529BC" w:rsidRDefault="00F529BC" w:rsidP="00F529BC">
            <w:pPr>
              <w:rPr>
                <w:b/>
                <w:bCs/>
              </w:rPr>
            </w:pPr>
            <w:r w:rsidRPr="00F529BC">
              <w:rPr>
                <w:b/>
                <w:bCs/>
              </w:rPr>
              <w:t>12.39451</w:t>
            </w:r>
          </w:p>
        </w:tc>
        <w:tc>
          <w:tcPr>
            <w:tcW w:w="960" w:type="dxa"/>
            <w:noWrap/>
            <w:hideMark/>
          </w:tcPr>
          <w:p w14:paraId="7BE71BCE" w14:textId="77777777" w:rsidR="00F529BC" w:rsidRPr="00F529BC" w:rsidRDefault="00F529BC" w:rsidP="00F529BC">
            <w:pPr>
              <w:rPr>
                <w:b/>
                <w:bCs/>
              </w:rPr>
            </w:pPr>
            <w:r w:rsidRPr="00F529BC">
              <w:rPr>
                <w:b/>
                <w:bCs/>
              </w:rPr>
              <w:t>2.945448</w:t>
            </w:r>
          </w:p>
        </w:tc>
        <w:tc>
          <w:tcPr>
            <w:tcW w:w="960" w:type="dxa"/>
            <w:noWrap/>
            <w:hideMark/>
          </w:tcPr>
          <w:p w14:paraId="6C229A41" w14:textId="77777777" w:rsidR="00F529BC" w:rsidRPr="00F529BC" w:rsidRDefault="00F529BC" w:rsidP="00F529BC">
            <w:pPr>
              <w:rPr>
                <w:b/>
                <w:bCs/>
              </w:rPr>
            </w:pPr>
            <w:r w:rsidRPr="00F529BC">
              <w:rPr>
                <w:b/>
                <w:bCs/>
              </w:rPr>
              <w:t>5.375041</w:t>
            </w:r>
          </w:p>
        </w:tc>
        <w:tc>
          <w:tcPr>
            <w:tcW w:w="960" w:type="dxa"/>
            <w:noWrap/>
            <w:hideMark/>
          </w:tcPr>
          <w:p w14:paraId="0684A987" w14:textId="77777777" w:rsidR="00F529BC" w:rsidRPr="00F529BC" w:rsidRDefault="00F529BC" w:rsidP="00F529BC">
            <w:pPr>
              <w:rPr>
                <w:b/>
                <w:bCs/>
              </w:rPr>
            </w:pPr>
            <w:r w:rsidRPr="00F529BC">
              <w:rPr>
                <w:b/>
                <w:bCs/>
              </w:rPr>
              <w:t>7.241806</w:t>
            </w:r>
          </w:p>
        </w:tc>
        <w:tc>
          <w:tcPr>
            <w:tcW w:w="960" w:type="dxa"/>
            <w:noWrap/>
            <w:hideMark/>
          </w:tcPr>
          <w:p w14:paraId="2A68418A" w14:textId="77777777" w:rsidR="00F529BC" w:rsidRPr="00F529BC" w:rsidRDefault="00F529BC" w:rsidP="00F529BC">
            <w:pPr>
              <w:rPr>
                <w:b/>
                <w:bCs/>
              </w:rPr>
            </w:pPr>
            <w:r w:rsidRPr="00F529BC">
              <w:rPr>
                <w:b/>
                <w:bCs/>
              </w:rPr>
              <w:t>9.988396</w:t>
            </w:r>
          </w:p>
        </w:tc>
        <w:tc>
          <w:tcPr>
            <w:tcW w:w="960" w:type="dxa"/>
            <w:noWrap/>
            <w:hideMark/>
          </w:tcPr>
          <w:p w14:paraId="7CA70606" w14:textId="77777777" w:rsidR="00F529BC" w:rsidRPr="00F529BC" w:rsidRDefault="00F529BC" w:rsidP="00F529BC">
            <w:pPr>
              <w:rPr>
                <w:b/>
                <w:bCs/>
              </w:rPr>
            </w:pPr>
            <w:r w:rsidRPr="00F529BC">
              <w:rPr>
                <w:b/>
                <w:bCs/>
              </w:rPr>
              <w:t>12.70374</w:t>
            </w:r>
          </w:p>
        </w:tc>
      </w:tr>
    </w:tbl>
    <w:p w14:paraId="579DBB9B" w14:textId="2A09AA4A" w:rsidR="00F529BC" w:rsidRDefault="00F529BC" w:rsidP="00F529BC">
      <w:r>
        <w:lastRenderedPageBreak/>
        <w:t>Raw data for Section 4.4.2.9 with all nodes performing Document Query (6 active nodes)</w:t>
      </w:r>
    </w:p>
    <w:p w14:paraId="2FA425EC" w14:textId="77777777" w:rsidR="0043555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30"/>
        <w:gridCol w:w="1130"/>
        <w:gridCol w:w="1130"/>
        <w:gridCol w:w="1130"/>
        <w:gridCol w:w="1130"/>
        <w:gridCol w:w="1130"/>
        <w:gridCol w:w="1130"/>
        <w:gridCol w:w="1130"/>
        <w:gridCol w:w="1130"/>
        <w:gridCol w:w="1130"/>
      </w:tblGrid>
      <w:tr w:rsidR="00435557" w:rsidRPr="00435557" w14:paraId="3D781FD7" w14:textId="77777777" w:rsidTr="00435557">
        <w:trPr>
          <w:trHeight w:val="261"/>
        </w:trPr>
        <w:tc>
          <w:tcPr>
            <w:tcW w:w="1130" w:type="dxa"/>
            <w:noWrap/>
            <w:hideMark/>
          </w:tcPr>
          <w:p w14:paraId="474F8A27" w14:textId="77777777" w:rsidR="00435557" w:rsidRPr="00435557" w:rsidRDefault="00435557" w:rsidP="00435557">
            <w:r w:rsidRPr="00435557">
              <w:t>Tx01</w:t>
            </w:r>
          </w:p>
        </w:tc>
        <w:tc>
          <w:tcPr>
            <w:tcW w:w="1130" w:type="dxa"/>
            <w:noWrap/>
            <w:hideMark/>
          </w:tcPr>
          <w:p w14:paraId="5173D594" w14:textId="77777777" w:rsidR="00435557" w:rsidRPr="00435557" w:rsidRDefault="00435557" w:rsidP="00435557">
            <w:r w:rsidRPr="00435557">
              <w:t>Tx02</w:t>
            </w:r>
          </w:p>
        </w:tc>
        <w:tc>
          <w:tcPr>
            <w:tcW w:w="1130" w:type="dxa"/>
            <w:noWrap/>
            <w:hideMark/>
          </w:tcPr>
          <w:p w14:paraId="63D57FAE" w14:textId="77777777" w:rsidR="00435557" w:rsidRPr="00435557" w:rsidRDefault="00435557" w:rsidP="00435557">
            <w:r w:rsidRPr="00435557">
              <w:t>Tx03</w:t>
            </w:r>
          </w:p>
        </w:tc>
        <w:tc>
          <w:tcPr>
            <w:tcW w:w="1130" w:type="dxa"/>
            <w:noWrap/>
            <w:hideMark/>
          </w:tcPr>
          <w:p w14:paraId="10902C27" w14:textId="77777777" w:rsidR="00435557" w:rsidRPr="00435557" w:rsidRDefault="00435557" w:rsidP="00435557">
            <w:r w:rsidRPr="00435557">
              <w:t>Tx04</w:t>
            </w:r>
          </w:p>
        </w:tc>
        <w:tc>
          <w:tcPr>
            <w:tcW w:w="1130" w:type="dxa"/>
            <w:noWrap/>
            <w:hideMark/>
          </w:tcPr>
          <w:p w14:paraId="05FA83E7" w14:textId="77777777" w:rsidR="00435557" w:rsidRPr="00435557" w:rsidRDefault="00435557" w:rsidP="00435557">
            <w:r w:rsidRPr="00435557">
              <w:t>Tx05</w:t>
            </w:r>
          </w:p>
        </w:tc>
        <w:tc>
          <w:tcPr>
            <w:tcW w:w="1130" w:type="dxa"/>
            <w:noWrap/>
            <w:hideMark/>
          </w:tcPr>
          <w:p w14:paraId="76A2DD14" w14:textId="77777777" w:rsidR="00435557" w:rsidRPr="00435557" w:rsidRDefault="00435557" w:rsidP="00435557">
            <w:r w:rsidRPr="00435557">
              <w:t>Tx06</w:t>
            </w:r>
          </w:p>
        </w:tc>
        <w:tc>
          <w:tcPr>
            <w:tcW w:w="1130" w:type="dxa"/>
            <w:noWrap/>
            <w:hideMark/>
          </w:tcPr>
          <w:p w14:paraId="61082FE4" w14:textId="77777777" w:rsidR="00435557" w:rsidRPr="00435557" w:rsidRDefault="00435557" w:rsidP="00435557">
            <w:r w:rsidRPr="00435557">
              <w:t>Tx07</w:t>
            </w:r>
          </w:p>
        </w:tc>
        <w:tc>
          <w:tcPr>
            <w:tcW w:w="1130" w:type="dxa"/>
            <w:noWrap/>
            <w:hideMark/>
          </w:tcPr>
          <w:p w14:paraId="12221FC3" w14:textId="77777777" w:rsidR="00435557" w:rsidRPr="00435557" w:rsidRDefault="00435557" w:rsidP="00435557">
            <w:r w:rsidRPr="00435557">
              <w:t>Tx08</w:t>
            </w:r>
          </w:p>
        </w:tc>
        <w:tc>
          <w:tcPr>
            <w:tcW w:w="1130" w:type="dxa"/>
            <w:noWrap/>
            <w:hideMark/>
          </w:tcPr>
          <w:p w14:paraId="42293ED3" w14:textId="77777777" w:rsidR="00435557" w:rsidRPr="00435557" w:rsidRDefault="00435557" w:rsidP="00435557">
            <w:r w:rsidRPr="00435557">
              <w:t>Tx09</w:t>
            </w:r>
          </w:p>
        </w:tc>
        <w:tc>
          <w:tcPr>
            <w:tcW w:w="1130" w:type="dxa"/>
            <w:noWrap/>
            <w:hideMark/>
          </w:tcPr>
          <w:p w14:paraId="435C0D54" w14:textId="77777777" w:rsidR="00435557" w:rsidRPr="00435557" w:rsidRDefault="00435557" w:rsidP="00435557">
            <w:r w:rsidRPr="00435557">
              <w:t>Tx10</w:t>
            </w:r>
          </w:p>
        </w:tc>
      </w:tr>
      <w:tr w:rsidR="00435557" w:rsidRPr="00435557" w14:paraId="3BAFC736" w14:textId="77777777" w:rsidTr="00435557">
        <w:trPr>
          <w:trHeight w:val="261"/>
        </w:trPr>
        <w:tc>
          <w:tcPr>
            <w:tcW w:w="1130" w:type="dxa"/>
            <w:noWrap/>
            <w:hideMark/>
          </w:tcPr>
          <w:p w14:paraId="446A4A28" w14:textId="77777777" w:rsidR="00435557" w:rsidRPr="00435557" w:rsidRDefault="00435557" w:rsidP="00435557">
            <w:r w:rsidRPr="00435557">
              <w:t>2.654888</w:t>
            </w:r>
          </w:p>
        </w:tc>
        <w:tc>
          <w:tcPr>
            <w:tcW w:w="1130" w:type="dxa"/>
            <w:noWrap/>
            <w:hideMark/>
          </w:tcPr>
          <w:p w14:paraId="3CABAC36" w14:textId="77777777" w:rsidR="00435557" w:rsidRPr="00435557" w:rsidRDefault="00435557" w:rsidP="00435557">
            <w:r w:rsidRPr="00435557">
              <w:t>3.35046</w:t>
            </w:r>
          </w:p>
        </w:tc>
        <w:tc>
          <w:tcPr>
            <w:tcW w:w="1130" w:type="dxa"/>
            <w:noWrap/>
            <w:hideMark/>
          </w:tcPr>
          <w:p w14:paraId="20FA58A1" w14:textId="77777777" w:rsidR="00435557" w:rsidRPr="00435557" w:rsidRDefault="00435557" w:rsidP="00435557">
            <w:r w:rsidRPr="00435557">
              <w:t>4.787399</w:t>
            </w:r>
          </w:p>
        </w:tc>
        <w:tc>
          <w:tcPr>
            <w:tcW w:w="1130" w:type="dxa"/>
            <w:noWrap/>
            <w:hideMark/>
          </w:tcPr>
          <w:p w14:paraId="3F26D721" w14:textId="77777777" w:rsidR="00435557" w:rsidRPr="00435557" w:rsidRDefault="00435557" w:rsidP="00435557">
            <w:r w:rsidRPr="00435557">
              <w:t>6.221234</w:t>
            </w:r>
          </w:p>
        </w:tc>
        <w:tc>
          <w:tcPr>
            <w:tcW w:w="1130" w:type="dxa"/>
            <w:noWrap/>
            <w:hideMark/>
          </w:tcPr>
          <w:p w14:paraId="5017E122" w14:textId="77777777" w:rsidR="00435557" w:rsidRPr="00435557" w:rsidRDefault="00435557" w:rsidP="00435557">
            <w:r w:rsidRPr="00435557">
              <w:t>7.131696</w:t>
            </w:r>
          </w:p>
        </w:tc>
        <w:tc>
          <w:tcPr>
            <w:tcW w:w="1130" w:type="dxa"/>
            <w:noWrap/>
            <w:hideMark/>
          </w:tcPr>
          <w:p w14:paraId="3F24AE84" w14:textId="77777777" w:rsidR="00435557" w:rsidRPr="00435557" w:rsidRDefault="00435557" w:rsidP="00435557">
            <w:r w:rsidRPr="00435557">
              <w:t>2.472153</w:t>
            </w:r>
          </w:p>
        </w:tc>
        <w:tc>
          <w:tcPr>
            <w:tcW w:w="1130" w:type="dxa"/>
            <w:noWrap/>
            <w:hideMark/>
          </w:tcPr>
          <w:p w14:paraId="7D47DDA2" w14:textId="77777777" w:rsidR="00435557" w:rsidRPr="00435557" w:rsidRDefault="00435557" w:rsidP="00435557">
            <w:r w:rsidRPr="00435557">
              <w:t>2.9215</w:t>
            </w:r>
          </w:p>
        </w:tc>
        <w:tc>
          <w:tcPr>
            <w:tcW w:w="1130" w:type="dxa"/>
            <w:noWrap/>
            <w:hideMark/>
          </w:tcPr>
          <w:p w14:paraId="490E8E55" w14:textId="77777777" w:rsidR="00435557" w:rsidRPr="00435557" w:rsidRDefault="00435557" w:rsidP="00435557">
            <w:r w:rsidRPr="00435557">
              <w:t>6.42194</w:t>
            </w:r>
          </w:p>
        </w:tc>
        <w:tc>
          <w:tcPr>
            <w:tcW w:w="1130" w:type="dxa"/>
            <w:noWrap/>
            <w:hideMark/>
          </w:tcPr>
          <w:p w14:paraId="4E771DBB" w14:textId="77777777" w:rsidR="00435557" w:rsidRPr="00435557" w:rsidRDefault="00435557" w:rsidP="00435557">
            <w:r w:rsidRPr="00435557">
              <w:t>5.870857</w:t>
            </w:r>
          </w:p>
        </w:tc>
        <w:tc>
          <w:tcPr>
            <w:tcW w:w="1130" w:type="dxa"/>
            <w:noWrap/>
            <w:hideMark/>
          </w:tcPr>
          <w:p w14:paraId="4ABC7A61" w14:textId="77777777" w:rsidR="00435557" w:rsidRPr="00435557" w:rsidRDefault="00435557" w:rsidP="00435557">
            <w:r w:rsidRPr="00435557">
              <w:t>8.197565</w:t>
            </w:r>
          </w:p>
        </w:tc>
      </w:tr>
      <w:tr w:rsidR="00435557" w:rsidRPr="00435557" w14:paraId="585A9A05" w14:textId="77777777" w:rsidTr="00435557">
        <w:trPr>
          <w:trHeight w:val="261"/>
        </w:trPr>
        <w:tc>
          <w:tcPr>
            <w:tcW w:w="1130" w:type="dxa"/>
            <w:noWrap/>
            <w:hideMark/>
          </w:tcPr>
          <w:p w14:paraId="617A32A4" w14:textId="77777777" w:rsidR="00435557" w:rsidRPr="00435557" w:rsidRDefault="00435557" w:rsidP="00435557">
            <w:r w:rsidRPr="00435557">
              <w:t>2.720944</w:t>
            </w:r>
          </w:p>
        </w:tc>
        <w:tc>
          <w:tcPr>
            <w:tcW w:w="1130" w:type="dxa"/>
            <w:noWrap/>
            <w:hideMark/>
          </w:tcPr>
          <w:p w14:paraId="27F5971F" w14:textId="77777777" w:rsidR="00435557" w:rsidRPr="00435557" w:rsidRDefault="00435557" w:rsidP="00435557">
            <w:r w:rsidRPr="00435557">
              <w:t>3.880945</w:t>
            </w:r>
          </w:p>
        </w:tc>
        <w:tc>
          <w:tcPr>
            <w:tcW w:w="1130" w:type="dxa"/>
            <w:noWrap/>
            <w:hideMark/>
          </w:tcPr>
          <w:p w14:paraId="13B33610" w14:textId="77777777" w:rsidR="00435557" w:rsidRPr="00435557" w:rsidRDefault="00435557" w:rsidP="00435557">
            <w:r w:rsidRPr="00435557">
              <w:t>5.955715</w:t>
            </w:r>
          </w:p>
        </w:tc>
        <w:tc>
          <w:tcPr>
            <w:tcW w:w="1130" w:type="dxa"/>
            <w:noWrap/>
            <w:hideMark/>
          </w:tcPr>
          <w:p w14:paraId="5D2DC752" w14:textId="77777777" w:rsidR="00435557" w:rsidRPr="00435557" w:rsidRDefault="00435557" w:rsidP="00435557">
            <w:r w:rsidRPr="00435557">
              <w:t>6.28506</w:t>
            </w:r>
          </w:p>
        </w:tc>
        <w:tc>
          <w:tcPr>
            <w:tcW w:w="1130" w:type="dxa"/>
            <w:noWrap/>
            <w:hideMark/>
          </w:tcPr>
          <w:p w14:paraId="404487E1" w14:textId="77777777" w:rsidR="00435557" w:rsidRPr="00435557" w:rsidRDefault="00435557" w:rsidP="00435557">
            <w:r w:rsidRPr="00435557">
              <w:t>9.31828</w:t>
            </w:r>
          </w:p>
        </w:tc>
        <w:tc>
          <w:tcPr>
            <w:tcW w:w="1130" w:type="dxa"/>
            <w:noWrap/>
            <w:hideMark/>
          </w:tcPr>
          <w:p w14:paraId="201D9C94" w14:textId="77777777" w:rsidR="00435557" w:rsidRPr="00435557" w:rsidRDefault="00435557" w:rsidP="00435557">
            <w:r w:rsidRPr="00435557">
              <w:t>1.80531</w:t>
            </w:r>
          </w:p>
        </w:tc>
        <w:tc>
          <w:tcPr>
            <w:tcW w:w="1130" w:type="dxa"/>
            <w:noWrap/>
            <w:hideMark/>
          </w:tcPr>
          <w:p w14:paraId="2B0CAB70" w14:textId="77777777" w:rsidR="00435557" w:rsidRPr="00435557" w:rsidRDefault="00435557" w:rsidP="00435557">
            <w:r w:rsidRPr="00435557">
              <w:t>2.266482</w:t>
            </w:r>
          </w:p>
        </w:tc>
        <w:tc>
          <w:tcPr>
            <w:tcW w:w="1130" w:type="dxa"/>
            <w:noWrap/>
            <w:hideMark/>
          </w:tcPr>
          <w:p w14:paraId="2019C114" w14:textId="77777777" w:rsidR="00435557" w:rsidRPr="00435557" w:rsidRDefault="00435557" w:rsidP="00435557">
            <w:r w:rsidRPr="00435557">
              <w:t>4.573992</w:t>
            </w:r>
          </w:p>
        </w:tc>
        <w:tc>
          <w:tcPr>
            <w:tcW w:w="1130" w:type="dxa"/>
            <w:noWrap/>
            <w:hideMark/>
          </w:tcPr>
          <w:p w14:paraId="1710EA7E" w14:textId="77777777" w:rsidR="00435557" w:rsidRPr="00435557" w:rsidRDefault="00435557" w:rsidP="00435557">
            <w:r w:rsidRPr="00435557">
              <w:t>5.840188</w:t>
            </w:r>
          </w:p>
        </w:tc>
        <w:tc>
          <w:tcPr>
            <w:tcW w:w="1130" w:type="dxa"/>
            <w:noWrap/>
            <w:hideMark/>
          </w:tcPr>
          <w:p w14:paraId="7F00AF86" w14:textId="77777777" w:rsidR="00435557" w:rsidRPr="00435557" w:rsidRDefault="00435557" w:rsidP="00435557">
            <w:r w:rsidRPr="00435557">
              <w:t>7.760105</w:t>
            </w:r>
          </w:p>
        </w:tc>
      </w:tr>
      <w:tr w:rsidR="00435557" w:rsidRPr="00435557" w14:paraId="37C7EDDA" w14:textId="77777777" w:rsidTr="00435557">
        <w:trPr>
          <w:trHeight w:val="261"/>
        </w:trPr>
        <w:tc>
          <w:tcPr>
            <w:tcW w:w="1130" w:type="dxa"/>
            <w:noWrap/>
            <w:hideMark/>
          </w:tcPr>
          <w:p w14:paraId="26D392DA" w14:textId="77777777" w:rsidR="00435557" w:rsidRPr="00435557" w:rsidRDefault="00435557" w:rsidP="00435557">
            <w:r w:rsidRPr="00435557">
              <w:t>2.482988</w:t>
            </w:r>
          </w:p>
        </w:tc>
        <w:tc>
          <w:tcPr>
            <w:tcW w:w="1130" w:type="dxa"/>
            <w:noWrap/>
            <w:hideMark/>
          </w:tcPr>
          <w:p w14:paraId="1DB5714A" w14:textId="77777777" w:rsidR="00435557" w:rsidRPr="00435557" w:rsidRDefault="00435557" w:rsidP="00435557">
            <w:r w:rsidRPr="00435557">
              <w:t>3.100774</w:t>
            </w:r>
          </w:p>
        </w:tc>
        <w:tc>
          <w:tcPr>
            <w:tcW w:w="1130" w:type="dxa"/>
            <w:noWrap/>
            <w:hideMark/>
          </w:tcPr>
          <w:p w14:paraId="54C7F148" w14:textId="77777777" w:rsidR="00435557" w:rsidRPr="00435557" w:rsidRDefault="00435557" w:rsidP="00435557">
            <w:r w:rsidRPr="00435557">
              <w:t>5.434404</w:t>
            </w:r>
          </w:p>
        </w:tc>
        <w:tc>
          <w:tcPr>
            <w:tcW w:w="1130" w:type="dxa"/>
            <w:noWrap/>
            <w:hideMark/>
          </w:tcPr>
          <w:p w14:paraId="1580495A" w14:textId="77777777" w:rsidR="00435557" w:rsidRPr="00435557" w:rsidRDefault="00435557" w:rsidP="00435557">
            <w:r w:rsidRPr="00435557">
              <w:t>7.532666</w:t>
            </w:r>
          </w:p>
        </w:tc>
        <w:tc>
          <w:tcPr>
            <w:tcW w:w="1130" w:type="dxa"/>
            <w:noWrap/>
            <w:hideMark/>
          </w:tcPr>
          <w:p w14:paraId="758AAE46" w14:textId="77777777" w:rsidR="00435557" w:rsidRPr="00435557" w:rsidRDefault="00435557" w:rsidP="00435557">
            <w:r w:rsidRPr="00435557">
              <w:t>8.987145</w:t>
            </w:r>
          </w:p>
        </w:tc>
        <w:tc>
          <w:tcPr>
            <w:tcW w:w="1130" w:type="dxa"/>
            <w:noWrap/>
            <w:hideMark/>
          </w:tcPr>
          <w:p w14:paraId="644CB68D" w14:textId="77777777" w:rsidR="00435557" w:rsidRPr="00435557" w:rsidRDefault="00435557" w:rsidP="00435557">
            <w:r w:rsidRPr="00435557">
              <w:t>2.142579</w:t>
            </w:r>
          </w:p>
        </w:tc>
        <w:tc>
          <w:tcPr>
            <w:tcW w:w="1130" w:type="dxa"/>
            <w:noWrap/>
            <w:hideMark/>
          </w:tcPr>
          <w:p w14:paraId="6E043AA1" w14:textId="77777777" w:rsidR="00435557" w:rsidRPr="00435557" w:rsidRDefault="00435557" w:rsidP="00435557">
            <w:r w:rsidRPr="00435557">
              <w:t>3.336317</w:t>
            </w:r>
          </w:p>
        </w:tc>
        <w:tc>
          <w:tcPr>
            <w:tcW w:w="1130" w:type="dxa"/>
            <w:noWrap/>
            <w:hideMark/>
          </w:tcPr>
          <w:p w14:paraId="334A128C" w14:textId="77777777" w:rsidR="00435557" w:rsidRPr="00435557" w:rsidRDefault="00435557" w:rsidP="00435557">
            <w:r w:rsidRPr="00435557">
              <w:t>5.342185</w:t>
            </w:r>
          </w:p>
        </w:tc>
        <w:tc>
          <w:tcPr>
            <w:tcW w:w="1130" w:type="dxa"/>
            <w:noWrap/>
            <w:hideMark/>
          </w:tcPr>
          <w:p w14:paraId="3BB6599B" w14:textId="77777777" w:rsidR="00435557" w:rsidRPr="00435557" w:rsidRDefault="00435557" w:rsidP="00435557">
            <w:r w:rsidRPr="00435557">
              <w:t>6.473656</w:t>
            </w:r>
          </w:p>
        </w:tc>
        <w:tc>
          <w:tcPr>
            <w:tcW w:w="1130" w:type="dxa"/>
            <w:noWrap/>
            <w:hideMark/>
          </w:tcPr>
          <w:p w14:paraId="5D98537E" w14:textId="77777777" w:rsidR="00435557" w:rsidRPr="00435557" w:rsidRDefault="00435557" w:rsidP="00435557">
            <w:r w:rsidRPr="00435557">
              <w:t>10.79971</w:t>
            </w:r>
          </w:p>
        </w:tc>
      </w:tr>
      <w:tr w:rsidR="00435557" w:rsidRPr="00435557" w14:paraId="0622EA7B" w14:textId="77777777" w:rsidTr="00435557">
        <w:trPr>
          <w:trHeight w:val="261"/>
        </w:trPr>
        <w:tc>
          <w:tcPr>
            <w:tcW w:w="1130" w:type="dxa"/>
            <w:noWrap/>
            <w:hideMark/>
          </w:tcPr>
          <w:p w14:paraId="0BFC9F50" w14:textId="77777777" w:rsidR="00435557" w:rsidRPr="00435557" w:rsidRDefault="00435557" w:rsidP="00435557">
            <w:r w:rsidRPr="00435557">
              <w:t>2.632306</w:t>
            </w:r>
          </w:p>
        </w:tc>
        <w:tc>
          <w:tcPr>
            <w:tcW w:w="1130" w:type="dxa"/>
            <w:noWrap/>
            <w:hideMark/>
          </w:tcPr>
          <w:p w14:paraId="75786EBD" w14:textId="77777777" w:rsidR="00435557" w:rsidRPr="00435557" w:rsidRDefault="00435557" w:rsidP="00435557">
            <w:r w:rsidRPr="00435557">
              <w:t>2.941063</w:t>
            </w:r>
          </w:p>
        </w:tc>
        <w:tc>
          <w:tcPr>
            <w:tcW w:w="1130" w:type="dxa"/>
            <w:noWrap/>
            <w:hideMark/>
          </w:tcPr>
          <w:p w14:paraId="283D4F15" w14:textId="77777777" w:rsidR="00435557" w:rsidRPr="00435557" w:rsidRDefault="00435557" w:rsidP="00435557">
            <w:r w:rsidRPr="00435557">
              <w:t>5.829377</w:t>
            </w:r>
          </w:p>
        </w:tc>
        <w:tc>
          <w:tcPr>
            <w:tcW w:w="1130" w:type="dxa"/>
            <w:noWrap/>
            <w:hideMark/>
          </w:tcPr>
          <w:p w14:paraId="530FAD5F" w14:textId="77777777" w:rsidR="00435557" w:rsidRPr="00435557" w:rsidRDefault="00435557" w:rsidP="00435557">
            <w:r w:rsidRPr="00435557">
              <w:t>6.833587</w:t>
            </w:r>
          </w:p>
        </w:tc>
        <w:tc>
          <w:tcPr>
            <w:tcW w:w="1130" w:type="dxa"/>
            <w:noWrap/>
            <w:hideMark/>
          </w:tcPr>
          <w:p w14:paraId="1B7B0010" w14:textId="77777777" w:rsidR="00435557" w:rsidRPr="00435557" w:rsidRDefault="00435557" w:rsidP="00435557">
            <w:r w:rsidRPr="00435557">
              <w:t>7.46124</w:t>
            </w:r>
          </w:p>
        </w:tc>
        <w:tc>
          <w:tcPr>
            <w:tcW w:w="1130" w:type="dxa"/>
            <w:noWrap/>
            <w:hideMark/>
          </w:tcPr>
          <w:p w14:paraId="58BE2487" w14:textId="77777777" w:rsidR="00435557" w:rsidRPr="00435557" w:rsidRDefault="00435557" w:rsidP="00435557">
            <w:r w:rsidRPr="00435557">
              <w:t>2.272002</w:t>
            </w:r>
          </w:p>
        </w:tc>
        <w:tc>
          <w:tcPr>
            <w:tcW w:w="1130" w:type="dxa"/>
            <w:noWrap/>
            <w:hideMark/>
          </w:tcPr>
          <w:p w14:paraId="118C2A29" w14:textId="77777777" w:rsidR="00435557" w:rsidRPr="00435557" w:rsidRDefault="00435557" w:rsidP="00435557">
            <w:r w:rsidRPr="00435557">
              <w:t>3.722424</w:t>
            </w:r>
          </w:p>
        </w:tc>
        <w:tc>
          <w:tcPr>
            <w:tcW w:w="1130" w:type="dxa"/>
            <w:noWrap/>
            <w:hideMark/>
          </w:tcPr>
          <w:p w14:paraId="493A1593" w14:textId="77777777" w:rsidR="00435557" w:rsidRPr="00435557" w:rsidRDefault="00435557" w:rsidP="00435557">
            <w:r w:rsidRPr="00435557">
              <w:t>4.694125</w:t>
            </w:r>
          </w:p>
        </w:tc>
        <w:tc>
          <w:tcPr>
            <w:tcW w:w="1130" w:type="dxa"/>
            <w:noWrap/>
            <w:hideMark/>
          </w:tcPr>
          <w:p w14:paraId="545A8876" w14:textId="77777777" w:rsidR="00435557" w:rsidRPr="00435557" w:rsidRDefault="00435557" w:rsidP="00435557">
            <w:r w:rsidRPr="00435557">
              <w:t>6.669032</w:t>
            </w:r>
          </w:p>
        </w:tc>
        <w:tc>
          <w:tcPr>
            <w:tcW w:w="1130" w:type="dxa"/>
            <w:noWrap/>
            <w:hideMark/>
          </w:tcPr>
          <w:p w14:paraId="3031EB76" w14:textId="77777777" w:rsidR="00435557" w:rsidRPr="00435557" w:rsidRDefault="00435557" w:rsidP="00435557">
            <w:r w:rsidRPr="00435557">
              <w:t>8.492552</w:t>
            </w:r>
          </w:p>
        </w:tc>
      </w:tr>
      <w:tr w:rsidR="00435557" w:rsidRPr="00435557" w14:paraId="3983B328" w14:textId="77777777" w:rsidTr="00435557">
        <w:trPr>
          <w:trHeight w:val="261"/>
        </w:trPr>
        <w:tc>
          <w:tcPr>
            <w:tcW w:w="1130" w:type="dxa"/>
            <w:noWrap/>
            <w:hideMark/>
          </w:tcPr>
          <w:p w14:paraId="048A37A5" w14:textId="77777777" w:rsidR="00435557" w:rsidRPr="00435557" w:rsidRDefault="00435557" w:rsidP="00435557">
            <w:r w:rsidRPr="00435557">
              <w:t>2.696839</w:t>
            </w:r>
          </w:p>
        </w:tc>
        <w:tc>
          <w:tcPr>
            <w:tcW w:w="1130" w:type="dxa"/>
            <w:noWrap/>
            <w:hideMark/>
          </w:tcPr>
          <w:p w14:paraId="458568F1" w14:textId="77777777" w:rsidR="00435557" w:rsidRPr="00435557" w:rsidRDefault="00435557" w:rsidP="00435557">
            <w:r w:rsidRPr="00435557">
              <w:t>3.246174</w:t>
            </w:r>
          </w:p>
        </w:tc>
        <w:tc>
          <w:tcPr>
            <w:tcW w:w="1130" w:type="dxa"/>
            <w:noWrap/>
            <w:hideMark/>
          </w:tcPr>
          <w:p w14:paraId="2A17C1A4" w14:textId="77777777" w:rsidR="00435557" w:rsidRPr="00435557" w:rsidRDefault="00435557" w:rsidP="00435557">
            <w:r w:rsidRPr="00435557">
              <w:t>5.365901</w:t>
            </w:r>
          </w:p>
        </w:tc>
        <w:tc>
          <w:tcPr>
            <w:tcW w:w="1130" w:type="dxa"/>
            <w:noWrap/>
            <w:hideMark/>
          </w:tcPr>
          <w:p w14:paraId="6C6C6D1E" w14:textId="77777777" w:rsidR="00435557" w:rsidRPr="00435557" w:rsidRDefault="00435557" w:rsidP="00435557">
            <w:r w:rsidRPr="00435557">
              <w:t>8.233309</w:t>
            </w:r>
          </w:p>
        </w:tc>
        <w:tc>
          <w:tcPr>
            <w:tcW w:w="1130" w:type="dxa"/>
            <w:noWrap/>
            <w:hideMark/>
          </w:tcPr>
          <w:p w14:paraId="16A30F1D" w14:textId="77777777" w:rsidR="00435557" w:rsidRPr="00435557" w:rsidRDefault="00435557" w:rsidP="00435557">
            <w:r w:rsidRPr="00435557">
              <w:t>11.26844</w:t>
            </w:r>
          </w:p>
        </w:tc>
        <w:tc>
          <w:tcPr>
            <w:tcW w:w="1130" w:type="dxa"/>
            <w:noWrap/>
            <w:hideMark/>
          </w:tcPr>
          <w:p w14:paraId="08877EB7" w14:textId="77777777" w:rsidR="00435557" w:rsidRPr="00435557" w:rsidRDefault="00435557" w:rsidP="00435557">
            <w:r w:rsidRPr="00435557">
              <w:t>1.830104</w:t>
            </w:r>
          </w:p>
        </w:tc>
        <w:tc>
          <w:tcPr>
            <w:tcW w:w="1130" w:type="dxa"/>
            <w:noWrap/>
            <w:hideMark/>
          </w:tcPr>
          <w:p w14:paraId="5114E847" w14:textId="77777777" w:rsidR="00435557" w:rsidRPr="00435557" w:rsidRDefault="00435557" w:rsidP="00435557">
            <w:r w:rsidRPr="00435557">
              <w:t>4.420528</w:t>
            </w:r>
          </w:p>
        </w:tc>
        <w:tc>
          <w:tcPr>
            <w:tcW w:w="1130" w:type="dxa"/>
            <w:noWrap/>
            <w:hideMark/>
          </w:tcPr>
          <w:p w14:paraId="2A1FD5AB" w14:textId="77777777" w:rsidR="00435557" w:rsidRPr="00435557" w:rsidRDefault="00435557" w:rsidP="00435557">
            <w:r w:rsidRPr="00435557">
              <w:t>6.290065</w:t>
            </w:r>
          </w:p>
        </w:tc>
        <w:tc>
          <w:tcPr>
            <w:tcW w:w="1130" w:type="dxa"/>
            <w:noWrap/>
            <w:hideMark/>
          </w:tcPr>
          <w:p w14:paraId="2254CDDA" w14:textId="77777777" w:rsidR="00435557" w:rsidRPr="00435557" w:rsidRDefault="00435557" w:rsidP="00435557">
            <w:r w:rsidRPr="00435557">
              <w:t>8.613781</w:t>
            </w:r>
          </w:p>
        </w:tc>
        <w:tc>
          <w:tcPr>
            <w:tcW w:w="1130" w:type="dxa"/>
            <w:noWrap/>
            <w:hideMark/>
          </w:tcPr>
          <w:p w14:paraId="2A69D7AC" w14:textId="77777777" w:rsidR="00435557" w:rsidRPr="00435557" w:rsidRDefault="00435557" w:rsidP="00435557">
            <w:r w:rsidRPr="00435557">
              <w:t>8.611536</w:t>
            </w:r>
          </w:p>
        </w:tc>
      </w:tr>
      <w:tr w:rsidR="00435557" w:rsidRPr="00435557" w14:paraId="2215FFC4" w14:textId="77777777" w:rsidTr="00435557">
        <w:trPr>
          <w:trHeight w:val="261"/>
        </w:trPr>
        <w:tc>
          <w:tcPr>
            <w:tcW w:w="1130" w:type="dxa"/>
            <w:noWrap/>
            <w:hideMark/>
          </w:tcPr>
          <w:p w14:paraId="0C7CDEED" w14:textId="77777777" w:rsidR="00435557" w:rsidRPr="00435557" w:rsidRDefault="00435557" w:rsidP="00435557">
            <w:r w:rsidRPr="00435557">
              <w:t>2.374205</w:t>
            </w:r>
          </w:p>
        </w:tc>
        <w:tc>
          <w:tcPr>
            <w:tcW w:w="1130" w:type="dxa"/>
            <w:noWrap/>
            <w:hideMark/>
          </w:tcPr>
          <w:p w14:paraId="2D80D1F6" w14:textId="77777777" w:rsidR="00435557" w:rsidRPr="00435557" w:rsidRDefault="00435557" w:rsidP="00435557">
            <w:r w:rsidRPr="00435557">
              <w:t>3.963169</w:t>
            </w:r>
          </w:p>
        </w:tc>
        <w:tc>
          <w:tcPr>
            <w:tcW w:w="1130" w:type="dxa"/>
            <w:noWrap/>
            <w:hideMark/>
          </w:tcPr>
          <w:p w14:paraId="4203961F" w14:textId="77777777" w:rsidR="00435557" w:rsidRPr="00435557" w:rsidRDefault="00435557" w:rsidP="00435557">
            <w:r w:rsidRPr="00435557">
              <w:t>5.759996</w:t>
            </w:r>
          </w:p>
        </w:tc>
        <w:tc>
          <w:tcPr>
            <w:tcW w:w="1130" w:type="dxa"/>
            <w:noWrap/>
            <w:hideMark/>
          </w:tcPr>
          <w:p w14:paraId="1EA2EF3E" w14:textId="77777777" w:rsidR="00435557" w:rsidRPr="00435557" w:rsidRDefault="00435557" w:rsidP="00435557">
            <w:r w:rsidRPr="00435557">
              <w:t>6.463462</w:t>
            </w:r>
          </w:p>
        </w:tc>
        <w:tc>
          <w:tcPr>
            <w:tcW w:w="1130" w:type="dxa"/>
            <w:noWrap/>
            <w:hideMark/>
          </w:tcPr>
          <w:p w14:paraId="6BC0D80A" w14:textId="77777777" w:rsidR="00435557" w:rsidRPr="00435557" w:rsidRDefault="00435557" w:rsidP="00435557">
            <w:r w:rsidRPr="00435557">
              <w:t>9.767065</w:t>
            </w:r>
          </w:p>
        </w:tc>
        <w:tc>
          <w:tcPr>
            <w:tcW w:w="1130" w:type="dxa"/>
            <w:noWrap/>
            <w:hideMark/>
          </w:tcPr>
          <w:p w14:paraId="602CF283" w14:textId="77777777" w:rsidR="00435557" w:rsidRPr="00435557" w:rsidRDefault="00435557" w:rsidP="00435557">
            <w:r w:rsidRPr="00435557">
              <w:t>2.70991</w:t>
            </w:r>
          </w:p>
        </w:tc>
        <w:tc>
          <w:tcPr>
            <w:tcW w:w="1130" w:type="dxa"/>
            <w:noWrap/>
            <w:hideMark/>
          </w:tcPr>
          <w:p w14:paraId="37608799" w14:textId="77777777" w:rsidR="00435557" w:rsidRPr="00435557" w:rsidRDefault="00435557" w:rsidP="00435557">
            <w:r w:rsidRPr="00435557">
              <w:t>4.161261</w:t>
            </w:r>
          </w:p>
        </w:tc>
        <w:tc>
          <w:tcPr>
            <w:tcW w:w="1130" w:type="dxa"/>
            <w:noWrap/>
            <w:hideMark/>
          </w:tcPr>
          <w:p w14:paraId="0D3EC3AA" w14:textId="77777777" w:rsidR="00435557" w:rsidRPr="00435557" w:rsidRDefault="00435557" w:rsidP="00435557">
            <w:r w:rsidRPr="00435557">
              <w:t>5.425868</w:t>
            </w:r>
          </w:p>
        </w:tc>
        <w:tc>
          <w:tcPr>
            <w:tcW w:w="1130" w:type="dxa"/>
            <w:noWrap/>
            <w:hideMark/>
          </w:tcPr>
          <w:p w14:paraId="3BE50462" w14:textId="77777777" w:rsidR="00435557" w:rsidRPr="00435557" w:rsidRDefault="00435557" w:rsidP="00435557">
            <w:r w:rsidRPr="00435557">
              <w:t>6.550149</w:t>
            </w:r>
          </w:p>
        </w:tc>
        <w:tc>
          <w:tcPr>
            <w:tcW w:w="1130" w:type="dxa"/>
            <w:noWrap/>
            <w:hideMark/>
          </w:tcPr>
          <w:p w14:paraId="5BE60335" w14:textId="77777777" w:rsidR="00435557" w:rsidRPr="00435557" w:rsidRDefault="00435557" w:rsidP="00435557">
            <w:r w:rsidRPr="00435557">
              <w:t>9.248049</w:t>
            </w:r>
          </w:p>
        </w:tc>
      </w:tr>
      <w:tr w:rsidR="00435557" w:rsidRPr="00435557" w14:paraId="19B79276" w14:textId="77777777" w:rsidTr="00435557">
        <w:trPr>
          <w:trHeight w:val="261"/>
        </w:trPr>
        <w:tc>
          <w:tcPr>
            <w:tcW w:w="1130" w:type="dxa"/>
            <w:noWrap/>
            <w:hideMark/>
          </w:tcPr>
          <w:p w14:paraId="4101D12E" w14:textId="77777777" w:rsidR="00435557" w:rsidRPr="00435557" w:rsidRDefault="00435557" w:rsidP="00435557">
            <w:r w:rsidRPr="00435557">
              <w:t>2.36213</w:t>
            </w:r>
          </w:p>
        </w:tc>
        <w:tc>
          <w:tcPr>
            <w:tcW w:w="1130" w:type="dxa"/>
            <w:noWrap/>
            <w:hideMark/>
          </w:tcPr>
          <w:p w14:paraId="7DC2966B" w14:textId="77777777" w:rsidR="00435557" w:rsidRPr="00435557" w:rsidRDefault="00435557" w:rsidP="00435557">
            <w:r w:rsidRPr="00435557">
              <w:t>3.755479</w:t>
            </w:r>
          </w:p>
        </w:tc>
        <w:tc>
          <w:tcPr>
            <w:tcW w:w="1130" w:type="dxa"/>
            <w:noWrap/>
            <w:hideMark/>
          </w:tcPr>
          <w:p w14:paraId="2D11765E" w14:textId="77777777" w:rsidR="00435557" w:rsidRPr="00435557" w:rsidRDefault="00435557" w:rsidP="00435557">
            <w:r w:rsidRPr="00435557">
              <w:t>5.447565</w:t>
            </w:r>
          </w:p>
        </w:tc>
        <w:tc>
          <w:tcPr>
            <w:tcW w:w="1130" w:type="dxa"/>
            <w:noWrap/>
            <w:hideMark/>
          </w:tcPr>
          <w:p w14:paraId="11F6B26B" w14:textId="77777777" w:rsidR="00435557" w:rsidRPr="00435557" w:rsidRDefault="00435557" w:rsidP="00435557">
            <w:r w:rsidRPr="00435557">
              <w:t>8.183898</w:t>
            </w:r>
          </w:p>
        </w:tc>
        <w:tc>
          <w:tcPr>
            <w:tcW w:w="1130" w:type="dxa"/>
            <w:noWrap/>
            <w:hideMark/>
          </w:tcPr>
          <w:p w14:paraId="4027642D" w14:textId="77777777" w:rsidR="00435557" w:rsidRPr="00435557" w:rsidRDefault="00435557" w:rsidP="00435557">
            <w:r w:rsidRPr="00435557">
              <w:t>8.844637</w:t>
            </w:r>
          </w:p>
        </w:tc>
        <w:tc>
          <w:tcPr>
            <w:tcW w:w="1130" w:type="dxa"/>
            <w:noWrap/>
            <w:hideMark/>
          </w:tcPr>
          <w:p w14:paraId="423AD9C1" w14:textId="77777777" w:rsidR="00435557" w:rsidRPr="00435557" w:rsidRDefault="00435557" w:rsidP="00435557">
            <w:r w:rsidRPr="00435557">
              <w:t>2.342689</w:t>
            </w:r>
          </w:p>
        </w:tc>
        <w:tc>
          <w:tcPr>
            <w:tcW w:w="1130" w:type="dxa"/>
            <w:noWrap/>
            <w:hideMark/>
          </w:tcPr>
          <w:p w14:paraId="66C09EEC" w14:textId="77777777" w:rsidR="00435557" w:rsidRPr="00435557" w:rsidRDefault="00435557" w:rsidP="00435557">
            <w:r w:rsidRPr="00435557">
              <w:t>3.854664</w:t>
            </w:r>
          </w:p>
        </w:tc>
        <w:tc>
          <w:tcPr>
            <w:tcW w:w="1130" w:type="dxa"/>
            <w:noWrap/>
            <w:hideMark/>
          </w:tcPr>
          <w:p w14:paraId="069DAD76" w14:textId="77777777" w:rsidR="00435557" w:rsidRPr="00435557" w:rsidRDefault="00435557" w:rsidP="00435557">
            <w:r w:rsidRPr="00435557">
              <w:t>5.425425</w:t>
            </w:r>
          </w:p>
        </w:tc>
        <w:tc>
          <w:tcPr>
            <w:tcW w:w="1130" w:type="dxa"/>
            <w:noWrap/>
            <w:hideMark/>
          </w:tcPr>
          <w:p w14:paraId="6A1446A8" w14:textId="77777777" w:rsidR="00435557" w:rsidRPr="00435557" w:rsidRDefault="00435557" w:rsidP="00435557">
            <w:r w:rsidRPr="00435557">
              <w:t>6.797555</w:t>
            </w:r>
          </w:p>
        </w:tc>
        <w:tc>
          <w:tcPr>
            <w:tcW w:w="1130" w:type="dxa"/>
            <w:noWrap/>
            <w:hideMark/>
          </w:tcPr>
          <w:p w14:paraId="26E77D1D" w14:textId="77777777" w:rsidR="00435557" w:rsidRPr="00435557" w:rsidRDefault="00435557" w:rsidP="00435557">
            <w:r w:rsidRPr="00435557">
              <w:t>11.11352</w:t>
            </w:r>
          </w:p>
        </w:tc>
      </w:tr>
      <w:tr w:rsidR="00435557" w:rsidRPr="00435557" w14:paraId="7B97DB78" w14:textId="77777777" w:rsidTr="00435557">
        <w:trPr>
          <w:trHeight w:val="261"/>
        </w:trPr>
        <w:tc>
          <w:tcPr>
            <w:tcW w:w="1130" w:type="dxa"/>
            <w:noWrap/>
            <w:hideMark/>
          </w:tcPr>
          <w:p w14:paraId="327A72F0" w14:textId="77777777" w:rsidR="00435557" w:rsidRPr="00435557" w:rsidRDefault="00435557" w:rsidP="00435557">
            <w:r w:rsidRPr="00435557">
              <w:t>2.402177</w:t>
            </w:r>
          </w:p>
        </w:tc>
        <w:tc>
          <w:tcPr>
            <w:tcW w:w="1130" w:type="dxa"/>
            <w:noWrap/>
            <w:hideMark/>
          </w:tcPr>
          <w:p w14:paraId="1E983243" w14:textId="77777777" w:rsidR="00435557" w:rsidRPr="00435557" w:rsidRDefault="00435557" w:rsidP="00435557">
            <w:r w:rsidRPr="00435557">
              <w:t>4.586823</w:t>
            </w:r>
          </w:p>
        </w:tc>
        <w:tc>
          <w:tcPr>
            <w:tcW w:w="1130" w:type="dxa"/>
            <w:noWrap/>
            <w:hideMark/>
          </w:tcPr>
          <w:p w14:paraId="4FCCFC58" w14:textId="77777777" w:rsidR="00435557" w:rsidRPr="00435557" w:rsidRDefault="00435557" w:rsidP="00435557">
            <w:r w:rsidRPr="00435557">
              <w:t>6.708735</w:t>
            </w:r>
          </w:p>
        </w:tc>
        <w:tc>
          <w:tcPr>
            <w:tcW w:w="1130" w:type="dxa"/>
            <w:noWrap/>
            <w:hideMark/>
          </w:tcPr>
          <w:p w14:paraId="05F9AB2B" w14:textId="77777777" w:rsidR="00435557" w:rsidRPr="00435557" w:rsidRDefault="00435557" w:rsidP="00435557">
            <w:r w:rsidRPr="00435557">
              <w:t>7.661688</w:t>
            </w:r>
          </w:p>
        </w:tc>
        <w:tc>
          <w:tcPr>
            <w:tcW w:w="1130" w:type="dxa"/>
            <w:noWrap/>
            <w:hideMark/>
          </w:tcPr>
          <w:p w14:paraId="56283303" w14:textId="77777777" w:rsidR="00435557" w:rsidRPr="00435557" w:rsidRDefault="00435557" w:rsidP="00435557">
            <w:r w:rsidRPr="00435557">
              <w:t>12.47168</w:t>
            </w:r>
          </w:p>
        </w:tc>
        <w:tc>
          <w:tcPr>
            <w:tcW w:w="1130" w:type="dxa"/>
            <w:noWrap/>
            <w:hideMark/>
          </w:tcPr>
          <w:p w14:paraId="5F39E23D" w14:textId="77777777" w:rsidR="00435557" w:rsidRPr="00435557" w:rsidRDefault="00435557" w:rsidP="00435557">
            <w:r w:rsidRPr="00435557">
              <w:t>2.208642</w:t>
            </w:r>
          </w:p>
        </w:tc>
        <w:tc>
          <w:tcPr>
            <w:tcW w:w="1130" w:type="dxa"/>
            <w:noWrap/>
            <w:hideMark/>
          </w:tcPr>
          <w:p w14:paraId="4AA92A6E" w14:textId="77777777" w:rsidR="00435557" w:rsidRPr="00435557" w:rsidRDefault="00435557" w:rsidP="00435557">
            <w:r w:rsidRPr="00435557">
              <w:t>4.457714</w:t>
            </w:r>
          </w:p>
        </w:tc>
        <w:tc>
          <w:tcPr>
            <w:tcW w:w="1130" w:type="dxa"/>
            <w:noWrap/>
            <w:hideMark/>
          </w:tcPr>
          <w:p w14:paraId="56CDA9DB" w14:textId="77777777" w:rsidR="00435557" w:rsidRPr="00435557" w:rsidRDefault="00435557" w:rsidP="00435557">
            <w:r w:rsidRPr="00435557">
              <w:t>5.763975</w:t>
            </w:r>
          </w:p>
        </w:tc>
        <w:tc>
          <w:tcPr>
            <w:tcW w:w="1130" w:type="dxa"/>
            <w:noWrap/>
            <w:hideMark/>
          </w:tcPr>
          <w:p w14:paraId="2AFA25FB" w14:textId="77777777" w:rsidR="00435557" w:rsidRPr="00435557" w:rsidRDefault="00435557" w:rsidP="00435557">
            <w:r w:rsidRPr="00435557">
              <w:t>8.674059</w:t>
            </w:r>
          </w:p>
        </w:tc>
        <w:tc>
          <w:tcPr>
            <w:tcW w:w="1130" w:type="dxa"/>
            <w:noWrap/>
            <w:hideMark/>
          </w:tcPr>
          <w:p w14:paraId="598FC57B" w14:textId="77777777" w:rsidR="00435557" w:rsidRPr="00435557" w:rsidRDefault="00435557" w:rsidP="00435557">
            <w:r w:rsidRPr="00435557">
              <w:t>8.174775</w:t>
            </w:r>
          </w:p>
        </w:tc>
      </w:tr>
      <w:tr w:rsidR="00435557" w:rsidRPr="00435557" w14:paraId="35A697F8" w14:textId="77777777" w:rsidTr="00435557">
        <w:trPr>
          <w:trHeight w:val="261"/>
        </w:trPr>
        <w:tc>
          <w:tcPr>
            <w:tcW w:w="1130" w:type="dxa"/>
            <w:noWrap/>
            <w:hideMark/>
          </w:tcPr>
          <w:p w14:paraId="0BCB77FE" w14:textId="77777777" w:rsidR="00435557" w:rsidRPr="00435557" w:rsidRDefault="00435557" w:rsidP="00435557">
            <w:r w:rsidRPr="00435557">
              <w:t>2.573116</w:t>
            </w:r>
          </w:p>
        </w:tc>
        <w:tc>
          <w:tcPr>
            <w:tcW w:w="1130" w:type="dxa"/>
            <w:noWrap/>
            <w:hideMark/>
          </w:tcPr>
          <w:p w14:paraId="17C7063F" w14:textId="77777777" w:rsidR="00435557" w:rsidRPr="00435557" w:rsidRDefault="00435557" w:rsidP="00435557">
            <w:r w:rsidRPr="00435557">
              <w:t>3.279424</w:t>
            </w:r>
          </w:p>
        </w:tc>
        <w:tc>
          <w:tcPr>
            <w:tcW w:w="1130" w:type="dxa"/>
            <w:noWrap/>
            <w:hideMark/>
          </w:tcPr>
          <w:p w14:paraId="4947507D" w14:textId="77777777" w:rsidR="00435557" w:rsidRPr="00435557" w:rsidRDefault="00435557" w:rsidP="00435557">
            <w:r w:rsidRPr="00435557">
              <w:t>5.827675</w:t>
            </w:r>
          </w:p>
        </w:tc>
        <w:tc>
          <w:tcPr>
            <w:tcW w:w="1130" w:type="dxa"/>
            <w:noWrap/>
            <w:hideMark/>
          </w:tcPr>
          <w:p w14:paraId="4FE7AEB1" w14:textId="77777777" w:rsidR="00435557" w:rsidRPr="00435557" w:rsidRDefault="00435557" w:rsidP="00435557">
            <w:r w:rsidRPr="00435557">
              <w:t>8.460572</w:t>
            </w:r>
          </w:p>
        </w:tc>
        <w:tc>
          <w:tcPr>
            <w:tcW w:w="1130" w:type="dxa"/>
            <w:noWrap/>
            <w:hideMark/>
          </w:tcPr>
          <w:p w14:paraId="062589A1" w14:textId="77777777" w:rsidR="00435557" w:rsidRPr="00435557" w:rsidRDefault="00435557" w:rsidP="00435557">
            <w:r w:rsidRPr="00435557">
              <w:t>11.80591</w:t>
            </w:r>
          </w:p>
        </w:tc>
        <w:tc>
          <w:tcPr>
            <w:tcW w:w="1130" w:type="dxa"/>
            <w:noWrap/>
            <w:hideMark/>
          </w:tcPr>
          <w:p w14:paraId="691DAA58" w14:textId="77777777" w:rsidR="00435557" w:rsidRPr="00435557" w:rsidRDefault="00435557" w:rsidP="00435557">
            <w:r w:rsidRPr="00435557">
              <w:t>2.275373</w:t>
            </w:r>
          </w:p>
        </w:tc>
        <w:tc>
          <w:tcPr>
            <w:tcW w:w="1130" w:type="dxa"/>
            <w:noWrap/>
            <w:hideMark/>
          </w:tcPr>
          <w:p w14:paraId="321CEF66" w14:textId="77777777" w:rsidR="00435557" w:rsidRPr="00435557" w:rsidRDefault="00435557" w:rsidP="00435557">
            <w:r w:rsidRPr="00435557">
              <w:t>5.297846</w:t>
            </w:r>
          </w:p>
        </w:tc>
        <w:tc>
          <w:tcPr>
            <w:tcW w:w="1130" w:type="dxa"/>
            <w:noWrap/>
            <w:hideMark/>
          </w:tcPr>
          <w:p w14:paraId="1B18F872" w14:textId="77777777" w:rsidR="00435557" w:rsidRPr="00435557" w:rsidRDefault="00435557" w:rsidP="00435557">
            <w:r w:rsidRPr="00435557">
              <w:t>5.833766</w:t>
            </w:r>
          </w:p>
        </w:tc>
        <w:tc>
          <w:tcPr>
            <w:tcW w:w="1130" w:type="dxa"/>
            <w:noWrap/>
            <w:hideMark/>
          </w:tcPr>
          <w:p w14:paraId="27FFDF78" w14:textId="77777777" w:rsidR="00435557" w:rsidRPr="00435557" w:rsidRDefault="00435557" w:rsidP="00435557">
            <w:r w:rsidRPr="00435557">
              <w:t>7.263633</w:t>
            </w:r>
          </w:p>
        </w:tc>
        <w:tc>
          <w:tcPr>
            <w:tcW w:w="1130" w:type="dxa"/>
            <w:noWrap/>
            <w:hideMark/>
          </w:tcPr>
          <w:p w14:paraId="1E2CBEF6" w14:textId="77777777" w:rsidR="00435557" w:rsidRPr="00435557" w:rsidRDefault="00435557" w:rsidP="00435557">
            <w:r w:rsidRPr="00435557">
              <w:t>9.12552</w:t>
            </w:r>
          </w:p>
        </w:tc>
      </w:tr>
      <w:tr w:rsidR="00435557" w:rsidRPr="00435557" w14:paraId="1ACAFC89" w14:textId="77777777" w:rsidTr="00435557">
        <w:trPr>
          <w:trHeight w:val="261"/>
        </w:trPr>
        <w:tc>
          <w:tcPr>
            <w:tcW w:w="1130" w:type="dxa"/>
            <w:noWrap/>
            <w:hideMark/>
          </w:tcPr>
          <w:p w14:paraId="5320CC33" w14:textId="77777777" w:rsidR="00435557" w:rsidRPr="00435557" w:rsidRDefault="00435557" w:rsidP="00435557">
            <w:r w:rsidRPr="00435557">
              <w:t>3.560727</w:t>
            </w:r>
          </w:p>
        </w:tc>
        <w:tc>
          <w:tcPr>
            <w:tcW w:w="1130" w:type="dxa"/>
            <w:noWrap/>
            <w:hideMark/>
          </w:tcPr>
          <w:p w14:paraId="2C46A8D4" w14:textId="77777777" w:rsidR="00435557" w:rsidRPr="00435557" w:rsidRDefault="00435557" w:rsidP="00435557">
            <w:r w:rsidRPr="00435557">
              <w:t>4.414525</w:t>
            </w:r>
          </w:p>
        </w:tc>
        <w:tc>
          <w:tcPr>
            <w:tcW w:w="1130" w:type="dxa"/>
            <w:noWrap/>
            <w:hideMark/>
          </w:tcPr>
          <w:p w14:paraId="2DC7A0DD" w14:textId="77777777" w:rsidR="00435557" w:rsidRPr="00435557" w:rsidRDefault="00435557" w:rsidP="00435557">
            <w:r w:rsidRPr="00435557">
              <w:t>6.223531</w:t>
            </w:r>
          </w:p>
        </w:tc>
        <w:tc>
          <w:tcPr>
            <w:tcW w:w="1130" w:type="dxa"/>
            <w:noWrap/>
            <w:hideMark/>
          </w:tcPr>
          <w:p w14:paraId="5E72FB93" w14:textId="77777777" w:rsidR="00435557" w:rsidRPr="00435557" w:rsidRDefault="00435557" w:rsidP="00435557">
            <w:r w:rsidRPr="00435557">
              <w:t>7.121953</w:t>
            </w:r>
          </w:p>
        </w:tc>
        <w:tc>
          <w:tcPr>
            <w:tcW w:w="1130" w:type="dxa"/>
            <w:noWrap/>
            <w:hideMark/>
          </w:tcPr>
          <w:p w14:paraId="7C2A2691" w14:textId="77777777" w:rsidR="00435557" w:rsidRPr="00435557" w:rsidRDefault="00435557" w:rsidP="00435557">
            <w:r w:rsidRPr="00435557">
              <w:t>9.295292</w:t>
            </w:r>
          </w:p>
        </w:tc>
        <w:tc>
          <w:tcPr>
            <w:tcW w:w="1130" w:type="dxa"/>
            <w:noWrap/>
            <w:hideMark/>
          </w:tcPr>
          <w:p w14:paraId="781685A7" w14:textId="77777777" w:rsidR="00435557" w:rsidRPr="00435557" w:rsidRDefault="00435557" w:rsidP="00435557">
            <w:r w:rsidRPr="00435557">
              <w:t>2.290133</w:t>
            </w:r>
          </w:p>
        </w:tc>
        <w:tc>
          <w:tcPr>
            <w:tcW w:w="1130" w:type="dxa"/>
            <w:noWrap/>
            <w:hideMark/>
          </w:tcPr>
          <w:p w14:paraId="131256F9" w14:textId="77777777" w:rsidR="00435557" w:rsidRPr="00435557" w:rsidRDefault="00435557" w:rsidP="00435557">
            <w:r w:rsidRPr="00435557">
              <w:t>4.59401</w:t>
            </w:r>
          </w:p>
        </w:tc>
        <w:tc>
          <w:tcPr>
            <w:tcW w:w="1130" w:type="dxa"/>
            <w:noWrap/>
            <w:hideMark/>
          </w:tcPr>
          <w:p w14:paraId="419F5950" w14:textId="77777777" w:rsidR="00435557" w:rsidRPr="00435557" w:rsidRDefault="00435557" w:rsidP="00435557">
            <w:r w:rsidRPr="00435557">
              <w:t>6.835055</w:t>
            </w:r>
          </w:p>
        </w:tc>
        <w:tc>
          <w:tcPr>
            <w:tcW w:w="1130" w:type="dxa"/>
            <w:noWrap/>
            <w:hideMark/>
          </w:tcPr>
          <w:p w14:paraId="19321726" w14:textId="77777777" w:rsidR="00435557" w:rsidRPr="00435557" w:rsidRDefault="00435557" w:rsidP="00435557">
            <w:r w:rsidRPr="00435557">
              <w:t>9.720446</w:t>
            </w:r>
          </w:p>
        </w:tc>
        <w:tc>
          <w:tcPr>
            <w:tcW w:w="1130" w:type="dxa"/>
            <w:noWrap/>
            <w:hideMark/>
          </w:tcPr>
          <w:p w14:paraId="31AED26A" w14:textId="77777777" w:rsidR="00435557" w:rsidRPr="00435557" w:rsidRDefault="00435557" w:rsidP="00435557">
            <w:r w:rsidRPr="00435557">
              <w:t>8.657645</w:t>
            </w:r>
          </w:p>
        </w:tc>
      </w:tr>
      <w:tr w:rsidR="00435557" w:rsidRPr="00435557" w14:paraId="099134AF" w14:textId="77777777" w:rsidTr="00435557">
        <w:trPr>
          <w:trHeight w:val="261"/>
        </w:trPr>
        <w:tc>
          <w:tcPr>
            <w:tcW w:w="1130" w:type="dxa"/>
            <w:noWrap/>
            <w:hideMark/>
          </w:tcPr>
          <w:p w14:paraId="7846C6F1" w14:textId="77777777" w:rsidR="00435557" w:rsidRPr="00435557" w:rsidRDefault="00435557" w:rsidP="00435557">
            <w:pPr>
              <w:rPr>
                <w:b/>
                <w:bCs/>
              </w:rPr>
            </w:pPr>
            <w:r w:rsidRPr="00435557">
              <w:rPr>
                <w:b/>
                <w:bCs/>
              </w:rPr>
              <w:t>2.646032</w:t>
            </w:r>
          </w:p>
        </w:tc>
        <w:tc>
          <w:tcPr>
            <w:tcW w:w="1130" w:type="dxa"/>
            <w:noWrap/>
            <w:hideMark/>
          </w:tcPr>
          <w:p w14:paraId="4E4B0E13" w14:textId="77777777" w:rsidR="00435557" w:rsidRPr="00435557" w:rsidRDefault="00435557" w:rsidP="00435557">
            <w:pPr>
              <w:rPr>
                <w:b/>
                <w:bCs/>
              </w:rPr>
            </w:pPr>
            <w:r w:rsidRPr="00435557">
              <w:rPr>
                <w:b/>
                <w:bCs/>
              </w:rPr>
              <w:t>3.651884</w:t>
            </w:r>
          </w:p>
        </w:tc>
        <w:tc>
          <w:tcPr>
            <w:tcW w:w="1130" w:type="dxa"/>
            <w:noWrap/>
            <w:hideMark/>
          </w:tcPr>
          <w:p w14:paraId="3067D8ED" w14:textId="77777777" w:rsidR="00435557" w:rsidRPr="00435557" w:rsidRDefault="00435557" w:rsidP="00435557">
            <w:pPr>
              <w:rPr>
                <w:b/>
                <w:bCs/>
              </w:rPr>
            </w:pPr>
            <w:r w:rsidRPr="00435557">
              <w:rPr>
                <w:b/>
                <w:bCs/>
              </w:rPr>
              <w:t>5.73403</w:t>
            </w:r>
          </w:p>
        </w:tc>
        <w:tc>
          <w:tcPr>
            <w:tcW w:w="1130" w:type="dxa"/>
            <w:noWrap/>
            <w:hideMark/>
          </w:tcPr>
          <w:p w14:paraId="1AF9D6C3" w14:textId="77777777" w:rsidR="00435557" w:rsidRPr="00435557" w:rsidRDefault="00435557" w:rsidP="00435557">
            <w:pPr>
              <w:rPr>
                <w:b/>
                <w:bCs/>
              </w:rPr>
            </w:pPr>
            <w:r w:rsidRPr="00435557">
              <w:rPr>
                <w:b/>
                <w:bCs/>
              </w:rPr>
              <w:t>7.299743</w:t>
            </w:r>
          </w:p>
        </w:tc>
        <w:tc>
          <w:tcPr>
            <w:tcW w:w="1130" w:type="dxa"/>
            <w:noWrap/>
            <w:hideMark/>
          </w:tcPr>
          <w:p w14:paraId="7DB0C86F" w14:textId="77777777" w:rsidR="00435557" w:rsidRPr="00435557" w:rsidRDefault="00435557" w:rsidP="00435557">
            <w:pPr>
              <w:rPr>
                <w:b/>
                <w:bCs/>
              </w:rPr>
            </w:pPr>
            <w:r w:rsidRPr="00435557">
              <w:rPr>
                <w:b/>
                <w:bCs/>
              </w:rPr>
              <w:t>9.635138</w:t>
            </w:r>
          </w:p>
        </w:tc>
        <w:tc>
          <w:tcPr>
            <w:tcW w:w="1130" w:type="dxa"/>
            <w:noWrap/>
            <w:hideMark/>
          </w:tcPr>
          <w:p w14:paraId="0206431D" w14:textId="77777777" w:rsidR="00435557" w:rsidRPr="00435557" w:rsidRDefault="00435557" w:rsidP="00435557">
            <w:pPr>
              <w:rPr>
                <w:b/>
                <w:bCs/>
              </w:rPr>
            </w:pPr>
            <w:r w:rsidRPr="00435557">
              <w:rPr>
                <w:b/>
                <w:bCs/>
              </w:rPr>
              <w:t>2.23489</w:t>
            </w:r>
          </w:p>
        </w:tc>
        <w:tc>
          <w:tcPr>
            <w:tcW w:w="1130" w:type="dxa"/>
            <w:noWrap/>
            <w:hideMark/>
          </w:tcPr>
          <w:p w14:paraId="45495B85" w14:textId="77777777" w:rsidR="00435557" w:rsidRPr="00435557" w:rsidRDefault="00435557" w:rsidP="00435557">
            <w:pPr>
              <w:rPr>
                <w:b/>
                <w:bCs/>
              </w:rPr>
            </w:pPr>
            <w:r w:rsidRPr="00435557">
              <w:rPr>
                <w:b/>
                <w:bCs/>
              </w:rPr>
              <w:t>3.903275</w:t>
            </w:r>
          </w:p>
        </w:tc>
        <w:tc>
          <w:tcPr>
            <w:tcW w:w="1130" w:type="dxa"/>
            <w:noWrap/>
            <w:hideMark/>
          </w:tcPr>
          <w:p w14:paraId="2A48C8B3" w14:textId="77777777" w:rsidR="00435557" w:rsidRPr="00435557" w:rsidRDefault="00435557" w:rsidP="00435557">
            <w:pPr>
              <w:rPr>
                <w:b/>
                <w:bCs/>
              </w:rPr>
            </w:pPr>
            <w:r w:rsidRPr="00435557">
              <w:rPr>
                <w:b/>
                <w:bCs/>
              </w:rPr>
              <w:t>5.66064</w:t>
            </w:r>
          </w:p>
        </w:tc>
        <w:tc>
          <w:tcPr>
            <w:tcW w:w="1130" w:type="dxa"/>
            <w:noWrap/>
            <w:hideMark/>
          </w:tcPr>
          <w:p w14:paraId="45483B2A" w14:textId="77777777" w:rsidR="00435557" w:rsidRPr="00435557" w:rsidRDefault="00435557" w:rsidP="00435557">
            <w:pPr>
              <w:rPr>
                <w:b/>
                <w:bCs/>
              </w:rPr>
            </w:pPr>
            <w:r w:rsidRPr="00435557">
              <w:rPr>
                <w:b/>
                <w:bCs/>
              </w:rPr>
              <w:t>7.247336</w:t>
            </w:r>
          </w:p>
        </w:tc>
        <w:tc>
          <w:tcPr>
            <w:tcW w:w="1130" w:type="dxa"/>
            <w:noWrap/>
            <w:hideMark/>
          </w:tcPr>
          <w:p w14:paraId="7F12A6AD" w14:textId="77777777" w:rsidR="00435557" w:rsidRPr="00435557" w:rsidRDefault="00435557" w:rsidP="00435557">
            <w:pPr>
              <w:rPr>
                <w:b/>
                <w:bCs/>
              </w:rPr>
            </w:pPr>
            <w:r w:rsidRPr="00435557">
              <w:rPr>
                <w:b/>
                <w:bCs/>
              </w:rPr>
              <w:t>9.018098</w:t>
            </w:r>
          </w:p>
        </w:tc>
      </w:tr>
    </w:tbl>
    <w:p w14:paraId="7CB67354" w14:textId="77777777" w:rsidR="00435557" w:rsidRDefault="00435557" w:rsidP="00F529BC"/>
    <w:p w14:paraId="2542C146" w14:textId="77777777" w:rsidR="0043555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35557" w:rsidRPr="00435557" w14:paraId="6E75F7B2" w14:textId="77777777" w:rsidTr="00435557">
        <w:trPr>
          <w:trHeight w:val="261"/>
        </w:trPr>
        <w:tc>
          <w:tcPr>
            <w:tcW w:w="1132" w:type="dxa"/>
            <w:noWrap/>
            <w:hideMark/>
          </w:tcPr>
          <w:p w14:paraId="0CFD63A3" w14:textId="77777777" w:rsidR="00435557" w:rsidRPr="00435557" w:rsidRDefault="00435557" w:rsidP="00435557">
            <w:r w:rsidRPr="00435557">
              <w:t>Tx01</w:t>
            </w:r>
          </w:p>
        </w:tc>
        <w:tc>
          <w:tcPr>
            <w:tcW w:w="1132" w:type="dxa"/>
            <w:noWrap/>
            <w:hideMark/>
          </w:tcPr>
          <w:p w14:paraId="6FE42972" w14:textId="77777777" w:rsidR="00435557" w:rsidRPr="00435557" w:rsidRDefault="00435557" w:rsidP="00435557">
            <w:r w:rsidRPr="00435557">
              <w:t>Tx02</w:t>
            </w:r>
          </w:p>
        </w:tc>
        <w:tc>
          <w:tcPr>
            <w:tcW w:w="1132" w:type="dxa"/>
            <w:noWrap/>
            <w:hideMark/>
          </w:tcPr>
          <w:p w14:paraId="1F16F453" w14:textId="77777777" w:rsidR="00435557" w:rsidRPr="00435557" w:rsidRDefault="00435557" w:rsidP="00435557">
            <w:r w:rsidRPr="00435557">
              <w:t>Tx03</w:t>
            </w:r>
          </w:p>
        </w:tc>
        <w:tc>
          <w:tcPr>
            <w:tcW w:w="1132" w:type="dxa"/>
            <w:noWrap/>
            <w:hideMark/>
          </w:tcPr>
          <w:p w14:paraId="4EA7DC02" w14:textId="77777777" w:rsidR="00435557" w:rsidRPr="00435557" w:rsidRDefault="00435557" w:rsidP="00435557">
            <w:r w:rsidRPr="00435557">
              <w:t>Tx04</w:t>
            </w:r>
          </w:p>
        </w:tc>
        <w:tc>
          <w:tcPr>
            <w:tcW w:w="1132" w:type="dxa"/>
            <w:noWrap/>
            <w:hideMark/>
          </w:tcPr>
          <w:p w14:paraId="18B019FC" w14:textId="77777777" w:rsidR="00435557" w:rsidRPr="00435557" w:rsidRDefault="00435557" w:rsidP="00435557">
            <w:r w:rsidRPr="00435557">
              <w:t>Tx05</w:t>
            </w:r>
          </w:p>
        </w:tc>
        <w:tc>
          <w:tcPr>
            <w:tcW w:w="1132" w:type="dxa"/>
            <w:noWrap/>
            <w:hideMark/>
          </w:tcPr>
          <w:p w14:paraId="36E1A98C" w14:textId="77777777" w:rsidR="00435557" w:rsidRPr="00435557" w:rsidRDefault="00435557" w:rsidP="00435557">
            <w:r w:rsidRPr="00435557">
              <w:t>Tx06</w:t>
            </w:r>
          </w:p>
        </w:tc>
        <w:tc>
          <w:tcPr>
            <w:tcW w:w="1132" w:type="dxa"/>
            <w:noWrap/>
            <w:hideMark/>
          </w:tcPr>
          <w:p w14:paraId="0A3220E7" w14:textId="77777777" w:rsidR="00435557" w:rsidRPr="00435557" w:rsidRDefault="00435557" w:rsidP="00435557">
            <w:r w:rsidRPr="00435557">
              <w:t>Tx07</w:t>
            </w:r>
          </w:p>
        </w:tc>
        <w:tc>
          <w:tcPr>
            <w:tcW w:w="1132" w:type="dxa"/>
            <w:noWrap/>
            <w:hideMark/>
          </w:tcPr>
          <w:p w14:paraId="4024E482" w14:textId="77777777" w:rsidR="00435557" w:rsidRPr="00435557" w:rsidRDefault="00435557" w:rsidP="00435557">
            <w:r w:rsidRPr="00435557">
              <w:t>Tx08</w:t>
            </w:r>
          </w:p>
        </w:tc>
        <w:tc>
          <w:tcPr>
            <w:tcW w:w="1132" w:type="dxa"/>
            <w:noWrap/>
            <w:hideMark/>
          </w:tcPr>
          <w:p w14:paraId="625F179B" w14:textId="77777777" w:rsidR="00435557" w:rsidRPr="00435557" w:rsidRDefault="00435557" w:rsidP="00435557">
            <w:r w:rsidRPr="00435557">
              <w:t>Tx09</w:t>
            </w:r>
          </w:p>
        </w:tc>
        <w:tc>
          <w:tcPr>
            <w:tcW w:w="1132" w:type="dxa"/>
            <w:noWrap/>
            <w:hideMark/>
          </w:tcPr>
          <w:p w14:paraId="751980FA" w14:textId="77777777" w:rsidR="00435557" w:rsidRPr="00435557" w:rsidRDefault="00435557" w:rsidP="00435557">
            <w:r w:rsidRPr="00435557">
              <w:t>Tx10</w:t>
            </w:r>
          </w:p>
        </w:tc>
      </w:tr>
      <w:tr w:rsidR="00435557" w:rsidRPr="00435557" w14:paraId="7C639B35" w14:textId="77777777" w:rsidTr="00435557">
        <w:trPr>
          <w:trHeight w:val="261"/>
        </w:trPr>
        <w:tc>
          <w:tcPr>
            <w:tcW w:w="1132" w:type="dxa"/>
            <w:noWrap/>
            <w:hideMark/>
          </w:tcPr>
          <w:p w14:paraId="3EAC51B0" w14:textId="77777777" w:rsidR="00435557" w:rsidRPr="00435557" w:rsidRDefault="00435557" w:rsidP="00435557">
            <w:r w:rsidRPr="00435557">
              <w:t>3.74377</w:t>
            </w:r>
          </w:p>
        </w:tc>
        <w:tc>
          <w:tcPr>
            <w:tcW w:w="1132" w:type="dxa"/>
            <w:noWrap/>
            <w:hideMark/>
          </w:tcPr>
          <w:p w14:paraId="73C6A7AC" w14:textId="77777777" w:rsidR="00435557" w:rsidRPr="00435557" w:rsidRDefault="00435557" w:rsidP="00435557">
            <w:r w:rsidRPr="00435557">
              <w:t>3.516155</w:t>
            </w:r>
          </w:p>
        </w:tc>
        <w:tc>
          <w:tcPr>
            <w:tcW w:w="1132" w:type="dxa"/>
            <w:noWrap/>
            <w:hideMark/>
          </w:tcPr>
          <w:p w14:paraId="271B706A" w14:textId="77777777" w:rsidR="00435557" w:rsidRPr="00435557" w:rsidRDefault="00435557" w:rsidP="00435557">
            <w:r w:rsidRPr="00435557">
              <w:t>4.637018</w:t>
            </w:r>
          </w:p>
        </w:tc>
        <w:tc>
          <w:tcPr>
            <w:tcW w:w="1132" w:type="dxa"/>
            <w:noWrap/>
            <w:hideMark/>
          </w:tcPr>
          <w:p w14:paraId="62B460F5" w14:textId="77777777" w:rsidR="00435557" w:rsidRPr="00435557" w:rsidRDefault="00435557" w:rsidP="00435557">
            <w:r w:rsidRPr="00435557">
              <w:t>6.1337</w:t>
            </w:r>
          </w:p>
        </w:tc>
        <w:tc>
          <w:tcPr>
            <w:tcW w:w="1132" w:type="dxa"/>
            <w:noWrap/>
            <w:hideMark/>
          </w:tcPr>
          <w:p w14:paraId="3CF877A9" w14:textId="77777777" w:rsidR="00435557" w:rsidRPr="00435557" w:rsidRDefault="00435557" w:rsidP="00435557">
            <w:r w:rsidRPr="00435557">
              <w:t>8.067416</w:t>
            </w:r>
          </w:p>
        </w:tc>
        <w:tc>
          <w:tcPr>
            <w:tcW w:w="1132" w:type="dxa"/>
            <w:noWrap/>
            <w:hideMark/>
          </w:tcPr>
          <w:p w14:paraId="23137460" w14:textId="77777777" w:rsidR="00435557" w:rsidRPr="00435557" w:rsidRDefault="00435557" w:rsidP="00435557">
            <w:r w:rsidRPr="00435557">
              <w:t>2.921235</w:t>
            </w:r>
          </w:p>
        </w:tc>
        <w:tc>
          <w:tcPr>
            <w:tcW w:w="1132" w:type="dxa"/>
            <w:noWrap/>
            <w:hideMark/>
          </w:tcPr>
          <w:p w14:paraId="3C644285" w14:textId="77777777" w:rsidR="00435557" w:rsidRPr="00435557" w:rsidRDefault="00435557" w:rsidP="00435557">
            <w:r w:rsidRPr="00435557">
              <w:t>2.174467</w:t>
            </w:r>
          </w:p>
        </w:tc>
        <w:tc>
          <w:tcPr>
            <w:tcW w:w="1132" w:type="dxa"/>
            <w:noWrap/>
            <w:hideMark/>
          </w:tcPr>
          <w:p w14:paraId="6D58B245" w14:textId="77777777" w:rsidR="00435557" w:rsidRPr="00435557" w:rsidRDefault="00435557" w:rsidP="00435557">
            <w:r w:rsidRPr="00435557">
              <w:t>6.153936</w:t>
            </w:r>
          </w:p>
        </w:tc>
        <w:tc>
          <w:tcPr>
            <w:tcW w:w="1132" w:type="dxa"/>
            <w:noWrap/>
            <w:hideMark/>
          </w:tcPr>
          <w:p w14:paraId="7EBBE59E" w14:textId="77777777" w:rsidR="00435557" w:rsidRPr="00435557" w:rsidRDefault="00435557" w:rsidP="00435557">
            <w:r w:rsidRPr="00435557">
              <w:t>6.164877</w:t>
            </w:r>
          </w:p>
        </w:tc>
        <w:tc>
          <w:tcPr>
            <w:tcW w:w="1132" w:type="dxa"/>
            <w:noWrap/>
            <w:hideMark/>
          </w:tcPr>
          <w:p w14:paraId="0964D59D" w14:textId="77777777" w:rsidR="00435557" w:rsidRPr="00435557" w:rsidRDefault="00435557" w:rsidP="00435557">
            <w:r w:rsidRPr="00435557">
              <w:t>8.127032</w:t>
            </w:r>
          </w:p>
        </w:tc>
      </w:tr>
      <w:tr w:rsidR="00435557" w:rsidRPr="00435557" w14:paraId="3A5093DB" w14:textId="77777777" w:rsidTr="00435557">
        <w:trPr>
          <w:trHeight w:val="261"/>
        </w:trPr>
        <w:tc>
          <w:tcPr>
            <w:tcW w:w="1132" w:type="dxa"/>
            <w:noWrap/>
            <w:hideMark/>
          </w:tcPr>
          <w:p w14:paraId="144642C8" w14:textId="77777777" w:rsidR="00435557" w:rsidRPr="00435557" w:rsidRDefault="00435557" w:rsidP="00435557">
            <w:r w:rsidRPr="00435557">
              <w:t>2.178489</w:t>
            </w:r>
          </w:p>
        </w:tc>
        <w:tc>
          <w:tcPr>
            <w:tcW w:w="1132" w:type="dxa"/>
            <w:noWrap/>
            <w:hideMark/>
          </w:tcPr>
          <w:p w14:paraId="667CB651" w14:textId="77777777" w:rsidR="00435557" w:rsidRPr="00435557" w:rsidRDefault="00435557" w:rsidP="00435557">
            <w:r w:rsidRPr="00435557">
              <w:t>4.12105</w:t>
            </w:r>
          </w:p>
        </w:tc>
        <w:tc>
          <w:tcPr>
            <w:tcW w:w="1132" w:type="dxa"/>
            <w:noWrap/>
            <w:hideMark/>
          </w:tcPr>
          <w:p w14:paraId="596B1C16" w14:textId="77777777" w:rsidR="00435557" w:rsidRPr="00435557" w:rsidRDefault="00435557" w:rsidP="00435557">
            <w:r w:rsidRPr="00435557">
              <w:t>5.288586</w:t>
            </w:r>
          </w:p>
        </w:tc>
        <w:tc>
          <w:tcPr>
            <w:tcW w:w="1132" w:type="dxa"/>
            <w:noWrap/>
            <w:hideMark/>
          </w:tcPr>
          <w:p w14:paraId="7D216FF3" w14:textId="77777777" w:rsidR="00435557" w:rsidRPr="00435557" w:rsidRDefault="00435557" w:rsidP="00435557">
            <w:r w:rsidRPr="00435557">
              <w:t>6.853726</w:t>
            </w:r>
          </w:p>
        </w:tc>
        <w:tc>
          <w:tcPr>
            <w:tcW w:w="1132" w:type="dxa"/>
            <w:noWrap/>
            <w:hideMark/>
          </w:tcPr>
          <w:p w14:paraId="06D0B611" w14:textId="77777777" w:rsidR="00435557" w:rsidRPr="00435557" w:rsidRDefault="00435557" w:rsidP="00435557">
            <w:r w:rsidRPr="00435557">
              <w:t>9.523446</w:t>
            </w:r>
          </w:p>
        </w:tc>
        <w:tc>
          <w:tcPr>
            <w:tcW w:w="1132" w:type="dxa"/>
            <w:noWrap/>
            <w:hideMark/>
          </w:tcPr>
          <w:p w14:paraId="0FE55629" w14:textId="77777777" w:rsidR="00435557" w:rsidRPr="00435557" w:rsidRDefault="00435557" w:rsidP="00435557">
            <w:r w:rsidRPr="00435557">
              <w:t>2.209338</w:t>
            </w:r>
          </w:p>
        </w:tc>
        <w:tc>
          <w:tcPr>
            <w:tcW w:w="1132" w:type="dxa"/>
            <w:noWrap/>
            <w:hideMark/>
          </w:tcPr>
          <w:p w14:paraId="6C272E45" w14:textId="77777777" w:rsidR="00435557" w:rsidRPr="00435557" w:rsidRDefault="00435557" w:rsidP="00435557">
            <w:r w:rsidRPr="00435557">
              <w:t>2.94473</w:t>
            </w:r>
          </w:p>
        </w:tc>
        <w:tc>
          <w:tcPr>
            <w:tcW w:w="1132" w:type="dxa"/>
            <w:noWrap/>
            <w:hideMark/>
          </w:tcPr>
          <w:p w14:paraId="362702EE" w14:textId="77777777" w:rsidR="00435557" w:rsidRPr="00435557" w:rsidRDefault="00435557" w:rsidP="00435557">
            <w:r w:rsidRPr="00435557">
              <w:t>4.892378</w:t>
            </w:r>
          </w:p>
        </w:tc>
        <w:tc>
          <w:tcPr>
            <w:tcW w:w="1132" w:type="dxa"/>
            <w:noWrap/>
            <w:hideMark/>
          </w:tcPr>
          <w:p w14:paraId="11A833AA" w14:textId="77777777" w:rsidR="00435557" w:rsidRPr="00435557" w:rsidRDefault="00435557" w:rsidP="00435557">
            <w:r w:rsidRPr="00435557">
              <w:t>5.993837</w:t>
            </w:r>
          </w:p>
        </w:tc>
        <w:tc>
          <w:tcPr>
            <w:tcW w:w="1132" w:type="dxa"/>
            <w:noWrap/>
            <w:hideMark/>
          </w:tcPr>
          <w:p w14:paraId="7CD2B401" w14:textId="77777777" w:rsidR="00435557" w:rsidRPr="00435557" w:rsidRDefault="00435557" w:rsidP="00435557">
            <w:r w:rsidRPr="00435557">
              <w:t>8.707047</w:t>
            </w:r>
          </w:p>
        </w:tc>
      </w:tr>
      <w:tr w:rsidR="00435557" w:rsidRPr="00435557" w14:paraId="201649A8" w14:textId="77777777" w:rsidTr="00435557">
        <w:trPr>
          <w:trHeight w:val="261"/>
        </w:trPr>
        <w:tc>
          <w:tcPr>
            <w:tcW w:w="1132" w:type="dxa"/>
            <w:noWrap/>
            <w:hideMark/>
          </w:tcPr>
          <w:p w14:paraId="40451E63" w14:textId="77777777" w:rsidR="00435557" w:rsidRPr="00435557" w:rsidRDefault="00435557" w:rsidP="00435557">
            <w:r w:rsidRPr="00435557">
              <w:t>2.441053</w:t>
            </w:r>
          </w:p>
        </w:tc>
        <w:tc>
          <w:tcPr>
            <w:tcW w:w="1132" w:type="dxa"/>
            <w:noWrap/>
            <w:hideMark/>
          </w:tcPr>
          <w:p w14:paraId="36AB9009" w14:textId="77777777" w:rsidR="00435557" w:rsidRPr="00435557" w:rsidRDefault="00435557" w:rsidP="00435557">
            <w:r w:rsidRPr="00435557">
              <w:t>2.415542</w:t>
            </w:r>
          </w:p>
        </w:tc>
        <w:tc>
          <w:tcPr>
            <w:tcW w:w="1132" w:type="dxa"/>
            <w:noWrap/>
            <w:hideMark/>
          </w:tcPr>
          <w:p w14:paraId="6EC17B77" w14:textId="77777777" w:rsidR="00435557" w:rsidRPr="00435557" w:rsidRDefault="00435557" w:rsidP="00435557">
            <w:r w:rsidRPr="00435557">
              <w:t>5.821756</w:t>
            </w:r>
          </w:p>
        </w:tc>
        <w:tc>
          <w:tcPr>
            <w:tcW w:w="1132" w:type="dxa"/>
            <w:noWrap/>
            <w:hideMark/>
          </w:tcPr>
          <w:p w14:paraId="0FAA680A" w14:textId="77777777" w:rsidR="00435557" w:rsidRPr="00435557" w:rsidRDefault="00435557" w:rsidP="00435557">
            <w:r w:rsidRPr="00435557">
              <w:t>6.814526</w:t>
            </w:r>
          </w:p>
        </w:tc>
        <w:tc>
          <w:tcPr>
            <w:tcW w:w="1132" w:type="dxa"/>
            <w:noWrap/>
            <w:hideMark/>
          </w:tcPr>
          <w:p w14:paraId="1765F903" w14:textId="77777777" w:rsidR="00435557" w:rsidRPr="00435557" w:rsidRDefault="00435557" w:rsidP="00435557">
            <w:r w:rsidRPr="00435557">
              <w:t>8.326438</w:t>
            </w:r>
          </w:p>
        </w:tc>
        <w:tc>
          <w:tcPr>
            <w:tcW w:w="1132" w:type="dxa"/>
            <w:noWrap/>
            <w:hideMark/>
          </w:tcPr>
          <w:p w14:paraId="3E0EB677" w14:textId="77777777" w:rsidR="00435557" w:rsidRPr="00435557" w:rsidRDefault="00435557" w:rsidP="00435557">
            <w:r w:rsidRPr="00435557">
              <w:t>2.318654</w:t>
            </w:r>
          </w:p>
        </w:tc>
        <w:tc>
          <w:tcPr>
            <w:tcW w:w="1132" w:type="dxa"/>
            <w:noWrap/>
            <w:hideMark/>
          </w:tcPr>
          <w:p w14:paraId="557ACCEB" w14:textId="77777777" w:rsidR="00435557" w:rsidRPr="00435557" w:rsidRDefault="00435557" w:rsidP="00435557">
            <w:r w:rsidRPr="00435557">
              <w:t>3.102307</w:t>
            </w:r>
          </w:p>
        </w:tc>
        <w:tc>
          <w:tcPr>
            <w:tcW w:w="1132" w:type="dxa"/>
            <w:noWrap/>
            <w:hideMark/>
          </w:tcPr>
          <w:p w14:paraId="63143D78" w14:textId="77777777" w:rsidR="00435557" w:rsidRPr="00435557" w:rsidRDefault="00435557" w:rsidP="00435557">
            <w:r w:rsidRPr="00435557">
              <w:t>5.516218</w:t>
            </w:r>
          </w:p>
        </w:tc>
        <w:tc>
          <w:tcPr>
            <w:tcW w:w="1132" w:type="dxa"/>
            <w:noWrap/>
            <w:hideMark/>
          </w:tcPr>
          <w:p w14:paraId="1A87063A" w14:textId="77777777" w:rsidR="00435557" w:rsidRPr="00435557" w:rsidRDefault="00435557" w:rsidP="00435557">
            <w:r w:rsidRPr="00435557">
              <w:t>6.326094</w:t>
            </w:r>
          </w:p>
        </w:tc>
        <w:tc>
          <w:tcPr>
            <w:tcW w:w="1132" w:type="dxa"/>
            <w:noWrap/>
            <w:hideMark/>
          </w:tcPr>
          <w:p w14:paraId="4906AC8C" w14:textId="77777777" w:rsidR="00435557" w:rsidRPr="00435557" w:rsidRDefault="00435557" w:rsidP="00435557">
            <w:r w:rsidRPr="00435557">
              <w:t>7.936595</w:t>
            </w:r>
          </w:p>
        </w:tc>
      </w:tr>
      <w:tr w:rsidR="00435557" w:rsidRPr="00435557" w14:paraId="3AC13A66" w14:textId="77777777" w:rsidTr="00435557">
        <w:trPr>
          <w:trHeight w:val="261"/>
        </w:trPr>
        <w:tc>
          <w:tcPr>
            <w:tcW w:w="1132" w:type="dxa"/>
            <w:noWrap/>
            <w:hideMark/>
          </w:tcPr>
          <w:p w14:paraId="121480DC" w14:textId="77777777" w:rsidR="00435557" w:rsidRPr="00435557" w:rsidRDefault="00435557" w:rsidP="00435557">
            <w:r w:rsidRPr="00435557">
              <w:t>2.511588</w:t>
            </w:r>
          </w:p>
        </w:tc>
        <w:tc>
          <w:tcPr>
            <w:tcW w:w="1132" w:type="dxa"/>
            <w:noWrap/>
            <w:hideMark/>
          </w:tcPr>
          <w:p w14:paraId="37A02EB2" w14:textId="77777777" w:rsidR="00435557" w:rsidRPr="00435557" w:rsidRDefault="00435557" w:rsidP="00435557">
            <w:r w:rsidRPr="00435557">
              <w:t>2.660859</w:t>
            </w:r>
          </w:p>
        </w:tc>
        <w:tc>
          <w:tcPr>
            <w:tcW w:w="1132" w:type="dxa"/>
            <w:noWrap/>
            <w:hideMark/>
          </w:tcPr>
          <w:p w14:paraId="172C340A" w14:textId="77777777" w:rsidR="00435557" w:rsidRPr="00435557" w:rsidRDefault="00435557" w:rsidP="00435557">
            <w:r w:rsidRPr="00435557">
              <w:t>5.277185</w:t>
            </w:r>
          </w:p>
        </w:tc>
        <w:tc>
          <w:tcPr>
            <w:tcW w:w="1132" w:type="dxa"/>
            <w:noWrap/>
            <w:hideMark/>
          </w:tcPr>
          <w:p w14:paraId="15D52127" w14:textId="77777777" w:rsidR="00435557" w:rsidRPr="00435557" w:rsidRDefault="00435557" w:rsidP="00435557">
            <w:r w:rsidRPr="00435557">
              <w:t>7.833717</w:t>
            </w:r>
          </w:p>
        </w:tc>
        <w:tc>
          <w:tcPr>
            <w:tcW w:w="1132" w:type="dxa"/>
            <w:noWrap/>
            <w:hideMark/>
          </w:tcPr>
          <w:p w14:paraId="2C658D84" w14:textId="77777777" w:rsidR="00435557" w:rsidRPr="00435557" w:rsidRDefault="00435557" w:rsidP="00435557">
            <w:r w:rsidRPr="00435557">
              <w:t>7.935173</w:t>
            </w:r>
          </w:p>
        </w:tc>
        <w:tc>
          <w:tcPr>
            <w:tcW w:w="1132" w:type="dxa"/>
            <w:noWrap/>
            <w:hideMark/>
          </w:tcPr>
          <w:p w14:paraId="4EF2CB35" w14:textId="77777777" w:rsidR="00435557" w:rsidRPr="00435557" w:rsidRDefault="00435557" w:rsidP="00435557">
            <w:r w:rsidRPr="00435557">
              <w:t>2.152355</w:t>
            </w:r>
          </w:p>
        </w:tc>
        <w:tc>
          <w:tcPr>
            <w:tcW w:w="1132" w:type="dxa"/>
            <w:noWrap/>
            <w:hideMark/>
          </w:tcPr>
          <w:p w14:paraId="536A8A51" w14:textId="77777777" w:rsidR="00435557" w:rsidRPr="00435557" w:rsidRDefault="00435557" w:rsidP="00435557">
            <w:r w:rsidRPr="00435557">
              <w:t>2.928506</w:t>
            </w:r>
          </w:p>
        </w:tc>
        <w:tc>
          <w:tcPr>
            <w:tcW w:w="1132" w:type="dxa"/>
            <w:noWrap/>
            <w:hideMark/>
          </w:tcPr>
          <w:p w14:paraId="39492C01" w14:textId="77777777" w:rsidR="00435557" w:rsidRPr="00435557" w:rsidRDefault="00435557" w:rsidP="00435557">
            <w:r w:rsidRPr="00435557">
              <w:t>5.304117</w:t>
            </w:r>
          </w:p>
        </w:tc>
        <w:tc>
          <w:tcPr>
            <w:tcW w:w="1132" w:type="dxa"/>
            <w:noWrap/>
            <w:hideMark/>
          </w:tcPr>
          <w:p w14:paraId="4729EF64" w14:textId="77777777" w:rsidR="00435557" w:rsidRPr="00435557" w:rsidRDefault="00435557" w:rsidP="00435557">
            <w:r w:rsidRPr="00435557">
              <w:t>6.840341</w:t>
            </w:r>
          </w:p>
        </w:tc>
        <w:tc>
          <w:tcPr>
            <w:tcW w:w="1132" w:type="dxa"/>
            <w:noWrap/>
            <w:hideMark/>
          </w:tcPr>
          <w:p w14:paraId="2ED19EAE" w14:textId="77777777" w:rsidR="00435557" w:rsidRPr="00435557" w:rsidRDefault="00435557" w:rsidP="00435557">
            <w:r w:rsidRPr="00435557">
              <w:t>8.722488</w:t>
            </w:r>
          </w:p>
        </w:tc>
      </w:tr>
      <w:tr w:rsidR="00435557" w:rsidRPr="00435557" w14:paraId="24B65420" w14:textId="77777777" w:rsidTr="00435557">
        <w:trPr>
          <w:trHeight w:val="261"/>
        </w:trPr>
        <w:tc>
          <w:tcPr>
            <w:tcW w:w="1132" w:type="dxa"/>
            <w:noWrap/>
            <w:hideMark/>
          </w:tcPr>
          <w:p w14:paraId="21EA35F2" w14:textId="77777777" w:rsidR="00435557" w:rsidRPr="00435557" w:rsidRDefault="00435557" w:rsidP="00435557">
            <w:r w:rsidRPr="00435557">
              <w:t>2.6202</w:t>
            </w:r>
          </w:p>
        </w:tc>
        <w:tc>
          <w:tcPr>
            <w:tcW w:w="1132" w:type="dxa"/>
            <w:noWrap/>
            <w:hideMark/>
          </w:tcPr>
          <w:p w14:paraId="3124450E" w14:textId="77777777" w:rsidR="00435557" w:rsidRPr="00435557" w:rsidRDefault="00435557" w:rsidP="00435557">
            <w:r w:rsidRPr="00435557">
              <w:t>2.588483</w:t>
            </w:r>
          </w:p>
        </w:tc>
        <w:tc>
          <w:tcPr>
            <w:tcW w:w="1132" w:type="dxa"/>
            <w:noWrap/>
            <w:hideMark/>
          </w:tcPr>
          <w:p w14:paraId="5779F025" w14:textId="77777777" w:rsidR="00435557" w:rsidRPr="00435557" w:rsidRDefault="00435557" w:rsidP="00435557">
            <w:r w:rsidRPr="00435557">
              <w:t>4.943312</w:t>
            </w:r>
          </w:p>
        </w:tc>
        <w:tc>
          <w:tcPr>
            <w:tcW w:w="1132" w:type="dxa"/>
            <w:noWrap/>
            <w:hideMark/>
          </w:tcPr>
          <w:p w14:paraId="7BFE8EE8" w14:textId="77777777" w:rsidR="00435557" w:rsidRPr="00435557" w:rsidRDefault="00435557" w:rsidP="00435557">
            <w:r w:rsidRPr="00435557">
              <w:t>6.990334</w:t>
            </w:r>
          </w:p>
        </w:tc>
        <w:tc>
          <w:tcPr>
            <w:tcW w:w="1132" w:type="dxa"/>
            <w:noWrap/>
            <w:hideMark/>
          </w:tcPr>
          <w:p w14:paraId="6FBD67D1" w14:textId="77777777" w:rsidR="00435557" w:rsidRPr="00435557" w:rsidRDefault="00435557" w:rsidP="00435557">
            <w:r w:rsidRPr="00435557">
              <w:t>11.10026</w:t>
            </w:r>
          </w:p>
        </w:tc>
        <w:tc>
          <w:tcPr>
            <w:tcW w:w="1132" w:type="dxa"/>
            <w:noWrap/>
            <w:hideMark/>
          </w:tcPr>
          <w:p w14:paraId="5044C1C6" w14:textId="77777777" w:rsidR="00435557" w:rsidRPr="00435557" w:rsidRDefault="00435557" w:rsidP="00435557">
            <w:r w:rsidRPr="00435557">
              <w:t>2.576412</w:t>
            </w:r>
          </w:p>
        </w:tc>
        <w:tc>
          <w:tcPr>
            <w:tcW w:w="1132" w:type="dxa"/>
            <w:noWrap/>
            <w:hideMark/>
          </w:tcPr>
          <w:p w14:paraId="78CAA4B7" w14:textId="77777777" w:rsidR="00435557" w:rsidRPr="00435557" w:rsidRDefault="00435557" w:rsidP="00435557">
            <w:r w:rsidRPr="00435557">
              <w:t>3.845356</w:t>
            </w:r>
          </w:p>
        </w:tc>
        <w:tc>
          <w:tcPr>
            <w:tcW w:w="1132" w:type="dxa"/>
            <w:noWrap/>
            <w:hideMark/>
          </w:tcPr>
          <w:p w14:paraId="111DEDE1" w14:textId="77777777" w:rsidR="00435557" w:rsidRPr="00435557" w:rsidRDefault="00435557" w:rsidP="00435557">
            <w:r w:rsidRPr="00435557">
              <w:t>6.381744</w:t>
            </w:r>
          </w:p>
        </w:tc>
        <w:tc>
          <w:tcPr>
            <w:tcW w:w="1132" w:type="dxa"/>
            <w:noWrap/>
            <w:hideMark/>
          </w:tcPr>
          <w:p w14:paraId="443B8BB5" w14:textId="77777777" w:rsidR="00435557" w:rsidRPr="00435557" w:rsidRDefault="00435557" w:rsidP="00435557">
            <w:r w:rsidRPr="00435557">
              <w:t>8.632075</w:t>
            </w:r>
          </w:p>
        </w:tc>
        <w:tc>
          <w:tcPr>
            <w:tcW w:w="1132" w:type="dxa"/>
            <w:noWrap/>
            <w:hideMark/>
          </w:tcPr>
          <w:p w14:paraId="3B6B76B8" w14:textId="77777777" w:rsidR="00435557" w:rsidRPr="00435557" w:rsidRDefault="00435557" w:rsidP="00435557">
            <w:r w:rsidRPr="00435557">
              <w:t>9.462806</w:t>
            </w:r>
          </w:p>
        </w:tc>
      </w:tr>
      <w:tr w:rsidR="00435557" w:rsidRPr="00435557" w14:paraId="5487E137" w14:textId="77777777" w:rsidTr="00435557">
        <w:trPr>
          <w:trHeight w:val="261"/>
        </w:trPr>
        <w:tc>
          <w:tcPr>
            <w:tcW w:w="1132" w:type="dxa"/>
            <w:noWrap/>
            <w:hideMark/>
          </w:tcPr>
          <w:p w14:paraId="01C61CF5" w14:textId="77777777" w:rsidR="00435557" w:rsidRPr="00435557" w:rsidRDefault="00435557" w:rsidP="00435557">
            <w:r w:rsidRPr="00435557">
              <w:t>2.457643</w:t>
            </w:r>
          </w:p>
        </w:tc>
        <w:tc>
          <w:tcPr>
            <w:tcW w:w="1132" w:type="dxa"/>
            <w:noWrap/>
            <w:hideMark/>
          </w:tcPr>
          <w:p w14:paraId="28518180" w14:textId="77777777" w:rsidR="00435557" w:rsidRPr="00435557" w:rsidRDefault="00435557" w:rsidP="00435557">
            <w:r w:rsidRPr="00435557">
              <w:t>4.440317</w:t>
            </w:r>
          </w:p>
        </w:tc>
        <w:tc>
          <w:tcPr>
            <w:tcW w:w="1132" w:type="dxa"/>
            <w:noWrap/>
            <w:hideMark/>
          </w:tcPr>
          <w:p w14:paraId="59E1E291" w14:textId="77777777" w:rsidR="00435557" w:rsidRPr="00435557" w:rsidRDefault="00435557" w:rsidP="00435557">
            <w:r w:rsidRPr="00435557">
              <w:t>5.454504</w:t>
            </w:r>
          </w:p>
        </w:tc>
        <w:tc>
          <w:tcPr>
            <w:tcW w:w="1132" w:type="dxa"/>
            <w:noWrap/>
            <w:hideMark/>
          </w:tcPr>
          <w:p w14:paraId="49BDC811" w14:textId="77777777" w:rsidR="00435557" w:rsidRPr="00435557" w:rsidRDefault="00435557" w:rsidP="00435557">
            <w:r w:rsidRPr="00435557">
              <w:t>7.119246</w:t>
            </w:r>
          </w:p>
        </w:tc>
        <w:tc>
          <w:tcPr>
            <w:tcW w:w="1132" w:type="dxa"/>
            <w:noWrap/>
            <w:hideMark/>
          </w:tcPr>
          <w:p w14:paraId="10B10387" w14:textId="77777777" w:rsidR="00435557" w:rsidRPr="00435557" w:rsidRDefault="00435557" w:rsidP="00435557">
            <w:r w:rsidRPr="00435557">
              <w:t>9.406876</w:t>
            </w:r>
          </w:p>
        </w:tc>
        <w:tc>
          <w:tcPr>
            <w:tcW w:w="1132" w:type="dxa"/>
            <w:noWrap/>
            <w:hideMark/>
          </w:tcPr>
          <w:p w14:paraId="71E1133A" w14:textId="77777777" w:rsidR="00435557" w:rsidRPr="00435557" w:rsidRDefault="00435557" w:rsidP="00435557">
            <w:r w:rsidRPr="00435557">
              <w:t>2.56802</w:t>
            </w:r>
          </w:p>
        </w:tc>
        <w:tc>
          <w:tcPr>
            <w:tcW w:w="1132" w:type="dxa"/>
            <w:noWrap/>
            <w:hideMark/>
          </w:tcPr>
          <w:p w14:paraId="62AB9952" w14:textId="77777777" w:rsidR="00435557" w:rsidRPr="00435557" w:rsidRDefault="00435557" w:rsidP="00435557">
            <w:r w:rsidRPr="00435557">
              <w:t>4.153095</w:t>
            </w:r>
          </w:p>
        </w:tc>
        <w:tc>
          <w:tcPr>
            <w:tcW w:w="1132" w:type="dxa"/>
            <w:noWrap/>
            <w:hideMark/>
          </w:tcPr>
          <w:p w14:paraId="6C25C55D" w14:textId="77777777" w:rsidR="00435557" w:rsidRPr="00435557" w:rsidRDefault="00435557" w:rsidP="00435557">
            <w:r w:rsidRPr="00435557">
              <w:t>5.481119</w:t>
            </w:r>
          </w:p>
        </w:tc>
        <w:tc>
          <w:tcPr>
            <w:tcW w:w="1132" w:type="dxa"/>
            <w:noWrap/>
            <w:hideMark/>
          </w:tcPr>
          <w:p w14:paraId="0011742E" w14:textId="77777777" w:rsidR="00435557" w:rsidRPr="00435557" w:rsidRDefault="00435557" w:rsidP="00435557">
            <w:r w:rsidRPr="00435557">
              <w:t>6.439485</w:t>
            </w:r>
          </w:p>
        </w:tc>
        <w:tc>
          <w:tcPr>
            <w:tcW w:w="1132" w:type="dxa"/>
            <w:noWrap/>
            <w:hideMark/>
          </w:tcPr>
          <w:p w14:paraId="38A2B1B3" w14:textId="77777777" w:rsidR="00435557" w:rsidRPr="00435557" w:rsidRDefault="00435557" w:rsidP="00435557">
            <w:r w:rsidRPr="00435557">
              <w:t>10.57743</w:t>
            </w:r>
          </w:p>
        </w:tc>
      </w:tr>
      <w:tr w:rsidR="00435557" w:rsidRPr="00435557" w14:paraId="39332C0C" w14:textId="77777777" w:rsidTr="00435557">
        <w:trPr>
          <w:trHeight w:val="261"/>
        </w:trPr>
        <w:tc>
          <w:tcPr>
            <w:tcW w:w="1132" w:type="dxa"/>
            <w:noWrap/>
            <w:hideMark/>
          </w:tcPr>
          <w:p w14:paraId="7BD7E381" w14:textId="77777777" w:rsidR="00435557" w:rsidRPr="00435557" w:rsidRDefault="00435557" w:rsidP="00435557">
            <w:r w:rsidRPr="00435557">
              <w:t>2.751243</w:t>
            </w:r>
          </w:p>
        </w:tc>
        <w:tc>
          <w:tcPr>
            <w:tcW w:w="1132" w:type="dxa"/>
            <w:noWrap/>
            <w:hideMark/>
          </w:tcPr>
          <w:p w14:paraId="243FB49D" w14:textId="77777777" w:rsidR="00435557" w:rsidRPr="00435557" w:rsidRDefault="00435557" w:rsidP="00435557">
            <w:r w:rsidRPr="00435557">
              <w:t>3.492632</w:t>
            </w:r>
          </w:p>
        </w:tc>
        <w:tc>
          <w:tcPr>
            <w:tcW w:w="1132" w:type="dxa"/>
            <w:noWrap/>
            <w:hideMark/>
          </w:tcPr>
          <w:p w14:paraId="3B00C27A" w14:textId="77777777" w:rsidR="00435557" w:rsidRPr="00435557" w:rsidRDefault="00435557" w:rsidP="00435557">
            <w:r w:rsidRPr="00435557">
              <w:t>5.672891</w:t>
            </w:r>
          </w:p>
        </w:tc>
        <w:tc>
          <w:tcPr>
            <w:tcW w:w="1132" w:type="dxa"/>
            <w:noWrap/>
            <w:hideMark/>
          </w:tcPr>
          <w:p w14:paraId="27319B30" w14:textId="77777777" w:rsidR="00435557" w:rsidRPr="00435557" w:rsidRDefault="00435557" w:rsidP="00435557">
            <w:r w:rsidRPr="00435557">
              <w:t>9.236356</w:t>
            </w:r>
          </w:p>
        </w:tc>
        <w:tc>
          <w:tcPr>
            <w:tcW w:w="1132" w:type="dxa"/>
            <w:noWrap/>
            <w:hideMark/>
          </w:tcPr>
          <w:p w14:paraId="351B4440" w14:textId="77777777" w:rsidR="00435557" w:rsidRPr="00435557" w:rsidRDefault="00435557" w:rsidP="00435557">
            <w:r w:rsidRPr="00435557">
              <w:t>8.551239</w:t>
            </w:r>
          </w:p>
        </w:tc>
        <w:tc>
          <w:tcPr>
            <w:tcW w:w="1132" w:type="dxa"/>
            <w:noWrap/>
            <w:hideMark/>
          </w:tcPr>
          <w:p w14:paraId="72160D7C" w14:textId="77777777" w:rsidR="00435557" w:rsidRPr="00435557" w:rsidRDefault="00435557" w:rsidP="00435557">
            <w:r w:rsidRPr="00435557">
              <w:t>1.88402</w:t>
            </w:r>
          </w:p>
        </w:tc>
        <w:tc>
          <w:tcPr>
            <w:tcW w:w="1132" w:type="dxa"/>
            <w:noWrap/>
            <w:hideMark/>
          </w:tcPr>
          <w:p w14:paraId="53103DC4" w14:textId="77777777" w:rsidR="00435557" w:rsidRPr="00435557" w:rsidRDefault="00435557" w:rsidP="00435557">
            <w:r w:rsidRPr="00435557">
              <w:t>4.15583</w:t>
            </w:r>
          </w:p>
        </w:tc>
        <w:tc>
          <w:tcPr>
            <w:tcW w:w="1132" w:type="dxa"/>
            <w:noWrap/>
            <w:hideMark/>
          </w:tcPr>
          <w:p w14:paraId="311E5B73" w14:textId="77777777" w:rsidR="00435557" w:rsidRPr="00435557" w:rsidRDefault="00435557" w:rsidP="00435557">
            <w:r w:rsidRPr="00435557">
              <w:t>5.264592</w:t>
            </w:r>
          </w:p>
        </w:tc>
        <w:tc>
          <w:tcPr>
            <w:tcW w:w="1132" w:type="dxa"/>
            <w:noWrap/>
            <w:hideMark/>
          </w:tcPr>
          <w:p w14:paraId="74A71D0C" w14:textId="77777777" w:rsidR="00435557" w:rsidRPr="00435557" w:rsidRDefault="00435557" w:rsidP="00435557">
            <w:r w:rsidRPr="00435557">
              <w:t>7.437628</w:t>
            </w:r>
          </w:p>
        </w:tc>
        <w:tc>
          <w:tcPr>
            <w:tcW w:w="1132" w:type="dxa"/>
            <w:noWrap/>
            <w:hideMark/>
          </w:tcPr>
          <w:p w14:paraId="4A124022" w14:textId="77777777" w:rsidR="00435557" w:rsidRPr="00435557" w:rsidRDefault="00435557" w:rsidP="00435557">
            <w:r w:rsidRPr="00435557">
              <w:t>8.647685</w:t>
            </w:r>
          </w:p>
        </w:tc>
      </w:tr>
      <w:tr w:rsidR="00435557" w:rsidRPr="00435557" w14:paraId="22F0E116" w14:textId="77777777" w:rsidTr="00435557">
        <w:trPr>
          <w:trHeight w:val="261"/>
        </w:trPr>
        <w:tc>
          <w:tcPr>
            <w:tcW w:w="1132" w:type="dxa"/>
            <w:noWrap/>
            <w:hideMark/>
          </w:tcPr>
          <w:p w14:paraId="7B2D9E13" w14:textId="77777777" w:rsidR="00435557" w:rsidRPr="00435557" w:rsidRDefault="00435557" w:rsidP="00435557">
            <w:r w:rsidRPr="00435557">
              <w:t>2.105207</w:t>
            </w:r>
          </w:p>
        </w:tc>
        <w:tc>
          <w:tcPr>
            <w:tcW w:w="1132" w:type="dxa"/>
            <w:noWrap/>
            <w:hideMark/>
          </w:tcPr>
          <w:p w14:paraId="20163750" w14:textId="77777777" w:rsidR="00435557" w:rsidRPr="00435557" w:rsidRDefault="00435557" w:rsidP="00435557">
            <w:r w:rsidRPr="00435557">
              <w:t>3.64091</w:t>
            </w:r>
          </w:p>
        </w:tc>
        <w:tc>
          <w:tcPr>
            <w:tcW w:w="1132" w:type="dxa"/>
            <w:noWrap/>
            <w:hideMark/>
          </w:tcPr>
          <w:p w14:paraId="0F54CE02" w14:textId="77777777" w:rsidR="00435557" w:rsidRPr="00435557" w:rsidRDefault="00435557" w:rsidP="00435557">
            <w:r w:rsidRPr="00435557">
              <w:t>6.115801</w:t>
            </w:r>
          </w:p>
        </w:tc>
        <w:tc>
          <w:tcPr>
            <w:tcW w:w="1132" w:type="dxa"/>
            <w:noWrap/>
            <w:hideMark/>
          </w:tcPr>
          <w:p w14:paraId="436FE351" w14:textId="77777777" w:rsidR="00435557" w:rsidRPr="00435557" w:rsidRDefault="00435557" w:rsidP="00435557">
            <w:r w:rsidRPr="00435557">
              <w:t>7.970943</w:t>
            </w:r>
          </w:p>
        </w:tc>
        <w:tc>
          <w:tcPr>
            <w:tcW w:w="1132" w:type="dxa"/>
            <w:noWrap/>
            <w:hideMark/>
          </w:tcPr>
          <w:p w14:paraId="367063EE" w14:textId="77777777" w:rsidR="00435557" w:rsidRPr="00435557" w:rsidRDefault="00435557" w:rsidP="00435557">
            <w:r w:rsidRPr="00435557">
              <w:t>11.97213</w:t>
            </w:r>
          </w:p>
        </w:tc>
        <w:tc>
          <w:tcPr>
            <w:tcW w:w="1132" w:type="dxa"/>
            <w:noWrap/>
            <w:hideMark/>
          </w:tcPr>
          <w:p w14:paraId="10B68292" w14:textId="77777777" w:rsidR="00435557" w:rsidRPr="00435557" w:rsidRDefault="00435557" w:rsidP="00435557">
            <w:r w:rsidRPr="00435557">
              <w:t>2.795521</w:t>
            </w:r>
          </w:p>
        </w:tc>
        <w:tc>
          <w:tcPr>
            <w:tcW w:w="1132" w:type="dxa"/>
            <w:noWrap/>
            <w:hideMark/>
          </w:tcPr>
          <w:p w14:paraId="44BBDE1A" w14:textId="77777777" w:rsidR="00435557" w:rsidRPr="00435557" w:rsidRDefault="00435557" w:rsidP="00435557">
            <w:r w:rsidRPr="00435557">
              <w:t>4.324014</w:t>
            </w:r>
          </w:p>
        </w:tc>
        <w:tc>
          <w:tcPr>
            <w:tcW w:w="1132" w:type="dxa"/>
            <w:noWrap/>
            <w:hideMark/>
          </w:tcPr>
          <w:p w14:paraId="764454B9" w14:textId="77777777" w:rsidR="00435557" w:rsidRPr="00435557" w:rsidRDefault="00435557" w:rsidP="00435557">
            <w:r w:rsidRPr="00435557">
              <w:t>5.314157</w:t>
            </w:r>
          </w:p>
        </w:tc>
        <w:tc>
          <w:tcPr>
            <w:tcW w:w="1132" w:type="dxa"/>
            <w:noWrap/>
            <w:hideMark/>
          </w:tcPr>
          <w:p w14:paraId="36732FC6" w14:textId="77777777" w:rsidR="00435557" w:rsidRPr="00435557" w:rsidRDefault="00435557" w:rsidP="00435557">
            <w:r w:rsidRPr="00435557">
              <w:t>8.606731</w:t>
            </w:r>
          </w:p>
        </w:tc>
        <w:tc>
          <w:tcPr>
            <w:tcW w:w="1132" w:type="dxa"/>
            <w:noWrap/>
            <w:hideMark/>
          </w:tcPr>
          <w:p w14:paraId="7BFC8E6D" w14:textId="77777777" w:rsidR="00435557" w:rsidRPr="00435557" w:rsidRDefault="00435557" w:rsidP="00435557">
            <w:r w:rsidRPr="00435557">
              <w:t>9.269559</w:t>
            </w:r>
          </w:p>
        </w:tc>
      </w:tr>
      <w:tr w:rsidR="00435557" w:rsidRPr="00435557" w14:paraId="6CE5CF88" w14:textId="77777777" w:rsidTr="00435557">
        <w:trPr>
          <w:trHeight w:val="261"/>
        </w:trPr>
        <w:tc>
          <w:tcPr>
            <w:tcW w:w="1132" w:type="dxa"/>
            <w:noWrap/>
            <w:hideMark/>
          </w:tcPr>
          <w:p w14:paraId="0DF7DBA4" w14:textId="77777777" w:rsidR="00435557" w:rsidRPr="00435557" w:rsidRDefault="00435557" w:rsidP="00435557">
            <w:r w:rsidRPr="00435557">
              <w:t>2.314038</w:t>
            </w:r>
          </w:p>
        </w:tc>
        <w:tc>
          <w:tcPr>
            <w:tcW w:w="1132" w:type="dxa"/>
            <w:noWrap/>
            <w:hideMark/>
          </w:tcPr>
          <w:p w14:paraId="78B1E377" w14:textId="77777777" w:rsidR="00435557" w:rsidRPr="00435557" w:rsidRDefault="00435557" w:rsidP="00435557">
            <w:r w:rsidRPr="00435557">
              <w:t>4.158904</w:t>
            </w:r>
          </w:p>
        </w:tc>
        <w:tc>
          <w:tcPr>
            <w:tcW w:w="1132" w:type="dxa"/>
            <w:noWrap/>
            <w:hideMark/>
          </w:tcPr>
          <w:p w14:paraId="5B70319B" w14:textId="77777777" w:rsidR="00435557" w:rsidRPr="00435557" w:rsidRDefault="00435557" w:rsidP="00435557">
            <w:r w:rsidRPr="00435557">
              <w:t>5.595444</w:t>
            </w:r>
          </w:p>
        </w:tc>
        <w:tc>
          <w:tcPr>
            <w:tcW w:w="1132" w:type="dxa"/>
            <w:noWrap/>
            <w:hideMark/>
          </w:tcPr>
          <w:p w14:paraId="7A2BFE5E" w14:textId="77777777" w:rsidR="00435557" w:rsidRPr="00435557" w:rsidRDefault="00435557" w:rsidP="00435557">
            <w:r w:rsidRPr="00435557">
              <w:t>7.471145</w:t>
            </w:r>
          </w:p>
        </w:tc>
        <w:tc>
          <w:tcPr>
            <w:tcW w:w="1132" w:type="dxa"/>
            <w:noWrap/>
            <w:hideMark/>
          </w:tcPr>
          <w:p w14:paraId="04CA4E0B" w14:textId="77777777" w:rsidR="00435557" w:rsidRPr="00435557" w:rsidRDefault="00435557" w:rsidP="00435557">
            <w:r w:rsidRPr="00435557">
              <w:t>11.95985</w:t>
            </w:r>
          </w:p>
        </w:tc>
        <w:tc>
          <w:tcPr>
            <w:tcW w:w="1132" w:type="dxa"/>
            <w:noWrap/>
            <w:hideMark/>
          </w:tcPr>
          <w:p w14:paraId="6020B311" w14:textId="77777777" w:rsidR="00435557" w:rsidRPr="00435557" w:rsidRDefault="00435557" w:rsidP="00435557">
            <w:r w:rsidRPr="00435557">
              <w:t>2.513821</w:t>
            </w:r>
          </w:p>
        </w:tc>
        <w:tc>
          <w:tcPr>
            <w:tcW w:w="1132" w:type="dxa"/>
            <w:noWrap/>
            <w:hideMark/>
          </w:tcPr>
          <w:p w14:paraId="6182806B" w14:textId="77777777" w:rsidR="00435557" w:rsidRPr="00435557" w:rsidRDefault="00435557" w:rsidP="00435557">
            <w:r w:rsidRPr="00435557">
              <w:t>5.318544</w:t>
            </w:r>
          </w:p>
        </w:tc>
        <w:tc>
          <w:tcPr>
            <w:tcW w:w="1132" w:type="dxa"/>
            <w:noWrap/>
            <w:hideMark/>
          </w:tcPr>
          <w:p w14:paraId="668582A1" w14:textId="77777777" w:rsidR="00435557" w:rsidRPr="00435557" w:rsidRDefault="00435557" w:rsidP="00435557">
            <w:r w:rsidRPr="00435557">
              <w:t>5.573926</w:t>
            </w:r>
          </w:p>
        </w:tc>
        <w:tc>
          <w:tcPr>
            <w:tcW w:w="1132" w:type="dxa"/>
            <w:noWrap/>
            <w:hideMark/>
          </w:tcPr>
          <w:p w14:paraId="2AF13AB3" w14:textId="77777777" w:rsidR="00435557" w:rsidRPr="00435557" w:rsidRDefault="00435557" w:rsidP="00435557">
            <w:r w:rsidRPr="00435557">
              <w:t>7.418479</w:t>
            </w:r>
          </w:p>
        </w:tc>
        <w:tc>
          <w:tcPr>
            <w:tcW w:w="1132" w:type="dxa"/>
            <w:noWrap/>
            <w:hideMark/>
          </w:tcPr>
          <w:p w14:paraId="0365A133" w14:textId="77777777" w:rsidR="00435557" w:rsidRPr="00435557" w:rsidRDefault="00435557" w:rsidP="00435557">
            <w:r w:rsidRPr="00435557">
              <w:t>10.68582</w:t>
            </w:r>
          </w:p>
        </w:tc>
      </w:tr>
      <w:tr w:rsidR="00435557" w:rsidRPr="00435557" w14:paraId="23090545" w14:textId="77777777" w:rsidTr="00435557">
        <w:trPr>
          <w:trHeight w:val="261"/>
        </w:trPr>
        <w:tc>
          <w:tcPr>
            <w:tcW w:w="1132" w:type="dxa"/>
            <w:noWrap/>
            <w:hideMark/>
          </w:tcPr>
          <w:p w14:paraId="4757827A" w14:textId="77777777" w:rsidR="00435557" w:rsidRPr="00435557" w:rsidRDefault="00435557" w:rsidP="00435557">
            <w:r w:rsidRPr="00435557">
              <w:t>3.41056</w:t>
            </w:r>
          </w:p>
        </w:tc>
        <w:tc>
          <w:tcPr>
            <w:tcW w:w="1132" w:type="dxa"/>
            <w:noWrap/>
            <w:hideMark/>
          </w:tcPr>
          <w:p w14:paraId="033555B8" w14:textId="77777777" w:rsidR="00435557" w:rsidRPr="00435557" w:rsidRDefault="00435557" w:rsidP="00435557">
            <w:r w:rsidRPr="00435557">
              <w:t>3.46445</w:t>
            </w:r>
          </w:p>
        </w:tc>
        <w:tc>
          <w:tcPr>
            <w:tcW w:w="1132" w:type="dxa"/>
            <w:noWrap/>
            <w:hideMark/>
          </w:tcPr>
          <w:p w14:paraId="30262DB1" w14:textId="77777777" w:rsidR="00435557" w:rsidRPr="00435557" w:rsidRDefault="00435557" w:rsidP="00435557">
            <w:r w:rsidRPr="00435557">
              <w:t>6.137172</w:t>
            </w:r>
          </w:p>
        </w:tc>
        <w:tc>
          <w:tcPr>
            <w:tcW w:w="1132" w:type="dxa"/>
            <w:noWrap/>
            <w:hideMark/>
          </w:tcPr>
          <w:p w14:paraId="43B39B78" w14:textId="77777777" w:rsidR="00435557" w:rsidRPr="00435557" w:rsidRDefault="00435557" w:rsidP="00435557">
            <w:r w:rsidRPr="00435557">
              <w:t>7.617896</w:t>
            </w:r>
          </w:p>
        </w:tc>
        <w:tc>
          <w:tcPr>
            <w:tcW w:w="1132" w:type="dxa"/>
            <w:noWrap/>
            <w:hideMark/>
          </w:tcPr>
          <w:p w14:paraId="5C6035F7" w14:textId="77777777" w:rsidR="00435557" w:rsidRPr="00435557" w:rsidRDefault="00435557" w:rsidP="00435557">
            <w:r w:rsidRPr="00435557">
              <w:t>9.743869</w:t>
            </w:r>
          </w:p>
        </w:tc>
        <w:tc>
          <w:tcPr>
            <w:tcW w:w="1132" w:type="dxa"/>
            <w:noWrap/>
            <w:hideMark/>
          </w:tcPr>
          <w:p w14:paraId="720329BB" w14:textId="77777777" w:rsidR="00435557" w:rsidRPr="00435557" w:rsidRDefault="00435557" w:rsidP="00435557">
            <w:r w:rsidRPr="00435557">
              <w:t>3.225369</w:t>
            </w:r>
          </w:p>
        </w:tc>
        <w:tc>
          <w:tcPr>
            <w:tcW w:w="1132" w:type="dxa"/>
            <w:noWrap/>
            <w:hideMark/>
          </w:tcPr>
          <w:p w14:paraId="7E64E570" w14:textId="77777777" w:rsidR="00435557" w:rsidRPr="00435557" w:rsidRDefault="00435557" w:rsidP="00435557">
            <w:r w:rsidRPr="00435557">
              <w:t>4.370522</w:t>
            </w:r>
          </w:p>
        </w:tc>
        <w:tc>
          <w:tcPr>
            <w:tcW w:w="1132" w:type="dxa"/>
            <w:noWrap/>
            <w:hideMark/>
          </w:tcPr>
          <w:p w14:paraId="7FC2F949" w14:textId="77777777" w:rsidR="00435557" w:rsidRPr="00435557" w:rsidRDefault="00435557" w:rsidP="00435557">
            <w:r w:rsidRPr="00435557">
              <w:t>6.648808</w:t>
            </w:r>
          </w:p>
        </w:tc>
        <w:tc>
          <w:tcPr>
            <w:tcW w:w="1132" w:type="dxa"/>
            <w:noWrap/>
            <w:hideMark/>
          </w:tcPr>
          <w:p w14:paraId="75E2729B" w14:textId="77777777" w:rsidR="00435557" w:rsidRPr="00435557" w:rsidRDefault="00435557" w:rsidP="00435557">
            <w:r w:rsidRPr="00435557">
              <w:t>7.976052</w:t>
            </w:r>
          </w:p>
        </w:tc>
        <w:tc>
          <w:tcPr>
            <w:tcW w:w="1132" w:type="dxa"/>
            <w:noWrap/>
            <w:hideMark/>
          </w:tcPr>
          <w:p w14:paraId="0B53A5B7" w14:textId="77777777" w:rsidR="00435557" w:rsidRPr="00435557" w:rsidRDefault="00435557" w:rsidP="00435557">
            <w:r w:rsidRPr="00435557">
              <w:t>12.20641</w:t>
            </w:r>
          </w:p>
        </w:tc>
      </w:tr>
      <w:tr w:rsidR="00435557" w:rsidRPr="00435557" w14:paraId="1F686D2B" w14:textId="77777777" w:rsidTr="00435557">
        <w:trPr>
          <w:trHeight w:val="261"/>
        </w:trPr>
        <w:tc>
          <w:tcPr>
            <w:tcW w:w="1132" w:type="dxa"/>
            <w:noWrap/>
            <w:hideMark/>
          </w:tcPr>
          <w:p w14:paraId="2C1BECDA" w14:textId="77777777" w:rsidR="00435557" w:rsidRPr="00435557" w:rsidRDefault="00435557" w:rsidP="00435557">
            <w:pPr>
              <w:rPr>
                <w:b/>
                <w:bCs/>
              </w:rPr>
            </w:pPr>
            <w:r w:rsidRPr="00435557">
              <w:rPr>
                <w:b/>
                <w:bCs/>
              </w:rPr>
              <w:t>2.653379</w:t>
            </w:r>
          </w:p>
        </w:tc>
        <w:tc>
          <w:tcPr>
            <w:tcW w:w="1132" w:type="dxa"/>
            <w:noWrap/>
            <w:hideMark/>
          </w:tcPr>
          <w:p w14:paraId="465A374B" w14:textId="77777777" w:rsidR="00435557" w:rsidRPr="00435557" w:rsidRDefault="00435557" w:rsidP="00435557">
            <w:pPr>
              <w:rPr>
                <w:b/>
                <w:bCs/>
              </w:rPr>
            </w:pPr>
            <w:r w:rsidRPr="00435557">
              <w:rPr>
                <w:b/>
                <w:bCs/>
              </w:rPr>
              <w:t>3.44993</w:t>
            </w:r>
          </w:p>
        </w:tc>
        <w:tc>
          <w:tcPr>
            <w:tcW w:w="1132" w:type="dxa"/>
            <w:noWrap/>
            <w:hideMark/>
          </w:tcPr>
          <w:p w14:paraId="0E0818C2" w14:textId="77777777" w:rsidR="00435557" w:rsidRPr="00435557" w:rsidRDefault="00435557" w:rsidP="00435557">
            <w:pPr>
              <w:rPr>
                <w:b/>
                <w:bCs/>
              </w:rPr>
            </w:pPr>
            <w:r w:rsidRPr="00435557">
              <w:rPr>
                <w:b/>
                <w:bCs/>
              </w:rPr>
              <w:t>5.494367</w:t>
            </w:r>
          </w:p>
        </w:tc>
        <w:tc>
          <w:tcPr>
            <w:tcW w:w="1132" w:type="dxa"/>
            <w:noWrap/>
            <w:hideMark/>
          </w:tcPr>
          <w:p w14:paraId="67AA7C27" w14:textId="77777777" w:rsidR="00435557" w:rsidRPr="00435557" w:rsidRDefault="00435557" w:rsidP="00435557">
            <w:pPr>
              <w:rPr>
                <w:b/>
                <w:bCs/>
              </w:rPr>
            </w:pPr>
            <w:r w:rsidRPr="00435557">
              <w:rPr>
                <w:b/>
                <w:bCs/>
              </w:rPr>
              <w:t>7.404159</w:t>
            </w:r>
          </w:p>
        </w:tc>
        <w:tc>
          <w:tcPr>
            <w:tcW w:w="1132" w:type="dxa"/>
            <w:noWrap/>
            <w:hideMark/>
          </w:tcPr>
          <w:p w14:paraId="1269CE6B" w14:textId="77777777" w:rsidR="00435557" w:rsidRPr="00435557" w:rsidRDefault="00435557" w:rsidP="00435557">
            <w:pPr>
              <w:rPr>
                <w:b/>
                <w:bCs/>
              </w:rPr>
            </w:pPr>
            <w:r w:rsidRPr="00435557">
              <w:rPr>
                <w:b/>
                <w:bCs/>
              </w:rPr>
              <w:t>9.658669</w:t>
            </w:r>
          </w:p>
        </w:tc>
        <w:tc>
          <w:tcPr>
            <w:tcW w:w="1132" w:type="dxa"/>
            <w:noWrap/>
            <w:hideMark/>
          </w:tcPr>
          <w:p w14:paraId="0020A815" w14:textId="77777777" w:rsidR="00435557" w:rsidRPr="00435557" w:rsidRDefault="00435557" w:rsidP="00435557">
            <w:pPr>
              <w:rPr>
                <w:b/>
                <w:bCs/>
              </w:rPr>
            </w:pPr>
            <w:r w:rsidRPr="00435557">
              <w:rPr>
                <w:b/>
                <w:bCs/>
              </w:rPr>
              <w:t>2.516475</w:t>
            </w:r>
          </w:p>
        </w:tc>
        <w:tc>
          <w:tcPr>
            <w:tcW w:w="1132" w:type="dxa"/>
            <w:noWrap/>
            <w:hideMark/>
          </w:tcPr>
          <w:p w14:paraId="7FDCCC7F" w14:textId="77777777" w:rsidR="00435557" w:rsidRPr="00435557" w:rsidRDefault="00435557" w:rsidP="00435557">
            <w:pPr>
              <w:rPr>
                <w:b/>
                <w:bCs/>
              </w:rPr>
            </w:pPr>
            <w:r w:rsidRPr="00435557">
              <w:rPr>
                <w:b/>
                <w:bCs/>
              </w:rPr>
              <w:t>3.731737</w:t>
            </w:r>
          </w:p>
        </w:tc>
        <w:tc>
          <w:tcPr>
            <w:tcW w:w="1132" w:type="dxa"/>
            <w:noWrap/>
            <w:hideMark/>
          </w:tcPr>
          <w:p w14:paraId="549E1E0C" w14:textId="77777777" w:rsidR="00435557" w:rsidRPr="00435557" w:rsidRDefault="00435557" w:rsidP="00435557">
            <w:pPr>
              <w:rPr>
                <w:b/>
                <w:bCs/>
              </w:rPr>
            </w:pPr>
            <w:r w:rsidRPr="00435557">
              <w:rPr>
                <w:b/>
                <w:bCs/>
              </w:rPr>
              <w:t>5.6531</w:t>
            </w:r>
          </w:p>
        </w:tc>
        <w:tc>
          <w:tcPr>
            <w:tcW w:w="1132" w:type="dxa"/>
            <w:noWrap/>
            <w:hideMark/>
          </w:tcPr>
          <w:p w14:paraId="50F3889A" w14:textId="77777777" w:rsidR="00435557" w:rsidRPr="00435557" w:rsidRDefault="00435557" w:rsidP="00435557">
            <w:pPr>
              <w:rPr>
                <w:b/>
                <w:bCs/>
              </w:rPr>
            </w:pPr>
            <w:r w:rsidRPr="00435557">
              <w:rPr>
                <w:b/>
                <w:bCs/>
              </w:rPr>
              <w:t>7.18356</w:t>
            </w:r>
          </w:p>
        </w:tc>
        <w:tc>
          <w:tcPr>
            <w:tcW w:w="1132" w:type="dxa"/>
            <w:noWrap/>
            <w:hideMark/>
          </w:tcPr>
          <w:p w14:paraId="29CC5869" w14:textId="77777777" w:rsidR="00435557" w:rsidRPr="00435557" w:rsidRDefault="00435557" w:rsidP="00435557">
            <w:pPr>
              <w:rPr>
                <w:b/>
                <w:bCs/>
              </w:rPr>
            </w:pPr>
            <w:r w:rsidRPr="00435557">
              <w:rPr>
                <w:b/>
                <w:bCs/>
              </w:rPr>
              <w:t>9.434287</w:t>
            </w:r>
          </w:p>
        </w:tc>
      </w:tr>
    </w:tbl>
    <w:p w14:paraId="2BED616F" w14:textId="2E6CF6BF" w:rsidR="00435557" w:rsidRDefault="00435557" w:rsidP="00F529BC"/>
    <w:p w14:paraId="3E0F9AA5" w14:textId="77777777" w:rsidR="0043555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FEEEC16" w14:textId="77777777" w:rsidTr="00435557">
        <w:trPr>
          <w:trHeight w:val="300"/>
        </w:trPr>
        <w:tc>
          <w:tcPr>
            <w:tcW w:w="960" w:type="dxa"/>
            <w:noWrap/>
            <w:hideMark/>
          </w:tcPr>
          <w:p w14:paraId="77AC74FE" w14:textId="77777777" w:rsidR="00435557" w:rsidRPr="00435557" w:rsidRDefault="00435557" w:rsidP="00435557">
            <w:r w:rsidRPr="00435557">
              <w:t>Tx01</w:t>
            </w:r>
          </w:p>
        </w:tc>
        <w:tc>
          <w:tcPr>
            <w:tcW w:w="960" w:type="dxa"/>
            <w:noWrap/>
            <w:hideMark/>
          </w:tcPr>
          <w:p w14:paraId="2E11384C" w14:textId="77777777" w:rsidR="00435557" w:rsidRPr="00435557" w:rsidRDefault="00435557" w:rsidP="00435557">
            <w:r w:rsidRPr="00435557">
              <w:t>Tx02</w:t>
            </w:r>
          </w:p>
        </w:tc>
        <w:tc>
          <w:tcPr>
            <w:tcW w:w="960" w:type="dxa"/>
            <w:noWrap/>
            <w:hideMark/>
          </w:tcPr>
          <w:p w14:paraId="65A9978B" w14:textId="77777777" w:rsidR="00435557" w:rsidRPr="00435557" w:rsidRDefault="00435557" w:rsidP="00435557">
            <w:r w:rsidRPr="00435557">
              <w:t>Tx03</w:t>
            </w:r>
          </w:p>
        </w:tc>
        <w:tc>
          <w:tcPr>
            <w:tcW w:w="960" w:type="dxa"/>
            <w:noWrap/>
            <w:hideMark/>
          </w:tcPr>
          <w:p w14:paraId="3627AAD4" w14:textId="77777777" w:rsidR="00435557" w:rsidRPr="00435557" w:rsidRDefault="00435557" w:rsidP="00435557">
            <w:r w:rsidRPr="00435557">
              <w:t>Tx04</w:t>
            </w:r>
          </w:p>
        </w:tc>
        <w:tc>
          <w:tcPr>
            <w:tcW w:w="960" w:type="dxa"/>
            <w:noWrap/>
            <w:hideMark/>
          </w:tcPr>
          <w:p w14:paraId="2AD1601B" w14:textId="77777777" w:rsidR="00435557" w:rsidRPr="00435557" w:rsidRDefault="00435557" w:rsidP="00435557">
            <w:r w:rsidRPr="00435557">
              <w:t>Tx05</w:t>
            </w:r>
          </w:p>
        </w:tc>
        <w:tc>
          <w:tcPr>
            <w:tcW w:w="960" w:type="dxa"/>
            <w:noWrap/>
            <w:hideMark/>
          </w:tcPr>
          <w:p w14:paraId="3D60C486" w14:textId="77777777" w:rsidR="00435557" w:rsidRPr="00435557" w:rsidRDefault="00435557" w:rsidP="00435557">
            <w:r w:rsidRPr="00435557">
              <w:t>Tx06</w:t>
            </w:r>
          </w:p>
        </w:tc>
        <w:tc>
          <w:tcPr>
            <w:tcW w:w="960" w:type="dxa"/>
            <w:noWrap/>
            <w:hideMark/>
          </w:tcPr>
          <w:p w14:paraId="446024EB" w14:textId="77777777" w:rsidR="00435557" w:rsidRPr="00435557" w:rsidRDefault="00435557" w:rsidP="00435557">
            <w:r w:rsidRPr="00435557">
              <w:t>Tx07</w:t>
            </w:r>
          </w:p>
        </w:tc>
        <w:tc>
          <w:tcPr>
            <w:tcW w:w="960" w:type="dxa"/>
            <w:noWrap/>
            <w:hideMark/>
          </w:tcPr>
          <w:p w14:paraId="377515DA" w14:textId="77777777" w:rsidR="00435557" w:rsidRPr="00435557" w:rsidRDefault="00435557" w:rsidP="00435557">
            <w:r w:rsidRPr="00435557">
              <w:t>Tx08</w:t>
            </w:r>
          </w:p>
        </w:tc>
        <w:tc>
          <w:tcPr>
            <w:tcW w:w="960" w:type="dxa"/>
            <w:noWrap/>
            <w:hideMark/>
          </w:tcPr>
          <w:p w14:paraId="21D414CE" w14:textId="77777777" w:rsidR="00435557" w:rsidRPr="00435557" w:rsidRDefault="00435557" w:rsidP="00435557">
            <w:r w:rsidRPr="00435557">
              <w:t>Tx09</w:t>
            </w:r>
          </w:p>
        </w:tc>
        <w:tc>
          <w:tcPr>
            <w:tcW w:w="960" w:type="dxa"/>
            <w:noWrap/>
            <w:hideMark/>
          </w:tcPr>
          <w:p w14:paraId="602ED6AF" w14:textId="77777777" w:rsidR="00435557" w:rsidRPr="00435557" w:rsidRDefault="00435557" w:rsidP="00435557">
            <w:r w:rsidRPr="00435557">
              <w:t>Tx10</w:t>
            </w:r>
          </w:p>
        </w:tc>
      </w:tr>
      <w:tr w:rsidR="00435557" w:rsidRPr="00435557" w14:paraId="0CFD0393" w14:textId="77777777" w:rsidTr="00435557">
        <w:trPr>
          <w:trHeight w:val="300"/>
        </w:trPr>
        <w:tc>
          <w:tcPr>
            <w:tcW w:w="960" w:type="dxa"/>
            <w:noWrap/>
            <w:hideMark/>
          </w:tcPr>
          <w:p w14:paraId="0BE3F325" w14:textId="77777777" w:rsidR="00435557" w:rsidRPr="00435557" w:rsidRDefault="00435557" w:rsidP="00435557">
            <w:r w:rsidRPr="00435557">
              <w:t>2.96794</w:t>
            </w:r>
          </w:p>
        </w:tc>
        <w:tc>
          <w:tcPr>
            <w:tcW w:w="960" w:type="dxa"/>
            <w:noWrap/>
            <w:hideMark/>
          </w:tcPr>
          <w:p w14:paraId="42F37C54" w14:textId="77777777" w:rsidR="00435557" w:rsidRPr="00435557" w:rsidRDefault="00435557" w:rsidP="00435557">
            <w:r w:rsidRPr="00435557">
              <w:t>3.794937</w:t>
            </w:r>
          </w:p>
        </w:tc>
        <w:tc>
          <w:tcPr>
            <w:tcW w:w="960" w:type="dxa"/>
            <w:noWrap/>
            <w:hideMark/>
          </w:tcPr>
          <w:p w14:paraId="11F56A9A" w14:textId="77777777" w:rsidR="00435557" w:rsidRPr="00435557" w:rsidRDefault="00435557" w:rsidP="00435557">
            <w:r w:rsidRPr="00435557">
              <w:t>4.764752</w:t>
            </w:r>
          </w:p>
        </w:tc>
        <w:tc>
          <w:tcPr>
            <w:tcW w:w="960" w:type="dxa"/>
            <w:noWrap/>
            <w:hideMark/>
          </w:tcPr>
          <w:p w14:paraId="0F073F62" w14:textId="77777777" w:rsidR="00435557" w:rsidRPr="00435557" w:rsidRDefault="00435557" w:rsidP="00435557">
            <w:r w:rsidRPr="00435557">
              <w:t>6.756437</w:t>
            </w:r>
          </w:p>
        </w:tc>
        <w:tc>
          <w:tcPr>
            <w:tcW w:w="960" w:type="dxa"/>
            <w:noWrap/>
            <w:hideMark/>
          </w:tcPr>
          <w:p w14:paraId="2417573D" w14:textId="77777777" w:rsidR="00435557" w:rsidRPr="00435557" w:rsidRDefault="00435557" w:rsidP="00435557">
            <w:r w:rsidRPr="00435557">
              <w:t>8.916519</w:t>
            </w:r>
          </w:p>
        </w:tc>
        <w:tc>
          <w:tcPr>
            <w:tcW w:w="960" w:type="dxa"/>
            <w:noWrap/>
            <w:hideMark/>
          </w:tcPr>
          <w:p w14:paraId="2E7A8153" w14:textId="77777777" w:rsidR="00435557" w:rsidRPr="00435557" w:rsidRDefault="00435557" w:rsidP="00435557">
            <w:r w:rsidRPr="00435557">
              <w:t>2.946127</w:t>
            </w:r>
          </w:p>
        </w:tc>
        <w:tc>
          <w:tcPr>
            <w:tcW w:w="960" w:type="dxa"/>
            <w:noWrap/>
            <w:hideMark/>
          </w:tcPr>
          <w:p w14:paraId="2CC00F8A" w14:textId="77777777" w:rsidR="00435557" w:rsidRPr="00435557" w:rsidRDefault="00435557" w:rsidP="00435557">
            <w:r w:rsidRPr="00435557">
              <w:t>2.409014</w:t>
            </w:r>
          </w:p>
        </w:tc>
        <w:tc>
          <w:tcPr>
            <w:tcW w:w="960" w:type="dxa"/>
            <w:noWrap/>
            <w:hideMark/>
          </w:tcPr>
          <w:p w14:paraId="5F20F86C" w14:textId="77777777" w:rsidR="00435557" w:rsidRPr="00435557" w:rsidRDefault="00435557" w:rsidP="00435557">
            <w:r w:rsidRPr="00435557">
              <w:t>6.484606</w:t>
            </w:r>
          </w:p>
        </w:tc>
        <w:tc>
          <w:tcPr>
            <w:tcW w:w="960" w:type="dxa"/>
            <w:noWrap/>
            <w:hideMark/>
          </w:tcPr>
          <w:p w14:paraId="0EE73887" w14:textId="77777777" w:rsidR="00435557" w:rsidRPr="00435557" w:rsidRDefault="00435557" w:rsidP="00435557">
            <w:r w:rsidRPr="00435557">
              <w:t>5.817787</w:t>
            </w:r>
          </w:p>
        </w:tc>
        <w:tc>
          <w:tcPr>
            <w:tcW w:w="960" w:type="dxa"/>
            <w:noWrap/>
            <w:hideMark/>
          </w:tcPr>
          <w:p w14:paraId="57705F18" w14:textId="77777777" w:rsidR="00435557" w:rsidRPr="00435557" w:rsidRDefault="00435557" w:rsidP="00435557">
            <w:r w:rsidRPr="00435557">
              <w:t>7.852801</w:t>
            </w:r>
          </w:p>
        </w:tc>
      </w:tr>
      <w:tr w:rsidR="00435557" w:rsidRPr="00435557" w14:paraId="40BEF848" w14:textId="77777777" w:rsidTr="00435557">
        <w:trPr>
          <w:trHeight w:val="300"/>
        </w:trPr>
        <w:tc>
          <w:tcPr>
            <w:tcW w:w="960" w:type="dxa"/>
            <w:noWrap/>
            <w:hideMark/>
          </w:tcPr>
          <w:p w14:paraId="617EC86F" w14:textId="77777777" w:rsidR="00435557" w:rsidRPr="00435557" w:rsidRDefault="00435557" w:rsidP="00435557">
            <w:r w:rsidRPr="00435557">
              <w:t>1.8175</w:t>
            </w:r>
          </w:p>
        </w:tc>
        <w:tc>
          <w:tcPr>
            <w:tcW w:w="960" w:type="dxa"/>
            <w:noWrap/>
            <w:hideMark/>
          </w:tcPr>
          <w:p w14:paraId="57DC46B4" w14:textId="77777777" w:rsidR="00435557" w:rsidRPr="00435557" w:rsidRDefault="00435557" w:rsidP="00435557">
            <w:r w:rsidRPr="00435557">
              <w:t>4.129976</w:t>
            </w:r>
          </w:p>
        </w:tc>
        <w:tc>
          <w:tcPr>
            <w:tcW w:w="960" w:type="dxa"/>
            <w:noWrap/>
            <w:hideMark/>
          </w:tcPr>
          <w:p w14:paraId="38915550" w14:textId="77777777" w:rsidR="00435557" w:rsidRPr="00435557" w:rsidRDefault="00435557" w:rsidP="00435557">
            <w:r w:rsidRPr="00435557">
              <w:t>4.688292</w:t>
            </w:r>
          </w:p>
        </w:tc>
        <w:tc>
          <w:tcPr>
            <w:tcW w:w="960" w:type="dxa"/>
            <w:noWrap/>
            <w:hideMark/>
          </w:tcPr>
          <w:p w14:paraId="3A82A372" w14:textId="77777777" w:rsidR="00435557" w:rsidRPr="00435557" w:rsidRDefault="00435557" w:rsidP="00435557">
            <w:r w:rsidRPr="00435557">
              <w:t>7.187556</w:t>
            </w:r>
          </w:p>
        </w:tc>
        <w:tc>
          <w:tcPr>
            <w:tcW w:w="960" w:type="dxa"/>
            <w:noWrap/>
            <w:hideMark/>
          </w:tcPr>
          <w:p w14:paraId="40C52DE5" w14:textId="77777777" w:rsidR="00435557" w:rsidRPr="00435557" w:rsidRDefault="00435557" w:rsidP="00435557">
            <w:r w:rsidRPr="00435557">
              <w:t>7.658367</w:t>
            </w:r>
          </w:p>
        </w:tc>
        <w:tc>
          <w:tcPr>
            <w:tcW w:w="960" w:type="dxa"/>
            <w:noWrap/>
            <w:hideMark/>
          </w:tcPr>
          <w:p w14:paraId="677E9018" w14:textId="77777777" w:rsidR="00435557" w:rsidRPr="00435557" w:rsidRDefault="00435557" w:rsidP="00435557">
            <w:r w:rsidRPr="00435557">
              <w:t>2.193869</w:t>
            </w:r>
          </w:p>
        </w:tc>
        <w:tc>
          <w:tcPr>
            <w:tcW w:w="960" w:type="dxa"/>
            <w:noWrap/>
            <w:hideMark/>
          </w:tcPr>
          <w:p w14:paraId="7D6AC3C1" w14:textId="77777777" w:rsidR="00435557" w:rsidRPr="00435557" w:rsidRDefault="00435557" w:rsidP="00435557">
            <w:r w:rsidRPr="00435557">
              <w:t>2.689833</w:t>
            </w:r>
          </w:p>
        </w:tc>
        <w:tc>
          <w:tcPr>
            <w:tcW w:w="960" w:type="dxa"/>
            <w:noWrap/>
            <w:hideMark/>
          </w:tcPr>
          <w:p w14:paraId="03E4B78E" w14:textId="77777777" w:rsidR="00435557" w:rsidRPr="00435557" w:rsidRDefault="00435557" w:rsidP="00435557">
            <w:r w:rsidRPr="00435557">
              <w:t>4.898349</w:t>
            </w:r>
          </w:p>
        </w:tc>
        <w:tc>
          <w:tcPr>
            <w:tcW w:w="960" w:type="dxa"/>
            <w:noWrap/>
            <w:hideMark/>
          </w:tcPr>
          <w:p w14:paraId="7862808C" w14:textId="77777777" w:rsidR="00435557" w:rsidRPr="00435557" w:rsidRDefault="00435557" w:rsidP="00435557">
            <w:r w:rsidRPr="00435557">
              <w:t>5.890904</w:t>
            </w:r>
          </w:p>
        </w:tc>
        <w:tc>
          <w:tcPr>
            <w:tcW w:w="960" w:type="dxa"/>
            <w:noWrap/>
            <w:hideMark/>
          </w:tcPr>
          <w:p w14:paraId="75EA8360" w14:textId="77777777" w:rsidR="00435557" w:rsidRPr="00435557" w:rsidRDefault="00435557" w:rsidP="00435557">
            <w:r w:rsidRPr="00435557">
              <w:t>7.959613</w:t>
            </w:r>
          </w:p>
        </w:tc>
      </w:tr>
      <w:tr w:rsidR="00435557" w:rsidRPr="00435557" w14:paraId="0B3C398B" w14:textId="77777777" w:rsidTr="00435557">
        <w:trPr>
          <w:trHeight w:val="300"/>
        </w:trPr>
        <w:tc>
          <w:tcPr>
            <w:tcW w:w="960" w:type="dxa"/>
            <w:noWrap/>
            <w:hideMark/>
          </w:tcPr>
          <w:p w14:paraId="7947A61D" w14:textId="77777777" w:rsidR="00435557" w:rsidRPr="00435557" w:rsidRDefault="00435557" w:rsidP="00435557">
            <w:r w:rsidRPr="00435557">
              <w:t>2.503867</w:t>
            </w:r>
          </w:p>
        </w:tc>
        <w:tc>
          <w:tcPr>
            <w:tcW w:w="960" w:type="dxa"/>
            <w:noWrap/>
            <w:hideMark/>
          </w:tcPr>
          <w:p w14:paraId="4CBC9D12" w14:textId="77777777" w:rsidR="00435557" w:rsidRPr="00435557" w:rsidRDefault="00435557" w:rsidP="00435557">
            <w:r w:rsidRPr="00435557">
              <w:t>2.669413</w:t>
            </w:r>
          </w:p>
        </w:tc>
        <w:tc>
          <w:tcPr>
            <w:tcW w:w="960" w:type="dxa"/>
            <w:noWrap/>
            <w:hideMark/>
          </w:tcPr>
          <w:p w14:paraId="7AE2A329" w14:textId="77777777" w:rsidR="00435557" w:rsidRPr="00435557" w:rsidRDefault="00435557" w:rsidP="00435557">
            <w:r w:rsidRPr="00435557">
              <w:t>5.246091</w:t>
            </w:r>
          </w:p>
        </w:tc>
        <w:tc>
          <w:tcPr>
            <w:tcW w:w="960" w:type="dxa"/>
            <w:noWrap/>
            <w:hideMark/>
          </w:tcPr>
          <w:p w14:paraId="639A641D" w14:textId="77777777" w:rsidR="00435557" w:rsidRPr="00435557" w:rsidRDefault="00435557" w:rsidP="00435557">
            <w:r w:rsidRPr="00435557">
              <w:t>6.639964</w:t>
            </w:r>
          </w:p>
        </w:tc>
        <w:tc>
          <w:tcPr>
            <w:tcW w:w="960" w:type="dxa"/>
            <w:noWrap/>
            <w:hideMark/>
          </w:tcPr>
          <w:p w14:paraId="34FF8F11" w14:textId="77777777" w:rsidR="00435557" w:rsidRPr="00435557" w:rsidRDefault="00435557" w:rsidP="00435557">
            <w:r w:rsidRPr="00435557">
              <w:t>8.351608</w:t>
            </w:r>
          </w:p>
        </w:tc>
        <w:tc>
          <w:tcPr>
            <w:tcW w:w="960" w:type="dxa"/>
            <w:noWrap/>
            <w:hideMark/>
          </w:tcPr>
          <w:p w14:paraId="4B20538B" w14:textId="77777777" w:rsidR="00435557" w:rsidRPr="00435557" w:rsidRDefault="00435557" w:rsidP="00435557">
            <w:r w:rsidRPr="00435557">
              <w:t>2.457676</w:t>
            </w:r>
          </w:p>
        </w:tc>
        <w:tc>
          <w:tcPr>
            <w:tcW w:w="960" w:type="dxa"/>
            <w:noWrap/>
            <w:hideMark/>
          </w:tcPr>
          <w:p w14:paraId="3231E991" w14:textId="77777777" w:rsidR="00435557" w:rsidRPr="00435557" w:rsidRDefault="00435557" w:rsidP="00435557">
            <w:r w:rsidRPr="00435557">
              <w:t>2.552205</w:t>
            </w:r>
          </w:p>
        </w:tc>
        <w:tc>
          <w:tcPr>
            <w:tcW w:w="960" w:type="dxa"/>
            <w:noWrap/>
            <w:hideMark/>
          </w:tcPr>
          <w:p w14:paraId="3FDA32FF" w14:textId="77777777" w:rsidR="00435557" w:rsidRPr="00435557" w:rsidRDefault="00435557" w:rsidP="00435557">
            <w:r w:rsidRPr="00435557">
              <w:t>5.798195</w:t>
            </w:r>
          </w:p>
        </w:tc>
        <w:tc>
          <w:tcPr>
            <w:tcW w:w="960" w:type="dxa"/>
            <w:noWrap/>
            <w:hideMark/>
          </w:tcPr>
          <w:p w14:paraId="30E339E1" w14:textId="77777777" w:rsidR="00435557" w:rsidRPr="00435557" w:rsidRDefault="00435557" w:rsidP="00435557">
            <w:r w:rsidRPr="00435557">
              <w:t>6.176519</w:t>
            </w:r>
          </w:p>
        </w:tc>
        <w:tc>
          <w:tcPr>
            <w:tcW w:w="960" w:type="dxa"/>
            <w:noWrap/>
            <w:hideMark/>
          </w:tcPr>
          <w:p w14:paraId="18302D08" w14:textId="77777777" w:rsidR="00435557" w:rsidRPr="00435557" w:rsidRDefault="00435557" w:rsidP="00435557">
            <w:r w:rsidRPr="00435557">
              <w:t>10.72323</w:t>
            </w:r>
          </w:p>
        </w:tc>
      </w:tr>
      <w:tr w:rsidR="00435557" w:rsidRPr="00435557" w14:paraId="21A49BED" w14:textId="77777777" w:rsidTr="00435557">
        <w:trPr>
          <w:trHeight w:val="300"/>
        </w:trPr>
        <w:tc>
          <w:tcPr>
            <w:tcW w:w="960" w:type="dxa"/>
            <w:noWrap/>
            <w:hideMark/>
          </w:tcPr>
          <w:p w14:paraId="20782E5D" w14:textId="77777777" w:rsidR="00435557" w:rsidRPr="00435557" w:rsidRDefault="00435557" w:rsidP="00435557">
            <w:r w:rsidRPr="00435557">
              <w:t>2.646914</w:t>
            </w:r>
          </w:p>
        </w:tc>
        <w:tc>
          <w:tcPr>
            <w:tcW w:w="960" w:type="dxa"/>
            <w:noWrap/>
            <w:hideMark/>
          </w:tcPr>
          <w:p w14:paraId="3D976759" w14:textId="77777777" w:rsidR="00435557" w:rsidRPr="00435557" w:rsidRDefault="00435557" w:rsidP="00435557">
            <w:r w:rsidRPr="00435557">
              <w:t>3.337814</w:t>
            </w:r>
          </w:p>
        </w:tc>
        <w:tc>
          <w:tcPr>
            <w:tcW w:w="960" w:type="dxa"/>
            <w:noWrap/>
            <w:hideMark/>
          </w:tcPr>
          <w:p w14:paraId="746498B2" w14:textId="77777777" w:rsidR="00435557" w:rsidRPr="00435557" w:rsidRDefault="00435557" w:rsidP="00435557">
            <w:r w:rsidRPr="00435557">
              <w:t>4.924992</w:t>
            </w:r>
          </w:p>
        </w:tc>
        <w:tc>
          <w:tcPr>
            <w:tcW w:w="960" w:type="dxa"/>
            <w:noWrap/>
            <w:hideMark/>
          </w:tcPr>
          <w:p w14:paraId="5242DCEC" w14:textId="77777777" w:rsidR="00435557" w:rsidRPr="00435557" w:rsidRDefault="00435557" w:rsidP="00435557">
            <w:r w:rsidRPr="00435557">
              <w:t>8.150302</w:t>
            </w:r>
          </w:p>
        </w:tc>
        <w:tc>
          <w:tcPr>
            <w:tcW w:w="960" w:type="dxa"/>
            <w:noWrap/>
            <w:hideMark/>
          </w:tcPr>
          <w:p w14:paraId="6A22381A" w14:textId="77777777" w:rsidR="00435557" w:rsidRPr="00435557" w:rsidRDefault="00435557" w:rsidP="00435557">
            <w:r w:rsidRPr="00435557">
              <w:t>8.923149</w:t>
            </w:r>
          </w:p>
        </w:tc>
        <w:tc>
          <w:tcPr>
            <w:tcW w:w="960" w:type="dxa"/>
            <w:noWrap/>
            <w:hideMark/>
          </w:tcPr>
          <w:p w14:paraId="3DCF2CA4" w14:textId="77777777" w:rsidR="00435557" w:rsidRPr="00435557" w:rsidRDefault="00435557" w:rsidP="00435557">
            <w:r w:rsidRPr="00435557">
              <w:t>1.370654</w:t>
            </w:r>
          </w:p>
        </w:tc>
        <w:tc>
          <w:tcPr>
            <w:tcW w:w="960" w:type="dxa"/>
            <w:noWrap/>
            <w:hideMark/>
          </w:tcPr>
          <w:p w14:paraId="4FF05855" w14:textId="77777777" w:rsidR="00435557" w:rsidRPr="00435557" w:rsidRDefault="00435557" w:rsidP="00435557">
            <w:r w:rsidRPr="00435557">
              <w:t>3.175727</w:t>
            </w:r>
          </w:p>
        </w:tc>
        <w:tc>
          <w:tcPr>
            <w:tcW w:w="960" w:type="dxa"/>
            <w:noWrap/>
            <w:hideMark/>
          </w:tcPr>
          <w:p w14:paraId="52799D07" w14:textId="77777777" w:rsidR="00435557" w:rsidRPr="00435557" w:rsidRDefault="00435557" w:rsidP="00435557">
            <w:r w:rsidRPr="00435557">
              <w:t>4.803033</w:t>
            </w:r>
          </w:p>
        </w:tc>
        <w:tc>
          <w:tcPr>
            <w:tcW w:w="960" w:type="dxa"/>
            <w:noWrap/>
            <w:hideMark/>
          </w:tcPr>
          <w:p w14:paraId="1E8A01D1" w14:textId="77777777" w:rsidR="00435557" w:rsidRPr="00435557" w:rsidRDefault="00435557" w:rsidP="00435557">
            <w:r w:rsidRPr="00435557">
              <w:t>6.42334</w:t>
            </w:r>
          </w:p>
        </w:tc>
        <w:tc>
          <w:tcPr>
            <w:tcW w:w="960" w:type="dxa"/>
            <w:noWrap/>
            <w:hideMark/>
          </w:tcPr>
          <w:p w14:paraId="2F747476" w14:textId="77777777" w:rsidR="00435557" w:rsidRPr="00435557" w:rsidRDefault="00435557" w:rsidP="00435557">
            <w:r w:rsidRPr="00435557">
              <w:t>8.313684</w:t>
            </w:r>
          </w:p>
        </w:tc>
      </w:tr>
      <w:tr w:rsidR="00435557" w:rsidRPr="00435557" w14:paraId="53B61EA0" w14:textId="77777777" w:rsidTr="00435557">
        <w:trPr>
          <w:trHeight w:val="300"/>
        </w:trPr>
        <w:tc>
          <w:tcPr>
            <w:tcW w:w="960" w:type="dxa"/>
            <w:noWrap/>
            <w:hideMark/>
          </w:tcPr>
          <w:p w14:paraId="42FE8A65" w14:textId="77777777" w:rsidR="00435557" w:rsidRPr="00435557" w:rsidRDefault="00435557" w:rsidP="00435557">
            <w:r w:rsidRPr="00435557">
              <w:t>2.460327</w:t>
            </w:r>
          </w:p>
        </w:tc>
        <w:tc>
          <w:tcPr>
            <w:tcW w:w="960" w:type="dxa"/>
            <w:noWrap/>
            <w:hideMark/>
          </w:tcPr>
          <w:p w14:paraId="3A10207B" w14:textId="77777777" w:rsidR="00435557" w:rsidRPr="00435557" w:rsidRDefault="00435557" w:rsidP="00435557">
            <w:r w:rsidRPr="00435557">
              <w:t>3.234211</w:t>
            </w:r>
          </w:p>
        </w:tc>
        <w:tc>
          <w:tcPr>
            <w:tcW w:w="960" w:type="dxa"/>
            <w:noWrap/>
            <w:hideMark/>
          </w:tcPr>
          <w:p w14:paraId="17BAD5B8" w14:textId="77777777" w:rsidR="00435557" w:rsidRPr="00435557" w:rsidRDefault="00435557" w:rsidP="00435557">
            <w:r w:rsidRPr="00435557">
              <w:t>5.257442</w:t>
            </w:r>
          </w:p>
        </w:tc>
        <w:tc>
          <w:tcPr>
            <w:tcW w:w="960" w:type="dxa"/>
            <w:noWrap/>
            <w:hideMark/>
          </w:tcPr>
          <w:p w14:paraId="75A5AECF" w14:textId="77777777" w:rsidR="00435557" w:rsidRPr="00435557" w:rsidRDefault="00435557" w:rsidP="00435557">
            <w:r w:rsidRPr="00435557">
              <w:t>7.43783</w:t>
            </w:r>
          </w:p>
        </w:tc>
        <w:tc>
          <w:tcPr>
            <w:tcW w:w="960" w:type="dxa"/>
            <w:noWrap/>
            <w:hideMark/>
          </w:tcPr>
          <w:p w14:paraId="70303987" w14:textId="77777777" w:rsidR="00435557" w:rsidRPr="00435557" w:rsidRDefault="00435557" w:rsidP="00435557">
            <w:r w:rsidRPr="00435557">
              <w:t>7.990517</w:t>
            </w:r>
          </w:p>
        </w:tc>
        <w:tc>
          <w:tcPr>
            <w:tcW w:w="960" w:type="dxa"/>
            <w:noWrap/>
            <w:hideMark/>
          </w:tcPr>
          <w:p w14:paraId="051BD37A" w14:textId="77777777" w:rsidR="00435557" w:rsidRPr="00435557" w:rsidRDefault="00435557" w:rsidP="00435557">
            <w:r w:rsidRPr="00435557">
              <w:t>1.612254</w:t>
            </w:r>
          </w:p>
        </w:tc>
        <w:tc>
          <w:tcPr>
            <w:tcW w:w="960" w:type="dxa"/>
            <w:noWrap/>
            <w:hideMark/>
          </w:tcPr>
          <w:p w14:paraId="178CA44C" w14:textId="77777777" w:rsidR="00435557" w:rsidRPr="00435557" w:rsidRDefault="00435557" w:rsidP="00435557">
            <w:r w:rsidRPr="00435557">
              <w:t>4.841341</w:t>
            </w:r>
          </w:p>
        </w:tc>
        <w:tc>
          <w:tcPr>
            <w:tcW w:w="960" w:type="dxa"/>
            <w:noWrap/>
            <w:hideMark/>
          </w:tcPr>
          <w:p w14:paraId="0987BB33" w14:textId="77777777" w:rsidR="00435557" w:rsidRPr="00435557" w:rsidRDefault="00435557" w:rsidP="00435557">
            <w:r w:rsidRPr="00435557">
              <w:t>6.950426</w:t>
            </w:r>
          </w:p>
        </w:tc>
        <w:tc>
          <w:tcPr>
            <w:tcW w:w="960" w:type="dxa"/>
            <w:noWrap/>
            <w:hideMark/>
          </w:tcPr>
          <w:p w14:paraId="372540DC" w14:textId="77777777" w:rsidR="00435557" w:rsidRPr="00435557" w:rsidRDefault="00435557" w:rsidP="00435557">
            <w:r w:rsidRPr="00435557">
              <w:t>8.602224</w:t>
            </w:r>
          </w:p>
        </w:tc>
        <w:tc>
          <w:tcPr>
            <w:tcW w:w="960" w:type="dxa"/>
            <w:noWrap/>
            <w:hideMark/>
          </w:tcPr>
          <w:p w14:paraId="2B360DA4" w14:textId="77777777" w:rsidR="00435557" w:rsidRPr="00435557" w:rsidRDefault="00435557" w:rsidP="00435557">
            <w:r w:rsidRPr="00435557">
              <w:t>8.122559</w:t>
            </w:r>
          </w:p>
        </w:tc>
      </w:tr>
      <w:tr w:rsidR="00435557" w:rsidRPr="00435557" w14:paraId="60457030" w14:textId="77777777" w:rsidTr="00435557">
        <w:trPr>
          <w:trHeight w:val="300"/>
        </w:trPr>
        <w:tc>
          <w:tcPr>
            <w:tcW w:w="960" w:type="dxa"/>
            <w:noWrap/>
            <w:hideMark/>
          </w:tcPr>
          <w:p w14:paraId="0CC1B5FF" w14:textId="77777777" w:rsidR="00435557" w:rsidRPr="00435557" w:rsidRDefault="00435557" w:rsidP="00435557">
            <w:r w:rsidRPr="00435557">
              <w:t>2.504233</w:t>
            </w:r>
          </w:p>
        </w:tc>
        <w:tc>
          <w:tcPr>
            <w:tcW w:w="960" w:type="dxa"/>
            <w:noWrap/>
            <w:hideMark/>
          </w:tcPr>
          <w:p w14:paraId="7E6FB141" w14:textId="77777777" w:rsidR="00435557" w:rsidRPr="00435557" w:rsidRDefault="00435557" w:rsidP="00435557">
            <w:r w:rsidRPr="00435557">
              <w:t>3.21259</w:t>
            </w:r>
          </w:p>
        </w:tc>
        <w:tc>
          <w:tcPr>
            <w:tcW w:w="960" w:type="dxa"/>
            <w:noWrap/>
            <w:hideMark/>
          </w:tcPr>
          <w:p w14:paraId="1DEFFE9B" w14:textId="77777777" w:rsidR="00435557" w:rsidRPr="00435557" w:rsidRDefault="00435557" w:rsidP="00435557">
            <w:r w:rsidRPr="00435557">
              <w:t>5.606116</w:t>
            </w:r>
          </w:p>
        </w:tc>
        <w:tc>
          <w:tcPr>
            <w:tcW w:w="960" w:type="dxa"/>
            <w:noWrap/>
            <w:hideMark/>
          </w:tcPr>
          <w:p w14:paraId="1B073AAE" w14:textId="77777777" w:rsidR="00435557" w:rsidRPr="00435557" w:rsidRDefault="00435557" w:rsidP="00435557">
            <w:r w:rsidRPr="00435557">
              <w:t>7.428723</w:t>
            </w:r>
          </w:p>
        </w:tc>
        <w:tc>
          <w:tcPr>
            <w:tcW w:w="960" w:type="dxa"/>
            <w:noWrap/>
            <w:hideMark/>
          </w:tcPr>
          <w:p w14:paraId="7F62EBCA" w14:textId="77777777" w:rsidR="00435557" w:rsidRPr="00435557" w:rsidRDefault="00435557" w:rsidP="00435557">
            <w:r w:rsidRPr="00435557">
              <w:t>8.718095</w:t>
            </w:r>
          </w:p>
        </w:tc>
        <w:tc>
          <w:tcPr>
            <w:tcW w:w="960" w:type="dxa"/>
            <w:noWrap/>
            <w:hideMark/>
          </w:tcPr>
          <w:p w14:paraId="10FCA8A2" w14:textId="77777777" w:rsidR="00435557" w:rsidRPr="00435557" w:rsidRDefault="00435557" w:rsidP="00435557">
            <w:r w:rsidRPr="00435557">
              <w:t>2.700624</w:t>
            </w:r>
          </w:p>
        </w:tc>
        <w:tc>
          <w:tcPr>
            <w:tcW w:w="960" w:type="dxa"/>
            <w:noWrap/>
            <w:hideMark/>
          </w:tcPr>
          <w:p w14:paraId="47DE1941" w14:textId="77777777" w:rsidR="00435557" w:rsidRPr="00435557" w:rsidRDefault="00435557" w:rsidP="00435557">
            <w:r w:rsidRPr="00435557">
              <w:t>4.170764</w:t>
            </w:r>
          </w:p>
        </w:tc>
        <w:tc>
          <w:tcPr>
            <w:tcW w:w="960" w:type="dxa"/>
            <w:noWrap/>
            <w:hideMark/>
          </w:tcPr>
          <w:p w14:paraId="2E7BBA9D" w14:textId="77777777" w:rsidR="00435557" w:rsidRPr="00435557" w:rsidRDefault="00435557" w:rsidP="00435557">
            <w:r w:rsidRPr="00435557">
              <w:t>5.239947</w:t>
            </w:r>
          </w:p>
        </w:tc>
        <w:tc>
          <w:tcPr>
            <w:tcW w:w="960" w:type="dxa"/>
            <w:noWrap/>
            <w:hideMark/>
          </w:tcPr>
          <w:p w14:paraId="5BB2F75E" w14:textId="77777777" w:rsidR="00435557" w:rsidRPr="00435557" w:rsidRDefault="00435557" w:rsidP="00435557">
            <w:r w:rsidRPr="00435557">
              <w:t>6.244072</w:t>
            </w:r>
          </w:p>
        </w:tc>
        <w:tc>
          <w:tcPr>
            <w:tcW w:w="960" w:type="dxa"/>
            <w:noWrap/>
            <w:hideMark/>
          </w:tcPr>
          <w:p w14:paraId="7BC8C549" w14:textId="77777777" w:rsidR="00435557" w:rsidRPr="00435557" w:rsidRDefault="00435557" w:rsidP="00435557">
            <w:r w:rsidRPr="00435557">
              <w:t>9.491968</w:t>
            </w:r>
          </w:p>
        </w:tc>
      </w:tr>
      <w:tr w:rsidR="00435557" w:rsidRPr="00435557" w14:paraId="675A42DA" w14:textId="77777777" w:rsidTr="00435557">
        <w:trPr>
          <w:trHeight w:val="300"/>
        </w:trPr>
        <w:tc>
          <w:tcPr>
            <w:tcW w:w="960" w:type="dxa"/>
            <w:noWrap/>
            <w:hideMark/>
          </w:tcPr>
          <w:p w14:paraId="62EDC637" w14:textId="77777777" w:rsidR="00435557" w:rsidRPr="00435557" w:rsidRDefault="00435557" w:rsidP="00435557">
            <w:r w:rsidRPr="00435557">
              <w:t>2.868498</w:t>
            </w:r>
          </w:p>
        </w:tc>
        <w:tc>
          <w:tcPr>
            <w:tcW w:w="960" w:type="dxa"/>
            <w:noWrap/>
            <w:hideMark/>
          </w:tcPr>
          <w:p w14:paraId="56DA1195" w14:textId="77777777" w:rsidR="00435557" w:rsidRPr="00435557" w:rsidRDefault="00435557" w:rsidP="00435557">
            <w:r w:rsidRPr="00435557">
              <w:t>4.572363</w:t>
            </w:r>
          </w:p>
        </w:tc>
        <w:tc>
          <w:tcPr>
            <w:tcW w:w="960" w:type="dxa"/>
            <w:noWrap/>
            <w:hideMark/>
          </w:tcPr>
          <w:p w14:paraId="06E166A9" w14:textId="77777777" w:rsidR="00435557" w:rsidRPr="00435557" w:rsidRDefault="00435557" w:rsidP="00435557">
            <w:r w:rsidRPr="00435557">
              <w:t>5.662741</w:t>
            </w:r>
          </w:p>
        </w:tc>
        <w:tc>
          <w:tcPr>
            <w:tcW w:w="960" w:type="dxa"/>
            <w:noWrap/>
            <w:hideMark/>
          </w:tcPr>
          <w:p w14:paraId="102C1998" w14:textId="77777777" w:rsidR="00435557" w:rsidRPr="00435557" w:rsidRDefault="00435557" w:rsidP="00435557">
            <w:r w:rsidRPr="00435557">
              <w:t>9.373926</w:t>
            </w:r>
          </w:p>
        </w:tc>
        <w:tc>
          <w:tcPr>
            <w:tcW w:w="960" w:type="dxa"/>
            <w:noWrap/>
            <w:hideMark/>
          </w:tcPr>
          <w:p w14:paraId="06DE988A" w14:textId="77777777" w:rsidR="00435557" w:rsidRPr="00435557" w:rsidRDefault="00435557" w:rsidP="00435557">
            <w:r w:rsidRPr="00435557">
              <w:t>10.31007</w:t>
            </w:r>
          </w:p>
        </w:tc>
        <w:tc>
          <w:tcPr>
            <w:tcW w:w="960" w:type="dxa"/>
            <w:noWrap/>
            <w:hideMark/>
          </w:tcPr>
          <w:p w14:paraId="248EA214" w14:textId="77777777" w:rsidR="00435557" w:rsidRPr="00435557" w:rsidRDefault="00435557" w:rsidP="00435557">
            <w:r w:rsidRPr="00435557">
              <w:t>2.794533</w:t>
            </w:r>
          </w:p>
        </w:tc>
        <w:tc>
          <w:tcPr>
            <w:tcW w:w="960" w:type="dxa"/>
            <w:noWrap/>
            <w:hideMark/>
          </w:tcPr>
          <w:p w14:paraId="0EEC98BC" w14:textId="77777777" w:rsidR="00435557" w:rsidRPr="00435557" w:rsidRDefault="00435557" w:rsidP="00435557">
            <w:r w:rsidRPr="00435557">
              <w:t>4.165754</w:t>
            </w:r>
          </w:p>
        </w:tc>
        <w:tc>
          <w:tcPr>
            <w:tcW w:w="960" w:type="dxa"/>
            <w:noWrap/>
            <w:hideMark/>
          </w:tcPr>
          <w:p w14:paraId="25AC1201" w14:textId="77777777" w:rsidR="00435557" w:rsidRPr="00435557" w:rsidRDefault="00435557" w:rsidP="00435557">
            <w:r w:rsidRPr="00435557">
              <w:t>5.761283</w:t>
            </w:r>
          </w:p>
        </w:tc>
        <w:tc>
          <w:tcPr>
            <w:tcW w:w="960" w:type="dxa"/>
            <w:noWrap/>
            <w:hideMark/>
          </w:tcPr>
          <w:p w14:paraId="553B828F" w14:textId="77777777" w:rsidR="00435557" w:rsidRPr="00435557" w:rsidRDefault="00435557" w:rsidP="00435557">
            <w:r w:rsidRPr="00435557">
              <w:t>7.145551</w:t>
            </w:r>
          </w:p>
        </w:tc>
        <w:tc>
          <w:tcPr>
            <w:tcW w:w="960" w:type="dxa"/>
            <w:noWrap/>
            <w:hideMark/>
          </w:tcPr>
          <w:p w14:paraId="670C8BC0" w14:textId="77777777" w:rsidR="00435557" w:rsidRPr="00435557" w:rsidRDefault="00435557" w:rsidP="00435557">
            <w:r w:rsidRPr="00435557">
              <w:t>10.91725</w:t>
            </w:r>
          </w:p>
        </w:tc>
      </w:tr>
      <w:tr w:rsidR="00435557" w:rsidRPr="00435557" w14:paraId="7FC78178" w14:textId="77777777" w:rsidTr="00435557">
        <w:trPr>
          <w:trHeight w:val="300"/>
        </w:trPr>
        <w:tc>
          <w:tcPr>
            <w:tcW w:w="960" w:type="dxa"/>
            <w:noWrap/>
            <w:hideMark/>
          </w:tcPr>
          <w:p w14:paraId="0CC399F0" w14:textId="77777777" w:rsidR="00435557" w:rsidRPr="00435557" w:rsidRDefault="00435557" w:rsidP="00435557">
            <w:r w:rsidRPr="00435557">
              <w:t>2.993521</w:t>
            </w:r>
          </w:p>
        </w:tc>
        <w:tc>
          <w:tcPr>
            <w:tcW w:w="960" w:type="dxa"/>
            <w:noWrap/>
            <w:hideMark/>
          </w:tcPr>
          <w:p w14:paraId="46F53F83" w14:textId="77777777" w:rsidR="00435557" w:rsidRPr="00435557" w:rsidRDefault="00435557" w:rsidP="00435557">
            <w:r w:rsidRPr="00435557">
              <w:t>4.581874</w:t>
            </w:r>
          </w:p>
        </w:tc>
        <w:tc>
          <w:tcPr>
            <w:tcW w:w="960" w:type="dxa"/>
            <w:noWrap/>
            <w:hideMark/>
          </w:tcPr>
          <w:p w14:paraId="49926EB0" w14:textId="77777777" w:rsidR="00435557" w:rsidRPr="00435557" w:rsidRDefault="00435557" w:rsidP="00435557">
            <w:r w:rsidRPr="00435557">
              <w:t>5.529264</w:t>
            </w:r>
          </w:p>
        </w:tc>
        <w:tc>
          <w:tcPr>
            <w:tcW w:w="960" w:type="dxa"/>
            <w:noWrap/>
            <w:hideMark/>
          </w:tcPr>
          <w:p w14:paraId="11AD3792" w14:textId="77777777" w:rsidR="00435557" w:rsidRPr="00435557" w:rsidRDefault="00435557" w:rsidP="00435557">
            <w:r w:rsidRPr="00435557">
              <w:t>7.225124</w:t>
            </w:r>
          </w:p>
        </w:tc>
        <w:tc>
          <w:tcPr>
            <w:tcW w:w="960" w:type="dxa"/>
            <w:noWrap/>
            <w:hideMark/>
          </w:tcPr>
          <w:p w14:paraId="3D39A984" w14:textId="77777777" w:rsidR="00435557" w:rsidRPr="00435557" w:rsidRDefault="00435557" w:rsidP="00435557">
            <w:r w:rsidRPr="00435557">
              <w:t>8.355435</w:t>
            </w:r>
          </w:p>
        </w:tc>
        <w:tc>
          <w:tcPr>
            <w:tcW w:w="960" w:type="dxa"/>
            <w:noWrap/>
            <w:hideMark/>
          </w:tcPr>
          <w:p w14:paraId="6828FFBF" w14:textId="77777777" w:rsidR="00435557" w:rsidRPr="00435557" w:rsidRDefault="00435557" w:rsidP="00435557">
            <w:r w:rsidRPr="00435557">
              <w:t>1.970324</w:t>
            </w:r>
          </w:p>
        </w:tc>
        <w:tc>
          <w:tcPr>
            <w:tcW w:w="960" w:type="dxa"/>
            <w:noWrap/>
            <w:hideMark/>
          </w:tcPr>
          <w:p w14:paraId="07E83794" w14:textId="77777777" w:rsidR="00435557" w:rsidRPr="00435557" w:rsidRDefault="00435557" w:rsidP="00435557">
            <w:r w:rsidRPr="00435557">
              <w:t>4.576209</w:t>
            </w:r>
          </w:p>
        </w:tc>
        <w:tc>
          <w:tcPr>
            <w:tcW w:w="960" w:type="dxa"/>
            <w:noWrap/>
            <w:hideMark/>
          </w:tcPr>
          <w:p w14:paraId="72A8DF89" w14:textId="77777777" w:rsidR="00435557" w:rsidRPr="00435557" w:rsidRDefault="00435557" w:rsidP="00435557">
            <w:r w:rsidRPr="00435557">
              <w:t>5.537786</w:t>
            </w:r>
          </w:p>
        </w:tc>
        <w:tc>
          <w:tcPr>
            <w:tcW w:w="960" w:type="dxa"/>
            <w:noWrap/>
            <w:hideMark/>
          </w:tcPr>
          <w:p w14:paraId="53948281" w14:textId="77777777" w:rsidR="00435557" w:rsidRPr="00435557" w:rsidRDefault="00435557" w:rsidP="00435557">
            <w:r w:rsidRPr="00435557">
              <w:t>8.383414</w:t>
            </w:r>
          </w:p>
        </w:tc>
        <w:tc>
          <w:tcPr>
            <w:tcW w:w="960" w:type="dxa"/>
            <w:noWrap/>
            <w:hideMark/>
          </w:tcPr>
          <w:p w14:paraId="035F72E6" w14:textId="77777777" w:rsidR="00435557" w:rsidRPr="00435557" w:rsidRDefault="00435557" w:rsidP="00435557">
            <w:r w:rsidRPr="00435557">
              <w:t>8.899636</w:t>
            </w:r>
          </w:p>
        </w:tc>
      </w:tr>
      <w:tr w:rsidR="00435557" w:rsidRPr="00435557" w14:paraId="01DF8412" w14:textId="77777777" w:rsidTr="00435557">
        <w:trPr>
          <w:trHeight w:val="300"/>
        </w:trPr>
        <w:tc>
          <w:tcPr>
            <w:tcW w:w="960" w:type="dxa"/>
            <w:noWrap/>
            <w:hideMark/>
          </w:tcPr>
          <w:p w14:paraId="23BEE756" w14:textId="77777777" w:rsidR="00435557" w:rsidRPr="00435557" w:rsidRDefault="00435557" w:rsidP="00435557">
            <w:r w:rsidRPr="00435557">
              <w:t>3.909527</w:t>
            </w:r>
          </w:p>
        </w:tc>
        <w:tc>
          <w:tcPr>
            <w:tcW w:w="960" w:type="dxa"/>
            <w:noWrap/>
            <w:hideMark/>
          </w:tcPr>
          <w:p w14:paraId="6DBD82C4" w14:textId="77777777" w:rsidR="00435557" w:rsidRPr="00435557" w:rsidRDefault="00435557" w:rsidP="00435557">
            <w:r w:rsidRPr="00435557">
              <w:t>4.388141</w:t>
            </w:r>
          </w:p>
        </w:tc>
        <w:tc>
          <w:tcPr>
            <w:tcW w:w="960" w:type="dxa"/>
            <w:noWrap/>
            <w:hideMark/>
          </w:tcPr>
          <w:p w14:paraId="1A4E7FB5" w14:textId="77777777" w:rsidR="00435557" w:rsidRPr="00435557" w:rsidRDefault="00435557" w:rsidP="00435557">
            <w:r w:rsidRPr="00435557">
              <w:t>5.821011</w:t>
            </w:r>
          </w:p>
        </w:tc>
        <w:tc>
          <w:tcPr>
            <w:tcW w:w="960" w:type="dxa"/>
            <w:noWrap/>
            <w:hideMark/>
          </w:tcPr>
          <w:p w14:paraId="508608D0" w14:textId="77777777" w:rsidR="00435557" w:rsidRPr="00435557" w:rsidRDefault="00435557" w:rsidP="00435557">
            <w:r w:rsidRPr="00435557">
              <w:t>7.999355</w:t>
            </w:r>
          </w:p>
        </w:tc>
        <w:tc>
          <w:tcPr>
            <w:tcW w:w="960" w:type="dxa"/>
            <w:noWrap/>
            <w:hideMark/>
          </w:tcPr>
          <w:p w14:paraId="410CE708" w14:textId="77777777" w:rsidR="00435557" w:rsidRPr="00435557" w:rsidRDefault="00435557" w:rsidP="00435557">
            <w:r w:rsidRPr="00435557">
              <w:t>8.571044</w:t>
            </w:r>
          </w:p>
        </w:tc>
        <w:tc>
          <w:tcPr>
            <w:tcW w:w="960" w:type="dxa"/>
            <w:noWrap/>
            <w:hideMark/>
          </w:tcPr>
          <w:p w14:paraId="27080516" w14:textId="77777777" w:rsidR="00435557" w:rsidRPr="00435557" w:rsidRDefault="00435557" w:rsidP="00435557">
            <w:r w:rsidRPr="00435557">
              <w:t>2.978393</w:t>
            </w:r>
          </w:p>
        </w:tc>
        <w:tc>
          <w:tcPr>
            <w:tcW w:w="960" w:type="dxa"/>
            <w:noWrap/>
            <w:hideMark/>
          </w:tcPr>
          <w:p w14:paraId="79B7D509" w14:textId="77777777" w:rsidR="00435557" w:rsidRPr="00435557" w:rsidRDefault="00435557" w:rsidP="00435557">
            <w:r w:rsidRPr="00435557">
              <w:t>5.350397</w:t>
            </w:r>
          </w:p>
        </w:tc>
        <w:tc>
          <w:tcPr>
            <w:tcW w:w="960" w:type="dxa"/>
            <w:noWrap/>
            <w:hideMark/>
          </w:tcPr>
          <w:p w14:paraId="1C74B561" w14:textId="77777777" w:rsidR="00435557" w:rsidRPr="00435557" w:rsidRDefault="00435557" w:rsidP="00435557">
            <w:r w:rsidRPr="00435557">
              <w:t>5.850165</w:t>
            </w:r>
          </w:p>
        </w:tc>
        <w:tc>
          <w:tcPr>
            <w:tcW w:w="960" w:type="dxa"/>
            <w:noWrap/>
            <w:hideMark/>
          </w:tcPr>
          <w:p w14:paraId="445F0E7F" w14:textId="77777777" w:rsidR="00435557" w:rsidRPr="00435557" w:rsidRDefault="00435557" w:rsidP="00435557">
            <w:r w:rsidRPr="00435557">
              <w:t>7.606286</w:t>
            </w:r>
          </w:p>
        </w:tc>
        <w:tc>
          <w:tcPr>
            <w:tcW w:w="960" w:type="dxa"/>
            <w:noWrap/>
            <w:hideMark/>
          </w:tcPr>
          <w:p w14:paraId="0DBC0A30" w14:textId="77777777" w:rsidR="00435557" w:rsidRPr="00435557" w:rsidRDefault="00435557" w:rsidP="00435557">
            <w:r w:rsidRPr="00435557">
              <w:t>8.872258</w:t>
            </w:r>
          </w:p>
        </w:tc>
      </w:tr>
      <w:tr w:rsidR="00435557" w:rsidRPr="00435557" w14:paraId="5C96130C" w14:textId="77777777" w:rsidTr="00435557">
        <w:trPr>
          <w:trHeight w:val="300"/>
        </w:trPr>
        <w:tc>
          <w:tcPr>
            <w:tcW w:w="960" w:type="dxa"/>
            <w:noWrap/>
            <w:hideMark/>
          </w:tcPr>
          <w:p w14:paraId="76DA5597" w14:textId="77777777" w:rsidR="00435557" w:rsidRPr="00435557" w:rsidRDefault="00435557" w:rsidP="00435557">
            <w:r w:rsidRPr="00435557">
              <w:t>3.545287</w:t>
            </w:r>
          </w:p>
        </w:tc>
        <w:tc>
          <w:tcPr>
            <w:tcW w:w="960" w:type="dxa"/>
            <w:noWrap/>
            <w:hideMark/>
          </w:tcPr>
          <w:p w14:paraId="311284C2" w14:textId="77777777" w:rsidR="00435557" w:rsidRPr="00435557" w:rsidRDefault="00435557" w:rsidP="00435557">
            <w:r w:rsidRPr="00435557">
              <w:t>4.438926</w:t>
            </w:r>
          </w:p>
        </w:tc>
        <w:tc>
          <w:tcPr>
            <w:tcW w:w="960" w:type="dxa"/>
            <w:noWrap/>
            <w:hideMark/>
          </w:tcPr>
          <w:p w14:paraId="2E7BDD78" w14:textId="77777777" w:rsidR="00435557" w:rsidRPr="00435557" w:rsidRDefault="00435557" w:rsidP="00435557">
            <w:r w:rsidRPr="00435557">
              <w:t>6.837929</w:t>
            </w:r>
          </w:p>
        </w:tc>
        <w:tc>
          <w:tcPr>
            <w:tcW w:w="960" w:type="dxa"/>
            <w:noWrap/>
            <w:hideMark/>
          </w:tcPr>
          <w:p w14:paraId="60EC1A03" w14:textId="77777777" w:rsidR="00435557" w:rsidRPr="00435557" w:rsidRDefault="00435557" w:rsidP="00435557">
            <w:r w:rsidRPr="00435557">
              <w:t>8.774814</w:t>
            </w:r>
          </w:p>
        </w:tc>
        <w:tc>
          <w:tcPr>
            <w:tcW w:w="960" w:type="dxa"/>
            <w:noWrap/>
            <w:hideMark/>
          </w:tcPr>
          <w:p w14:paraId="5CAEC1A0" w14:textId="77777777" w:rsidR="00435557" w:rsidRPr="00435557" w:rsidRDefault="00435557" w:rsidP="00435557">
            <w:r w:rsidRPr="00435557">
              <w:t>9.705411</w:t>
            </w:r>
          </w:p>
        </w:tc>
        <w:tc>
          <w:tcPr>
            <w:tcW w:w="960" w:type="dxa"/>
            <w:noWrap/>
            <w:hideMark/>
          </w:tcPr>
          <w:p w14:paraId="3746FD7A" w14:textId="77777777" w:rsidR="00435557" w:rsidRPr="00435557" w:rsidRDefault="00435557" w:rsidP="00435557">
            <w:r w:rsidRPr="00435557">
              <w:t>2.572899</w:t>
            </w:r>
          </w:p>
        </w:tc>
        <w:tc>
          <w:tcPr>
            <w:tcW w:w="960" w:type="dxa"/>
            <w:noWrap/>
            <w:hideMark/>
          </w:tcPr>
          <w:p w14:paraId="39770FCE" w14:textId="77777777" w:rsidR="00435557" w:rsidRPr="00435557" w:rsidRDefault="00435557" w:rsidP="00435557">
            <w:r w:rsidRPr="00435557">
              <w:t>3.68796</w:t>
            </w:r>
          </w:p>
        </w:tc>
        <w:tc>
          <w:tcPr>
            <w:tcW w:w="960" w:type="dxa"/>
            <w:noWrap/>
            <w:hideMark/>
          </w:tcPr>
          <w:p w14:paraId="27A62D8D" w14:textId="77777777" w:rsidR="00435557" w:rsidRPr="00435557" w:rsidRDefault="00435557" w:rsidP="00435557">
            <w:r w:rsidRPr="00435557">
              <w:t>6.401785</w:t>
            </w:r>
          </w:p>
        </w:tc>
        <w:tc>
          <w:tcPr>
            <w:tcW w:w="960" w:type="dxa"/>
            <w:noWrap/>
            <w:hideMark/>
          </w:tcPr>
          <w:p w14:paraId="2D2E3A4A" w14:textId="77777777" w:rsidR="00435557" w:rsidRPr="00435557" w:rsidRDefault="00435557" w:rsidP="00435557">
            <w:r w:rsidRPr="00435557">
              <w:t>9.693964</w:t>
            </w:r>
          </w:p>
        </w:tc>
        <w:tc>
          <w:tcPr>
            <w:tcW w:w="960" w:type="dxa"/>
            <w:noWrap/>
            <w:hideMark/>
          </w:tcPr>
          <w:p w14:paraId="617EE7F9" w14:textId="77777777" w:rsidR="00435557" w:rsidRPr="00435557" w:rsidRDefault="00435557" w:rsidP="00435557">
            <w:r w:rsidRPr="00435557">
              <w:t>12.13747</w:t>
            </w:r>
          </w:p>
        </w:tc>
      </w:tr>
      <w:tr w:rsidR="00435557" w:rsidRPr="00435557" w14:paraId="584CC3D1" w14:textId="77777777" w:rsidTr="00435557">
        <w:trPr>
          <w:trHeight w:val="300"/>
        </w:trPr>
        <w:tc>
          <w:tcPr>
            <w:tcW w:w="960" w:type="dxa"/>
            <w:noWrap/>
            <w:hideMark/>
          </w:tcPr>
          <w:p w14:paraId="04659A2A" w14:textId="77777777" w:rsidR="00435557" w:rsidRPr="00435557" w:rsidRDefault="00435557" w:rsidP="00435557">
            <w:pPr>
              <w:rPr>
                <w:b/>
                <w:bCs/>
              </w:rPr>
            </w:pPr>
            <w:r w:rsidRPr="00435557">
              <w:rPr>
                <w:b/>
                <w:bCs/>
              </w:rPr>
              <w:t>2.821761</w:t>
            </w:r>
          </w:p>
        </w:tc>
        <w:tc>
          <w:tcPr>
            <w:tcW w:w="960" w:type="dxa"/>
            <w:noWrap/>
            <w:hideMark/>
          </w:tcPr>
          <w:p w14:paraId="48D7F8D3" w14:textId="77777777" w:rsidR="00435557" w:rsidRPr="00435557" w:rsidRDefault="00435557" w:rsidP="00435557">
            <w:pPr>
              <w:rPr>
                <w:b/>
                <w:bCs/>
              </w:rPr>
            </w:pPr>
            <w:r w:rsidRPr="00435557">
              <w:rPr>
                <w:b/>
                <w:bCs/>
              </w:rPr>
              <w:t>3.836025</w:t>
            </w:r>
          </w:p>
        </w:tc>
        <w:tc>
          <w:tcPr>
            <w:tcW w:w="960" w:type="dxa"/>
            <w:noWrap/>
            <w:hideMark/>
          </w:tcPr>
          <w:p w14:paraId="2071A001" w14:textId="77777777" w:rsidR="00435557" w:rsidRPr="00435557" w:rsidRDefault="00435557" w:rsidP="00435557">
            <w:pPr>
              <w:rPr>
                <w:b/>
                <w:bCs/>
              </w:rPr>
            </w:pPr>
            <w:r w:rsidRPr="00435557">
              <w:rPr>
                <w:b/>
                <w:bCs/>
              </w:rPr>
              <w:t>5.433863</w:t>
            </w:r>
          </w:p>
        </w:tc>
        <w:tc>
          <w:tcPr>
            <w:tcW w:w="960" w:type="dxa"/>
            <w:noWrap/>
            <w:hideMark/>
          </w:tcPr>
          <w:p w14:paraId="421408AD" w14:textId="77777777" w:rsidR="00435557" w:rsidRPr="00435557" w:rsidRDefault="00435557" w:rsidP="00435557">
            <w:pPr>
              <w:rPr>
                <w:b/>
                <w:bCs/>
              </w:rPr>
            </w:pPr>
            <w:r w:rsidRPr="00435557">
              <w:rPr>
                <w:b/>
                <w:bCs/>
              </w:rPr>
              <w:t>7.697403</w:t>
            </w:r>
          </w:p>
        </w:tc>
        <w:tc>
          <w:tcPr>
            <w:tcW w:w="960" w:type="dxa"/>
            <w:noWrap/>
            <w:hideMark/>
          </w:tcPr>
          <w:p w14:paraId="159DA52C" w14:textId="77777777" w:rsidR="00435557" w:rsidRPr="00435557" w:rsidRDefault="00435557" w:rsidP="00435557">
            <w:pPr>
              <w:rPr>
                <w:b/>
                <w:bCs/>
              </w:rPr>
            </w:pPr>
            <w:r w:rsidRPr="00435557">
              <w:rPr>
                <w:b/>
                <w:bCs/>
              </w:rPr>
              <w:t>8.750022</w:t>
            </w:r>
          </w:p>
        </w:tc>
        <w:tc>
          <w:tcPr>
            <w:tcW w:w="960" w:type="dxa"/>
            <w:noWrap/>
            <w:hideMark/>
          </w:tcPr>
          <w:p w14:paraId="5BD65808" w14:textId="77777777" w:rsidR="00435557" w:rsidRPr="00435557" w:rsidRDefault="00435557" w:rsidP="00435557">
            <w:pPr>
              <w:rPr>
                <w:b/>
                <w:bCs/>
              </w:rPr>
            </w:pPr>
            <w:r w:rsidRPr="00435557">
              <w:rPr>
                <w:b/>
                <w:bCs/>
              </w:rPr>
              <w:t>2.359735</w:t>
            </w:r>
          </w:p>
        </w:tc>
        <w:tc>
          <w:tcPr>
            <w:tcW w:w="960" w:type="dxa"/>
            <w:noWrap/>
            <w:hideMark/>
          </w:tcPr>
          <w:p w14:paraId="48FC1CF2" w14:textId="77777777" w:rsidR="00435557" w:rsidRPr="00435557" w:rsidRDefault="00435557" w:rsidP="00435557">
            <w:pPr>
              <w:rPr>
                <w:b/>
                <w:bCs/>
              </w:rPr>
            </w:pPr>
            <w:r w:rsidRPr="00435557">
              <w:rPr>
                <w:b/>
                <w:bCs/>
              </w:rPr>
              <w:t>3.76192</w:t>
            </w:r>
          </w:p>
        </w:tc>
        <w:tc>
          <w:tcPr>
            <w:tcW w:w="960" w:type="dxa"/>
            <w:noWrap/>
            <w:hideMark/>
          </w:tcPr>
          <w:p w14:paraId="0AEF5B4A" w14:textId="77777777" w:rsidR="00435557" w:rsidRPr="00435557" w:rsidRDefault="00435557" w:rsidP="00435557">
            <w:pPr>
              <w:rPr>
                <w:b/>
                <w:bCs/>
              </w:rPr>
            </w:pPr>
            <w:r w:rsidRPr="00435557">
              <w:rPr>
                <w:b/>
                <w:bCs/>
              </w:rPr>
              <w:t>5.772558</w:t>
            </w:r>
          </w:p>
        </w:tc>
        <w:tc>
          <w:tcPr>
            <w:tcW w:w="960" w:type="dxa"/>
            <w:noWrap/>
            <w:hideMark/>
          </w:tcPr>
          <w:p w14:paraId="1B8DE487" w14:textId="77777777" w:rsidR="00435557" w:rsidRPr="00435557" w:rsidRDefault="00435557" w:rsidP="00435557">
            <w:pPr>
              <w:rPr>
                <w:b/>
                <w:bCs/>
              </w:rPr>
            </w:pPr>
            <w:r w:rsidRPr="00435557">
              <w:rPr>
                <w:b/>
                <w:bCs/>
              </w:rPr>
              <w:t>7.198406</w:t>
            </w:r>
          </w:p>
        </w:tc>
        <w:tc>
          <w:tcPr>
            <w:tcW w:w="960" w:type="dxa"/>
            <w:noWrap/>
            <w:hideMark/>
          </w:tcPr>
          <w:p w14:paraId="2D84BCD3" w14:textId="77777777" w:rsidR="00435557" w:rsidRPr="00435557" w:rsidRDefault="00435557" w:rsidP="00435557">
            <w:pPr>
              <w:rPr>
                <w:b/>
                <w:bCs/>
              </w:rPr>
            </w:pPr>
            <w:r w:rsidRPr="00435557">
              <w:rPr>
                <w:b/>
                <w:bCs/>
              </w:rPr>
              <w:t>9.329047</w:t>
            </w:r>
          </w:p>
        </w:tc>
      </w:tr>
    </w:tbl>
    <w:p w14:paraId="729C8D03" w14:textId="554B1FCB" w:rsidR="00435557" w:rsidRDefault="00435557" w:rsidP="00F529BC"/>
    <w:p w14:paraId="72792914" w14:textId="77777777" w:rsidR="0043555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04D00AA" w14:textId="77777777" w:rsidTr="00435557">
        <w:trPr>
          <w:trHeight w:val="300"/>
        </w:trPr>
        <w:tc>
          <w:tcPr>
            <w:tcW w:w="960" w:type="dxa"/>
            <w:noWrap/>
            <w:hideMark/>
          </w:tcPr>
          <w:p w14:paraId="2D29DFC0" w14:textId="77777777" w:rsidR="00435557" w:rsidRPr="00435557" w:rsidRDefault="00435557" w:rsidP="00435557">
            <w:r w:rsidRPr="00435557">
              <w:t>Tx01</w:t>
            </w:r>
          </w:p>
        </w:tc>
        <w:tc>
          <w:tcPr>
            <w:tcW w:w="960" w:type="dxa"/>
            <w:noWrap/>
            <w:hideMark/>
          </w:tcPr>
          <w:p w14:paraId="3A79896A" w14:textId="77777777" w:rsidR="00435557" w:rsidRPr="00435557" w:rsidRDefault="00435557" w:rsidP="00435557">
            <w:r w:rsidRPr="00435557">
              <w:t>Tx02</w:t>
            </w:r>
          </w:p>
        </w:tc>
        <w:tc>
          <w:tcPr>
            <w:tcW w:w="960" w:type="dxa"/>
            <w:noWrap/>
            <w:hideMark/>
          </w:tcPr>
          <w:p w14:paraId="639977FB" w14:textId="77777777" w:rsidR="00435557" w:rsidRPr="00435557" w:rsidRDefault="00435557" w:rsidP="00435557">
            <w:r w:rsidRPr="00435557">
              <w:t>Tx03</w:t>
            </w:r>
          </w:p>
        </w:tc>
        <w:tc>
          <w:tcPr>
            <w:tcW w:w="960" w:type="dxa"/>
            <w:noWrap/>
            <w:hideMark/>
          </w:tcPr>
          <w:p w14:paraId="119CB52C" w14:textId="77777777" w:rsidR="00435557" w:rsidRPr="00435557" w:rsidRDefault="00435557" w:rsidP="00435557">
            <w:r w:rsidRPr="00435557">
              <w:t>Tx04</w:t>
            </w:r>
          </w:p>
        </w:tc>
        <w:tc>
          <w:tcPr>
            <w:tcW w:w="960" w:type="dxa"/>
            <w:noWrap/>
            <w:hideMark/>
          </w:tcPr>
          <w:p w14:paraId="43DF1C6C" w14:textId="77777777" w:rsidR="00435557" w:rsidRPr="00435557" w:rsidRDefault="00435557" w:rsidP="00435557">
            <w:r w:rsidRPr="00435557">
              <w:t>Tx05</w:t>
            </w:r>
          </w:p>
        </w:tc>
        <w:tc>
          <w:tcPr>
            <w:tcW w:w="960" w:type="dxa"/>
            <w:noWrap/>
            <w:hideMark/>
          </w:tcPr>
          <w:p w14:paraId="615220FE" w14:textId="77777777" w:rsidR="00435557" w:rsidRPr="00435557" w:rsidRDefault="00435557" w:rsidP="00435557">
            <w:r w:rsidRPr="00435557">
              <w:t>Tx06</w:t>
            </w:r>
          </w:p>
        </w:tc>
        <w:tc>
          <w:tcPr>
            <w:tcW w:w="960" w:type="dxa"/>
            <w:noWrap/>
            <w:hideMark/>
          </w:tcPr>
          <w:p w14:paraId="26C88E3C" w14:textId="77777777" w:rsidR="00435557" w:rsidRPr="00435557" w:rsidRDefault="00435557" w:rsidP="00435557">
            <w:r w:rsidRPr="00435557">
              <w:t>Tx07</w:t>
            </w:r>
          </w:p>
        </w:tc>
        <w:tc>
          <w:tcPr>
            <w:tcW w:w="960" w:type="dxa"/>
            <w:noWrap/>
            <w:hideMark/>
          </w:tcPr>
          <w:p w14:paraId="77056517" w14:textId="77777777" w:rsidR="00435557" w:rsidRPr="00435557" w:rsidRDefault="00435557" w:rsidP="00435557">
            <w:r w:rsidRPr="00435557">
              <w:t>Tx08</w:t>
            </w:r>
          </w:p>
        </w:tc>
        <w:tc>
          <w:tcPr>
            <w:tcW w:w="960" w:type="dxa"/>
            <w:noWrap/>
            <w:hideMark/>
          </w:tcPr>
          <w:p w14:paraId="250426A2" w14:textId="77777777" w:rsidR="00435557" w:rsidRPr="00435557" w:rsidRDefault="00435557" w:rsidP="00435557">
            <w:r w:rsidRPr="00435557">
              <w:t>Tx09</w:t>
            </w:r>
          </w:p>
        </w:tc>
        <w:tc>
          <w:tcPr>
            <w:tcW w:w="960" w:type="dxa"/>
            <w:noWrap/>
            <w:hideMark/>
          </w:tcPr>
          <w:p w14:paraId="2B4AD152" w14:textId="77777777" w:rsidR="00435557" w:rsidRPr="00435557" w:rsidRDefault="00435557" w:rsidP="00435557">
            <w:r w:rsidRPr="00435557">
              <w:t>Tx10</w:t>
            </w:r>
          </w:p>
        </w:tc>
      </w:tr>
      <w:tr w:rsidR="00435557" w:rsidRPr="00435557" w14:paraId="37440185" w14:textId="77777777" w:rsidTr="00435557">
        <w:trPr>
          <w:trHeight w:val="300"/>
        </w:trPr>
        <w:tc>
          <w:tcPr>
            <w:tcW w:w="960" w:type="dxa"/>
            <w:noWrap/>
            <w:hideMark/>
          </w:tcPr>
          <w:p w14:paraId="551F7DB5" w14:textId="77777777" w:rsidR="00435557" w:rsidRPr="00435557" w:rsidRDefault="00435557" w:rsidP="00435557">
            <w:r w:rsidRPr="00435557">
              <w:t>3.871839</w:t>
            </w:r>
          </w:p>
        </w:tc>
        <w:tc>
          <w:tcPr>
            <w:tcW w:w="960" w:type="dxa"/>
            <w:noWrap/>
            <w:hideMark/>
          </w:tcPr>
          <w:p w14:paraId="34265DA6" w14:textId="77777777" w:rsidR="00435557" w:rsidRPr="00435557" w:rsidRDefault="00435557" w:rsidP="00435557">
            <w:r w:rsidRPr="00435557">
              <w:t>2.243291</w:t>
            </w:r>
          </w:p>
        </w:tc>
        <w:tc>
          <w:tcPr>
            <w:tcW w:w="960" w:type="dxa"/>
            <w:noWrap/>
            <w:hideMark/>
          </w:tcPr>
          <w:p w14:paraId="3EE37B6D" w14:textId="77777777" w:rsidR="00435557" w:rsidRPr="00435557" w:rsidRDefault="00435557" w:rsidP="00435557">
            <w:r w:rsidRPr="00435557">
              <w:t>4.747602</w:t>
            </w:r>
          </w:p>
        </w:tc>
        <w:tc>
          <w:tcPr>
            <w:tcW w:w="960" w:type="dxa"/>
            <w:noWrap/>
            <w:hideMark/>
          </w:tcPr>
          <w:p w14:paraId="3802E16F" w14:textId="77777777" w:rsidR="00435557" w:rsidRPr="00435557" w:rsidRDefault="00435557" w:rsidP="00435557">
            <w:r w:rsidRPr="00435557">
              <w:t>6.213694</w:t>
            </w:r>
          </w:p>
        </w:tc>
        <w:tc>
          <w:tcPr>
            <w:tcW w:w="960" w:type="dxa"/>
            <w:noWrap/>
            <w:hideMark/>
          </w:tcPr>
          <w:p w14:paraId="618F3B2F" w14:textId="77777777" w:rsidR="00435557" w:rsidRPr="00435557" w:rsidRDefault="00435557" w:rsidP="00435557">
            <w:r w:rsidRPr="00435557">
              <w:t>7.470563</w:t>
            </w:r>
          </w:p>
        </w:tc>
        <w:tc>
          <w:tcPr>
            <w:tcW w:w="960" w:type="dxa"/>
            <w:noWrap/>
            <w:hideMark/>
          </w:tcPr>
          <w:p w14:paraId="4EDE6E70" w14:textId="77777777" w:rsidR="00435557" w:rsidRPr="00435557" w:rsidRDefault="00435557" w:rsidP="00435557">
            <w:r w:rsidRPr="00435557">
              <w:t>2.930227</w:t>
            </w:r>
          </w:p>
        </w:tc>
        <w:tc>
          <w:tcPr>
            <w:tcW w:w="960" w:type="dxa"/>
            <w:noWrap/>
            <w:hideMark/>
          </w:tcPr>
          <w:p w14:paraId="463F9BE6" w14:textId="77777777" w:rsidR="00435557" w:rsidRPr="00435557" w:rsidRDefault="00435557" w:rsidP="00435557">
            <w:r w:rsidRPr="00435557">
              <w:t>2.942821</w:t>
            </w:r>
          </w:p>
        </w:tc>
        <w:tc>
          <w:tcPr>
            <w:tcW w:w="960" w:type="dxa"/>
            <w:noWrap/>
            <w:hideMark/>
          </w:tcPr>
          <w:p w14:paraId="114C9EE6" w14:textId="77777777" w:rsidR="00435557" w:rsidRPr="00435557" w:rsidRDefault="00435557" w:rsidP="00435557">
            <w:r w:rsidRPr="00435557">
              <w:t>5.875751</w:t>
            </w:r>
          </w:p>
        </w:tc>
        <w:tc>
          <w:tcPr>
            <w:tcW w:w="960" w:type="dxa"/>
            <w:noWrap/>
            <w:hideMark/>
          </w:tcPr>
          <w:p w14:paraId="437896F3" w14:textId="77777777" w:rsidR="00435557" w:rsidRPr="00435557" w:rsidRDefault="00435557" w:rsidP="00435557">
            <w:r w:rsidRPr="00435557">
              <w:t>6.679185</w:t>
            </w:r>
          </w:p>
        </w:tc>
        <w:tc>
          <w:tcPr>
            <w:tcW w:w="960" w:type="dxa"/>
            <w:noWrap/>
            <w:hideMark/>
          </w:tcPr>
          <w:p w14:paraId="0443C75E" w14:textId="77777777" w:rsidR="00435557" w:rsidRPr="00435557" w:rsidRDefault="00435557" w:rsidP="00435557">
            <w:r w:rsidRPr="00435557">
              <w:t>8.316717</w:t>
            </w:r>
          </w:p>
        </w:tc>
      </w:tr>
      <w:tr w:rsidR="00435557" w:rsidRPr="00435557" w14:paraId="2E1AD1E3" w14:textId="77777777" w:rsidTr="00435557">
        <w:trPr>
          <w:trHeight w:val="300"/>
        </w:trPr>
        <w:tc>
          <w:tcPr>
            <w:tcW w:w="960" w:type="dxa"/>
            <w:noWrap/>
            <w:hideMark/>
          </w:tcPr>
          <w:p w14:paraId="46FB10C6" w14:textId="77777777" w:rsidR="00435557" w:rsidRPr="00435557" w:rsidRDefault="00435557" w:rsidP="00435557">
            <w:r w:rsidRPr="00435557">
              <w:t>2.165065</w:t>
            </w:r>
          </w:p>
        </w:tc>
        <w:tc>
          <w:tcPr>
            <w:tcW w:w="960" w:type="dxa"/>
            <w:noWrap/>
            <w:hideMark/>
          </w:tcPr>
          <w:p w14:paraId="28BF6462" w14:textId="77777777" w:rsidR="00435557" w:rsidRPr="00435557" w:rsidRDefault="00435557" w:rsidP="00435557">
            <w:r w:rsidRPr="00435557">
              <w:t>4.135975</w:t>
            </w:r>
          </w:p>
        </w:tc>
        <w:tc>
          <w:tcPr>
            <w:tcW w:w="960" w:type="dxa"/>
            <w:noWrap/>
            <w:hideMark/>
          </w:tcPr>
          <w:p w14:paraId="517ABF05" w14:textId="77777777" w:rsidR="00435557" w:rsidRPr="00435557" w:rsidRDefault="00435557" w:rsidP="00435557">
            <w:r w:rsidRPr="00435557">
              <w:t>4.84513</w:t>
            </w:r>
          </w:p>
        </w:tc>
        <w:tc>
          <w:tcPr>
            <w:tcW w:w="960" w:type="dxa"/>
            <w:noWrap/>
            <w:hideMark/>
          </w:tcPr>
          <w:p w14:paraId="6CFEFE3A" w14:textId="77777777" w:rsidR="00435557" w:rsidRPr="00435557" w:rsidRDefault="00435557" w:rsidP="00435557">
            <w:r w:rsidRPr="00435557">
              <w:t>6.685728</w:t>
            </w:r>
          </w:p>
        </w:tc>
        <w:tc>
          <w:tcPr>
            <w:tcW w:w="960" w:type="dxa"/>
            <w:noWrap/>
            <w:hideMark/>
          </w:tcPr>
          <w:p w14:paraId="0D6BE7FE" w14:textId="77777777" w:rsidR="00435557" w:rsidRPr="00435557" w:rsidRDefault="00435557" w:rsidP="00435557">
            <w:r w:rsidRPr="00435557">
              <w:t>7.389282</w:t>
            </w:r>
          </w:p>
        </w:tc>
        <w:tc>
          <w:tcPr>
            <w:tcW w:w="960" w:type="dxa"/>
            <w:noWrap/>
            <w:hideMark/>
          </w:tcPr>
          <w:p w14:paraId="7FAFA48E" w14:textId="77777777" w:rsidR="00435557" w:rsidRPr="00435557" w:rsidRDefault="00435557" w:rsidP="00435557">
            <w:r w:rsidRPr="00435557">
              <w:t>1.965973</w:t>
            </w:r>
          </w:p>
        </w:tc>
        <w:tc>
          <w:tcPr>
            <w:tcW w:w="960" w:type="dxa"/>
            <w:noWrap/>
            <w:hideMark/>
          </w:tcPr>
          <w:p w14:paraId="1048DF03" w14:textId="77777777" w:rsidR="00435557" w:rsidRPr="00435557" w:rsidRDefault="00435557" w:rsidP="00435557">
            <w:r w:rsidRPr="00435557">
              <w:t>2.521743</w:t>
            </w:r>
          </w:p>
        </w:tc>
        <w:tc>
          <w:tcPr>
            <w:tcW w:w="960" w:type="dxa"/>
            <w:noWrap/>
            <w:hideMark/>
          </w:tcPr>
          <w:p w14:paraId="56A040A4" w14:textId="77777777" w:rsidR="00435557" w:rsidRPr="00435557" w:rsidRDefault="00435557" w:rsidP="00435557">
            <w:r w:rsidRPr="00435557">
              <w:t>4.779706</w:t>
            </w:r>
          </w:p>
        </w:tc>
        <w:tc>
          <w:tcPr>
            <w:tcW w:w="960" w:type="dxa"/>
            <w:noWrap/>
            <w:hideMark/>
          </w:tcPr>
          <w:p w14:paraId="5CDCC984" w14:textId="77777777" w:rsidR="00435557" w:rsidRPr="00435557" w:rsidRDefault="00435557" w:rsidP="00435557">
            <w:r w:rsidRPr="00435557">
              <w:t>5.696682</w:t>
            </w:r>
          </w:p>
        </w:tc>
        <w:tc>
          <w:tcPr>
            <w:tcW w:w="960" w:type="dxa"/>
            <w:noWrap/>
            <w:hideMark/>
          </w:tcPr>
          <w:p w14:paraId="1D2BA30C" w14:textId="77777777" w:rsidR="00435557" w:rsidRPr="00435557" w:rsidRDefault="00435557" w:rsidP="00435557">
            <w:r w:rsidRPr="00435557">
              <w:t>8.22004</w:t>
            </w:r>
          </w:p>
        </w:tc>
      </w:tr>
      <w:tr w:rsidR="00435557" w:rsidRPr="00435557" w14:paraId="5605FE04" w14:textId="77777777" w:rsidTr="00435557">
        <w:trPr>
          <w:trHeight w:val="300"/>
        </w:trPr>
        <w:tc>
          <w:tcPr>
            <w:tcW w:w="960" w:type="dxa"/>
            <w:noWrap/>
            <w:hideMark/>
          </w:tcPr>
          <w:p w14:paraId="55F2B2BA" w14:textId="77777777" w:rsidR="00435557" w:rsidRPr="00435557" w:rsidRDefault="00435557" w:rsidP="00435557">
            <w:r w:rsidRPr="00435557">
              <w:t>2.167458</w:t>
            </w:r>
          </w:p>
        </w:tc>
        <w:tc>
          <w:tcPr>
            <w:tcW w:w="960" w:type="dxa"/>
            <w:noWrap/>
            <w:hideMark/>
          </w:tcPr>
          <w:p w14:paraId="5ABF6B6D" w14:textId="77777777" w:rsidR="00435557" w:rsidRPr="00435557" w:rsidRDefault="00435557" w:rsidP="00435557">
            <w:r w:rsidRPr="00435557">
              <w:t>3.173469</w:t>
            </w:r>
          </w:p>
        </w:tc>
        <w:tc>
          <w:tcPr>
            <w:tcW w:w="960" w:type="dxa"/>
            <w:noWrap/>
            <w:hideMark/>
          </w:tcPr>
          <w:p w14:paraId="7C8916FA" w14:textId="77777777" w:rsidR="00435557" w:rsidRPr="00435557" w:rsidRDefault="00435557" w:rsidP="00435557">
            <w:r w:rsidRPr="00435557">
              <w:t>5.454578</w:t>
            </w:r>
          </w:p>
        </w:tc>
        <w:tc>
          <w:tcPr>
            <w:tcW w:w="960" w:type="dxa"/>
            <w:noWrap/>
            <w:hideMark/>
          </w:tcPr>
          <w:p w14:paraId="3243619E" w14:textId="77777777" w:rsidR="00435557" w:rsidRPr="00435557" w:rsidRDefault="00435557" w:rsidP="00435557">
            <w:r w:rsidRPr="00435557">
              <w:t>7.478633</w:t>
            </w:r>
          </w:p>
        </w:tc>
        <w:tc>
          <w:tcPr>
            <w:tcW w:w="960" w:type="dxa"/>
            <w:noWrap/>
            <w:hideMark/>
          </w:tcPr>
          <w:p w14:paraId="5E04BA58" w14:textId="77777777" w:rsidR="00435557" w:rsidRPr="00435557" w:rsidRDefault="00435557" w:rsidP="00435557">
            <w:r w:rsidRPr="00435557">
              <w:t>9.837212</w:t>
            </w:r>
          </w:p>
        </w:tc>
        <w:tc>
          <w:tcPr>
            <w:tcW w:w="960" w:type="dxa"/>
            <w:noWrap/>
            <w:hideMark/>
          </w:tcPr>
          <w:p w14:paraId="766DBAE6" w14:textId="77777777" w:rsidR="00435557" w:rsidRPr="00435557" w:rsidRDefault="00435557" w:rsidP="00435557">
            <w:r w:rsidRPr="00435557">
              <w:t>2.46191</w:t>
            </w:r>
          </w:p>
        </w:tc>
        <w:tc>
          <w:tcPr>
            <w:tcW w:w="960" w:type="dxa"/>
            <w:noWrap/>
            <w:hideMark/>
          </w:tcPr>
          <w:p w14:paraId="6AA81033" w14:textId="77777777" w:rsidR="00435557" w:rsidRPr="00435557" w:rsidRDefault="00435557" w:rsidP="00435557">
            <w:r w:rsidRPr="00435557">
              <w:t>3.120291</w:t>
            </w:r>
          </w:p>
        </w:tc>
        <w:tc>
          <w:tcPr>
            <w:tcW w:w="960" w:type="dxa"/>
            <w:noWrap/>
            <w:hideMark/>
          </w:tcPr>
          <w:p w14:paraId="4C825E1A" w14:textId="77777777" w:rsidR="00435557" w:rsidRPr="00435557" w:rsidRDefault="00435557" w:rsidP="00435557">
            <w:r w:rsidRPr="00435557">
              <w:t>5.787877</w:t>
            </w:r>
          </w:p>
        </w:tc>
        <w:tc>
          <w:tcPr>
            <w:tcW w:w="960" w:type="dxa"/>
            <w:noWrap/>
            <w:hideMark/>
          </w:tcPr>
          <w:p w14:paraId="4060E2AA" w14:textId="77777777" w:rsidR="00435557" w:rsidRPr="00435557" w:rsidRDefault="00435557" w:rsidP="00435557">
            <w:r w:rsidRPr="00435557">
              <w:t>6.463969</w:t>
            </w:r>
          </w:p>
        </w:tc>
        <w:tc>
          <w:tcPr>
            <w:tcW w:w="960" w:type="dxa"/>
            <w:noWrap/>
            <w:hideMark/>
          </w:tcPr>
          <w:p w14:paraId="5FE457B7" w14:textId="77777777" w:rsidR="00435557" w:rsidRPr="00435557" w:rsidRDefault="00435557" w:rsidP="00435557">
            <w:r w:rsidRPr="00435557">
              <w:t>10.67991</w:t>
            </w:r>
          </w:p>
        </w:tc>
      </w:tr>
      <w:tr w:rsidR="00435557" w:rsidRPr="00435557" w14:paraId="4678C2B7" w14:textId="77777777" w:rsidTr="00435557">
        <w:trPr>
          <w:trHeight w:val="300"/>
        </w:trPr>
        <w:tc>
          <w:tcPr>
            <w:tcW w:w="960" w:type="dxa"/>
            <w:noWrap/>
            <w:hideMark/>
          </w:tcPr>
          <w:p w14:paraId="3EEEC6EE" w14:textId="77777777" w:rsidR="00435557" w:rsidRPr="00435557" w:rsidRDefault="00435557" w:rsidP="00435557">
            <w:r w:rsidRPr="00435557">
              <w:t>2.63595</w:t>
            </w:r>
          </w:p>
        </w:tc>
        <w:tc>
          <w:tcPr>
            <w:tcW w:w="960" w:type="dxa"/>
            <w:noWrap/>
            <w:hideMark/>
          </w:tcPr>
          <w:p w14:paraId="69526C61" w14:textId="77777777" w:rsidR="00435557" w:rsidRPr="00435557" w:rsidRDefault="00435557" w:rsidP="00435557">
            <w:r w:rsidRPr="00435557">
              <w:t>3.440564</w:t>
            </w:r>
          </w:p>
        </w:tc>
        <w:tc>
          <w:tcPr>
            <w:tcW w:w="960" w:type="dxa"/>
            <w:noWrap/>
            <w:hideMark/>
          </w:tcPr>
          <w:p w14:paraId="1A14AFDD" w14:textId="77777777" w:rsidR="00435557" w:rsidRPr="00435557" w:rsidRDefault="00435557" w:rsidP="00435557">
            <w:r w:rsidRPr="00435557">
              <w:t>5.269326</w:t>
            </w:r>
          </w:p>
        </w:tc>
        <w:tc>
          <w:tcPr>
            <w:tcW w:w="960" w:type="dxa"/>
            <w:noWrap/>
            <w:hideMark/>
          </w:tcPr>
          <w:p w14:paraId="26AB76F8" w14:textId="77777777" w:rsidR="00435557" w:rsidRPr="00435557" w:rsidRDefault="00435557" w:rsidP="00435557">
            <w:r w:rsidRPr="00435557">
              <w:t>6.720815</w:t>
            </w:r>
          </w:p>
        </w:tc>
        <w:tc>
          <w:tcPr>
            <w:tcW w:w="960" w:type="dxa"/>
            <w:noWrap/>
            <w:hideMark/>
          </w:tcPr>
          <w:p w14:paraId="1AFFDF17" w14:textId="77777777" w:rsidR="00435557" w:rsidRPr="00435557" w:rsidRDefault="00435557" w:rsidP="00435557">
            <w:r w:rsidRPr="00435557">
              <w:t>7.732376</w:t>
            </w:r>
          </w:p>
        </w:tc>
        <w:tc>
          <w:tcPr>
            <w:tcW w:w="960" w:type="dxa"/>
            <w:noWrap/>
            <w:hideMark/>
          </w:tcPr>
          <w:p w14:paraId="651E2469" w14:textId="77777777" w:rsidR="00435557" w:rsidRPr="00435557" w:rsidRDefault="00435557" w:rsidP="00435557">
            <w:r w:rsidRPr="00435557">
              <w:t>2.259234</w:t>
            </w:r>
          </w:p>
        </w:tc>
        <w:tc>
          <w:tcPr>
            <w:tcW w:w="960" w:type="dxa"/>
            <w:noWrap/>
            <w:hideMark/>
          </w:tcPr>
          <w:p w14:paraId="5067ACAE" w14:textId="77777777" w:rsidR="00435557" w:rsidRPr="00435557" w:rsidRDefault="00435557" w:rsidP="00435557">
            <w:r w:rsidRPr="00435557">
              <w:t>4.620199</w:t>
            </w:r>
          </w:p>
        </w:tc>
        <w:tc>
          <w:tcPr>
            <w:tcW w:w="960" w:type="dxa"/>
            <w:noWrap/>
            <w:hideMark/>
          </w:tcPr>
          <w:p w14:paraId="34587590" w14:textId="77777777" w:rsidR="00435557" w:rsidRPr="00435557" w:rsidRDefault="00435557" w:rsidP="00435557">
            <w:r w:rsidRPr="00435557">
              <w:t>4.881823</w:t>
            </w:r>
          </w:p>
        </w:tc>
        <w:tc>
          <w:tcPr>
            <w:tcW w:w="960" w:type="dxa"/>
            <w:noWrap/>
            <w:hideMark/>
          </w:tcPr>
          <w:p w14:paraId="40A2F3CC" w14:textId="77777777" w:rsidR="00435557" w:rsidRPr="00435557" w:rsidRDefault="00435557" w:rsidP="00435557">
            <w:r w:rsidRPr="00435557">
              <w:t>6.998318</w:t>
            </w:r>
          </w:p>
        </w:tc>
        <w:tc>
          <w:tcPr>
            <w:tcW w:w="960" w:type="dxa"/>
            <w:noWrap/>
            <w:hideMark/>
          </w:tcPr>
          <w:p w14:paraId="466FB4D2" w14:textId="77777777" w:rsidR="00435557" w:rsidRPr="00435557" w:rsidRDefault="00435557" w:rsidP="00435557">
            <w:r w:rsidRPr="00435557">
              <w:t>8.688903</w:t>
            </w:r>
          </w:p>
        </w:tc>
      </w:tr>
      <w:tr w:rsidR="00435557" w:rsidRPr="00435557" w14:paraId="52AB44A3" w14:textId="77777777" w:rsidTr="00435557">
        <w:trPr>
          <w:trHeight w:val="300"/>
        </w:trPr>
        <w:tc>
          <w:tcPr>
            <w:tcW w:w="960" w:type="dxa"/>
            <w:noWrap/>
            <w:hideMark/>
          </w:tcPr>
          <w:p w14:paraId="21D2CBEF" w14:textId="77777777" w:rsidR="00435557" w:rsidRPr="00435557" w:rsidRDefault="00435557" w:rsidP="00435557">
            <w:r w:rsidRPr="00435557">
              <w:t>2.572416</w:t>
            </w:r>
          </w:p>
        </w:tc>
        <w:tc>
          <w:tcPr>
            <w:tcW w:w="960" w:type="dxa"/>
            <w:noWrap/>
            <w:hideMark/>
          </w:tcPr>
          <w:p w14:paraId="2EE6676B" w14:textId="77777777" w:rsidR="00435557" w:rsidRPr="00435557" w:rsidRDefault="00435557" w:rsidP="00435557">
            <w:r w:rsidRPr="00435557">
              <w:t>2.852253</w:t>
            </w:r>
          </w:p>
        </w:tc>
        <w:tc>
          <w:tcPr>
            <w:tcW w:w="960" w:type="dxa"/>
            <w:noWrap/>
            <w:hideMark/>
          </w:tcPr>
          <w:p w14:paraId="581A344F" w14:textId="77777777" w:rsidR="00435557" w:rsidRPr="00435557" w:rsidRDefault="00435557" w:rsidP="00435557">
            <w:r w:rsidRPr="00435557">
              <w:t>5.158379</w:t>
            </w:r>
          </w:p>
        </w:tc>
        <w:tc>
          <w:tcPr>
            <w:tcW w:w="960" w:type="dxa"/>
            <w:noWrap/>
            <w:hideMark/>
          </w:tcPr>
          <w:p w14:paraId="00559CA2" w14:textId="77777777" w:rsidR="00435557" w:rsidRPr="00435557" w:rsidRDefault="00435557" w:rsidP="00435557">
            <w:r w:rsidRPr="00435557">
              <w:t>6.776588</w:t>
            </w:r>
          </w:p>
        </w:tc>
        <w:tc>
          <w:tcPr>
            <w:tcW w:w="960" w:type="dxa"/>
            <w:noWrap/>
            <w:hideMark/>
          </w:tcPr>
          <w:p w14:paraId="6F66B5D6" w14:textId="77777777" w:rsidR="00435557" w:rsidRPr="00435557" w:rsidRDefault="00435557" w:rsidP="00435557">
            <w:r w:rsidRPr="00435557">
              <w:t>7.720128</w:t>
            </w:r>
          </w:p>
        </w:tc>
        <w:tc>
          <w:tcPr>
            <w:tcW w:w="960" w:type="dxa"/>
            <w:noWrap/>
            <w:hideMark/>
          </w:tcPr>
          <w:p w14:paraId="525ABB6B" w14:textId="77777777" w:rsidR="00435557" w:rsidRPr="00435557" w:rsidRDefault="00435557" w:rsidP="00435557">
            <w:r w:rsidRPr="00435557">
              <w:t>2.589045</w:t>
            </w:r>
          </w:p>
        </w:tc>
        <w:tc>
          <w:tcPr>
            <w:tcW w:w="960" w:type="dxa"/>
            <w:noWrap/>
            <w:hideMark/>
          </w:tcPr>
          <w:p w14:paraId="7DD4D6A7" w14:textId="77777777" w:rsidR="00435557" w:rsidRPr="00435557" w:rsidRDefault="00435557" w:rsidP="00435557">
            <w:r w:rsidRPr="00435557">
              <w:t>4.450955</w:t>
            </w:r>
          </w:p>
        </w:tc>
        <w:tc>
          <w:tcPr>
            <w:tcW w:w="960" w:type="dxa"/>
            <w:noWrap/>
            <w:hideMark/>
          </w:tcPr>
          <w:p w14:paraId="693BBC40" w14:textId="77777777" w:rsidR="00435557" w:rsidRPr="00435557" w:rsidRDefault="00435557" w:rsidP="00435557">
            <w:r w:rsidRPr="00435557">
              <w:t>7.341753</w:t>
            </w:r>
          </w:p>
        </w:tc>
        <w:tc>
          <w:tcPr>
            <w:tcW w:w="960" w:type="dxa"/>
            <w:noWrap/>
            <w:hideMark/>
          </w:tcPr>
          <w:p w14:paraId="33B1DF8F" w14:textId="77777777" w:rsidR="00435557" w:rsidRPr="00435557" w:rsidRDefault="00435557" w:rsidP="00435557">
            <w:r w:rsidRPr="00435557">
              <w:t>8.617242</w:t>
            </w:r>
          </w:p>
        </w:tc>
        <w:tc>
          <w:tcPr>
            <w:tcW w:w="960" w:type="dxa"/>
            <w:noWrap/>
            <w:hideMark/>
          </w:tcPr>
          <w:p w14:paraId="49DA318A" w14:textId="77777777" w:rsidR="00435557" w:rsidRPr="00435557" w:rsidRDefault="00435557" w:rsidP="00435557">
            <w:r w:rsidRPr="00435557">
              <w:t>8.9168</w:t>
            </w:r>
          </w:p>
        </w:tc>
      </w:tr>
      <w:tr w:rsidR="00435557" w:rsidRPr="00435557" w14:paraId="18FA90F0" w14:textId="77777777" w:rsidTr="00435557">
        <w:trPr>
          <w:trHeight w:val="300"/>
        </w:trPr>
        <w:tc>
          <w:tcPr>
            <w:tcW w:w="960" w:type="dxa"/>
            <w:noWrap/>
            <w:hideMark/>
          </w:tcPr>
          <w:p w14:paraId="0F750253" w14:textId="77777777" w:rsidR="00435557" w:rsidRPr="00435557" w:rsidRDefault="00435557" w:rsidP="00435557">
            <w:r w:rsidRPr="00435557">
              <w:t>2.600241</w:t>
            </w:r>
          </w:p>
        </w:tc>
        <w:tc>
          <w:tcPr>
            <w:tcW w:w="960" w:type="dxa"/>
            <w:noWrap/>
            <w:hideMark/>
          </w:tcPr>
          <w:p w14:paraId="16E6ED37" w14:textId="77777777" w:rsidR="00435557" w:rsidRPr="00435557" w:rsidRDefault="00435557" w:rsidP="00435557">
            <w:r w:rsidRPr="00435557">
              <w:t>3.917985</w:t>
            </w:r>
          </w:p>
        </w:tc>
        <w:tc>
          <w:tcPr>
            <w:tcW w:w="960" w:type="dxa"/>
            <w:noWrap/>
            <w:hideMark/>
          </w:tcPr>
          <w:p w14:paraId="34272043" w14:textId="77777777" w:rsidR="00435557" w:rsidRPr="00435557" w:rsidRDefault="00435557" w:rsidP="00435557">
            <w:r w:rsidRPr="00435557">
              <w:t>5.241738</w:t>
            </w:r>
          </w:p>
        </w:tc>
        <w:tc>
          <w:tcPr>
            <w:tcW w:w="960" w:type="dxa"/>
            <w:noWrap/>
            <w:hideMark/>
          </w:tcPr>
          <w:p w14:paraId="5C0D768A" w14:textId="77777777" w:rsidR="00435557" w:rsidRPr="00435557" w:rsidRDefault="00435557" w:rsidP="00435557">
            <w:r w:rsidRPr="00435557">
              <w:t>8.256701</w:t>
            </w:r>
          </w:p>
        </w:tc>
        <w:tc>
          <w:tcPr>
            <w:tcW w:w="960" w:type="dxa"/>
            <w:noWrap/>
            <w:hideMark/>
          </w:tcPr>
          <w:p w14:paraId="0B8981EC" w14:textId="77777777" w:rsidR="00435557" w:rsidRPr="00435557" w:rsidRDefault="00435557" w:rsidP="00435557">
            <w:r w:rsidRPr="00435557">
              <w:t>10.6005</w:t>
            </w:r>
          </w:p>
        </w:tc>
        <w:tc>
          <w:tcPr>
            <w:tcW w:w="960" w:type="dxa"/>
            <w:noWrap/>
            <w:hideMark/>
          </w:tcPr>
          <w:p w14:paraId="354A02E4" w14:textId="77777777" w:rsidR="00435557" w:rsidRPr="00435557" w:rsidRDefault="00435557" w:rsidP="00435557">
            <w:r w:rsidRPr="00435557">
              <w:t>2.718542</w:t>
            </w:r>
          </w:p>
        </w:tc>
        <w:tc>
          <w:tcPr>
            <w:tcW w:w="960" w:type="dxa"/>
            <w:noWrap/>
            <w:hideMark/>
          </w:tcPr>
          <w:p w14:paraId="735DBB98" w14:textId="77777777" w:rsidR="00435557" w:rsidRPr="00435557" w:rsidRDefault="00435557" w:rsidP="00435557">
            <w:r w:rsidRPr="00435557">
              <w:t>3.965882</w:t>
            </w:r>
          </w:p>
        </w:tc>
        <w:tc>
          <w:tcPr>
            <w:tcW w:w="960" w:type="dxa"/>
            <w:noWrap/>
            <w:hideMark/>
          </w:tcPr>
          <w:p w14:paraId="6DF29D18" w14:textId="77777777" w:rsidR="00435557" w:rsidRPr="00435557" w:rsidRDefault="00435557" w:rsidP="00435557">
            <w:r w:rsidRPr="00435557">
              <w:t>5.315794</w:t>
            </w:r>
          </w:p>
        </w:tc>
        <w:tc>
          <w:tcPr>
            <w:tcW w:w="960" w:type="dxa"/>
            <w:noWrap/>
            <w:hideMark/>
          </w:tcPr>
          <w:p w14:paraId="0F818AB2" w14:textId="77777777" w:rsidR="00435557" w:rsidRPr="00435557" w:rsidRDefault="00435557" w:rsidP="00435557">
            <w:r w:rsidRPr="00435557">
              <w:t>6.563813</w:t>
            </w:r>
          </w:p>
        </w:tc>
        <w:tc>
          <w:tcPr>
            <w:tcW w:w="960" w:type="dxa"/>
            <w:noWrap/>
            <w:hideMark/>
          </w:tcPr>
          <w:p w14:paraId="77B29492" w14:textId="77777777" w:rsidR="00435557" w:rsidRPr="00435557" w:rsidRDefault="00435557" w:rsidP="00435557">
            <w:r w:rsidRPr="00435557">
              <w:t>10.82655</w:t>
            </w:r>
          </w:p>
        </w:tc>
      </w:tr>
      <w:tr w:rsidR="00435557" w:rsidRPr="00435557" w14:paraId="253AB49C" w14:textId="77777777" w:rsidTr="00435557">
        <w:trPr>
          <w:trHeight w:val="300"/>
        </w:trPr>
        <w:tc>
          <w:tcPr>
            <w:tcW w:w="960" w:type="dxa"/>
            <w:noWrap/>
            <w:hideMark/>
          </w:tcPr>
          <w:p w14:paraId="5F97103E" w14:textId="77777777" w:rsidR="00435557" w:rsidRPr="00435557" w:rsidRDefault="00435557" w:rsidP="00435557">
            <w:r w:rsidRPr="00435557">
              <w:t>2.768552</w:t>
            </w:r>
          </w:p>
        </w:tc>
        <w:tc>
          <w:tcPr>
            <w:tcW w:w="960" w:type="dxa"/>
            <w:noWrap/>
            <w:hideMark/>
          </w:tcPr>
          <w:p w14:paraId="4156F82F" w14:textId="77777777" w:rsidR="00435557" w:rsidRPr="00435557" w:rsidRDefault="00435557" w:rsidP="00435557">
            <w:r w:rsidRPr="00435557">
              <w:t>4.482064</w:t>
            </w:r>
          </w:p>
        </w:tc>
        <w:tc>
          <w:tcPr>
            <w:tcW w:w="960" w:type="dxa"/>
            <w:noWrap/>
            <w:hideMark/>
          </w:tcPr>
          <w:p w14:paraId="407BFEDD" w14:textId="77777777" w:rsidR="00435557" w:rsidRPr="00435557" w:rsidRDefault="00435557" w:rsidP="00435557">
            <w:r w:rsidRPr="00435557">
              <w:t>5.244386</w:t>
            </w:r>
          </w:p>
        </w:tc>
        <w:tc>
          <w:tcPr>
            <w:tcW w:w="960" w:type="dxa"/>
            <w:noWrap/>
            <w:hideMark/>
          </w:tcPr>
          <w:p w14:paraId="6FED2B51" w14:textId="77777777" w:rsidR="00435557" w:rsidRPr="00435557" w:rsidRDefault="00435557" w:rsidP="00435557">
            <w:r w:rsidRPr="00435557">
              <w:t>8.773088</w:t>
            </w:r>
          </w:p>
        </w:tc>
        <w:tc>
          <w:tcPr>
            <w:tcW w:w="960" w:type="dxa"/>
            <w:noWrap/>
            <w:hideMark/>
          </w:tcPr>
          <w:p w14:paraId="78A3A3C1" w14:textId="77777777" w:rsidR="00435557" w:rsidRPr="00435557" w:rsidRDefault="00435557" w:rsidP="00435557">
            <w:r w:rsidRPr="00435557">
              <w:t>8.159103</w:t>
            </w:r>
          </w:p>
        </w:tc>
        <w:tc>
          <w:tcPr>
            <w:tcW w:w="960" w:type="dxa"/>
            <w:noWrap/>
            <w:hideMark/>
          </w:tcPr>
          <w:p w14:paraId="38CE2185" w14:textId="77777777" w:rsidR="00435557" w:rsidRPr="00435557" w:rsidRDefault="00435557" w:rsidP="00435557">
            <w:r w:rsidRPr="00435557">
              <w:t>2.125147</w:t>
            </w:r>
          </w:p>
        </w:tc>
        <w:tc>
          <w:tcPr>
            <w:tcW w:w="960" w:type="dxa"/>
            <w:noWrap/>
            <w:hideMark/>
          </w:tcPr>
          <w:p w14:paraId="56E8AF46" w14:textId="77777777" w:rsidR="00435557" w:rsidRPr="00435557" w:rsidRDefault="00435557" w:rsidP="00435557">
            <w:r w:rsidRPr="00435557">
              <w:t>4.134446</w:t>
            </w:r>
          </w:p>
        </w:tc>
        <w:tc>
          <w:tcPr>
            <w:tcW w:w="960" w:type="dxa"/>
            <w:noWrap/>
            <w:hideMark/>
          </w:tcPr>
          <w:p w14:paraId="379906F8" w14:textId="77777777" w:rsidR="00435557" w:rsidRPr="00435557" w:rsidRDefault="00435557" w:rsidP="00435557">
            <w:r w:rsidRPr="00435557">
              <w:t>5.918719</w:t>
            </w:r>
          </w:p>
        </w:tc>
        <w:tc>
          <w:tcPr>
            <w:tcW w:w="960" w:type="dxa"/>
            <w:noWrap/>
            <w:hideMark/>
          </w:tcPr>
          <w:p w14:paraId="04AD1936" w14:textId="77777777" w:rsidR="00435557" w:rsidRPr="00435557" w:rsidRDefault="00435557" w:rsidP="00435557">
            <w:r w:rsidRPr="00435557">
              <w:t>7.765231</w:t>
            </w:r>
          </w:p>
        </w:tc>
        <w:tc>
          <w:tcPr>
            <w:tcW w:w="960" w:type="dxa"/>
            <w:noWrap/>
            <w:hideMark/>
          </w:tcPr>
          <w:p w14:paraId="7FACDA2C" w14:textId="77777777" w:rsidR="00435557" w:rsidRPr="00435557" w:rsidRDefault="00435557" w:rsidP="00435557">
            <w:r w:rsidRPr="00435557">
              <w:t>8.999809</w:t>
            </w:r>
          </w:p>
        </w:tc>
      </w:tr>
      <w:tr w:rsidR="00435557" w:rsidRPr="00435557" w14:paraId="74AB59CA" w14:textId="77777777" w:rsidTr="00435557">
        <w:trPr>
          <w:trHeight w:val="300"/>
        </w:trPr>
        <w:tc>
          <w:tcPr>
            <w:tcW w:w="960" w:type="dxa"/>
            <w:noWrap/>
            <w:hideMark/>
          </w:tcPr>
          <w:p w14:paraId="582F8A6E" w14:textId="77777777" w:rsidR="00435557" w:rsidRPr="00435557" w:rsidRDefault="00435557" w:rsidP="00435557">
            <w:r w:rsidRPr="00435557">
              <w:t>3.282246</w:t>
            </w:r>
          </w:p>
        </w:tc>
        <w:tc>
          <w:tcPr>
            <w:tcW w:w="960" w:type="dxa"/>
            <w:noWrap/>
            <w:hideMark/>
          </w:tcPr>
          <w:p w14:paraId="32DE7BEC" w14:textId="77777777" w:rsidR="00435557" w:rsidRPr="00435557" w:rsidRDefault="00435557" w:rsidP="00435557">
            <w:r w:rsidRPr="00435557">
              <w:t>4.564166</w:t>
            </w:r>
          </w:p>
        </w:tc>
        <w:tc>
          <w:tcPr>
            <w:tcW w:w="960" w:type="dxa"/>
            <w:noWrap/>
            <w:hideMark/>
          </w:tcPr>
          <w:p w14:paraId="1C44DE09" w14:textId="77777777" w:rsidR="00435557" w:rsidRPr="00435557" w:rsidRDefault="00435557" w:rsidP="00435557">
            <w:r w:rsidRPr="00435557">
              <w:t>6.993277</w:t>
            </w:r>
          </w:p>
        </w:tc>
        <w:tc>
          <w:tcPr>
            <w:tcW w:w="960" w:type="dxa"/>
            <w:noWrap/>
            <w:hideMark/>
          </w:tcPr>
          <w:p w14:paraId="1906B5D2" w14:textId="77777777" w:rsidR="00435557" w:rsidRPr="00435557" w:rsidRDefault="00435557" w:rsidP="00435557">
            <w:r w:rsidRPr="00435557">
              <w:t>8.317283</w:t>
            </w:r>
          </w:p>
        </w:tc>
        <w:tc>
          <w:tcPr>
            <w:tcW w:w="960" w:type="dxa"/>
            <w:noWrap/>
            <w:hideMark/>
          </w:tcPr>
          <w:p w14:paraId="3179F5C2" w14:textId="77777777" w:rsidR="00435557" w:rsidRPr="00435557" w:rsidRDefault="00435557" w:rsidP="00435557">
            <w:r w:rsidRPr="00435557">
              <w:t>8.872983</w:t>
            </w:r>
          </w:p>
        </w:tc>
        <w:tc>
          <w:tcPr>
            <w:tcW w:w="960" w:type="dxa"/>
            <w:noWrap/>
            <w:hideMark/>
          </w:tcPr>
          <w:p w14:paraId="2ED5DD5B" w14:textId="77777777" w:rsidR="00435557" w:rsidRPr="00435557" w:rsidRDefault="00435557" w:rsidP="00435557">
            <w:r w:rsidRPr="00435557">
              <w:t>2.92841</w:t>
            </w:r>
          </w:p>
        </w:tc>
        <w:tc>
          <w:tcPr>
            <w:tcW w:w="960" w:type="dxa"/>
            <w:noWrap/>
            <w:hideMark/>
          </w:tcPr>
          <w:p w14:paraId="5D99C9A4" w14:textId="77777777" w:rsidR="00435557" w:rsidRPr="00435557" w:rsidRDefault="00435557" w:rsidP="00435557">
            <w:r w:rsidRPr="00435557">
              <w:t>4.56729</w:t>
            </w:r>
          </w:p>
        </w:tc>
        <w:tc>
          <w:tcPr>
            <w:tcW w:w="960" w:type="dxa"/>
            <w:noWrap/>
            <w:hideMark/>
          </w:tcPr>
          <w:p w14:paraId="6FD993C2" w14:textId="77777777" w:rsidR="00435557" w:rsidRPr="00435557" w:rsidRDefault="00435557" w:rsidP="00435557">
            <w:r w:rsidRPr="00435557">
              <w:t>5.82663</w:t>
            </w:r>
          </w:p>
        </w:tc>
        <w:tc>
          <w:tcPr>
            <w:tcW w:w="960" w:type="dxa"/>
            <w:noWrap/>
            <w:hideMark/>
          </w:tcPr>
          <w:p w14:paraId="09066AFF" w14:textId="77777777" w:rsidR="00435557" w:rsidRPr="00435557" w:rsidRDefault="00435557" w:rsidP="00435557">
            <w:r w:rsidRPr="00435557">
              <w:t>8.183942</w:t>
            </w:r>
          </w:p>
        </w:tc>
        <w:tc>
          <w:tcPr>
            <w:tcW w:w="960" w:type="dxa"/>
            <w:noWrap/>
            <w:hideMark/>
          </w:tcPr>
          <w:p w14:paraId="5643734E" w14:textId="77777777" w:rsidR="00435557" w:rsidRPr="00435557" w:rsidRDefault="00435557" w:rsidP="00435557">
            <w:r w:rsidRPr="00435557">
              <w:t>9.325475</w:t>
            </w:r>
          </w:p>
        </w:tc>
      </w:tr>
      <w:tr w:rsidR="00435557" w:rsidRPr="00435557" w14:paraId="313C0F9D" w14:textId="77777777" w:rsidTr="00435557">
        <w:trPr>
          <w:trHeight w:val="300"/>
        </w:trPr>
        <w:tc>
          <w:tcPr>
            <w:tcW w:w="960" w:type="dxa"/>
            <w:noWrap/>
            <w:hideMark/>
          </w:tcPr>
          <w:p w14:paraId="6CA08E25" w14:textId="77777777" w:rsidR="00435557" w:rsidRPr="00435557" w:rsidRDefault="00435557" w:rsidP="00435557">
            <w:r w:rsidRPr="00435557">
              <w:t>2.719742</w:t>
            </w:r>
          </w:p>
        </w:tc>
        <w:tc>
          <w:tcPr>
            <w:tcW w:w="960" w:type="dxa"/>
            <w:noWrap/>
            <w:hideMark/>
          </w:tcPr>
          <w:p w14:paraId="667A13B4" w14:textId="77777777" w:rsidR="00435557" w:rsidRPr="00435557" w:rsidRDefault="00435557" w:rsidP="00435557">
            <w:r w:rsidRPr="00435557">
              <w:t>4.409962</w:t>
            </w:r>
          </w:p>
        </w:tc>
        <w:tc>
          <w:tcPr>
            <w:tcW w:w="960" w:type="dxa"/>
            <w:noWrap/>
            <w:hideMark/>
          </w:tcPr>
          <w:p w14:paraId="7452E0BD" w14:textId="77777777" w:rsidR="00435557" w:rsidRPr="00435557" w:rsidRDefault="00435557" w:rsidP="00435557">
            <w:r w:rsidRPr="00435557">
              <w:t>5.782154</w:t>
            </w:r>
          </w:p>
        </w:tc>
        <w:tc>
          <w:tcPr>
            <w:tcW w:w="960" w:type="dxa"/>
            <w:noWrap/>
            <w:hideMark/>
          </w:tcPr>
          <w:p w14:paraId="2A84B8A2" w14:textId="77777777" w:rsidR="00435557" w:rsidRPr="00435557" w:rsidRDefault="00435557" w:rsidP="00435557">
            <w:r w:rsidRPr="00435557">
              <w:t>8.689787</w:t>
            </w:r>
          </w:p>
        </w:tc>
        <w:tc>
          <w:tcPr>
            <w:tcW w:w="960" w:type="dxa"/>
            <w:noWrap/>
            <w:hideMark/>
          </w:tcPr>
          <w:p w14:paraId="40ABF000" w14:textId="77777777" w:rsidR="00435557" w:rsidRPr="00435557" w:rsidRDefault="00435557" w:rsidP="00435557">
            <w:r w:rsidRPr="00435557">
              <w:t>11.87964</w:t>
            </w:r>
          </w:p>
        </w:tc>
        <w:tc>
          <w:tcPr>
            <w:tcW w:w="960" w:type="dxa"/>
            <w:noWrap/>
            <w:hideMark/>
          </w:tcPr>
          <w:p w14:paraId="1F22FEFA" w14:textId="77777777" w:rsidR="00435557" w:rsidRPr="00435557" w:rsidRDefault="00435557" w:rsidP="00435557">
            <w:r w:rsidRPr="00435557">
              <w:t>2.707205</w:t>
            </w:r>
          </w:p>
        </w:tc>
        <w:tc>
          <w:tcPr>
            <w:tcW w:w="960" w:type="dxa"/>
            <w:noWrap/>
            <w:hideMark/>
          </w:tcPr>
          <w:p w14:paraId="1C9C8188" w14:textId="77777777" w:rsidR="00435557" w:rsidRPr="00435557" w:rsidRDefault="00435557" w:rsidP="00435557">
            <w:r w:rsidRPr="00435557">
              <w:t>5.168496</w:t>
            </w:r>
          </w:p>
        </w:tc>
        <w:tc>
          <w:tcPr>
            <w:tcW w:w="960" w:type="dxa"/>
            <w:noWrap/>
            <w:hideMark/>
          </w:tcPr>
          <w:p w14:paraId="3B220789" w14:textId="77777777" w:rsidR="00435557" w:rsidRPr="00435557" w:rsidRDefault="00435557" w:rsidP="00435557">
            <w:r w:rsidRPr="00435557">
              <w:t>5.435053</w:t>
            </w:r>
          </w:p>
        </w:tc>
        <w:tc>
          <w:tcPr>
            <w:tcW w:w="960" w:type="dxa"/>
            <w:noWrap/>
            <w:hideMark/>
          </w:tcPr>
          <w:p w14:paraId="2387F766" w14:textId="77777777" w:rsidR="00435557" w:rsidRPr="00435557" w:rsidRDefault="00435557" w:rsidP="00435557">
            <w:r w:rsidRPr="00435557">
              <w:t>7.132023</w:t>
            </w:r>
          </w:p>
        </w:tc>
        <w:tc>
          <w:tcPr>
            <w:tcW w:w="960" w:type="dxa"/>
            <w:noWrap/>
            <w:hideMark/>
          </w:tcPr>
          <w:p w14:paraId="322ADBB9" w14:textId="77777777" w:rsidR="00435557" w:rsidRPr="00435557" w:rsidRDefault="00435557" w:rsidP="00435557">
            <w:r w:rsidRPr="00435557">
              <w:t>9.191088</w:t>
            </w:r>
          </w:p>
        </w:tc>
      </w:tr>
      <w:tr w:rsidR="00435557" w:rsidRPr="00435557" w14:paraId="0900560B" w14:textId="77777777" w:rsidTr="00435557">
        <w:trPr>
          <w:trHeight w:val="300"/>
        </w:trPr>
        <w:tc>
          <w:tcPr>
            <w:tcW w:w="960" w:type="dxa"/>
            <w:noWrap/>
            <w:hideMark/>
          </w:tcPr>
          <w:p w14:paraId="682FD7D8" w14:textId="77777777" w:rsidR="00435557" w:rsidRPr="00435557" w:rsidRDefault="00435557" w:rsidP="00435557">
            <w:r w:rsidRPr="00435557">
              <w:t>3.31657</w:t>
            </w:r>
          </w:p>
        </w:tc>
        <w:tc>
          <w:tcPr>
            <w:tcW w:w="960" w:type="dxa"/>
            <w:noWrap/>
            <w:hideMark/>
          </w:tcPr>
          <w:p w14:paraId="0E786332" w14:textId="77777777" w:rsidR="00435557" w:rsidRPr="00435557" w:rsidRDefault="00435557" w:rsidP="00435557">
            <w:r w:rsidRPr="00435557">
              <w:t>4.50745</w:t>
            </w:r>
          </w:p>
        </w:tc>
        <w:tc>
          <w:tcPr>
            <w:tcW w:w="960" w:type="dxa"/>
            <w:noWrap/>
            <w:hideMark/>
          </w:tcPr>
          <w:p w14:paraId="3B8233F4" w14:textId="77777777" w:rsidR="00435557" w:rsidRPr="00435557" w:rsidRDefault="00435557" w:rsidP="00435557">
            <w:r w:rsidRPr="00435557">
              <w:t>6.23989</w:t>
            </w:r>
          </w:p>
        </w:tc>
        <w:tc>
          <w:tcPr>
            <w:tcW w:w="960" w:type="dxa"/>
            <w:noWrap/>
            <w:hideMark/>
          </w:tcPr>
          <w:p w14:paraId="0D0FF9BA" w14:textId="77777777" w:rsidR="00435557" w:rsidRPr="00435557" w:rsidRDefault="00435557" w:rsidP="00435557">
            <w:r w:rsidRPr="00435557">
              <w:t>7.409005</w:t>
            </w:r>
          </w:p>
        </w:tc>
        <w:tc>
          <w:tcPr>
            <w:tcW w:w="960" w:type="dxa"/>
            <w:noWrap/>
            <w:hideMark/>
          </w:tcPr>
          <w:p w14:paraId="38EBFF21" w14:textId="77777777" w:rsidR="00435557" w:rsidRPr="00435557" w:rsidRDefault="00435557" w:rsidP="00435557">
            <w:r w:rsidRPr="00435557">
              <w:t>9.488853</w:t>
            </w:r>
          </w:p>
        </w:tc>
        <w:tc>
          <w:tcPr>
            <w:tcW w:w="960" w:type="dxa"/>
            <w:noWrap/>
            <w:hideMark/>
          </w:tcPr>
          <w:p w14:paraId="50A7756C" w14:textId="77777777" w:rsidR="00435557" w:rsidRPr="00435557" w:rsidRDefault="00435557" w:rsidP="00435557">
            <w:r w:rsidRPr="00435557">
              <w:t>2.979357</w:t>
            </w:r>
          </w:p>
        </w:tc>
        <w:tc>
          <w:tcPr>
            <w:tcW w:w="960" w:type="dxa"/>
            <w:noWrap/>
            <w:hideMark/>
          </w:tcPr>
          <w:p w14:paraId="4350814F" w14:textId="77777777" w:rsidR="00435557" w:rsidRPr="00435557" w:rsidRDefault="00435557" w:rsidP="00435557">
            <w:r w:rsidRPr="00435557">
              <w:t>4.60317</w:t>
            </w:r>
          </w:p>
        </w:tc>
        <w:tc>
          <w:tcPr>
            <w:tcW w:w="960" w:type="dxa"/>
            <w:noWrap/>
            <w:hideMark/>
          </w:tcPr>
          <w:p w14:paraId="027D7BB6" w14:textId="77777777" w:rsidR="00435557" w:rsidRPr="00435557" w:rsidRDefault="00435557" w:rsidP="00435557">
            <w:r w:rsidRPr="00435557">
              <w:t>6.528303</w:t>
            </w:r>
          </w:p>
        </w:tc>
        <w:tc>
          <w:tcPr>
            <w:tcW w:w="960" w:type="dxa"/>
            <w:noWrap/>
            <w:hideMark/>
          </w:tcPr>
          <w:p w14:paraId="22FF9796" w14:textId="77777777" w:rsidR="00435557" w:rsidRPr="00435557" w:rsidRDefault="00435557" w:rsidP="00435557">
            <w:r w:rsidRPr="00435557">
              <w:t>9.534991</w:t>
            </w:r>
          </w:p>
        </w:tc>
        <w:tc>
          <w:tcPr>
            <w:tcW w:w="960" w:type="dxa"/>
            <w:noWrap/>
            <w:hideMark/>
          </w:tcPr>
          <w:p w14:paraId="42671E40" w14:textId="77777777" w:rsidR="00435557" w:rsidRPr="00435557" w:rsidRDefault="00435557" w:rsidP="00435557">
            <w:r w:rsidRPr="00435557">
              <w:t>12.11392</w:t>
            </w:r>
          </w:p>
        </w:tc>
      </w:tr>
      <w:tr w:rsidR="00435557" w:rsidRPr="00435557" w14:paraId="0D34D115" w14:textId="77777777" w:rsidTr="00435557">
        <w:trPr>
          <w:trHeight w:val="300"/>
        </w:trPr>
        <w:tc>
          <w:tcPr>
            <w:tcW w:w="960" w:type="dxa"/>
            <w:noWrap/>
            <w:hideMark/>
          </w:tcPr>
          <w:p w14:paraId="6CF1A0D6" w14:textId="77777777" w:rsidR="00435557" w:rsidRPr="00435557" w:rsidRDefault="00435557" w:rsidP="00435557">
            <w:pPr>
              <w:rPr>
                <w:b/>
                <w:bCs/>
              </w:rPr>
            </w:pPr>
            <w:r w:rsidRPr="00435557">
              <w:rPr>
                <w:b/>
                <w:bCs/>
              </w:rPr>
              <w:t>2.810008</w:t>
            </w:r>
          </w:p>
        </w:tc>
        <w:tc>
          <w:tcPr>
            <w:tcW w:w="960" w:type="dxa"/>
            <w:noWrap/>
            <w:hideMark/>
          </w:tcPr>
          <w:p w14:paraId="0CB41E77" w14:textId="77777777" w:rsidR="00435557" w:rsidRPr="00435557" w:rsidRDefault="00435557" w:rsidP="00435557">
            <w:pPr>
              <w:rPr>
                <w:b/>
                <w:bCs/>
              </w:rPr>
            </w:pPr>
            <w:r w:rsidRPr="00435557">
              <w:rPr>
                <w:b/>
                <w:bCs/>
              </w:rPr>
              <w:t>3.772718</w:t>
            </w:r>
          </w:p>
        </w:tc>
        <w:tc>
          <w:tcPr>
            <w:tcW w:w="960" w:type="dxa"/>
            <w:noWrap/>
            <w:hideMark/>
          </w:tcPr>
          <w:p w14:paraId="75018448" w14:textId="77777777" w:rsidR="00435557" w:rsidRPr="00435557" w:rsidRDefault="00435557" w:rsidP="00435557">
            <w:pPr>
              <w:rPr>
                <w:b/>
                <w:bCs/>
              </w:rPr>
            </w:pPr>
            <w:r w:rsidRPr="00435557">
              <w:rPr>
                <w:b/>
                <w:bCs/>
              </w:rPr>
              <w:t>5.497646</w:t>
            </w:r>
          </w:p>
        </w:tc>
        <w:tc>
          <w:tcPr>
            <w:tcW w:w="960" w:type="dxa"/>
            <w:noWrap/>
            <w:hideMark/>
          </w:tcPr>
          <w:p w14:paraId="563CC22E" w14:textId="77777777" w:rsidR="00435557" w:rsidRPr="00435557" w:rsidRDefault="00435557" w:rsidP="00435557">
            <w:pPr>
              <w:rPr>
                <w:b/>
                <w:bCs/>
              </w:rPr>
            </w:pPr>
            <w:r w:rsidRPr="00435557">
              <w:rPr>
                <w:b/>
                <w:bCs/>
              </w:rPr>
              <w:t>7.532132</w:t>
            </w:r>
          </w:p>
        </w:tc>
        <w:tc>
          <w:tcPr>
            <w:tcW w:w="960" w:type="dxa"/>
            <w:noWrap/>
            <w:hideMark/>
          </w:tcPr>
          <w:p w14:paraId="73F23AA5" w14:textId="77777777" w:rsidR="00435557" w:rsidRPr="00435557" w:rsidRDefault="00435557" w:rsidP="00435557">
            <w:pPr>
              <w:rPr>
                <w:b/>
                <w:bCs/>
              </w:rPr>
            </w:pPr>
            <w:r w:rsidRPr="00435557">
              <w:rPr>
                <w:b/>
                <w:bCs/>
              </w:rPr>
              <w:t>8.915063</w:t>
            </w:r>
          </w:p>
        </w:tc>
        <w:tc>
          <w:tcPr>
            <w:tcW w:w="960" w:type="dxa"/>
            <w:noWrap/>
            <w:hideMark/>
          </w:tcPr>
          <w:p w14:paraId="2EC0C746" w14:textId="77777777" w:rsidR="00435557" w:rsidRPr="00435557" w:rsidRDefault="00435557" w:rsidP="00435557">
            <w:pPr>
              <w:rPr>
                <w:b/>
                <w:bCs/>
              </w:rPr>
            </w:pPr>
            <w:r w:rsidRPr="00435557">
              <w:rPr>
                <w:b/>
                <w:bCs/>
              </w:rPr>
              <w:t>2.566505</w:t>
            </w:r>
          </w:p>
        </w:tc>
        <w:tc>
          <w:tcPr>
            <w:tcW w:w="960" w:type="dxa"/>
            <w:noWrap/>
            <w:hideMark/>
          </w:tcPr>
          <w:p w14:paraId="34A9A1AC" w14:textId="77777777" w:rsidR="00435557" w:rsidRPr="00435557" w:rsidRDefault="00435557" w:rsidP="00435557">
            <w:pPr>
              <w:rPr>
                <w:b/>
                <w:bCs/>
              </w:rPr>
            </w:pPr>
            <w:r w:rsidRPr="00435557">
              <w:rPr>
                <w:b/>
                <w:bCs/>
              </w:rPr>
              <w:t>4.009529</w:t>
            </w:r>
          </w:p>
        </w:tc>
        <w:tc>
          <w:tcPr>
            <w:tcW w:w="960" w:type="dxa"/>
            <w:noWrap/>
            <w:hideMark/>
          </w:tcPr>
          <w:p w14:paraId="6AAC03C5" w14:textId="77777777" w:rsidR="00435557" w:rsidRPr="00435557" w:rsidRDefault="00435557" w:rsidP="00435557">
            <w:pPr>
              <w:rPr>
                <w:b/>
                <w:bCs/>
              </w:rPr>
            </w:pPr>
            <w:r w:rsidRPr="00435557">
              <w:rPr>
                <w:b/>
                <w:bCs/>
              </w:rPr>
              <w:t>5.769141</w:t>
            </w:r>
          </w:p>
        </w:tc>
        <w:tc>
          <w:tcPr>
            <w:tcW w:w="960" w:type="dxa"/>
            <w:noWrap/>
            <w:hideMark/>
          </w:tcPr>
          <w:p w14:paraId="641996EC" w14:textId="77777777" w:rsidR="00435557" w:rsidRPr="00435557" w:rsidRDefault="00435557" w:rsidP="00435557">
            <w:pPr>
              <w:rPr>
                <w:b/>
                <w:bCs/>
              </w:rPr>
            </w:pPr>
            <w:r w:rsidRPr="00435557">
              <w:rPr>
                <w:b/>
                <w:bCs/>
              </w:rPr>
              <w:t>7.36354</w:t>
            </w:r>
          </w:p>
        </w:tc>
        <w:tc>
          <w:tcPr>
            <w:tcW w:w="960" w:type="dxa"/>
            <w:noWrap/>
            <w:hideMark/>
          </w:tcPr>
          <w:p w14:paraId="44BFCD53" w14:textId="77777777" w:rsidR="00435557" w:rsidRPr="00435557" w:rsidRDefault="00435557" w:rsidP="00435557">
            <w:pPr>
              <w:rPr>
                <w:b/>
                <w:bCs/>
              </w:rPr>
            </w:pPr>
            <w:r w:rsidRPr="00435557">
              <w:rPr>
                <w:b/>
                <w:bCs/>
              </w:rPr>
              <w:t>9.527922</w:t>
            </w:r>
          </w:p>
        </w:tc>
      </w:tr>
    </w:tbl>
    <w:p w14:paraId="33E2FF36" w14:textId="77777777" w:rsidR="0043555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50D59524" w14:textId="77777777" w:rsidTr="00435557">
        <w:trPr>
          <w:trHeight w:val="300"/>
        </w:trPr>
        <w:tc>
          <w:tcPr>
            <w:tcW w:w="960" w:type="dxa"/>
            <w:noWrap/>
            <w:hideMark/>
          </w:tcPr>
          <w:p w14:paraId="266589E5" w14:textId="77777777" w:rsidR="00435557" w:rsidRPr="00435557" w:rsidRDefault="00435557" w:rsidP="00435557">
            <w:r w:rsidRPr="00435557">
              <w:t>Tx01</w:t>
            </w:r>
          </w:p>
        </w:tc>
        <w:tc>
          <w:tcPr>
            <w:tcW w:w="960" w:type="dxa"/>
            <w:noWrap/>
            <w:hideMark/>
          </w:tcPr>
          <w:p w14:paraId="2067D06A" w14:textId="77777777" w:rsidR="00435557" w:rsidRPr="00435557" w:rsidRDefault="00435557" w:rsidP="00435557">
            <w:r w:rsidRPr="00435557">
              <w:t>Tx02</w:t>
            </w:r>
          </w:p>
        </w:tc>
        <w:tc>
          <w:tcPr>
            <w:tcW w:w="960" w:type="dxa"/>
            <w:noWrap/>
            <w:hideMark/>
          </w:tcPr>
          <w:p w14:paraId="49B32B27" w14:textId="77777777" w:rsidR="00435557" w:rsidRPr="00435557" w:rsidRDefault="00435557" w:rsidP="00435557">
            <w:r w:rsidRPr="00435557">
              <w:t>Tx03</w:t>
            </w:r>
          </w:p>
        </w:tc>
        <w:tc>
          <w:tcPr>
            <w:tcW w:w="960" w:type="dxa"/>
            <w:noWrap/>
            <w:hideMark/>
          </w:tcPr>
          <w:p w14:paraId="798B5D4B" w14:textId="77777777" w:rsidR="00435557" w:rsidRPr="00435557" w:rsidRDefault="00435557" w:rsidP="00435557">
            <w:r w:rsidRPr="00435557">
              <w:t>Tx04</w:t>
            </w:r>
          </w:p>
        </w:tc>
        <w:tc>
          <w:tcPr>
            <w:tcW w:w="960" w:type="dxa"/>
            <w:noWrap/>
            <w:hideMark/>
          </w:tcPr>
          <w:p w14:paraId="7286F630" w14:textId="77777777" w:rsidR="00435557" w:rsidRPr="00435557" w:rsidRDefault="00435557" w:rsidP="00435557">
            <w:r w:rsidRPr="00435557">
              <w:t>Tx05</w:t>
            </w:r>
          </w:p>
        </w:tc>
        <w:tc>
          <w:tcPr>
            <w:tcW w:w="960" w:type="dxa"/>
            <w:noWrap/>
            <w:hideMark/>
          </w:tcPr>
          <w:p w14:paraId="3E9F77AA" w14:textId="77777777" w:rsidR="00435557" w:rsidRPr="00435557" w:rsidRDefault="00435557" w:rsidP="00435557">
            <w:r w:rsidRPr="00435557">
              <w:t>Tx06</w:t>
            </w:r>
          </w:p>
        </w:tc>
        <w:tc>
          <w:tcPr>
            <w:tcW w:w="960" w:type="dxa"/>
            <w:noWrap/>
            <w:hideMark/>
          </w:tcPr>
          <w:p w14:paraId="06BE81B7" w14:textId="77777777" w:rsidR="00435557" w:rsidRPr="00435557" w:rsidRDefault="00435557" w:rsidP="00435557">
            <w:r w:rsidRPr="00435557">
              <w:t>Tx07</w:t>
            </w:r>
          </w:p>
        </w:tc>
        <w:tc>
          <w:tcPr>
            <w:tcW w:w="960" w:type="dxa"/>
            <w:noWrap/>
            <w:hideMark/>
          </w:tcPr>
          <w:p w14:paraId="5582EB7F" w14:textId="77777777" w:rsidR="00435557" w:rsidRPr="00435557" w:rsidRDefault="00435557" w:rsidP="00435557">
            <w:r w:rsidRPr="00435557">
              <w:t>Tx08</w:t>
            </w:r>
          </w:p>
        </w:tc>
        <w:tc>
          <w:tcPr>
            <w:tcW w:w="960" w:type="dxa"/>
            <w:noWrap/>
            <w:hideMark/>
          </w:tcPr>
          <w:p w14:paraId="1A9152D0" w14:textId="77777777" w:rsidR="00435557" w:rsidRPr="00435557" w:rsidRDefault="00435557" w:rsidP="00435557">
            <w:r w:rsidRPr="00435557">
              <w:t>Tx09</w:t>
            </w:r>
          </w:p>
        </w:tc>
        <w:tc>
          <w:tcPr>
            <w:tcW w:w="960" w:type="dxa"/>
            <w:noWrap/>
            <w:hideMark/>
          </w:tcPr>
          <w:p w14:paraId="5422A9B6" w14:textId="77777777" w:rsidR="00435557" w:rsidRPr="00435557" w:rsidRDefault="00435557" w:rsidP="00435557">
            <w:r w:rsidRPr="00435557">
              <w:t>Tx10</w:t>
            </w:r>
          </w:p>
        </w:tc>
      </w:tr>
      <w:tr w:rsidR="00435557" w:rsidRPr="00435557" w14:paraId="0878F02F" w14:textId="77777777" w:rsidTr="00435557">
        <w:trPr>
          <w:trHeight w:val="300"/>
        </w:trPr>
        <w:tc>
          <w:tcPr>
            <w:tcW w:w="960" w:type="dxa"/>
            <w:noWrap/>
            <w:hideMark/>
          </w:tcPr>
          <w:p w14:paraId="2CC760BE" w14:textId="77777777" w:rsidR="00435557" w:rsidRPr="00435557" w:rsidRDefault="00435557" w:rsidP="00435557">
            <w:r w:rsidRPr="00435557">
              <w:t>3.117554</w:t>
            </w:r>
          </w:p>
        </w:tc>
        <w:tc>
          <w:tcPr>
            <w:tcW w:w="960" w:type="dxa"/>
            <w:noWrap/>
            <w:hideMark/>
          </w:tcPr>
          <w:p w14:paraId="77D72A9E" w14:textId="77777777" w:rsidR="00435557" w:rsidRPr="00435557" w:rsidRDefault="00435557" w:rsidP="00435557">
            <w:r w:rsidRPr="00435557">
              <w:t>3.583557</w:t>
            </w:r>
          </w:p>
        </w:tc>
        <w:tc>
          <w:tcPr>
            <w:tcW w:w="960" w:type="dxa"/>
            <w:noWrap/>
            <w:hideMark/>
          </w:tcPr>
          <w:p w14:paraId="148AE830" w14:textId="77777777" w:rsidR="00435557" w:rsidRPr="00435557" w:rsidRDefault="00435557" w:rsidP="00435557">
            <w:r w:rsidRPr="00435557">
              <w:t>4.468895</w:t>
            </w:r>
          </w:p>
        </w:tc>
        <w:tc>
          <w:tcPr>
            <w:tcW w:w="960" w:type="dxa"/>
            <w:noWrap/>
            <w:hideMark/>
          </w:tcPr>
          <w:p w14:paraId="2FFA256C" w14:textId="77777777" w:rsidR="00435557" w:rsidRPr="00435557" w:rsidRDefault="00435557" w:rsidP="00435557">
            <w:r w:rsidRPr="00435557">
              <w:t>5.846742</w:t>
            </w:r>
          </w:p>
        </w:tc>
        <w:tc>
          <w:tcPr>
            <w:tcW w:w="960" w:type="dxa"/>
            <w:noWrap/>
            <w:hideMark/>
          </w:tcPr>
          <w:p w14:paraId="2A7A6B9D" w14:textId="77777777" w:rsidR="00435557" w:rsidRPr="00435557" w:rsidRDefault="00435557" w:rsidP="00435557">
            <w:r w:rsidRPr="00435557">
              <w:t>8.503834</w:t>
            </w:r>
          </w:p>
        </w:tc>
        <w:tc>
          <w:tcPr>
            <w:tcW w:w="960" w:type="dxa"/>
            <w:noWrap/>
            <w:hideMark/>
          </w:tcPr>
          <w:p w14:paraId="357F3589" w14:textId="77777777" w:rsidR="00435557" w:rsidRPr="00435557" w:rsidRDefault="00435557" w:rsidP="00435557">
            <w:r w:rsidRPr="00435557">
              <w:t>2.952451</w:t>
            </w:r>
          </w:p>
        </w:tc>
        <w:tc>
          <w:tcPr>
            <w:tcW w:w="960" w:type="dxa"/>
            <w:noWrap/>
            <w:hideMark/>
          </w:tcPr>
          <w:p w14:paraId="6C3597E4" w14:textId="77777777" w:rsidR="00435557" w:rsidRPr="00435557" w:rsidRDefault="00435557" w:rsidP="00435557">
            <w:r w:rsidRPr="00435557">
              <w:t>3.124609</w:t>
            </w:r>
          </w:p>
        </w:tc>
        <w:tc>
          <w:tcPr>
            <w:tcW w:w="960" w:type="dxa"/>
            <w:noWrap/>
            <w:hideMark/>
          </w:tcPr>
          <w:p w14:paraId="5F10FED6" w14:textId="77777777" w:rsidR="00435557" w:rsidRPr="00435557" w:rsidRDefault="00435557" w:rsidP="00435557">
            <w:r w:rsidRPr="00435557">
              <w:t>6.434816</w:t>
            </w:r>
          </w:p>
        </w:tc>
        <w:tc>
          <w:tcPr>
            <w:tcW w:w="960" w:type="dxa"/>
            <w:noWrap/>
            <w:hideMark/>
          </w:tcPr>
          <w:p w14:paraId="2A0D3F12" w14:textId="77777777" w:rsidR="00435557" w:rsidRPr="00435557" w:rsidRDefault="00435557" w:rsidP="00435557">
            <w:r w:rsidRPr="00435557">
              <w:t>5.954665</w:t>
            </w:r>
          </w:p>
        </w:tc>
        <w:tc>
          <w:tcPr>
            <w:tcW w:w="960" w:type="dxa"/>
            <w:noWrap/>
            <w:hideMark/>
          </w:tcPr>
          <w:p w14:paraId="59395B85" w14:textId="77777777" w:rsidR="00435557" w:rsidRPr="00435557" w:rsidRDefault="00435557" w:rsidP="00435557">
            <w:r w:rsidRPr="00435557">
              <w:t>8.335547</w:t>
            </w:r>
          </w:p>
        </w:tc>
      </w:tr>
      <w:tr w:rsidR="00435557" w:rsidRPr="00435557" w14:paraId="54BC0C75" w14:textId="77777777" w:rsidTr="00435557">
        <w:trPr>
          <w:trHeight w:val="300"/>
        </w:trPr>
        <w:tc>
          <w:tcPr>
            <w:tcW w:w="960" w:type="dxa"/>
            <w:noWrap/>
            <w:hideMark/>
          </w:tcPr>
          <w:p w14:paraId="22A30003" w14:textId="77777777" w:rsidR="00435557" w:rsidRPr="00435557" w:rsidRDefault="00435557" w:rsidP="00435557">
            <w:r w:rsidRPr="00435557">
              <w:t>2.152531</w:t>
            </w:r>
          </w:p>
        </w:tc>
        <w:tc>
          <w:tcPr>
            <w:tcW w:w="960" w:type="dxa"/>
            <w:noWrap/>
            <w:hideMark/>
          </w:tcPr>
          <w:p w14:paraId="62442AC3" w14:textId="77777777" w:rsidR="00435557" w:rsidRPr="00435557" w:rsidRDefault="00435557" w:rsidP="00435557">
            <w:r w:rsidRPr="00435557">
              <w:t>3.29337</w:t>
            </w:r>
          </w:p>
        </w:tc>
        <w:tc>
          <w:tcPr>
            <w:tcW w:w="960" w:type="dxa"/>
            <w:noWrap/>
            <w:hideMark/>
          </w:tcPr>
          <w:p w14:paraId="6C29531A" w14:textId="77777777" w:rsidR="00435557" w:rsidRPr="00435557" w:rsidRDefault="00435557" w:rsidP="00435557">
            <w:r w:rsidRPr="00435557">
              <w:t>5.211695</w:t>
            </w:r>
          </w:p>
        </w:tc>
        <w:tc>
          <w:tcPr>
            <w:tcW w:w="960" w:type="dxa"/>
            <w:noWrap/>
            <w:hideMark/>
          </w:tcPr>
          <w:p w14:paraId="08660B9A" w14:textId="77777777" w:rsidR="00435557" w:rsidRPr="00435557" w:rsidRDefault="00435557" w:rsidP="00435557">
            <w:r w:rsidRPr="00435557">
              <w:t>6.540257</w:t>
            </w:r>
          </w:p>
        </w:tc>
        <w:tc>
          <w:tcPr>
            <w:tcW w:w="960" w:type="dxa"/>
            <w:noWrap/>
            <w:hideMark/>
          </w:tcPr>
          <w:p w14:paraId="4DD7CFDD" w14:textId="77777777" w:rsidR="00435557" w:rsidRPr="00435557" w:rsidRDefault="00435557" w:rsidP="00435557">
            <w:r w:rsidRPr="00435557">
              <w:t>9.870639</w:t>
            </w:r>
          </w:p>
        </w:tc>
        <w:tc>
          <w:tcPr>
            <w:tcW w:w="960" w:type="dxa"/>
            <w:noWrap/>
            <w:hideMark/>
          </w:tcPr>
          <w:p w14:paraId="6B4E1E9C" w14:textId="77777777" w:rsidR="00435557" w:rsidRPr="00435557" w:rsidRDefault="00435557" w:rsidP="00435557">
            <w:r w:rsidRPr="00435557">
              <w:t>2.682732</w:t>
            </w:r>
          </w:p>
        </w:tc>
        <w:tc>
          <w:tcPr>
            <w:tcW w:w="960" w:type="dxa"/>
            <w:noWrap/>
            <w:hideMark/>
          </w:tcPr>
          <w:p w14:paraId="2EF931E5" w14:textId="77777777" w:rsidR="00435557" w:rsidRPr="00435557" w:rsidRDefault="00435557" w:rsidP="00435557">
            <w:r w:rsidRPr="00435557">
              <w:t>3.237832</w:t>
            </w:r>
          </w:p>
        </w:tc>
        <w:tc>
          <w:tcPr>
            <w:tcW w:w="960" w:type="dxa"/>
            <w:noWrap/>
            <w:hideMark/>
          </w:tcPr>
          <w:p w14:paraId="28FBF556" w14:textId="77777777" w:rsidR="00435557" w:rsidRPr="00435557" w:rsidRDefault="00435557" w:rsidP="00435557">
            <w:r w:rsidRPr="00435557">
              <w:t>4.923346</w:t>
            </w:r>
          </w:p>
        </w:tc>
        <w:tc>
          <w:tcPr>
            <w:tcW w:w="960" w:type="dxa"/>
            <w:noWrap/>
            <w:hideMark/>
          </w:tcPr>
          <w:p w14:paraId="64FFA13B" w14:textId="77777777" w:rsidR="00435557" w:rsidRPr="00435557" w:rsidRDefault="00435557" w:rsidP="00435557">
            <w:r w:rsidRPr="00435557">
              <w:t>6.500344</w:t>
            </w:r>
          </w:p>
        </w:tc>
        <w:tc>
          <w:tcPr>
            <w:tcW w:w="960" w:type="dxa"/>
            <w:noWrap/>
            <w:hideMark/>
          </w:tcPr>
          <w:p w14:paraId="3DD94F17" w14:textId="77777777" w:rsidR="00435557" w:rsidRPr="00435557" w:rsidRDefault="00435557" w:rsidP="00435557">
            <w:r w:rsidRPr="00435557">
              <w:t>8.205045</w:t>
            </w:r>
          </w:p>
        </w:tc>
      </w:tr>
      <w:tr w:rsidR="00435557" w:rsidRPr="00435557" w14:paraId="049CA4AF" w14:textId="77777777" w:rsidTr="00435557">
        <w:trPr>
          <w:trHeight w:val="300"/>
        </w:trPr>
        <w:tc>
          <w:tcPr>
            <w:tcW w:w="960" w:type="dxa"/>
            <w:noWrap/>
            <w:hideMark/>
          </w:tcPr>
          <w:p w14:paraId="4D36BBF2" w14:textId="77777777" w:rsidR="00435557" w:rsidRPr="00435557" w:rsidRDefault="00435557" w:rsidP="00435557">
            <w:r w:rsidRPr="00435557">
              <w:t>1.959563</w:t>
            </w:r>
          </w:p>
        </w:tc>
        <w:tc>
          <w:tcPr>
            <w:tcW w:w="960" w:type="dxa"/>
            <w:noWrap/>
            <w:hideMark/>
          </w:tcPr>
          <w:p w14:paraId="47D50BC7" w14:textId="77777777" w:rsidR="00435557" w:rsidRPr="00435557" w:rsidRDefault="00435557" w:rsidP="00435557">
            <w:r w:rsidRPr="00435557">
              <w:t>2.843004</w:t>
            </w:r>
          </w:p>
        </w:tc>
        <w:tc>
          <w:tcPr>
            <w:tcW w:w="960" w:type="dxa"/>
            <w:noWrap/>
            <w:hideMark/>
          </w:tcPr>
          <w:p w14:paraId="5331BB77" w14:textId="77777777" w:rsidR="00435557" w:rsidRPr="00435557" w:rsidRDefault="00435557" w:rsidP="00435557">
            <w:r w:rsidRPr="00435557">
              <w:t>5.315704</w:t>
            </w:r>
          </w:p>
        </w:tc>
        <w:tc>
          <w:tcPr>
            <w:tcW w:w="960" w:type="dxa"/>
            <w:noWrap/>
            <w:hideMark/>
          </w:tcPr>
          <w:p w14:paraId="35F1ACD5" w14:textId="77777777" w:rsidR="00435557" w:rsidRPr="00435557" w:rsidRDefault="00435557" w:rsidP="00435557">
            <w:r w:rsidRPr="00435557">
              <w:t>7.385005</w:t>
            </w:r>
          </w:p>
        </w:tc>
        <w:tc>
          <w:tcPr>
            <w:tcW w:w="960" w:type="dxa"/>
            <w:noWrap/>
            <w:hideMark/>
          </w:tcPr>
          <w:p w14:paraId="138030BD" w14:textId="77777777" w:rsidR="00435557" w:rsidRPr="00435557" w:rsidRDefault="00435557" w:rsidP="00435557">
            <w:r w:rsidRPr="00435557">
              <w:t>7.477705</w:t>
            </w:r>
          </w:p>
        </w:tc>
        <w:tc>
          <w:tcPr>
            <w:tcW w:w="960" w:type="dxa"/>
            <w:noWrap/>
            <w:hideMark/>
          </w:tcPr>
          <w:p w14:paraId="37DA6F78" w14:textId="77777777" w:rsidR="00435557" w:rsidRPr="00435557" w:rsidRDefault="00435557" w:rsidP="00435557">
            <w:r w:rsidRPr="00435557">
              <w:t>2.379589</w:t>
            </w:r>
          </w:p>
        </w:tc>
        <w:tc>
          <w:tcPr>
            <w:tcW w:w="960" w:type="dxa"/>
            <w:noWrap/>
            <w:hideMark/>
          </w:tcPr>
          <w:p w14:paraId="51F319E5" w14:textId="77777777" w:rsidR="00435557" w:rsidRPr="00435557" w:rsidRDefault="00435557" w:rsidP="00435557">
            <w:r w:rsidRPr="00435557">
              <w:t>2.831963</w:t>
            </w:r>
          </w:p>
        </w:tc>
        <w:tc>
          <w:tcPr>
            <w:tcW w:w="960" w:type="dxa"/>
            <w:noWrap/>
            <w:hideMark/>
          </w:tcPr>
          <w:p w14:paraId="76355515" w14:textId="77777777" w:rsidR="00435557" w:rsidRPr="00435557" w:rsidRDefault="00435557" w:rsidP="00435557">
            <w:r w:rsidRPr="00435557">
              <w:t>5.629957</w:t>
            </w:r>
          </w:p>
        </w:tc>
        <w:tc>
          <w:tcPr>
            <w:tcW w:w="960" w:type="dxa"/>
            <w:noWrap/>
            <w:hideMark/>
          </w:tcPr>
          <w:p w14:paraId="770E003C" w14:textId="77777777" w:rsidR="00435557" w:rsidRPr="00435557" w:rsidRDefault="00435557" w:rsidP="00435557">
            <w:r w:rsidRPr="00435557">
              <w:t>6.388186</w:t>
            </w:r>
          </w:p>
        </w:tc>
        <w:tc>
          <w:tcPr>
            <w:tcW w:w="960" w:type="dxa"/>
            <w:noWrap/>
            <w:hideMark/>
          </w:tcPr>
          <w:p w14:paraId="6F2BF681" w14:textId="77777777" w:rsidR="00435557" w:rsidRPr="00435557" w:rsidRDefault="00435557" w:rsidP="00435557">
            <w:r w:rsidRPr="00435557">
              <w:t>10.33019</w:t>
            </w:r>
          </w:p>
        </w:tc>
      </w:tr>
      <w:tr w:rsidR="00435557" w:rsidRPr="00435557" w14:paraId="1B65AE61" w14:textId="77777777" w:rsidTr="00435557">
        <w:trPr>
          <w:trHeight w:val="300"/>
        </w:trPr>
        <w:tc>
          <w:tcPr>
            <w:tcW w:w="960" w:type="dxa"/>
            <w:noWrap/>
            <w:hideMark/>
          </w:tcPr>
          <w:p w14:paraId="08667DC2" w14:textId="77777777" w:rsidR="00435557" w:rsidRPr="00435557" w:rsidRDefault="00435557" w:rsidP="00435557">
            <w:r w:rsidRPr="00435557">
              <w:t>2.409419</w:t>
            </w:r>
          </w:p>
        </w:tc>
        <w:tc>
          <w:tcPr>
            <w:tcW w:w="960" w:type="dxa"/>
            <w:noWrap/>
            <w:hideMark/>
          </w:tcPr>
          <w:p w14:paraId="5EF32715" w14:textId="77777777" w:rsidR="00435557" w:rsidRPr="00435557" w:rsidRDefault="00435557" w:rsidP="00435557">
            <w:r w:rsidRPr="00435557">
              <w:t>3.119321</w:t>
            </w:r>
          </w:p>
        </w:tc>
        <w:tc>
          <w:tcPr>
            <w:tcW w:w="960" w:type="dxa"/>
            <w:noWrap/>
            <w:hideMark/>
          </w:tcPr>
          <w:p w14:paraId="312F45E5" w14:textId="77777777" w:rsidR="00435557" w:rsidRPr="00435557" w:rsidRDefault="00435557" w:rsidP="00435557">
            <w:r w:rsidRPr="00435557">
              <w:t>5.299152</w:t>
            </w:r>
          </w:p>
        </w:tc>
        <w:tc>
          <w:tcPr>
            <w:tcW w:w="960" w:type="dxa"/>
            <w:noWrap/>
            <w:hideMark/>
          </w:tcPr>
          <w:p w14:paraId="7D991FEE" w14:textId="77777777" w:rsidR="00435557" w:rsidRPr="00435557" w:rsidRDefault="00435557" w:rsidP="00435557">
            <w:r w:rsidRPr="00435557">
              <w:t>6.461871</w:t>
            </w:r>
          </w:p>
        </w:tc>
        <w:tc>
          <w:tcPr>
            <w:tcW w:w="960" w:type="dxa"/>
            <w:noWrap/>
            <w:hideMark/>
          </w:tcPr>
          <w:p w14:paraId="766AE113" w14:textId="77777777" w:rsidR="00435557" w:rsidRPr="00435557" w:rsidRDefault="00435557" w:rsidP="00435557">
            <w:r w:rsidRPr="00435557">
              <w:t>8.230518</w:t>
            </w:r>
          </w:p>
        </w:tc>
        <w:tc>
          <w:tcPr>
            <w:tcW w:w="960" w:type="dxa"/>
            <w:noWrap/>
            <w:hideMark/>
          </w:tcPr>
          <w:p w14:paraId="7D497A3A" w14:textId="77777777" w:rsidR="00435557" w:rsidRPr="00435557" w:rsidRDefault="00435557" w:rsidP="00435557">
            <w:r w:rsidRPr="00435557">
              <w:t>2.278809</w:t>
            </w:r>
          </w:p>
        </w:tc>
        <w:tc>
          <w:tcPr>
            <w:tcW w:w="960" w:type="dxa"/>
            <w:noWrap/>
            <w:hideMark/>
          </w:tcPr>
          <w:p w14:paraId="06E30BAB" w14:textId="77777777" w:rsidR="00435557" w:rsidRPr="00435557" w:rsidRDefault="00435557" w:rsidP="00435557">
            <w:r w:rsidRPr="00435557">
              <w:t>3.362848</w:t>
            </w:r>
          </w:p>
        </w:tc>
        <w:tc>
          <w:tcPr>
            <w:tcW w:w="960" w:type="dxa"/>
            <w:noWrap/>
            <w:hideMark/>
          </w:tcPr>
          <w:p w14:paraId="4F4357B1" w14:textId="77777777" w:rsidR="00435557" w:rsidRPr="00435557" w:rsidRDefault="00435557" w:rsidP="00435557">
            <w:r w:rsidRPr="00435557">
              <w:t>5.452601</w:t>
            </w:r>
          </w:p>
        </w:tc>
        <w:tc>
          <w:tcPr>
            <w:tcW w:w="960" w:type="dxa"/>
            <w:noWrap/>
            <w:hideMark/>
          </w:tcPr>
          <w:p w14:paraId="65880075" w14:textId="77777777" w:rsidR="00435557" w:rsidRPr="00435557" w:rsidRDefault="00435557" w:rsidP="00435557">
            <w:r w:rsidRPr="00435557">
              <w:t>7.328987</w:t>
            </w:r>
          </w:p>
        </w:tc>
        <w:tc>
          <w:tcPr>
            <w:tcW w:w="960" w:type="dxa"/>
            <w:noWrap/>
            <w:hideMark/>
          </w:tcPr>
          <w:p w14:paraId="2D867C92" w14:textId="77777777" w:rsidR="00435557" w:rsidRPr="00435557" w:rsidRDefault="00435557" w:rsidP="00435557">
            <w:r w:rsidRPr="00435557">
              <w:t>8.707958</w:t>
            </w:r>
          </w:p>
        </w:tc>
      </w:tr>
      <w:tr w:rsidR="00435557" w:rsidRPr="00435557" w14:paraId="793EE666" w14:textId="77777777" w:rsidTr="00435557">
        <w:trPr>
          <w:trHeight w:val="300"/>
        </w:trPr>
        <w:tc>
          <w:tcPr>
            <w:tcW w:w="960" w:type="dxa"/>
            <w:noWrap/>
            <w:hideMark/>
          </w:tcPr>
          <w:p w14:paraId="26DF81B4" w14:textId="77777777" w:rsidR="00435557" w:rsidRPr="00435557" w:rsidRDefault="00435557" w:rsidP="00435557">
            <w:r w:rsidRPr="00435557">
              <w:t>2.714674</w:t>
            </w:r>
          </w:p>
        </w:tc>
        <w:tc>
          <w:tcPr>
            <w:tcW w:w="960" w:type="dxa"/>
            <w:noWrap/>
            <w:hideMark/>
          </w:tcPr>
          <w:p w14:paraId="677F8E49" w14:textId="77777777" w:rsidR="00435557" w:rsidRPr="00435557" w:rsidRDefault="00435557" w:rsidP="00435557">
            <w:r w:rsidRPr="00435557">
              <w:t>3.693872</w:t>
            </w:r>
          </w:p>
        </w:tc>
        <w:tc>
          <w:tcPr>
            <w:tcW w:w="960" w:type="dxa"/>
            <w:noWrap/>
            <w:hideMark/>
          </w:tcPr>
          <w:p w14:paraId="238273B1" w14:textId="77777777" w:rsidR="00435557" w:rsidRPr="00435557" w:rsidRDefault="00435557" w:rsidP="00435557">
            <w:r w:rsidRPr="00435557">
              <w:t>5.38877</w:t>
            </w:r>
          </w:p>
        </w:tc>
        <w:tc>
          <w:tcPr>
            <w:tcW w:w="960" w:type="dxa"/>
            <w:noWrap/>
            <w:hideMark/>
          </w:tcPr>
          <w:p w14:paraId="5E9D19BA" w14:textId="77777777" w:rsidR="00435557" w:rsidRPr="00435557" w:rsidRDefault="00435557" w:rsidP="00435557">
            <w:r w:rsidRPr="00435557">
              <w:t>8.644757</w:t>
            </w:r>
          </w:p>
        </w:tc>
        <w:tc>
          <w:tcPr>
            <w:tcW w:w="960" w:type="dxa"/>
            <w:noWrap/>
            <w:hideMark/>
          </w:tcPr>
          <w:p w14:paraId="4BF0D8E6" w14:textId="77777777" w:rsidR="00435557" w:rsidRPr="00435557" w:rsidRDefault="00435557" w:rsidP="00435557">
            <w:r w:rsidRPr="00435557">
              <w:t>11.28604</w:t>
            </w:r>
          </w:p>
        </w:tc>
        <w:tc>
          <w:tcPr>
            <w:tcW w:w="960" w:type="dxa"/>
            <w:noWrap/>
            <w:hideMark/>
          </w:tcPr>
          <w:p w14:paraId="71BDD1B5" w14:textId="77777777" w:rsidR="00435557" w:rsidRPr="00435557" w:rsidRDefault="00435557" w:rsidP="00435557">
            <w:r w:rsidRPr="00435557">
              <w:t>2.566883</w:t>
            </w:r>
          </w:p>
        </w:tc>
        <w:tc>
          <w:tcPr>
            <w:tcW w:w="960" w:type="dxa"/>
            <w:noWrap/>
            <w:hideMark/>
          </w:tcPr>
          <w:p w14:paraId="1A230B03" w14:textId="77777777" w:rsidR="00435557" w:rsidRPr="00435557" w:rsidRDefault="00435557" w:rsidP="00435557">
            <w:r w:rsidRPr="00435557">
              <w:t>3.390446</w:t>
            </w:r>
          </w:p>
        </w:tc>
        <w:tc>
          <w:tcPr>
            <w:tcW w:w="960" w:type="dxa"/>
            <w:noWrap/>
            <w:hideMark/>
          </w:tcPr>
          <w:p w14:paraId="4D6A281D" w14:textId="77777777" w:rsidR="00435557" w:rsidRPr="00435557" w:rsidRDefault="00435557" w:rsidP="00435557">
            <w:r w:rsidRPr="00435557">
              <w:t>5.791338</w:t>
            </w:r>
          </w:p>
        </w:tc>
        <w:tc>
          <w:tcPr>
            <w:tcW w:w="960" w:type="dxa"/>
            <w:noWrap/>
            <w:hideMark/>
          </w:tcPr>
          <w:p w14:paraId="7C91B8F2" w14:textId="77777777" w:rsidR="00435557" w:rsidRPr="00435557" w:rsidRDefault="00435557" w:rsidP="00435557">
            <w:r w:rsidRPr="00435557">
              <w:t>6.608687</w:t>
            </w:r>
          </w:p>
        </w:tc>
        <w:tc>
          <w:tcPr>
            <w:tcW w:w="960" w:type="dxa"/>
            <w:noWrap/>
            <w:hideMark/>
          </w:tcPr>
          <w:p w14:paraId="7D712900" w14:textId="77777777" w:rsidR="00435557" w:rsidRPr="00435557" w:rsidRDefault="00435557" w:rsidP="00435557">
            <w:r w:rsidRPr="00435557">
              <w:t>8.927107</w:t>
            </w:r>
          </w:p>
        </w:tc>
      </w:tr>
      <w:tr w:rsidR="00435557" w:rsidRPr="00435557" w14:paraId="09AEB03A" w14:textId="77777777" w:rsidTr="00435557">
        <w:trPr>
          <w:trHeight w:val="300"/>
        </w:trPr>
        <w:tc>
          <w:tcPr>
            <w:tcW w:w="960" w:type="dxa"/>
            <w:noWrap/>
            <w:hideMark/>
          </w:tcPr>
          <w:p w14:paraId="7D19CB91" w14:textId="77777777" w:rsidR="00435557" w:rsidRPr="00435557" w:rsidRDefault="00435557" w:rsidP="00435557">
            <w:r w:rsidRPr="00435557">
              <w:t>2.608021</w:t>
            </w:r>
          </w:p>
        </w:tc>
        <w:tc>
          <w:tcPr>
            <w:tcW w:w="960" w:type="dxa"/>
            <w:noWrap/>
            <w:hideMark/>
          </w:tcPr>
          <w:p w14:paraId="61A364E5" w14:textId="77777777" w:rsidR="00435557" w:rsidRPr="00435557" w:rsidRDefault="00435557" w:rsidP="00435557">
            <w:r w:rsidRPr="00435557">
              <w:t>3.47452</w:t>
            </w:r>
          </w:p>
        </w:tc>
        <w:tc>
          <w:tcPr>
            <w:tcW w:w="960" w:type="dxa"/>
            <w:noWrap/>
            <w:hideMark/>
          </w:tcPr>
          <w:p w14:paraId="5462A2B2" w14:textId="77777777" w:rsidR="00435557" w:rsidRPr="00435557" w:rsidRDefault="00435557" w:rsidP="00435557">
            <w:r w:rsidRPr="00435557">
              <w:t>5.858082</w:t>
            </w:r>
          </w:p>
        </w:tc>
        <w:tc>
          <w:tcPr>
            <w:tcW w:w="960" w:type="dxa"/>
            <w:noWrap/>
            <w:hideMark/>
          </w:tcPr>
          <w:p w14:paraId="67086A04" w14:textId="77777777" w:rsidR="00435557" w:rsidRPr="00435557" w:rsidRDefault="00435557" w:rsidP="00435557">
            <w:r w:rsidRPr="00435557">
              <w:t>6.801536</w:t>
            </w:r>
          </w:p>
        </w:tc>
        <w:tc>
          <w:tcPr>
            <w:tcW w:w="960" w:type="dxa"/>
            <w:noWrap/>
            <w:hideMark/>
          </w:tcPr>
          <w:p w14:paraId="48D8161C" w14:textId="77777777" w:rsidR="00435557" w:rsidRPr="00435557" w:rsidRDefault="00435557" w:rsidP="00435557">
            <w:r w:rsidRPr="00435557">
              <w:t>9.161168</w:t>
            </w:r>
          </w:p>
        </w:tc>
        <w:tc>
          <w:tcPr>
            <w:tcW w:w="960" w:type="dxa"/>
            <w:noWrap/>
            <w:hideMark/>
          </w:tcPr>
          <w:p w14:paraId="24D51746" w14:textId="77777777" w:rsidR="00435557" w:rsidRPr="00435557" w:rsidRDefault="00435557" w:rsidP="00435557">
            <w:r w:rsidRPr="00435557">
              <w:t>1.805045</w:t>
            </w:r>
          </w:p>
        </w:tc>
        <w:tc>
          <w:tcPr>
            <w:tcW w:w="960" w:type="dxa"/>
            <w:noWrap/>
            <w:hideMark/>
          </w:tcPr>
          <w:p w14:paraId="1DEAAFE0" w14:textId="77777777" w:rsidR="00435557" w:rsidRPr="00435557" w:rsidRDefault="00435557" w:rsidP="00435557">
            <w:r w:rsidRPr="00435557">
              <w:t>4.621294</w:t>
            </w:r>
          </w:p>
        </w:tc>
        <w:tc>
          <w:tcPr>
            <w:tcW w:w="960" w:type="dxa"/>
            <w:noWrap/>
            <w:hideMark/>
          </w:tcPr>
          <w:p w14:paraId="4F69D6E0" w14:textId="77777777" w:rsidR="00435557" w:rsidRPr="00435557" w:rsidRDefault="00435557" w:rsidP="00435557">
            <w:r w:rsidRPr="00435557">
              <w:t>5.525496</w:t>
            </w:r>
          </w:p>
        </w:tc>
        <w:tc>
          <w:tcPr>
            <w:tcW w:w="960" w:type="dxa"/>
            <w:noWrap/>
            <w:hideMark/>
          </w:tcPr>
          <w:p w14:paraId="2A65398D" w14:textId="77777777" w:rsidR="00435557" w:rsidRPr="00435557" w:rsidRDefault="00435557" w:rsidP="00435557">
            <w:r w:rsidRPr="00435557">
              <w:t>6.536367</w:t>
            </w:r>
          </w:p>
        </w:tc>
        <w:tc>
          <w:tcPr>
            <w:tcW w:w="960" w:type="dxa"/>
            <w:noWrap/>
            <w:hideMark/>
          </w:tcPr>
          <w:p w14:paraId="085D9877" w14:textId="77777777" w:rsidR="00435557" w:rsidRPr="00435557" w:rsidRDefault="00435557" w:rsidP="00435557">
            <w:r w:rsidRPr="00435557">
              <w:t>8.77927</w:t>
            </w:r>
          </w:p>
        </w:tc>
      </w:tr>
      <w:tr w:rsidR="00435557" w:rsidRPr="00435557" w14:paraId="3F75AA87" w14:textId="77777777" w:rsidTr="00435557">
        <w:trPr>
          <w:trHeight w:val="300"/>
        </w:trPr>
        <w:tc>
          <w:tcPr>
            <w:tcW w:w="960" w:type="dxa"/>
            <w:noWrap/>
            <w:hideMark/>
          </w:tcPr>
          <w:p w14:paraId="0DAB4DE1" w14:textId="77777777" w:rsidR="00435557" w:rsidRPr="00435557" w:rsidRDefault="00435557" w:rsidP="00435557">
            <w:r w:rsidRPr="00435557">
              <w:t>2.543954</w:t>
            </w:r>
          </w:p>
        </w:tc>
        <w:tc>
          <w:tcPr>
            <w:tcW w:w="960" w:type="dxa"/>
            <w:noWrap/>
            <w:hideMark/>
          </w:tcPr>
          <w:p w14:paraId="7FD77C0A" w14:textId="77777777" w:rsidR="00435557" w:rsidRPr="00435557" w:rsidRDefault="00435557" w:rsidP="00435557">
            <w:r w:rsidRPr="00435557">
              <w:t>4.242221</w:t>
            </w:r>
          </w:p>
        </w:tc>
        <w:tc>
          <w:tcPr>
            <w:tcW w:w="960" w:type="dxa"/>
            <w:noWrap/>
            <w:hideMark/>
          </w:tcPr>
          <w:p w14:paraId="08BE7A88" w14:textId="77777777" w:rsidR="00435557" w:rsidRPr="00435557" w:rsidRDefault="00435557" w:rsidP="00435557">
            <w:r w:rsidRPr="00435557">
              <w:t>5.554173</w:t>
            </w:r>
          </w:p>
        </w:tc>
        <w:tc>
          <w:tcPr>
            <w:tcW w:w="960" w:type="dxa"/>
            <w:noWrap/>
            <w:hideMark/>
          </w:tcPr>
          <w:p w14:paraId="0E6F604B" w14:textId="77777777" w:rsidR="00435557" w:rsidRPr="00435557" w:rsidRDefault="00435557" w:rsidP="00435557">
            <w:r w:rsidRPr="00435557">
              <w:t>8.589682</w:t>
            </w:r>
          </w:p>
        </w:tc>
        <w:tc>
          <w:tcPr>
            <w:tcW w:w="960" w:type="dxa"/>
            <w:noWrap/>
            <w:hideMark/>
          </w:tcPr>
          <w:p w14:paraId="61CDC927" w14:textId="77777777" w:rsidR="00435557" w:rsidRPr="00435557" w:rsidRDefault="00435557" w:rsidP="00435557">
            <w:r w:rsidRPr="00435557">
              <w:t>8.437376</w:t>
            </w:r>
          </w:p>
        </w:tc>
        <w:tc>
          <w:tcPr>
            <w:tcW w:w="960" w:type="dxa"/>
            <w:noWrap/>
            <w:hideMark/>
          </w:tcPr>
          <w:p w14:paraId="2EAAC7F1" w14:textId="77777777" w:rsidR="00435557" w:rsidRPr="00435557" w:rsidRDefault="00435557" w:rsidP="00435557">
            <w:r w:rsidRPr="00435557">
              <w:t>2.612119</w:t>
            </w:r>
          </w:p>
        </w:tc>
        <w:tc>
          <w:tcPr>
            <w:tcW w:w="960" w:type="dxa"/>
            <w:noWrap/>
            <w:hideMark/>
          </w:tcPr>
          <w:p w14:paraId="68C53C2B" w14:textId="77777777" w:rsidR="00435557" w:rsidRPr="00435557" w:rsidRDefault="00435557" w:rsidP="00435557">
            <w:r w:rsidRPr="00435557">
              <w:t>3.974529</w:t>
            </w:r>
          </w:p>
        </w:tc>
        <w:tc>
          <w:tcPr>
            <w:tcW w:w="960" w:type="dxa"/>
            <w:noWrap/>
            <w:hideMark/>
          </w:tcPr>
          <w:p w14:paraId="71A232BB" w14:textId="77777777" w:rsidR="00435557" w:rsidRPr="00435557" w:rsidRDefault="00435557" w:rsidP="00435557">
            <w:r w:rsidRPr="00435557">
              <w:t>5.517556</w:t>
            </w:r>
          </w:p>
        </w:tc>
        <w:tc>
          <w:tcPr>
            <w:tcW w:w="960" w:type="dxa"/>
            <w:noWrap/>
            <w:hideMark/>
          </w:tcPr>
          <w:p w14:paraId="76812C76" w14:textId="77777777" w:rsidR="00435557" w:rsidRPr="00435557" w:rsidRDefault="00435557" w:rsidP="00435557">
            <w:r w:rsidRPr="00435557">
              <w:t>6.638727</w:t>
            </w:r>
          </w:p>
        </w:tc>
        <w:tc>
          <w:tcPr>
            <w:tcW w:w="960" w:type="dxa"/>
            <w:noWrap/>
            <w:hideMark/>
          </w:tcPr>
          <w:p w14:paraId="5493A6DF" w14:textId="77777777" w:rsidR="00435557" w:rsidRPr="00435557" w:rsidRDefault="00435557" w:rsidP="00435557">
            <w:r w:rsidRPr="00435557">
              <w:t>11.13999</w:t>
            </w:r>
          </w:p>
        </w:tc>
      </w:tr>
      <w:tr w:rsidR="00435557" w:rsidRPr="00435557" w14:paraId="2BE5D27C" w14:textId="77777777" w:rsidTr="00435557">
        <w:trPr>
          <w:trHeight w:val="300"/>
        </w:trPr>
        <w:tc>
          <w:tcPr>
            <w:tcW w:w="960" w:type="dxa"/>
            <w:noWrap/>
            <w:hideMark/>
          </w:tcPr>
          <w:p w14:paraId="201BDE01" w14:textId="77777777" w:rsidR="00435557" w:rsidRPr="00435557" w:rsidRDefault="00435557" w:rsidP="00435557">
            <w:r w:rsidRPr="00435557">
              <w:t>2.608986</w:t>
            </w:r>
          </w:p>
        </w:tc>
        <w:tc>
          <w:tcPr>
            <w:tcW w:w="960" w:type="dxa"/>
            <w:noWrap/>
            <w:hideMark/>
          </w:tcPr>
          <w:p w14:paraId="6820817C" w14:textId="77777777" w:rsidR="00435557" w:rsidRPr="00435557" w:rsidRDefault="00435557" w:rsidP="00435557">
            <w:r w:rsidRPr="00435557">
              <w:t>4.609737</w:t>
            </w:r>
          </w:p>
        </w:tc>
        <w:tc>
          <w:tcPr>
            <w:tcW w:w="960" w:type="dxa"/>
            <w:noWrap/>
            <w:hideMark/>
          </w:tcPr>
          <w:p w14:paraId="421469EF" w14:textId="77777777" w:rsidR="00435557" w:rsidRPr="00435557" w:rsidRDefault="00435557" w:rsidP="00435557">
            <w:r w:rsidRPr="00435557">
              <w:t>5.733696</w:t>
            </w:r>
          </w:p>
        </w:tc>
        <w:tc>
          <w:tcPr>
            <w:tcW w:w="960" w:type="dxa"/>
            <w:noWrap/>
            <w:hideMark/>
          </w:tcPr>
          <w:p w14:paraId="2430C147" w14:textId="77777777" w:rsidR="00435557" w:rsidRPr="00435557" w:rsidRDefault="00435557" w:rsidP="00435557">
            <w:r w:rsidRPr="00435557">
              <w:t>9.472274</w:t>
            </w:r>
          </w:p>
        </w:tc>
        <w:tc>
          <w:tcPr>
            <w:tcW w:w="960" w:type="dxa"/>
            <w:noWrap/>
            <w:hideMark/>
          </w:tcPr>
          <w:p w14:paraId="7D739742" w14:textId="77777777" w:rsidR="00435557" w:rsidRPr="00435557" w:rsidRDefault="00435557" w:rsidP="00435557">
            <w:r w:rsidRPr="00435557">
              <w:t>11.79427</w:t>
            </w:r>
          </w:p>
        </w:tc>
        <w:tc>
          <w:tcPr>
            <w:tcW w:w="960" w:type="dxa"/>
            <w:noWrap/>
            <w:hideMark/>
          </w:tcPr>
          <w:p w14:paraId="567EB058" w14:textId="77777777" w:rsidR="00435557" w:rsidRPr="00435557" w:rsidRDefault="00435557" w:rsidP="00435557">
            <w:r w:rsidRPr="00435557">
              <w:t>2.92001</w:t>
            </w:r>
          </w:p>
        </w:tc>
        <w:tc>
          <w:tcPr>
            <w:tcW w:w="960" w:type="dxa"/>
            <w:noWrap/>
            <w:hideMark/>
          </w:tcPr>
          <w:p w14:paraId="553FF310" w14:textId="77777777" w:rsidR="00435557" w:rsidRPr="00435557" w:rsidRDefault="00435557" w:rsidP="00435557">
            <w:r w:rsidRPr="00435557">
              <w:t>4.597986</w:t>
            </w:r>
          </w:p>
        </w:tc>
        <w:tc>
          <w:tcPr>
            <w:tcW w:w="960" w:type="dxa"/>
            <w:noWrap/>
            <w:hideMark/>
          </w:tcPr>
          <w:p w14:paraId="115C9783" w14:textId="77777777" w:rsidR="00435557" w:rsidRPr="00435557" w:rsidRDefault="00435557" w:rsidP="00435557">
            <w:r w:rsidRPr="00435557">
              <w:t>5.951131</w:t>
            </w:r>
          </w:p>
        </w:tc>
        <w:tc>
          <w:tcPr>
            <w:tcW w:w="960" w:type="dxa"/>
            <w:noWrap/>
            <w:hideMark/>
          </w:tcPr>
          <w:p w14:paraId="282D493E" w14:textId="77777777" w:rsidR="00435557" w:rsidRPr="00435557" w:rsidRDefault="00435557" w:rsidP="00435557">
            <w:r w:rsidRPr="00435557">
              <w:t>8.694739</w:t>
            </w:r>
          </w:p>
        </w:tc>
        <w:tc>
          <w:tcPr>
            <w:tcW w:w="960" w:type="dxa"/>
            <w:noWrap/>
            <w:hideMark/>
          </w:tcPr>
          <w:p w14:paraId="6C5FA264" w14:textId="77777777" w:rsidR="00435557" w:rsidRPr="00435557" w:rsidRDefault="00435557" w:rsidP="00435557">
            <w:r w:rsidRPr="00435557">
              <w:t>8.680861</w:t>
            </w:r>
          </w:p>
        </w:tc>
      </w:tr>
      <w:tr w:rsidR="00435557" w:rsidRPr="00435557" w14:paraId="3F4CCBCE" w14:textId="77777777" w:rsidTr="00435557">
        <w:trPr>
          <w:trHeight w:val="300"/>
        </w:trPr>
        <w:tc>
          <w:tcPr>
            <w:tcW w:w="960" w:type="dxa"/>
            <w:noWrap/>
            <w:hideMark/>
          </w:tcPr>
          <w:p w14:paraId="2AC8B823" w14:textId="77777777" w:rsidR="00435557" w:rsidRPr="00435557" w:rsidRDefault="00435557" w:rsidP="00435557">
            <w:r w:rsidRPr="00435557">
              <w:t>3.212858</w:t>
            </w:r>
          </w:p>
        </w:tc>
        <w:tc>
          <w:tcPr>
            <w:tcW w:w="960" w:type="dxa"/>
            <w:noWrap/>
            <w:hideMark/>
          </w:tcPr>
          <w:p w14:paraId="714CEF6D" w14:textId="77777777" w:rsidR="00435557" w:rsidRPr="00435557" w:rsidRDefault="00435557" w:rsidP="00435557">
            <w:r w:rsidRPr="00435557">
              <w:t>4.400367</w:t>
            </w:r>
          </w:p>
        </w:tc>
        <w:tc>
          <w:tcPr>
            <w:tcW w:w="960" w:type="dxa"/>
            <w:noWrap/>
            <w:hideMark/>
          </w:tcPr>
          <w:p w14:paraId="2F8A2B33" w14:textId="77777777" w:rsidR="00435557" w:rsidRPr="00435557" w:rsidRDefault="00435557" w:rsidP="00435557">
            <w:r w:rsidRPr="00435557">
              <w:t>4.727901</w:t>
            </w:r>
          </w:p>
        </w:tc>
        <w:tc>
          <w:tcPr>
            <w:tcW w:w="960" w:type="dxa"/>
            <w:noWrap/>
            <w:hideMark/>
          </w:tcPr>
          <w:p w14:paraId="62A80E14" w14:textId="77777777" w:rsidR="00435557" w:rsidRPr="00435557" w:rsidRDefault="00435557" w:rsidP="00435557">
            <w:r w:rsidRPr="00435557">
              <w:t>8.392364</w:t>
            </w:r>
          </w:p>
        </w:tc>
        <w:tc>
          <w:tcPr>
            <w:tcW w:w="960" w:type="dxa"/>
            <w:noWrap/>
            <w:hideMark/>
          </w:tcPr>
          <w:p w14:paraId="64310B33" w14:textId="77777777" w:rsidR="00435557" w:rsidRPr="00435557" w:rsidRDefault="00435557" w:rsidP="00435557">
            <w:r w:rsidRPr="00435557">
              <w:t>11.59223</w:t>
            </w:r>
          </w:p>
        </w:tc>
        <w:tc>
          <w:tcPr>
            <w:tcW w:w="960" w:type="dxa"/>
            <w:noWrap/>
            <w:hideMark/>
          </w:tcPr>
          <w:p w14:paraId="48879FFC" w14:textId="77777777" w:rsidR="00435557" w:rsidRPr="00435557" w:rsidRDefault="00435557" w:rsidP="00435557">
            <w:r w:rsidRPr="00435557">
              <w:t>3.484813</w:t>
            </w:r>
          </w:p>
        </w:tc>
        <w:tc>
          <w:tcPr>
            <w:tcW w:w="960" w:type="dxa"/>
            <w:noWrap/>
            <w:hideMark/>
          </w:tcPr>
          <w:p w14:paraId="16115513" w14:textId="77777777" w:rsidR="00435557" w:rsidRPr="00435557" w:rsidRDefault="00435557" w:rsidP="00435557">
            <w:r w:rsidRPr="00435557">
              <w:t>4.275487</w:t>
            </w:r>
          </w:p>
        </w:tc>
        <w:tc>
          <w:tcPr>
            <w:tcW w:w="960" w:type="dxa"/>
            <w:noWrap/>
            <w:hideMark/>
          </w:tcPr>
          <w:p w14:paraId="31F97B2B" w14:textId="77777777" w:rsidR="00435557" w:rsidRPr="00435557" w:rsidRDefault="00435557" w:rsidP="00435557">
            <w:r w:rsidRPr="00435557">
              <w:t>5.635232</w:t>
            </w:r>
          </w:p>
        </w:tc>
        <w:tc>
          <w:tcPr>
            <w:tcW w:w="960" w:type="dxa"/>
            <w:noWrap/>
            <w:hideMark/>
          </w:tcPr>
          <w:p w14:paraId="4AF6DC1D" w14:textId="77777777" w:rsidR="00435557" w:rsidRPr="00435557" w:rsidRDefault="00435557" w:rsidP="00435557">
            <w:r w:rsidRPr="00435557">
              <w:t>8.169994</w:t>
            </w:r>
          </w:p>
        </w:tc>
        <w:tc>
          <w:tcPr>
            <w:tcW w:w="960" w:type="dxa"/>
            <w:noWrap/>
            <w:hideMark/>
          </w:tcPr>
          <w:p w14:paraId="7B6726EA" w14:textId="77777777" w:rsidR="00435557" w:rsidRPr="00435557" w:rsidRDefault="00435557" w:rsidP="00435557">
            <w:r w:rsidRPr="00435557">
              <w:t>9.176504</w:t>
            </w:r>
          </w:p>
        </w:tc>
      </w:tr>
      <w:tr w:rsidR="00435557" w:rsidRPr="00435557" w14:paraId="1EA4B46D" w14:textId="77777777" w:rsidTr="00435557">
        <w:trPr>
          <w:trHeight w:val="300"/>
        </w:trPr>
        <w:tc>
          <w:tcPr>
            <w:tcW w:w="960" w:type="dxa"/>
            <w:noWrap/>
            <w:hideMark/>
          </w:tcPr>
          <w:p w14:paraId="00336DCA" w14:textId="77777777" w:rsidR="00435557" w:rsidRPr="00435557" w:rsidRDefault="00435557" w:rsidP="00435557">
            <w:r w:rsidRPr="00435557">
              <w:t>3.570473</w:t>
            </w:r>
          </w:p>
        </w:tc>
        <w:tc>
          <w:tcPr>
            <w:tcW w:w="960" w:type="dxa"/>
            <w:noWrap/>
            <w:hideMark/>
          </w:tcPr>
          <w:p w14:paraId="50078A97" w14:textId="77777777" w:rsidR="00435557" w:rsidRPr="00435557" w:rsidRDefault="00435557" w:rsidP="00435557">
            <w:r w:rsidRPr="00435557">
              <w:t>4.43513</w:t>
            </w:r>
          </w:p>
        </w:tc>
        <w:tc>
          <w:tcPr>
            <w:tcW w:w="960" w:type="dxa"/>
            <w:noWrap/>
            <w:hideMark/>
          </w:tcPr>
          <w:p w14:paraId="4C5CA324" w14:textId="77777777" w:rsidR="00435557" w:rsidRPr="00435557" w:rsidRDefault="00435557" w:rsidP="00435557">
            <w:r w:rsidRPr="00435557">
              <w:t>5.972933</w:t>
            </w:r>
          </w:p>
        </w:tc>
        <w:tc>
          <w:tcPr>
            <w:tcW w:w="960" w:type="dxa"/>
            <w:noWrap/>
            <w:hideMark/>
          </w:tcPr>
          <w:p w14:paraId="18EB6D9A" w14:textId="77777777" w:rsidR="00435557" w:rsidRPr="00435557" w:rsidRDefault="00435557" w:rsidP="00435557">
            <w:r w:rsidRPr="00435557">
              <w:t>7.910937</w:t>
            </w:r>
          </w:p>
        </w:tc>
        <w:tc>
          <w:tcPr>
            <w:tcW w:w="960" w:type="dxa"/>
            <w:noWrap/>
            <w:hideMark/>
          </w:tcPr>
          <w:p w14:paraId="1AD87867" w14:textId="77777777" w:rsidR="00435557" w:rsidRPr="00435557" w:rsidRDefault="00435557" w:rsidP="00435557">
            <w:r w:rsidRPr="00435557">
              <w:t>9.720165</w:t>
            </w:r>
          </w:p>
        </w:tc>
        <w:tc>
          <w:tcPr>
            <w:tcW w:w="960" w:type="dxa"/>
            <w:noWrap/>
            <w:hideMark/>
          </w:tcPr>
          <w:p w14:paraId="7D8FB785" w14:textId="77777777" w:rsidR="00435557" w:rsidRPr="00435557" w:rsidRDefault="00435557" w:rsidP="00435557">
            <w:r w:rsidRPr="00435557">
              <w:t>3.557694</w:t>
            </w:r>
          </w:p>
        </w:tc>
        <w:tc>
          <w:tcPr>
            <w:tcW w:w="960" w:type="dxa"/>
            <w:noWrap/>
            <w:hideMark/>
          </w:tcPr>
          <w:p w14:paraId="0D805AB0" w14:textId="77777777" w:rsidR="00435557" w:rsidRPr="00435557" w:rsidRDefault="00435557" w:rsidP="00435557">
            <w:r w:rsidRPr="00435557">
              <w:t>4.64627</w:t>
            </w:r>
          </w:p>
        </w:tc>
        <w:tc>
          <w:tcPr>
            <w:tcW w:w="960" w:type="dxa"/>
            <w:noWrap/>
            <w:hideMark/>
          </w:tcPr>
          <w:p w14:paraId="1023BEAC" w14:textId="77777777" w:rsidR="00435557" w:rsidRPr="00435557" w:rsidRDefault="00435557" w:rsidP="00435557">
            <w:r w:rsidRPr="00435557">
              <w:t>6.663831</w:t>
            </w:r>
          </w:p>
        </w:tc>
        <w:tc>
          <w:tcPr>
            <w:tcW w:w="960" w:type="dxa"/>
            <w:noWrap/>
            <w:hideMark/>
          </w:tcPr>
          <w:p w14:paraId="465690D2" w14:textId="77777777" w:rsidR="00435557" w:rsidRPr="00435557" w:rsidRDefault="00435557" w:rsidP="00435557">
            <w:r w:rsidRPr="00435557">
              <w:t>7.589741</w:t>
            </w:r>
          </w:p>
        </w:tc>
        <w:tc>
          <w:tcPr>
            <w:tcW w:w="960" w:type="dxa"/>
            <w:noWrap/>
            <w:hideMark/>
          </w:tcPr>
          <w:p w14:paraId="01FE94F2" w14:textId="77777777" w:rsidR="00435557" w:rsidRPr="00435557" w:rsidRDefault="00435557" w:rsidP="00435557">
            <w:r w:rsidRPr="00435557">
              <w:t>11.7739</w:t>
            </w:r>
          </w:p>
        </w:tc>
      </w:tr>
      <w:tr w:rsidR="00435557" w:rsidRPr="00435557" w14:paraId="3162EA24" w14:textId="77777777" w:rsidTr="00435557">
        <w:trPr>
          <w:trHeight w:val="300"/>
        </w:trPr>
        <w:tc>
          <w:tcPr>
            <w:tcW w:w="960" w:type="dxa"/>
            <w:noWrap/>
            <w:hideMark/>
          </w:tcPr>
          <w:p w14:paraId="2FAA6908" w14:textId="77777777" w:rsidR="00435557" w:rsidRPr="00435557" w:rsidRDefault="00435557" w:rsidP="00435557">
            <w:pPr>
              <w:rPr>
                <w:b/>
                <w:bCs/>
              </w:rPr>
            </w:pPr>
            <w:r w:rsidRPr="00435557">
              <w:rPr>
                <w:b/>
                <w:bCs/>
              </w:rPr>
              <w:t>2.689803</w:t>
            </w:r>
          </w:p>
        </w:tc>
        <w:tc>
          <w:tcPr>
            <w:tcW w:w="960" w:type="dxa"/>
            <w:noWrap/>
            <w:hideMark/>
          </w:tcPr>
          <w:p w14:paraId="378C2190" w14:textId="77777777" w:rsidR="00435557" w:rsidRPr="00435557" w:rsidRDefault="00435557" w:rsidP="00435557">
            <w:pPr>
              <w:rPr>
                <w:b/>
                <w:bCs/>
              </w:rPr>
            </w:pPr>
            <w:r w:rsidRPr="00435557">
              <w:rPr>
                <w:b/>
                <w:bCs/>
              </w:rPr>
              <w:t>3.76951</w:t>
            </w:r>
          </w:p>
        </w:tc>
        <w:tc>
          <w:tcPr>
            <w:tcW w:w="960" w:type="dxa"/>
            <w:noWrap/>
            <w:hideMark/>
          </w:tcPr>
          <w:p w14:paraId="15F059FF" w14:textId="77777777" w:rsidR="00435557" w:rsidRPr="00435557" w:rsidRDefault="00435557" w:rsidP="00435557">
            <w:pPr>
              <w:rPr>
                <w:b/>
                <w:bCs/>
              </w:rPr>
            </w:pPr>
            <w:r w:rsidRPr="00435557">
              <w:rPr>
                <w:b/>
                <w:bCs/>
              </w:rPr>
              <w:t>5.3531</w:t>
            </w:r>
          </w:p>
        </w:tc>
        <w:tc>
          <w:tcPr>
            <w:tcW w:w="960" w:type="dxa"/>
            <w:noWrap/>
            <w:hideMark/>
          </w:tcPr>
          <w:p w14:paraId="40B94675" w14:textId="77777777" w:rsidR="00435557" w:rsidRPr="00435557" w:rsidRDefault="00435557" w:rsidP="00435557">
            <w:pPr>
              <w:rPr>
                <w:b/>
                <w:bCs/>
              </w:rPr>
            </w:pPr>
            <w:r w:rsidRPr="00435557">
              <w:rPr>
                <w:b/>
                <w:bCs/>
              </w:rPr>
              <w:t>7.604542</w:t>
            </w:r>
          </w:p>
        </w:tc>
        <w:tc>
          <w:tcPr>
            <w:tcW w:w="960" w:type="dxa"/>
            <w:noWrap/>
            <w:hideMark/>
          </w:tcPr>
          <w:p w14:paraId="1ED0C089" w14:textId="77777777" w:rsidR="00435557" w:rsidRPr="00435557" w:rsidRDefault="00435557" w:rsidP="00435557">
            <w:pPr>
              <w:rPr>
                <w:b/>
                <w:bCs/>
              </w:rPr>
            </w:pPr>
            <w:r w:rsidRPr="00435557">
              <w:rPr>
                <w:b/>
                <w:bCs/>
              </w:rPr>
              <w:t>9.607394</w:t>
            </w:r>
          </w:p>
        </w:tc>
        <w:tc>
          <w:tcPr>
            <w:tcW w:w="960" w:type="dxa"/>
            <w:noWrap/>
            <w:hideMark/>
          </w:tcPr>
          <w:p w14:paraId="49770CEE" w14:textId="77777777" w:rsidR="00435557" w:rsidRPr="00435557" w:rsidRDefault="00435557" w:rsidP="00435557">
            <w:pPr>
              <w:rPr>
                <w:b/>
                <w:bCs/>
              </w:rPr>
            </w:pPr>
            <w:r w:rsidRPr="00435557">
              <w:rPr>
                <w:b/>
                <w:bCs/>
              </w:rPr>
              <w:t>2.724015</w:t>
            </w:r>
          </w:p>
        </w:tc>
        <w:tc>
          <w:tcPr>
            <w:tcW w:w="960" w:type="dxa"/>
            <w:noWrap/>
            <w:hideMark/>
          </w:tcPr>
          <w:p w14:paraId="7737D309" w14:textId="77777777" w:rsidR="00435557" w:rsidRPr="00435557" w:rsidRDefault="00435557" w:rsidP="00435557">
            <w:pPr>
              <w:rPr>
                <w:b/>
                <w:bCs/>
              </w:rPr>
            </w:pPr>
            <w:r w:rsidRPr="00435557">
              <w:rPr>
                <w:b/>
                <w:bCs/>
              </w:rPr>
              <w:t>3.806326</w:t>
            </w:r>
          </w:p>
        </w:tc>
        <w:tc>
          <w:tcPr>
            <w:tcW w:w="960" w:type="dxa"/>
            <w:noWrap/>
            <w:hideMark/>
          </w:tcPr>
          <w:p w14:paraId="33A7F289" w14:textId="77777777" w:rsidR="00435557" w:rsidRPr="00435557" w:rsidRDefault="00435557" w:rsidP="00435557">
            <w:pPr>
              <w:rPr>
                <w:b/>
                <w:bCs/>
              </w:rPr>
            </w:pPr>
            <w:r w:rsidRPr="00435557">
              <w:rPr>
                <w:b/>
                <w:bCs/>
              </w:rPr>
              <w:t>5.75253</w:t>
            </w:r>
          </w:p>
        </w:tc>
        <w:tc>
          <w:tcPr>
            <w:tcW w:w="960" w:type="dxa"/>
            <w:noWrap/>
            <w:hideMark/>
          </w:tcPr>
          <w:p w14:paraId="4D104BC2" w14:textId="77777777" w:rsidR="00435557" w:rsidRPr="00435557" w:rsidRDefault="00435557" w:rsidP="00435557">
            <w:pPr>
              <w:rPr>
                <w:b/>
                <w:bCs/>
              </w:rPr>
            </w:pPr>
            <w:r w:rsidRPr="00435557">
              <w:rPr>
                <w:b/>
                <w:bCs/>
              </w:rPr>
              <w:t>7.041044</w:t>
            </w:r>
          </w:p>
        </w:tc>
        <w:tc>
          <w:tcPr>
            <w:tcW w:w="960" w:type="dxa"/>
            <w:noWrap/>
            <w:hideMark/>
          </w:tcPr>
          <w:p w14:paraId="05373117" w14:textId="77777777" w:rsidR="00435557" w:rsidRPr="00435557" w:rsidRDefault="00435557" w:rsidP="00435557">
            <w:pPr>
              <w:rPr>
                <w:b/>
                <w:bCs/>
              </w:rPr>
            </w:pPr>
            <w:r w:rsidRPr="00435557">
              <w:rPr>
                <w:b/>
                <w:bCs/>
              </w:rPr>
              <w:t>9.405638</w:t>
            </w:r>
          </w:p>
        </w:tc>
      </w:tr>
    </w:tbl>
    <w:p w14:paraId="68D87117" w14:textId="6375A90B" w:rsidR="00435557" w:rsidRDefault="00435557" w:rsidP="00F529BC"/>
    <w:p w14:paraId="7D54101A" w14:textId="77777777" w:rsidR="00435557" w:rsidRDefault="00435557" w:rsidP="00F529BC">
      <w:r>
        <w:t>6</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357FD254" w14:textId="77777777" w:rsidTr="00435557">
        <w:trPr>
          <w:trHeight w:val="300"/>
        </w:trPr>
        <w:tc>
          <w:tcPr>
            <w:tcW w:w="960" w:type="dxa"/>
            <w:noWrap/>
            <w:hideMark/>
          </w:tcPr>
          <w:p w14:paraId="1CFAB3DA" w14:textId="77777777" w:rsidR="00435557" w:rsidRPr="00435557" w:rsidRDefault="00435557" w:rsidP="00435557">
            <w:r w:rsidRPr="00435557">
              <w:t>Tx01</w:t>
            </w:r>
          </w:p>
        </w:tc>
        <w:tc>
          <w:tcPr>
            <w:tcW w:w="960" w:type="dxa"/>
            <w:noWrap/>
            <w:hideMark/>
          </w:tcPr>
          <w:p w14:paraId="58D27627" w14:textId="77777777" w:rsidR="00435557" w:rsidRPr="00435557" w:rsidRDefault="00435557" w:rsidP="00435557">
            <w:r w:rsidRPr="00435557">
              <w:t>Tx02</w:t>
            </w:r>
          </w:p>
        </w:tc>
        <w:tc>
          <w:tcPr>
            <w:tcW w:w="960" w:type="dxa"/>
            <w:noWrap/>
            <w:hideMark/>
          </w:tcPr>
          <w:p w14:paraId="1D0BACB5" w14:textId="77777777" w:rsidR="00435557" w:rsidRPr="00435557" w:rsidRDefault="00435557" w:rsidP="00435557">
            <w:r w:rsidRPr="00435557">
              <w:t>Tx03</w:t>
            </w:r>
          </w:p>
        </w:tc>
        <w:tc>
          <w:tcPr>
            <w:tcW w:w="960" w:type="dxa"/>
            <w:noWrap/>
            <w:hideMark/>
          </w:tcPr>
          <w:p w14:paraId="63ED5CDD" w14:textId="77777777" w:rsidR="00435557" w:rsidRPr="00435557" w:rsidRDefault="00435557" w:rsidP="00435557">
            <w:r w:rsidRPr="00435557">
              <w:t>Tx04</w:t>
            </w:r>
          </w:p>
        </w:tc>
        <w:tc>
          <w:tcPr>
            <w:tcW w:w="960" w:type="dxa"/>
            <w:noWrap/>
            <w:hideMark/>
          </w:tcPr>
          <w:p w14:paraId="24108492" w14:textId="77777777" w:rsidR="00435557" w:rsidRPr="00435557" w:rsidRDefault="00435557" w:rsidP="00435557">
            <w:r w:rsidRPr="00435557">
              <w:t>Tx05</w:t>
            </w:r>
          </w:p>
        </w:tc>
        <w:tc>
          <w:tcPr>
            <w:tcW w:w="960" w:type="dxa"/>
            <w:noWrap/>
            <w:hideMark/>
          </w:tcPr>
          <w:p w14:paraId="28BA994D" w14:textId="77777777" w:rsidR="00435557" w:rsidRPr="00435557" w:rsidRDefault="00435557" w:rsidP="00435557">
            <w:r w:rsidRPr="00435557">
              <w:t>Tx06</w:t>
            </w:r>
          </w:p>
        </w:tc>
        <w:tc>
          <w:tcPr>
            <w:tcW w:w="960" w:type="dxa"/>
            <w:noWrap/>
            <w:hideMark/>
          </w:tcPr>
          <w:p w14:paraId="1997E4A9" w14:textId="77777777" w:rsidR="00435557" w:rsidRPr="00435557" w:rsidRDefault="00435557" w:rsidP="00435557">
            <w:r w:rsidRPr="00435557">
              <w:t>Tx07</w:t>
            </w:r>
          </w:p>
        </w:tc>
        <w:tc>
          <w:tcPr>
            <w:tcW w:w="960" w:type="dxa"/>
            <w:noWrap/>
            <w:hideMark/>
          </w:tcPr>
          <w:p w14:paraId="732BD805" w14:textId="77777777" w:rsidR="00435557" w:rsidRPr="00435557" w:rsidRDefault="00435557" w:rsidP="00435557">
            <w:r w:rsidRPr="00435557">
              <w:t>Tx08</w:t>
            </w:r>
          </w:p>
        </w:tc>
        <w:tc>
          <w:tcPr>
            <w:tcW w:w="960" w:type="dxa"/>
            <w:noWrap/>
            <w:hideMark/>
          </w:tcPr>
          <w:p w14:paraId="740B3398" w14:textId="77777777" w:rsidR="00435557" w:rsidRPr="00435557" w:rsidRDefault="00435557" w:rsidP="00435557">
            <w:r w:rsidRPr="00435557">
              <w:t>Tx09</w:t>
            </w:r>
          </w:p>
        </w:tc>
        <w:tc>
          <w:tcPr>
            <w:tcW w:w="960" w:type="dxa"/>
            <w:noWrap/>
            <w:hideMark/>
          </w:tcPr>
          <w:p w14:paraId="6CC7511E" w14:textId="77777777" w:rsidR="00435557" w:rsidRPr="00435557" w:rsidRDefault="00435557" w:rsidP="00435557">
            <w:r w:rsidRPr="00435557">
              <w:t>Tx10</w:t>
            </w:r>
          </w:p>
        </w:tc>
      </w:tr>
      <w:tr w:rsidR="00435557" w:rsidRPr="00435557" w14:paraId="1E4854FA" w14:textId="77777777" w:rsidTr="00435557">
        <w:trPr>
          <w:trHeight w:val="300"/>
        </w:trPr>
        <w:tc>
          <w:tcPr>
            <w:tcW w:w="960" w:type="dxa"/>
            <w:noWrap/>
            <w:hideMark/>
          </w:tcPr>
          <w:p w14:paraId="03B49FAF" w14:textId="77777777" w:rsidR="00435557" w:rsidRPr="00435557" w:rsidRDefault="00435557" w:rsidP="00435557">
            <w:r w:rsidRPr="00435557">
              <w:t>3.106263</w:t>
            </w:r>
          </w:p>
        </w:tc>
        <w:tc>
          <w:tcPr>
            <w:tcW w:w="960" w:type="dxa"/>
            <w:noWrap/>
            <w:hideMark/>
          </w:tcPr>
          <w:p w14:paraId="435EB4C5" w14:textId="77777777" w:rsidR="00435557" w:rsidRPr="00435557" w:rsidRDefault="00435557" w:rsidP="00435557">
            <w:r w:rsidRPr="00435557">
              <w:t>2.51256</w:t>
            </w:r>
          </w:p>
        </w:tc>
        <w:tc>
          <w:tcPr>
            <w:tcW w:w="960" w:type="dxa"/>
            <w:noWrap/>
            <w:hideMark/>
          </w:tcPr>
          <w:p w14:paraId="2349CC40" w14:textId="77777777" w:rsidR="00435557" w:rsidRPr="00435557" w:rsidRDefault="00435557" w:rsidP="00435557">
            <w:r w:rsidRPr="00435557">
              <w:t>4.759258</w:t>
            </w:r>
          </w:p>
        </w:tc>
        <w:tc>
          <w:tcPr>
            <w:tcW w:w="960" w:type="dxa"/>
            <w:noWrap/>
            <w:hideMark/>
          </w:tcPr>
          <w:p w14:paraId="612D6F31" w14:textId="77777777" w:rsidR="00435557" w:rsidRPr="00435557" w:rsidRDefault="00435557" w:rsidP="00435557">
            <w:r w:rsidRPr="00435557">
              <w:t>6.153825</w:t>
            </w:r>
          </w:p>
        </w:tc>
        <w:tc>
          <w:tcPr>
            <w:tcW w:w="960" w:type="dxa"/>
            <w:noWrap/>
            <w:hideMark/>
          </w:tcPr>
          <w:p w14:paraId="270F90A1" w14:textId="77777777" w:rsidR="00435557" w:rsidRPr="00435557" w:rsidRDefault="00435557" w:rsidP="00435557">
            <w:r w:rsidRPr="00435557">
              <w:t>7.688512</w:t>
            </w:r>
          </w:p>
        </w:tc>
        <w:tc>
          <w:tcPr>
            <w:tcW w:w="960" w:type="dxa"/>
            <w:noWrap/>
            <w:hideMark/>
          </w:tcPr>
          <w:p w14:paraId="1B2C448F" w14:textId="77777777" w:rsidR="00435557" w:rsidRPr="00435557" w:rsidRDefault="00435557" w:rsidP="00435557">
            <w:r w:rsidRPr="00435557">
              <w:t>2.818019</w:t>
            </w:r>
          </w:p>
        </w:tc>
        <w:tc>
          <w:tcPr>
            <w:tcW w:w="960" w:type="dxa"/>
            <w:noWrap/>
            <w:hideMark/>
          </w:tcPr>
          <w:p w14:paraId="0C4EF426" w14:textId="77777777" w:rsidR="00435557" w:rsidRPr="00435557" w:rsidRDefault="00435557" w:rsidP="00435557">
            <w:r w:rsidRPr="00435557">
              <w:t>2.557947</w:t>
            </w:r>
          </w:p>
        </w:tc>
        <w:tc>
          <w:tcPr>
            <w:tcW w:w="960" w:type="dxa"/>
            <w:noWrap/>
            <w:hideMark/>
          </w:tcPr>
          <w:p w14:paraId="4BF9133F" w14:textId="77777777" w:rsidR="00435557" w:rsidRPr="00435557" w:rsidRDefault="00435557" w:rsidP="00435557">
            <w:r w:rsidRPr="00435557">
              <w:t>6.452047</w:t>
            </w:r>
          </w:p>
        </w:tc>
        <w:tc>
          <w:tcPr>
            <w:tcW w:w="960" w:type="dxa"/>
            <w:noWrap/>
            <w:hideMark/>
          </w:tcPr>
          <w:p w14:paraId="2D642FA1" w14:textId="77777777" w:rsidR="00435557" w:rsidRPr="00435557" w:rsidRDefault="00435557" w:rsidP="00435557">
            <w:r w:rsidRPr="00435557">
              <w:t>5.686955</w:t>
            </w:r>
          </w:p>
        </w:tc>
        <w:tc>
          <w:tcPr>
            <w:tcW w:w="960" w:type="dxa"/>
            <w:noWrap/>
            <w:hideMark/>
          </w:tcPr>
          <w:p w14:paraId="778401DC" w14:textId="77777777" w:rsidR="00435557" w:rsidRPr="00435557" w:rsidRDefault="00435557" w:rsidP="00435557">
            <w:r w:rsidRPr="00435557">
              <w:t>8.308422</w:t>
            </w:r>
          </w:p>
        </w:tc>
      </w:tr>
      <w:tr w:rsidR="00435557" w:rsidRPr="00435557" w14:paraId="06949161" w14:textId="77777777" w:rsidTr="00435557">
        <w:trPr>
          <w:trHeight w:val="300"/>
        </w:trPr>
        <w:tc>
          <w:tcPr>
            <w:tcW w:w="960" w:type="dxa"/>
            <w:noWrap/>
            <w:hideMark/>
          </w:tcPr>
          <w:p w14:paraId="57F0BEA1" w14:textId="77777777" w:rsidR="00435557" w:rsidRPr="00435557" w:rsidRDefault="00435557" w:rsidP="00435557">
            <w:r w:rsidRPr="00435557">
              <w:t>1.968455</w:t>
            </w:r>
          </w:p>
        </w:tc>
        <w:tc>
          <w:tcPr>
            <w:tcW w:w="960" w:type="dxa"/>
            <w:noWrap/>
            <w:hideMark/>
          </w:tcPr>
          <w:p w14:paraId="49CE0F17" w14:textId="77777777" w:rsidR="00435557" w:rsidRPr="00435557" w:rsidRDefault="00435557" w:rsidP="00435557">
            <w:r w:rsidRPr="00435557">
              <w:t>3.177638</w:t>
            </w:r>
          </w:p>
        </w:tc>
        <w:tc>
          <w:tcPr>
            <w:tcW w:w="960" w:type="dxa"/>
            <w:noWrap/>
            <w:hideMark/>
          </w:tcPr>
          <w:p w14:paraId="0125AEB7" w14:textId="77777777" w:rsidR="00435557" w:rsidRPr="00435557" w:rsidRDefault="00435557" w:rsidP="00435557">
            <w:r w:rsidRPr="00435557">
              <w:t>4.913354</w:t>
            </w:r>
          </w:p>
        </w:tc>
        <w:tc>
          <w:tcPr>
            <w:tcW w:w="960" w:type="dxa"/>
            <w:noWrap/>
            <w:hideMark/>
          </w:tcPr>
          <w:p w14:paraId="1DAC4F4A" w14:textId="77777777" w:rsidR="00435557" w:rsidRPr="00435557" w:rsidRDefault="00435557" w:rsidP="00435557">
            <w:r w:rsidRPr="00435557">
              <w:t>7.647393</w:t>
            </w:r>
          </w:p>
        </w:tc>
        <w:tc>
          <w:tcPr>
            <w:tcW w:w="960" w:type="dxa"/>
            <w:noWrap/>
            <w:hideMark/>
          </w:tcPr>
          <w:p w14:paraId="766A952F" w14:textId="77777777" w:rsidR="00435557" w:rsidRPr="00435557" w:rsidRDefault="00435557" w:rsidP="00435557">
            <w:r w:rsidRPr="00435557">
              <w:t>9.502538</w:t>
            </w:r>
          </w:p>
        </w:tc>
        <w:tc>
          <w:tcPr>
            <w:tcW w:w="960" w:type="dxa"/>
            <w:noWrap/>
            <w:hideMark/>
          </w:tcPr>
          <w:p w14:paraId="71EA2678" w14:textId="77777777" w:rsidR="00435557" w:rsidRPr="00435557" w:rsidRDefault="00435557" w:rsidP="00435557">
            <w:r w:rsidRPr="00435557">
              <w:t>2.23513</w:t>
            </w:r>
          </w:p>
        </w:tc>
        <w:tc>
          <w:tcPr>
            <w:tcW w:w="960" w:type="dxa"/>
            <w:noWrap/>
            <w:hideMark/>
          </w:tcPr>
          <w:p w14:paraId="3ED2AB87" w14:textId="77777777" w:rsidR="00435557" w:rsidRPr="00435557" w:rsidRDefault="00435557" w:rsidP="00435557">
            <w:r w:rsidRPr="00435557">
              <w:t>2.988714</w:t>
            </w:r>
          </w:p>
        </w:tc>
        <w:tc>
          <w:tcPr>
            <w:tcW w:w="960" w:type="dxa"/>
            <w:noWrap/>
            <w:hideMark/>
          </w:tcPr>
          <w:p w14:paraId="330B1D1B" w14:textId="77777777" w:rsidR="00435557" w:rsidRPr="00435557" w:rsidRDefault="00435557" w:rsidP="00435557">
            <w:r w:rsidRPr="00435557">
              <w:t>4.708409</w:t>
            </w:r>
          </w:p>
        </w:tc>
        <w:tc>
          <w:tcPr>
            <w:tcW w:w="960" w:type="dxa"/>
            <w:noWrap/>
            <w:hideMark/>
          </w:tcPr>
          <w:p w14:paraId="4C685E17" w14:textId="77777777" w:rsidR="00435557" w:rsidRPr="00435557" w:rsidRDefault="00435557" w:rsidP="00435557">
            <w:r w:rsidRPr="00435557">
              <w:t>5.977592</w:t>
            </w:r>
          </w:p>
        </w:tc>
        <w:tc>
          <w:tcPr>
            <w:tcW w:w="960" w:type="dxa"/>
            <w:noWrap/>
            <w:hideMark/>
          </w:tcPr>
          <w:p w14:paraId="5AEE648E" w14:textId="77777777" w:rsidR="00435557" w:rsidRPr="00435557" w:rsidRDefault="00435557" w:rsidP="00435557">
            <w:r w:rsidRPr="00435557">
              <w:t>8.693973</w:t>
            </w:r>
          </w:p>
        </w:tc>
      </w:tr>
      <w:tr w:rsidR="00435557" w:rsidRPr="00435557" w14:paraId="61F5E8B8" w14:textId="77777777" w:rsidTr="00435557">
        <w:trPr>
          <w:trHeight w:val="300"/>
        </w:trPr>
        <w:tc>
          <w:tcPr>
            <w:tcW w:w="960" w:type="dxa"/>
            <w:noWrap/>
            <w:hideMark/>
          </w:tcPr>
          <w:p w14:paraId="0C99D809" w14:textId="77777777" w:rsidR="00435557" w:rsidRPr="00435557" w:rsidRDefault="00435557" w:rsidP="00435557">
            <w:r w:rsidRPr="00435557">
              <w:t>2.51288</w:t>
            </w:r>
          </w:p>
        </w:tc>
        <w:tc>
          <w:tcPr>
            <w:tcW w:w="960" w:type="dxa"/>
            <w:noWrap/>
            <w:hideMark/>
          </w:tcPr>
          <w:p w14:paraId="050181AD" w14:textId="77777777" w:rsidR="00435557" w:rsidRPr="00435557" w:rsidRDefault="00435557" w:rsidP="00435557">
            <w:r w:rsidRPr="00435557">
              <w:t>3.36691</w:t>
            </w:r>
          </w:p>
        </w:tc>
        <w:tc>
          <w:tcPr>
            <w:tcW w:w="960" w:type="dxa"/>
            <w:noWrap/>
            <w:hideMark/>
          </w:tcPr>
          <w:p w14:paraId="25D88A5D" w14:textId="77777777" w:rsidR="00435557" w:rsidRPr="00435557" w:rsidRDefault="00435557" w:rsidP="00435557">
            <w:r w:rsidRPr="00435557">
              <w:t>5.424452</w:t>
            </w:r>
          </w:p>
        </w:tc>
        <w:tc>
          <w:tcPr>
            <w:tcW w:w="960" w:type="dxa"/>
            <w:noWrap/>
            <w:hideMark/>
          </w:tcPr>
          <w:p w14:paraId="7F40D451" w14:textId="77777777" w:rsidR="00435557" w:rsidRPr="00435557" w:rsidRDefault="00435557" w:rsidP="00435557">
            <w:r w:rsidRPr="00435557">
              <w:t>6.984432</w:t>
            </w:r>
          </w:p>
        </w:tc>
        <w:tc>
          <w:tcPr>
            <w:tcW w:w="960" w:type="dxa"/>
            <w:noWrap/>
            <w:hideMark/>
          </w:tcPr>
          <w:p w14:paraId="751E3304" w14:textId="77777777" w:rsidR="00435557" w:rsidRPr="00435557" w:rsidRDefault="00435557" w:rsidP="00435557">
            <w:r w:rsidRPr="00435557">
              <w:t>7.882576</w:t>
            </w:r>
          </w:p>
        </w:tc>
        <w:tc>
          <w:tcPr>
            <w:tcW w:w="960" w:type="dxa"/>
            <w:noWrap/>
            <w:hideMark/>
          </w:tcPr>
          <w:p w14:paraId="22980994" w14:textId="77777777" w:rsidR="00435557" w:rsidRPr="00435557" w:rsidRDefault="00435557" w:rsidP="00435557">
            <w:r w:rsidRPr="00435557">
              <w:t>2.483188</w:t>
            </w:r>
          </w:p>
        </w:tc>
        <w:tc>
          <w:tcPr>
            <w:tcW w:w="960" w:type="dxa"/>
            <w:noWrap/>
            <w:hideMark/>
          </w:tcPr>
          <w:p w14:paraId="3DB4469C" w14:textId="77777777" w:rsidR="00435557" w:rsidRPr="00435557" w:rsidRDefault="00435557" w:rsidP="00435557">
            <w:r w:rsidRPr="00435557">
              <w:t>3.149307</w:t>
            </w:r>
          </w:p>
        </w:tc>
        <w:tc>
          <w:tcPr>
            <w:tcW w:w="960" w:type="dxa"/>
            <w:noWrap/>
            <w:hideMark/>
          </w:tcPr>
          <w:p w14:paraId="4805B254" w14:textId="77777777" w:rsidR="00435557" w:rsidRPr="00435557" w:rsidRDefault="00435557" w:rsidP="00435557">
            <w:r w:rsidRPr="00435557">
              <w:t>5.783981</w:t>
            </w:r>
          </w:p>
        </w:tc>
        <w:tc>
          <w:tcPr>
            <w:tcW w:w="960" w:type="dxa"/>
            <w:noWrap/>
            <w:hideMark/>
          </w:tcPr>
          <w:p w14:paraId="1D970A53" w14:textId="77777777" w:rsidR="00435557" w:rsidRPr="00435557" w:rsidRDefault="00435557" w:rsidP="00435557">
            <w:r w:rsidRPr="00435557">
              <w:t>6.481728</w:t>
            </w:r>
          </w:p>
        </w:tc>
        <w:tc>
          <w:tcPr>
            <w:tcW w:w="960" w:type="dxa"/>
            <w:noWrap/>
            <w:hideMark/>
          </w:tcPr>
          <w:p w14:paraId="4673C268" w14:textId="77777777" w:rsidR="00435557" w:rsidRPr="00435557" w:rsidRDefault="00435557" w:rsidP="00435557">
            <w:r w:rsidRPr="00435557">
              <w:t>10.89984</w:t>
            </w:r>
          </w:p>
        </w:tc>
      </w:tr>
      <w:tr w:rsidR="00435557" w:rsidRPr="00435557" w14:paraId="79EDA498" w14:textId="77777777" w:rsidTr="00435557">
        <w:trPr>
          <w:trHeight w:val="300"/>
        </w:trPr>
        <w:tc>
          <w:tcPr>
            <w:tcW w:w="960" w:type="dxa"/>
            <w:noWrap/>
            <w:hideMark/>
          </w:tcPr>
          <w:p w14:paraId="31EDCBFD" w14:textId="77777777" w:rsidR="00435557" w:rsidRPr="00435557" w:rsidRDefault="00435557" w:rsidP="00435557">
            <w:r w:rsidRPr="00435557">
              <w:t>2.559699</w:t>
            </w:r>
          </w:p>
        </w:tc>
        <w:tc>
          <w:tcPr>
            <w:tcW w:w="960" w:type="dxa"/>
            <w:noWrap/>
            <w:hideMark/>
          </w:tcPr>
          <w:p w14:paraId="0AB76707" w14:textId="77777777" w:rsidR="00435557" w:rsidRPr="00435557" w:rsidRDefault="00435557" w:rsidP="00435557">
            <w:r w:rsidRPr="00435557">
              <w:t>3.741782</w:t>
            </w:r>
          </w:p>
        </w:tc>
        <w:tc>
          <w:tcPr>
            <w:tcW w:w="960" w:type="dxa"/>
            <w:noWrap/>
            <w:hideMark/>
          </w:tcPr>
          <w:p w14:paraId="38F84146" w14:textId="77777777" w:rsidR="00435557" w:rsidRPr="00435557" w:rsidRDefault="00435557" w:rsidP="00435557">
            <w:r w:rsidRPr="00435557">
              <w:t>5.149498</w:t>
            </w:r>
          </w:p>
        </w:tc>
        <w:tc>
          <w:tcPr>
            <w:tcW w:w="960" w:type="dxa"/>
            <w:noWrap/>
            <w:hideMark/>
          </w:tcPr>
          <w:p w14:paraId="26ECEA15" w14:textId="77777777" w:rsidR="00435557" w:rsidRPr="00435557" w:rsidRDefault="00435557" w:rsidP="00435557">
            <w:r w:rsidRPr="00435557">
              <w:t>7.499644</w:t>
            </w:r>
          </w:p>
        </w:tc>
        <w:tc>
          <w:tcPr>
            <w:tcW w:w="960" w:type="dxa"/>
            <w:noWrap/>
            <w:hideMark/>
          </w:tcPr>
          <w:p w14:paraId="69DCDE53" w14:textId="77777777" w:rsidR="00435557" w:rsidRPr="00435557" w:rsidRDefault="00435557" w:rsidP="00435557">
            <w:r w:rsidRPr="00435557">
              <w:t>8.340473</w:t>
            </w:r>
          </w:p>
        </w:tc>
        <w:tc>
          <w:tcPr>
            <w:tcW w:w="960" w:type="dxa"/>
            <w:noWrap/>
            <w:hideMark/>
          </w:tcPr>
          <w:p w14:paraId="594A06EB" w14:textId="77777777" w:rsidR="00435557" w:rsidRPr="00435557" w:rsidRDefault="00435557" w:rsidP="00435557">
            <w:r w:rsidRPr="00435557">
              <w:t>2.290182</w:t>
            </w:r>
          </w:p>
        </w:tc>
        <w:tc>
          <w:tcPr>
            <w:tcW w:w="960" w:type="dxa"/>
            <w:noWrap/>
            <w:hideMark/>
          </w:tcPr>
          <w:p w14:paraId="07F84D60" w14:textId="77777777" w:rsidR="00435557" w:rsidRPr="00435557" w:rsidRDefault="00435557" w:rsidP="00435557">
            <w:r w:rsidRPr="00435557">
              <w:t>3.884917</w:t>
            </w:r>
          </w:p>
        </w:tc>
        <w:tc>
          <w:tcPr>
            <w:tcW w:w="960" w:type="dxa"/>
            <w:noWrap/>
            <w:hideMark/>
          </w:tcPr>
          <w:p w14:paraId="5BBD13D8" w14:textId="77777777" w:rsidR="00435557" w:rsidRPr="00435557" w:rsidRDefault="00435557" w:rsidP="00435557">
            <w:r w:rsidRPr="00435557">
              <w:t>5.8113</w:t>
            </w:r>
          </w:p>
        </w:tc>
        <w:tc>
          <w:tcPr>
            <w:tcW w:w="960" w:type="dxa"/>
            <w:noWrap/>
            <w:hideMark/>
          </w:tcPr>
          <w:p w14:paraId="7FAF399B" w14:textId="77777777" w:rsidR="00435557" w:rsidRPr="00435557" w:rsidRDefault="00435557" w:rsidP="00435557">
            <w:r w:rsidRPr="00435557">
              <w:t>6.986323</w:t>
            </w:r>
          </w:p>
        </w:tc>
        <w:tc>
          <w:tcPr>
            <w:tcW w:w="960" w:type="dxa"/>
            <w:noWrap/>
            <w:hideMark/>
          </w:tcPr>
          <w:p w14:paraId="0041DDFB" w14:textId="77777777" w:rsidR="00435557" w:rsidRPr="00435557" w:rsidRDefault="00435557" w:rsidP="00435557">
            <w:r w:rsidRPr="00435557">
              <w:t>7.930358</w:t>
            </w:r>
          </w:p>
        </w:tc>
      </w:tr>
      <w:tr w:rsidR="00435557" w:rsidRPr="00435557" w14:paraId="70573F60" w14:textId="77777777" w:rsidTr="00435557">
        <w:trPr>
          <w:trHeight w:val="300"/>
        </w:trPr>
        <w:tc>
          <w:tcPr>
            <w:tcW w:w="960" w:type="dxa"/>
            <w:noWrap/>
            <w:hideMark/>
          </w:tcPr>
          <w:p w14:paraId="2CD06730" w14:textId="77777777" w:rsidR="00435557" w:rsidRPr="00435557" w:rsidRDefault="00435557" w:rsidP="00435557">
            <w:r w:rsidRPr="00435557">
              <w:t>2.725351</w:t>
            </w:r>
          </w:p>
        </w:tc>
        <w:tc>
          <w:tcPr>
            <w:tcW w:w="960" w:type="dxa"/>
            <w:noWrap/>
            <w:hideMark/>
          </w:tcPr>
          <w:p w14:paraId="521369FD" w14:textId="77777777" w:rsidR="00435557" w:rsidRPr="00435557" w:rsidRDefault="00435557" w:rsidP="00435557">
            <w:r w:rsidRPr="00435557">
              <w:t>3.453532</w:t>
            </w:r>
          </w:p>
        </w:tc>
        <w:tc>
          <w:tcPr>
            <w:tcW w:w="960" w:type="dxa"/>
            <w:noWrap/>
            <w:hideMark/>
          </w:tcPr>
          <w:p w14:paraId="4DD5E8AC" w14:textId="77777777" w:rsidR="00435557" w:rsidRPr="00435557" w:rsidRDefault="00435557" w:rsidP="00435557">
            <w:r w:rsidRPr="00435557">
              <w:t>5.397313</w:t>
            </w:r>
          </w:p>
        </w:tc>
        <w:tc>
          <w:tcPr>
            <w:tcW w:w="960" w:type="dxa"/>
            <w:noWrap/>
            <w:hideMark/>
          </w:tcPr>
          <w:p w14:paraId="224BFF8E" w14:textId="77777777" w:rsidR="00435557" w:rsidRPr="00435557" w:rsidRDefault="00435557" w:rsidP="00435557">
            <w:r w:rsidRPr="00435557">
              <w:t>7.780157</w:t>
            </w:r>
          </w:p>
        </w:tc>
        <w:tc>
          <w:tcPr>
            <w:tcW w:w="960" w:type="dxa"/>
            <w:noWrap/>
            <w:hideMark/>
          </w:tcPr>
          <w:p w14:paraId="5897A1BB" w14:textId="77777777" w:rsidR="00435557" w:rsidRPr="00435557" w:rsidRDefault="00435557" w:rsidP="00435557">
            <w:r w:rsidRPr="00435557">
              <w:t>11.30255</w:t>
            </w:r>
          </w:p>
        </w:tc>
        <w:tc>
          <w:tcPr>
            <w:tcW w:w="960" w:type="dxa"/>
            <w:noWrap/>
            <w:hideMark/>
          </w:tcPr>
          <w:p w14:paraId="4C247726" w14:textId="77777777" w:rsidR="00435557" w:rsidRPr="00435557" w:rsidRDefault="00435557" w:rsidP="00435557">
            <w:r w:rsidRPr="00435557">
              <w:t>2.416846</w:t>
            </w:r>
          </w:p>
        </w:tc>
        <w:tc>
          <w:tcPr>
            <w:tcW w:w="960" w:type="dxa"/>
            <w:noWrap/>
            <w:hideMark/>
          </w:tcPr>
          <w:p w14:paraId="2DFBBC15" w14:textId="77777777" w:rsidR="00435557" w:rsidRPr="00435557" w:rsidRDefault="00435557" w:rsidP="00435557">
            <w:r w:rsidRPr="00435557">
              <w:t>4.531158</w:t>
            </w:r>
          </w:p>
        </w:tc>
        <w:tc>
          <w:tcPr>
            <w:tcW w:w="960" w:type="dxa"/>
            <w:noWrap/>
            <w:hideMark/>
          </w:tcPr>
          <w:p w14:paraId="2D6B2BDA" w14:textId="77777777" w:rsidR="00435557" w:rsidRPr="00435557" w:rsidRDefault="00435557" w:rsidP="00435557">
            <w:r w:rsidRPr="00435557">
              <w:t>7.733115</w:t>
            </w:r>
          </w:p>
        </w:tc>
        <w:tc>
          <w:tcPr>
            <w:tcW w:w="960" w:type="dxa"/>
            <w:noWrap/>
            <w:hideMark/>
          </w:tcPr>
          <w:p w14:paraId="037E02D8" w14:textId="77777777" w:rsidR="00435557" w:rsidRPr="00435557" w:rsidRDefault="00435557" w:rsidP="00435557">
            <w:r w:rsidRPr="00435557">
              <w:t>8.493189</w:t>
            </w:r>
          </w:p>
        </w:tc>
        <w:tc>
          <w:tcPr>
            <w:tcW w:w="960" w:type="dxa"/>
            <w:noWrap/>
            <w:hideMark/>
          </w:tcPr>
          <w:p w14:paraId="143FD83C" w14:textId="77777777" w:rsidR="00435557" w:rsidRPr="00435557" w:rsidRDefault="00435557" w:rsidP="00435557">
            <w:r w:rsidRPr="00435557">
              <w:t>8.746801</w:t>
            </w:r>
          </w:p>
        </w:tc>
      </w:tr>
      <w:tr w:rsidR="00435557" w:rsidRPr="00435557" w14:paraId="7F69E8FF" w14:textId="77777777" w:rsidTr="00435557">
        <w:trPr>
          <w:trHeight w:val="300"/>
        </w:trPr>
        <w:tc>
          <w:tcPr>
            <w:tcW w:w="960" w:type="dxa"/>
            <w:noWrap/>
            <w:hideMark/>
          </w:tcPr>
          <w:p w14:paraId="5E272DF3" w14:textId="77777777" w:rsidR="00435557" w:rsidRPr="00435557" w:rsidRDefault="00435557" w:rsidP="00435557">
            <w:r w:rsidRPr="00435557">
              <w:t>2.58242</w:t>
            </w:r>
          </w:p>
        </w:tc>
        <w:tc>
          <w:tcPr>
            <w:tcW w:w="960" w:type="dxa"/>
            <w:noWrap/>
            <w:hideMark/>
          </w:tcPr>
          <w:p w14:paraId="201AA8A8" w14:textId="77777777" w:rsidR="00435557" w:rsidRPr="00435557" w:rsidRDefault="00435557" w:rsidP="00435557">
            <w:r w:rsidRPr="00435557">
              <w:t>4.508323</w:t>
            </w:r>
          </w:p>
        </w:tc>
        <w:tc>
          <w:tcPr>
            <w:tcW w:w="960" w:type="dxa"/>
            <w:noWrap/>
            <w:hideMark/>
          </w:tcPr>
          <w:p w14:paraId="39C505A8" w14:textId="77777777" w:rsidR="00435557" w:rsidRPr="00435557" w:rsidRDefault="00435557" w:rsidP="00435557">
            <w:r w:rsidRPr="00435557">
              <w:t>5.74969</w:t>
            </w:r>
          </w:p>
        </w:tc>
        <w:tc>
          <w:tcPr>
            <w:tcW w:w="960" w:type="dxa"/>
            <w:noWrap/>
            <w:hideMark/>
          </w:tcPr>
          <w:p w14:paraId="5676C297" w14:textId="77777777" w:rsidR="00435557" w:rsidRPr="00435557" w:rsidRDefault="00435557" w:rsidP="00435557">
            <w:r w:rsidRPr="00435557">
              <w:t>6.692441</w:t>
            </w:r>
          </w:p>
        </w:tc>
        <w:tc>
          <w:tcPr>
            <w:tcW w:w="960" w:type="dxa"/>
            <w:noWrap/>
            <w:hideMark/>
          </w:tcPr>
          <w:p w14:paraId="2513FC6A" w14:textId="77777777" w:rsidR="00435557" w:rsidRPr="00435557" w:rsidRDefault="00435557" w:rsidP="00435557">
            <w:r w:rsidRPr="00435557">
              <w:t>10.16446</w:t>
            </w:r>
          </w:p>
        </w:tc>
        <w:tc>
          <w:tcPr>
            <w:tcW w:w="960" w:type="dxa"/>
            <w:noWrap/>
            <w:hideMark/>
          </w:tcPr>
          <w:p w14:paraId="0AC73505" w14:textId="77777777" w:rsidR="00435557" w:rsidRPr="00435557" w:rsidRDefault="00435557" w:rsidP="00435557">
            <w:r w:rsidRPr="00435557">
              <w:t>2.690991</w:t>
            </w:r>
          </w:p>
        </w:tc>
        <w:tc>
          <w:tcPr>
            <w:tcW w:w="960" w:type="dxa"/>
            <w:noWrap/>
            <w:hideMark/>
          </w:tcPr>
          <w:p w14:paraId="1749B15F" w14:textId="77777777" w:rsidR="00435557" w:rsidRPr="00435557" w:rsidRDefault="00435557" w:rsidP="00435557">
            <w:r w:rsidRPr="00435557">
              <w:t>3.816529</w:t>
            </w:r>
          </w:p>
        </w:tc>
        <w:tc>
          <w:tcPr>
            <w:tcW w:w="960" w:type="dxa"/>
            <w:noWrap/>
            <w:hideMark/>
          </w:tcPr>
          <w:p w14:paraId="012657F7" w14:textId="77777777" w:rsidR="00435557" w:rsidRPr="00435557" w:rsidRDefault="00435557" w:rsidP="00435557">
            <w:r w:rsidRPr="00435557">
              <w:t>5.431687</w:t>
            </w:r>
          </w:p>
        </w:tc>
        <w:tc>
          <w:tcPr>
            <w:tcW w:w="960" w:type="dxa"/>
            <w:noWrap/>
            <w:hideMark/>
          </w:tcPr>
          <w:p w14:paraId="37095907" w14:textId="77777777" w:rsidR="00435557" w:rsidRPr="00435557" w:rsidRDefault="00435557" w:rsidP="00435557">
            <w:r w:rsidRPr="00435557">
              <w:t>6.588761</w:t>
            </w:r>
          </w:p>
        </w:tc>
        <w:tc>
          <w:tcPr>
            <w:tcW w:w="960" w:type="dxa"/>
            <w:noWrap/>
            <w:hideMark/>
          </w:tcPr>
          <w:p w14:paraId="7CA92128" w14:textId="77777777" w:rsidR="00435557" w:rsidRPr="00435557" w:rsidRDefault="00435557" w:rsidP="00435557">
            <w:r w:rsidRPr="00435557">
              <w:t>10.66086</w:t>
            </w:r>
          </w:p>
        </w:tc>
      </w:tr>
      <w:tr w:rsidR="00435557" w:rsidRPr="00435557" w14:paraId="216D0F94" w14:textId="77777777" w:rsidTr="00435557">
        <w:trPr>
          <w:trHeight w:val="300"/>
        </w:trPr>
        <w:tc>
          <w:tcPr>
            <w:tcW w:w="960" w:type="dxa"/>
            <w:noWrap/>
            <w:hideMark/>
          </w:tcPr>
          <w:p w14:paraId="1D1C8D61" w14:textId="77777777" w:rsidR="00435557" w:rsidRPr="00435557" w:rsidRDefault="00435557" w:rsidP="00435557">
            <w:r w:rsidRPr="00435557">
              <w:t>2.821155</w:t>
            </w:r>
          </w:p>
        </w:tc>
        <w:tc>
          <w:tcPr>
            <w:tcW w:w="960" w:type="dxa"/>
            <w:noWrap/>
            <w:hideMark/>
          </w:tcPr>
          <w:p w14:paraId="6B6876C3" w14:textId="77777777" w:rsidR="00435557" w:rsidRPr="00435557" w:rsidRDefault="00435557" w:rsidP="00435557">
            <w:r w:rsidRPr="00435557">
              <w:t>4.500024</w:t>
            </w:r>
          </w:p>
        </w:tc>
        <w:tc>
          <w:tcPr>
            <w:tcW w:w="960" w:type="dxa"/>
            <w:noWrap/>
            <w:hideMark/>
          </w:tcPr>
          <w:p w14:paraId="21A0FD58" w14:textId="77777777" w:rsidR="00435557" w:rsidRPr="00435557" w:rsidRDefault="00435557" w:rsidP="00435557">
            <w:r w:rsidRPr="00435557">
              <w:t>5.684037</w:t>
            </w:r>
          </w:p>
        </w:tc>
        <w:tc>
          <w:tcPr>
            <w:tcW w:w="960" w:type="dxa"/>
            <w:noWrap/>
            <w:hideMark/>
          </w:tcPr>
          <w:p w14:paraId="3823DF07" w14:textId="77777777" w:rsidR="00435557" w:rsidRPr="00435557" w:rsidRDefault="00435557" w:rsidP="00435557">
            <w:r w:rsidRPr="00435557">
              <w:t>9.409232</w:t>
            </w:r>
          </w:p>
        </w:tc>
        <w:tc>
          <w:tcPr>
            <w:tcW w:w="960" w:type="dxa"/>
            <w:noWrap/>
            <w:hideMark/>
          </w:tcPr>
          <w:p w14:paraId="532FE303" w14:textId="77777777" w:rsidR="00435557" w:rsidRPr="00435557" w:rsidRDefault="00435557" w:rsidP="00435557">
            <w:r w:rsidRPr="00435557">
              <w:t>8.877528</w:t>
            </w:r>
          </w:p>
        </w:tc>
        <w:tc>
          <w:tcPr>
            <w:tcW w:w="960" w:type="dxa"/>
            <w:noWrap/>
            <w:hideMark/>
          </w:tcPr>
          <w:p w14:paraId="6F24D143" w14:textId="77777777" w:rsidR="00435557" w:rsidRPr="00435557" w:rsidRDefault="00435557" w:rsidP="00435557">
            <w:r w:rsidRPr="00435557">
              <w:t>2.666715</w:t>
            </w:r>
          </w:p>
        </w:tc>
        <w:tc>
          <w:tcPr>
            <w:tcW w:w="960" w:type="dxa"/>
            <w:noWrap/>
            <w:hideMark/>
          </w:tcPr>
          <w:p w14:paraId="727CFC1C" w14:textId="77777777" w:rsidR="00435557" w:rsidRPr="00435557" w:rsidRDefault="00435557" w:rsidP="00435557">
            <w:r w:rsidRPr="00435557">
              <w:t>4.550787</w:t>
            </w:r>
          </w:p>
        </w:tc>
        <w:tc>
          <w:tcPr>
            <w:tcW w:w="960" w:type="dxa"/>
            <w:noWrap/>
            <w:hideMark/>
          </w:tcPr>
          <w:p w14:paraId="3FE0B948" w14:textId="77777777" w:rsidR="00435557" w:rsidRPr="00435557" w:rsidRDefault="00435557" w:rsidP="00435557">
            <w:r w:rsidRPr="00435557">
              <w:t>5.678544</w:t>
            </w:r>
          </w:p>
        </w:tc>
        <w:tc>
          <w:tcPr>
            <w:tcW w:w="960" w:type="dxa"/>
            <w:noWrap/>
            <w:hideMark/>
          </w:tcPr>
          <w:p w14:paraId="2B30C36B" w14:textId="77777777" w:rsidR="00435557" w:rsidRPr="00435557" w:rsidRDefault="00435557" w:rsidP="00435557">
            <w:r w:rsidRPr="00435557">
              <w:t>6.900858</w:t>
            </w:r>
          </w:p>
        </w:tc>
        <w:tc>
          <w:tcPr>
            <w:tcW w:w="960" w:type="dxa"/>
            <w:noWrap/>
            <w:hideMark/>
          </w:tcPr>
          <w:p w14:paraId="08C5A58F" w14:textId="77777777" w:rsidR="00435557" w:rsidRPr="00435557" w:rsidRDefault="00435557" w:rsidP="00435557">
            <w:r w:rsidRPr="00435557">
              <w:t>11.12469</w:t>
            </w:r>
          </w:p>
        </w:tc>
      </w:tr>
      <w:tr w:rsidR="00435557" w:rsidRPr="00435557" w14:paraId="2FD23B00" w14:textId="77777777" w:rsidTr="00435557">
        <w:trPr>
          <w:trHeight w:val="300"/>
        </w:trPr>
        <w:tc>
          <w:tcPr>
            <w:tcW w:w="960" w:type="dxa"/>
            <w:noWrap/>
            <w:hideMark/>
          </w:tcPr>
          <w:p w14:paraId="6FFB762E" w14:textId="77777777" w:rsidR="00435557" w:rsidRPr="00435557" w:rsidRDefault="00435557" w:rsidP="00435557">
            <w:r w:rsidRPr="00435557">
              <w:t>3.403331</w:t>
            </w:r>
          </w:p>
        </w:tc>
        <w:tc>
          <w:tcPr>
            <w:tcW w:w="960" w:type="dxa"/>
            <w:noWrap/>
            <w:hideMark/>
          </w:tcPr>
          <w:p w14:paraId="1CF1C59D" w14:textId="77777777" w:rsidR="00435557" w:rsidRPr="00435557" w:rsidRDefault="00435557" w:rsidP="00435557">
            <w:r w:rsidRPr="00435557">
              <w:t>4.386612</w:t>
            </w:r>
          </w:p>
        </w:tc>
        <w:tc>
          <w:tcPr>
            <w:tcW w:w="960" w:type="dxa"/>
            <w:noWrap/>
            <w:hideMark/>
          </w:tcPr>
          <w:p w14:paraId="0236D81A" w14:textId="77777777" w:rsidR="00435557" w:rsidRPr="00435557" w:rsidRDefault="00435557" w:rsidP="00435557">
            <w:r w:rsidRPr="00435557">
              <w:t>5.866268</w:t>
            </w:r>
          </w:p>
        </w:tc>
        <w:tc>
          <w:tcPr>
            <w:tcW w:w="960" w:type="dxa"/>
            <w:noWrap/>
            <w:hideMark/>
          </w:tcPr>
          <w:p w14:paraId="0D0D1C8A" w14:textId="77777777" w:rsidR="00435557" w:rsidRPr="00435557" w:rsidRDefault="00435557" w:rsidP="00435557">
            <w:r w:rsidRPr="00435557">
              <w:t>8.673178</w:t>
            </w:r>
          </w:p>
        </w:tc>
        <w:tc>
          <w:tcPr>
            <w:tcW w:w="960" w:type="dxa"/>
            <w:noWrap/>
            <w:hideMark/>
          </w:tcPr>
          <w:p w14:paraId="4B0C8B5D" w14:textId="77777777" w:rsidR="00435557" w:rsidRPr="00435557" w:rsidRDefault="00435557" w:rsidP="00435557">
            <w:r w:rsidRPr="00435557">
              <w:t>12.28924</w:t>
            </w:r>
          </w:p>
        </w:tc>
        <w:tc>
          <w:tcPr>
            <w:tcW w:w="960" w:type="dxa"/>
            <w:noWrap/>
            <w:hideMark/>
          </w:tcPr>
          <w:p w14:paraId="3B4B4638" w14:textId="77777777" w:rsidR="00435557" w:rsidRPr="00435557" w:rsidRDefault="00435557" w:rsidP="00435557">
            <w:r w:rsidRPr="00435557">
              <w:t>2.905933</w:t>
            </w:r>
          </w:p>
        </w:tc>
        <w:tc>
          <w:tcPr>
            <w:tcW w:w="960" w:type="dxa"/>
            <w:noWrap/>
            <w:hideMark/>
          </w:tcPr>
          <w:p w14:paraId="51D19BEC" w14:textId="77777777" w:rsidR="00435557" w:rsidRPr="00435557" w:rsidRDefault="00435557" w:rsidP="00435557">
            <w:r w:rsidRPr="00435557">
              <w:t>4.441269</w:t>
            </w:r>
          </w:p>
        </w:tc>
        <w:tc>
          <w:tcPr>
            <w:tcW w:w="960" w:type="dxa"/>
            <w:noWrap/>
            <w:hideMark/>
          </w:tcPr>
          <w:p w14:paraId="715794CF" w14:textId="77777777" w:rsidR="00435557" w:rsidRPr="00435557" w:rsidRDefault="00435557" w:rsidP="00435557">
            <w:r w:rsidRPr="00435557">
              <w:t>5.651849</w:t>
            </w:r>
          </w:p>
        </w:tc>
        <w:tc>
          <w:tcPr>
            <w:tcW w:w="960" w:type="dxa"/>
            <w:noWrap/>
            <w:hideMark/>
          </w:tcPr>
          <w:p w14:paraId="47F4AE81" w14:textId="77777777" w:rsidR="00435557" w:rsidRPr="00435557" w:rsidRDefault="00435557" w:rsidP="00435557">
            <w:r w:rsidRPr="00435557">
              <w:t>7.730214</w:t>
            </w:r>
          </w:p>
        </w:tc>
        <w:tc>
          <w:tcPr>
            <w:tcW w:w="960" w:type="dxa"/>
            <w:noWrap/>
            <w:hideMark/>
          </w:tcPr>
          <w:p w14:paraId="10D75485" w14:textId="77777777" w:rsidR="00435557" w:rsidRPr="00435557" w:rsidRDefault="00435557" w:rsidP="00435557">
            <w:r w:rsidRPr="00435557">
              <w:t>9.306115</w:t>
            </w:r>
          </w:p>
        </w:tc>
      </w:tr>
      <w:tr w:rsidR="00435557" w:rsidRPr="00435557" w14:paraId="34D3C7C7" w14:textId="77777777" w:rsidTr="00435557">
        <w:trPr>
          <w:trHeight w:val="300"/>
        </w:trPr>
        <w:tc>
          <w:tcPr>
            <w:tcW w:w="960" w:type="dxa"/>
            <w:noWrap/>
            <w:hideMark/>
          </w:tcPr>
          <w:p w14:paraId="2F2E29D2" w14:textId="77777777" w:rsidR="00435557" w:rsidRPr="00435557" w:rsidRDefault="00435557" w:rsidP="00435557">
            <w:r w:rsidRPr="00435557">
              <w:t>2.943643</w:t>
            </w:r>
          </w:p>
        </w:tc>
        <w:tc>
          <w:tcPr>
            <w:tcW w:w="960" w:type="dxa"/>
            <w:noWrap/>
            <w:hideMark/>
          </w:tcPr>
          <w:p w14:paraId="19072752" w14:textId="77777777" w:rsidR="00435557" w:rsidRPr="00435557" w:rsidRDefault="00435557" w:rsidP="00435557">
            <w:r w:rsidRPr="00435557">
              <w:t>4.380949</w:t>
            </w:r>
          </w:p>
        </w:tc>
        <w:tc>
          <w:tcPr>
            <w:tcW w:w="960" w:type="dxa"/>
            <w:noWrap/>
            <w:hideMark/>
          </w:tcPr>
          <w:p w14:paraId="427C39F3" w14:textId="77777777" w:rsidR="00435557" w:rsidRPr="00435557" w:rsidRDefault="00435557" w:rsidP="00435557">
            <w:r w:rsidRPr="00435557">
              <w:t>5.793261</w:t>
            </w:r>
          </w:p>
        </w:tc>
        <w:tc>
          <w:tcPr>
            <w:tcW w:w="960" w:type="dxa"/>
            <w:noWrap/>
            <w:hideMark/>
          </w:tcPr>
          <w:p w14:paraId="32C7EBDB" w14:textId="77777777" w:rsidR="00435557" w:rsidRPr="00435557" w:rsidRDefault="00435557" w:rsidP="00435557">
            <w:r w:rsidRPr="00435557">
              <w:t>7.313822</w:t>
            </w:r>
          </w:p>
        </w:tc>
        <w:tc>
          <w:tcPr>
            <w:tcW w:w="960" w:type="dxa"/>
            <w:noWrap/>
            <w:hideMark/>
          </w:tcPr>
          <w:p w14:paraId="3AAFFC76" w14:textId="77777777" w:rsidR="00435557" w:rsidRPr="00435557" w:rsidRDefault="00435557" w:rsidP="00435557">
            <w:r w:rsidRPr="00435557">
              <w:t>11.79647</w:t>
            </w:r>
          </w:p>
        </w:tc>
        <w:tc>
          <w:tcPr>
            <w:tcW w:w="960" w:type="dxa"/>
            <w:noWrap/>
            <w:hideMark/>
          </w:tcPr>
          <w:p w14:paraId="0C7514C9" w14:textId="77777777" w:rsidR="00435557" w:rsidRPr="00435557" w:rsidRDefault="00435557" w:rsidP="00435557">
            <w:r w:rsidRPr="00435557">
              <w:t>2.935816</w:t>
            </w:r>
          </w:p>
        </w:tc>
        <w:tc>
          <w:tcPr>
            <w:tcW w:w="960" w:type="dxa"/>
            <w:noWrap/>
            <w:hideMark/>
          </w:tcPr>
          <w:p w14:paraId="02AB154D" w14:textId="77777777" w:rsidR="00435557" w:rsidRPr="00435557" w:rsidRDefault="00435557" w:rsidP="00435557">
            <w:r w:rsidRPr="00435557">
              <w:t>5.365434</w:t>
            </w:r>
          </w:p>
        </w:tc>
        <w:tc>
          <w:tcPr>
            <w:tcW w:w="960" w:type="dxa"/>
            <w:noWrap/>
            <w:hideMark/>
          </w:tcPr>
          <w:p w14:paraId="785CD9E0" w14:textId="77777777" w:rsidR="00435557" w:rsidRPr="00435557" w:rsidRDefault="00435557" w:rsidP="00435557">
            <w:r w:rsidRPr="00435557">
              <w:t>5.767328</w:t>
            </w:r>
          </w:p>
        </w:tc>
        <w:tc>
          <w:tcPr>
            <w:tcW w:w="960" w:type="dxa"/>
            <w:noWrap/>
            <w:hideMark/>
          </w:tcPr>
          <w:p w14:paraId="1D1F5B58" w14:textId="77777777" w:rsidR="00435557" w:rsidRPr="00435557" w:rsidRDefault="00435557" w:rsidP="00435557">
            <w:r w:rsidRPr="00435557">
              <w:t>7.583556</w:t>
            </w:r>
          </w:p>
        </w:tc>
        <w:tc>
          <w:tcPr>
            <w:tcW w:w="960" w:type="dxa"/>
            <w:noWrap/>
            <w:hideMark/>
          </w:tcPr>
          <w:p w14:paraId="56FFF7D7" w14:textId="77777777" w:rsidR="00435557" w:rsidRPr="00435557" w:rsidRDefault="00435557" w:rsidP="00435557">
            <w:r w:rsidRPr="00435557">
              <w:t>8.399577</w:t>
            </w:r>
          </w:p>
        </w:tc>
      </w:tr>
      <w:tr w:rsidR="00435557" w:rsidRPr="00435557" w14:paraId="4A70606B" w14:textId="77777777" w:rsidTr="00435557">
        <w:trPr>
          <w:trHeight w:val="300"/>
        </w:trPr>
        <w:tc>
          <w:tcPr>
            <w:tcW w:w="960" w:type="dxa"/>
            <w:noWrap/>
            <w:hideMark/>
          </w:tcPr>
          <w:p w14:paraId="3BA3DA83" w14:textId="77777777" w:rsidR="00435557" w:rsidRPr="00435557" w:rsidRDefault="00435557" w:rsidP="00435557">
            <w:r w:rsidRPr="00435557">
              <w:t>3.447974</w:t>
            </w:r>
          </w:p>
        </w:tc>
        <w:tc>
          <w:tcPr>
            <w:tcW w:w="960" w:type="dxa"/>
            <w:noWrap/>
            <w:hideMark/>
          </w:tcPr>
          <w:p w14:paraId="1802966E" w14:textId="77777777" w:rsidR="00435557" w:rsidRPr="00435557" w:rsidRDefault="00435557" w:rsidP="00435557">
            <w:r w:rsidRPr="00435557">
              <w:t>4.262802</w:t>
            </w:r>
          </w:p>
        </w:tc>
        <w:tc>
          <w:tcPr>
            <w:tcW w:w="960" w:type="dxa"/>
            <w:noWrap/>
            <w:hideMark/>
          </w:tcPr>
          <w:p w14:paraId="3651AE56" w14:textId="77777777" w:rsidR="00435557" w:rsidRPr="00435557" w:rsidRDefault="00435557" w:rsidP="00435557">
            <w:r w:rsidRPr="00435557">
              <w:t>6.214532</w:t>
            </w:r>
          </w:p>
        </w:tc>
        <w:tc>
          <w:tcPr>
            <w:tcW w:w="960" w:type="dxa"/>
            <w:noWrap/>
            <w:hideMark/>
          </w:tcPr>
          <w:p w14:paraId="7699F1CE" w14:textId="77777777" w:rsidR="00435557" w:rsidRPr="00435557" w:rsidRDefault="00435557" w:rsidP="00435557">
            <w:r w:rsidRPr="00435557">
              <w:t>7.843816</w:t>
            </w:r>
          </w:p>
        </w:tc>
        <w:tc>
          <w:tcPr>
            <w:tcW w:w="960" w:type="dxa"/>
            <w:noWrap/>
            <w:hideMark/>
          </w:tcPr>
          <w:p w14:paraId="0ADE6081" w14:textId="77777777" w:rsidR="00435557" w:rsidRPr="00435557" w:rsidRDefault="00435557" w:rsidP="00435557">
            <w:r w:rsidRPr="00435557">
              <w:t>9.586402</w:t>
            </w:r>
          </w:p>
        </w:tc>
        <w:tc>
          <w:tcPr>
            <w:tcW w:w="960" w:type="dxa"/>
            <w:noWrap/>
            <w:hideMark/>
          </w:tcPr>
          <w:p w14:paraId="1028E14D" w14:textId="77777777" w:rsidR="00435557" w:rsidRPr="00435557" w:rsidRDefault="00435557" w:rsidP="00435557">
            <w:r w:rsidRPr="00435557">
              <w:t>2.765924</w:t>
            </w:r>
          </w:p>
        </w:tc>
        <w:tc>
          <w:tcPr>
            <w:tcW w:w="960" w:type="dxa"/>
            <w:noWrap/>
            <w:hideMark/>
          </w:tcPr>
          <w:p w14:paraId="0B57EF70" w14:textId="77777777" w:rsidR="00435557" w:rsidRPr="00435557" w:rsidRDefault="00435557" w:rsidP="00435557">
            <w:r w:rsidRPr="00435557">
              <w:t>4.615204</w:t>
            </w:r>
          </w:p>
        </w:tc>
        <w:tc>
          <w:tcPr>
            <w:tcW w:w="960" w:type="dxa"/>
            <w:noWrap/>
            <w:hideMark/>
          </w:tcPr>
          <w:p w14:paraId="47895276" w14:textId="77777777" w:rsidR="00435557" w:rsidRPr="00435557" w:rsidRDefault="00435557" w:rsidP="00435557">
            <w:r w:rsidRPr="00435557">
              <w:t>6.177025</w:t>
            </w:r>
          </w:p>
        </w:tc>
        <w:tc>
          <w:tcPr>
            <w:tcW w:w="960" w:type="dxa"/>
            <w:noWrap/>
            <w:hideMark/>
          </w:tcPr>
          <w:p w14:paraId="7A2D4A3C" w14:textId="77777777" w:rsidR="00435557" w:rsidRPr="00435557" w:rsidRDefault="00435557" w:rsidP="00435557">
            <w:r w:rsidRPr="00435557">
              <w:t>9.787181</w:t>
            </w:r>
          </w:p>
        </w:tc>
        <w:tc>
          <w:tcPr>
            <w:tcW w:w="960" w:type="dxa"/>
            <w:noWrap/>
            <w:hideMark/>
          </w:tcPr>
          <w:p w14:paraId="3685EA0A" w14:textId="77777777" w:rsidR="00435557" w:rsidRPr="00435557" w:rsidRDefault="00435557" w:rsidP="00435557">
            <w:r w:rsidRPr="00435557">
              <w:t>12.89086</w:t>
            </w:r>
          </w:p>
        </w:tc>
      </w:tr>
      <w:tr w:rsidR="00435557" w:rsidRPr="00435557" w14:paraId="4F20ADEF" w14:textId="77777777" w:rsidTr="00435557">
        <w:trPr>
          <w:trHeight w:val="300"/>
        </w:trPr>
        <w:tc>
          <w:tcPr>
            <w:tcW w:w="960" w:type="dxa"/>
            <w:noWrap/>
            <w:hideMark/>
          </w:tcPr>
          <w:p w14:paraId="542FBA18" w14:textId="77777777" w:rsidR="00435557" w:rsidRPr="00435557" w:rsidRDefault="00435557" w:rsidP="00435557">
            <w:pPr>
              <w:rPr>
                <w:b/>
                <w:bCs/>
              </w:rPr>
            </w:pPr>
            <w:r w:rsidRPr="00435557">
              <w:rPr>
                <w:b/>
                <w:bCs/>
              </w:rPr>
              <w:t>2.807117</w:t>
            </w:r>
          </w:p>
        </w:tc>
        <w:tc>
          <w:tcPr>
            <w:tcW w:w="960" w:type="dxa"/>
            <w:noWrap/>
            <w:hideMark/>
          </w:tcPr>
          <w:p w14:paraId="460300A9" w14:textId="77777777" w:rsidR="00435557" w:rsidRPr="00435557" w:rsidRDefault="00435557" w:rsidP="00435557">
            <w:pPr>
              <w:rPr>
                <w:b/>
                <w:bCs/>
              </w:rPr>
            </w:pPr>
            <w:r w:rsidRPr="00435557">
              <w:rPr>
                <w:b/>
                <w:bCs/>
              </w:rPr>
              <w:t>3.829113</w:t>
            </w:r>
          </w:p>
        </w:tc>
        <w:tc>
          <w:tcPr>
            <w:tcW w:w="960" w:type="dxa"/>
            <w:noWrap/>
            <w:hideMark/>
          </w:tcPr>
          <w:p w14:paraId="7C3D3A58" w14:textId="77777777" w:rsidR="00435557" w:rsidRPr="00435557" w:rsidRDefault="00435557" w:rsidP="00435557">
            <w:pPr>
              <w:rPr>
                <w:b/>
                <w:bCs/>
              </w:rPr>
            </w:pPr>
            <w:r w:rsidRPr="00435557">
              <w:rPr>
                <w:b/>
                <w:bCs/>
              </w:rPr>
              <w:t>5.495166</w:t>
            </w:r>
          </w:p>
        </w:tc>
        <w:tc>
          <w:tcPr>
            <w:tcW w:w="960" w:type="dxa"/>
            <w:noWrap/>
            <w:hideMark/>
          </w:tcPr>
          <w:p w14:paraId="53F431D6" w14:textId="77777777" w:rsidR="00435557" w:rsidRPr="00435557" w:rsidRDefault="00435557" w:rsidP="00435557">
            <w:pPr>
              <w:rPr>
                <w:b/>
                <w:bCs/>
              </w:rPr>
            </w:pPr>
            <w:r w:rsidRPr="00435557">
              <w:rPr>
                <w:b/>
                <w:bCs/>
              </w:rPr>
              <w:t>7.599794</w:t>
            </w:r>
          </w:p>
        </w:tc>
        <w:tc>
          <w:tcPr>
            <w:tcW w:w="960" w:type="dxa"/>
            <w:noWrap/>
            <w:hideMark/>
          </w:tcPr>
          <w:p w14:paraId="5A28BFEC" w14:textId="77777777" w:rsidR="00435557" w:rsidRPr="00435557" w:rsidRDefault="00435557" w:rsidP="00435557">
            <w:pPr>
              <w:rPr>
                <w:b/>
                <w:bCs/>
              </w:rPr>
            </w:pPr>
            <w:r w:rsidRPr="00435557">
              <w:rPr>
                <w:b/>
                <w:bCs/>
              </w:rPr>
              <w:t>9.743075</w:t>
            </w:r>
          </w:p>
        </w:tc>
        <w:tc>
          <w:tcPr>
            <w:tcW w:w="960" w:type="dxa"/>
            <w:noWrap/>
            <w:hideMark/>
          </w:tcPr>
          <w:p w14:paraId="6857B120" w14:textId="77777777" w:rsidR="00435557" w:rsidRPr="00435557" w:rsidRDefault="00435557" w:rsidP="00435557">
            <w:pPr>
              <w:rPr>
                <w:b/>
                <w:bCs/>
              </w:rPr>
            </w:pPr>
            <w:r w:rsidRPr="00435557">
              <w:rPr>
                <w:b/>
                <w:bCs/>
              </w:rPr>
              <w:t>2.620874</w:t>
            </w:r>
          </w:p>
        </w:tc>
        <w:tc>
          <w:tcPr>
            <w:tcW w:w="960" w:type="dxa"/>
            <w:noWrap/>
            <w:hideMark/>
          </w:tcPr>
          <w:p w14:paraId="07330427" w14:textId="77777777" w:rsidR="00435557" w:rsidRPr="00435557" w:rsidRDefault="00435557" w:rsidP="00435557">
            <w:pPr>
              <w:rPr>
                <w:b/>
                <w:bCs/>
              </w:rPr>
            </w:pPr>
            <w:r w:rsidRPr="00435557">
              <w:rPr>
                <w:b/>
                <w:bCs/>
              </w:rPr>
              <w:t>3.990127</w:t>
            </w:r>
          </w:p>
        </w:tc>
        <w:tc>
          <w:tcPr>
            <w:tcW w:w="960" w:type="dxa"/>
            <w:noWrap/>
            <w:hideMark/>
          </w:tcPr>
          <w:p w14:paraId="4B32F262" w14:textId="77777777" w:rsidR="00435557" w:rsidRPr="00435557" w:rsidRDefault="00435557" w:rsidP="00435557">
            <w:pPr>
              <w:rPr>
                <w:b/>
                <w:bCs/>
              </w:rPr>
            </w:pPr>
            <w:r w:rsidRPr="00435557">
              <w:rPr>
                <w:b/>
                <w:bCs/>
              </w:rPr>
              <w:t>5.919528</w:t>
            </w:r>
          </w:p>
        </w:tc>
        <w:tc>
          <w:tcPr>
            <w:tcW w:w="960" w:type="dxa"/>
            <w:noWrap/>
            <w:hideMark/>
          </w:tcPr>
          <w:p w14:paraId="7C896580" w14:textId="77777777" w:rsidR="00435557" w:rsidRPr="00435557" w:rsidRDefault="00435557" w:rsidP="00435557">
            <w:pPr>
              <w:rPr>
                <w:b/>
                <w:bCs/>
              </w:rPr>
            </w:pPr>
            <w:r w:rsidRPr="00435557">
              <w:rPr>
                <w:b/>
                <w:bCs/>
              </w:rPr>
              <w:t>7.221636</w:t>
            </w:r>
          </w:p>
        </w:tc>
        <w:tc>
          <w:tcPr>
            <w:tcW w:w="960" w:type="dxa"/>
            <w:noWrap/>
            <w:hideMark/>
          </w:tcPr>
          <w:p w14:paraId="3E07DFC7" w14:textId="77777777" w:rsidR="00435557" w:rsidRPr="00435557" w:rsidRDefault="00435557" w:rsidP="00435557">
            <w:pPr>
              <w:rPr>
                <w:b/>
                <w:bCs/>
              </w:rPr>
            </w:pPr>
            <w:r w:rsidRPr="00435557">
              <w:rPr>
                <w:b/>
                <w:bCs/>
              </w:rPr>
              <w:t>9.696149</w:t>
            </w:r>
          </w:p>
        </w:tc>
      </w:tr>
    </w:tbl>
    <w:p w14:paraId="74421D05" w14:textId="0FB79F56" w:rsidR="00F529BC" w:rsidRDefault="00F529BC" w:rsidP="00F529BC">
      <w:r>
        <w:lastRenderedPageBreak/>
        <w:t>Raw data for Section 4.4.2.9 with all nodes performing Document Query (5 active nodes)</w:t>
      </w:r>
    </w:p>
    <w:p w14:paraId="609BE907" w14:textId="77777777" w:rsidR="00A13D1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47"/>
        <w:gridCol w:w="1147"/>
        <w:gridCol w:w="1147"/>
        <w:gridCol w:w="1147"/>
        <w:gridCol w:w="1147"/>
        <w:gridCol w:w="1147"/>
        <w:gridCol w:w="1147"/>
        <w:gridCol w:w="1147"/>
        <w:gridCol w:w="1147"/>
        <w:gridCol w:w="1147"/>
      </w:tblGrid>
      <w:tr w:rsidR="00A13D17" w:rsidRPr="00A13D17" w14:paraId="6910407C" w14:textId="77777777" w:rsidTr="00A13D17">
        <w:trPr>
          <w:trHeight w:val="261"/>
        </w:trPr>
        <w:tc>
          <w:tcPr>
            <w:tcW w:w="1147" w:type="dxa"/>
            <w:noWrap/>
            <w:hideMark/>
          </w:tcPr>
          <w:p w14:paraId="58479964" w14:textId="77777777" w:rsidR="00A13D17" w:rsidRPr="00A13D17" w:rsidRDefault="00A13D17" w:rsidP="00A13D17">
            <w:r w:rsidRPr="00A13D17">
              <w:t>Tx01</w:t>
            </w:r>
          </w:p>
        </w:tc>
        <w:tc>
          <w:tcPr>
            <w:tcW w:w="1147" w:type="dxa"/>
            <w:noWrap/>
            <w:hideMark/>
          </w:tcPr>
          <w:p w14:paraId="4DD48817" w14:textId="77777777" w:rsidR="00A13D17" w:rsidRPr="00A13D17" w:rsidRDefault="00A13D17" w:rsidP="00A13D17">
            <w:r w:rsidRPr="00A13D17">
              <w:t>Tx02</w:t>
            </w:r>
          </w:p>
        </w:tc>
        <w:tc>
          <w:tcPr>
            <w:tcW w:w="1147" w:type="dxa"/>
            <w:noWrap/>
            <w:hideMark/>
          </w:tcPr>
          <w:p w14:paraId="6D75B05F" w14:textId="77777777" w:rsidR="00A13D17" w:rsidRPr="00A13D17" w:rsidRDefault="00A13D17" w:rsidP="00A13D17">
            <w:r w:rsidRPr="00A13D17">
              <w:t>Tx03</w:t>
            </w:r>
          </w:p>
        </w:tc>
        <w:tc>
          <w:tcPr>
            <w:tcW w:w="1147" w:type="dxa"/>
            <w:noWrap/>
            <w:hideMark/>
          </w:tcPr>
          <w:p w14:paraId="56FC1A6E" w14:textId="77777777" w:rsidR="00A13D17" w:rsidRPr="00A13D17" w:rsidRDefault="00A13D17" w:rsidP="00A13D17">
            <w:r w:rsidRPr="00A13D17">
              <w:t>Tx04</w:t>
            </w:r>
          </w:p>
        </w:tc>
        <w:tc>
          <w:tcPr>
            <w:tcW w:w="1147" w:type="dxa"/>
            <w:noWrap/>
            <w:hideMark/>
          </w:tcPr>
          <w:p w14:paraId="208ED9C9" w14:textId="77777777" w:rsidR="00A13D17" w:rsidRPr="00A13D17" w:rsidRDefault="00A13D17" w:rsidP="00A13D17">
            <w:r w:rsidRPr="00A13D17">
              <w:t>Tx05</w:t>
            </w:r>
          </w:p>
        </w:tc>
        <w:tc>
          <w:tcPr>
            <w:tcW w:w="1147" w:type="dxa"/>
            <w:noWrap/>
            <w:hideMark/>
          </w:tcPr>
          <w:p w14:paraId="2345B61C" w14:textId="77777777" w:rsidR="00A13D17" w:rsidRPr="00A13D17" w:rsidRDefault="00A13D17" w:rsidP="00A13D17">
            <w:r w:rsidRPr="00A13D17">
              <w:t>Tx06</w:t>
            </w:r>
          </w:p>
        </w:tc>
        <w:tc>
          <w:tcPr>
            <w:tcW w:w="1147" w:type="dxa"/>
            <w:noWrap/>
            <w:hideMark/>
          </w:tcPr>
          <w:p w14:paraId="44680B97" w14:textId="77777777" w:rsidR="00A13D17" w:rsidRPr="00A13D17" w:rsidRDefault="00A13D17" w:rsidP="00A13D17">
            <w:r w:rsidRPr="00A13D17">
              <w:t>Tx07</w:t>
            </w:r>
          </w:p>
        </w:tc>
        <w:tc>
          <w:tcPr>
            <w:tcW w:w="1147" w:type="dxa"/>
            <w:noWrap/>
            <w:hideMark/>
          </w:tcPr>
          <w:p w14:paraId="66917B44" w14:textId="77777777" w:rsidR="00A13D17" w:rsidRPr="00A13D17" w:rsidRDefault="00A13D17" w:rsidP="00A13D17">
            <w:r w:rsidRPr="00A13D17">
              <w:t>Tx08</w:t>
            </w:r>
          </w:p>
        </w:tc>
        <w:tc>
          <w:tcPr>
            <w:tcW w:w="1147" w:type="dxa"/>
            <w:noWrap/>
            <w:hideMark/>
          </w:tcPr>
          <w:p w14:paraId="7632D09E" w14:textId="77777777" w:rsidR="00A13D17" w:rsidRPr="00A13D17" w:rsidRDefault="00A13D17" w:rsidP="00A13D17">
            <w:r w:rsidRPr="00A13D17">
              <w:t>Tx09</w:t>
            </w:r>
          </w:p>
        </w:tc>
        <w:tc>
          <w:tcPr>
            <w:tcW w:w="1147" w:type="dxa"/>
            <w:noWrap/>
            <w:hideMark/>
          </w:tcPr>
          <w:p w14:paraId="167A3357" w14:textId="77777777" w:rsidR="00A13D17" w:rsidRPr="00A13D17" w:rsidRDefault="00A13D17" w:rsidP="00A13D17">
            <w:r w:rsidRPr="00A13D17">
              <w:t>Tx10</w:t>
            </w:r>
          </w:p>
        </w:tc>
      </w:tr>
      <w:tr w:rsidR="00A13D17" w:rsidRPr="00A13D17" w14:paraId="2AAFAA29" w14:textId="77777777" w:rsidTr="00A13D17">
        <w:trPr>
          <w:trHeight w:val="261"/>
        </w:trPr>
        <w:tc>
          <w:tcPr>
            <w:tcW w:w="1147" w:type="dxa"/>
            <w:noWrap/>
            <w:hideMark/>
          </w:tcPr>
          <w:p w14:paraId="2F86B182" w14:textId="77777777" w:rsidR="00A13D17" w:rsidRPr="00A13D17" w:rsidRDefault="00A13D17" w:rsidP="00A13D17">
            <w:r w:rsidRPr="00A13D17">
              <w:t>1.524183</w:t>
            </w:r>
          </w:p>
        </w:tc>
        <w:tc>
          <w:tcPr>
            <w:tcW w:w="1147" w:type="dxa"/>
            <w:noWrap/>
            <w:hideMark/>
          </w:tcPr>
          <w:p w14:paraId="5D54A79C" w14:textId="77777777" w:rsidR="00A13D17" w:rsidRPr="00A13D17" w:rsidRDefault="00A13D17" w:rsidP="00A13D17">
            <w:r w:rsidRPr="00A13D17">
              <w:t>2.403166</w:t>
            </w:r>
          </w:p>
        </w:tc>
        <w:tc>
          <w:tcPr>
            <w:tcW w:w="1147" w:type="dxa"/>
            <w:noWrap/>
            <w:hideMark/>
          </w:tcPr>
          <w:p w14:paraId="13AEEE48" w14:textId="77777777" w:rsidR="00A13D17" w:rsidRPr="00A13D17" w:rsidRDefault="00A13D17" w:rsidP="00A13D17">
            <w:r w:rsidRPr="00A13D17">
              <w:t>4.504402</w:t>
            </w:r>
          </w:p>
        </w:tc>
        <w:tc>
          <w:tcPr>
            <w:tcW w:w="1147" w:type="dxa"/>
            <w:noWrap/>
            <w:hideMark/>
          </w:tcPr>
          <w:p w14:paraId="38F7F522" w14:textId="77777777" w:rsidR="00A13D17" w:rsidRPr="00A13D17" w:rsidRDefault="00A13D17" w:rsidP="00A13D17">
            <w:r w:rsidRPr="00A13D17">
              <w:t>4.970039</w:t>
            </w:r>
          </w:p>
        </w:tc>
        <w:tc>
          <w:tcPr>
            <w:tcW w:w="1147" w:type="dxa"/>
            <w:noWrap/>
            <w:hideMark/>
          </w:tcPr>
          <w:p w14:paraId="1B83DCF0" w14:textId="77777777" w:rsidR="00A13D17" w:rsidRPr="00A13D17" w:rsidRDefault="00A13D17" w:rsidP="00A13D17">
            <w:r w:rsidRPr="00A13D17">
              <w:t>5.876511</w:t>
            </w:r>
          </w:p>
        </w:tc>
        <w:tc>
          <w:tcPr>
            <w:tcW w:w="1147" w:type="dxa"/>
            <w:noWrap/>
            <w:hideMark/>
          </w:tcPr>
          <w:p w14:paraId="2CBFB6E2" w14:textId="77777777" w:rsidR="00A13D17" w:rsidRPr="00A13D17" w:rsidRDefault="00A13D17" w:rsidP="00A13D17">
            <w:r w:rsidRPr="00A13D17">
              <w:t>2.120256</w:t>
            </w:r>
          </w:p>
        </w:tc>
        <w:tc>
          <w:tcPr>
            <w:tcW w:w="1147" w:type="dxa"/>
            <w:noWrap/>
            <w:hideMark/>
          </w:tcPr>
          <w:p w14:paraId="51D7D1D2" w14:textId="77777777" w:rsidR="00A13D17" w:rsidRPr="00A13D17" w:rsidRDefault="00A13D17" w:rsidP="00A13D17">
            <w:r w:rsidRPr="00A13D17">
              <w:t>1.732865</w:t>
            </w:r>
          </w:p>
        </w:tc>
        <w:tc>
          <w:tcPr>
            <w:tcW w:w="1147" w:type="dxa"/>
            <w:noWrap/>
            <w:hideMark/>
          </w:tcPr>
          <w:p w14:paraId="5F993755" w14:textId="77777777" w:rsidR="00A13D17" w:rsidRPr="00A13D17" w:rsidRDefault="00A13D17" w:rsidP="00A13D17">
            <w:r w:rsidRPr="00A13D17">
              <w:t>2.627339</w:t>
            </w:r>
          </w:p>
        </w:tc>
        <w:tc>
          <w:tcPr>
            <w:tcW w:w="1147" w:type="dxa"/>
            <w:noWrap/>
            <w:hideMark/>
          </w:tcPr>
          <w:p w14:paraId="13ECB41D" w14:textId="77777777" w:rsidR="00A13D17" w:rsidRPr="00A13D17" w:rsidRDefault="00A13D17" w:rsidP="00A13D17">
            <w:r w:rsidRPr="00A13D17">
              <w:t>4.246456</w:t>
            </w:r>
          </w:p>
        </w:tc>
        <w:tc>
          <w:tcPr>
            <w:tcW w:w="1147" w:type="dxa"/>
            <w:noWrap/>
            <w:hideMark/>
          </w:tcPr>
          <w:p w14:paraId="7AC67627" w14:textId="77777777" w:rsidR="00A13D17" w:rsidRPr="00A13D17" w:rsidRDefault="00A13D17" w:rsidP="00A13D17">
            <w:r w:rsidRPr="00A13D17">
              <w:t>5.225678</w:t>
            </w:r>
          </w:p>
        </w:tc>
      </w:tr>
      <w:tr w:rsidR="00A13D17" w:rsidRPr="00A13D17" w14:paraId="4100A53D" w14:textId="77777777" w:rsidTr="00A13D17">
        <w:trPr>
          <w:trHeight w:val="261"/>
        </w:trPr>
        <w:tc>
          <w:tcPr>
            <w:tcW w:w="1147" w:type="dxa"/>
            <w:noWrap/>
            <w:hideMark/>
          </w:tcPr>
          <w:p w14:paraId="301FA144" w14:textId="77777777" w:rsidR="00A13D17" w:rsidRPr="00A13D17" w:rsidRDefault="00A13D17" w:rsidP="00A13D17">
            <w:r w:rsidRPr="00A13D17">
              <w:t>1.91293</w:t>
            </w:r>
          </w:p>
        </w:tc>
        <w:tc>
          <w:tcPr>
            <w:tcW w:w="1147" w:type="dxa"/>
            <w:noWrap/>
            <w:hideMark/>
          </w:tcPr>
          <w:p w14:paraId="487A7449" w14:textId="77777777" w:rsidR="00A13D17" w:rsidRPr="00A13D17" w:rsidRDefault="00A13D17" w:rsidP="00A13D17">
            <w:r w:rsidRPr="00A13D17">
              <w:t>2.498573</w:t>
            </w:r>
          </w:p>
        </w:tc>
        <w:tc>
          <w:tcPr>
            <w:tcW w:w="1147" w:type="dxa"/>
            <w:noWrap/>
            <w:hideMark/>
          </w:tcPr>
          <w:p w14:paraId="1CCBF268" w14:textId="77777777" w:rsidR="00A13D17" w:rsidRPr="00A13D17" w:rsidRDefault="00A13D17" w:rsidP="00A13D17">
            <w:r w:rsidRPr="00A13D17">
              <w:t>3.882456</w:t>
            </w:r>
          </w:p>
        </w:tc>
        <w:tc>
          <w:tcPr>
            <w:tcW w:w="1147" w:type="dxa"/>
            <w:noWrap/>
            <w:hideMark/>
          </w:tcPr>
          <w:p w14:paraId="571F4A1C" w14:textId="77777777" w:rsidR="00A13D17" w:rsidRPr="00A13D17" w:rsidRDefault="00A13D17" w:rsidP="00A13D17">
            <w:r w:rsidRPr="00A13D17">
              <w:t>5.786951</w:t>
            </w:r>
          </w:p>
        </w:tc>
        <w:tc>
          <w:tcPr>
            <w:tcW w:w="1147" w:type="dxa"/>
            <w:noWrap/>
            <w:hideMark/>
          </w:tcPr>
          <w:p w14:paraId="666AF534" w14:textId="77777777" w:rsidR="00A13D17" w:rsidRPr="00A13D17" w:rsidRDefault="00A13D17" w:rsidP="00A13D17">
            <w:r w:rsidRPr="00A13D17">
              <w:t>5.351035</w:t>
            </w:r>
          </w:p>
        </w:tc>
        <w:tc>
          <w:tcPr>
            <w:tcW w:w="1147" w:type="dxa"/>
            <w:noWrap/>
            <w:hideMark/>
          </w:tcPr>
          <w:p w14:paraId="304DAE59" w14:textId="77777777" w:rsidR="00A13D17" w:rsidRPr="00A13D17" w:rsidRDefault="00A13D17" w:rsidP="00A13D17">
            <w:r w:rsidRPr="00A13D17">
              <w:t>2.573556</w:t>
            </w:r>
          </w:p>
        </w:tc>
        <w:tc>
          <w:tcPr>
            <w:tcW w:w="1147" w:type="dxa"/>
            <w:noWrap/>
            <w:hideMark/>
          </w:tcPr>
          <w:p w14:paraId="2F2659BC" w14:textId="77777777" w:rsidR="00A13D17" w:rsidRPr="00A13D17" w:rsidRDefault="00A13D17" w:rsidP="00A13D17">
            <w:r w:rsidRPr="00A13D17">
              <w:t>1.682977</w:t>
            </w:r>
          </w:p>
        </w:tc>
        <w:tc>
          <w:tcPr>
            <w:tcW w:w="1147" w:type="dxa"/>
            <w:noWrap/>
            <w:hideMark/>
          </w:tcPr>
          <w:p w14:paraId="6D4D4D1F" w14:textId="77777777" w:rsidR="00A13D17" w:rsidRPr="00A13D17" w:rsidRDefault="00A13D17" w:rsidP="00A13D17">
            <w:r w:rsidRPr="00A13D17">
              <w:t>3.908525</w:t>
            </w:r>
          </w:p>
        </w:tc>
        <w:tc>
          <w:tcPr>
            <w:tcW w:w="1147" w:type="dxa"/>
            <w:noWrap/>
            <w:hideMark/>
          </w:tcPr>
          <w:p w14:paraId="49949792" w14:textId="77777777" w:rsidR="00A13D17" w:rsidRPr="00A13D17" w:rsidRDefault="00A13D17" w:rsidP="00A13D17">
            <w:r w:rsidRPr="00A13D17">
              <w:t>5.707306</w:t>
            </w:r>
          </w:p>
        </w:tc>
        <w:tc>
          <w:tcPr>
            <w:tcW w:w="1147" w:type="dxa"/>
            <w:noWrap/>
            <w:hideMark/>
          </w:tcPr>
          <w:p w14:paraId="648798E0" w14:textId="77777777" w:rsidR="00A13D17" w:rsidRPr="00A13D17" w:rsidRDefault="00A13D17" w:rsidP="00A13D17">
            <w:r w:rsidRPr="00A13D17">
              <w:t>5.508714</w:t>
            </w:r>
          </w:p>
        </w:tc>
      </w:tr>
      <w:tr w:rsidR="00A13D17" w:rsidRPr="00A13D17" w14:paraId="181862DE" w14:textId="77777777" w:rsidTr="00A13D17">
        <w:trPr>
          <w:trHeight w:val="261"/>
        </w:trPr>
        <w:tc>
          <w:tcPr>
            <w:tcW w:w="1147" w:type="dxa"/>
            <w:noWrap/>
            <w:hideMark/>
          </w:tcPr>
          <w:p w14:paraId="50CFE329" w14:textId="77777777" w:rsidR="00A13D17" w:rsidRPr="00A13D17" w:rsidRDefault="00A13D17" w:rsidP="00A13D17">
            <w:r w:rsidRPr="00A13D17">
              <w:t>1.933187</w:t>
            </w:r>
          </w:p>
        </w:tc>
        <w:tc>
          <w:tcPr>
            <w:tcW w:w="1147" w:type="dxa"/>
            <w:noWrap/>
            <w:hideMark/>
          </w:tcPr>
          <w:p w14:paraId="524A791B" w14:textId="77777777" w:rsidR="00A13D17" w:rsidRPr="00A13D17" w:rsidRDefault="00A13D17" w:rsidP="00A13D17">
            <w:r w:rsidRPr="00A13D17">
              <w:t>2.288704</w:t>
            </w:r>
          </w:p>
        </w:tc>
        <w:tc>
          <w:tcPr>
            <w:tcW w:w="1147" w:type="dxa"/>
            <w:noWrap/>
            <w:hideMark/>
          </w:tcPr>
          <w:p w14:paraId="0E14D927" w14:textId="77777777" w:rsidR="00A13D17" w:rsidRPr="00A13D17" w:rsidRDefault="00A13D17" w:rsidP="00A13D17">
            <w:r w:rsidRPr="00A13D17">
              <w:t>3.639104</w:t>
            </w:r>
          </w:p>
        </w:tc>
        <w:tc>
          <w:tcPr>
            <w:tcW w:w="1147" w:type="dxa"/>
            <w:noWrap/>
            <w:hideMark/>
          </w:tcPr>
          <w:p w14:paraId="50DB6690" w14:textId="77777777" w:rsidR="00A13D17" w:rsidRPr="00A13D17" w:rsidRDefault="00A13D17" w:rsidP="00A13D17">
            <w:r w:rsidRPr="00A13D17">
              <w:t>4.493895</w:t>
            </w:r>
          </w:p>
        </w:tc>
        <w:tc>
          <w:tcPr>
            <w:tcW w:w="1147" w:type="dxa"/>
            <w:noWrap/>
            <w:hideMark/>
          </w:tcPr>
          <w:p w14:paraId="0BFA8166" w14:textId="77777777" w:rsidR="00A13D17" w:rsidRPr="00A13D17" w:rsidRDefault="00A13D17" w:rsidP="00A13D17">
            <w:r w:rsidRPr="00A13D17">
              <w:t>5.753101</w:t>
            </w:r>
          </w:p>
        </w:tc>
        <w:tc>
          <w:tcPr>
            <w:tcW w:w="1147" w:type="dxa"/>
            <w:noWrap/>
            <w:hideMark/>
          </w:tcPr>
          <w:p w14:paraId="2442ECCA" w14:textId="77777777" w:rsidR="00A13D17" w:rsidRPr="00A13D17" w:rsidRDefault="00A13D17" w:rsidP="00A13D17">
            <w:r w:rsidRPr="00A13D17">
              <w:t>1.754635</w:t>
            </w:r>
          </w:p>
        </w:tc>
        <w:tc>
          <w:tcPr>
            <w:tcW w:w="1147" w:type="dxa"/>
            <w:noWrap/>
            <w:hideMark/>
          </w:tcPr>
          <w:p w14:paraId="3682C6D8" w14:textId="77777777" w:rsidR="00A13D17" w:rsidRPr="00A13D17" w:rsidRDefault="00A13D17" w:rsidP="00A13D17">
            <w:r w:rsidRPr="00A13D17">
              <w:t>2.654766</w:t>
            </w:r>
          </w:p>
        </w:tc>
        <w:tc>
          <w:tcPr>
            <w:tcW w:w="1147" w:type="dxa"/>
            <w:noWrap/>
            <w:hideMark/>
          </w:tcPr>
          <w:p w14:paraId="52130E8E" w14:textId="77777777" w:rsidR="00A13D17" w:rsidRPr="00A13D17" w:rsidRDefault="00A13D17" w:rsidP="00A13D17">
            <w:r w:rsidRPr="00A13D17">
              <w:t>3.583957</w:t>
            </w:r>
          </w:p>
        </w:tc>
        <w:tc>
          <w:tcPr>
            <w:tcW w:w="1147" w:type="dxa"/>
            <w:noWrap/>
            <w:hideMark/>
          </w:tcPr>
          <w:p w14:paraId="40223F5E" w14:textId="77777777" w:rsidR="00A13D17" w:rsidRPr="00A13D17" w:rsidRDefault="00A13D17" w:rsidP="00A13D17">
            <w:r w:rsidRPr="00A13D17">
              <w:t>5.459522</w:t>
            </w:r>
          </w:p>
        </w:tc>
        <w:tc>
          <w:tcPr>
            <w:tcW w:w="1147" w:type="dxa"/>
            <w:noWrap/>
            <w:hideMark/>
          </w:tcPr>
          <w:p w14:paraId="7CE5D48F" w14:textId="77777777" w:rsidR="00A13D17" w:rsidRPr="00A13D17" w:rsidRDefault="00A13D17" w:rsidP="00A13D17">
            <w:r w:rsidRPr="00A13D17">
              <w:t>5.181516</w:t>
            </w:r>
          </w:p>
        </w:tc>
      </w:tr>
      <w:tr w:rsidR="00A13D17" w:rsidRPr="00A13D17" w14:paraId="08217013" w14:textId="77777777" w:rsidTr="00A13D17">
        <w:trPr>
          <w:trHeight w:val="261"/>
        </w:trPr>
        <w:tc>
          <w:tcPr>
            <w:tcW w:w="1147" w:type="dxa"/>
            <w:noWrap/>
            <w:hideMark/>
          </w:tcPr>
          <w:p w14:paraId="7A95AE4B" w14:textId="77777777" w:rsidR="00A13D17" w:rsidRPr="00A13D17" w:rsidRDefault="00A13D17" w:rsidP="00A13D17">
            <w:r w:rsidRPr="00A13D17">
              <w:t>2.355647</w:t>
            </w:r>
          </w:p>
        </w:tc>
        <w:tc>
          <w:tcPr>
            <w:tcW w:w="1147" w:type="dxa"/>
            <w:noWrap/>
            <w:hideMark/>
          </w:tcPr>
          <w:p w14:paraId="5B4C76AB" w14:textId="77777777" w:rsidR="00A13D17" w:rsidRPr="00A13D17" w:rsidRDefault="00A13D17" w:rsidP="00A13D17">
            <w:r w:rsidRPr="00A13D17">
              <w:t>2.742955</w:t>
            </w:r>
          </w:p>
        </w:tc>
        <w:tc>
          <w:tcPr>
            <w:tcW w:w="1147" w:type="dxa"/>
            <w:noWrap/>
            <w:hideMark/>
          </w:tcPr>
          <w:p w14:paraId="1F716F0A" w14:textId="77777777" w:rsidR="00A13D17" w:rsidRPr="00A13D17" w:rsidRDefault="00A13D17" w:rsidP="00A13D17">
            <w:r w:rsidRPr="00A13D17">
              <w:t>4.232347</w:t>
            </w:r>
          </w:p>
        </w:tc>
        <w:tc>
          <w:tcPr>
            <w:tcW w:w="1147" w:type="dxa"/>
            <w:noWrap/>
            <w:hideMark/>
          </w:tcPr>
          <w:p w14:paraId="5DBDA235" w14:textId="77777777" w:rsidR="00A13D17" w:rsidRPr="00A13D17" w:rsidRDefault="00A13D17" w:rsidP="00A13D17">
            <w:r w:rsidRPr="00A13D17">
              <w:t>5.868593</w:t>
            </w:r>
          </w:p>
        </w:tc>
        <w:tc>
          <w:tcPr>
            <w:tcW w:w="1147" w:type="dxa"/>
            <w:noWrap/>
            <w:hideMark/>
          </w:tcPr>
          <w:p w14:paraId="4F04A159" w14:textId="77777777" w:rsidR="00A13D17" w:rsidRPr="00A13D17" w:rsidRDefault="00A13D17" w:rsidP="00A13D17">
            <w:r w:rsidRPr="00A13D17">
              <w:t>6.902569</w:t>
            </w:r>
          </w:p>
        </w:tc>
        <w:tc>
          <w:tcPr>
            <w:tcW w:w="1147" w:type="dxa"/>
            <w:noWrap/>
            <w:hideMark/>
          </w:tcPr>
          <w:p w14:paraId="7FAEA1DA" w14:textId="77777777" w:rsidR="00A13D17" w:rsidRPr="00A13D17" w:rsidRDefault="00A13D17" w:rsidP="00A13D17">
            <w:r w:rsidRPr="00A13D17">
              <w:t>2.80506</w:t>
            </w:r>
          </w:p>
        </w:tc>
        <w:tc>
          <w:tcPr>
            <w:tcW w:w="1147" w:type="dxa"/>
            <w:noWrap/>
            <w:hideMark/>
          </w:tcPr>
          <w:p w14:paraId="6984362F" w14:textId="77777777" w:rsidR="00A13D17" w:rsidRPr="00A13D17" w:rsidRDefault="00A13D17" w:rsidP="00A13D17">
            <w:r w:rsidRPr="00A13D17">
              <w:t>2.974443</w:t>
            </w:r>
          </w:p>
        </w:tc>
        <w:tc>
          <w:tcPr>
            <w:tcW w:w="1147" w:type="dxa"/>
            <w:noWrap/>
            <w:hideMark/>
          </w:tcPr>
          <w:p w14:paraId="101F8B02" w14:textId="77777777" w:rsidR="00A13D17" w:rsidRPr="00A13D17" w:rsidRDefault="00A13D17" w:rsidP="00A13D17">
            <w:r w:rsidRPr="00A13D17">
              <w:t>4.277824</w:t>
            </w:r>
          </w:p>
        </w:tc>
        <w:tc>
          <w:tcPr>
            <w:tcW w:w="1147" w:type="dxa"/>
            <w:noWrap/>
            <w:hideMark/>
          </w:tcPr>
          <w:p w14:paraId="25248EB7" w14:textId="77777777" w:rsidR="00A13D17" w:rsidRPr="00A13D17" w:rsidRDefault="00A13D17" w:rsidP="00A13D17">
            <w:r w:rsidRPr="00A13D17">
              <w:t>4.188638</w:t>
            </w:r>
          </w:p>
        </w:tc>
        <w:tc>
          <w:tcPr>
            <w:tcW w:w="1147" w:type="dxa"/>
            <w:noWrap/>
            <w:hideMark/>
          </w:tcPr>
          <w:p w14:paraId="0683C4CC" w14:textId="77777777" w:rsidR="00A13D17" w:rsidRPr="00A13D17" w:rsidRDefault="00A13D17" w:rsidP="00A13D17">
            <w:r w:rsidRPr="00A13D17">
              <w:t>5.399628</w:t>
            </w:r>
          </w:p>
        </w:tc>
      </w:tr>
      <w:tr w:rsidR="00A13D17" w:rsidRPr="00A13D17" w14:paraId="03CBBD8A" w14:textId="77777777" w:rsidTr="00A13D17">
        <w:trPr>
          <w:trHeight w:val="261"/>
        </w:trPr>
        <w:tc>
          <w:tcPr>
            <w:tcW w:w="1147" w:type="dxa"/>
            <w:noWrap/>
            <w:hideMark/>
          </w:tcPr>
          <w:p w14:paraId="05D53198" w14:textId="77777777" w:rsidR="00A13D17" w:rsidRPr="00A13D17" w:rsidRDefault="00A13D17" w:rsidP="00A13D17">
            <w:r w:rsidRPr="00A13D17">
              <w:t>2.408008</w:t>
            </w:r>
          </w:p>
        </w:tc>
        <w:tc>
          <w:tcPr>
            <w:tcW w:w="1147" w:type="dxa"/>
            <w:noWrap/>
            <w:hideMark/>
          </w:tcPr>
          <w:p w14:paraId="5EDC3988" w14:textId="77777777" w:rsidR="00A13D17" w:rsidRPr="00A13D17" w:rsidRDefault="00A13D17" w:rsidP="00A13D17">
            <w:r w:rsidRPr="00A13D17">
              <w:t>2.336764</w:t>
            </w:r>
          </w:p>
        </w:tc>
        <w:tc>
          <w:tcPr>
            <w:tcW w:w="1147" w:type="dxa"/>
            <w:noWrap/>
            <w:hideMark/>
          </w:tcPr>
          <w:p w14:paraId="419801C7" w14:textId="77777777" w:rsidR="00A13D17" w:rsidRPr="00A13D17" w:rsidRDefault="00A13D17" w:rsidP="00A13D17">
            <w:r w:rsidRPr="00A13D17">
              <w:t>3.739222</w:t>
            </w:r>
          </w:p>
        </w:tc>
        <w:tc>
          <w:tcPr>
            <w:tcW w:w="1147" w:type="dxa"/>
            <w:noWrap/>
            <w:hideMark/>
          </w:tcPr>
          <w:p w14:paraId="7F89144B" w14:textId="77777777" w:rsidR="00A13D17" w:rsidRPr="00A13D17" w:rsidRDefault="00A13D17" w:rsidP="00A13D17">
            <w:r w:rsidRPr="00A13D17">
              <w:t>5.770746</w:t>
            </w:r>
          </w:p>
        </w:tc>
        <w:tc>
          <w:tcPr>
            <w:tcW w:w="1147" w:type="dxa"/>
            <w:noWrap/>
            <w:hideMark/>
          </w:tcPr>
          <w:p w14:paraId="48DC7BC1" w14:textId="77777777" w:rsidR="00A13D17" w:rsidRPr="00A13D17" w:rsidRDefault="00A13D17" w:rsidP="00A13D17">
            <w:r w:rsidRPr="00A13D17">
              <w:t>6.764383</w:t>
            </w:r>
          </w:p>
        </w:tc>
        <w:tc>
          <w:tcPr>
            <w:tcW w:w="1147" w:type="dxa"/>
            <w:noWrap/>
            <w:hideMark/>
          </w:tcPr>
          <w:p w14:paraId="4D84745A" w14:textId="77777777" w:rsidR="00A13D17" w:rsidRPr="00A13D17" w:rsidRDefault="00A13D17" w:rsidP="00A13D17">
            <w:r w:rsidRPr="00A13D17">
              <w:t>1.967892</w:t>
            </w:r>
          </w:p>
        </w:tc>
        <w:tc>
          <w:tcPr>
            <w:tcW w:w="1147" w:type="dxa"/>
            <w:noWrap/>
            <w:hideMark/>
          </w:tcPr>
          <w:p w14:paraId="6D708758" w14:textId="77777777" w:rsidR="00A13D17" w:rsidRPr="00A13D17" w:rsidRDefault="00A13D17" w:rsidP="00A13D17">
            <w:r w:rsidRPr="00A13D17">
              <w:t>2.435545</w:t>
            </w:r>
          </w:p>
        </w:tc>
        <w:tc>
          <w:tcPr>
            <w:tcW w:w="1147" w:type="dxa"/>
            <w:noWrap/>
            <w:hideMark/>
          </w:tcPr>
          <w:p w14:paraId="11053554" w14:textId="77777777" w:rsidR="00A13D17" w:rsidRPr="00A13D17" w:rsidRDefault="00A13D17" w:rsidP="00A13D17">
            <w:r w:rsidRPr="00A13D17">
              <w:t>4.276457</w:t>
            </w:r>
          </w:p>
        </w:tc>
        <w:tc>
          <w:tcPr>
            <w:tcW w:w="1147" w:type="dxa"/>
            <w:noWrap/>
            <w:hideMark/>
          </w:tcPr>
          <w:p w14:paraId="0FDBA2D2" w14:textId="77777777" w:rsidR="00A13D17" w:rsidRPr="00A13D17" w:rsidRDefault="00A13D17" w:rsidP="00A13D17">
            <w:r w:rsidRPr="00A13D17">
              <w:t>4.849627</w:t>
            </w:r>
          </w:p>
        </w:tc>
        <w:tc>
          <w:tcPr>
            <w:tcW w:w="1147" w:type="dxa"/>
            <w:noWrap/>
            <w:hideMark/>
          </w:tcPr>
          <w:p w14:paraId="78021AD1" w14:textId="77777777" w:rsidR="00A13D17" w:rsidRPr="00A13D17" w:rsidRDefault="00A13D17" w:rsidP="00A13D17">
            <w:r w:rsidRPr="00A13D17">
              <w:t>6.337028</w:t>
            </w:r>
          </w:p>
        </w:tc>
      </w:tr>
      <w:tr w:rsidR="00A13D17" w:rsidRPr="00A13D17" w14:paraId="2F35F435" w14:textId="77777777" w:rsidTr="00A13D17">
        <w:trPr>
          <w:trHeight w:val="261"/>
        </w:trPr>
        <w:tc>
          <w:tcPr>
            <w:tcW w:w="1147" w:type="dxa"/>
            <w:noWrap/>
            <w:hideMark/>
          </w:tcPr>
          <w:p w14:paraId="3A33031E" w14:textId="77777777" w:rsidR="00A13D17" w:rsidRPr="00A13D17" w:rsidRDefault="00A13D17" w:rsidP="00A13D17">
            <w:r w:rsidRPr="00A13D17">
              <w:t>2.261176</w:t>
            </w:r>
          </w:p>
        </w:tc>
        <w:tc>
          <w:tcPr>
            <w:tcW w:w="1147" w:type="dxa"/>
            <w:noWrap/>
            <w:hideMark/>
          </w:tcPr>
          <w:p w14:paraId="520B6147" w14:textId="77777777" w:rsidR="00A13D17" w:rsidRPr="00A13D17" w:rsidRDefault="00A13D17" w:rsidP="00A13D17">
            <w:r w:rsidRPr="00A13D17">
              <w:t>3.703564</w:t>
            </w:r>
          </w:p>
        </w:tc>
        <w:tc>
          <w:tcPr>
            <w:tcW w:w="1147" w:type="dxa"/>
            <w:noWrap/>
            <w:hideMark/>
          </w:tcPr>
          <w:p w14:paraId="199FB04B" w14:textId="77777777" w:rsidR="00A13D17" w:rsidRPr="00A13D17" w:rsidRDefault="00A13D17" w:rsidP="00A13D17">
            <w:r w:rsidRPr="00A13D17">
              <w:t>4.218324</w:t>
            </w:r>
          </w:p>
        </w:tc>
        <w:tc>
          <w:tcPr>
            <w:tcW w:w="1147" w:type="dxa"/>
            <w:noWrap/>
            <w:hideMark/>
          </w:tcPr>
          <w:p w14:paraId="1E3AFC5F" w14:textId="77777777" w:rsidR="00A13D17" w:rsidRPr="00A13D17" w:rsidRDefault="00A13D17" w:rsidP="00A13D17">
            <w:r w:rsidRPr="00A13D17">
              <w:t>5.120975</w:t>
            </w:r>
          </w:p>
        </w:tc>
        <w:tc>
          <w:tcPr>
            <w:tcW w:w="1147" w:type="dxa"/>
            <w:noWrap/>
            <w:hideMark/>
          </w:tcPr>
          <w:p w14:paraId="57F09B28" w14:textId="77777777" w:rsidR="00A13D17" w:rsidRPr="00A13D17" w:rsidRDefault="00A13D17" w:rsidP="00A13D17">
            <w:r w:rsidRPr="00A13D17">
              <w:t>5.862353</w:t>
            </w:r>
          </w:p>
        </w:tc>
        <w:tc>
          <w:tcPr>
            <w:tcW w:w="1147" w:type="dxa"/>
            <w:noWrap/>
            <w:hideMark/>
          </w:tcPr>
          <w:p w14:paraId="447D34C8" w14:textId="77777777" w:rsidR="00A13D17" w:rsidRPr="00A13D17" w:rsidRDefault="00A13D17" w:rsidP="00A13D17">
            <w:r w:rsidRPr="00A13D17">
              <w:t>1.55723</w:t>
            </w:r>
          </w:p>
        </w:tc>
        <w:tc>
          <w:tcPr>
            <w:tcW w:w="1147" w:type="dxa"/>
            <w:noWrap/>
            <w:hideMark/>
          </w:tcPr>
          <w:p w14:paraId="125EC20A" w14:textId="77777777" w:rsidR="00A13D17" w:rsidRPr="00A13D17" w:rsidRDefault="00A13D17" w:rsidP="00A13D17">
            <w:r w:rsidRPr="00A13D17">
              <w:t>2.570496</w:t>
            </w:r>
          </w:p>
        </w:tc>
        <w:tc>
          <w:tcPr>
            <w:tcW w:w="1147" w:type="dxa"/>
            <w:noWrap/>
            <w:hideMark/>
          </w:tcPr>
          <w:p w14:paraId="5846A3E4" w14:textId="77777777" w:rsidR="00A13D17" w:rsidRPr="00A13D17" w:rsidRDefault="00A13D17" w:rsidP="00A13D17">
            <w:r w:rsidRPr="00A13D17">
              <w:t>3.981837</w:t>
            </w:r>
          </w:p>
        </w:tc>
        <w:tc>
          <w:tcPr>
            <w:tcW w:w="1147" w:type="dxa"/>
            <w:noWrap/>
            <w:hideMark/>
          </w:tcPr>
          <w:p w14:paraId="290A4CC1" w14:textId="77777777" w:rsidR="00A13D17" w:rsidRPr="00A13D17" w:rsidRDefault="00A13D17" w:rsidP="00A13D17">
            <w:r w:rsidRPr="00A13D17">
              <w:t>5.151319</w:t>
            </w:r>
          </w:p>
        </w:tc>
        <w:tc>
          <w:tcPr>
            <w:tcW w:w="1147" w:type="dxa"/>
            <w:noWrap/>
            <w:hideMark/>
          </w:tcPr>
          <w:p w14:paraId="0B2F434F" w14:textId="77777777" w:rsidR="00A13D17" w:rsidRPr="00A13D17" w:rsidRDefault="00A13D17" w:rsidP="00A13D17">
            <w:r w:rsidRPr="00A13D17">
              <w:t>6.395634</w:t>
            </w:r>
          </w:p>
        </w:tc>
      </w:tr>
      <w:tr w:rsidR="00A13D17" w:rsidRPr="00A13D17" w14:paraId="33C845A8" w14:textId="77777777" w:rsidTr="00A13D17">
        <w:trPr>
          <w:trHeight w:val="261"/>
        </w:trPr>
        <w:tc>
          <w:tcPr>
            <w:tcW w:w="1147" w:type="dxa"/>
            <w:noWrap/>
            <w:hideMark/>
          </w:tcPr>
          <w:p w14:paraId="43E66C2C" w14:textId="77777777" w:rsidR="00A13D17" w:rsidRPr="00A13D17" w:rsidRDefault="00A13D17" w:rsidP="00A13D17">
            <w:r w:rsidRPr="00A13D17">
              <w:t>1.844571</w:t>
            </w:r>
          </w:p>
        </w:tc>
        <w:tc>
          <w:tcPr>
            <w:tcW w:w="1147" w:type="dxa"/>
            <w:noWrap/>
            <w:hideMark/>
          </w:tcPr>
          <w:p w14:paraId="79D0A26E" w14:textId="77777777" w:rsidR="00A13D17" w:rsidRPr="00A13D17" w:rsidRDefault="00A13D17" w:rsidP="00A13D17">
            <w:r w:rsidRPr="00A13D17">
              <w:t>3.118514</w:t>
            </w:r>
          </w:p>
        </w:tc>
        <w:tc>
          <w:tcPr>
            <w:tcW w:w="1147" w:type="dxa"/>
            <w:noWrap/>
            <w:hideMark/>
          </w:tcPr>
          <w:p w14:paraId="53F45CFB" w14:textId="77777777" w:rsidR="00A13D17" w:rsidRPr="00A13D17" w:rsidRDefault="00A13D17" w:rsidP="00A13D17">
            <w:r w:rsidRPr="00A13D17">
              <w:t>4.76122</w:t>
            </w:r>
          </w:p>
        </w:tc>
        <w:tc>
          <w:tcPr>
            <w:tcW w:w="1147" w:type="dxa"/>
            <w:noWrap/>
            <w:hideMark/>
          </w:tcPr>
          <w:p w14:paraId="609FEF4F" w14:textId="77777777" w:rsidR="00A13D17" w:rsidRPr="00A13D17" w:rsidRDefault="00A13D17" w:rsidP="00A13D17">
            <w:r w:rsidRPr="00A13D17">
              <w:t>4.812683</w:t>
            </w:r>
          </w:p>
        </w:tc>
        <w:tc>
          <w:tcPr>
            <w:tcW w:w="1147" w:type="dxa"/>
            <w:noWrap/>
            <w:hideMark/>
          </w:tcPr>
          <w:p w14:paraId="72AC99A4" w14:textId="77777777" w:rsidR="00A13D17" w:rsidRPr="00A13D17" w:rsidRDefault="00A13D17" w:rsidP="00A13D17">
            <w:r w:rsidRPr="00A13D17">
              <w:t>6.926422</w:t>
            </w:r>
          </w:p>
        </w:tc>
        <w:tc>
          <w:tcPr>
            <w:tcW w:w="1147" w:type="dxa"/>
            <w:noWrap/>
            <w:hideMark/>
          </w:tcPr>
          <w:p w14:paraId="628F10A7" w14:textId="77777777" w:rsidR="00A13D17" w:rsidRPr="00A13D17" w:rsidRDefault="00A13D17" w:rsidP="00A13D17">
            <w:r w:rsidRPr="00A13D17">
              <w:t>2.127272</w:t>
            </w:r>
          </w:p>
        </w:tc>
        <w:tc>
          <w:tcPr>
            <w:tcW w:w="1147" w:type="dxa"/>
            <w:noWrap/>
            <w:hideMark/>
          </w:tcPr>
          <w:p w14:paraId="257EBC0C" w14:textId="77777777" w:rsidR="00A13D17" w:rsidRPr="00A13D17" w:rsidRDefault="00A13D17" w:rsidP="00A13D17">
            <w:r w:rsidRPr="00A13D17">
              <w:t>3.459156</w:t>
            </w:r>
          </w:p>
        </w:tc>
        <w:tc>
          <w:tcPr>
            <w:tcW w:w="1147" w:type="dxa"/>
            <w:noWrap/>
            <w:hideMark/>
          </w:tcPr>
          <w:p w14:paraId="0A00E8FC" w14:textId="77777777" w:rsidR="00A13D17" w:rsidRPr="00A13D17" w:rsidRDefault="00A13D17" w:rsidP="00A13D17">
            <w:r w:rsidRPr="00A13D17">
              <w:t>3.992836</w:t>
            </w:r>
          </w:p>
        </w:tc>
        <w:tc>
          <w:tcPr>
            <w:tcW w:w="1147" w:type="dxa"/>
            <w:noWrap/>
            <w:hideMark/>
          </w:tcPr>
          <w:p w14:paraId="5FF6D01B" w14:textId="77777777" w:rsidR="00A13D17" w:rsidRPr="00A13D17" w:rsidRDefault="00A13D17" w:rsidP="00A13D17">
            <w:r w:rsidRPr="00A13D17">
              <w:t>4.677056</w:t>
            </w:r>
          </w:p>
        </w:tc>
        <w:tc>
          <w:tcPr>
            <w:tcW w:w="1147" w:type="dxa"/>
            <w:noWrap/>
            <w:hideMark/>
          </w:tcPr>
          <w:p w14:paraId="1A9A7D5E" w14:textId="77777777" w:rsidR="00A13D17" w:rsidRPr="00A13D17" w:rsidRDefault="00A13D17" w:rsidP="00A13D17">
            <w:r w:rsidRPr="00A13D17">
              <w:t>5.573132</w:t>
            </w:r>
          </w:p>
        </w:tc>
      </w:tr>
      <w:tr w:rsidR="00A13D17" w:rsidRPr="00A13D17" w14:paraId="6B18330F" w14:textId="77777777" w:rsidTr="00A13D17">
        <w:trPr>
          <w:trHeight w:val="261"/>
        </w:trPr>
        <w:tc>
          <w:tcPr>
            <w:tcW w:w="1147" w:type="dxa"/>
            <w:noWrap/>
            <w:hideMark/>
          </w:tcPr>
          <w:p w14:paraId="252514F3" w14:textId="77777777" w:rsidR="00A13D17" w:rsidRPr="00A13D17" w:rsidRDefault="00A13D17" w:rsidP="00A13D17">
            <w:r w:rsidRPr="00A13D17">
              <w:t>2.231398</w:t>
            </w:r>
          </w:p>
        </w:tc>
        <w:tc>
          <w:tcPr>
            <w:tcW w:w="1147" w:type="dxa"/>
            <w:noWrap/>
            <w:hideMark/>
          </w:tcPr>
          <w:p w14:paraId="1AA17CBB" w14:textId="77777777" w:rsidR="00A13D17" w:rsidRPr="00A13D17" w:rsidRDefault="00A13D17" w:rsidP="00A13D17">
            <w:r w:rsidRPr="00A13D17">
              <w:t>2.464123</w:t>
            </w:r>
          </w:p>
        </w:tc>
        <w:tc>
          <w:tcPr>
            <w:tcW w:w="1147" w:type="dxa"/>
            <w:noWrap/>
            <w:hideMark/>
          </w:tcPr>
          <w:p w14:paraId="403ACC3A" w14:textId="77777777" w:rsidR="00A13D17" w:rsidRPr="00A13D17" w:rsidRDefault="00A13D17" w:rsidP="00A13D17">
            <w:r w:rsidRPr="00A13D17">
              <w:t>4.744039</w:t>
            </w:r>
          </w:p>
        </w:tc>
        <w:tc>
          <w:tcPr>
            <w:tcW w:w="1147" w:type="dxa"/>
            <w:noWrap/>
            <w:hideMark/>
          </w:tcPr>
          <w:p w14:paraId="2AB9B30D" w14:textId="77777777" w:rsidR="00A13D17" w:rsidRPr="00A13D17" w:rsidRDefault="00A13D17" w:rsidP="00A13D17">
            <w:r w:rsidRPr="00A13D17">
              <w:t>5.74341</w:t>
            </w:r>
          </w:p>
        </w:tc>
        <w:tc>
          <w:tcPr>
            <w:tcW w:w="1147" w:type="dxa"/>
            <w:noWrap/>
            <w:hideMark/>
          </w:tcPr>
          <w:p w14:paraId="3116B55E" w14:textId="77777777" w:rsidR="00A13D17" w:rsidRPr="00A13D17" w:rsidRDefault="00A13D17" w:rsidP="00A13D17">
            <w:r w:rsidRPr="00A13D17">
              <w:t>6.380425</w:t>
            </w:r>
          </w:p>
        </w:tc>
        <w:tc>
          <w:tcPr>
            <w:tcW w:w="1147" w:type="dxa"/>
            <w:noWrap/>
            <w:hideMark/>
          </w:tcPr>
          <w:p w14:paraId="4F38A11A" w14:textId="77777777" w:rsidR="00A13D17" w:rsidRPr="00A13D17" w:rsidRDefault="00A13D17" w:rsidP="00A13D17">
            <w:r w:rsidRPr="00A13D17">
              <w:t>1.449465</w:t>
            </w:r>
          </w:p>
        </w:tc>
        <w:tc>
          <w:tcPr>
            <w:tcW w:w="1147" w:type="dxa"/>
            <w:noWrap/>
            <w:hideMark/>
          </w:tcPr>
          <w:p w14:paraId="4A894700" w14:textId="77777777" w:rsidR="00A13D17" w:rsidRPr="00A13D17" w:rsidRDefault="00A13D17" w:rsidP="00A13D17">
            <w:r w:rsidRPr="00A13D17">
              <w:t>2.656385</w:t>
            </w:r>
          </w:p>
        </w:tc>
        <w:tc>
          <w:tcPr>
            <w:tcW w:w="1147" w:type="dxa"/>
            <w:noWrap/>
            <w:hideMark/>
          </w:tcPr>
          <w:p w14:paraId="0F759BB3" w14:textId="77777777" w:rsidR="00A13D17" w:rsidRPr="00A13D17" w:rsidRDefault="00A13D17" w:rsidP="00A13D17">
            <w:r w:rsidRPr="00A13D17">
              <w:t>3.813241</w:t>
            </w:r>
          </w:p>
        </w:tc>
        <w:tc>
          <w:tcPr>
            <w:tcW w:w="1147" w:type="dxa"/>
            <w:noWrap/>
            <w:hideMark/>
          </w:tcPr>
          <w:p w14:paraId="2DE2ED8E" w14:textId="77777777" w:rsidR="00A13D17" w:rsidRPr="00A13D17" w:rsidRDefault="00A13D17" w:rsidP="00A13D17">
            <w:r w:rsidRPr="00A13D17">
              <w:t>5.378192</w:t>
            </w:r>
          </w:p>
        </w:tc>
        <w:tc>
          <w:tcPr>
            <w:tcW w:w="1147" w:type="dxa"/>
            <w:noWrap/>
            <w:hideMark/>
          </w:tcPr>
          <w:p w14:paraId="75C03E05" w14:textId="77777777" w:rsidR="00A13D17" w:rsidRPr="00A13D17" w:rsidRDefault="00A13D17" w:rsidP="00A13D17">
            <w:r w:rsidRPr="00A13D17">
              <w:t>5.577316</w:t>
            </w:r>
          </w:p>
        </w:tc>
      </w:tr>
      <w:tr w:rsidR="00A13D17" w:rsidRPr="00A13D17" w14:paraId="4D544F3E" w14:textId="77777777" w:rsidTr="00A13D17">
        <w:trPr>
          <w:trHeight w:val="261"/>
        </w:trPr>
        <w:tc>
          <w:tcPr>
            <w:tcW w:w="1147" w:type="dxa"/>
            <w:noWrap/>
            <w:hideMark/>
          </w:tcPr>
          <w:p w14:paraId="1A6BC05C" w14:textId="77777777" w:rsidR="00A13D17" w:rsidRPr="00A13D17" w:rsidRDefault="00A13D17" w:rsidP="00A13D17">
            <w:r w:rsidRPr="00A13D17">
              <w:t>1.653158</w:t>
            </w:r>
          </w:p>
        </w:tc>
        <w:tc>
          <w:tcPr>
            <w:tcW w:w="1147" w:type="dxa"/>
            <w:noWrap/>
            <w:hideMark/>
          </w:tcPr>
          <w:p w14:paraId="32BF5147" w14:textId="77777777" w:rsidR="00A13D17" w:rsidRPr="00A13D17" w:rsidRDefault="00A13D17" w:rsidP="00A13D17">
            <w:r w:rsidRPr="00A13D17">
              <w:t>3.428921</w:t>
            </w:r>
          </w:p>
        </w:tc>
        <w:tc>
          <w:tcPr>
            <w:tcW w:w="1147" w:type="dxa"/>
            <w:noWrap/>
            <w:hideMark/>
          </w:tcPr>
          <w:p w14:paraId="709DF20C" w14:textId="77777777" w:rsidR="00A13D17" w:rsidRPr="00A13D17" w:rsidRDefault="00A13D17" w:rsidP="00A13D17">
            <w:r w:rsidRPr="00A13D17">
              <w:t>4.418735</w:t>
            </w:r>
          </w:p>
        </w:tc>
        <w:tc>
          <w:tcPr>
            <w:tcW w:w="1147" w:type="dxa"/>
            <w:noWrap/>
            <w:hideMark/>
          </w:tcPr>
          <w:p w14:paraId="765BADB8" w14:textId="77777777" w:rsidR="00A13D17" w:rsidRPr="00A13D17" w:rsidRDefault="00A13D17" w:rsidP="00A13D17">
            <w:r w:rsidRPr="00A13D17">
              <w:t>5.863688</w:t>
            </w:r>
          </w:p>
        </w:tc>
        <w:tc>
          <w:tcPr>
            <w:tcW w:w="1147" w:type="dxa"/>
            <w:noWrap/>
            <w:hideMark/>
          </w:tcPr>
          <w:p w14:paraId="36245352" w14:textId="77777777" w:rsidR="00A13D17" w:rsidRPr="00A13D17" w:rsidRDefault="00A13D17" w:rsidP="00A13D17">
            <w:r w:rsidRPr="00A13D17">
              <w:t>8.881429</w:t>
            </w:r>
          </w:p>
        </w:tc>
        <w:tc>
          <w:tcPr>
            <w:tcW w:w="1147" w:type="dxa"/>
            <w:noWrap/>
            <w:hideMark/>
          </w:tcPr>
          <w:p w14:paraId="2A9D44C9" w14:textId="77777777" w:rsidR="00A13D17" w:rsidRPr="00A13D17" w:rsidRDefault="00A13D17" w:rsidP="00A13D17">
            <w:r w:rsidRPr="00A13D17">
              <w:t>1.562995</w:t>
            </w:r>
          </w:p>
        </w:tc>
        <w:tc>
          <w:tcPr>
            <w:tcW w:w="1147" w:type="dxa"/>
            <w:noWrap/>
            <w:hideMark/>
          </w:tcPr>
          <w:p w14:paraId="6E649E3F" w14:textId="77777777" w:rsidR="00A13D17" w:rsidRPr="00A13D17" w:rsidRDefault="00A13D17" w:rsidP="00A13D17">
            <w:r w:rsidRPr="00A13D17">
              <w:t>3.30259</w:t>
            </w:r>
          </w:p>
        </w:tc>
        <w:tc>
          <w:tcPr>
            <w:tcW w:w="1147" w:type="dxa"/>
            <w:noWrap/>
            <w:hideMark/>
          </w:tcPr>
          <w:p w14:paraId="2517BED0" w14:textId="77777777" w:rsidR="00A13D17" w:rsidRPr="00A13D17" w:rsidRDefault="00A13D17" w:rsidP="00A13D17">
            <w:r w:rsidRPr="00A13D17">
              <w:t>4.45691</w:t>
            </w:r>
          </w:p>
        </w:tc>
        <w:tc>
          <w:tcPr>
            <w:tcW w:w="1147" w:type="dxa"/>
            <w:noWrap/>
            <w:hideMark/>
          </w:tcPr>
          <w:p w14:paraId="1B000902" w14:textId="77777777" w:rsidR="00A13D17" w:rsidRPr="00A13D17" w:rsidRDefault="00A13D17" w:rsidP="00A13D17">
            <w:r w:rsidRPr="00A13D17">
              <w:t>4.952795</w:t>
            </w:r>
          </w:p>
        </w:tc>
        <w:tc>
          <w:tcPr>
            <w:tcW w:w="1147" w:type="dxa"/>
            <w:noWrap/>
            <w:hideMark/>
          </w:tcPr>
          <w:p w14:paraId="6B66443A" w14:textId="77777777" w:rsidR="00A13D17" w:rsidRPr="00A13D17" w:rsidRDefault="00A13D17" w:rsidP="00A13D17">
            <w:r w:rsidRPr="00A13D17">
              <w:t>6.502261</w:t>
            </w:r>
          </w:p>
        </w:tc>
      </w:tr>
      <w:tr w:rsidR="00A13D17" w:rsidRPr="00A13D17" w14:paraId="484ED879" w14:textId="77777777" w:rsidTr="00A13D17">
        <w:trPr>
          <w:trHeight w:val="261"/>
        </w:trPr>
        <w:tc>
          <w:tcPr>
            <w:tcW w:w="1147" w:type="dxa"/>
            <w:noWrap/>
            <w:hideMark/>
          </w:tcPr>
          <w:p w14:paraId="3670E633" w14:textId="77777777" w:rsidR="00A13D17" w:rsidRPr="00A13D17" w:rsidRDefault="00A13D17" w:rsidP="00A13D17">
            <w:r w:rsidRPr="00A13D17">
              <w:t>2.514627</w:t>
            </w:r>
          </w:p>
        </w:tc>
        <w:tc>
          <w:tcPr>
            <w:tcW w:w="1147" w:type="dxa"/>
            <w:noWrap/>
            <w:hideMark/>
          </w:tcPr>
          <w:p w14:paraId="243C02DA" w14:textId="77777777" w:rsidR="00A13D17" w:rsidRPr="00A13D17" w:rsidRDefault="00A13D17" w:rsidP="00A13D17">
            <w:r w:rsidRPr="00A13D17">
              <w:t>2.863563</w:t>
            </w:r>
          </w:p>
        </w:tc>
        <w:tc>
          <w:tcPr>
            <w:tcW w:w="1147" w:type="dxa"/>
            <w:noWrap/>
            <w:hideMark/>
          </w:tcPr>
          <w:p w14:paraId="2D46343F" w14:textId="77777777" w:rsidR="00A13D17" w:rsidRPr="00A13D17" w:rsidRDefault="00A13D17" w:rsidP="00A13D17">
            <w:r w:rsidRPr="00A13D17">
              <w:t>5.700335</w:t>
            </w:r>
          </w:p>
        </w:tc>
        <w:tc>
          <w:tcPr>
            <w:tcW w:w="1147" w:type="dxa"/>
            <w:noWrap/>
            <w:hideMark/>
          </w:tcPr>
          <w:p w14:paraId="794F2090" w14:textId="77777777" w:rsidR="00A13D17" w:rsidRPr="00A13D17" w:rsidRDefault="00A13D17" w:rsidP="00A13D17">
            <w:r w:rsidRPr="00A13D17">
              <w:t>4.981216</w:t>
            </w:r>
          </w:p>
        </w:tc>
        <w:tc>
          <w:tcPr>
            <w:tcW w:w="1147" w:type="dxa"/>
            <w:noWrap/>
            <w:hideMark/>
          </w:tcPr>
          <w:p w14:paraId="6BA11FAF" w14:textId="77777777" w:rsidR="00A13D17" w:rsidRPr="00A13D17" w:rsidRDefault="00A13D17" w:rsidP="00A13D17">
            <w:r w:rsidRPr="00A13D17">
              <w:t>6.151939</w:t>
            </w:r>
          </w:p>
        </w:tc>
        <w:tc>
          <w:tcPr>
            <w:tcW w:w="1147" w:type="dxa"/>
            <w:noWrap/>
            <w:hideMark/>
          </w:tcPr>
          <w:p w14:paraId="1F4961A8" w14:textId="77777777" w:rsidR="00A13D17" w:rsidRPr="00A13D17" w:rsidRDefault="00A13D17" w:rsidP="00A13D17">
            <w:r w:rsidRPr="00A13D17">
              <w:t>1.589787</w:t>
            </w:r>
          </w:p>
        </w:tc>
        <w:tc>
          <w:tcPr>
            <w:tcW w:w="1147" w:type="dxa"/>
            <w:noWrap/>
            <w:hideMark/>
          </w:tcPr>
          <w:p w14:paraId="5D341EDB" w14:textId="77777777" w:rsidR="00A13D17" w:rsidRPr="00A13D17" w:rsidRDefault="00A13D17" w:rsidP="00A13D17">
            <w:r w:rsidRPr="00A13D17">
              <w:t>3.590348</w:t>
            </w:r>
          </w:p>
        </w:tc>
        <w:tc>
          <w:tcPr>
            <w:tcW w:w="1147" w:type="dxa"/>
            <w:noWrap/>
            <w:hideMark/>
          </w:tcPr>
          <w:p w14:paraId="33909392" w14:textId="77777777" w:rsidR="00A13D17" w:rsidRPr="00A13D17" w:rsidRDefault="00A13D17" w:rsidP="00A13D17">
            <w:r w:rsidRPr="00A13D17">
              <w:t>4.149036</w:t>
            </w:r>
          </w:p>
        </w:tc>
        <w:tc>
          <w:tcPr>
            <w:tcW w:w="1147" w:type="dxa"/>
            <w:noWrap/>
            <w:hideMark/>
          </w:tcPr>
          <w:p w14:paraId="4C7A23FA" w14:textId="77777777" w:rsidR="00A13D17" w:rsidRPr="00A13D17" w:rsidRDefault="00A13D17" w:rsidP="00A13D17">
            <w:r w:rsidRPr="00A13D17">
              <w:t>6.250473</w:t>
            </w:r>
          </w:p>
        </w:tc>
        <w:tc>
          <w:tcPr>
            <w:tcW w:w="1147" w:type="dxa"/>
            <w:noWrap/>
            <w:hideMark/>
          </w:tcPr>
          <w:p w14:paraId="04C302CB" w14:textId="77777777" w:rsidR="00A13D17" w:rsidRPr="00A13D17" w:rsidRDefault="00A13D17" w:rsidP="00A13D17">
            <w:r w:rsidRPr="00A13D17">
              <w:t>7.778255</w:t>
            </w:r>
          </w:p>
        </w:tc>
      </w:tr>
      <w:tr w:rsidR="00A13D17" w:rsidRPr="00A13D17" w14:paraId="797AF691" w14:textId="77777777" w:rsidTr="00A13D17">
        <w:trPr>
          <w:trHeight w:val="261"/>
        </w:trPr>
        <w:tc>
          <w:tcPr>
            <w:tcW w:w="1147" w:type="dxa"/>
            <w:noWrap/>
            <w:hideMark/>
          </w:tcPr>
          <w:p w14:paraId="13D372AD" w14:textId="77777777" w:rsidR="00A13D17" w:rsidRPr="00A13D17" w:rsidRDefault="00A13D17" w:rsidP="00A13D17">
            <w:pPr>
              <w:rPr>
                <w:b/>
                <w:bCs/>
              </w:rPr>
            </w:pPr>
            <w:r w:rsidRPr="00A13D17">
              <w:rPr>
                <w:b/>
                <w:bCs/>
              </w:rPr>
              <w:t>2.063888</w:t>
            </w:r>
          </w:p>
        </w:tc>
        <w:tc>
          <w:tcPr>
            <w:tcW w:w="1147" w:type="dxa"/>
            <w:noWrap/>
            <w:hideMark/>
          </w:tcPr>
          <w:p w14:paraId="31E30CB9" w14:textId="77777777" w:rsidR="00A13D17" w:rsidRPr="00A13D17" w:rsidRDefault="00A13D17" w:rsidP="00A13D17">
            <w:pPr>
              <w:rPr>
                <w:b/>
                <w:bCs/>
              </w:rPr>
            </w:pPr>
            <w:r w:rsidRPr="00A13D17">
              <w:rPr>
                <w:b/>
                <w:bCs/>
              </w:rPr>
              <w:t>2.784885</w:t>
            </w:r>
          </w:p>
        </w:tc>
        <w:tc>
          <w:tcPr>
            <w:tcW w:w="1147" w:type="dxa"/>
            <w:noWrap/>
            <w:hideMark/>
          </w:tcPr>
          <w:p w14:paraId="6E6BDFAF" w14:textId="77777777" w:rsidR="00A13D17" w:rsidRPr="00A13D17" w:rsidRDefault="00A13D17" w:rsidP="00A13D17">
            <w:pPr>
              <w:rPr>
                <w:b/>
                <w:bCs/>
              </w:rPr>
            </w:pPr>
            <w:r w:rsidRPr="00A13D17">
              <w:rPr>
                <w:b/>
                <w:bCs/>
              </w:rPr>
              <w:t>4.384018</w:t>
            </w:r>
          </w:p>
        </w:tc>
        <w:tc>
          <w:tcPr>
            <w:tcW w:w="1147" w:type="dxa"/>
            <w:noWrap/>
            <w:hideMark/>
          </w:tcPr>
          <w:p w14:paraId="3B712B8B" w14:textId="77777777" w:rsidR="00A13D17" w:rsidRPr="00A13D17" w:rsidRDefault="00A13D17" w:rsidP="00A13D17">
            <w:pPr>
              <w:rPr>
                <w:b/>
                <w:bCs/>
              </w:rPr>
            </w:pPr>
            <w:r w:rsidRPr="00A13D17">
              <w:rPr>
                <w:b/>
                <w:bCs/>
              </w:rPr>
              <w:t>5.34122</w:t>
            </w:r>
          </w:p>
        </w:tc>
        <w:tc>
          <w:tcPr>
            <w:tcW w:w="1147" w:type="dxa"/>
            <w:noWrap/>
            <w:hideMark/>
          </w:tcPr>
          <w:p w14:paraId="7FA04DC8" w14:textId="77777777" w:rsidR="00A13D17" w:rsidRPr="00A13D17" w:rsidRDefault="00A13D17" w:rsidP="00A13D17">
            <w:pPr>
              <w:rPr>
                <w:b/>
                <w:bCs/>
              </w:rPr>
            </w:pPr>
            <w:r w:rsidRPr="00A13D17">
              <w:rPr>
                <w:b/>
                <w:bCs/>
              </w:rPr>
              <w:t>6.485017</w:t>
            </w:r>
          </w:p>
        </w:tc>
        <w:tc>
          <w:tcPr>
            <w:tcW w:w="1147" w:type="dxa"/>
            <w:noWrap/>
            <w:hideMark/>
          </w:tcPr>
          <w:p w14:paraId="43D4ED23" w14:textId="77777777" w:rsidR="00A13D17" w:rsidRPr="00A13D17" w:rsidRDefault="00A13D17" w:rsidP="00A13D17">
            <w:pPr>
              <w:rPr>
                <w:b/>
                <w:bCs/>
              </w:rPr>
            </w:pPr>
            <w:r w:rsidRPr="00A13D17">
              <w:rPr>
                <w:b/>
                <w:bCs/>
              </w:rPr>
              <w:t>1.950815</w:t>
            </w:r>
          </w:p>
        </w:tc>
        <w:tc>
          <w:tcPr>
            <w:tcW w:w="1147" w:type="dxa"/>
            <w:noWrap/>
            <w:hideMark/>
          </w:tcPr>
          <w:p w14:paraId="5A9A3EBD" w14:textId="77777777" w:rsidR="00A13D17" w:rsidRPr="00A13D17" w:rsidRDefault="00A13D17" w:rsidP="00A13D17">
            <w:pPr>
              <w:rPr>
                <w:b/>
                <w:bCs/>
              </w:rPr>
            </w:pPr>
            <w:r w:rsidRPr="00A13D17">
              <w:rPr>
                <w:b/>
                <w:bCs/>
              </w:rPr>
              <w:t>2.705957</w:t>
            </w:r>
          </w:p>
        </w:tc>
        <w:tc>
          <w:tcPr>
            <w:tcW w:w="1147" w:type="dxa"/>
            <w:noWrap/>
            <w:hideMark/>
          </w:tcPr>
          <w:p w14:paraId="6A65CF7F" w14:textId="77777777" w:rsidR="00A13D17" w:rsidRPr="00A13D17" w:rsidRDefault="00A13D17" w:rsidP="00A13D17">
            <w:pPr>
              <w:rPr>
                <w:b/>
                <w:bCs/>
              </w:rPr>
            </w:pPr>
            <w:r w:rsidRPr="00A13D17">
              <w:rPr>
                <w:b/>
                <w:bCs/>
              </w:rPr>
              <w:t>3.906796</w:t>
            </w:r>
          </w:p>
        </w:tc>
        <w:tc>
          <w:tcPr>
            <w:tcW w:w="1147" w:type="dxa"/>
            <w:noWrap/>
            <w:hideMark/>
          </w:tcPr>
          <w:p w14:paraId="5ED6181F" w14:textId="77777777" w:rsidR="00A13D17" w:rsidRPr="00A13D17" w:rsidRDefault="00A13D17" w:rsidP="00A13D17">
            <w:pPr>
              <w:rPr>
                <w:b/>
                <w:bCs/>
              </w:rPr>
            </w:pPr>
            <w:r w:rsidRPr="00A13D17">
              <w:rPr>
                <w:b/>
                <w:bCs/>
              </w:rPr>
              <w:t>5.086138</w:t>
            </w:r>
          </w:p>
        </w:tc>
        <w:tc>
          <w:tcPr>
            <w:tcW w:w="1147" w:type="dxa"/>
            <w:noWrap/>
            <w:hideMark/>
          </w:tcPr>
          <w:p w14:paraId="5668470F" w14:textId="77777777" w:rsidR="00A13D17" w:rsidRPr="00A13D17" w:rsidRDefault="00A13D17" w:rsidP="00A13D17">
            <w:pPr>
              <w:rPr>
                <w:b/>
                <w:bCs/>
              </w:rPr>
            </w:pPr>
            <w:r w:rsidRPr="00A13D17">
              <w:rPr>
                <w:b/>
                <w:bCs/>
              </w:rPr>
              <w:t>5.947916</w:t>
            </w:r>
          </w:p>
        </w:tc>
      </w:tr>
    </w:tbl>
    <w:p w14:paraId="12685959" w14:textId="23B48D42" w:rsidR="00435557" w:rsidRDefault="00435557" w:rsidP="00F529BC"/>
    <w:p w14:paraId="33B845B9" w14:textId="77777777" w:rsidR="00A13D1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50"/>
        <w:gridCol w:w="1150"/>
        <w:gridCol w:w="1150"/>
        <w:gridCol w:w="1150"/>
        <w:gridCol w:w="1150"/>
        <w:gridCol w:w="1150"/>
        <w:gridCol w:w="1150"/>
        <w:gridCol w:w="1150"/>
        <w:gridCol w:w="1150"/>
        <w:gridCol w:w="1150"/>
      </w:tblGrid>
      <w:tr w:rsidR="00A13D17" w:rsidRPr="00A13D17" w14:paraId="5AA92D22" w14:textId="77777777" w:rsidTr="00A13D17">
        <w:trPr>
          <w:trHeight w:val="261"/>
        </w:trPr>
        <w:tc>
          <w:tcPr>
            <w:tcW w:w="1150" w:type="dxa"/>
            <w:noWrap/>
            <w:hideMark/>
          </w:tcPr>
          <w:p w14:paraId="3F57A89E" w14:textId="77777777" w:rsidR="00A13D17" w:rsidRPr="00A13D17" w:rsidRDefault="00A13D17" w:rsidP="00A13D17">
            <w:r w:rsidRPr="00A13D17">
              <w:t>Tx01</w:t>
            </w:r>
          </w:p>
        </w:tc>
        <w:tc>
          <w:tcPr>
            <w:tcW w:w="1150" w:type="dxa"/>
            <w:noWrap/>
            <w:hideMark/>
          </w:tcPr>
          <w:p w14:paraId="20EC8A25" w14:textId="77777777" w:rsidR="00A13D17" w:rsidRPr="00A13D17" w:rsidRDefault="00A13D17" w:rsidP="00A13D17">
            <w:r w:rsidRPr="00A13D17">
              <w:t>Tx02</w:t>
            </w:r>
          </w:p>
        </w:tc>
        <w:tc>
          <w:tcPr>
            <w:tcW w:w="1150" w:type="dxa"/>
            <w:noWrap/>
            <w:hideMark/>
          </w:tcPr>
          <w:p w14:paraId="2D7C71A1" w14:textId="77777777" w:rsidR="00A13D17" w:rsidRPr="00A13D17" w:rsidRDefault="00A13D17" w:rsidP="00A13D17">
            <w:r w:rsidRPr="00A13D17">
              <w:t>Tx03</w:t>
            </w:r>
          </w:p>
        </w:tc>
        <w:tc>
          <w:tcPr>
            <w:tcW w:w="1150" w:type="dxa"/>
            <w:noWrap/>
            <w:hideMark/>
          </w:tcPr>
          <w:p w14:paraId="1A1FEC35" w14:textId="77777777" w:rsidR="00A13D17" w:rsidRPr="00A13D17" w:rsidRDefault="00A13D17" w:rsidP="00A13D17">
            <w:r w:rsidRPr="00A13D17">
              <w:t>Tx04</w:t>
            </w:r>
          </w:p>
        </w:tc>
        <w:tc>
          <w:tcPr>
            <w:tcW w:w="1150" w:type="dxa"/>
            <w:noWrap/>
            <w:hideMark/>
          </w:tcPr>
          <w:p w14:paraId="55B56201" w14:textId="77777777" w:rsidR="00A13D17" w:rsidRPr="00A13D17" w:rsidRDefault="00A13D17" w:rsidP="00A13D17">
            <w:r w:rsidRPr="00A13D17">
              <w:t>Tx05</w:t>
            </w:r>
          </w:p>
        </w:tc>
        <w:tc>
          <w:tcPr>
            <w:tcW w:w="1150" w:type="dxa"/>
            <w:noWrap/>
            <w:hideMark/>
          </w:tcPr>
          <w:p w14:paraId="2A7D9569" w14:textId="77777777" w:rsidR="00A13D17" w:rsidRPr="00A13D17" w:rsidRDefault="00A13D17" w:rsidP="00A13D17">
            <w:r w:rsidRPr="00A13D17">
              <w:t>Tx06</w:t>
            </w:r>
          </w:p>
        </w:tc>
        <w:tc>
          <w:tcPr>
            <w:tcW w:w="1150" w:type="dxa"/>
            <w:noWrap/>
            <w:hideMark/>
          </w:tcPr>
          <w:p w14:paraId="2ED996D7" w14:textId="77777777" w:rsidR="00A13D17" w:rsidRPr="00A13D17" w:rsidRDefault="00A13D17" w:rsidP="00A13D17">
            <w:r w:rsidRPr="00A13D17">
              <w:t>Tx07</w:t>
            </w:r>
          </w:p>
        </w:tc>
        <w:tc>
          <w:tcPr>
            <w:tcW w:w="1150" w:type="dxa"/>
            <w:noWrap/>
            <w:hideMark/>
          </w:tcPr>
          <w:p w14:paraId="6C7C8AB2" w14:textId="77777777" w:rsidR="00A13D17" w:rsidRPr="00A13D17" w:rsidRDefault="00A13D17" w:rsidP="00A13D17">
            <w:r w:rsidRPr="00A13D17">
              <w:t>Tx08</w:t>
            </w:r>
          </w:p>
        </w:tc>
        <w:tc>
          <w:tcPr>
            <w:tcW w:w="1150" w:type="dxa"/>
            <w:noWrap/>
            <w:hideMark/>
          </w:tcPr>
          <w:p w14:paraId="00E1D1A5" w14:textId="77777777" w:rsidR="00A13D17" w:rsidRPr="00A13D17" w:rsidRDefault="00A13D17" w:rsidP="00A13D17">
            <w:r w:rsidRPr="00A13D17">
              <w:t>Tx09</w:t>
            </w:r>
          </w:p>
        </w:tc>
        <w:tc>
          <w:tcPr>
            <w:tcW w:w="1150" w:type="dxa"/>
            <w:noWrap/>
            <w:hideMark/>
          </w:tcPr>
          <w:p w14:paraId="72344788" w14:textId="77777777" w:rsidR="00A13D17" w:rsidRPr="00A13D17" w:rsidRDefault="00A13D17" w:rsidP="00A13D17">
            <w:r w:rsidRPr="00A13D17">
              <w:t>Tx10</w:t>
            </w:r>
          </w:p>
        </w:tc>
      </w:tr>
      <w:tr w:rsidR="00A13D17" w:rsidRPr="00A13D17" w14:paraId="6E204CCD" w14:textId="77777777" w:rsidTr="00A13D17">
        <w:trPr>
          <w:trHeight w:val="261"/>
        </w:trPr>
        <w:tc>
          <w:tcPr>
            <w:tcW w:w="1150" w:type="dxa"/>
            <w:noWrap/>
            <w:hideMark/>
          </w:tcPr>
          <w:p w14:paraId="273558FB" w14:textId="77777777" w:rsidR="00A13D17" w:rsidRPr="00A13D17" w:rsidRDefault="00A13D17" w:rsidP="00A13D17">
            <w:r w:rsidRPr="00A13D17">
              <w:t>1.959161</w:t>
            </w:r>
          </w:p>
        </w:tc>
        <w:tc>
          <w:tcPr>
            <w:tcW w:w="1150" w:type="dxa"/>
            <w:noWrap/>
            <w:hideMark/>
          </w:tcPr>
          <w:p w14:paraId="44A350AD" w14:textId="77777777" w:rsidR="00A13D17" w:rsidRPr="00A13D17" w:rsidRDefault="00A13D17" w:rsidP="00A13D17">
            <w:r w:rsidRPr="00A13D17">
              <w:t>2.986955</w:t>
            </w:r>
          </w:p>
        </w:tc>
        <w:tc>
          <w:tcPr>
            <w:tcW w:w="1150" w:type="dxa"/>
            <w:noWrap/>
            <w:hideMark/>
          </w:tcPr>
          <w:p w14:paraId="485ADF3A" w14:textId="77777777" w:rsidR="00A13D17" w:rsidRPr="00A13D17" w:rsidRDefault="00A13D17" w:rsidP="00A13D17">
            <w:r w:rsidRPr="00A13D17">
              <w:t>4.344513</w:t>
            </w:r>
          </w:p>
        </w:tc>
        <w:tc>
          <w:tcPr>
            <w:tcW w:w="1150" w:type="dxa"/>
            <w:noWrap/>
            <w:hideMark/>
          </w:tcPr>
          <w:p w14:paraId="6132A0DD" w14:textId="77777777" w:rsidR="00A13D17" w:rsidRPr="00A13D17" w:rsidRDefault="00A13D17" w:rsidP="00A13D17">
            <w:r w:rsidRPr="00A13D17">
              <w:t>5.782628</w:t>
            </w:r>
          </w:p>
        </w:tc>
        <w:tc>
          <w:tcPr>
            <w:tcW w:w="1150" w:type="dxa"/>
            <w:noWrap/>
            <w:hideMark/>
          </w:tcPr>
          <w:p w14:paraId="6E523498" w14:textId="77777777" w:rsidR="00A13D17" w:rsidRPr="00A13D17" w:rsidRDefault="00A13D17" w:rsidP="00A13D17">
            <w:r w:rsidRPr="00A13D17">
              <w:t>5.894591</w:t>
            </w:r>
          </w:p>
        </w:tc>
        <w:tc>
          <w:tcPr>
            <w:tcW w:w="1150" w:type="dxa"/>
            <w:noWrap/>
            <w:hideMark/>
          </w:tcPr>
          <w:p w14:paraId="62B8A427" w14:textId="77777777" w:rsidR="00A13D17" w:rsidRPr="00A13D17" w:rsidRDefault="00A13D17" w:rsidP="00A13D17">
            <w:r w:rsidRPr="00A13D17">
              <w:t>2.637136</w:t>
            </w:r>
          </w:p>
        </w:tc>
        <w:tc>
          <w:tcPr>
            <w:tcW w:w="1150" w:type="dxa"/>
            <w:noWrap/>
            <w:hideMark/>
          </w:tcPr>
          <w:p w14:paraId="607E4C99" w14:textId="77777777" w:rsidR="00A13D17" w:rsidRPr="00A13D17" w:rsidRDefault="00A13D17" w:rsidP="00A13D17">
            <w:r w:rsidRPr="00A13D17">
              <w:t>2.387756</w:t>
            </w:r>
          </w:p>
        </w:tc>
        <w:tc>
          <w:tcPr>
            <w:tcW w:w="1150" w:type="dxa"/>
            <w:noWrap/>
            <w:hideMark/>
          </w:tcPr>
          <w:p w14:paraId="684D8104" w14:textId="77777777" w:rsidR="00A13D17" w:rsidRPr="00A13D17" w:rsidRDefault="00A13D17" w:rsidP="00A13D17">
            <w:r w:rsidRPr="00A13D17">
              <w:t>3.544513</w:t>
            </w:r>
          </w:p>
        </w:tc>
        <w:tc>
          <w:tcPr>
            <w:tcW w:w="1150" w:type="dxa"/>
            <w:noWrap/>
            <w:hideMark/>
          </w:tcPr>
          <w:p w14:paraId="005B64D4" w14:textId="77777777" w:rsidR="00A13D17" w:rsidRPr="00A13D17" w:rsidRDefault="00A13D17" w:rsidP="00A13D17">
            <w:r w:rsidRPr="00A13D17">
              <w:t>4.901047</w:t>
            </w:r>
          </w:p>
        </w:tc>
        <w:tc>
          <w:tcPr>
            <w:tcW w:w="1150" w:type="dxa"/>
            <w:noWrap/>
            <w:hideMark/>
          </w:tcPr>
          <w:p w14:paraId="4D37BB7B" w14:textId="77777777" w:rsidR="00A13D17" w:rsidRPr="00A13D17" w:rsidRDefault="00A13D17" w:rsidP="00A13D17">
            <w:r w:rsidRPr="00A13D17">
              <w:t>5.875025</w:t>
            </w:r>
          </w:p>
        </w:tc>
      </w:tr>
      <w:tr w:rsidR="00A13D17" w:rsidRPr="00A13D17" w14:paraId="2B817C05" w14:textId="77777777" w:rsidTr="00A13D17">
        <w:trPr>
          <w:trHeight w:val="261"/>
        </w:trPr>
        <w:tc>
          <w:tcPr>
            <w:tcW w:w="1150" w:type="dxa"/>
            <w:noWrap/>
            <w:hideMark/>
          </w:tcPr>
          <w:p w14:paraId="682F4B02" w14:textId="77777777" w:rsidR="00A13D17" w:rsidRPr="00A13D17" w:rsidRDefault="00A13D17" w:rsidP="00A13D17">
            <w:r w:rsidRPr="00A13D17">
              <w:t>1.79923</w:t>
            </w:r>
          </w:p>
        </w:tc>
        <w:tc>
          <w:tcPr>
            <w:tcW w:w="1150" w:type="dxa"/>
            <w:noWrap/>
            <w:hideMark/>
          </w:tcPr>
          <w:p w14:paraId="795D7359" w14:textId="77777777" w:rsidR="00A13D17" w:rsidRPr="00A13D17" w:rsidRDefault="00A13D17" w:rsidP="00A13D17">
            <w:r w:rsidRPr="00A13D17">
              <w:t>1.888101</w:t>
            </w:r>
          </w:p>
        </w:tc>
        <w:tc>
          <w:tcPr>
            <w:tcW w:w="1150" w:type="dxa"/>
            <w:noWrap/>
            <w:hideMark/>
          </w:tcPr>
          <w:p w14:paraId="111F258E" w14:textId="77777777" w:rsidR="00A13D17" w:rsidRPr="00A13D17" w:rsidRDefault="00A13D17" w:rsidP="00A13D17">
            <w:r w:rsidRPr="00A13D17">
              <w:t>3.89578</w:t>
            </w:r>
          </w:p>
        </w:tc>
        <w:tc>
          <w:tcPr>
            <w:tcW w:w="1150" w:type="dxa"/>
            <w:noWrap/>
            <w:hideMark/>
          </w:tcPr>
          <w:p w14:paraId="72F074C0" w14:textId="77777777" w:rsidR="00A13D17" w:rsidRPr="00A13D17" w:rsidRDefault="00A13D17" w:rsidP="00A13D17">
            <w:r w:rsidRPr="00A13D17">
              <w:t>5.6425</w:t>
            </w:r>
          </w:p>
        </w:tc>
        <w:tc>
          <w:tcPr>
            <w:tcW w:w="1150" w:type="dxa"/>
            <w:noWrap/>
            <w:hideMark/>
          </w:tcPr>
          <w:p w14:paraId="0DBBE47C" w14:textId="77777777" w:rsidR="00A13D17" w:rsidRPr="00A13D17" w:rsidRDefault="00A13D17" w:rsidP="00A13D17">
            <w:r w:rsidRPr="00A13D17">
              <w:t>5.483851</w:t>
            </w:r>
          </w:p>
        </w:tc>
        <w:tc>
          <w:tcPr>
            <w:tcW w:w="1150" w:type="dxa"/>
            <w:noWrap/>
            <w:hideMark/>
          </w:tcPr>
          <w:p w14:paraId="7C3930E6" w14:textId="77777777" w:rsidR="00A13D17" w:rsidRPr="00A13D17" w:rsidRDefault="00A13D17" w:rsidP="00A13D17">
            <w:r w:rsidRPr="00A13D17">
              <w:t>2.607203</w:t>
            </w:r>
          </w:p>
        </w:tc>
        <w:tc>
          <w:tcPr>
            <w:tcW w:w="1150" w:type="dxa"/>
            <w:noWrap/>
            <w:hideMark/>
          </w:tcPr>
          <w:p w14:paraId="3915EF2D" w14:textId="77777777" w:rsidR="00A13D17" w:rsidRPr="00A13D17" w:rsidRDefault="00A13D17" w:rsidP="00A13D17">
            <w:r w:rsidRPr="00A13D17">
              <w:t>2.393586</w:t>
            </w:r>
          </w:p>
        </w:tc>
        <w:tc>
          <w:tcPr>
            <w:tcW w:w="1150" w:type="dxa"/>
            <w:noWrap/>
            <w:hideMark/>
          </w:tcPr>
          <w:p w14:paraId="1985627F" w14:textId="77777777" w:rsidR="00A13D17" w:rsidRPr="00A13D17" w:rsidRDefault="00A13D17" w:rsidP="00A13D17">
            <w:r w:rsidRPr="00A13D17">
              <w:t>3.74539</w:t>
            </w:r>
          </w:p>
        </w:tc>
        <w:tc>
          <w:tcPr>
            <w:tcW w:w="1150" w:type="dxa"/>
            <w:noWrap/>
            <w:hideMark/>
          </w:tcPr>
          <w:p w14:paraId="2D20711D" w14:textId="77777777" w:rsidR="00A13D17" w:rsidRPr="00A13D17" w:rsidRDefault="00A13D17" w:rsidP="00A13D17">
            <w:r w:rsidRPr="00A13D17">
              <w:t>5.250366</w:t>
            </w:r>
          </w:p>
        </w:tc>
        <w:tc>
          <w:tcPr>
            <w:tcW w:w="1150" w:type="dxa"/>
            <w:noWrap/>
            <w:hideMark/>
          </w:tcPr>
          <w:p w14:paraId="50A02A3E" w14:textId="77777777" w:rsidR="00A13D17" w:rsidRPr="00A13D17" w:rsidRDefault="00A13D17" w:rsidP="00A13D17">
            <w:r w:rsidRPr="00A13D17">
              <w:t>7.317592</w:t>
            </w:r>
          </w:p>
        </w:tc>
      </w:tr>
      <w:tr w:rsidR="00A13D17" w:rsidRPr="00A13D17" w14:paraId="5E2CC27B" w14:textId="77777777" w:rsidTr="00A13D17">
        <w:trPr>
          <w:trHeight w:val="261"/>
        </w:trPr>
        <w:tc>
          <w:tcPr>
            <w:tcW w:w="1150" w:type="dxa"/>
            <w:noWrap/>
            <w:hideMark/>
          </w:tcPr>
          <w:p w14:paraId="217F8A16" w14:textId="77777777" w:rsidR="00A13D17" w:rsidRPr="00A13D17" w:rsidRDefault="00A13D17" w:rsidP="00A13D17">
            <w:r w:rsidRPr="00A13D17">
              <w:t>2.659432</w:t>
            </w:r>
          </w:p>
        </w:tc>
        <w:tc>
          <w:tcPr>
            <w:tcW w:w="1150" w:type="dxa"/>
            <w:noWrap/>
            <w:hideMark/>
          </w:tcPr>
          <w:p w14:paraId="34E11F4C" w14:textId="77777777" w:rsidR="00A13D17" w:rsidRPr="00A13D17" w:rsidRDefault="00A13D17" w:rsidP="00A13D17">
            <w:r w:rsidRPr="00A13D17">
              <w:t>2.973867</w:t>
            </w:r>
          </w:p>
        </w:tc>
        <w:tc>
          <w:tcPr>
            <w:tcW w:w="1150" w:type="dxa"/>
            <w:noWrap/>
            <w:hideMark/>
          </w:tcPr>
          <w:p w14:paraId="3B7A6E04" w14:textId="77777777" w:rsidR="00A13D17" w:rsidRPr="00A13D17" w:rsidRDefault="00A13D17" w:rsidP="00A13D17">
            <w:r w:rsidRPr="00A13D17">
              <w:t>3.77359</w:t>
            </w:r>
          </w:p>
        </w:tc>
        <w:tc>
          <w:tcPr>
            <w:tcW w:w="1150" w:type="dxa"/>
            <w:noWrap/>
            <w:hideMark/>
          </w:tcPr>
          <w:p w14:paraId="62DB6D43" w14:textId="77777777" w:rsidR="00A13D17" w:rsidRPr="00A13D17" w:rsidRDefault="00A13D17" w:rsidP="00A13D17">
            <w:r w:rsidRPr="00A13D17">
              <w:t>4.615575</w:t>
            </w:r>
          </w:p>
        </w:tc>
        <w:tc>
          <w:tcPr>
            <w:tcW w:w="1150" w:type="dxa"/>
            <w:noWrap/>
            <w:hideMark/>
          </w:tcPr>
          <w:p w14:paraId="16FB8D11" w14:textId="77777777" w:rsidR="00A13D17" w:rsidRPr="00A13D17" w:rsidRDefault="00A13D17" w:rsidP="00A13D17">
            <w:r w:rsidRPr="00A13D17">
              <w:t>6.736215</w:t>
            </w:r>
          </w:p>
        </w:tc>
        <w:tc>
          <w:tcPr>
            <w:tcW w:w="1150" w:type="dxa"/>
            <w:noWrap/>
            <w:hideMark/>
          </w:tcPr>
          <w:p w14:paraId="4B5F83F7" w14:textId="77777777" w:rsidR="00A13D17" w:rsidRPr="00A13D17" w:rsidRDefault="00A13D17" w:rsidP="00A13D17">
            <w:r w:rsidRPr="00A13D17">
              <w:t>1.651981</w:t>
            </w:r>
          </w:p>
        </w:tc>
        <w:tc>
          <w:tcPr>
            <w:tcW w:w="1150" w:type="dxa"/>
            <w:noWrap/>
            <w:hideMark/>
          </w:tcPr>
          <w:p w14:paraId="2A567CD0" w14:textId="77777777" w:rsidR="00A13D17" w:rsidRPr="00A13D17" w:rsidRDefault="00A13D17" w:rsidP="00A13D17">
            <w:r w:rsidRPr="00A13D17">
              <w:t>1.844528</w:t>
            </w:r>
          </w:p>
        </w:tc>
        <w:tc>
          <w:tcPr>
            <w:tcW w:w="1150" w:type="dxa"/>
            <w:noWrap/>
            <w:hideMark/>
          </w:tcPr>
          <w:p w14:paraId="52FF087C" w14:textId="77777777" w:rsidR="00A13D17" w:rsidRPr="00A13D17" w:rsidRDefault="00A13D17" w:rsidP="00A13D17">
            <w:r w:rsidRPr="00A13D17">
              <w:t>2.881114</w:t>
            </w:r>
          </w:p>
        </w:tc>
        <w:tc>
          <w:tcPr>
            <w:tcW w:w="1150" w:type="dxa"/>
            <w:noWrap/>
            <w:hideMark/>
          </w:tcPr>
          <w:p w14:paraId="1CF55D7B" w14:textId="77777777" w:rsidR="00A13D17" w:rsidRPr="00A13D17" w:rsidRDefault="00A13D17" w:rsidP="00A13D17">
            <w:r w:rsidRPr="00A13D17">
              <w:t>5.930545</w:t>
            </w:r>
          </w:p>
        </w:tc>
        <w:tc>
          <w:tcPr>
            <w:tcW w:w="1150" w:type="dxa"/>
            <w:noWrap/>
            <w:hideMark/>
          </w:tcPr>
          <w:p w14:paraId="0C1008C2" w14:textId="77777777" w:rsidR="00A13D17" w:rsidRPr="00A13D17" w:rsidRDefault="00A13D17" w:rsidP="00A13D17">
            <w:r w:rsidRPr="00A13D17">
              <w:t>6.168054</w:t>
            </w:r>
          </w:p>
        </w:tc>
      </w:tr>
      <w:tr w:rsidR="00A13D17" w:rsidRPr="00A13D17" w14:paraId="4E8F7164" w14:textId="77777777" w:rsidTr="00A13D17">
        <w:trPr>
          <w:trHeight w:val="261"/>
        </w:trPr>
        <w:tc>
          <w:tcPr>
            <w:tcW w:w="1150" w:type="dxa"/>
            <w:noWrap/>
            <w:hideMark/>
          </w:tcPr>
          <w:p w14:paraId="762DD7E0" w14:textId="77777777" w:rsidR="00A13D17" w:rsidRPr="00A13D17" w:rsidRDefault="00A13D17" w:rsidP="00A13D17">
            <w:r w:rsidRPr="00A13D17">
              <w:t>2.314375</w:t>
            </w:r>
          </w:p>
        </w:tc>
        <w:tc>
          <w:tcPr>
            <w:tcW w:w="1150" w:type="dxa"/>
            <w:noWrap/>
            <w:hideMark/>
          </w:tcPr>
          <w:p w14:paraId="57BF9B7E" w14:textId="77777777" w:rsidR="00A13D17" w:rsidRPr="00A13D17" w:rsidRDefault="00A13D17" w:rsidP="00A13D17">
            <w:r w:rsidRPr="00A13D17">
              <w:t>2.162584</w:t>
            </w:r>
          </w:p>
        </w:tc>
        <w:tc>
          <w:tcPr>
            <w:tcW w:w="1150" w:type="dxa"/>
            <w:noWrap/>
            <w:hideMark/>
          </w:tcPr>
          <w:p w14:paraId="6CBD18FF" w14:textId="77777777" w:rsidR="00A13D17" w:rsidRPr="00A13D17" w:rsidRDefault="00A13D17" w:rsidP="00A13D17">
            <w:r w:rsidRPr="00A13D17">
              <w:t>3.893644</w:t>
            </w:r>
          </w:p>
        </w:tc>
        <w:tc>
          <w:tcPr>
            <w:tcW w:w="1150" w:type="dxa"/>
            <w:noWrap/>
            <w:hideMark/>
          </w:tcPr>
          <w:p w14:paraId="2D74E1E1" w14:textId="77777777" w:rsidR="00A13D17" w:rsidRPr="00A13D17" w:rsidRDefault="00A13D17" w:rsidP="00A13D17">
            <w:r w:rsidRPr="00A13D17">
              <w:t>5.465496</w:t>
            </w:r>
          </w:p>
        </w:tc>
        <w:tc>
          <w:tcPr>
            <w:tcW w:w="1150" w:type="dxa"/>
            <w:noWrap/>
            <w:hideMark/>
          </w:tcPr>
          <w:p w14:paraId="780A364C" w14:textId="77777777" w:rsidR="00A13D17" w:rsidRPr="00A13D17" w:rsidRDefault="00A13D17" w:rsidP="00A13D17">
            <w:r w:rsidRPr="00A13D17">
              <w:t>6.231234</w:t>
            </w:r>
          </w:p>
        </w:tc>
        <w:tc>
          <w:tcPr>
            <w:tcW w:w="1150" w:type="dxa"/>
            <w:noWrap/>
            <w:hideMark/>
          </w:tcPr>
          <w:p w14:paraId="3AD1FF57" w14:textId="77777777" w:rsidR="00A13D17" w:rsidRPr="00A13D17" w:rsidRDefault="00A13D17" w:rsidP="00A13D17">
            <w:r w:rsidRPr="00A13D17">
              <w:t>2.131936</w:t>
            </w:r>
          </w:p>
        </w:tc>
        <w:tc>
          <w:tcPr>
            <w:tcW w:w="1150" w:type="dxa"/>
            <w:noWrap/>
            <w:hideMark/>
          </w:tcPr>
          <w:p w14:paraId="253D7EA7" w14:textId="77777777" w:rsidR="00A13D17" w:rsidRPr="00A13D17" w:rsidRDefault="00A13D17" w:rsidP="00A13D17">
            <w:r w:rsidRPr="00A13D17">
              <w:t>2.802566</w:t>
            </w:r>
          </w:p>
        </w:tc>
        <w:tc>
          <w:tcPr>
            <w:tcW w:w="1150" w:type="dxa"/>
            <w:noWrap/>
            <w:hideMark/>
          </w:tcPr>
          <w:p w14:paraId="4330A289" w14:textId="77777777" w:rsidR="00A13D17" w:rsidRPr="00A13D17" w:rsidRDefault="00A13D17" w:rsidP="00A13D17">
            <w:r w:rsidRPr="00A13D17">
              <w:t>3.918911</w:t>
            </w:r>
          </w:p>
        </w:tc>
        <w:tc>
          <w:tcPr>
            <w:tcW w:w="1150" w:type="dxa"/>
            <w:noWrap/>
            <w:hideMark/>
          </w:tcPr>
          <w:p w14:paraId="3BD841C1" w14:textId="77777777" w:rsidR="00A13D17" w:rsidRPr="00A13D17" w:rsidRDefault="00A13D17" w:rsidP="00A13D17">
            <w:r w:rsidRPr="00A13D17">
              <w:t>4.564461</w:t>
            </w:r>
          </w:p>
        </w:tc>
        <w:tc>
          <w:tcPr>
            <w:tcW w:w="1150" w:type="dxa"/>
            <w:noWrap/>
            <w:hideMark/>
          </w:tcPr>
          <w:p w14:paraId="725F56BC" w14:textId="77777777" w:rsidR="00A13D17" w:rsidRPr="00A13D17" w:rsidRDefault="00A13D17" w:rsidP="00A13D17">
            <w:r w:rsidRPr="00A13D17">
              <w:t>5.585637</w:t>
            </w:r>
          </w:p>
        </w:tc>
      </w:tr>
      <w:tr w:rsidR="00A13D17" w:rsidRPr="00A13D17" w14:paraId="28DE4861" w14:textId="77777777" w:rsidTr="00A13D17">
        <w:trPr>
          <w:trHeight w:val="261"/>
        </w:trPr>
        <w:tc>
          <w:tcPr>
            <w:tcW w:w="1150" w:type="dxa"/>
            <w:noWrap/>
            <w:hideMark/>
          </w:tcPr>
          <w:p w14:paraId="6FFDF659" w14:textId="77777777" w:rsidR="00A13D17" w:rsidRPr="00A13D17" w:rsidRDefault="00A13D17" w:rsidP="00A13D17">
            <w:r w:rsidRPr="00A13D17">
              <w:t>2.17261</w:t>
            </w:r>
          </w:p>
        </w:tc>
        <w:tc>
          <w:tcPr>
            <w:tcW w:w="1150" w:type="dxa"/>
            <w:noWrap/>
            <w:hideMark/>
          </w:tcPr>
          <w:p w14:paraId="7CE0992F" w14:textId="77777777" w:rsidR="00A13D17" w:rsidRPr="00A13D17" w:rsidRDefault="00A13D17" w:rsidP="00A13D17">
            <w:r w:rsidRPr="00A13D17">
              <w:t>2.271978</w:t>
            </w:r>
          </w:p>
        </w:tc>
        <w:tc>
          <w:tcPr>
            <w:tcW w:w="1150" w:type="dxa"/>
            <w:noWrap/>
            <w:hideMark/>
          </w:tcPr>
          <w:p w14:paraId="4F618CCB" w14:textId="77777777" w:rsidR="00A13D17" w:rsidRPr="00A13D17" w:rsidRDefault="00A13D17" w:rsidP="00A13D17">
            <w:r w:rsidRPr="00A13D17">
              <w:t>3.8418</w:t>
            </w:r>
          </w:p>
        </w:tc>
        <w:tc>
          <w:tcPr>
            <w:tcW w:w="1150" w:type="dxa"/>
            <w:noWrap/>
            <w:hideMark/>
          </w:tcPr>
          <w:p w14:paraId="6C633729" w14:textId="77777777" w:rsidR="00A13D17" w:rsidRPr="00A13D17" w:rsidRDefault="00A13D17" w:rsidP="00A13D17">
            <w:r w:rsidRPr="00A13D17">
              <w:t>5.951358</w:t>
            </w:r>
          </w:p>
        </w:tc>
        <w:tc>
          <w:tcPr>
            <w:tcW w:w="1150" w:type="dxa"/>
            <w:noWrap/>
            <w:hideMark/>
          </w:tcPr>
          <w:p w14:paraId="354823EB" w14:textId="77777777" w:rsidR="00A13D17" w:rsidRPr="00A13D17" w:rsidRDefault="00A13D17" w:rsidP="00A13D17">
            <w:r w:rsidRPr="00A13D17">
              <w:t>8.277172</w:t>
            </w:r>
          </w:p>
        </w:tc>
        <w:tc>
          <w:tcPr>
            <w:tcW w:w="1150" w:type="dxa"/>
            <w:noWrap/>
            <w:hideMark/>
          </w:tcPr>
          <w:p w14:paraId="2B96CA4F" w14:textId="77777777" w:rsidR="00A13D17" w:rsidRPr="00A13D17" w:rsidRDefault="00A13D17" w:rsidP="00A13D17">
            <w:r w:rsidRPr="00A13D17">
              <w:t>2.127562</w:t>
            </w:r>
          </w:p>
        </w:tc>
        <w:tc>
          <w:tcPr>
            <w:tcW w:w="1150" w:type="dxa"/>
            <w:noWrap/>
            <w:hideMark/>
          </w:tcPr>
          <w:p w14:paraId="52DC0DAB" w14:textId="77777777" w:rsidR="00A13D17" w:rsidRPr="00A13D17" w:rsidRDefault="00A13D17" w:rsidP="00A13D17">
            <w:r w:rsidRPr="00A13D17">
              <w:t>2.889096</w:t>
            </w:r>
          </w:p>
        </w:tc>
        <w:tc>
          <w:tcPr>
            <w:tcW w:w="1150" w:type="dxa"/>
            <w:noWrap/>
            <w:hideMark/>
          </w:tcPr>
          <w:p w14:paraId="5F053236" w14:textId="77777777" w:rsidR="00A13D17" w:rsidRPr="00A13D17" w:rsidRDefault="00A13D17" w:rsidP="00A13D17">
            <w:r w:rsidRPr="00A13D17">
              <w:t>4.193926</w:t>
            </w:r>
          </w:p>
        </w:tc>
        <w:tc>
          <w:tcPr>
            <w:tcW w:w="1150" w:type="dxa"/>
            <w:noWrap/>
            <w:hideMark/>
          </w:tcPr>
          <w:p w14:paraId="65641A55" w14:textId="77777777" w:rsidR="00A13D17" w:rsidRPr="00A13D17" w:rsidRDefault="00A13D17" w:rsidP="00A13D17">
            <w:r w:rsidRPr="00A13D17">
              <w:t>4.968222</w:t>
            </w:r>
          </w:p>
        </w:tc>
        <w:tc>
          <w:tcPr>
            <w:tcW w:w="1150" w:type="dxa"/>
            <w:noWrap/>
            <w:hideMark/>
          </w:tcPr>
          <w:p w14:paraId="4C530B1D" w14:textId="77777777" w:rsidR="00A13D17" w:rsidRPr="00A13D17" w:rsidRDefault="00A13D17" w:rsidP="00A13D17">
            <w:r w:rsidRPr="00A13D17">
              <w:t>5.714692</w:t>
            </w:r>
          </w:p>
        </w:tc>
      </w:tr>
      <w:tr w:rsidR="00A13D17" w:rsidRPr="00A13D17" w14:paraId="3FB1078D" w14:textId="77777777" w:rsidTr="00A13D17">
        <w:trPr>
          <w:trHeight w:val="261"/>
        </w:trPr>
        <w:tc>
          <w:tcPr>
            <w:tcW w:w="1150" w:type="dxa"/>
            <w:noWrap/>
            <w:hideMark/>
          </w:tcPr>
          <w:p w14:paraId="728B79D7" w14:textId="77777777" w:rsidR="00A13D17" w:rsidRPr="00A13D17" w:rsidRDefault="00A13D17" w:rsidP="00A13D17">
            <w:r w:rsidRPr="00A13D17">
              <w:t>2.398316</w:t>
            </w:r>
          </w:p>
        </w:tc>
        <w:tc>
          <w:tcPr>
            <w:tcW w:w="1150" w:type="dxa"/>
            <w:noWrap/>
            <w:hideMark/>
          </w:tcPr>
          <w:p w14:paraId="6BCE2DAE" w14:textId="77777777" w:rsidR="00A13D17" w:rsidRPr="00A13D17" w:rsidRDefault="00A13D17" w:rsidP="00A13D17">
            <w:r w:rsidRPr="00A13D17">
              <w:t>3.423077</w:t>
            </w:r>
          </w:p>
        </w:tc>
        <w:tc>
          <w:tcPr>
            <w:tcW w:w="1150" w:type="dxa"/>
            <w:noWrap/>
            <w:hideMark/>
          </w:tcPr>
          <w:p w14:paraId="5FBB60B9" w14:textId="77777777" w:rsidR="00A13D17" w:rsidRPr="00A13D17" w:rsidRDefault="00A13D17" w:rsidP="00A13D17">
            <w:r w:rsidRPr="00A13D17">
              <w:t>4.914054</w:t>
            </w:r>
          </w:p>
        </w:tc>
        <w:tc>
          <w:tcPr>
            <w:tcW w:w="1150" w:type="dxa"/>
            <w:noWrap/>
            <w:hideMark/>
          </w:tcPr>
          <w:p w14:paraId="327A846E" w14:textId="77777777" w:rsidR="00A13D17" w:rsidRPr="00A13D17" w:rsidRDefault="00A13D17" w:rsidP="00A13D17">
            <w:r w:rsidRPr="00A13D17">
              <w:t>6.926447</w:t>
            </w:r>
          </w:p>
        </w:tc>
        <w:tc>
          <w:tcPr>
            <w:tcW w:w="1150" w:type="dxa"/>
            <w:noWrap/>
            <w:hideMark/>
          </w:tcPr>
          <w:p w14:paraId="21374708" w14:textId="77777777" w:rsidR="00A13D17" w:rsidRPr="00A13D17" w:rsidRDefault="00A13D17" w:rsidP="00A13D17">
            <w:r w:rsidRPr="00A13D17">
              <w:t>5.969525</w:t>
            </w:r>
          </w:p>
        </w:tc>
        <w:tc>
          <w:tcPr>
            <w:tcW w:w="1150" w:type="dxa"/>
            <w:noWrap/>
            <w:hideMark/>
          </w:tcPr>
          <w:p w14:paraId="60ACB3EE" w14:textId="77777777" w:rsidR="00A13D17" w:rsidRPr="00A13D17" w:rsidRDefault="00A13D17" w:rsidP="00A13D17">
            <w:r w:rsidRPr="00A13D17">
              <w:t>2.231812</w:t>
            </w:r>
          </w:p>
        </w:tc>
        <w:tc>
          <w:tcPr>
            <w:tcW w:w="1150" w:type="dxa"/>
            <w:noWrap/>
            <w:hideMark/>
          </w:tcPr>
          <w:p w14:paraId="5C7F89E0" w14:textId="77777777" w:rsidR="00A13D17" w:rsidRPr="00A13D17" w:rsidRDefault="00A13D17" w:rsidP="00A13D17">
            <w:r w:rsidRPr="00A13D17">
              <w:t>2.638855</w:t>
            </w:r>
          </w:p>
        </w:tc>
        <w:tc>
          <w:tcPr>
            <w:tcW w:w="1150" w:type="dxa"/>
            <w:noWrap/>
            <w:hideMark/>
          </w:tcPr>
          <w:p w14:paraId="23D93D1B" w14:textId="77777777" w:rsidR="00A13D17" w:rsidRPr="00A13D17" w:rsidRDefault="00A13D17" w:rsidP="00A13D17">
            <w:r w:rsidRPr="00A13D17">
              <w:t>3.819922</w:t>
            </w:r>
          </w:p>
        </w:tc>
        <w:tc>
          <w:tcPr>
            <w:tcW w:w="1150" w:type="dxa"/>
            <w:noWrap/>
            <w:hideMark/>
          </w:tcPr>
          <w:p w14:paraId="6009E968" w14:textId="77777777" w:rsidR="00A13D17" w:rsidRPr="00A13D17" w:rsidRDefault="00A13D17" w:rsidP="00A13D17">
            <w:r w:rsidRPr="00A13D17">
              <w:t>4.948251</w:t>
            </w:r>
          </w:p>
        </w:tc>
        <w:tc>
          <w:tcPr>
            <w:tcW w:w="1150" w:type="dxa"/>
            <w:noWrap/>
            <w:hideMark/>
          </w:tcPr>
          <w:p w14:paraId="774C2840" w14:textId="77777777" w:rsidR="00A13D17" w:rsidRPr="00A13D17" w:rsidRDefault="00A13D17" w:rsidP="00A13D17">
            <w:r w:rsidRPr="00A13D17">
              <w:t>5.821366</w:t>
            </w:r>
          </w:p>
        </w:tc>
      </w:tr>
      <w:tr w:rsidR="00A13D17" w:rsidRPr="00A13D17" w14:paraId="711253D4" w14:textId="77777777" w:rsidTr="00A13D17">
        <w:trPr>
          <w:trHeight w:val="261"/>
        </w:trPr>
        <w:tc>
          <w:tcPr>
            <w:tcW w:w="1150" w:type="dxa"/>
            <w:noWrap/>
            <w:hideMark/>
          </w:tcPr>
          <w:p w14:paraId="057B8012" w14:textId="77777777" w:rsidR="00A13D17" w:rsidRPr="00A13D17" w:rsidRDefault="00A13D17" w:rsidP="00A13D17">
            <w:r w:rsidRPr="00A13D17">
              <w:t>1.70078</w:t>
            </w:r>
          </w:p>
        </w:tc>
        <w:tc>
          <w:tcPr>
            <w:tcW w:w="1150" w:type="dxa"/>
            <w:noWrap/>
            <w:hideMark/>
          </w:tcPr>
          <w:p w14:paraId="6DECEFD4" w14:textId="77777777" w:rsidR="00A13D17" w:rsidRPr="00A13D17" w:rsidRDefault="00A13D17" w:rsidP="00A13D17">
            <w:r w:rsidRPr="00A13D17">
              <w:t>2.64929</w:t>
            </w:r>
          </w:p>
        </w:tc>
        <w:tc>
          <w:tcPr>
            <w:tcW w:w="1150" w:type="dxa"/>
            <w:noWrap/>
            <w:hideMark/>
          </w:tcPr>
          <w:p w14:paraId="35B9882F" w14:textId="77777777" w:rsidR="00A13D17" w:rsidRPr="00A13D17" w:rsidRDefault="00A13D17" w:rsidP="00A13D17">
            <w:r w:rsidRPr="00A13D17">
              <w:t>3.920048</w:t>
            </w:r>
          </w:p>
        </w:tc>
        <w:tc>
          <w:tcPr>
            <w:tcW w:w="1150" w:type="dxa"/>
            <w:noWrap/>
            <w:hideMark/>
          </w:tcPr>
          <w:p w14:paraId="29AA49C5" w14:textId="77777777" w:rsidR="00A13D17" w:rsidRPr="00A13D17" w:rsidRDefault="00A13D17" w:rsidP="00A13D17">
            <w:r w:rsidRPr="00A13D17">
              <w:t>5.924012</w:t>
            </w:r>
          </w:p>
        </w:tc>
        <w:tc>
          <w:tcPr>
            <w:tcW w:w="1150" w:type="dxa"/>
            <w:noWrap/>
            <w:hideMark/>
          </w:tcPr>
          <w:p w14:paraId="04DCC41E" w14:textId="77777777" w:rsidR="00A13D17" w:rsidRPr="00A13D17" w:rsidRDefault="00A13D17" w:rsidP="00A13D17">
            <w:r w:rsidRPr="00A13D17">
              <w:t>5.662368</w:t>
            </w:r>
          </w:p>
        </w:tc>
        <w:tc>
          <w:tcPr>
            <w:tcW w:w="1150" w:type="dxa"/>
            <w:noWrap/>
            <w:hideMark/>
          </w:tcPr>
          <w:p w14:paraId="245C5332" w14:textId="77777777" w:rsidR="00A13D17" w:rsidRPr="00A13D17" w:rsidRDefault="00A13D17" w:rsidP="00A13D17">
            <w:r w:rsidRPr="00A13D17">
              <w:t>2.252289</w:t>
            </w:r>
          </w:p>
        </w:tc>
        <w:tc>
          <w:tcPr>
            <w:tcW w:w="1150" w:type="dxa"/>
            <w:noWrap/>
            <w:hideMark/>
          </w:tcPr>
          <w:p w14:paraId="04F063A8" w14:textId="77777777" w:rsidR="00A13D17" w:rsidRPr="00A13D17" w:rsidRDefault="00A13D17" w:rsidP="00A13D17">
            <w:r w:rsidRPr="00A13D17">
              <w:t>3.773189</w:t>
            </w:r>
          </w:p>
        </w:tc>
        <w:tc>
          <w:tcPr>
            <w:tcW w:w="1150" w:type="dxa"/>
            <w:noWrap/>
            <w:hideMark/>
          </w:tcPr>
          <w:p w14:paraId="152BEA3E" w14:textId="77777777" w:rsidR="00A13D17" w:rsidRPr="00A13D17" w:rsidRDefault="00A13D17" w:rsidP="00A13D17">
            <w:r w:rsidRPr="00A13D17">
              <w:t>4.153627</w:t>
            </w:r>
          </w:p>
        </w:tc>
        <w:tc>
          <w:tcPr>
            <w:tcW w:w="1150" w:type="dxa"/>
            <w:noWrap/>
            <w:hideMark/>
          </w:tcPr>
          <w:p w14:paraId="50C60791" w14:textId="77777777" w:rsidR="00A13D17" w:rsidRPr="00A13D17" w:rsidRDefault="00A13D17" w:rsidP="00A13D17">
            <w:r w:rsidRPr="00A13D17">
              <w:t>4.881534</w:t>
            </w:r>
          </w:p>
        </w:tc>
        <w:tc>
          <w:tcPr>
            <w:tcW w:w="1150" w:type="dxa"/>
            <w:noWrap/>
            <w:hideMark/>
          </w:tcPr>
          <w:p w14:paraId="581D249C" w14:textId="77777777" w:rsidR="00A13D17" w:rsidRPr="00A13D17" w:rsidRDefault="00A13D17" w:rsidP="00A13D17">
            <w:r w:rsidRPr="00A13D17">
              <w:t>8.49926</w:t>
            </w:r>
          </w:p>
        </w:tc>
      </w:tr>
      <w:tr w:rsidR="00A13D17" w:rsidRPr="00A13D17" w14:paraId="53D5F594" w14:textId="77777777" w:rsidTr="00A13D17">
        <w:trPr>
          <w:trHeight w:val="261"/>
        </w:trPr>
        <w:tc>
          <w:tcPr>
            <w:tcW w:w="1150" w:type="dxa"/>
            <w:noWrap/>
            <w:hideMark/>
          </w:tcPr>
          <w:p w14:paraId="6726E014" w14:textId="77777777" w:rsidR="00A13D17" w:rsidRPr="00A13D17" w:rsidRDefault="00A13D17" w:rsidP="00A13D17">
            <w:r w:rsidRPr="00A13D17">
              <w:t>2.412446</w:t>
            </w:r>
          </w:p>
        </w:tc>
        <w:tc>
          <w:tcPr>
            <w:tcW w:w="1150" w:type="dxa"/>
            <w:noWrap/>
            <w:hideMark/>
          </w:tcPr>
          <w:p w14:paraId="596F470A" w14:textId="77777777" w:rsidR="00A13D17" w:rsidRPr="00A13D17" w:rsidRDefault="00A13D17" w:rsidP="00A13D17">
            <w:r w:rsidRPr="00A13D17">
              <w:t>2.851928</w:t>
            </w:r>
          </w:p>
        </w:tc>
        <w:tc>
          <w:tcPr>
            <w:tcW w:w="1150" w:type="dxa"/>
            <w:noWrap/>
            <w:hideMark/>
          </w:tcPr>
          <w:p w14:paraId="1D053A6E" w14:textId="77777777" w:rsidR="00A13D17" w:rsidRPr="00A13D17" w:rsidRDefault="00A13D17" w:rsidP="00A13D17">
            <w:r w:rsidRPr="00A13D17">
              <w:t>5.73043</w:t>
            </w:r>
          </w:p>
        </w:tc>
        <w:tc>
          <w:tcPr>
            <w:tcW w:w="1150" w:type="dxa"/>
            <w:noWrap/>
            <w:hideMark/>
          </w:tcPr>
          <w:p w14:paraId="6C9F41BC" w14:textId="77777777" w:rsidR="00A13D17" w:rsidRPr="00A13D17" w:rsidRDefault="00A13D17" w:rsidP="00A13D17">
            <w:r w:rsidRPr="00A13D17">
              <w:t>6.726139</w:t>
            </w:r>
          </w:p>
        </w:tc>
        <w:tc>
          <w:tcPr>
            <w:tcW w:w="1150" w:type="dxa"/>
            <w:noWrap/>
            <w:hideMark/>
          </w:tcPr>
          <w:p w14:paraId="34A9B6D8" w14:textId="77777777" w:rsidR="00A13D17" w:rsidRPr="00A13D17" w:rsidRDefault="00A13D17" w:rsidP="00A13D17">
            <w:r w:rsidRPr="00A13D17">
              <w:t>7.684445</w:t>
            </w:r>
          </w:p>
        </w:tc>
        <w:tc>
          <w:tcPr>
            <w:tcW w:w="1150" w:type="dxa"/>
            <w:noWrap/>
            <w:hideMark/>
          </w:tcPr>
          <w:p w14:paraId="6DD84585" w14:textId="77777777" w:rsidR="00A13D17" w:rsidRPr="00A13D17" w:rsidRDefault="00A13D17" w:rsidP="00A13D17">
            <w:r w:rsidRPr="00A13D17">
              <w:t>1.657147</w:t>
            </w:r>
          </w:p>
        </w:tc>
        <w:tc>
          <w:tcPr>
            <w:tcW w:w="1150" w:type="dxa"/>
            <w:noWrap/>
            <w:hideMark/>
          </w:tcPr>
          <w:p w14:paraId="1CF00358" w14:textId="77777777" w:rsidR="00A13D17" w:rsidRPr="00A13D17" w:rsidRDefault="00A13D17" w:rsidP="00A13D17">
            <w:r w:rsidRPr="00A13D17">
              <w:t>3.734893</w:t>
            </w:r>
          </w:p>
        </w:tc>
        <w:tc>
          <w:tcPr>
            <w:tcW w:w="1150" w:type="dxa"/>
            <w:noWrap/>
            <w:hideMark/>
          </w:tcPr>
          <w:p w14:paraId="3EBCFC8B" w14:textId="77777777" w:rsidR="00A13D17" w:rsidRPr="00A13D17" w:rsidRDefault="00A13D17" w:rsidP="00A13D17">
            <w:r w:rsidRPr="00A13D17">
              <w:t>3.99707</w:t>
            </w:r>
          </w:p>
        </w:tc>
        <w:tc>
          <w:tcPr>
            <w:tcW w:w="1150" w:type="dxa"/>
            <w:noWrap/>
            <w:hideMark/>
          </w:tcPr>
          <w:p w14:paraId="73313576" w14:textId="77777777" w:rsidR="00A13D17" w:rsidRPr="00A13D17" w:rsidRDefault="00A13D17" w:rsidP="00A13D17">
            <w:r w:rsidRPr="00A13D17">
              <w:t>4.786513</w:t>
            </w:r>
          </w:p>
        </w:tc>
        <w:tc>
          <w:tcPr>
            <w:tcW w:w="1150" w:type="dxa"/>
            <w:noWrap/>
            <w:hideMark/>
          </w:tcPr>
          <w:p w14:paraId="41DCEF52" w14:textId="77777777" w:rsidR="00A13D17" w:rsidRPr="00A13D17" w:rsidRDefault="00A13D17" w:rsidP="00A13D17">
            <w:r w:rsidRPr="00A13D17">
              <w:t>5.740267</w:t>
            </w:r>
          </w:p>
        </w:tc>
      </w:tr>
      <w:tr w:rsidR="00A13D17" w:rsidRPr="00A13D17" w14:paraId="2D1F692E" w14:textId="77777777" w:rsidTr="00A13D17">
        <w:trPr>
          <w:trHeight w:val="261"/>
        </w:trPr>
        <w:tc>
          <w:tcPr>
            <w:tcW w:w="1150" w:type="dxa"/>
            <w:noWrap/>
            <w:hideMark/>
          </w:tcPr>
          <w:p w14:paraId="523B11F8" w14:textId="77777777" w:rsidR="00A13D17" w:rsidRPr="00A13D17" w:rsidRDefault="00A13D17" w:rsidP="00A13D17">
            <w:r w:rsidRPr="00A13D17">
              <w:t>1.883484</w:t>
            </w:r>
          </w:p>
        </w:tc>
        <w:tc>
          <w:tcPr>
            <w:tcW w:w="1150" w:type="dxa"/>
            <w:noWrap/>
            <w:hideMark/>
          </w:tcPr>
          <w:p w14:paraId="3F2D43D1" w14:textId="77777777" w:rsidR="00A13D17" w:rsidRPr="00A13D17" w:rsidRDefault="00A13D17" w:rsidP="00A13D17">
            <w:r w:rsidRPr="00A13D17">
              <w:t>3.586536</w:t>
            </w:r>
          </w:p>
        </w:tc>
        <w:tc>
          <w:tcPr>
            <w:tcW w:w="1150" w:type="dxa"/>
            <w:noWrap/>
            <w:hideMark/>
          </w:tcPr>
          <w:p w14:paraId="468F71E8" w14:textId="77777777" w:rsidR="00A13D17" w:rsidRPr="00A13D17" w:rsidRDefault="00A13D17" w:rsidP="00A13D17">
            <w:r w:rsidRPr="00A13D17">
              <w:t>4.550099</w:t>
            </w:r>
          </w:p>
        </w:tc>
        <w:tc>
          <w:tcPr>
            <w:tcW w:w="1150" w:type="dxa"/>
            <w:noWrap/>
            <w:hideMark/>
          </w:tcPr>
          <w:p w14:paraId="0811A7FA" w14:textId="77777777" w:rsidR="00A13D17" w:rsidRPr="00A13D17" w:rsidRDefault="00A13D17" w:rsidP="00A13D17">
            <w:r w:rsidRPr="00A13D17">
              <w:t>5.275945</w:t>
            </w:r>
          </w:p>
        </w:tc>
        <w:tc>
          <w:tcPr>
            <w:tcW w:w="1150" w:type="dxa"/>
            <w:noWrap/>
            <w:hideMark/>
          </w:tcPr>
          <w:p w14:paraId="2865DB5E" w14:textId="77777777" w:rsidR="00A13D17" w:rsidRPr="00A13D17" w:rsidRDefault="00A13D17" w:rsidP="00A13D17">
            <w:r w:rsidRPr="00A13D17">
              <w:t>5.990053</w:t>
            </w:r>
          </w:p>
        </w:tc>
        <w:tc>
          <w:tcPr>
            <w:tcW w:w="1150" w:type="dxa"/>
            <w:noWrap/>
            <w:hideMark/>
          </w:tcPr>
          <w:p w14:paraId="669D6BCE" w14:textId="77777777" w:rsidR="00A13D17" w:rsidRPr="00A13D17" w:rsidRDefault="00A13D17" w:rsidP="00A13D17">
            <w:r w:rsidRPr="00A13D17">
              <w:t>2.310034</w:t>
            </w:r>
          </w:p>
        </w:tc>
        <w:tc>
          <w:tcPr>
            <w:tcW w:w="1150" w:type="dxa"/>
            <w:noWrap/>
            <w:hideMark/>
          </w:tcPr>
          <w:p w14:paraId="403DA2B1" w14:textId="77777777" w:rsidR="00A13D17" w:rsidRPr="00A13D17" w:rsidRDefault="00A13D17" w:rsidP="00A13D17">
            <w:r w:rsidRPr="00A13D17">
              <w:t>3.420355</w:t>
            </w:r>
          </w:p>
        </w:tc>
        <w:tc>
          <w:tcPr>
            <w:tcW w:w="1150" w:type="dxa"/>
            <w:noWrap/>
            <w:hideMark/>
          </w:tcPr>
          <w:p w14:paraId="17972683" w14:textId="77777777" w:rsidR="00A13D17" w:rsidRPr="00A13D17" w:rsidRDefault="00A13D17" w:rsidP="00A13D17">
            <w:r w:rsidRPr="00A13D17">
              <w:t>4.834205</w:t>
            </w:r>
          </w:p>
        </w:tc>
        <w:tc>
          <w:tcPr>
            <w:tcW w:w="1150" w:type="dxa"/>
            <w:noWrap/>
            <w:hideMark/>
          </w:tcPr>
          <w:p w14:paraId="1CAD2AA3" w14:textId="77777777" w:rsidR="00A13D17" w:rsidRPr="00A13D17" w:rsidRDefault="00A13D17" w:rsidP="00A13D17">
            <w:r w:rsidRPr="00A13D17">
              <w:t>5.328898</w:t>
            </w:r>
          </w:p>
        </w:tc>
        <w:tc>
          <w:tcPr>
            <w:tcW w:w="1150" w:type="dxa"/>
            <w:noWrap/>
            <w:hideMark/>
          </w:tcPr>
          <w:p w14:paraId="3A4967C9" w14:textId="77777777" w:rsidR="00A13D17" w:rsidRPr="00A13D17" w:rsidRDefault="00A13D17" w:rsidP="00A13D17">
            <w:r w:rsidRPr="00A13D17">
              <w:t>5.946989</w:t>
            </w:r>
          </w:p>
        </w:tc>
      </w:tr>
      <w:tr w:rsidR="00A13D17" w:rsidRPr="00A13D17" w14:paraId="7C9D55C0" w14:textId="77777777" w:rsidTr="00A13D17">
        <w:trPr>
          <w:trHeight w:val="261"/>
        </w:trPr>
        <w:tc>
          <w:tcPr>
            <w:tcW w:w="1150" w:type="dxa"/>
            <w:noWrap/>
            <w:hideMark/>
          </w:tcPr>
          <w:p w14:paraId="2912D76A" w14:textId="77777777" w:rsidR="00A13D17" w:rsidRPr="00A13D17" w:rsidRDefault="00A13D17" w:rsidP="00A13D17">
            <w:r w:rsidRPr="00A13D17">
              <w:t>1.602504</w:t>
            </w:r>
          </w:p>
        </w:tc>
        <w:tc>
          <w:tcPr>
            <w:tcW w:w="1150" w:type="dxa"/>
            <w:noWrap/>
            <w:hideMark/>
          </w:tcPr>
          <w:p w14:paraId="52DEBED8" w14:textId="77777777" w:rsidR="00A13D17" w:rsidRPr="00A13D17" w:rsidRDefault="00A13D17" w:rsidP="00A13D17">
            <w:r w:rsidRPr="00A13D17">
              <w:t>2.652544</w:t>
            </w:r>
          </w:p>
        </w:tc>
        <w:tc>
          <w:tcPr>
            <w:tcW w:w="1150" w:type="dxa"/>
            <w:noWrap/>
            <w:hideMark/>
          </w:tcPr>
          <w:p w14:paraId="464C4D4B" w14:textId="77777777" w:rsidR="00A13D17" w:rsidRPr="00A13D17" w:rsidRDefault="00A13D17" w:rsidP="00A13D17">
            <w:r w:rsidRPr="00A13D17">
              <w:t>5.556497</w:t>
            </w:r>
          </w:p>
        </w:tc>
        <w:tc>
          <w:tcPr>
            <w:tcW w:w="1150" w:type="dxa"/>
            <w:noWrap/>
            <w:hideMark/>
          </w:tcPr>
          <w:p w14:paraId="783E1481" w14:textId="77777777" w:rsidR="00A13D17" w:rsidRPr="00A13D17" w:rsidRDefault="00A13D17" w:rsidP="00A13D17">
            <w:r w:rsidRPr="00A13D17">
              <w:t>6.859561</w:t>
            </w:r>
          </w:p>
        </w:tc>
        <w:tc>
          <w:tcPr>
            <w:tcW w:w="1150" w:type="dxa"/>
            <w:noWrap/>
            <w:hideMark/>
          </w:tcPr>
          <w:p w14:paraId="00A5860A" w14:textId="77777777" w:rsidR="00A13D17" w:rsidRPr="00A13D17" w:rsidRDefault="00A13D17" w:rsidP="00A13D17">
            <w:r w:rsidRPr="00A13D17">
              <w:t>8.726477</w:t>
            </w:r>
          </w:p>
        </w:tc>
        <w:tc>
          <w:tcPr>
            <w:tcW w:w="1150" w:type="dxa"/>
            <w:noWrap/>
            <w:hideMark/>
          </w:tcPr>
          <w:p w14:paraId="6913D3C5" w14:textId="77777777" w:rsidR="00A13D17" w:rsidRPr="00A13D17" w:rsidRDefault="00A13D17" w:rsidP="00A13D17">
            <w:r w:rsidRPr="00A13D17">
              <w:t>2.432183</w:t>
            </w:r>
          </w:p>
        </w:tc>
        <w:tc>
          <w:tcPr>
            <w:tcW w:w="1150" w:type="dxa"/>
            <w:noWrap/>
            <w:hideMark/>
          </w:tcPr>
          <w:p w14:paraId="38B017DE" w14:textId="77777777" w:rsidR="00A13D17" w:rsidRPr="00A13D17" w:rsidRDefault="00A13D17" w:rsidP="00A13D17">
            <w:r w:rsidRPr="00A13D17">
              <w:t>3.900428</w:t>
            </w:r>
          </w:p>
        </w:tc>
        <w:tc>
          <w:tcPr>
            <w:tcW w:w="1150" w:type="dxa"/>
            <w:noWrap/>
            <w:hideMark/>
          </w:tcPr>
          <w:p w14:paraId="569062C8" w14:textId="77777777" w:rsidR="00A13D17" w:rsidRPr="00A13D17" w:rsidRDefault="00A13D17" w:rsidP="00A13D17">
            <w:r w:rsidRPr="00A13D17">
              <w:t>4.15528</w:t>
            </w:r>
          </w:p>
        </w:tc>
        <w:tc>
          <w:tcPr>
            <w:tcW w:w="1150" w:type="dxa"/>
            <w:noWrap/>
            <w:hideMark/>
          </w:tcPr>
          <w:p w14:paraId="7C2A8944" w14:textId="77777777" w:rsidR="00A13D17" w:rsidRPr="00A13D17" w:rsidRDefault="00A13D17" w:rsidP="00A13D17">
            <w:r w:rsidRPr="00A13D17">
              <w:t>5.426678</w:t>
            </w:r>
          </w:p>
        </w:tc>
        <w:tc>
          <w:tcPr>
            <w:tcW w:w="1150" w:type="dxa"/>
            <w:noWrap/>
            <w:hideMark/>
          </w:tcPr>
          <w:p w14:paraId="06E0E427" w14:textId="77777777" w:rsidR="00A13D17" w:rsidRPr="00A13D17" w:rsidRDefault="00A13D17" w:rsidP="00A13D17">
            <w:r w:rsidRPr="00A13D17">
              <w:t>7.580193</w:t>
            </w:r>
          </w:p>
        </w:tc>
      </w:tr>
      <w:tr w:rsidR="00A13D17" w:rsidRPr="00A13D17" w14:paraId="0523E0AE" w14:textId="77777777" w:rsidTr="00A13D17">
        <w:trPr>
          <w:trHeight w:val="261"/>
        </w:trPr>
        <w:tc>
          <w:tcPr>
            <w:tcW w:w="1150" w:type="dxa"/>
            <w:noWrap/>
            <w:hideMark/>
          </w:tcPr>
          <w:p w14:paraId="3AEF9FAF" w14:textId="77777777" w:rsidR="00A13D17" w:rsidRPr="00A13D17" w:rsidRDefault="00A13D17" w:rsidP="00A13D17">
            <w:pPr>
              <w:rPr>
                <w:b/>
                <w:bCs/>
              </w:rPr>
            </w:pPr>
            <w:r w:rsidRPr="00A13D17">
              <w:rPr>
                <w:b/>
                <w:bCs/>
              </w:rPr>
              <w:t>2.090234</w:t>
            </w:r>
          </w:p>
        </w:tc>
        <w:tc>
          <w:tcPr>
            <w:tcW w:w="1150" w:type="dxa"/>
            <w:noWrap/>
            <w:hideMark/>
          </w:tcPr>
          <w:p w14:paraId="15CDDD03" w14:textId="77777777" w:rsidR="00A13D17" w:rsidRPr="00A13D17" w:rsidRDefault="00A13D17" w:rsidP="00A13D17">
            <w:pPr>
              <w:rPr>
                <w:b/>
                <w:bCs/>
              </w:rPr>
            </w:pPr>
            <w:r w:rsidRPr="00A13D17">
              <w:rPr>
                <w:b/>
                <w:bCs/>
              </w:rPr>
              <w:t>2.744686</w:t>
            </w:r>
          </w:p>
        </w:tc>
        <w:tc>
          <w:tcPr>
            <w:tcW w:w="1150" w:type="dxa"/>
            <w:noWrap/>
            <w:hideMark/>
          </w:tcPr>
          <w:p w14:paraId="15A466CD" w14:textId="77777777" w:rsidR="00A13D17" w:rsidRPr="00A13D17" w:rsidRDefault="00A13D17" w:rsidP="00A13D17">
            <w:pPr>
              <w:rPr>
                <w:b/>
                <w:bCs/>
              </w:rPr>
            </w:pPr>
            <w:r w:rsidRPr="00A13D17">
              <w:rPr>
                <w:b/>
                <w:bCs/>
              </w:rPr>
              <w:t>4.442045</w:t>
            </w:r>
          </w:p>
        </w:tc>
        <w:tc>
          <w:tcPr>
            <w:tcW w:w="1150" w:type="dxa"/>
            <w:noWrap/>
            <w:hideMark/>
          </w:tcPr>
          <w:p w14:paraId="5F088E7A" w14:textId="77777777" w:rsidR="00A13D17" w:rsidRPr="00A13D17" w:rsidRDefault="00A13D17" w:rsidP="00A13D17">
            <w:pPr>
              <w:rPr>
                <w:b/>
                <w:bCs/>
              </w:rPr>
            </w:pPr>
            <w:r w:rsidRPr="00A13D17">
              <w:rPr>
                <w:b/>
                <w:bCs/>
              </w:rPr>
              <w:t>5.916966</w:t>
            </w:r>
          </w:p>
        </w:tc>
        <w:tc>
          <w:tcPr>
            <w:tcW w:w="1150" w:type="dxa"/>
            <w:noWrap/>
            <w:hideMark/>
          </w:tcPr>
          <w:p w14:paraId="664ECD83" w14:textId="77777777" w:rsidR="00A13D17" w:rsidRPr="00A13D17" w:rsidRDefault="00A13D17" w:rsidP="00A13D17">
            <w:pPr>
              <w:rPr>
                <w:b/>
                <w:bCs/>
              </w:rPr>
            </w:pPr>
            <w:r w:rsidRPr="00A13D17">
              <w:rPr>
                <w:b/>
                <w:bCs/>
              </w:rPr>
              <w:t>6.665593</w:t>
            </w:r>
          </w:p>
        </w:tc>
        <w:tc>
          <w:tcPr>
            <w:tcW w:w="1150" w:type="dxa"/>
            <w:noWrap/>
            <w:hideMark/>
          </w:tcPr>
          <w:p w14:paraId="782F09B5" w14:textId="77777777" w:rsidR="00A13D17" w:rsidRPr="00A13D17" w:rsidRDefault="00A13D17" w:rsidP="00A13D17">
            <w:pPr>
              <w:rPr>
                <w:b/>
                <w:bCs/>
              </w:rPr>
            </w:pPr>
            <w:r w:rsidRPr="00A13D17">
              <w:rPr>
                <w:b/>
                <w:bCs/>
              </w:rPr>
              <w:t>2.203928</w:t>
            </w:r>
          </w:p>
        </w:tc>
        <w:tc>
          <w:tcPr>
            <w:tcW w:w="1150" w:type="dxa"/>
            <w:noWrap/>
            <w:hideMark/>
          </w:tcPr>
          <w:p w14:paraId="3F944CE8" w14:textId="77777777" w:rsidR="00A13D17" w:rsidRPr="00A13D17" w:rsidRDefault="00A13D17" w:rsidP="00A13D17">
            <w:pPr>
              <w:rPr>
                <w:b/>
                <w:bCs/>
              </w:rPr>
            </w:pPr>
            <w:r w:rsidRPr="00A13D17">
              <w:rPr>
                <w:b/>
                <w:bCs/>
              </w:rPr>
              <w:t>2.978525</w:t>
            </w:r>
          </w:p>
        </w:tc>
        <w:tc>
          <w:tcPr>
            <w:tcW w:w="1150" w:type="dxa"/>
            <w:noWrap/>
            <w:hideMark/>
          </w:tcPr>
          <w:p w14:paraId="37572657" w14:textId="77777777" w:rsidR="00A13D17" w:rsidRPr="00A13D17" w:rsidRDefault="00A13D17" w:rsidP="00A13D17">
            <w:pPr>
              <w:rPr>
                <w:b/>
                <w:bCs/>
              </w:rPr>
            </w:pPr>
            <w:r w:rsidRPr="00A13D17">
              <w:rPr>
                <w:b/>
                <w:bCs/>
              </w:rPr>
              <w:t>3.924396</w:t>
            </w:r>
          </w:p>
        </w:tc>
        <w:tc>
          <w:tcPr>
            <w:tcW w:w="1150" w:type="dxa"/>
            <w:noWrap/>
            <w:hideMark/>
          </w:tcPr>
          <w:p w14:paraId="2566AB14" w14:textId="77777777" w:rsidR="00A13D17" w:rsidRPr="00A13D17" w:rsidRDefault="00A13D17" w:rsidP="00A13D17">
            <w:pPr>
              <w:rPr>
                <w:b/>
                <w:bCs/>
              </w:rPr>
            </w:pPr>
            <w:r w:rsidRPr="00A13D17">
              <w:rPr>
                <w:b/>
                <w:bCs/>
              </w:rPr>
              <w:t>5.098651</w:t>
            </w:r>
          </w:p>
        </w:tc>
        <w:tc>
          <w:tcPr>
            <w:tcW w:w="1150" w:type="dxa"/>
            <w:noWrap/>
            <w:hideMark/>
          </w:tcPr>
          <w:p w14:paraId="6EBDDF13" w14:textId="77777777" w:rsidR="00A13D17" w:rsidRPr="00A13D17" w:rsidRDefault="00A13D17" w:rsidP="00A13D17">
            <w:pPr>
              <w:rPr>
                <w:b/>
                <w:bCs/>
              </w:rPr>
            </w:pPr>
            <w:r w:rsidRPr="00A13D17">
              <w:rPr>
                <w:b/>
                <w:bCs/>
              </w:rPr>
              <w:t>6.424908</w:t>
            </w:r>
          </w:p>
        </w:tc>
      </w:tr>
    </w:tbl>
    <w:p w14:paraId="7FDEC203" w14:textId="09AC57FD" w:rsidR="00435557" w:rsidRDefault="00435557" w:rsidP="00F529BC"/>
    <w:p w14:paraId="4FCC5369" w14:textId="77777777" w:rsidR="00A13D1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0A7C7FAE" w14:textId="77777777" w:rsidTr="00A13D17">
        <w:trPr>
          <w:trHeight w:val="300"/>
        </w:trPr>
        <w:tc>
          <w:tcPr>
            <w:tcW w:w="960" w:type="dxa"/>
            <w:noWrap/>
            <w:hideMark/>
          </w:tcPr>
          <w:p w14:paraId="6CA8C54C" w14:textId="77777777" w:rsidR="00A13D17" w:rsidRPr="00A13D17" w:rsidRDefault="00A13D17" w:rsidP="00A13D17">
            <w:r w:rsidRPr="00A13D17">
              <w:t>Tx01</w:t>
            </w:r>
          </w:p>
        </w:tc>
        <w:tc>
          <w:tcPr>
            <w:tcW w:w="960" w:type="dxa"/>
            <w:noWrap/>
            <w:hideMark/>
          </w:tcPr>
          <w:p w14:paraId="21A5F2DE" w14:textId="77777777" w:rsidR="00A13D17" w:rsidRPr="00A13D17" w:rsidRDefault="00A13D17" w:rsidP="00A13D17">
            <w:r w:rsidRPr="00A13D17">
              <w:t>Tx02</w:t>
            </w:r>
          </w:p>
        </w:tc>
        <w:tc>
          <w:tcPr>
            <w:tcW w:w="960" w:type="dxa"/>
            <w:noWrap/>
            <w:hideMark/>
          </w:tcPr>
          <w:p w14:paraId="7662E4AB" w14:textId="77777777" w:rsidR="00A13D17" w:rsidRPr="00A13D17" w:rsidRDefault="00A13D17" w:rsidP="00A13D17">
            <w:r w:rsidRPr="00A13D17">
              <w:t>Tx03</w:t>
            </w:r>
          </w:p>
        </w:tc>
        <w:tc>
          <w:tcPr>
            <w:tcW w:w="960" w:type="dxa"/>
            <w:noWrap/>
            <w:hideMark/>
          </w:tcPr>
          <w:p w14:paraId="4AEB72E6" w14:textId="77777777" w:rsidR="00A13D17" w:rsidRPr="00A13D17" w:rsidRDefault="00A13D17" w:rsidP="00A13D17">
            <w:r w:rsidRPr="00A13D17">
              <w:t>Tx04</w:t>
            </w:r>
          </w:p>
        </w:tc>
        <w:tc>
          <w:tcPr>
            <w:tcW w:w="960" w:type="dxa"/>
            <w:noWrap/>
            <w:hideMark/>
          </w:tcPr>
          <w:p w14:paraId="45A3C848" w14:textId="77777777" w:rsidR="00A13D17" w:rsidRPr="00A13D17" w:rsidRDefault="00A13D17" w:rsidP="00A13D17">
            <w:r w:rsidRPr="00A13D17">
              <w:t>Tx05</w:t>
            </w:r>
          </w:p>
        </w:tc>
        <w:tc>
          <w:tcPr>
            <w:tcW w:w="960" w:type="dxa"/>
            <w:noWrap/>
            <w:hideMark/>
          </w:tcPr>
          <w:p w14:paraId="37474D1F" w14:textId="77777777" w:rsidR="00A13D17" w:rsidRPr="00A13D17" w:rsidRDefault="00A13D17" w:rsidP="00A13D17">
            <w:r w:rsidRPr="00A13D17">
              <w:t>Tx06</w:t>
            </w:r>
          </w:p>
        </w:tc>
        <w:tc>
          <w:tcPr>
            <w:tcW w:w="960" w:type="dxa"/>
            <w:noWrap/>
            <w:hideMark/>
          </w:tcPr>
          <w:p w14:paraId="4566655E" w14:textId="77777777" w:rsidR="00A13D17" w:rsidRPr="00A13D17" w:rsidRDefault="00A13D17" w:rsidP="00A13D17">
            <w:r w:rsidRPr="00A13D17">
              <w:t>Tx07</w:t>
            </w:r>
          </w:p>
        </w:tc>
        <w:tc>
          <w:tcPr>
            <w:tcW w:w="960" w:type="dxa"/>
            <w:noWrap/>
            <w:hideMark/>
          </w:tcPr>
          <w:p w14:paraId="044BAF74" w14:textId="77777777" w:rsidR="00A13D17" w:rsidRPr="00A13D17" w:rsidRDefault="00A13D17" w:rsidP="00A13D17">
            <w:r w:rsidRPr="00A13D17">
              <w:t>Tx08</w:t>
            </w:r>
          </w:p>
        </w:tc>
        <w:tc>
          <w:tcPr>
            <w:tcW w:w="960" w:type="dxa"/>
            <w:noWrap/>
            <w:hideMark/>
          </w:tcPr>
          <w:p w14:paraId="6696A29F" w14:textId="77777777" w:rsidR="00A13D17" w:rsidRPr="00A13D17" w:rsidRDefault="00A13D17" w:rsidP="00A13D17">
            <w:r w:rsidRPr="00A13D17">
              <w:t>Tx09</w:t>
            </w:r>
          </w:p>
        </w:tc>
        <w:tc>
          <w:tcPr>
            <w:tcW w:w="960" w:type="dxa"/>
            <w:noWrap/>
            <w:hideMark/>
          </w:tcPr>
          <w:p w14:paraId="3BE9916B" w14:textId="77777777" w:rsidR="00A13D17" w:rsidRPr="00A13D17" w:rsidRDefault="00A13D17" w:rsidP="00A13D17">
            <w:r w:rsidRPr="00A13D17">
              <w:t>Tx10</w:t>
            </w:r>
          </w:p>
        </w:tc>
      </w:tr>
      <w:tr w:rsidR="00A13D17" w:rsidRPr="00A13D17" w14:paraId="487F40C2" w14:textId="77777777" w:rsidTr="00A13D17">
        <w:trPr>
          <w:trHeight w:val="300"/>
        </w:trPr>
        <w:tc>
          <w:tcPr>
            <w:tcW w:w="960" w:type="dxa"/>
            <w:noWrap/>
            <w:hideMark/>
          </w:tcPr>
          <w:p w14:paraId="653AE676" w14:textId="77777777" w:rsidR="00A13D17" w:rsidRPr="00A13D17" w:rsidRDefault="00A13D17" w:rsidP="00A13D17">
            <w:r w:rsidRPr="00A13D17">
              <w:t>1.616605</w:t>
            </w:r>
          </w:p>
        </w:tc>
        <w:tc>
          <w:tcPr>
            <w:tcW w:w="960" w:type="dxa"/>
            <w:noWrap/>
            <w:hideMark/>
          </w:tcPr>
          <w:p w14:paraId="1FA83C2C" w14:textId="77777777" w:rsidR="00A13D17" w:rsidRPr="00A13D17" w:rsidRDefault="00A13D17" w:rsidP="00A13D17">
            <w:r w:rsidRPr="00A13D17">
              <w:t>1.720336</w:t>
            </w:r>
          </w:p>
        </w:tc>
        <w:tc>
          <w:tcPr>
            <w:tcW w:w="960" w:type="dxa"/>
            <w:noWrap/>
            <w:hideMark/>
          </w:tcPr>
          <w:p w14:paraId="14192EC4" w14:textId="77777777" w:rsidR="00A13D17" w:rsidRPr="00A13D17" w:rsidRDefault="00A13D17" w:rsidP="00A13D17">
            <w:r w:rsidRPr="00A13D17">
              <w:t>4.539449</w:t>
            </w:r>
          </w:p>
        </w:tc>
        <w:tc>
          <w:tcPr>
            <w:tcW w:w="960" w:type="dxa"/>
            <w:noWrap/>
            <w:hideMark/>
          </w:tcPr>
          <w:p w14:paraId="2523D352" w14:textId="77777777" w:rsidR="00A13D17" w:rsidRPr="00A13D17" w:rsidRDefault="00A13D17" w:rsidP="00A13D17">
            <w:r w:rsidRPr="00A13D17">
              <w:t>4.887758</w:t>
            </w:r>
          </w:p>
        </w:tc>
        <w:tc>
          <w:tcPr>
            <w:tcW w:w="960" w:type="dxa"/>
            <w:noWrap/>
            <w:hideMark/>
          </w:tcPr>
          <w:p w14:paraId="6A6EBA84" w14:textId="77777777" w:rsidR="00A13D17" w:rsidRPr="00A13D17" w:rsidRDefault="00A13D17" w:rsidP="00A13D17">
            <w:r w:rsidRPr="00A13D17">
              <w:t>5.384397</w:t>
            </w:r>
          </w:p>
        </w:tc>
        <w:tc>
          <w:tcPr>
            <w:tcW w:w="960" w:type="dxa"/>
            <w:noWrap/>
            <w:hideMark/>
          </w:tcPr>
          <w:p w14:paraId="34F64FF7" w14:textId="77777777" w:rsidR="00A13D17" w:rsidRPr="00A13D17" w:rsidRDefault="00A13D17" w:rsidP="00A13D17">
            <w:r w:rsidRPr="00A13D17">
              <w:t>2.794232</w:t>
            </w:r>
          </w:p>
        </w:tc>
        <w:tc>
          <w:tcPr>
            <w:tcW w:w="960" w:type="dxa"/>
            <w:noWrap/>
            <w:hideMark/>
          </w:tcPr>
          <w:p w14:paraId="686693CA" w14:textId="77777777" w:rsidR="00A13D17" w:rsidRPr="00A13D17" w:rsidRDefault="00A13D17" w:rsidP="00A13D17">
            <w:r w:rsidRPr="00A13D17">
              <w:t>2.746169</w:t>
            </w:r>
          </w:p>
        </w:tc>
        <w:tc>
          <w:tcPr>
            <w:tcW w:w="960" w:type="dxa"/>
            <w:noWrap/>
            <w:hideMark/>
          </w:tcPr>
          <w:p w14:paraId="42409D26" w14:textId="77777777" w:rsidR="00A13D17" w:rsidRPr="00A13D17" w:rsidRDefault="00A13D17" w:rsidP="00A13D17">
            <w:r w:rsidRPr="00A13D17">
              <w:t>3.52597</w:t>
            </w:r>
          </w:p>
        </w:tc>
        <w:tc>
          <w:tcPr>
            <w:tcW w:w="960" w:type="dxa"/>
            <w:noWrap/>
            <w:hideMark/>
          </w:tcPr>
          <w:p w14:paraId="43D9A2CE" w14:textId="77777777" w:rsidR="00A13D17" w:rsidRPr="00A13D17" w:rsidRDefault="00A13D17" w:rsidP="00A13D17">
            <w:r w:rsidRPr="00A13D17">
              <w:t>4.414216</w:t>
            </w:r>
          </w:p>
        </w:tc>
        <w:tc>
          <w:tcPr>
            <w:tcW w:w="960" w:type="dxa"/>
            <w:noWrap/>
            <w:hideMark/>
          </w:tcPr>
          <w:p w14:paraId="0F47972D" w14:textId="77777777" w:rsidR="00A13D17" w:rsidRPr="00A13D17" w:rsidRDefault="00A13D17" w:rsidP="00A13D17">
            <w:r w:rsidRPr="00A13D17">
              <w:t>5.501197</w:t>
            </w:r>
          </w:p>
        </w:tc>
      </w:tr>
      <w:tr w:rsidR="00A13D17" w:rsidRPr="00A13D17" w14:paraId="0D2502C6" w14:textId="77777777" w:rsidTr="00A13D17">
        <w:trPr>
          <w:trHeight w:val="300"/>
        </w:trPr>
        <w:tc>
          <w:tcPr>
            <w:tcW w:w="960" w:type="dxa"/>
            <w:noWrap/>
            <w:hideMark/>
          </w:tcPr>
          <w:p w14:paraId="54E44125" w14:textId="77777777" w:rsidR="00A13D17" w:rsidRPr="00A13D17" w:rsidRDefault="00A13D17" w:rsidP="00A13D17">
            <w:r w:rsidRPr="00A13D17">
              <w:t>1.930042</w:t>
            </w:r>
          </w:p>
        </w:tc>
        <w:tc>
          <w:tcPr>
            <w:tcW w:w="960" w:type="dxa"/>
            <w:noWrap/>
            <w:hideMark/>
          </w:tcPr>
          <w:p w14:paraId="53A40D25" w14:textId="77777777" w:rsidR="00A13D17" w:rsidRPr="00A13D17" w:rsidRDefault="00A13D17" w:rsidP="00A13D17">
            <w:r w:rsidRPr="00A13D17">
              <w:t>2.154988</w:t>
            </w:r>
          </w:p>
        </w:tc>
        <w:tc>
          <w:tcPr>
            <w:tcW w:w="960" w:type="dxa"/>
            <w:noWrap/>
            <w:hideMark/>
          </w:tcPr>
          <w:p w14:paraId="57992313" w14:textId="77777777" w:rsidR="00A13D17" w:rsidRPr="00A13D17" w:rsidRDefault="00A13D17" w:rsidP="00A13D17">
            <w:r w:rsidRPr="00A13D17">
              <w:t>3.719634</w:t>
            </w:r>
          </w:p>
        </w:tc>
        <w:tc>
          <w:tcPr>
            <w:tcW w:w="960" w:type="dxa"/>
            <w:noWrap/>
            <w:hideMark/>
          </w:tcPr>
          <w:p w14:paraId="28E3798E" w14:textId="77777777" w:rsidR="00A13D17" w:rsidRPr="00A13D17" w:rsidRDefault="00A13D17" w:rsidP="00A13D17">
            <w:r w:rsidRPr="00A13D17">
              <w:t>5.415006</w:t>
            </w:r>
          </w:p>
        </w:tc>
        <w:tc>
          <w:tcPr>
            <w:tcW w:w="960" w:type="dxa"/>
            <w:noWrap/>
            <w:hideMark/>
          </w:tcPr>
          <w:p w14:paraId="39BAF469" w14:textId="77777777" w:rsidR="00A13D17" w:rsidRPr="00A13D17" w:rsidRDefault="00A13D17" w:rsidP="00A13D17">
            <w:r w:rsidRPr="00A13D17">
              <w:t>5.22429</w:t>
            </w:r>
          </w:p>
        </w:tc>
        <w:tc>
          <w:tcPr>
            <w:tcW w:w="960" w:type="dxa"/>
            <w:noWrap/>
            <w:hideMark/>
          </w:tcPr>
          <w:p w14:paraId="543F1FFC" w14:textId="77777777" w:rsidR="00A13D17" w:rsidRPr="00A13D17" w:rsidRDefault="00A13D17" w:rsidP="00A13D17">
            <w:r w:rsidRPr="00A13D17">
              <w:t>1.973925</w:t>
            </w:r>
          </w:p>
        </w:tc>
        <w:tc>
          <w:tcPr>
            <w:tcW w:w="960" w:type="dxa"/>
            <w:noWrap/>
            <w:hideMark/>
          </w:tcPr>
          <w:p w14:paraId="14BAD719" w14:textId="77777777" w:rsidR="00A13D17" w:rsidRPr="00A13D17" w:rsidRDefault="00A13D17" w:rsidP="00A13D17">
            <w:r w:rsidRPr="00A13D17">
              <w:t>1.903165</w:t>
            </w:r>
          </w:p>
        </w:tc>
        <w:tc>
          <w:tcPr>
            <w:tcW w:w="960" w:type="dxa"/>
            <w:noWrap/>
            <w:hideMark/>
          </w:tcPr>
          <w:p w14:paraId="5EDA97AC" w14:textId="77777777" w:rsidR="00A13D17" w:rsidRPr="00A13D17" w:rsidRDefault="00A13D17" w:rsidP="00A13D17">
            <w:r w:rsidRPr="00A13D17">
              <w:t>3.893078</w:t>
            </w:r>
          </w:p>
        </w:tc>
        <w:tc>
          <w:tcPr>
            <w:tcW w:w="960" w:type="dxa"/>
            <w:noWrap/>
            <w:hideMark/>
          </w:tcPr>
          <w:p w14:paraId="02F9872B" w14:textId="77777777" w:rsidR="00A13D17" w:rsidRPr="00A13D17" w:rsidRDefault="00A13D17" w:rsidP="00A13D17">
            <w:r w:rsidRPr="00A13D17">
              <w:t>5.448152</w:t>
            </w:r>
          </w:p>
        </w:tc>
        <w:tc>
          <w:tcPr>
            <w:tcW w:w="960" w:type="dxa"/>
            <w:noWrap/>
            <w:hideMark/>
          </w:tcPr>
          <w:p w14:paraId="39C31C64" w14:textId="77777777" w:rsidR="00A13D17" w:rsidRPr="00A13D17" w:rsidRDefault="00A13D17" w:rsidP="00A13D17">
            <w:r w:rsidRPr="00A13D17">
              <w:t>6.936841</w:t>
            </w:r>
          </w:p>
        </w:tc>
      </w:tr>
      <w:tr w:rsidR="00A13D17" w:rsidRPr="00A13D17" w14:paraId="6240EBFD" w14:textId="77777777" w:rsidTr="00A13D17">
        <w:trPr>
          <w:trHeight w:val="300"/>
        </w:trPr>
        <w:tc>
          <w:tcPr>
            <w:tcW w:w="960" w:type="dxa"/>
            <w:noWrap/>
            <w:hideMark/>
          </w:tcPr>
          <w:p w14:paraId="5FE81342" w14:textId="77777777" w:rsidR="00A13D17" w:rsidRPr="00A13D17" w:rsidRDefault="00A13D17" w:rsidP="00A13D17">
            <w:r w:rsidRPr="00A13D17">
              <w:t>1.984711</w:t>
            </w:r>
          </w:p>
        </w:tc>
        <w:tc>
          <w:tcPr>
            <w:tcW w:w="960" w:type="dxa"/>
            <w:noWrap/>
            <w:hideMark/>
          </w:tcPr>
          <w:p w14:paraId="6537C70E" w14:textId="77777777" w:rsidR="00A13D17" w:rsidRPr="00A13D17" w:rsidRDefault="00A13D17" w:rsidP="00A13D17">
            <w:r w:rsidRPr="00A13D17">
              <w:t>2.812232</w:t>
            </w:r>
          </w:p>
        </w:tc>
        <w:tc>
          <w:tcPr>
            <w:tcW w:w="960" w:type="dxa"/>
            <w:noWrap/>
            <w:hideMark/>
          </w:tcPr>
          <w:p w14:paraId="27DC5C7F" w14:textId="77777777" w:rsidR="00A13D17" w:rsidRPr="00A13D17" w:rsidRDefault="00A13D17" w:rsidP="00A13D17">
            <w:r w:rsidRPr="00A13D17">
              <w:t>3.764154</w:t>
            </w:r>
          </w:p>
        </w:tc>
        <w:tc>
          <w:tcPr>
            <w:tcW w:w="960" w:type="dxa"/>
            <w:noWrap/>
            <w:hideMark/>
          </w:tcPr>
          <w:p w14:paraId="4BD54A01" w14:textId="77777777" w:rsidR="00A13D17" w:rsidRPr="00A13D17" w:rsidRDefault="00A13D17" w:rsidP="00A13D17">
            <w:r w:rsidRPr="00A13D17">
              <w:t>4.723741</w:t>
            </w:r>
          </w:p>
        </w:tc>
        <w:tc>
          <w:tcPr>
            <w:tcW w:w="960" w:type="dxa"/>
            <w:noWrap/>
            <w:hideMark/>
          </w:tcPr>
          <w:p w14:paraId="5084E859" w14:textId="77777777" w:rsidR="00A13D17" w:rsidRPr="00A13D17" w:rsidRDefault="00A13D17" w:rsidP="00A13D17">
            <w:r w:rsidRPr="00A13D17">
              <w:t>6.260625</w:t>
            </w:r>
          </w:p>
        </w:tc>
        <w:tc>
          <w:tcPr>
            <w:tcW w:w="960" w:type="dxa"/>
            <w:noWrap/>
            <w:hideMark/>
          </w:tcPr>
          <w:p w14:paraId="15D26BF6" w14:textId="77777777" w:rsidR="00A13D17" w:rsidRPr="00A13D17" w:rsidRDefault="00A13D17" w:rsidP="00A13D17">
            <w:r w:rsidRPr="00A13D17">
              <w:t>1.831975</w:t>
            </w:r>
          </w:p>
        </w:tc>
        <w:tc>
          <w:tcPr>
            <w:tcW w:w="960" w:type="dxa"/>
            <w:noWrap/>
            <w:hideMark/>
          </w:tcPr>
          <w:p w14:paraId="448476BD" w14:textId="77777777" w:rsidR="00A13D17" w:rsidRPr="00A13D17" w:rsidRDefault="00A13D17" w:rsidP="00A13D17">
            <w:r w:rsidRPr="00A13D17">
              <w:t>2.558443</w:t>
            </w:r>
          </w:p>
        </w:tc>
        <w:tc>
          <w:tcPr>
            <w:tcW w:w="960" w:type="dxa"/>
            <w:noWrap/>
            <w:hideMark/>
          </w:tcPr>
          <w:p w14:paraId="28CBF73F" w14:textId="77777777" w:rsidR="00A13D17" w:rsidRPr="00A13D17" w:rsidRDefault="00A13D17" w:rsidP="00A13D17">
            <w:r w:rsidRPr="00A13D17">
              <w:t>3.414394</w:t>
            </w:r>
          </w:p>
        </w:tc>
        <w:tc>
          <w:tcPr>
            <w:tcW w:w="960" w:type="dxa"/>
            <w:noWrap/>
            <w:hideMark/>
          </w:tcPr>
          <w:p w14:paraId="33D8E369" w14:textId="77777777" w:rsidR="00A13D17" w:rsidRPr="00A13D17" w:rsidRDefault="00A13D17" w:rsidP="00A13D17">
            <w:r w:rsidRPr="00A13D17">
              <w:t>4.985068</w:t>
            </w:r>
          </w:p>
        </w:tc>
        <w:tc>
          <w:tcPr>
            <w:tcW w:w="960" w:type="dxa"/>
            <w:noWrap/>
            <w:hideMark/>
          </w:tcPr>
          <w:p w14:paraId="2298FD7A" w14:textId="77777777" w:rsidR="00A13D17" w:rsidRPr="00A13D17" w:rsidRDefault="00A13D17" w:rsidP="00A13D17">
            <w:r w:rsidRPr="00A13D17">
              <w:t>5.530869</w:t>
            </w:r>
          </w:p>
        </w:tc>
      </w:tr>
      <w:tr w:rsidR="00A13D17" w:rsidRPr="00A13D17" w14:paraId="09E55A04" w14:textId="77777777" w:rsidTr="00A13D17">
        <w:trPr>
          <w:trHeight w:val="300"/>
        </w:trPr>
        <w:tc>
          <w:tcPr>
            <w:tcW w:w="960" w:type="dxa"/>
            <w:noWrap/>
            <w:hideMark/>
          </w:tcPr>
          <w:p w14:paraId="6FAA2B5D" w14:textId="77777777" w:rsidR="00A13D17" w:rsidRPr="00A13D17" w:rsidRDefault="00A13D17" w:rsidP="00A13D17">
            <w:r w:rsidRPr="00A13D17">
              <w:t>2.335247</w:t>
            </w:r>
          </w:p>
        </w:tc>
        <w:tc>
          <w:tcPr>
            <w:tcW w:w="960" w:type="dxa"/>
            <w:noWrap/>
            <w:hideMark/>
          </w:tcPr>
          <w:p w14:paraId="6E4E828C" w14:textId="77777777" w:rsidR="00A13D17" w:rsidRPr="00A13D17" w:rsidRDefault="00A13D17" w:rsidP="00A13D17">
            <w:r w:rsidRPr="00A13D17">
              <w:t>2.793182</w:t>
            </w:r>
          </w:p>
        </w:tc>
        <w:tc>
          <w:tcPr>
            <w:tcW w:w="960" w:type="dxa"/>
            <w:noWrap/>
            <w:hideMark/>
          </w:tcPr>
          <w:p w14:paraId="54F32720" w14:textId="77777777" w:rsidR="00A13D17" w:rsidRPr="00A13D17" w:rsidRDefault="00A13D17" w:rsidP="00A13D17">
            <w:r w:rsidRPr="00A13D17">
              <w:t>3.756892</w:t>
            </w:r>
          </w:p>
        </w:tc>
        <w:tc>
          <w:tcPr>
            <w:tcW w:w="960" w:type="dxa"/>
            <w:noWrap/>
            <w:hideMark/>
          </w:tcPr>
          <w:p w14:paraId="0F30D09E" w14:textId="77777777" w:rsidR="00A13D17" w:rsidRPr="00A13D17" w:rsidRDefault="00A13D17" w:rsidP="00A13D17">
            <w:r w:rsidRPr="00A13D17">
              <w:t>5.803964</w:t>
            </w:r>
          </w:p>
        </w:tc>
        <w:tc>
          <w:tcPr>
            <w:tcW w:w="960" w:type="dxa"/>
            <w:noWrap/>
            <w:hideMark/>
          </w:tcPr>
          <w:p w14:paraId="5EBFF6A4" w14:textId="77777777" w:rsidR="00A13D17" w:rsidRPr="00A13D17" w:rsidRDefault="00A13D17" w:rsidP="00A13D17">
            <w:r w:rsidRPr="00A13D17">
              <w:t>5.876934</w:t>
            </w:r>
          </w:p>
        </w:tc>
        <w:tc>
          <w:tcPr>
            <w:tcW w:w="960" w:type="dxa"/>
            <w:noWrap/>
            <w:hideMark/>
          </w:tcPr>
          <w:p w14:paraId="0565E918" w14:textId="77777777" w:rsidR="00A13D17" w:rsidRPr="00A13D17" w:rsidRDefault="00A13D17" w:rsidP="00A13D17">
            <w:r w:rsidRPr="00A13D17">
              <w:t>2.202442</w:t>
            </w:r>
          </w:p>
        </w:tc>
        <w:tc>
          <w:tcPr>
            <w:tcW w:w="960" w:type="dxa"/>
            <w:noWrap/>
            <w:hideMark/>
          </w:tcPr>
          <w:p w14:paraId="31ABE655" w14:textId="77777777" w:rsidR="00A13D17" w:rsidRPr="00A13D17" w:rsidRDefault="00A13D17" w:rsidP="00A13D17">
            <w:r w:rsidRPr="00A13D17">
              <w:t>2.658267</w:t>
            </w:r>
          </w:p>
        </w:tc>
        <w:tc>
          <w:tcPr>
            <w:tcW w:w="960" w:type="dxa"/>
            <w:noWrap/>
            <w:hideMark/>
          </w:tcPr>
          <w:p w14:paraId="2AB00F97" w14:textId="77777777" w:rsidR="00A13D17" w:rsidRPr="00A13D17" w:rsidRDefault="00A13D17" w:rsidP="00A13D17">
            <w:r w:rsidRPr="00A13D17">
              <w:t>4.272976</w:t>
            </w:r>
          </w:p>
        </w:tc>
        <w:tc>
          <w:tcPr>
            <w:tcW w:w="960" w:type="dxa"/>
            <w:noWrap/>
            <w:hideMark/>
          </w:tcPr>
          <w:p w14:paraId="3F52DCFC" w14:textId="77777777" w:rsidR="00A13D17" w:rsidRPr="00A13D17" w:rsidRDefault="00A13D17" w:rsidP="00A13D17">
            <w:r w:rsidRPr="00A13D17">
              <w:t>4.382584</w:t>
            </w:r>
          </w:p>
        </w:tc>
        <w:tc>
          <w:tcPr>
            <w:tcW w:w="960" w:type="dxa"/>
            <w:noWrap/>
            <w:hideMark/>
          </w:tcPr>
          <w:p w14:paraId="68F4942C" w14:textId="77777777" w:rsidR="00A13D17" w:rsidRPr="00A13D17" w:rsidRDefault="00A13D17" w:rsidP="00A13D17">
            <w:r w:rsidRPr="00A13D17">
              <w:t>6.79265</w:t>
            </w:r>
          </w:p>
        </w:tc>
      </w:tr>
      <w:tr w:rsidR="00A13D17" w:rsidRPr="00A13D17" w14:paraId="51FC4016" w14:textId="77777777" w:rsidTr="00A13D17">
        <w:trPr>
          <w:trHeight w:val="300"/>
        </w:trPr>
        <w:tc>
          <w:tcPr>
            <w:tcW w:w="960" w:type="dxa"/>
            <w:noWrap/>
            <w:hideMark/>
          </w:tcPr>
          <w:p w14:paraId="3EBB12DC" w14:textId="77777777" w:rsidR="00A13D17" w:rsidRPr="00A13D17" w:rsidRDefault="00A13D17" w:rsidP="00A13D17">
            <w:r w:rsidRPr="00A13D17">
              <w:t>2.122258</w:t>
            </w:r>
          </w:p>
        </w:tc>
        <w:tc>
          <w:tcPr>
            <w:tcW w:w="960" w:type="dxa"/>
            <w:noWrap/>
            <w:hideMark/>
          </w:tcPr>
          <w:p w14:paraId="29CF5FBC" w14:textId="77777777" w:rsidR="00A13D17" w:rsidRPr="00A13D17" w:rsidRDefault="00A13D17" w:rsidP="00A13D17">
            <w:r w:rsidRPr="00A13D17">
              <w:t>2.614249</w:t>
            </w:r>
          </w:p>
        </w:tc>
        <w:tc>
          <w:tcPr>
            <w:tcW w:w="960" w:type="dxa"/>
            <w:noWrap/>
            <w:hideMark/>
          </w:tcPr>
          <w:p w14:paraId="139872A9" w14:textId="77777777" w:rsidR="00A13D17" w:rsidRPr="00A13D17" w:rsidRDefault="00A13D17" w:rsidP="00A13D17">
            <w:r w:rsidRPr="00A13D17">
              <w:t>3.598606</w:t>
            </w:r>
          </w:p>
        </w:tc>
        <w:tc>
          <w:tcPr>
            <w:tcW w:w="960" w:type="dxa"/>
            <w:noWrap/>
            <w:hideMark/>
          </w:tcPr>
          <w:p w14:paraId="5A737C2F" w14:textId="77777777" w:rsidR="00A13D17" w:rsidRPr="00A13D17" w:rsidRDefault="00A13D17" w:rsidP="00A13D17">
            <w:r w:rsidRPr="00A13D17">
              <w:t>5.599315</w:t>
            </w:r>
          </w:p>
        </w:tc>
        <w:tc>
          <w:tcPr>
            <w:tcW w:w="960" w:type="dxa"/>
            <w:noWrap/>
            <w:hideMark/>
          </w:tcPr>
          <w:p w14:paraId="1B6FF928" w14:textId="77777777" w:rsidR="00A13D17" w:rsidRPr="00A13D17" w:rsidRDefault="00A13D17" w:rsidP="00A13D17">
            <w:r w:rsidRPr="00A13D17">
              <w:t>7.770778</w:t>
            </w:r>
          </w:p>
        </w:tc>
        <w:tc>
          <w:tcPr>
            <w:tcW w:w="960" w:type="dxa"/>
            <w:noWrap/>
            <w:hideMark/>
          </w:tcPr>
          <w:p w14:paraId="31B64474" w14:textId="77777777" w:rsidR="00A13D17" w:rsidRPr="00A13D17" w:rsidRDefault="00A13D17" w:rsidP="00A13D17">
            <w:r w:rsidRPr="00A13D17">
              <w:t>2.13156</w:t>
            </w:r>
          </w:p>
        </w:tc>
        <w:tc>
          <w:tcPr>
            <w:tcW w:w="960" w:type="dxa"/>
            <w:noWrap/>
            <w:hideMark/>
          </w:tcPr>
          <w:p w14:paraId="386CF693" w14:textId="77777777" w:rsidR="00A13D17" w:rsidRPr="00A13D17" w:rsidRDefault="00A13D17" w:rsidP="00A13D17">
            <w:r w:rsidRPr="00A13D17">
              <w:t>2.58936</w:t>
            </w:r>
          </w:p>
        </w:tc>
        <w:tc>
          <w:tcPr>
            <w:tcW w:w="960" w:type="dxa"/>
            <w:noWrap/>
            <w:hideMark/>
          </w:tcPr>
          <w:p w14:paraId="473C367A" w14:textId="77777777" w:rsidR="00A13D17" w:rsidRPr="00A13D17" w:rsidRDefault="00A13D17" w:rsidP="00A13D17">
            <w:r w:rsidRPr="00A13D17">
              <w:t>4.26689</w:t>
            </w:r>
          </w:p>
        </w:tc>
        <w:tc>
          <w:tcPr>
            <w:tcW w:w="960" w:type="dxa"/>
            <w:noWrap/>
            <w:hideMark/>
          </w:tcPr>
          <w:p w14:paraId="6C02AE53" w14:textId="77777777" w:rsidR="00A13D17" w:rsidRPr="00A13D17" w:rsidRDefault="00A13D17" w:rsidP="00A13D17">
            <w:r w:rsidRPr="00A13D17">
              <w:t>4.599645</w:t>
            </w:r>
          </w:p>
        </w:tc>
        <w:tc>
          <w:tcPr>
            <w:tcW w:w="960" w:type="dxa"/>
            <w:noWrap/>
            <w:hideMark/>
          </w:tcPr>
          <w:p w14:paraId="3DE69559" w14:textId="77777777" w:rsidR="00A13D17" w:rsidRPr="00A13D17" w:rsidRDefault="00A13D17" w:rsidP="00A13D17">
            <w:r w:rsidRPr="00A13D17">
              <w:t>5.265474</w:t>
            </w:r>
          </w:p>
        </w:tc>
      </w:tr>
      <w:tr w:rsidR="00A13D17" w:rsidRPr="00A13D17" w14:paraId="17C97DBF" w14:textId="77777777" w:rsidTr="00A13D17">
        <w:trPr>
          <w:trHeight w:val="300"/>
        </w:trPr>
        <w:tc>
          <w:tcPr>
            <w:tcW w:w="960" w:type="dxa"/>
            <w:noWrap/>
            <w:hideMark/>
          </w:tcPr>
          <w:p w14:paraId="55337424" w14:textId="77777777" w:rsidR="00A13D17" w:rsidRPr="00A13D17" w:rsidRDefault="00A13D17" w:rsidP="00A13D17">
            <w:r w:rsidRPr="00A13D17">
              <w:t>2.378067</w:t>
            </w:r>
          </w:p>
        </w:tc>
        <w:tc>
          <w:tcPr>
            <w:tcW w:w="960" w:type="dxa"/>
            <w:noWrap/>
            <w:hideMark/>
          </w:tcPr>
          <w:p w14:paraId="31FB755A" w14:textId="77777777" w:rsidR="00A13D17" w:rsidRPr="00A13D17" w:rsidRDefault="00A13D17" w:rsidP="00A13D17">
            <w:r w:rsidRPr="00A13D17">
              <w:t>3.627939</w:t>
            </w:r>
          </w:p>
        </w:tc>
        <w:tc>
          <w:tcPr>
            <w:tcW w:w="960" w:type="dxa"/>
            <w:noWrap/>
            <w:hideMark/>
          </w:tcPr>
          <w:p w14:paraId="16D1C33B" w14:textId="77777777" w:rsidR="00A13D17" w:rsidRPr="00A13D17" w:rsidRDefault="00A13D17" w:rsidP="00A13D17">
            <w:r w:rsidRPr="00A13D17">
              <w:t>5.119414</w:t>
            </w:r>
          </w:p>
        </w:tc>
        <w:tc>
          <w:tcPr>
            <w:tcW w:w="960" w:type="dxa"/>
            <w:noWrap/>
            <w:hideMark/>
          </w:tcPr>
          <w:p w14:paraId="083B777E" w14:textId="77777777" w:rsidR="00A13D17" w:rsidRPr="00A13D17" w:rsidRDefault="00A13D17" w:rsidP="00A13D17">
            <w:r w:rsidRPr="00A13D17">
              <w:t>5.778167</w:t>
            </w:r>
          </w:p>
        </w:tc>
        <w:tc>
          <w:tcPr>
            <w:tcW w:w="960" w:type="dxa"/>
            <w:noWrap/>
            <w:hideMark/>
          </w:tcPr>
          <w:p w14:paraId="6C63D411" w14:textId="77777777" w:rsidR="00A13D17" w:rsidRPr="00A13D17" w:rsidRDefault="00A13D17" w:rsidP="00A13D17">
            <w:r w:rsidRPr="00A13D17">
              <w:t>5.712686</w:t>
            </w:r>
          </w:p>
        </w:tc>
        <w:tc>
          <w:tcPr>
            <w:tcW w:w="960" w:type="dxa"/>
            <w:noWrap/>
            <w:hideMark/>
          </w:tcPr>
          <w:p w14:paraId="4CCB9253" w14:textId="77777777" w:rsidR="00A13D17" w:rsidRPr="00A13D17" w:rsidRDefault="00A13D17" w:rsidP="00A13D17">
            <w:r w:rsidRPr="00A13D17">
              <w:t>2.302636</w:t>
            </w:r>
          </w:p>
        </w:tc>
        <w:tc>
          <w:tcPr>
            <w:tcW w:w="960" w:type="dxa"/>
            <w:noWrap/>
            <w:hideMark/>
          </w:tcPr>
          <w:p w14:paraId="38B967A0" w14:textId="77777777" w:rsidR="00A13D17" w:rsidRPr="00A13D17" w:rsidRDefault="00A13D17" w:rsidP="00A13D17">
            <w:r w:rsidRPr="00A13D17">
              <w:t>2.690054</w:t>
            </w:r>
          </w:p>
        </w:tc>
        <w:tc>
          <w:tcPr>
            <w:tcW w:w="960" w:type="dxa"/>
            <w:noWrap/>
            <w:hideMark/>
          </w:tcPr>
          <w:p w14:paraId="3BC92710" w14:textId="77777777" w:rsidR="00A13D17" w:rsidRPr="00A13D17" w:rsidRDefault="00A13D17" w:rsidP="00A13D17">
            <w:r w:rsidRPr="00A13D17">
              <w:t>4.195671</w:t>
            </w:r>
          </w:p>
        </w:tc>
        <w:tc>
          <w:tcPr>
            <w:tcW w:w="960" w:type="dxa"/>
            <w:noWrap/>
            <w:hideMark/>
          </w:tcPr>
          <w:p w14:paraId="2EEC64A9" w14:textId="77777777" w:rsidR="00A13D17" w:rsidRPr="00A13D17" w:rsidRDefault="00A13D17" w:rsidP="00A13D17">
            <w:r w:rsidRPr="00A13D17">
              <w:t>4.638115</w:t>
            </w:r>
          </w:p>
        </w:tc>
        <w:tc>
          <w:tcPr>
            <w:tcW w:w="960" w:type="dxa"/>
            <w:noWrap/>
            <w:hideMark/>
          </w:tcPr>
          <w:p w14:paraId="3DDE64B0" w14:textId="77777777" w:rsidR="00A13D17" w:rsidRPr="00A13D17" w:rsidRDefault="00A13D17" w:rsidP="00A13D17">
            <w:r w:rsidRPr="00A13D17">
              <w:t>6.246079</w:t>
            </w:r>
          </w:p>
        </w:tc>
      </w:tr>
      <w:tr w:rsidR="00A13D17" w:rsidRPr="00A13D17" w14:paraId="096C2C38" w14:textId="77777777" w:rsidTr="00A13D17">
        <w:trPr>
          <w:trHeight w:val="300"/>
        </w:trPr>
        <w:tc>
          <w:tcPr>
            <w:tcW w:w="960" w:type="dxa"/>
            <w:noWrap/>
            <w:hideMark/>
          </w:tcPr>
          <w:p w14:paraId="27E9B8A4" w14:textId="77777777" w:rsidR="00A13D17" w:rsidRPr="00A13D17" w:rsidRDefault="00A13D17" w:rsidP="00A13D17">
            <w:r w:rsidRPr="00A13D17">
              <w:t>2.726647</w:t>
            </w:r>
          </w:p>
        </w:tc>
        <w:tc>
          <w:tcPr>
            <w:tcW w:w="960" w:type="dxa"/>
            <w:noWrap/>
            <w:hideMark/>
          </w:tcPr>
          <w:p w14:paraId="4C5D4485" w14:textId="77777777" w:rsidR="00A13D17" w:rsidRPr="00A13D17" w:rsidRDefault="00A13D17" w:rsidP="00A13D17">
            <w:r w:rsidRPr="00A13D17">
              <w:t>3.366448</w:t>
            </w:r>
          </w:p>
        </w:tc>
        <w:tc>
          <w:tcPr>
            <w:tcW w:w="960" w:type="dxa"/>
            <w:noWrap/>
            <w:hideMark/>
          </w:tcPr>
          <w:p w14:paraId="311A6D19" w14:textId="77777777" w:rsidR="00A13D17" w:rsidRPr="00A13D17" w:rsidRDefault="00A13D17" w:rsidP="00A13D17">
            <w:r w:rsidRPr="00A13D17">
              <w:t>4.258536</w:t>
            </w:r>
          </w:p>
        </w:tc>
        <w:tc>
          <w:tcPr>
            <w:tcW w:w="960" w:type="dxa"/>
            <w:noWrap/>
            <w:hideMark/>
          </w:tcPr>
          <w:p w14:paraId="5DD81632" w14:textId="77777777" w:rsidR="00A13D17" w:rsidRPr="00A13D17" w:rsidRDefault="00A13D17" w:rsidP="00A13D17">
            <w:r w:rsidRPr="00A13D17">
              <w:t>5.292827</w:t>
            </w:r>
          </w:p>
        </w:tc>
        <w:tc>
          <w:tcPr>
            <w:tcW w:w="960" w:type="dxa"/>
            <w:noWrap/>
            <w:hideMark/>
          </w:tcPr>
          <w:p w14:paraId="45D86C42" w14:textId="77777777" w:rsidR="00A13D17" w:rsidRPr="00A13D17" w:rsidRDefault="00A13D17" w:rsidP="00A13D17">
            <w:r w:rsidRPr="00A13D17">
              <w:t>6.765987</w:t>
            </w:r>
          </w:p>
        </w:tc>
        <w:tc>
          <w:tcPr>
            <w:tcW w:w="960" w:type="dxa"/>
            <w:noWrap/>
            <w:hideMark/>
          </w:tcPr>
          <w:p w14:paraId="1ABDEFA1" w14:textId="77777777" w:rsidR="00A13D17" w:rsidRPr="00A13D17" w:rsidRDefault="00A13D17" w:rsidP="00A13D17">
            <w:r w:rsidRPr="00A13D17">
              <w:t>1.47146</w:t>
            </w:r>
          </w:p>
        </w:tc>
        <w:tc>
          <w:tcPr>
            <w:tcW w:w="960" w:type="dxa"/>
            <w:noWrap/>
            <w:hideMark/>
          </w:tcPr>
          <w:p w14:paraId="039EAA31" w14:textId="77777777" w:rsidR="00A13D17" w:rsidRPr="00A13D17" w:rsidRDefault="00A13D17" w:rsidP="00A13D17">
            <w:r w:rsidRPr="00A13D17">
              <w:t>3.74382</w:t>
            </w:r>
          </w:p>
        </w:tc>
        <w:tc>
          <w:tcPr>
            <w:tcW w:w="960" w:type="dxa"/>
            <w:noWrap/>
            <w:hideMark/>
          </w:tcPr>
          <w:p w14:paraId="78F3BDD7" w14:textId="77777777" w:rsidR="00A13D17" w:rsidRPr="00A13D17" w:rsidRDefault="00A13D17" w:rsidP="00A13D17">
            <w:r w:rsidRPr="00A13D17">
              <w:t>4.387382</w:t>
            </w:r>
          </w:p>
        </w:tc>
        <w:tc>
          <w:tcPr>
            <w:tcW w:w="960" w:type="dxa"/>
            <w:noWrap/>
            <w:hideMark/>
          </w:tcPr>
          <w:p w14:paraId="39C6C91B" w14:textId="77777777" w:rsidR="00A13D17" w:rsidRPr="00A13D17" w:rsidRDefault="00A13D17" w:rsidP="00A13D17">
            <w:r w:rsidRPr="00A13D17">
              <w:t>4.809996</w:t>
            </w:r>
          </w:p>
        </w:tc>
        <w:tc>
          <w:tcPr>
            <w:tcW w:w="960" w:type="dxa"/>
            <w:noWrap/>
            <w:hideMark/>
          </w:tcPr>
          <w:p w14:paraId="1A1DEF25" w14:textId="77777777" w:rsidR="00A13D17" w:rsidRPr="00A13D17" w:rsidRDefault="00A13D17" w:rsidP="00A13D17">
            <w:r w:rsidRPr="00A13D17">
              <w:t>8.258318</w:t>
            </w:r>
          </w:p>
        </w:tc>
      </w:tr>
      <w:tr w:rsidR="00A13D17" w:rsidRPr="00A13D17" w14:paraId="680C3D75" w14:textId="77777777" w:rsidTr="00A13D17">
        <w:trPr>
          <w:trHeight w:val="300"/>
        </w:trPr>
        <w:tc>
          <w:tcPr>
            <w:tcW w:w="960" w:type="dxa"/>
            <w:noWrap/>
            <w:hideMark/>
          </w:tcPr>
          <w:p w14:paraId="15E928A7" w14:textId="77777777" w:rsidR="00A13D17" w:rsidRPr="00A13D17" w:rsidRDefault="00A13D17" w:rsidP="00A13D17">
            <w:r w:rsidRPr="00A13D17">
              <w:t>2.491118</w:t>
            </w:r>
          </w:p>
        </w:tc>
        <w:tc>
          <w:tcPr>
            <w:tcW w:w="960" w:type="dxa"/>
            <w:noWrap/>
            <w:hideMark/>
          </w:tcPr>
          <w:p w14:paraId="2CC94D03" w14:textId="77777777" w:rsidR="00A13D17" w:rsidRPr="00A13D17" w:rsidRDefault="00A13D17" w:rsidP="00A13D17">
            <w:r w:rsidRPr="00A13D17">
              <w:t>2.691921</w:t>
            </w:r>
          </w:p>
        </w:tc>
        <w:tc>
          <w:tcPr>
            <w:tcW w:w="960" w:type="dxa"/>
            <w:noWrap/>
            <w:hideMark/>
          </w:tcPr>
          <w:p w14:paraId="419C245C" w14:textId="77777777" w:rsidR="00A13D17" w:rsidRPr="00A13D17" w:rsidRDefault="00A13D17" w:rsidP="00A13D17">
            <w:r w:rsidRPr="00A13D17">
              <w:t>5.129013</w:t>
            </w:r>
          </w:p>
        </w:tc>
        <w:tc>
          <w:tcPr>
            <w:tcW w:w="960" w:type="dxa"/>
            <w:noWrap/>
            <w:hideMark/>
          </w:tcPr>
          <w:p w14:paraId="1E2BC713" w14:textId="77777777" w:rsidR="00A13D17" w:rsidRPr="00A13D17" w:rsidRDefault="00A13D17" w:rsidP="00A13D17">
            <w:r w:rsidRPr="00A13D17">
              <w:t>6.582533</w:t>
            </w:r>
          </w:p>
        </w:tc>
        <w:tc>
          <w:tcPr>
            <w:tcW w:w="960" w:type="dxa"/>
            <w:noWrap/>
            <w:hideMark/>
          </w:tcPr>
          <w:p w14:paraId="1080DBBA" w14:textId="77777777" w:rsidR="00A13D17" w:rsidRPr="00A13D17" w:rsidRDefault="00A13D17" w:rsidP="00A13D17">
            <w:r w:rsidRPr="00A13D17">
              <w:t>6.233247</w:t>
            </w:r>
          </w:p>
        </w:tc>
        <w:tc>
          <w:tcPr>
            <w:tcW w:w="960" w:type="dxa"/>
            <w:noWrap/>
            <w:hideMark/>
          </w:tcPr>
          <w:p w14:paraId="3A7A2E69" w14:textId="77777777" w:rsidR="00A13D17" w:rsidRPr="00A13D17" w:rsidRDefault="00A13D17" w:rsidP="00A13D17">
            <w:r w:rsidRPr="00A13D17">
              <w:t>1.796952</w:t>
            </w:r>
          </w:p>
        </w:tc>
        <w:tc>
          <w:tcPr>
            <w:tcW w:w="960" w:type="dxa"/>
            <w:noWrap/>
            <w:hideMark/>
          </w:tcPr>
          <w:p w14:paraId="7C5342B0" w14:textId="77777777" w:rsidR="00A13D17" w:rsidRPr="00A13D17" w:rsidRDefault="00A13D17" w:rsidP="00A13D17">
            <w:r w:rsidRPr="00A13D17">
              <w:t>2.509085</w:t>
            </w:r>
          </w:p>
        </w:tc>
        <w:tc>
          <w:tcPr>
            <w:tcW w:w="960" w:type="dxa"/>
            <w:noWrap/>
            <w:hideMark/>
          </w:tcPr>
          <w:p w14:paraId="21326442" w14:textId="77777777" w:rsidR="00A13D17" w:rsidRPr="00A13D17" w:rsidRDefault="00A13D17" w:rsidP="00A13D17">
            <w:r w:rsidRPr="00A13D17">
              <w:t>3.922567</w:t>
            </w:r>
          </w:p>
        </w:tc>
        <w:tc>
          <w:tcPr>
            <w:tcW w:w="960" w:type="dxa"/>
            <w:noWrap/>
            <w:hideMark/>
          </w:tcPr>
          <w:p w14:paraId="253CF771" w14:textId="77777777" w:rsidR="00A13D17" w:rsidRPr="00A13D17" w:rsidRDefault="00A13D17" w:rsidP="00A13D17">
            <w:r w:rsidRPr="00A13D17">
              <w:t>4.897275</w:t>
            </w:r>
          </w:p>
        </w:tc>
        <w:tc>
          <w:tcPr>
            <w:tcW w:w="960" w:type="dxa"/>
            <w:noWrap/>
            <w:hideMark/>
          </w:tcPr>
          <w:p w14:paraId="2EED7E1F" w14:textId="77777777" w:rsidR="00A13D17" w:rsidRPr="00A13D17" w:rsidRDefault="00A13D17" w:rsidP="00A13D17">
            <w:r w:rsidRPr="00A13D17">
              <w:t>5.82338</w:t>
            </w:r>
          </w:p>
        </w:tc>
      </w:tr>
      <w:tr w:rsidR="00A13D17" w:rsidRPr="00A13D17" w14:paraId="7909E30B" w14:textId="77777777" w:rsidTr="00A13D17">
        <w:trPr>
          <w:trHeight w:val="300"/>
        </w:trPr>
        <w:tc>
          <w:tcPr>
            <w:tcW w:w="960" w:type="dxa"/>
            <w:noWrap/>
            <w:hideMark/>
          </w:tcPr>
          <w:p w14:paraId="389E954F" w14:textId="77777777" w:rsidR="00A13D17" w:rsidRPr="00A13D17" w:rsidRDefault="00A13D17" w:rsidP="00A13D17">
            <w:r w:rsidRPr="00A13D17">
              <w:t>2.132546</w:t>
            </w:r>
          </w:p>
        </w:tc>
        <w:tc>
          <w:tcPr>
            <w:tcW w:w="960" w:type="dxa"/>
            <w:noWrap/>
            <w:hideMark/>
          </w:tcPr>
          <w:p w14:paraId="36D2CF71" w14:textId="77777777" w:rsidR="00A13D17" w:rsidRPr="00A13D17" w:rsidRDefault="00A13D17" w:rsidP="00A13D17">
            <w:r w:rsidRPr="00A13D17">
              <w:t>2.743887</w:t>
            </w:r>
          </w:p>
        </w:tc>
        <w:tc>
          <w:tcPr>
            <w:tcW w:w="960" w:type="dxa"/>
            <w:noWrap/>
            <w:hideMark/>
          </w:tcPr>
          <w:p w14:paraId="506CF06D" w14:textId="77777777" w:rsidR="00A13D17" w:rsidRPr="00A13D17" w:rsidRDefault="00A13D17" w:rsidP="00A13D17">
            <w:r w:rsidRPr="00A13D17">
              <w:t>4.715348</w:t>
            </w:r>
          </w:p>
        </w:tc>
        <w:tc>
          <w:tcPr>
            <w:tcW w:w="960" w:type="dxa"/>
            <w:noWrap/>
            <w:hideMark/>
          </w:tcPr>
          <w:p w14:paraId="7E505F49" w14:textId="77777777" w:rsidR="00A13D17" w:rsidRPr="00A13D17" w:rsidRDefault="00A13D17" w:rsidP="00A13D17">
            <w:r w:rsidRPr="00A13D17">
              <w:t>5.673623</w:t>
            </w:r>
          </w:p>
        </w:tc>
        <w:tc>
          <w:tcPr>
            <w:tcW w:w="960" w:type="dxa"/>
            <w:noWrap/>
            <w:hideMark/>
          </w:tcPr>
          <w:p w14:paraId="6C645D9E" w14:textId="77777777" w:rsidR="00A13D17" w:rsidRPr="00A13D17" w:rsidRDefault="00A13D17" w:rsidP="00A13D17">
            <w:r w:rsidRPr="00A13D17">
              <w:t>6.33576</w:t>
            </w:r>
          </w:p>
        </w:tc>
        <w:tc>
          <w:tcPr>
            <w:tcW w:w="960" w:type="dxa"/>
            <w:noWrap/>
            <w:hideMark/>
          </w:tcPr>
          <w:p w14:paraId="61685807" w14:textId="77777777" w:rsidR="00A13D17" w:rsidRPr="00A13D17" w:rsidRDefault="00A13D17" w:rsidP="00A13D17">
            <w:r w:rsidRPr="00A13D17">
              <w:t>1.786884</w:t>
            </w:r>
          </w:p>
        </w:tc>
        <w:tc>
          <w:tcPr>
            <w:tcW w:w="960" w:type="dxa"/>
            <w:noWrap/>
            <w:hideMark/>
          </w:tcPr>
          <w:p w14:paraId="7B05F874" w14:textId="77777777" w:rsidR="00A13D17" w:rsidRPr="00A13D17" w:rsidRDefault="00A13D17" w:rsidP="00A13D17">
            <w:r w:rsidRPr="00A13D17">
              <w:t>3.403644</w:t>
            </w:r>
          </w:p>
        </w:tc>
        <w:tc>
          <w:tcPr>
            <w:tcW w:w="960" w:type="dxa"/>
            <w:noWrap/>
            <w:hideMark/>
          </w:tcPr>
          <w:p w14:paraId="2F197A45" w14:textId="77777777" w:rsidR="00A13D17" w:rsidRPr="00A13D17" w:rsidRDefault="00A13D17" w:rsidP="00A13D17">
            <w:r w:rsidRPr="00A13D17">
              <w:t>4.354132</w:t>
            </w:r>
          </w:p>
        </w:tc>
        <w:tc>
          <w:tcPr>
            <w:tcW w:w="960" w:type="dxa"/>
            <w:noWrap/>
            <w:hideMark/>
          </w:tcPr>
          <w:p w14:paraId="7F7473EB" w14:textId="77777777" w:rsidR="00A13D17" w:rsidRPr="00A13D17" w:rsidRDefault="00A13D17" w:rsidP="00A13D17">
            <w:r w:rsidRPr="00A13D17">
              <w:t>5.44583</w:t>
            </w:r>
          </w:p>
        </w:tc>
        <w:tc>
          <w:tcPr>
            <w:tcW w:w="960" w:type="dxa"/>
            <w:noWrap/>
            <w:hideMark/>
          </w:tcPr>
          <w:p w14:paraId="318FE9D2" w14:textId="77777777" w:rsidR="00A13D17" w:rsidRPr="00A13D17" w:rsidRDefault="00A13D17" w:rsidP="00A13D17">
            <w:r w:rsidRPr="00A13D17">
              <w:t>7.767586</w:t>
            </w:r>
          </w:p>
        </w:tc>
      </w:tr>
      <w:tr w:rsidR="00A13D17" w:rsidRPr="00A13D17" w14:paraId="2D1F0673" w14:textId="77777777" w:rsidTr="00A13D17">
        <w:trPr>
          <w:trHeight w:val="300"/>
        </w:trPr>
        <w:tc>
          <w:tcPr>
            <w:tcW w:w="960" w:type="dxa"/>
            <w:noWrap/>
            <w:hideMark/>
          </w:tcPr>
          <w:p w14:paraId="0B582153" w14:textId="77777777" w:rsidR="00A13D17" w:rsidRPr="00A13D17" w:rsidRDefault="00A13D17" w:rsidP="00A13D17">
            <w:r w:rsidRPr="00A13D17">
              <w:t>1.841254</w:t>
            </w:r>
          </w:p>
        </w:tc>
        <w:tc>
          <w:tcPr>
            <w:tcW w:w="960" w:type="dxa"/>
            <w:noWrap/>
            <w:hideMark/>
          </w:tcPr>
          <w:p w14:paraId="4F03183C" w14:textId="77777777" w:rsidR="00A13D17" w:rsidRPr="00A13D17" w:rsidRDefault="00A13D17" w:rsidP="00A13D17">
            <w:r w:rsidRPr="00A13D17">
              <w:t>3.632318</w:t>
            </w:r>
          </w:p>
        </w:tc>
        <w:tc>
          <w:tcPr>
            <w:tcW w:w="960" w:type="dxa"/>
            <w:noWrap/>
            <w:hideMark/>
          </w:tcPr>
          <w:p w14:paraId="44C5A0A5" w14:textId="77777777" w:rsidR="00A13D17" w:rsidRPr="00A13D17" w:rsidRDefault="00A13D17" w:rsidP="00A13D17">
            <w:r w:rsidRPr="00A13D17">
              <w:t>5.74917</w:t>
            </w:r>
          </w:p>
        </w:tc>
        <w:tc>
          <w:tcPr>
            <w:tcW w:w="960" w:type="dxa"/>
            <w:noWrap/>
            <w:hideMark/>
          </w:tcPr>
          <w:p w14:paraId="6CB0B487" w14:textId="77777777" w:rsidR="00A13D17" w:rsidRPr="00A13D17" w:rsidRDefault="00A13D17" w:rsidP="00A13D17">
            <w:r w:rsidRPr="00A13D17">
              <w:t>6.939247</w:t>
            </w:r>
          </w:p>
        </w:tc>
        <w:tc>
          <w:tcPr>
            <w:tcW w:w="960" w:type="dxa"/>
            <w:noWrap/>
            <w:hideMark/>
          </w:tcPr>
          <w:p w14:paraId="520A9009" w14:textId="77777777" w:rsidR="00A13D17" w:rsidRPr="00A13D17" w:rsidRDefault="00A13D17" w:rsidP="00A13D17">
            <w:r w:rsidRPr="00A13D17">
              <w:t>8.772526</w:t>
            </w:r>
          </w:p>
        </w:tc>
        <w:tc>
          <w:tcPr>
            <w:tcW w:w="960" w:type="dxa"/>
            <w:noWrap/>
            <w:hideMark/>
          </w:tcPr>
          <w:p w14:paraId="7A447FCF" w14:textId="77777777" w:rsidR="00A13D17" w:rsidRPr="00A13D17" w:rsidRDefault="00A13D17" w:rsidP="00A13D17">
            <w:r w:rsidRPr="00A13D17">
              <w:t>1.87523</w:t>
            </w:r>
          </w:p>
        </w:tc>
        <w:tc>
          <w:tcPr>
            <w:tcW w:w="960" w:type="dxa"/>
            <w:noWrap/>
            <w:hideMark/>
          </w:tcPr>
          <w:p w14:paraId="30E82089" w14:textId="77777777" w:rsidR="00A13D17" w:rsidRPr="00A13D17" w:rsidRDefault="00A13D17" w:rsidP="00A13D17">
            <w:r w:rsidRPr="00A13D17">
              <w:t>3.801192</w:t>
            </w:r>
          </w:p>
        </w:tc>
        <w:tc>
          <w:tcPr>
            <w:tcW w:w="960" w:type="dxa"/>
            <w:noWrap/>
            <w:hideMark/>
          </w:tcPr>
          <w:p w14:paraId="5434F6D1" w14:textId="77777777" w:rsidR="00A13D17" w:rsidRPr="00A13D17" w:rsidRDefault="00A13D17" w:rsidP="00A13D17">
            <w:r w:rsidRPr="00A13D17">
              <w:t>4.28547</w:t>
            </w:r>
          </w:p>
        </w:tc>
        <w:tc>
          <w:tcPr>
            <w:tcW w:w="960" w:type="dxa"/>
            <w:noWrap/>
            <w:hideMark/>
          </w:tcPr>
          <w:p w14:paraId="0EEDA1F8" w14:textId="77777777" w:rsidR="00A13D17" w:rsidRPr="00A13D17" w:rsidRDefault="00A13D17" w:rsidP="00A13D17">
            <w:r w:rsidRPr="00A13D17">
              <w:t>4.953755</w:t>
            </w:r>
          </w:p>
        </w:tc>
        <w:tc>
          <w:tcPr>
            <w:tcW w:w="960" w:type="dxa"/>
            <w:noWrap/>
            <w:hideMark/>
          </w:tcPr>
          <w:p w14:paraId="4D6B6C1A" w14:textId="77777777" w:rsidR="00A13D17" w:rsidRPr="00A13D17" w:rsidRDefault="00A13D17" w:rsidP="00A13D17">
            <w:r w:rsidRPr="00A13D17">
              <w:t>6.285131</w:t>
            </w:r>
          </w:p>
        </w:tc>
      </w:tr>
      <w:tr w:rsidR="00A13D17" w:rsidRPr="00A13D17" w14:paraId="3D9E9453" w14:textId="77777777" w:rsidTr="00A13D17">
        <w:trPr>
          <w:trHeight w:val="300"/>
        </w:trPr>
        <w:tc>
          <w:tcPr>
            <w:tcW w:w="960" w:type="dxa"/>
            <w:noWrap/>
            <w:hideMark/>
          </w:tcPr>
          <w:p w14:paraId="1A473DED" w14:textId="77777777" w:rsidR="00A13D17" w:rsidRPr="00A13D17" w:rsidRDefault="00A13D17" w:rsidP="00A13D17">
            <w:pPr>
              <w:rPr>
                <w:b/>
                <w:bCs/>
              </w:rPr>
            </w:pPr>
            <w:r w:rsidRPr="00A13D17">
              <w:rPr>
                <w:b/>
                <w:bCs/>
              </w:rPr>
              <w:t>2.155849</w:t>
            </w:r>
          </w:p>
        </w:tc>
        <w:tc>
          <w:tcPr>
            <w:tcW w:w="960" w:type="dxa"/>
            <w:noWrap/>
            <w:hideMark/>
          </w:tcPr>
          <w:p w14:paraId="3A1F5FE6" w14:textId="77777777" w:rsidR="00A13D17" w:rsidRPr="00A13D17" w:rsidRDefault="00A13D17" w:rsidP="00A13D17">
            <w:pPr>
              <w:rPr>
                <w:b/>
                <w:bCs/>
              </w:rPr>
            </w:pPr>
            <w:r w:rsidRPr="00A13D17">
              <w:rPr>
                <w:b/>
                <w:bCs/>
              </w:rPr>
              <w:t>2.81575</w:t>
            </w:r>
          </w:p>
        </w:tc>
        <w:tc>
          <w:tcPr>
            <w:tcW w:w="960" w:type="dxa"/>
            <w:noWrap/>
            <w:hideMark/>
          </w:tcPr>
          <w:p w14:paraId="60AEDA3D" w14:textId="77777777" w:rsidR="00A13D17" w:rsidRPr="00A13D17" w:rsidRDefault="00A13D17" w:rsidP="00A13D17">
            <w:pPr>
              <w:rPr>
                <w:b/>
                <w:bCs/>
              </w:rPr>
            </w:pPr>
            <w:r w:rsidRPr="00A13D17">
              <w:rPr>
                <w:b/>
                <w:bCs/>
              </w:rPr>
              <w:t>4.435022</w:t>
            </w:r>
          </w:p>
        </w:tc>
        <w:tc>
          <w:tcPr>
            <w:tcW w:w="960" w:type="dxa"/>
            <w:noWrap/>
            <w:hideMark/>
          </w:tcPr>
          <w:p w14:paraId="2EF72E47" w14:textId="77777777" w:rsidR="00A13D17" w:rsidRPr="00A13D17" w:rsidRDefault="00A13D17" w:rsidP="00A13D17">
            <w:pPr>
              <w:rPr>
                <w:b/>
                <w:bCs/>
              </w:rPr>
            </w:pPr>
            <w:r w:rsidRPr="00A13D17">
              <w:rPr>
                <w:b/>
                <w:bCs/>
              </w:rPr>
              <w:t>5.669618</w:t>
            </w:r>
          </w:p>
        </w:tc>
        <w:tc>
          <w:tcPr>
            <w:tcW w:w="960" w:type="dxa"/>
            <w:noWrap/>
            <w:hideMark/>
          </w:tcPr>
          <w:p w14:paraId="5BB724A5" w14:textId="77777777" w:rsidR="00A13D17" w:rsidRPr="00A13D17" w:rsidRDefault="00A13D17" w:rsidP="00A13D17">
            <w:pPr>
              <w:rPr>
                <w:b/>
                <w:bCs/>
              </w:rPr>
            </w:pPr>
            <w:r w:rsidRPr="00A13D17">
              <w:rPr>
                <w:b/>
                <w:bCs/>
              </w:rPr>
              <w:t>6.433723</w:t>
            </w:r>
          </w:p>
        </w:tc>
        <w:tc>
          <w:tcPr>
            <w:tcW w:w="960" w:type="dxa"/>
            <w:noWrap/>
            <w:hideMark/>
          </w:tcPr>
          <w:p w14:paraId="1C05B964" w14:textId="77777777" w:rsidR="00A13D17" w:rsidRPr="00A13D17" w:rsidRDefault="00A13D17" w:rsidP="00A13D17">
            <w:pPr>
              <w:rPr>
                <w:b/>
                <w:bCs/>
              </w:rPr>
            </w:pPr>
            <w:r w:rsidRPr="00A13D17">
              <w:rPr>
                <w:b/>
                <w:bCs/>
              </w:rPr>
              <w:t>2.01673</w:t>
            </w:r>
          </w:p>
        </w:tc>
        <w:tc>
          <w:tcPr>
            <w:tcW w:w="960" w:type="dxa"/>
            <w:noWrap/>
            <w:hideMark/>
          </w:tcPr>
          <w:p w14:paraId="22A5F6F0" w14:textId="77777777" w:rsidR="00A13D17" w:rsidRPr="00A13D17" w:rsidRDefault="00A13D17" w:rsidP="00A13D17">
            <w:pPr>
              <w:rPr>
                <w:b/>
                <w:bCs/>
              </w:rPr>
            </w:pPr>
            <w:r w:rsidRPr="00A13D17">
              <w:rPr>
                <w:b/>
                <w:bCs/>
              </w:rPr>
              <w:t>2.86032</w:t>
            </w:r>
          </w:p>
        </w:tc>
        <w:tc>
          <w:tcPr>
            <w:tcW w:w="960" w:type="dxa"/>
            <w:noWrap/>
            <w:hideMark/>
          </w:tcPr>
          <w:p w14:paraId="53FF2536" w14:textId="77777777" w:rsidR="00A13D17" w:rsidRPr="00A13D17" w:rsidRDefault="00A13D17" w:rsidP="00A13D17">
            <w:pPr>
              <w:rPr>
                <w:b/>
                <w:bCs/>
              </w:rPr>
            </w:pPr>
            <w:r w:rsidRPr="00A13D17">
              <w:rPr>
                <w:b/>
                <w:bCs/>
              </w:rPr>
              <w:t>4.051853</w:t>
            </w:r>
          </w:p>
        </w:tc>
        <w:tc>
          <w:tcPr>
            <w:tcW w:w="960" w:type="dxa"/>
            <w:noWrap/>
            <w:hideMark/>
          </w:tcPr>
          <w:p w14:paraId="7E436227" w14:textId="77777777" w:rsidR="00A13D17" w:rsidRPr="00A13D17" w:rsidRDefault="00A13D17" w:rsidP="00A13D17">
            <w:pPr>
              <w:rPr>
                <w:b/>
                <w:bCs/>
              </w:rPr>
            </w:pPr>
            <w:r w:rsidRPr="00A13D17">
              <w:rPr>
                <w:b/>
                <w:bCs/>
              </w:rPr>
              <w:t>4.857464</w:t>
            </w:r>
          </w:p>
        </w:tc>
        <w:tc>
          <w:tcPr>
            <w:tcW w:w="960" w:type="dxa"/>
            <w:noWrap/>
            <w:hideMark/>
          </w:tcPr>
          <w:p w14:paraId="7A1974B1" w14:textId="77777777" w:rsidR="00A13D17" w:rsidRPr="00A13D17" w:rsidRDefault="00A13D17" w:rsidP="00A13D17">
            <w:pPr>
              <w:rPr>
                <w:b/>
                <w:bCs/>
              </w:rPr>
            </w:pPr>
            <w:r w:rsidRPr="00A13D17">
              <w:rPr>
                <w:b/>
                <w:bCs/>
              </w:rPr>
              <w:t>6.440753</w:t>
            </w:r>
          </w:p>
        </w:tc>
      </w:tr>
    </w:tbl>
    <w:p w14:paraId="7F1DFA28" w14:textId="2E8F701A" w:rsidR="00435557" w:rsidRDefault="00435557" w:rsidP="00F529BC"/>
    <w:p w14:paraId="49DDB4DC" w14:textId="77777777" w:rsidR="00A13D1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786AF0E1" w14:textId="77777777" w:rsidTr="00A13D17">
        <w:trPr>
          <w:trHeight w:val="300"/>
        </w:trPr>
        <w:tc>
          <w:tcPr>
            <w:tcW w:w="960" w:type="dxa"/>
            <w:noWrap/>
            <w:hideMark/>
          </w:tcPr>
          <w:p w14:paraId="59703F20" w14:textId="77777777" w:rsidR="00A13D17" w:rsidRPr="00A13D17" w:rsidRDefault="00A13D17" w:rsidP="00A13D17">
            <w:r w:rsidRPr="00A13D17">
              <w:t>Tx01</w:t>
            </w:r>
          </w:p>
        </w:tc>
        <w:tc>
          <w:tcPr>
            <w:tcW w:w="960" w:type="dxa"/>
            <w:noWrap/>
            <w:hideMark/>
          </w:tcPr>
          <w:p w14:paraId="42329B59" w14:textId="77777777" w:rsidR="00A13D17" w:rsidRPr="00A13D17" w:rsidRDefault="00A13D17" w:rsidP="00A13D17">
            <w:r w:rsidRPr="00A13D17">
              <w:t>Tx02</w:t>
            </w:r>
          </w:p>
        </w:tc>
        <w:tc>
          <w:tcPr>
            <w:tcW w:w="960" w:type="dxa"/>
            <w:noWrap/>
            <w:hideMark/>
          </w:tcPr>
          <w:p w14:paraId="2A7E6E50" w14:textId="77777777" w:rsidR="00A13D17" w:rsidRPr="00A13D17" w:rsidRDefault="00A13D17" w:rsidP="00A13D17">
            <w:r w:rsidRPr="00A13D17">
              <w:t>Tx03</w:t>
            </w:r>
          </w:p>
        </w:tc>
        <w:tc>
          <w:tcPr>
            <w:tcW w:w="960" w:type="dxa"/>
            <w:noWrap/>
            <w:hideMark/>
          </w:tcPr>
          <w:p w14:paraId="4F5AC9C1" w14:textId="77777777" w:rsidR="00A13D17" w:rsidRPr="00A13D17" w:rsidRDefault="00A13D17" w:rsidP="00A13D17">
            <w:r w:rsidRPr="00A13D17">
              <w:t>Tx04</w:t>
            </w:r>
          </w:p>
        </w:tc>
        <w:tc>
          <w:tcPr>
            <w:tcW w:w="960" w:type="dxa"/>
            <w:noWrap/>
            <w:hideMark/>
          </w:tcPr>
          <w:p w14:paraId="68FAD105" w14:textId="77777777" w:rsidR="00A13D17" w:rsidRPr="00A13D17" w:rsidRDefault="00A13D17" w:rsidP="00A13D17">
            <w:r w:rsidRPr="00A13D17">
              <w:t>Tx05</w:t>
            </w:r>
          </w:p>
        </w:tc>
        <w:tc>
          <w:tcPr>
            <w:tcW w:w="960" w:type="dxa"/>
            <w:noWrap/>
            <w:hideMark/>
          </w:tcPr>
          <w:p w14:paraId="793199D5" w14:textId="77777777" w:rsidR="00A13D17" w:rsidRPr="00A13D17" w:rsidRDefault="00A13D17" w:rsidP="00A13D17">
            <w:r w:rsidRPr="00A13D17">
              <w:t>Tx06</w:t>
            </w:r>
          </w:p>
        </w:tc>
        <w:tc>
          <w:tcPr>
            <w:tcW w:w="960" w:type="dxa"/>
            <w:noWrap/>
            <w:hideMark/>
          </w:tcPr>
          <w:p w14:paraId="7EE78B98" w14:textId="77777777" w:rsidR="00A13D17" w:rsidRPr="00A13D17" w:rsidRDefault="00A13D17" w:rsidP="00A13D17">
            <w:r w:rsidRPr="00A13D17">
              <w:t>Tx07</w:t>
            </w:r>
          </w:p>
        </w:tc>
        <w:tc>
          <w:tcPr>
            <w:tcW w:w="960" w:type="dxa"/>
            <w:noWrap/>
            <w:hideMark/>
          </w:tcPr>
          <w:p w14:paraId="13E332F1" w14:textId="77777777" w:rsidR="00A13D17" w:rsidRPr="00A13D17" w:rsidRDefault="00A13D17" w:rsidP="00A13D17">
            <w:r w:rsidRPr="00A13D17">
              <w:t>Tx08</w:t>
            </w:r>
          </w:p>
        </w:tc>
        <w:tc>
          <w:tcPr>
            <w:tcW w:w="960" w:type="dxa"/>
            <w:noWrap/>
            <w:hideMark/>
          </w:tcPr>
          <w:p w14:paraId="0E26109C" w14:textId="77777777" w:rsidR="00A13D17" w:rsidRPr="00A13D17" w:rsidRDefault="00A13D17" w:rsidP="00A13D17">
            <w:r w:rsidRPr="00A13D17">
              <w:t>Tx09</w:t>
            </w:r>
          </w:p>
        </w:tc>
        <w:tc>
          <w:tcPr>
            <w:tcW w:w="960" w:type="dxa"/>
            <w:noWrap/>
            <w:hideMark/>
          </w:tcPr>
          <w:p w14:paraId="6557E7F8" w14:textId="77777777" w:rsidR="00A13D17" w:rsidRPr="00A13D17" w:rsidRDefault="00A13D17" w:rsidP="00A13D17">
            <w:r w:rsidRPr="00A13D17">
              <w:t>Tx10</w:t>
            </w:r>
          </w:p>
        </w:tc>
      </w:tr>
      <w:tr w:rsidR="00A13D17" w:rsidRPr="00A13D17" w14:paraId="089004BC" w14:textId="77777777" w:rsidTr="00A13D17">
        <w:trPr>
          <w:trHeight w:val="300"/>
        </w:trPr>
        <w:tc>
          <w:tcPr>
            <w:tcW w:w="960" w:type="dxa"/>
            <w:noWrap/>
            <w:hideMark/>
          </w:tcPr>
          <w:p w14:paraId="39A7D522" w14:textId="77777777" w:rsidR="00A13D17" w:rsidRPr="00A13D17" w:rsidRDefault="00A13D17" w:rsidP="00A13D17">
            <w:r w:rsidRPr="00A13D17">
              <w:t>2.209482</w:t>
            </w:r>
          </w:p>
        </w:tc>
        <w:tc>
          <w:tcPr>
            <w:tcW w:w="960" w:type="dxa"/>
            <w:noWrap/>
            <w:hideMark/>
          </w:tcPr>
          <w:p w14:paraId="76A85AAE" w14:textId="77777777" w:rsidR="00A13D17" w:rsidRPr="00A13D17" w:rsidRDefault="00A13D17" w:rsidP="00A13D17">
            <w:r w:rsidRPr="00A13D17">
              <w:t>1.960589</w:t>
            </w:r>
          </w:p>
        </w:tc>
        <w:tc>
          <w:tcPr>
            <w:tcW w:w="960" w:type="dxa"/>
            <w:noWrap/>
            <w:hideMark/>
          </w:tcPr>
          <w:p w14:paraId="33ABC38B" w14:textId="77777777" w:rsidR="00A13D17" w:rsidRPr="00A13D17" w:rsidRDefault="00A13D17" w:rsidP="00A13D17">
            <w:r w:rsidRPr="00A13D17">
              <w:t>3.317023</w:t>
            </w:r>
          </w:p>
        </w:tc>
        <w:tc>
          <w:tcPr>
            <w:tcW w:w="960" w:type="dxa"/>
            <w:noWrap/>
            <w:hideMark/>
          </w:tcPr>
          <w:p w14:paraId="5F796890" w14:textId="77777777" w:rsidR="00A13D17" w:rsidRPr="00A13D17" w:rsidRDefault="00A13D17" w:rsidP="00A13D17">
            <w:r w:rsidRPr="00A13D17">
              <w:t>5.157796</w:t>
            </w:r>
          </w:p>
        </w:tc>
        <w:tc>
          <w:tcPr>
            <w:tcW w:w="960" w:type="dxa"/>
            <w:noWrap/>
            <w:hideMark/>
          </w:tcPr>
          <w:p w14:paraId="4FAD3793" w14:textId="77777777" w:rsidR="00A13D17" w:rsidRPr="00A13D17" w:rsidRDefault="00A13D17" w:rsidP="00A13D17">
            <w:r w:rsidRPr="00A13D17">
              <w:t>5.597856</w:t>
            </w:r>
          </w:p>
        </w:tc>
        <w:tc>
          <w:tcPr>
            <w:tcW w:w="960" w:type="dxa"/>
            <w:noWrap/>
            <w:hideMark/>
          </w:tcPr>
          <w:p w14:paraId="4339E562" w14:textId="77777777" w:rsidR="00A13D17" w:rsidRPr="00A13D17" w:rsidRDefault="00A13D17" w:rsidP="00A13D17">
            <w:r w:rsidRPr="00A13D17">
              <w:t>2.801233</w:t>
            </w:r>
          </w:p>
        </w:tc>
        <w:tc>
          <w:tcPr>
            <w:tcW w:w="960" w:type="dxa"/>
            <w:noWrap/>
            <w:hideMark/>
          </w:tcPr>
          <w:p w14:paraId="1F21B86B" w14:textId="77777777" w:rsidR="00A13D17" w:rsidRPr="00A13D17" w:rsidRDefault="00A13D17" w:rsidP="00A13D17">
            <w:r w:rsidRPr="00A13D17">
              <w:t>1.94453</w:t>
            </w:r>
          </w:p>
        </w:tc>
        <w:tc>
          <w:tcPr>
            <w:tcW w:w="960" w:type="dxa"/>
            <w:noWrap/>
            <w:hideMark/>
          </w:tcPr>
          <w:p w14:paraId="6BACB636" w14:textId="77777777" w:rsidR="00A13D17" w:rsidRPr="00A13D17" w:rsidRDefault="00A13D17" w:rsidP="00A13D17">
            <w:r w:rsidRPr="00A13D17">
              <w:t>3.296879</w:t>
            </w:r>
          </w:p>
        </w:tc>
        <w:tc>
          <w:tcPr>
            <w:tcW w:w="960" w:type="dxa"/>
            <w:noWrap/>
            <w:hideMark/>
          </w:tcPr>
          <w:p w14:paraId="5BD7318C" w14:textId="77777777" w:rsidR="00A13D17" w:rsidRPr="00A13D17" w:rsidRDefault="00A13D17" w:rsidP="00A13D17">
            <w:r w:rsidRPr="00A13D17">
              <w:t>4.504218</w:t>
            </w:r>
          </w:p>
        </w:tc>
        <w:tc>
          <w:tcPr>
            <w:tcW w:w="960" w:type="dxa"/>
            <w:noWrap/>
            <w:hideMark/>
          </w:tcPr>
          <w:p w14:paraId="6994B27B" w14:textId="77777777" w:rsidR="00A13D17" w:rsidRPr="00A13D17" w:rsidRDefault="00A13D17" w:rsidP="00A13D17">
            <w:r w:rsidRPr="00A13D17">
              <w:t>6.257027</w:t>
            </w:r>
          </w:p>
        </w:tc>
      </w:tr>
      <w:tr w:rsidR="00A13D17" w:rsidRPr="00A13D17" w14:paraId="4E4A0F9C" w14:textId="77777777" w:rsidTr="00A13D17">
        <w:trPr>
          <w:trHeight w:val="300"/>
        </w:trPr>
        <w:tc>
          <w:tcPr>
            <w:tcW w:w="960" w:type="dxa"/>
            <w:noWrap/>
            <w:hideMark/>
          </w:tcPr>
          <w:p w14:paraId="181250EE" w14:textId="77777777" w:rsidR="00A13D17" w:rsidRPr="00A13D17" w:rsidRDefault="00A13D17" w:rsidP="00A13D17">
            <w:r w:rsidRPr="00A13D17">
              <w:t>1.841332</w:t>
            </w:r>
          </w:p>
        </w:tc>
        <w:tc>
          <w:tcPr>
            <w:tcW w:w="960" w:type="dxa"/>
            <w:noWrap/>
            <w:hideMark/>
          </w:tcPr>
          <w:p w14:paraId="11B76985" w14:textId="77777777" w:rsidR="00A13D17" w:rsidRPr="00A13D17" w:rsidRDefault="00A13D17" w:rsidP="00A13D17">
            <w:r w:rsidRPr="00A13D17">
              <w:t>2.458429</w:t>
            </w:r>
          </w:p>
        </w:tc>
        <w:tc>
          <w:tcPr>
            <w:tcW w:w="960" w:type="dxa"/>
            <w:noWrap/>
            <w:hideMark/>
          </w:tcPr>
          <w:p w14:paraId="4457C97D" w14:textId="77777777" w:rsidR="00A13D17" w:rsidRPr="00A13D17" w:rsidRDefault="00A13D17" w:rsidP="00A13D17">
            <w:r w:rsidRPr="00A13D17">
              <w:t>3.586298</w:t>
            </w:r>
          </w:p>
        </w:tc>
        <w:tc>
          <w:tcPr>
            <w:tcW w:w="960" w:type="dxa"/>
            <w:noWrap/>
            <w:hideMark/>
          </w:tcPr>
          <w:p w14:paraId="76D9A6C2" w14:textId="77777777" w:rsidR="00A13D17" w:rsidRPr="00A13D17" w:rsidRDefault="00A13D17" w:rsidP="00A13D17">
            <w:r w:rsidRPr="00A13D17">
              <w:t>5.17994</w:t>
            </w:r>
          </w:p>
        </w:tc>
        <w:tc>
          <w:tcPr>
            <w:tcW w:w="960" w:type="dxa"/>
            <w:noWrap/>
            <w:hideMark/>
          </w:tcPr>
          <w:p w14:paraId="16DF6554" w14:textId="77777777" w:rsidR="00A13D17" w:rsidRPr="00A13D17" w:rsidRDefault="00A13D17" w:rsidP="00A13D17">
            <w:r w:rsidRPr="00A13D17">
              <w:t>5.395041</w:t>
            </w:r>
          </w:p>
        </w:tc>
        <w:tc>
          <w:tcPr>
            <w:tcW w:w="960" w:type="dxa"/>
            <w:noWrap/>
            <w:hideMark/>
          </w:tcPr>
          <w:p w14:paraId="133EFCF1" w14:textId="77777777" w:rsidR="00A13D17" w:rsidRPr="00A13D17" w:rsidRDefault="00A13D17" w:rsidP="00A13D17">
            <w:r w:rsidRPr="00A13D17">
              <w:t>1.741933</w:t>
            </w:r>
          </w:p>
        </w:tc>
        <w:tc>
          <w:tcPr>
            <w:tcW w:w="960" w:type="dxa"/>
            <w:noWrap/>
            <w:hideMark/>
          </w:tcPr>
          <w:p w14:paraId="727A7094" w14:textId="77777777" w:rsidR="00A13D17" w:rsidRPr="00A13D17" w:rsidRDefault="00A13D17" w:rsidP="00A13D17">
            <w:r w:rsidRPr="00A13D17">
              <w:t>2.242362</w:t>
            </w:r>
          </w:p>
        </w:tc>
        <w:tc>
          <w:tcPr>
            <w:tcW w:w="960" w:type="dxa"/>
            <w:noWrap/>
            <w:hideMark/>
          </w:tcPr>
          <w:p w14:paraId="5E3DE576" w14:textId="77777777" w:rsidR="00A13D17" w:rsidRPr="00A13D17" w:rsidRDefault="00A13D17" w:rsidP="00A13D17">
            <w:r w:rsidRPr="00A13D17">
              <w:t>3.627018</w:t>
            </w:r>
          </w:p>
        </w:tc>
        <w:tc>
          <w:tcPr>
            <w:tcW w:w="960" w:type="dxa"/>
            <w:noWrap/>
            <w:hideMark/>
          </w:tcPr>
          <w:p w14:paraId="0798B7E9" w14:textId="77777777" w:rsidR="00A13D17" w:rsidRPr="00A13D17" w:rsidRDefault="00A13D17" w:rsidP="00A13D17">
            <w:r w:rsidRPr="00A13D17">
              <w:t>5.86804</w:t>
            </w:r>
          </w:p>
        </w:tc>
        <w:tc>
          <w:tcPr>
            <w:tcW w:w="960" w:type="dxa"/>
            <w:noWrap/>
            <w:hideMark/>
          </w:tcPr>
          <w:p w14:paraId="08D42989" w14:textId="77777777" w:rsidR="00A13D17" w:rsidRPr="00A13D17" w:rsidRDefault="00A13D17" w:rsidP="00A13D17">
            <w:r w:rsidRPr="00A13D17">
              <w:t>5.147646</w:t>
            </w:r>
          </w:p>
        </w:tc>
      </w:tr>
      <w:tr w:rsidR="00A13D17" w:rsidRPr="00A13D17" w14:paraId="2753D520" w14:textId="77777777" w:rsidTr="00A13D17">
        <w:trPr>
          <w:trHeight w:val="300"/>
        </w:trPr>
        <w:tc>
          <w:tcPr>
            <w:tcW w:w="960" w:type="dxa"/>
            <w:noWrap/>
            <w:hideMark/>
          </w:tcPr>
          <w:p w14:paraId="0A45BF46" w14:textId="77777777" w:rsidR="00A13D17" w:rsidRPr="00A13D17" w:rsidRDefault="00A13D17" w:rsidP="00A13D17">
            <w:r w:rsidRPr="00A13D17">
              <w:t>2.720555</w:t>
            </w:r>
          </w:p>
        </w:tc>
        <w:tc>
          <w:tcPr>
            <w:tcW w:w="960" w:type="dxa"/>
            <w:noWrap/>
            <w:hideMark/>
          </w:tcPr>
          <w:p w14:paraId="30C78D9D" w14:textId="77777777" w:rsidR="00A13D17" w:rsidRPr="00A13D17" w:rsidRDefault="00A13D17" w:rsidP="00A13D17">
            <w:r w:rsidRPr="00A13D17">
              <w:t>2.609685</w:t>
            </w:r>
          </w:p>
        </w:tc>
        <w:tc>
          <w:tcPr>
            <w:tcW w:w="960" w:type="dxa"/>
            <w:noWrap/>
            <w:hideMark/>
          </w:tcPr>
          <w:p w14:paraId="729087D0" w14:textId="77777777" w:rsidR="00A13D17" w:rsidRPr="00A13D17" w:rsidRDefault="00A13D17" w:rsidP="00A13D17">
            <w:r w:rsidRPr="00A13D17">
              <w:t>3.780155</w:t>
            </w:r>
          </w:p>
        </w:tc>
        <w:tc>
          <w:tcPr>
            <w:tcW w:w="960" w:type="dxa"/>
            <w:noWrap/>
            <w:hideMark/>
          </w:tcPr>
          <w:p w14:paraId="2DB73737" w14:textId="77777777" w:rsidR="00A13D17" w:rsidRPr="00A13D17" w:rsidRDefault="00A13D17" w:rsidP="00A13D17">
            <w:r w:rsidRPr="00A13D17">
              <w:t>5.120293</w:t>
            </w:r>
          </w:p>
        </w:tc>
        <w:tc>
          <w:tcPr>
            <w:tcW w:w="960" w:type="dxa"/>
            <w:noWrap/>
            <w:hideMark/>
          </w:tcPr>
          <w:p w14:paraId="68CE0E2C" w14:textId="77777777" w:rsidR="00A13D17" w:rsidRPr="00A13D17" w:rsidRDefault="00A13D17" w:rsidP="00A13D17">
            <w:r w:rsidRPr="00A13D17">
              <w:t>6.589697</w:t>
            </w:r>
          </w:p>
        </w:tc>
        <w:tc>
          <w:tcPr>
            <w:tcW w:w="960" w:type="dxa"/>
            <w:noWrap/>
            <w:hideMark/>
          </w:tcPr>
          <w:p w14:paraId="44029BFB" w14:textId="77777777" w:rsidR="00A13D17" w:rsidRPr="00A13D17" w:rsidRDefault="00A13D17" w:rsidP="00A13D17">
            <w:r w:rsidRPr="00A13D17">
              <w:t>1.910774</w:t>
            </w:r>
          </w:p>
        </w:tc>
        <w:tc>
          <w:tcPr>
            <w:tcW w:w="960" w:type="dxa"/>
            <w:noWrap/>
            <w:hideMark/>
          </w:tcPr>
          <w:p w14:paraId="3326B889" w14:textId="77777777" w:rsidR="00A13D17" w:rsidRPr="00A13D17" w:rsidRDefault="00A13D17" w:rsidP="00A13D17">
            <w:r w:rsidRPr="00A13D17">
              <w:t>2.397001</w:t>
            </w:r>
          </w:p>
        </w:tc>
        <w:tc>
          <w:tcPr>
            <w:tcW w:w="960" w:type="dxa"/>
            <w:noWrap/>
            <w:hideMark/>
          </w:tcPr>
          <w:p w14:paraId="6F823D21" w14:textId="77777777" w:rsidR="00A13D17" w:rsidRPr="00A13D17" w:rsidRDefault="00A13D17" w:rsidP="00A13D17">
            <w:r w:rsidRPr="00A13D17">
              <w:t>3.56678</w:t>
            </w:r>
          </w:p>
        </w:tc>
        <w:tc>
          <w:tcPr>
            <w:tcW w:w="960" w:type="dxa"/>
            <w:noWrap/>
            <w:hideMark/>
          </w:tcPr>
          <w:p w14:paraId="72700143" w14:textId="77777777" w:rsidR="00A13D17" w:rsidRPr="00A13D17" w:rsidRDefault="00A13D17" w:rsidP="00A13D17">
            <w:r w:rsidRPr="00A13D17">
              <w:t>5.229747</w:t>
            </w:r>
          </w:p>
        </w:tc>
        <w:tc>
          <w:tcPr>
            <w:tcW w:w="960" w:type="dxa"/>
            <w:noWrap/>
            <w:hideMark/>
          </w:tcPr>
          <w:p w14:paraId="4DED654B" w14:textId="77777777" w:rsidR="00A13D17" w:rsidRPr="00A13D17" w:rsidRDefault="00A13D17" w:rsidP="00A13D17">
            <w:r w:rsidRPr="00A13D17">
              <w:t>7.519228</w:t>
            </w:r>
          </w:p>
        </w:tc>
      </w:tr>
      <w:tr w:rsidR="00A13D17" w:rsidRPr="00A13D17" w14:paraId="2BD3C5BD" w14:textId="77777777" w:rsidTr="00A13D17">
        <w:trPr>
          <w:trHeight w:val="300"/>
        </w:trPr>
        <w:tc>
          <w:tcPr>
            <w:tcW w:w="960" w:type="dxa"/>
            <w:noWrap/>
            <w:hideMark/>
          </w:tcPr>
          <w:p w14:paraId="5623EF29" w14:textId="77777777" w:rsidR="00A13D17" w:rsidRPr="00A13D17" w:rsidRDefault="00A13D17" w:rsidP="00A13D17">
            <w:r w:rsidRPr="00A13D17">
              <w:t>2.318604</w:t>
            </w:r>
          </w:p>
        </w:tc>
        <w:tc>
          <w:tcPr>
            <w:tcW w:w="960" w:type="dxa"/>
            <w:noWrap/>
            <w:hideMark/>
          </w:tcPr>
          <w:p w14:paraId="3B9ADD20" w14:textId="77777777" w:rsidR="00A13D17" w:rsidRPr="00A13D17" w:rsidRDefault="00A13D17" w:rsidP="00A13D17">
            <w:r w:rsidRPr="00A13D17">
              <w:t>2.513422</w:t>
            </w:r>
          </w:p>
        </w:tc>
        <w:tc>
          <w:tcPr>
            <w:tcW w:w="960" w:type="dxa"/>
            <w:noWrap/>
            <w:hideMark/>
          </w:tcPr>
          <w:p w14:paraId="3F21D750" w14:textId="77777777" w:rsidR="00A13D17" w:rsidRPr="00A13D17" w:rsidRDefault="00A13D17" w:rsidP="00A13D17">
            <w:r w:rsidRPr="00A13D17">
              <w:t>4.443964</w:t>
            </w:r>
          </w:p>
        </w:tc>
        <w:tc>
          <w:tcPr>
            <w:tcW w:w="960" w:type="dxa"/>
            <w:noWrap/>
            <w:hideMark/>
          </w:tcPr>
          <w:p w14:paraId="104DE4DE" w14:textId="77777777" w:rsidR="00A13D17" w:rsidRPr="00A13D17" w:rsidRDefault="00A13D17" w:rsidP="00A13D17">
            <w:r w:rsidRPr="00A13D17">
              <w:t>5.142034</w:t>
            </w:r>
          </w:p>
        </w:tc>
        <w:tc>
          <w:tcPr>
            <w:tcW w:w="960" w:type="dxa"/>
            <w:noWrap/>
            <w:hideMark/>
          </w:tcPr>
          <w:p w14:paraId="1751D318" w14:textId="77777777" w:rsidR="00A13D17" w:rsidRPr="00A13D17" w:rsidRDefault="00A13D17" w:rsidP="00A13D17">
            <w:r w:rsidRPr="00A13D17">
              <w:t>6.690971</w:t>
            </w:r>
          </w:p>
        </w:tc>
        <w:tc>
          <w:tcPr>
            <w:tcW w:w="960" w:type="dxa"/>
            <w:noWrap/>
            <w:hideMark/>
          </w:tcPr>
          <w:p w14:paraId="391C0D45" w14:textId="77777777" w:rsidR="00A13D17" w:rsidRPr="00A13D17" w:rsidRDefault="00A13D17" w:rsidP="00A13D17">
            <w:r w:rsidRPr="00A13D17">
              <w:t>2.215738</w:t>
            </w:r>
          </w:p>
        </w:tc>
        <w:tc>
          <w:tcPr>
            <w:tcW w:w="960" w:type="dxa"/>
            <w:noWrap/>
            <w:hideMark/>
          </w:tcPr>
          <w:p w14:paraId="0435E9D6" w14:textId="77777777" w:rsidR="00A13D17" w:rsidRPr="00A13D17" w:rsidRDefault="00A13D17" w:rsidP="00A13D17">
            <w:r w:rsidRPr="00A13D17">
              <w:t>2.292283</w:t>
            </w:r>
          </w:p>
        </w:tc>
        <w:tc>
          <w:tcPr>
            <w:tcW w:w="960" w:type="dxa"/>
            <w:noWrap/>
            <w:hideMark/>
          </w:tcPr>
          <w:p w14:paraId="23585B16" w14:textId="77777777" w:rsidR="00A13D17" w:rsidRPr="00A13D17" w:rsidRDefault="00A13D17" w:rsidP="00A13D17">
            <w:r w:rsidRPr="00A13D17">
              <w:t>4.671212</w:t>
            </w:r>
          </w:p>
        </w:tc>
        <w:tc>
          <w:tcPr>
            <w:tcW w:w="960" w:type="dxa"/>
            <w:noWrap/>
            <w:hideMark/>
          </w:tcPr>
          <w:p w14:paraId="0FAB1225" w14:textId="77777777" w:rsidR="00A13D17" w:rsidRPr="00A13D17" w:rsidRDefault="00A13D17" w:rsidP="00A13D17">
            <w:r w:rsidRPr="00A13D17">
              <w:t>4.56925</w:t>
            </w:r>
          </w:p>
        </w:tc>
        <w:tc>
          <w:tcPr>
            <w:tcW w:w="960" w:type="dxa"/>
            <w:noWrap/>
            <w:hideMark/>
          </w:tcPr>
          <w:p w14:paraId="30E3BCEE" w14:textId="77777777" w:rsidR="00A13D17" w:rsidRPr="00A13D17" w:rsidRDefault="00A13D17" w:rsidP="00A13D17">
            <w:r w:rsidRPr="00A13D17">
              <w:t>5.191094</w:t>
            </w:r>
          </w:p>
        </w:tc>
      </w:tr>
      <w:tr w:rsidR="00A13D17" w:rsidRPr="00A13D17" w14:paraId="0A969F88" w14:textId="77777777" w:rsidTr="00A13D17">
        <w:trPr>
          <w:trHeight w:val="300"/>
        </w:trPr>
        <w:tc>
          <w:tcPr>
            <w:tcW w:w="960" w:type="dxa"/>
            <w:noWrap/>
            <w:hideMark/>
          </w:tcPr>
          <w:p w14:paraId="76559DE0" w14:textId="77777777" w:rsidR="00A13D17" w:rsidRPr="00A13D17" w:rsidRDefault="00A13D17" w:rsidP="00A13D17">
            <w:r w:rsidRPr="00A13D17">
              <w:t>2.242539</w:t>
            </w:r>
          </w:p>
        </w:tc>
        <w:tc>
          <w:tcPr>
            <w:tcW w:w="960" w:type="dxa"/>
            <w:noWrap/>
            <w:hideMark/>
          </w:tcPr>
          <w:p w14:paraId="4D969FBF" w14:textId="77777777" w:rsidR="00A13D17" w:rsidRPr="00A13D17" w:rsidRDefault="00A13D17" w:rsidP="00A13D17">
            <w:r w:rsidRPr="00A13D17">
              <w:t>2.646861</w:t>
            </w:r>
          </w:p>
        </w:tc>
        <w:tc>
          <w:tcPr>
            <w:tcW w:w="960" w:type="dxa"/>
            <w:noWrap/>
            <w:hideMark/>
          </w:tcPr>
          <w:p w14:paraId="267B4884" w14:textId="77777777" w:rsidR="00A13D17" w:rsidRPr="00A13D17" w:rsidRDefault="00A13D17" w:rsidP="00A13D17">
            <w:r w:rsidRPr="00A13D17">
              <w:t>3.832461</w:t>
            </w:r>
          </w:p>
        </w:tc>
        <w:tc>
          <w:tcPr>
            <w:tcW w:w="960" w:type="dxa"/>
            <w:noWrap/>
            <w:hideMark/>
          </w:tcPr>
          <w:p w14:paraId="6299B988" w14:textId="77777777" w:rsidR="00A13D17" w:rsidRPr="00A13D17" w:rsidRDefault="00A13D17" w:rsidP="00A13D17">
            <w:r w:rsidRPr="00A13D17">
              <w:t>5.95981</w:t>
            </w:r>
          </w:p>
        </w:tc>
        <w:tc>
          <w:tcPr>
            <w:tcW w:w="960" w:type="dxa"/>
            <w:noWrap/>
            <w:hideMark/>
          </w:tcPr>
          <w:p w14:paraId="3E6F7E7B" w14:textId="77777777" w:rsidR="00A13D17" w:rsidRPr="00A13D17" w:rsidRDefault="00A13D17" w:rsidP="00A13D17">
            <w:r w:rsidRPr="00A13D17">
              <w:t>5.541611</w:t>
            </w:r>
          </w:p>
        </w:tc>
        <w:tc>
          <w:tcPr>
            <w:tcW w:w="960" w:type="dxa"/>
            <w:noWrap/>
            <w:hideMark/>
          </w:tcPr>
          <w:p w14:paraId="565419FC" w14:textId="77777777" w:rsidR="00A13D17" w:rsidRPr="00A13D17" w:rsidRDefault="00A13D17" w:rsidP="00A13D17">
            <w:r w:rsidRPr="00A13D17">
              <w:t>1.349933</w:t>
            </w:r>
          </w:p>
        </w:tc>
        <w:tc>
          <w:tcPr>
            <w:tcW w:w="960" w:type="dxa"/>
            <w:noWrap/>
            <w:hideMark/>
          </w:tcPr>
          <w:p w14:paraId="7375C890" w14:textId="77777777" w:rsidR="00A13D17" w:rsidRPr="00A13D17" w:rsidRDefault="00A13D17" w:rsidP="00A13D17">
            <w:r w:rsidRPr="00A13D17">
              <w:t>2.206654</w:t>
            </w:r>
          </w:p>
        </w:tc>
        <w:tc>
          <w:tcPr>
            <w:tcW w:w="960" w:type="dxa"/>
            <w:noWrap/>
            <w:hideMark/>
          </w:tcPr>
          <w:p w14:paraId="089C2B5C" w14:textId="77777777" w:rsidR="00A13D17" w:rsidRPr="00A13D17" w:rsidRDefault="00A13D17" w:rsidP="00A13D17">
            <w:r w:rsidRPr="00A13D17">
              <w:t>4.381669</w:t>
            </w:r>
          </w:p>
        </w:tc>
        <w:tc>
          <w:tcPr>
            <w:tcW w:w="960" w:type="dxa"/>
            <w:noWrap/>
            <w:hideMark/>
          </w:tcPr>
          <w:p w14:paraId="6A382363" w14:textId="77777777" w:rsidR="00A13D17" w:rsidRPr="00A13D17" w:rsidRDefault="00A13D17" w:rsidP="00A13D17">
            <w:r w:rsidRPr="00A13D17">
              <w:t>4.751854</w:t>
            </w:r>
          </w:p>
        </w:tc>
        <w:tc>
          <w:tcPr>
            <w:tcW w:w="960" w:type="dxa"/>
            <w:noWrap/>
            <w:hideMark/>
          </w:tcPr>
          <w:p w14:paraId="06B28B4C" w14:textId="77777777" w:rsidR="00A13D17" w:rsidRPr="00A13D17" w:rsidRDefault="00A13D17" w:rsidP="00A13D17">
            <w:r w:rsidRPr="00A13D17">
              <w:t>5.518161</w:t>
            </w:r>
          </w:p>
        </w:tc>
      </w:tr>
      <w:tr w:rsidR="00A13D17" w:rsidRPr="00A13D17" w14:paraId="3DBAE517" w14:textId="77777777" w:rsidTr="00A13D17">
        <w:trPr>
          <w:trHeight w:val="300"/>
        </w:trPr>
        <w:tc>
          <w:tcPr>
            <w:tcW w:w="960" w:type="dxa"/>
            <w:noWrap/>
            <w:hideMark/>
          </w:tcPr>
          <w:p w14:paraId="4F72CB5E" w14:textId="77777777" w:rsidR="00A13D17" w:rsidRPr="00A13D17" w:rsidRDefault="00A13D17" w:rsidP="00A13D17">
            <w:r w:rsidRPr="00A13D17">
              <w:t>2.153668</w:t>
            </w:r>
          </w:p>
        </w:tc>
        <w:tc>
          <w:tcPr>
            <w:tcW w:w="960" w:type="dxa"/>
            <w:noWrap/>
            <w:hideMark/>
          </w:tcPr>
          <w:p w14:paraId="01F0C060" w14:textId="77777777" w:rsidR="00A13D17" w:rsidRPr="00A13D17" w:rsidRDefault="00A13D17" w:rsidP="00A13D17">
            <w:r w:rsidRPr="00A13D17">
              <w:t>2.965077</w:t>
            </w:r>
          </w:p>
        </w:tc>
        <w:tc>
          <w:tcPr>
            <w:tcW w:w="960" w:type="dxa"/>
            <w:noWrap/>
            <w:hideMark/>
          </w:tcPr>
          <w:p w14:paraId="0C10D395" w14:textId="77777777" w:rsidR="00A13D17" w:rsidRPr="00A13D17" w:rsidRDefault="00A13D17" w:rsidP="00A13D17">
            <w:r w:rsidRPr="00A13D17">
              <w:t>4.418398</w:t>
            </w:r>
          </w:p>
        </w:tc>
        <w:tc>
          <w:tcPr>
            <w:tcW w:w="960" w:type="dxa"/>
            <w:noWrap/>
            <w:hideMark/>
          </w:tcPr>
          <w:p w14:paraId="7C91B127" w14:textId="77777777" w:rsidR="00A13D17" w:rsidRPr="00A13D17" w:rsidRDefault="00A13D17" w:rsidP="00A13D17">
            <w:r w:rsidRPr="00A13D17">
              <w:t>5.537235</w:t>
            </w:r>
          </w:p>
        </w:tc>
        <w:tc>
          <w:tcPr>
            <w:tcW w:w="960" w:type="dxa"/>
            <w:noWrap/>
            <w:hideMark/>
          </w:tcPr>
          <w:p w14:paraId="7C461493" w14:textId="77777777" w:rsidR="00A13D17" w:rsidRPr="00A13D17" w:rsidRDefault="00A13D17" w:rsidP="00A13D17">
            <w:r w:rsidRPr="00A13D17">
              <w:t>6.618996</w:t>
            </w:r>
          </w:p>
        </w:tc>
        <w:tc>
          <w:tcPr>
            <w:tcW w:w="960" w:type="dxa"/>
            <w:noWrap/>
            <w:hideMark/>
          </w:tcPr>
          <w:p w14:paraId="27904038" w14:textId="77777777" w:rsidR="00A13D17" w:rsidRPr="00A13D17" w:rsidRDefault="00A13D17" w:rsidP="00A13D17">
            <w:r w:rsidRPr="00A13D17">
              <w:t>1.899641</w:t>
            </w:r>
          </w:p>
        </w:tc>
        <w:tc>
          <w:tcPr>
            <w:tcW w:w="960" w:type="dxa"/>
            <w:noWrap/>
            <w:hideMark/>
          </w:tcPr>
          <w:p w14:paraId="63FC5EB6" w14:textId="77777777" w:rsidR="00A13D17" w:rsidRPr="00A13D17" w:rsidRDefault="00A13D17" w:rsidP="00A13D17">
            <w:r w:rsidRPr="00A13D17">
              <w:t>2.242199</w:t>
            </w:r>
          </w:p>
        </w:tc>
        <w:tc>
          <w:tcPr>
            <w:tcW w:w="960" w:type="dxa"/>
            <w:noWrap/>
            <w:hideMark/>
          </w:tcPr>
          <w:p w14:paraId="63CA5910" w14:textId="77777777" w:rsidR="00A13D17" w:rsidRPr="00A13D17" w:rsidRDefault="00A13D17" w:rsidP="00A13D17">
            <w:r w:rsidRPr="00A13D17">
              <w:t>4.187449</w:t>
            </w:r>
          </w:p>
        </w:tc>
        <w:tc>
          <w:tcPr>
            <w:tcW w:w="960" w:type="dxa"/>
            <w:noWrap/>
            <w:hideMark/>
          </w:tcPr>
          <w:p w14:paraId="64C798B2" w14:textId="77777777" w:rsidR="00A13D17" w:rsidRPr="00A13D17" w:rsidRDefault="00A13D17" w:rsidP="00A13D17">
            <w:r w:rsidRPr="00A13D17">
              <w:t>4.841752</w:t>
            </w:r>
          </w:p>
        </w:tc>
        <w:tc>
          <w:tcPr>
            <w:tcW w:w="960" w:type="dxa"/>
            <w:noWrap/>
            <w:hideMark/>
          </w:tcPr>
          <w:p w14:paraId="5839D55B" w14:textId="77777777" w:rsidR="00A13D17" w:rsidRPr="00A13D17" w:rsidRDefault="00A13D17" w:rsidP="00A13D17">
            <w:r w:rsidRPr="00A13D17">
              <w:t>6.529739</w:t>
            </w:r>
          </w:p>
        </w:tc>
      </w:tr>
      <w:tr w:rsidR="00A13D17" w:rsidRPr="00A13D17" w14:paraId="0EDD62F3" w14:textId="77777777" w:rsidTr="00A13D17">
        <w:trPr>
          <w:trHeight w:val="300"/>
        </w:trPr>
        <w:tc>
          <w:tcPr>
            <w:tcW w:w="960" w:type="dxa"/>
            <w:noWrap/>
            <w:hideMark/>
          </w:tcPr>
          <w:p w14:paraId="45F385D0" w14:textId="77777777" w:rsidR="00A13D17" w:rsidRPr="00A13D17" w:rsidRDefault="00A13D17" w:rsidP="00A13D17">
            <w:r w:rsidRPr="00A13D17">
              <w:t>1.49499</w:t>
            </w:r>
          </w:p>
        </w:tc>
        <w:tc>
          <w:tcPr>
            <w:tcW w:w="960" w:type="dxa"/>
            <w:noWrap/>
            <w:hideMark/>
          </w:tcPr>
          <w:p w14:paraId="2A6149F7" w14:textId="77777777" w:rsidR="00A13D17" w:rsidRPr="00A13D17" w:rsidRDefault="00A13D17" w:rsidP="00A13D17">
            <w:r w:rsidRPr="00A13D17">
              <w:t>2.413031</w:t>
            </w:r>
          </w:p>
        </w:tc>
        <w:tc>
          <w:tcPr>
            <w:tcW w:w="960" w:type="dxa"/>
            <w:noWrap/>
            <w:hideMark/>
          </w:tcPr>
          <w:p w14:paraId="715F548E" w14:textId="77777777" w:rsidR="00A13D17" w:rsidRPr="00A13D17" w:rsidRDefault="00A13D17" w:rsidP="00A13D17">
            <w:r w:rsidRPr="00A13D17">
              <w:t>4.158585</w:t>
            </w:r>
          </w:p>
        </w:tc>
        <w:tc>
          <w:tcPr>
            <w:tcW w:w="960" w:type="dxa"/>
            <w:noWrap/>
            <w:hideMark/>
          </w:tcPr>
          <w:p w14:paraId="713BC4E4" w14:textId="77777777" w:rsidR="00A13D17" w:rsidRPr="00A13D17" w:rsidRDefault="00A13D17" w:rsidP="00A13D17">
            <w:r w:rsidRPr="00A13D17">
              <w:t>5.76604</w:t>
            </w:r>
          </w:p>
        </w:tc>
        <w:tc>
          <w:tcPr>
            <w:tcW w:w="960" w:type="dxa"/>
            <w:noWrap/>
            <w:hideMark/>
          </w:tcPr>
          <w:p w14:paraId="1CFD6208" w14:textId="77777777" w:rsidR="00A13D17" w:rsidRPr="00A13D17" w:rsidRDefault="00A13D17" w:rsidP="00A13D17">
            <w:r w:rsidRPr="00A13D17">
              <w:t>6.338742</w:t>
            </w:r>
          </w:p>
        </w:tc>
        <w:tc>
          <w:tcPr>
            <w:tcW w:w="960" w:type="dxa"/>
            <w:noWrap/>
            <w:hideMark/>
          </w:tcPr>
          <w:p w14:paraId="3FA6827B" w14:textId="77777777" w:rsidR="00A13D17" w:rsidRPr="00A13D17" w:rsidRDefault="00A13D17" w:rsidP="00A13D17">
            <w:r w:rsidRPr="00A13D17">
              <w:t>2.259123</w:t>
            </w:r>
          </w:p>
        </w:tc>
        <w:tc>
          <w:tcPr>
            <w:tcW w:w="960" w:type="dxa"/>
            <w:noWrap/>
            <w:hideMark/>
          </w:tcPr>
          <w:p w14:paraId="71E87DA6" w14:textId="77777777" w:rsidR="00A13D17" w:rsidRPr="00A13D17" w:rsidRDefault="00A13D17" w:rsidP="00A13D17">
            <w:r w:rsidRPr="00A13D17">
              <w:t>3.75461</w:t>
            </w:r>
          </w:p>
        </w:tc>
        <w:tc>
          <w:tcPr>
            <w:tcW w:w="960" w:type="dxa"/>
            <w:noWrap/>
            <w:hideMark/>
          </w:tcPr>
          <w:p w14:paraId="7F2948C1" w14:textId="77777777" w:rsidR="00A13D17" w:rsidRPr="00A13D17" w:rsidRDefault="00A13D17" w:rsidP="00A13D17">
            <w:r w:rsidRPr="00A13D17">
              <w:t>4.417529</w:t>
            </w:r>
          </w:p>
        </w:tc>
        <w:tc>
          <w:tcPr>
            <w:tcW w:w="960" w:type="dxa"/>
            <w:noWrap/>
            <w:hideMark/>
          </w:tcPr>
          <w:p w14:paraId="6DD91344" w14:textId="77777777" w:rsidR="00A13D17" w:rsidRPr="00A13D17" w:rsidRDefault="00A13D17" w:rsidP="00A13D17">
            <w:r w:rsidRPr="00A13D17">
              <w:t>4.973345</w:t>
            </w:r>
          </w:p>
        </w:tc>
        <w:tc>
          <w:tcPr>
            <w:tcW w:w="960" w:type="dxa"/>
            <w:noWrap/>
            <w:hideMark/>
          </w:tcPr>
          <w:p w14:paraId="3BC4FAFC" w14:textId="77777777" w:rsidR="00A13D17" w:rsidRPr="00A13D17" w:rsidRDefault="00A13D17" w:rsidP="00A13D17">
            <w:r w:rsidRPr="00A13D17">
              <w:t>6.212246</w:t>
            </w:r>
          </w:p>
        </w:tc>
      </w:tr>
      <w:tr w:rsidR="00A13D17" w:rsidRPr="00A13D17" w14:paraId="2E749DCC" w14:textId="77777777" w:rsidTr="00A13D17">
        <w:trPr>
          <w:trHeight w:val="300"/>
        </w:trPr>
        <w:tc>
          <w:tcPr>
            <w:tcW w:w="960" w:type="dxa"/>
            <w:noWrap/>
            <w:hideMark/>
          </w:tcPr>
          <w:p w14:paraId="5E29D01A" w14:textId="77777777" w:rsidR="00A13D17" w:rsidRPr="00A13D17" w:rsidRDefault="00A13D17" w:rsidP="00A13D17">
            <w:r w:rsidRPr="00A13D17">
              <w:t>2.48779</w:t>
            </w:r>
          </w:p>
        </w:tc>
        <w:tc>
          <w:tcPr>
            <w:tcW w:w="960" w:type="dxa"/>
            <w:noWrap/>
            <w:hideMark/>
          </w:tcPr>
          <w:p w14:paraId="05216EC2" w14:textId="77777777" w:rsidR="00A13D17" w:rsidRPr="00A13D17" w:rsidRDefault="00A13D17" w:rsidP="00A13D17">
            <w:r w:rsidRPr="00A13D17">
              <w:t>3.117689</w:t>
            </w:r>
          </w:p>
        </w:tc>
        <w:tc>
          <w:tcPr>
            <w:tcW w:w="960" w:type="dxa"/>
            <w:noWrap/>
            <w:hideMark/>
          </w:tcPr>
          <w:p w14:paraId="6EA2BEDF" w14:textId="77777777" w:rsidR="00A13D17" w:rsidRPr="00A13D17" w:rsidRDefault="00A13D17" w:rsidP="00A13D17">
            <w:r w:rsidRPr="00A13D17">
              <w:t>4.474345</w:t>
            </w:r>
          </w:p>
        </w:tc>
        <w:tc>
          <w:tcPr>
            <w:tcW w:w="960" w:type="dxa"/>
            <w:noWrap/>
            <w:hideMark/>
          </w:tcPr>
          <w:p w14:paraId="74816C44" w14:textId="77777777" w:rsidR="00A13D17" w:rsidRPr="00A13D17" w:rsidRDefault="00A13D17" w:rsidP="00A13D17">
            <w:r w:rsidRPr="00A13D17">
              <w:t>5.431183</w:t>
            </w:r>
          </w:p>
        </w:tc>
        <w:tc>
          <w:tcPr>
            <w:tcW w:w="960" w:type="dxa"/>
            <w:noWrap/>
            <w:hideMark/>
          </w:tcPr>
          <w:p w14:paraId="24236544" w14:textId="77777777" w:rsidR="00A13D17" w:rsidRPr="00A13D17" w:rsidRDefault="00A13D17" w:rsidP="00A13D17">
            <w:r w:rsidRPr="00A13D17">
              <w:t>6.562137</w:t>
            </w:r>
          </w:p>
        </w:tc>
        <w:tc>
          <w:tcPr>
            <w:tcW w:w="960" w:type="dxa"/>
            <w:noWrap/>
            <w:hideMark/>
          </w:tcPr>
          <w:p w14:paraId="7CF09F37" w14:textId="77777777" w:rsidR="00A13D17" w:rsidRPr="00A13D17" w:rsidRDefault="00A13D17" w:rsidP="00A13D17">
            <w:r w:rsidRPr="00A13D17">
              <w:t>1.98073</w:t>
            </w:r>
          </w:p>
        </w:tc>
        <w:tc>
          <w:tcPr>
            <w:tcW w:w="960" w:type="dxa"/>
            <w:noWrap/>
            <w:hideMark/>
          </w:tcPr>
          <w:p w14:paraId="3619060E" w14:textId="77777777" w:rsidR="00A13D17" w:rsidRPr="00A13D17" w:rsidRDefault="00A13D17" w:rsidP="00A13D17">
            <w:r w:rsidRPr="00A13D17">
              <w:t>2.309445</w:t>
            </w:r>
          </w:p>
        </w:tc>
        <w:tc>
          <w:tcPr>
            <w:tcW w:w="960" w:type="dxa"/>
            <w:noWrap/>
            <w:hideMark/>
          </w:tcPr>
          <w:p w14:paraId="790A1156" w14:textId="77777777" w:rsidR="00A13D17" w:rsidRPr="00A13D17" w:rsidRDefault="00A13D17" w:rsidP="00A13D17">
            <w:r w:rsidRPr="00A13D17">
              <w:t>4.763621</w:t>
            </w:r>
          </w:p>
        </w:tc>
        <w:tc>
          <w:tcPr>
            <w:tcW w:w="960" w:type="dxa"/>
            <w:noWrap/>
            <w:hideMark/>
          </w:tcPr>
          <w:p w14:paraId="124810AC" w14:textId="77777777" w:rsidR="00A13D17" w:rsidRPr="00A13D17" w:rsidRDefault="00A13D17" w:rsidP="00A13D17">
            <w:r w:rsidRPr="00A13D17">
              <w:t>4.97073</w:t>
            </w:r>
          </w:p>
        </w:tc>
        <w:tc>
          <w:tcPr>
            <w:tcW w:w="960" w:type="dxa"/>
            <w:noWrap/>
            <w:hideMark/>
          </w:tcPr>
          <w:p w14:paraId="71B456D8" w14:textId="77777777" w:rsidR="00A13D17" w:rsidRPr="00A13D17" w:rsidRDefault="00A13D17" w:rsidP="00A13D17">
            <w:r w:rsidRPr="00A13D17">
              <w:t>7.307902</w:t>
            </w:r>
          </w:p>
        </w:tc>
      </w:tr>
      <w:tr w:rsidR="00A13D17" w:rsidRPr="00A13D17" w14:paraId="1A2CCC42" w14:textId="77777777" w:rsidTr="00A13D17">
        <w:trPr>
          <w:trHeight w:val="300"/>
        </w:trPr>
        <w:tc>
          <w:tcPr>
            <w:tcW w:w="960" w:type="dxa"/>
            <w:noWrap/>
            <w:hideMark/>
          </w:tcPr>
          <w:p w14:paraId="4AD6625E" w14:textId="77777777" w:rsidR="00A13D17" w:rsidRPr="00A13D17" w:rsidRDefault="00A13D17" w:rsidP="00A13D17">
            <w:r w:rsidRPr="00A13D17">
              <w:t>2.909579</w:t>
            </w:r>
          </w:p>
        </w:tc>
        <w:tc>
          <w:tcPr>
            <w:tcW w:w="960" w:type="dxa"/>
            <w:noWrap/>
            <w:hideMark/>
          </w:tcPr>
          <w:p w14:paraId="1D888006" w14:textId="77777777" w:rsidR="00A13D17" w:rsidRPr="00A13D17" w:rsidRDefault="00A13D17" w:rsidP="00A13D17">
            <w:r w:rsidRPr="00A13D17">
              <w:t>3.344692</w:t>
            </w:r>
          </w:p>
        </w:tc>
        <w:tc>
          <w:tcPr>
            <w:tcW w:w="960" w:type="dxa"/>
            <w:noWrap/>
            <w:hideMark/>
          </w:tcPr>
          <w:p w14:paraId="18A431C9" w14:textId="77777777" w:rsidR="00A13D17" w:rsidRPr="00A13D17" w:rsidRDefault="00A13D17" w:rsidP="00A13D17">
            <w:r w:rsidRPr="00A13D17">
              <w:t>4.752497</w:t>
            </w:r>
          </w:p>
        </w:tc>
        <w:tc>
          <w:tcPr>
            <w:tcW w:w="960" w:type="dxa"/>
            <w:noWrap/>
            <w:hideMark/>
          </w:tcPr>
          <w:p w14:paraId="6E16AA0F" w14:textId="77777777" w:rsidR="00A13D17" w:rsidRPr="00A13D17" w:rsidRDefault="00A13D17" w:rsidP="00A13D17">
            <w:r w:rsidRPr="00A13D17">
              <w:t>6.386481</w:t>
            </w:r>
          </w:p>
        </w:tc>
        <w:tc>
          <w:tcPr>
            <w:tcW w:w="960" w:type="dxa"/>
            <w:noWrap/>
            <w:hideMark/>
          </w:tcPr>
          <w:p w14:paraId="7686EA92" w14:textId="77777777" w:rsidR="00A13D17" w:rsidRPr="00A13D17" w:rsidRDefault="00A13D17" w:rsidP="00A13D17">
            <w:r w:rsidRPr="00A13D17">
              <w:t>7.916063</w:t>
            </w:r>
          </w:p>
        </w:tc>
        <w:tc>
          <w:tcPr>
            <w:tcW w:w="960" w:type="dxa"/>
            <w:noWrap/>
            <w:hideMark/>
          </w:tcPr>
          <w:p w14:paraId="30E1DD40" w14:textId="77777777" w:rsidR="00A13D17" w:rsidRPr="00A13D17" w:rsidRDefault="00A13D17" w:rsidP="00A13D17">
            <w:r w:rsidRPr="00A13D17">
              <w:t>2.422561</w:t>
            </w:r>
          </w:p>
        </w:tc>
        <w:tc>
          <w:tcPr>
            <w:tcW w:w="960" w:type="dxa"/>
            <w:noWrap/>
            <w:hideMark/>
          </w:tcPr>
          <w:p w14:paraId="63F19D9D" w14:textId="77777777" w:rsidR="00A13D17" w:rsidRPr="00A13D17" w:rsidRDefault="00A13D17" w:rsidP="00A13D17">
            <w:r w:rsidRPr="00A13D17">
              <w:t>3.411055</w:t>
            </w:r>
          </w:p>
        </w:tc>
        <w:tc>
          <w:tcPr>
            <w:tcW w:w="960" w:type="dxa"/>
            <w:noWrap/>
            <w:hideMark/>
          </w:tcPr>
          <w:p w14:paraId="4738872C" w14:textId="77777777" w:rsidR="00A13D17" w:rsidRPr="00A13D17" w:rsidRDefault="00A13D17" w:rsidP="00A13D17">
            <w:r w:rsidRPr="00A13D17">
              <w:t>4.18708</w:t>
            </w:r>
          </w:p>
        </w:tc>
        <w:tc>
          <w:tcPr>
            <w:tcW w:w="960" w:type="dxa"/>
            <w:noWrap/>
            <w:hideMark/>
          </w:tcPr>
          <w:p w14:paraId="5EA6757B" w14:textId="77777777" w:rsidR="00A13D17" w:rsidRPr="00A13D17" w:rsidRDefault="00A13D17" w:rsidP="00A13D17">
            <w:r w:rsidRPr="00A13D17">
              <w:t>5.22508</w:t>
            </w:r>
          </w:p>
        </w:tc>
        <w:tc>
          <w:tcPr>
            <w:tcW w:w="960" w:type="dxa"/>
            <w:noWrap/>
            <w:hideMark/>
          </w:tcPr>
          <w:p w14:paraId="32F5C900" w14:textId="77777777" w:rsidR="00A13D17" w:rsidRPr="00A13D17" w:rsidRDefault="00A13D17" w:rsidP="00A13D17">
            <w:r w:rsidRPr="00A13D17">
              <w:t>5.743566</w:t>
            </w:r>
          </w:p>
        </w:tc>
      </w:tr>
      <w:tr w:rsidR="00A13D17" w:rsidRPr="00A13D17" w14:paraId="7BC335A2" w14:textId="77777777" w:rsidTr="00A13D17">
        <w:trPr>
          <w:trHeight w:val="300"/>
        </w:trPr>
        <w:tc>
          <w:tcPr>
            <w:tcW w:w="960" w:type="dxa"/>
            <w:noWrap/>
            <w:hideMark/>
          </w:tcPr>
          <w:p w14:paraId="43A4CFDA" w14:textId="77777777" w:rsidR="00A13D17" w:rsidRPr="00A13D17" w:rsidRDefault="00A13D17" w:rsidP="00A13D17">
            <w:r w:rsidRPr="00A13D17">
              <w:t>2.213323</w:t>
            </w:r>
          </w:p>
        </w:tc>
        <w:tc>
          <w:tcPr>
            <w:tcW w:w="960" w:type="dxa"/>
            <w:noWrap/>
            <w:hideMark/>
          </w:tcPr>
          <w:p w14:paraId="24C6A9CD" w14:textId="77777777" w:rsidR="00A13D17" w:rsidRPr="00A13D17" w:rsidRDefault="00A13D17" w:rsidP="00A13D17">
            <w:r w:rsidRPr="00A13D17">
              <w:t>3.643092</w:t>
            </w:r>
          </w:p>
        </w:tc>
        <w:tc>
          <w:tcPr>
            <w:tcW w:w="960" w:type="dxa"/>
            <w:noWrap/>
            <w:hideMark/>
          </w:tcPr>
          <w:p w14:paraId="746CDB83" w14:textId="77777777" w:rsidR="00A13D17" w:rsidRPr="00A13D17" w:rsidRDefault="00A13D17" w:rsidP="00A13D17">
            <w:r w:rsidRPr="00A13D17">
              <w:t>4.809487</w:t>
            </w:r>
          </w:p>
        </w:tc>
        <w:tc>
          <w:tcPr>
            <w:tcW w:w="960" w:type="dxa"/>
            <w:noWrap/>
            <w:hideMark/>
          </w:tcPr>
          <w:p w14:paraId="0F2E19B8" w14:textId="77777777" w:rsidR="00A13D17" w:rsidRPr="00A13D17" w:rsidRDefault="00A13D17" w:rsidP="00A13D17">
            <w:r w:rsidRPr="00A13D17">
              <w:t>5.575312</w:t>
            </w:r>
          </w:p>
        </w:tc>
        <w:tc>
          <w:tcPr>
            <w:tcW w:w="960" w:type="dxa"/>
            <w:noWrap/>
            <w:hideMark/>
          </w:tcPr>
          <w:p w14:paraId="769D5552" w14:textId="77777777" w:rsidR="00A13D17" w:rsidRPr="00A13D17" w:rsidRDefault="00A13D17" w:rsidP="00A13D17">
            <w:r w:rsidRPr="00A13D17">
              <w:t>6.382456</w:t>
            </w:r>
          </w:p>
        </w:tc>
        <w:tc>
          <w:tcPr>
            <w:tcW w:w="960" w:type="dxa"/>
            <w:noWrap/>
            <w:hideMark/>
          </w:tcPr>
          <w:p w14:paraId="0CDF34CF" w14:textId="77777777" w:rsidR="00A13D17" w:rsidRPr="00A13D17" w:rsidRDefault="00A13D17" w:rsidP="00A13D17">
            <w:r w:rsidRPr="00A13D17">
              <w:t>2.477966</w:t>
            </w:r>
          </w:p>
        </w:tc>
        <w:tc>
          <w:tcPr>
            <w:tcW w:w="960" w:type="dxa"/>
            <w:noWrap/>
            <w:hideMark/>
          </w:tcPr>
          <w:p w14:paraId="69F9B327" w14:textId="77777777" w:rsidR="00A13D17" w:rsidRPr="00A13D17" w:rsidRDefault="00A13D17" w:rsidP="00A13D17">
            <w:r w:rsidRPr="00A13D17">
              <w:t>3.907515</w:t>
            </w:r>
          </w:p>
        </w:tc>
        <w:tc>
          <w:tcPr>
            <w:tcW w:w="960" w:type="dxa"/>
            <w:noWrap/>
            <w:hideMark/>
          </w:tcPr>
          <w:p w14:paraId="2B5AC3B9" w14:textId="77777777" w:rsidR="00A13D17" w:rsidRPr="00A13D17" w:rsidRDefault="00A13D17" w:rsidP="00A13D17">
            <w:r w:rsidRPr="00A13D17">
              <w:t>4.195621</w:t>
            </w:r>
          </w:p>
        </w:tc>
        <w:tc>
          <w:tcPr>
            <w:tcW w:w="960" w:type="dxa"/>
            <w:noWrap/>
            <w:hideMark/>
          </w:tcPr>
          <w:p w14:paraId="541360E7" w14:textId="77777777" w:rsidR="00A13D17" w:rsidRPr="00A13D17" w:rsidRDefault="00A13D17" w:rsidP="00A13D17">
            <w:r w:rsidRPr="00A13D17">
              <w:t>5.662171</w:t>
            </w:r>
          </w:p>
        </w:tc>
        <w:tc>
          <w:tcPr>
            <w:tcW w:w="960" w:type="dxa"/>
            <w:noWrap/>
            <w:hideMark/>
          </w:tcPr>
          <w:p w14:paraId="06796FD0" w14:textId="77777777" w:rsidR="00A13D17" w:rsidRPr="00A13D17" w:rsidRDefault="00A13D17" w:rsidP="00A13D17">
            <w:r w:rsidRPr="00A13D17">
              <w:t>7.958946</w:t>
            </w:r>
          </w:p>
        </w:tc>
      </w:tr>
      <w:tr w:rsidR="00A13D17" w:rsidRPr="00A13D17" w14:paraId="30925BC5" w14:textId="77777777" w:rsidTr="00A13D17">
        <w:trPr>
          <w:trHeight w:val="300"/>
        </w:trPr>
        <w:tc>
          <w:tcPr>
            <w:tcW w:w="960" w:type="dxa"/>
            <w:noWrap/>
            <w:hideMark/>
          </w:tcPr>
          <w:p w14:paraId="0AED751A" w14:textId="77777777" w:rsidR="00A13D17" w:rsidRPr="00A13D17" w:rsidRDefault="00A13D17" w:rsidP="00A13D17">
            <w:pPr>
              <w:rPr>
                <w:b/>
                <w:bCs/>
              </w:rPr>
            </w:pPr>
            <w:r w:rsidRPr="00A13D17">
              <w:rPr>
                <w:b/>
                <w:bCs/>
              </w:rPr>
              <w:t>2.259186</w:t>
            </w:r>
          </w:p>
        </w:tc>
        <w:tc>
          <w:tcPr>
            <w:tcW w:w="960" w:type="dxa"/>
            <w:noWrap/>
            <w:hideMark/>
          </w:tcPr>
          <w:p w14:paraId="52B213A0" w14:textId="77777777" w:rsidR="00A13D17" w:rsidRPr="00A13D17" w:rsidRDefault="00A13D17" w:rsidP="00A13D17">
            <w:pPr>
              <w:rPr>
                <w:b/>
                <w:bCs/>
              </w:rPr>
            </w:pPr>
            <w:r w:rsidRPr="00A13D17">
              <w:rPr>
                <w:b/>
                <w:bCs/>
              </w:rPr>
              <w:t>2.767257</w:t>
            </w:r>
          </w:p>
        </w:tc>
        <w:tc>
          <w:tcPr>
            <w:tcW w:w="960" w:type="dxa"/>
            <w:noWrap/>
            <w:hideMark/>
          </w:tcPr>
          <w:p w14:paraId="14A7CF46" w14:textId="77777777" w:rsidR="00A13D17" w:rsidRPr="00A13D17" w:rsidRDefault="00A13D17" w:rsidP="00A13D17">
            <w:pPr>
              <w:rPr>
                <w:b/>
                <w:bCs/>
              </w:rPr>
            </w:pPr>
            <w:r w:rsidRPr="00A13D17">
              <w:rPr>
                <w:b/>
                <w:bCs/>
              </w:rPr>
              <w:t>4.157321</w:t>
            </w:r>
          </w:p>
        </w:tc>
        <w:tc>
          <w:tcPr>
            <w:tcW w:w="960" w:type="dxa"/>
            <w:noWrap/>
            <w:hideMark/>
          </w:tcPr>
          <w:p w14:paraId="04C7645C" w14:textId="77777777" w:rsidR="00A13D17" w:rsidRPr="00A13D17" w:rsidRDefault="00A13D17" w:rsidP="00A13D17">
            <w:pPr>
              <w:rPr>
                <w:b/>
                <w:bCs/>
              </w:rPr>
            </w:pPr>
            <w:r w:rsidRPr="00A13D17">
              <w:rPr>
                <w:b/>
                <w:bCs/>
              </w:rPr>
              <w:t>5.525612</w:t>
            </w:r>
          </w:p>
        </w:tc>
        <w:tc>
          <w:tcPr>
            <w:tcW w:w="960" w:type="dxa"/>
            <w:noWrap/>
            <w:hideMark/>
          </w:tcPr>
          <w:p w14:paraId="7061CC2D" w14:textId="77777777" w:rsidR="00A13D17" w:rsidRPr="00A13D17" w:rsidRDefault="00A13D17" w:rsidP="00A13D17">
            <w:pPr>
              <w:rPr>
                <w:b/>
                <w:bCs/>
              </w:rPr>
            </w:pPr>
            <w:r w:rsidRPr="00A13D17">
              <w:rPr>
                <w:b/>
                <w:bCs/>
              </w:rPr>
              <w:t>6.363357</w:t>
            </w:r>
          </w:p>
        </w:tc>
        <w:tc>
          <w:tcPr>
            <w:tcW w:w="960" w:type="dxa"/>
            <w:noWrap/>
            <w:hideMark/>
          </w:tcPr>
          <w:p w14:paraId="72E2C15F" w14:textId="77777777" w:rsidR="00A13D17" w:rsidRPr="00A13D17" w:rsidRDefault="00A13D17" w:rsidP="00A13D17">
            <w:pPr>
              <w:rPr>
                <w:b/>
                <w:bCs/>
              </w:rPr>
            </w:pPr>
            <w:r w:rsidRPr="00A13D17">
              <w:rPr>
                <w:b/>
                <w:bCs/>
              </w:rPr>
              <w:t>2.105963</w:t>
            </w:r>
          </w:p>
        </w:tc>
        <w:tc>
          <w:tcPr>
            <w:tcW w:w="960" w:type="dxa"/>
            <w:noWrap/>
            <w:hideMark/>
          </w:tcPr>
          <w:p w14:paraId="0021506D" w14:textId="77777777" w:rsidR="00A13D17" w:rsidRPr="00A13D17" w:rsidRDefault="00A13D17" w:rsidP="00A13D17">
            <w:pPr>
              <w:rPr>
                <w:b/>
                <w:bCs/>
              </w:rPr>
            </w:pPr>
            <w:r w:rsidRPr="00A13D17">
              <w:rPr>
                <w:b/>
                <w:bCs/>
              </w:rPr>
              <w:t>2.670765</w:t>
            </w:r>
          </w:p>
        </w:tc>
        <w:tc>
          <w:tcPr>
            <w:tcW w:w="960" w:type="dxa"/>
            <w:noWrap/>
            <w:hideMark/>
          </w:tcPr>
          <w:p w14:paraId="19172344" w14:textId="77777777" w:rsidR="00A13D17" w:rsidRPr="00A13D17" w:rsidRDefault="00A13D17" w:rsidP="00A13D17">
            <w:pPr>
              <w:rPr>
                <w:b/>
                <w:bCs/>
              </w:rPr>
            </w:pPr>
            <w:r w:rsidRPr="00A13D17">
              <w:rPr>
                <w:b/>
                <w:bCs/>
              </w:rPr>
              <w:t>4.129486</w:t>
            </w:r>
          </w:p>
        </w:tc>
        <w:tc>
          <w:tcPr>
            <w:tcW w:w="960" w:type="dxa"/>
            <w:noWrap/>
            <w:hideMark/>
          </w:tcPr>
          <w:p w14:paraId="27B0ADFD" w14:textId="77777777" w:rsidR="00A13D17" w:rsidRPr="00A13D17" w:rsidRDefault="00A13D17" w:rsidP="00A13D17">
            <w:pPr>
              <w:rPr>
                <w:b/>
                <w:bCs/>
              </w:rPr>
            </w:pPr>
            <w:r w:rsidRPr="00A13D17">
              <w:rPr>
                <w:b/>
                <w:bCs/>
              </w:rPr>
              <w:t>5.059619</w:t>
            </w:r>
          </w:p>
        </w:tc>
        <w:tc>
          <w:tcPr>
            <w:tcW w:w="960" w:type="dxa"/>
            <w:noWrap/>
            <w:hideMark/>
          </w:tcPr>
          <w:p w14:paraId="400F934A" w14:textId="77777777" w:rsidR="00A13D17" w:rsidRPr="00A13D17" w:rsidRDefault="00A13D17" w:rsidP="00A13D17">
            <w:pPr>
              <w:rPr>
                <w:b/>
                <w:bCs/>
              </w:rPr>
            </w:pPr>
            <w:r w:rsidRPr="00A13D17">
              <w:rPr>
                <w:b/>
                <w:bCs/>
              </w:rPr>
              <w:t>6.338556</w:t>
            </w:r>
          </w:p>
        </w:tc>
      </w:tr>
    </w:tbl>
    <w:p w14:paraId="1935EC51" w14:textId="77777777" w:rsidR="00A13D1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5E922703" w14:textId="77777777" w:rsidTr="00A13D17">
        <w:trPr>
          <w:trHeight w:val="300"/>
        </w:trPr>
        <w:tc>
          <w:tcPr>
            <w:tcW w:w="960" w:type="dxa"/>
            <w:noWrap/>
            <w:hideMark/>
          </w:tcPr>
          <w:p w14:paraId="44B79826" w14:textId="77777777" w:rsidR="00A13D17" w:rsidRPr="00A13D17" w:rsidRDefault="00A13D17" w:rsidP="00A13D17">
            <w:r w:rsidRPr="00A13D17">
              <w:t>Tx01</w:t>
            </w:r>
          </w:p>
        </w:tc>
        <w:tc>
          <w:tcPr>
            <w:tcW w:w="960" w:type="dxa"/>
            <w:noWrap/>
            <w:hideMark/>
          </w:tcPr>
          <w:p w14:paraId="5254B089" w14:textId="77777777" w:rsidR="00A13D17" w:rsidRPr="00A13D17" w:rsidRDefault="00A13D17" w:rsidP="00A13D17">
            <w:r w:rsidRPr="00A13D17">
              <w:t>Tx02</w:t>
            </w:r>
          </w:p>
        </w:tc>
        <w:tc>
          <w:tcPr>
            <w:tcW w:w="960" w:type="dxa"/>
            <w:noWrap/>
            <w:hideMark/>
          </w:tcPr>
          <w:p w14:paraId="16056398" w14:textId="77777777" w:rsidR="00A13D17" w:rsidRPr="00A13D17" w:rsidRDefault="00A13D17" w:rsidP="00A13D17">
            <w:r w:rsidRPr="00A13D17">
              <w:t>Tx03</w:t>
            </w:r>
          </w:p>
        </w:tc>
        <w:tc>
          <w:tcPr>
            <w:tcW w:w="960" w:type="dxa"/>
            <w:noWrap/>
            <w:hideMark/>
          </w:tcPr>
          <w:p w14:paraId="67CA804E" w14:textId="77777777" w:rsidR="00A13D17" w:rsidRPr="00A13D17" w:rsidRDefault="00A13D17" w:rsidP="00A13D17">
            <w:r w:rsidRPr="00A13D17">
              <w:t>Tx04</w:t>
            </w:r>
          </w:p>
        </w:tc>
        <w:tc>
          <w:tcPr>
            <w:tcW w:w="960" w:type="dxa"/>
            <w:noWrap/>
            <w:hideMark/>
          </w:tcPr>
          <w:p w14:paraId="5EA9121E" w14:textId="77777777" w:rsidR="00A13D17" w:rsidRPr="00A13D17" w:rsidRDefault="00A13D17" w:rsidP="00A13D17">
            <w:r w:rsidRPr="00A13D17">
              <w:t>Tx05</w:t>
            </w:r>
          </w:p>
        </w:tc>
        <w:tc>
          <w:tcPr>
            <w:tcW w:w="960" w:type="dxa"/>
            <w:noWrap/>
            <w:hideMark/>
          </w:tcPr>
          <w:p w14:paraId="1728E450" w14:textId="77777777" w:rsidR="00A13D17" w:rsidRPr="00A13D17" w:rsidRDefault="00A13D17" w:rsidP="00A13D17">
            <w:r w:rsidRPr="00A13D17">
              <w:t>Tx06</w:t>
            </w:r>
          </w:p>
        </w:tc>
        <w:tc>
          <w:tcPr>
            <w:tcW w:w="960" w:type="dxa"/>
            <w:noWrap/>
            <w:hideMark/>
          </w:tcPr>
          <w:p w14:paraId="16CB9B9E" w14:textId="77777777" w:rsidR="00A13D17" w:rsidRPr="00A13D17" w:rsidRDefault="00A13D17" w:rsidP="00A13D17">
            <w:r w:rsidRPr="00A13D17">
              <w:t>Tx07</w:t>
            </w:r>
          </w:p>
        </w:tc>
        <w:tc>
          <w:tcPr>
            <w:tcW w:w="960" w:type="dxa"/>
            <w:noWrap/>
            <w:hideMark/>
          </w:tcPr>
          <w:p w14:paraId="1C1DCBFA" w14:textId="77777777" w:rsidR="00A13D17" w:rsidRPr="00A13D17" w:rsidRDefault="00A13D17" w:rsidP="00A13D17">
            <w:r w:rsidRPr="00A13D17">
              <w:t>Tx08</w:t>
            </w:r>
          </w:p>
        </w:tc>
        <w:tc>
          <w:tcPr>
            <w:tcW w:w="960" w:type="dxa"/>
            <w:noWrap/>
            <w:hideMark/>
          </w:tcPr>
          <w:p w14:paraId="3E26E58D" w14:textId="77777777" w:rsidR="00A13D17" w:rsidRPr="00A13D17" w:rsidRDefault="00A13D17" w:rsidP="00A13D17">
            <w:r w:rsidRPr="00A13D17">
              <w:t>Tx09</w:t>
            </w:r>
          </w:p>
        </w:tc>
        <w:tc>
          <w:tcPr>
            <w:tcW w:w="960" w:type="dxa"/>
            <w:noWrap/>
            <w:hideMark/>
          </w:tcPr>
          <w:p w14:paraId="754120BF" w14:textId="77777777" w:rsidR="00A13D17" w:rsidRPr="00A13D17" w:rsidRDefault="00A13D17" w:rsidP="00A13D17">
            <w:r w:rsidRPr="00A13D17">
              <w:t>Tx10</w:t>
            </w:r>
          </w:p>
        </w:tc>
      </w:tr>
      <w:tr w:rsidR="00A13D17" w:rsidRPr="00A13D17" w14:paraId="6DABF21D" w14:textId="77777777" w:rsidTr="00A13D17">
        <w:trPr>
          <w:trHeight w:val="300"/>
        </w:trPr>
        <w:tc>
          <w:tcPr>
            <w:tcW w:w="960" w:type="dxa"/>
            <w:noWrap/>
            <w:hideMark/>
          </w:tcPr>
          <w:p w14:paraId="27EF8006" w14:textId="77777777" w:rsidR="00A13D17" w:rsidRPr="00A13D17" w:rsidRDefault="00A13D17" w:rsidP="00A13D17">
            <w:r w:rsidRPr="00A13D17">
              <w:t>1.780226</w:t>
            </w:r>
          </w:p>
        </w:tc>
        <w:tc>
          <w:tcPr>
            <w:tcW w:w="960" w:type="dxa"/>
            <w:noWrap/>
            <w:hideMark/>
          </w:tcPr>
          <w:p w14:paraId="2A0F292B" w14:textId="77777777" w:rsidR="00A13D17" w:rsidRPr="00A13D17" w:rsidRDefault="00A13D17" w:rsidP="00A13D17">
            <w:r w:rsidRPr="00A13D17">
              <w:t>2.325712</w:t>
            </w:r>
          </w:p>
        </w:tc>
        <w:tc>
          <w:tcPr>
            <w:tcW w:w="960" w:type="dxa"/>
            <w:noWrap/>
            <w:hideMark/>
          </w:tcPr>
          <w:p w14:paraId="22AB18EF" w14:textId="77777777" w:rsidR="00A13D17" w:rsidRPr="00A13D17" w:rsidRDefault="00A13D17" w:rsidP="00A13D17">
            <w:r w:rsidRPr="00A13D17">
              <w:t>4.543236</w:t>
            </w:r>
          </w:p>
        </w:tc>
        <w:tc>
          <w:tcPr>
            <w:tcW w:w="960" w:type="dxa"/>
            <w:noWrap/>
            <w:hideMark/>
          </w:tcPr>
          <w:p w14:paraId="18E85926" w14:textId="77777777" w:rsidR="00A13D17" w:rsidRPr="00A13D17" w:rsidRDefault="00A13D17" w:rsidP="00A13D17">
            <w:r w:rsidRPr="00A13D17">
              <w:t>4.689452</w:t>
            </w:r>
          </w:p>
        </w:tc>
        <w:tc>
          <w:tcPr>
            <w:tcW w:w="960" w:type="dxa"/>
            <w:noWrap/>
            <w:hideMark/>
          </w:tcPr>
          <w:p w14:paraId="24B0D5DB" w14:textId="77777777" w:rsidR="00A13D17" w:rsidRPr="00A13D17" w:rsidRDefault="00A13D17" w:rsidP="00A13D17">
            <w:r w:rsidRPr="00A13D17">
              <w:t>5.780648</w:t>
            </w:r>
          </w:p>
        </w:tc>
        <w:tc>
          <w:tcPr>
            <w:tcW w:w="960" w:type="dxa"/>
            <w:noWrap/>
            <w:hideMark/>
          </w:tcPr>
          <w:p w14:paraId="2F08FE3D" w14:textId="77777777" w:rsidR="00A13D17" w:rsidRPr="00A13D17" w:rsidRDefault="00A13D17" w:rsidP="00A13D17">
            <w:r w:rsidRPr="00A13D17">
              <w:t>2.786189</w:t>
            </w:r>
          </w:p>
        </w:tc>
        <w:tc>
          <w:tcPr>
            <w:tcW w:w="960" w:type="dxa"/>
            <w:noWrap/>
            <w:hideMark/>
          </w:tcPr>
          <w:p w14:paraId="070E2F2C" w14:textId="77777777" w:rsidR="00A13D17" w:rsidRPr="00A13D17" w:rsidRDefault="00A13D17" w:rsidP="00A13D17">
            <w:r w:rsidRPr="00A13D17">
              <w:t>2.261661</w:t>
            </w:r>
          </w:p>
        </w:tc>
        <w:tc>
          <w:tcPr>
            <w:tcW w:w="960" w:type="dxa"/>
            <w:noWrap/>
            <w:hideMark/>
          </w:tcPr>
          <w:p w14:paraId="463469A0" w14:textId="77777777" w:rsidR="00A13D17" w:rsidRPr="00A13D17" w:rsidRDefault="00A13D17" w:rsidP="00A13D17">
            <w:r w:rsidRPr="00A13D17">
              <w:t>2.845231</w:t>
            </w:r>
          </w:p>
        </w:tc>
        <w:tc>
          <w:tcPr>
            <w:tcW w:w="960" w:type="dxa"/>
            <w:noWrap/>
            <w:hideMark/>
          </w:tcPr>
          <w:p w14:paraId="63C4F345" w14:textId="77777777" w:rsidR="00A13D17" w:rsidRPr="00A13D17" w:rsidRDefault="00A13D17" w:rsidP="00A13D17">
            <w:r w:rsidRPr="00A13D17">
              <w:t>4.802391</w:t>
            </w:r>
          </w:p>
        </w:tc>
        <w:tc>
          <w:tcPr>
            <w:tcW w:w="960" w:type="dxa"/>
            <w:noWrap/>
            <w:hideMark/>
          </w:tcPr>
          <w:p w14:paraId="15B5773C" w14:textId="77777777" w:rsidR="00A13D17" w:rsidRPr="00A13D17" w:rsidRDefault="00A13D17" w:rsidP="00A13D17">
            <w:r w:rsidRPr="00A13D17">
              <w:t>5.710802</w:t>
            </w:r>
          </w:p>
        </w:tc>
      </w:tr>
      <w:tr w:rsidR="00A13D17" w:rsidRPr="00A13D17" w14:paraId="62282643" w14:textId="77777777" w:rsidTr="00A13D17">
        <w:trPr>
          <w:trHeight w:val="300"/>
        </w:trPr>
        <w:tc>
          <w:tcPr>
            <w:tcW w:w="960" w:type="dxa"/>
            <w:noWrap/>
            <w:hideMark/>
          </w:tcPr>
          <w:p w14:paraId="78744103" w14:textId="77777777" w:rsidR="00A13D17" w:rsidRPr="00A13D17" w:rsidRDefault="00A13D17" w:rsidP="00A13D17">
            <w:r w:rsidRPr="00A13D17">
              <w:t>1.71977</w:t>
            </w:r>
          </w:p>
        </w:tc>
        <w:tc>
          <w:tcPr>
            <w:tcW w:w="960" w:type="dxa"/>
            <w:noWrap/>
            <w:hideMark/>
          </w:tcPr>
          <w:p w14:paraId="1EEF014F" w14:textId="77777777" w:rsidR="00A13D17" w:rsidRPr="00A13D17" w:rsidRDefault="00A13D17" w:rsidP="00A13D17">
            <w:r w:rsidRPr="00A13D17">
              <w:t>2.272898</w:t>
            </w:r>
          </w:p>
        </w:tc>
        <w:tc>
          <w:tcPr>
            <w:tcW w:w="960" w:type="dxa"/>
            <w:noWrap/>
            <w:hideMark/>
          </w:tcPr>
          <w:p w14:paraId="5211F8DB" w14:textId="77777777" w:rsidR="00A13D17" w:rsidRPr="00A13D17" w:rsidRDefault="00A13D17" w:rsidP="00A13D17">
            <w:r w:rsidRPr="00A13D17">
              <w:t>3.802075</w:t>
            </w:r>
          </w:p>
        </w:tc>
        <w:tc>
          <w:tcPr>
            <w:tcW w:w="960" w:type="dxa"/>
            <w:noWrap/>
            <w:hideMark/>
          </w:tcPr>
          <w:p w14:paraId="1684DC80" w14:textId="77777777" w:rsidR="00A13D17" w:rsidRPr="00A13D17" w:rsidRDefault="00A13D17" w:rsidP="00A13D17">
            <w:r w:rsidRPr="00A13D17">
              <w:t>5.512396</w:t>
            </w:r>
          </w:p>
        </w:tc>
        <w:tc>
          <w:tcPr>
            <w:tcW w:w="960" w:type="dxa"/>
            <w:noWrap/>
            <w:hideMark/>
          </w:tcPr>
          <w:p w14:paraId="020BE668" w14:textId="77777777" w:rsidR="00A13D17" w:rsidRPr="00A13D17" w:rsidRDefault="00A13D17" w:rsidP="00A13D17">
            <w:r w:rsidRPr="00A13D17">
              <w:t>5.469207</w:t>
            </w:r>
          </w:p>
        </w:tc>
        <w:tc>
          <w:tcPr>
            <w:tcW w:w="960" w:type="dxa"/>
            <w:noWrap/>
            <w:hideMark/>
          </w:tcPr>
          <w:p w14:paraId="1D92D756" w14:textId="77777777" w:rsidR="00A13D17" w:rsidRPr="00A13D17" w:rsidRDefault="00A13D17" w:rsidP="00A13D17">
            <w:r w:rsidRPr="00A13D17">
              <w:t>1.912464</w:t>
            </w:r>
          </w:p>
        </w:tc>
        <w:tc>
          <w:tcPr>
            <w:tcW w:w="960" w:type="dxa"/>
            <w:noWrap/>
            <w:hideMark/>
          </w:tcPr>
          <w:p w14:paraId="255BB086" w14:textId="77777777" w:rsidR="00A13D17" w:rsidRPr="00A13D17" w:rsidRDefault="00A13D17" w:rsidP="00A13D17">
            <w:r w:rsidRPr="00A13D17">
              <w:t>2.208956</w:t>
            </w:r>
          </w:p>
        </w:tc>
        <w:tc>
          <w:tcPr>
            <w:tcW w:w="960" w:type="dxa"/>
            <w:noWrap/>
            <w:hideMark/>
          </w:tcPr>
          <w:p w14:paraId="498FCA96" w14:textId="77777777" w:rsidR="00A13D17" w:rsidRPr="00A13D17" w:rsidRDefault="00A13D17" w:rsidP="00A13D17">
            <w:r w:rsidRPr="00A13D17">
              <w:t>3.815961</w:t>
            </w:r>
          </w:p>
        </w:tc>
        <w:tc>
          <w:tcPr>
            <w:tcW w:w="960" w:type="dxa"/>
            <w:noWrap/>
            <w:hideMark/>
          </w:tcPr>
          <w:p w14:paraId="2C5BC864" w14:textId="77777777" w:rsidR="00A13D17" w:rsidRPr="00A13D17" w:rsidRDefault="00A13D17" w:rsidP="00A13D17">
            <w:r w:rsidRPr="00A13D17">
              <w:t>5.559586</w:t>
            </w:r>
          </w:p>
        </w:tc>
        <w:tc>
          <w:tcPr>
            <w:tcW w:w="960" w:type="dxa"/>
            <w:noWrap/>
            <w:hideMark/>
          </w:tcPr>
          <w:p w14:paraId="58236D62" w14:textId="77777777" w:rsidR="00A13D17" w:rsidRPr="00A13D17" w:rsidRDefault="00A13D17" w:rsidP="00A13D17">
            <w:r w:rsidRPr="00A13D17">
              <w:t>5.72772</w:t>
            </w:r>
          </w:p>
        </w:tc>
      </w:tr>
      <w:tr w:rsidR="00A13D17" w:rsidRPr="00A13D17" w14:paraId="168E942D" w14:textId="77777777" w:rsidTr="00A13D17">
        <w:trPr>
          <w:trHeight w:val="300"/>
        </w:trPr>
        <w:tc>
          <w:tcPr>
            <w:tcW w:w="960" w:type="dxa"/>
            <w:noWrap/>
            <w:hideMark/>
          </w:tcPr>
          <w:p w14:paraId="3950B421" w14:textId="77777777" w:rsidR="00A13D17" w:rsidRPr="00A13D17" w:rsidRDefault="00A13D17" w:rsidP="00A13D17">
            <w:r w:rsidRPr="00A13D17">
              <w:t>1.851797</w:t>
            </w:r>
          </w:p>
        </w:tc>
        <w:tc>
          <w:tcPr>
            <w:tcW w:w="960" w:type="dxa"/>
            <w:noWrap/>
            <w:hideMark/>
          </w:tcPr>
          <w:p w14:paraId="681B1D05" w14:textId="77777777" w:rsidR="00A13D17" w:rsidRPr="00A13D17" w:rsidRDefault="00A13D17" w:rsidP="00A13D17">
            <w:r w:rsidRPr="00A13D17">
              <w:t>2.960119</w:t>
            </w:r>
          </w:p>
        </w:tc>
        <w:tc>
          <w:tcPr>
            <w:tcW w:w="960" w:type="dxa"/>
            <w:noWrap/>
            <w:hideMark/>
          </w:tcPr>
          <w:p w14:paraId="73352A25" w14:textId="77777777" w:rsidR="00A13D17" w:rsidRPr="00A13D17" w:rsidRDefault="00A13D17" w:rsidP="00A13D17">
            <w:r w:rsidRPr="00A13D17">
              <w:t>3.643168</w:t>
            </w:r>
          </w:p>
        </w:tc>
        <w:tc>
          <w:tcPr>
            <w:tcW w:w="960" w:type="dxa"/>
            <w:noWrap/>
            <w:hideMark/>
          </w:tcPr>
          <w:p w14:paraId="599ECBC5" w14:textId="77777777" w:rsidR="00A13D17" w:rsidRPr="00A13D17" w:rsidRDefault="00A13D17" w:rsidP="00A13D17">
            <w:r w:rsidRPr="00A13D17">
              <w:t>4.841528</w:t>
            </w:r>
          </w:p>
        </w:tc>
        <w:tc>
          <w:tcPr>
            <w:tcW w:w="960" w:type="dxa"/>
            <w:noWrap/>
            <w:hideMark/>
          </w:tcPr>
          <w:p w14:paraId="3BFC27FF" w14:textId="77777777" w:rsidR="00A13D17" w:rsidRPr="00A13D17" w:rsidRDefault="00A13D17" w:rsidP="00A13D17">
            <w:r w:rsidRPr="00A13D17">
              <w:t>6.475506</w:t>
            </w:r>
          </w:p>
        </w:tc>
        <w:tc>
          <w:tcPr>
            <w:tcW w:w="960" w:type="dxa"/>
            <w:noWrap/>
            <w:hideMark/>
          </w:tcPr>
          <w:p w14:paraId="53973CE6" w14:textId="77777777" w:rsidR="00A13D17" w:rsidRPr="00A13D17" w:rsidRDefault="00A13D17" w:rsidP="00A13D17">
            <w:r w:rsidRPr="00A13D17">
              <w:t>1.944923</w:t>
            </w:r>
          </w:p>
        </w:tc>
        <w:tc>
          <w:tcPr>
            <w:tcW w:w="960" w:type="dxa"/>
            <w:noWrap/>
            <w:hideMark/>
          </w:tcPr>
          <w:p w14:paraId="6C082688" w14:textId="77777777" w:rsidR="00A13D17" w:rsidRPr="00A13D17" w:rsidRDefault="00A13D17" w:rsidP="00A13D17">
            <w:r w:rsidRPr="00A13D17">
              <w:t>2.203386</w:t>
            </w:r>
          </w:p>
        </w:tc>
        <w:tc>
          <w:tcPr>
            <w:tcW w:w="960" w:type="dxa"/>
            <w:noWrap/>
            <w:hideMark/>
          </w:tcPr>
          <w:p w14:paraId="0FBB2D97" w14:textId="77777777" w:rsidR="00A13D17" w:rsidRPr="00A13D17" w:rsidRDefault="00A13D17" w:rsidP="00A13D17">
            <w:r w:rsidRPr="00A13D17">
              <w:t>3.587602</w:t>
            </w:r>
          </w:p>
        </w:tc>
        <w:tc>
          <w:tcPr>
            <w:tcW w:w="960" w:type="dxa"/>
            <w:noWrap/>
            <w:hideMark/>
          </w:tcPr>
          <w:p w14:paraId="1AD0A8D7" w14:textId="77777777" w:rsidR="00A13D17" w:rsidRPr="00A13D17" w:rsidRDefault="00A13D17" w:rsidP="00A13D17">
            <w:r w:rsidRPr="00A13D17">
              <w:t>5.607324</w:t>
            </w:r>
          </w:p>
        </w:tc>
        <w:tc>
          <w:tcPr>
            <w:tcW w:w="960" w:type="dxa"/>
            <w:noWrap/>
            <w:hideMark/>
          </w:tcPr>
          <w:p w14:paraId="51E9EF4F" w14:textId="77777777" w:rsidR="00A13D17" w:rsidRPr="00A13D17" w:rsidRDefault="00A13D17" w:rsidP="00A13D17">
            <w:r w:rsidRPr="00A13D17">
              <w:t>5.774979</w:t>
            </w:r>
          </w:p>
        </w:tc>
      </w:tr>
      <w:tr w:rsidR="00A13D17" w:rsidRPr="00A13D17" w14:paraId="00135E88" w14:textId="77777777" w:rsidTr="00A13D17">
        <w:trPr>
          <w:trHeight w:val="300"/>
        </w:trPr>
        <w:tc>
          <w:tcPr>
            <w:tcW w:w="960" w:type="dxa"/>
            <w:noWrap/>
            <w:hideMark/>
          </w:tcPr>
          <w:p w14:paraId="76D73A17" w14:textId="77777777" w:rsidR="00A13D17" w:rsidRPr="00A13D17" w:rsidRDefault="00A13D17" w:rsidP="00A13D17">
            <w:r w:rsidRPr="00A13D17">
              <w:t>1.287928</w:t>
            </w:r>
          </w:p>
        </w:tc>
        <w:tc>
          <w:tcPr>
            <w:tcW w:w="960" w:type="dxa"/>
            <w:noWrap/>
            <w:hideMark/>
          </w:tcPr>
          <w:p w14:paraId="39DC89F4" w14:textId="77777777" w:rsidR="00A13D17" w:rsidRPr="00A13D17" w:rsidRDefault="00A13D17" w:rsidP="00A13D17">
            <w:r w:rsidRPr="00A13D17">
              <w:t>2.367682</w:t>
            </w:r>
          </w:p>
        </w:tc>
        <w:tc>
          <w:tcPr>
            <w:tcW w:w="960" w:type="dxa"/>
            <w:noWrap/>
            <w:hideMark/>
          </w:tcPr>
          <w:p w14:paraId="5CA52A62" w14:textId="77777777" w:rsidR="00A13D17" w:rsidRPr="00A13D17" w:rsidRDefault="00A13D17" w:rsidP="00A13D17">
            <w:r w:rsidRPr="00A13D17">
              <w:t>3.955483</w:t>
            </w:r>
          </w:p>
        </w:tc>
        <w:tc>
          <w:tcPr>
            <w:tcW w:w="960" w:type="dxa"/>
            <w:noWrap/>
            <w:hideMark/>
          </w:tcPr>
          <w:p w14:paraId="4757DC26" w14:textId="77777777" w:rsidR="00A13D17" w:rsidRPr="00A13D17" w:rsidRDefault="00A13D17" w:rsidP="00A13D17">
            <w:r w:rsidRPr="00A13D17">
              <w:t>5.348245</w:t>
            </w:r>
          </w:p>
        </w:tc>
        <w:tc>
          <w:tcPr>
            <w:tcW w:w="960" w:type="dxa"/>
            <w:noWrap/>
            <w:hideMark/>
          </w:tcPr>
          <w:p w14:paraId="10A582E3" w14:textId="77777777" w:rsidR="00A13D17" w:rsidRPr="00A13D17" w:rsidRDefault="00A13D17" w:rsidP="00A13D17">
            <w:r w:rsidRPr="00A13D17">
              <w:t>6.823981</w:t>
            </w:r>
          </w:p>
        </w:tc>
        <w:tc>
          <w:tcPr>
            <w:tcW w:w="960" w:type="dxa"/>
            <w:noWrap/>
            <w:hideMark/>
          </w:tcPr>
          <w:p w14:paraId="389AF337" w14:textId="77777777" w:rsidR="00A13D17" w:rsidRPr="00A13D17" w:rsidRDefault="00A13D17" w:rsidP="00A13D17">
            <w:r w:rsidRPr="00A13D17">
              <w:t>1.975272</w:t>
            </w:r>
          </w:p>
        </w:tc>
        <w:tc>
          <w:tcPr>
            <w:tcW w:w="960" w:type="dxa"/>
            <w:noWrap/>
            <w:hideMark/>
          </w:tcPr>
          <w:p w14:paraId="2B715A07" w14:textId="77777777" w:rsidR="00A13D17" w:rsidRPr="00A13D17" w:rsidRDefault="00A13D17" w:rsidP="00A13D17">
            <w:r w:rsidRPr="00A13D17">
              <w:t>2.445833</w:t>
            </w:r>
          </w:p>
        </w:tc>
        <w:tc>
          <w:tcPr>
            <w:tcW w:w="960" w:type="dxa"/>
            <w:noWrap/>
            <w:hideMark/>
          </w:tcPr>
          <w:p w14:paraId="3697783D" w14:textId="77777777" w:rsidR="00A13D17" w:rsidRPr="00A13D17" w:rsidRDefault="00A13D17" w:rsidP="00A13D17">
            <w:r w:rsidRPr="00A13D17">
              <w:t>4.164185</w:t>
            </w:r>
          </w:p>
        </w:tc>
        <w:tc>
          <w:tcPr>
            <w:tcW w:w="960" w:type="dxa"/>
            <w:noWrap/>
            <w:hideMark/>
          </w:tcPr>
          <w:p w14:paraId="6BEC90C0" w14:textId="77777777" w:rsidR="00A13D17" w:rsidRPr="00A13D17" w:rsidRDefault="00A13D17" w:rsidP="00A13D17">
            <w:r w:rsidRPr="00A13D17">
              <w:t>4.446574</w:t>
            </w:r>
          </w:p>
        </w:tc>
        <w:tc>
          <w:tcPr>
            <w:tcW w:w="960" w:type="dxa"/>
            <w:noWrap/>
            <w:hideMark/>
          </w:tcPr>
          <w:p w14:paraId="6D7A18B9" w14:textId="77777777" w:rsidR="00A13D17" w:rsidRPr="00A13D17" w:rsidRDefault="00A13D17" w:rsidP="00A13D17">
            <w:r w:rsidRPr="00A13D17">
              <w:t>6.6751</w:t>
            </w:r>
          </w:p>
        </w:tc>
      </w:tr>
      <w:tr w:rsidR="00A13D17" w:rsidRPr="00A13D17" w14:paraId="50176D01" w14:textId="77777777" w:rsidTr="00A13D17">
        <w:trPr>
          <w:trHeight w:val="300"/>
        </w:trPr>
        <w:tc>
          <w:tcPr>
            <w:tcW w:w="960" w:type="dxa"/>
            <w:noWrap/>
            <w:hideMark/>
          </w:tcPr>
          <w:p w14:paraId="021E3B7C" w14:textId="77777777" w:rsidR="00A13D17" w:rsidRPr="00A13D17" w:rsidRDefault="00A13D17" w:rsidP="00A13D17">
            <w:r w:rsidRPr="00A13D17">
              <w:t>2.301442</w:t>
            </w:r>
          </w:p>
        </w:tc>
        <w:tc>
          <w:tcPr>
            <w:tcW w:w="960" w:type="dxa"/>
            <w:noWrap/>
            <w:hideMark/>
          </w:tcPr>
          <w:p w14:paraId="5CDCC0BD" w14:textId="77777777" w:rsidR="00A13D17" w:rsidRPr="00A13D17" w:rsidRDefault="00A13D17" w:rsidP="00A13D17">
            <w:r w:rsidRPr="00A13D17">
              <w:t>2.419046</w:t>
            </w:r>
          </w:p>
        </w:tc>
        <w:tc>
          <w:tcPr>
            <w:tcW w:w="960" w:type="dxa"/>
            <w:noWrap/>
            <w:hideMark/>
          </w:tcPr>
          <w:p w14:paraId="1BDAFF1A" w14:textId="77777777" w:rsidR="00A13D17" w:rsidRPr="00A13D17" w:rsidRDefault="00A13D17" w:rsidP="00A13D17">
            <w:r w:rsidRPr="00A13D17">
              <w:t>3.697852</w:t>
            </w:r>
          </w:p>
        </w:tc>
        <w:tc>
          <w:tcPr>
            <w:tcW w:w="960" w:type="dxa"/>
            <w:noWrap/>
            <w:hideMark/>
          </w:tcPr>
          <w:p w14:paraId="3B79540C" w14:textId="77777777" w:rsidR="00A13D17" w:rsidRPr="00A13D17" w:rsidRDefault="00A13D17" w:rsidP="00A13D17">
            <w:r w:rsidRPr="00A13D17">
              <w:t>5.835942</w:t>
            </w:r>
          </w:p>
        </w:tc>
        <w:tc>
          <w:tcPr>
            <w:tcW w:w="960" w:type="dxa"/>
            <w:noWrap/>
            <w:hideMark/>
          </w:tcPr>
          <w:p w14:paraId="389A34C4" w14:textId="77777777" w:rsidR="00A13D17" w:rsidRPr="00A13D17" w:rsidRDefault="00A13D17" w:rsidP="00A13D17">
            <w:r w:rsidRPr="00A13D17">
              <w:t>7.852061</w:t>
            </w:r>
          </w:p>
        </w:tc>
        <w:tc>
          <w:tcPr>
            <w:tcW w:w="960" w:type="dxa"/>
            <w:noWrap/>
            <w:hideMark/>
          </w:tcPr>
          <w:p w14:paraId="0EE705F8" w14:textId="77777777" w:rsidR="00A13D17" w:rsidRPr="00A13D17" w:rsidRDefault="00A13D17" w:rsidP="00A13D17">
            <w:r w:rsidRPr="00A13D17">
              <w:t>2.146134</w:t>
            </w:r>
          </w:p>
        </w:tc>
        <w:tc>
          <w:tcPr>
            <w:tcW w:w="960" w:type="dxa"/>
            <w:noWrap/>
            <w:hideMark/>
          </w:tcPr>
          <w:p w14:paraId="4FDCA880" w14:textId="77777777" w:rsidR="00A13D17" w:rsidRPr="00A13D17" w:rsidRDefault="00A13D17" w:rsidP="00A13D17">
            <w:r w:rsidRPr="00A13D17">
              <w:t>3.746729</w:t>
            </w:r>
          </w:p>
        </w:tc>
        <w:tc>
          <w:tcPr>
            <w:tcW w:w="960" w:type="dxa"/>
            <w:noWrap/>
            <w:hideMark/>
          </w:tcPr>
          <w:p w14:paraId="5F39132F" w14:textId="77777777" w:rsidR="00A13D17" w:rsidRPr="00A13D17" w:rsidRDefault="00A13D17" w:rsidP="00A13D17">
            <w:r w:rsidRPr="00A13D17">
              <w:t>4.365759</w:t>
            </w:r>
          </w:p>
        </w:tc>
        <w:tc>
          <w:tcPr>
            <w:tcW w:w="960" w:type="dxa"/>
            <w:noWrap/>
            <w:hideMark/>
          </w:tcPr>
          <w:p w14:paraId="2BA1E65D" w14:textId="77777777" w:rsidR="00A13D17" w:rsidRPr="00A13D17" w:rsidRDefault="00A13D17" w:rsidP="00A13D17">
            <w:r w:rsidRPr="00A13D17">
              <w:t>5.240736</w:t>
            </w:r>
          </w:p>
        </w:tc>
        <w:tc>
          <w:tcPr>
            <w:tcW w:w="960" w:type="dxa"/>
            <w:noWrap/>
            <w:hideMark/>
          </w:tcPr>
          <w:p w14:paraId="7D0F5406" w14:textId="77777777" w:rsidR="00A13D17" w:rsidRPr="00A13D17" w:rsidRDefault="00A13D17" w:rsidP="00A13D17">
            <w:r w:rsidRPr="00A13D17">
              <w:t>5.944428</w:t>
            </w:r>
          </w:p>
        </w:tc>
      </w:tr>
      <w:tr w:rsidR="00A13D17" w:rsidRPr="00A13D17" w14:paraId="5DF1E9C8" w14:textId="77777777" w:rsidTr="00A13D17">
        <w:trPr>
          <w:trHeight w:val="300"/>
        </w:trPr>
        <w:tc>
          <w:tcPr>
            <w:tcW w:w="960" w:type="dxa"/>
            <w:noWrap/>
            <w:hideMark/>
          </w:tcPr>
          <w:p w14:paraId="2DBD9EE6" w14:textId="77777777" w:rsidR="00A13D17" w:rsidRPr="00A13D17" w:rsidRDefault="00A13D17" w:rsidP="00A13D17">
            <w:r w:rsidRPr="00A13D17">
              <w:t>2.303258</w:t>
            </w:r>
          </w:p>
        </w:tc>
        <w:tc>
          <w:tcPr>
            <w:tcW w:w="960" w:type="dxa"/>
            <w:noWrap/>
            <w:hideMark/>
          </w:tcPr>
          <w:p w14:paraId="5E85A7BB" w14:textId="77777777" w:rsidR="00A13D17" w:rsidRPr="00A13D17" w:rsidRDefault="00A13D17" w:rsidP="00A13D17">
            <w:r w:rsidRPr="00A13D17">
              <w:t>2.733277</w:t>
            </w:r>
          </w:p>
        </w:tc>
        <w:tc>
          <w:tcPr>
            <w:tcW w:w="960" w:type="dxa"/>
            <w:noWrap/>
            <w:hideMark/>
          </w:tcPr>
          <w:p w14:paraId="4880AA64" w14:textId="77777777" w:rsidR="00A13D17" w:rsidRPr="00A13D17" w:rsidRDefault="00A13D17" w:rsidP="00A13D17">
            <w:r w:rsidRPr="00A13D17">
              <w:t>4.644349</w:t>
            </w:r>
          </w:p>
        </w:tc>
        <w:tc>
          <w:tcPr>
            <w:tcW w:w="960" w:type="dxa"/>
            <w:noWrap/>
            <w:hideMark/>
          </w:tcPr>
          <w:p w14:paraId="0B15A908" w14:textId="77777777" w:rsidR="00A13D17" w:rsidRPr="00A13D17" w:rsidRDefault="00A13D17" w:rsidP="00A13D17">
            <w:r w:rsidRPr="00A13D17">
              <w:t>5.437479</w:t>
            </w:r>
          </w:p>
        </w:tc>
        <w:tc>
          <w:tcPr>
            <w:tcW w:w="960" w:type="dxa"/>
            <w:noWrap/>
            <w:hideMark/>
          </w:tcPr>
          <w:p w14:paraId="59023E32" w14:textId="77777777" w:rsidR="00A13D17" w:rsidRPr="00A13D17" w:rsidRDefault="00A13D17" w:rsidP="00A13D17">
            <w:r w:rsidRPr="00A13D17">
              <w:t>6.109837</w:t>
            </w:r>
          </w:p>
        </w:tc>
        <w:tc>
          <w:tcPr>
            <w:tcW w:w="960" w:type="dxa"/>
            <w:noWrap/>
            <w:hideMark/>
          </w:tcPr>
          <w:p w14:paraId="4618D709" w14:textId="77777777" w:rsidR="00A13D17" w:rsidRPr="00A13D17" w:rsidRDefault="00A13D17" w:rsidP="00A13D17">
            <w:r w:rsidRPr="00A13D17">
              <w:t>1.764369</w:t>
            </w:r>
          </w:p>
        </w:tc>
        <w:tc>
          <w:tcPr>
            <w:tcW w:w="960" w:type="dxa"/>
            <w:noWrap/>
            <w:hideMark/>
          </w:tcPr>
          <w:p w14:paraId="41FE4A10" w14:textId="77777777" w:rsidR="00A13D17" w:rsidRPr="00A13D17" w:rsidRDefault="00A13D17" w:rsidP="00A13D17">
            <w:r w:rsidRPr="00A13D17">
              <w:t>2.403891</w:t>
            </w:r>
          </w:p>
        </w:tc>
        <w:tc>
          <w:tcPr>
            <w:tcW w:w="960" w:type="dxa"/>
            <w:noWrap/>
            <w:hideMark/>
          </w:tcPr>
          <w:p w14:paraId="536C20D4" w14:textId="77777777" w:rsidR="00A13D17" w:rsidRPr="00A13D17" w:rsidRDefault="00A13D17" w:rsidP="00A13D17">
            <w:r w:rsidRPr="00A13D17">
              <w:t>4.927061</w:t>
            </w:r>
          </w:p>
        </w:tc>
        <w:tc>
          <w:tcPr>
            <w:tcW w:w="960" w:type="dxa"/>
            <w:noWrap/>
            <w:hideMark/>
          </w:tcPr>
          <w:p w14:paraId="763436C2" w14:textId="77777777" w:rsidR="00A13D17" w:rsidRPr="00A13D17" w:rsidRDefault="00A13D17" w:rsidP="00A13D17">
            <w:r w:rsidRPr="00A13D17">
              <w:t>4.961614</w:t>
            </w:r>
          </w:p>
        </w:tc>
        <w:tc>
          <w:tcPr>
            <w:tcW w:w="960" w:type="dxa"/>
            <w:noWrap/>
            <w:hideMark/>
          </w:tcPr>
          <w:p w14:paraId="4C25B732" w14:textId="77777777" w:rsidR="00A13D17" w:rsidRPr="00A13D17" w:rsidRDefault="00A13D17" w:rsidP="00A13D17">
            <w:r w:rsidRPr="00A13D17">
              <w:t>6.42789</w:t>
            </w:r>
          </w:p>
        </w:tc>
      </w:tr>
      <w:tr w:rsidR="00A13D17" w:rsidRPr="00A13D17" w14:paraId="1030E902" w14:textId="77777777" w:rsidTr="00A13D17">
        <w:trPr>
          <w:trHeight w:val="300"/>
        </w:trPr>
        <w:tc>
          <w:tcPr>
            <w:tcW w:w="960" w:type="dxa"/>
            <w:noWrap/>
            <w:hideMark/>
          </w:tcPr>
          <w:p w14:paraId="24A277B9" w14:textId="77777777" w:rsidR="00A13D17" w:rsidRPr="00A13D17" w:rsidRDefault="00A13D17" w:rsidP="00A13D17">
            <w:r w:rsidRPr="00A13D17">
              <w:t>2.620808</w:t>
            </w:r>
          </w:p>
        </w:tc>
        <w:tc>
          <w:tcPr>
            <w:tcW w:w="960" w:type="dxa"/>
            <w:noWrap/>
            <w:hideMark/>
          </w:tcPr>
          <w:p w14:paraId="07D7B46D" w14:textId="77777777" w:rsidR="00A13D17" w:rsidRPr="00A13D17" w:rsidRDefault="00A13D17" w:rsidP="00A13D17">
            <w:r w:rsidRPr="00A13D17">
              <w:t>3.301315</w:t>
            </w:r>
          </w:p>
        </w:tc>
        <w:tc>
          <w:tcPr>
            <w:tcW w:w="960" w:type="dxa"/>
            <w:noWrap/>
            <w:hideMark/>
          </w:tcPr>
          <w:p w14:paraId="79316042" w14:textId="77777777" w:rsidR="00A13D17" w:rsidRPr="00A13D17" w:rsidRDefault="00A13D17" w:rsidP="00A13D17">
            <w:r w:rsidRPr="00A13D17">
              <w:t>4.241848</w:t>
            </w:r>
          </w:p>
        </w:tc>
        <w:tc>
          <w:tcPr>
            <w:tcW w:w="960" w:type="dxa"/>
            <w:noWrap/>
            <w:hideMark/>
          </w:tcPr>
          <w:p w14:paraId="7646B9B0" w14:textId="77777777" w:rsidR="00A13D17" w:rsidRPr="00A13D17" w:rsidRDefault="00A13D17" w:rsidP="00A13D17">
            <w:r w:rsidRPr="00A13D17">
              <w:t>5.453539</w:t>
            </w:r>
          </w:p>
        </w:tc>
        <w:tc>
          <w:tcPr>
            <w:tcW w:w="960" w:type="dxa"/>
            <w:noWrap/>
            <w:hideMark/>
          </w:tcPr>
          <w:p w14:paraId="124E7C91" w14:textId="77777777" w:rsidR="00A13D17" w:rsidRPr="00A13D17" w:rsidRDefault="00A13D17" w:rsidP="00A13D17">
            <w:r w:rsidRPr="00A13D17">
              <w:t>5.864716</w:t>
            </w:r>
          </w:p>
        </w:tc>
        <w:tc>
          <w:tcPr>
            <w:tcW w:w="960" w:type="dxa"/>
            <w:noWrap/>
            <w:hideMark/>
          </w:tcPr>
          <w:p w14:paraId="680D823E" w14:textId="77777777" w:rsidR="00A13D17" w:rsidRPr="00A13D17" w:rsidRDefault="00A13D17" w:rsidP="00A13D17">
            <w:r w:rsidRPr="00A13D17">
              <w:t>2.266276</w:t>
            </w:r>
          </w:p>
        </w:tc>
        <w:tc>
          <w:tcPr>
            <w:tcW w:w="960" w:type="dxa"/>
            <w:noWrap/>
            <w:hideMark/>
          </w:tcPr>
          <w:p w14:paraId="694A6DDF" w14:textId="77777777" w:rsidR="00A13D17" w:rsidRPr="00A13D17" w:rsidRDefault="00A13D17" w:rsidP="00A13D17">
            <w:r w:rsidRPr="00A13D17">
              <w:t>2.805622</w:t>
            </w:r>
          </w:p>
        </w:tc>
        <w:tc>
          <w:tcPr>
            <w:tcW w:w="960" w:type="dxa"/>
            <w:noWrap/>
            <w:hideMark/>
          </w:tcPr>
          <w:p w14:paraId="6765ECAF" w14:textId="77777777" w:rsidR="00A13D17" w:rsidRPr="00A13D17" w:rsidRDefault="00A13D17" w:rsidP="00A13D17">
            <w:r w:rsidRPr="00A13D17">
              <w:t>4.222135</w:t>
            </w:r>
          </w:p>
        </w:tc>
        <w:tc>
          <w:tcPr>
            <w:tcW w:w="960" w:type="dxa"/>
            <w:noWrap/>
            <w:hideMark/>
          </w:tcPr>
          <w:p w14:paraId="4C35EC43" w14:textId="77777777" w:rsidR="00A13D17" w:rsidRPr="00A13D17" w:rsidRDefault="00A13D17" w:rsidP="00A13D17">
            <w:r w:rsidRPr="00A13D17">
              <w:t>4.96875</w:t>
            </w:r>
          </w:p>
        </w:tc>
        <w:tc>
          <w:tcPr>
            <w:tcW w:w="960" w:type="dxa"/>
            <w:noWrap/>
            <w:hideMark/>
          </w:tcPr>
          <w:p w14:paraId="4BB59564" w14:textId="77777777" w:rsidR="00A13D17" w:rsidRPr="00A13D17" w:rsidRDefault="00A13D17" w:rsidP="00A13D17">
            <w:r w:rsidRPr="00A13D17">
              <w:t>5.795954</w:t>
            </w:r>
          </w:p>
        </w:tc>
      </w:tr>
      <w:tr w:rsidR="00A13D17" w:rsidRPr="00A13D17" w14:paraId="57C5C49A" w14:textId="77777777" w:rsidTr="00A13D17">
        <w:trPr>
          <w:trHeight w:val="300"/>
        </w:trPr>
        <w:tc>
          <w:tcPr>
            <w:tcW w:w="960" w:type="dxa"/>
            <w:noWrap/>
            <w:hideMark/>
          </w:tcPr>
          <w:p w14:paraId="3F67B6BC" w14:textId="77777777" w:rsidR="00A13D17" w:rsidRPr="00A13D17" w:rsidRDefault="00A13D17" w:rsidP="00A13D17">
            <w:r w:rsidRPr="00A13D17">
              <w:t>2.367253</w:t>
            </w:r>
          </w:p>
        </w:tc>
        <w:tc>
          <w:tcPr>
            <w:tcW w:w="960" w:type="dxa"/>
            <w:noWrap/>
            <w:hideMark/>
          </w:tcPr>
          <w:p w14:paraId="08DA2F4E" w14:textId="77777777" w:rsidR="00A13D17" w:rsidRPr="00A13D17" w:rsidRDefault="00A13D17" w:rsidP="00A13D17">
            <w:r w:rsidRPr="00A13D17">
              <w:t>3.271972</w:t>
            </w:r>
          </w:p>
        </w:tc>
        <w:tc>
          <w:tcPr>
            <w:tcW w:w="960" w:type="dxa"/>
            <w:noWrap/>
            <w:hideMark/>
          </w:tcPr>
          <w:p w14:paraId="3555711E" w14:textId="77777777" w:rsidR="00A13D17" w:rsidRPr="00A13D17" w:rsidRDefault="00A13D17" w:rsidP="00A13D17">
            <w:r w:rsidRPr="00A13D17">
              <w:t>4.909391</w:t>
            </w:r>
          </w:p>
        </w:tc>
        <w:tc>
          <w:tcPr>
            <w:tcW w:w="960" w:type="dxa"/>
            <w:noWrap/>
            <w:hideMark/>
          </w:tcPr>
          <w:p w14:paraId="29E16511" w14:textId="77777777" w:rsidR="00A13D17" w:rsidRPr="00A13D17" w:rsidRDefault="00A13D17" w:rsidP="00A13D17">
            <w:r w:rsidRPr="00A13D17">
              <w:t>5.301663</w:t>
            </w:r>
          </w:p>
        </w:tc>
        <w:tc>
          <w:tcPr>
            <w:tcW w:w="960" w:type="dxa"/>
            <w:noWrap/>
            <w:hideMark/>
          </w:tcPr>
          <w:p w14:paraId="46EEF67F" w14:textId="77777777" w:rsidR="00A13D17" w:rsidRPr="00A13D17" w:rsidRDefault="00A13D17" w:rsidP="00A13D17">
            <w:r w:rsidRPr="00A13D17">
              <w:t>8.768766</w:t>
            </w:r>
          </w:p>
        </w:tc>
        <w:tc>
          <w:tcPr>
            <w:tcW w:w="960" w:type="dxa"/>
            <w:noWrap/>
            <w:hideMark/>
          </w:tcPr>
          <w:p w14:paraId="58733E40" w14:textId="77777777" w:rsidR="00A13D17" w:rsidRPr="00A13D17" w:rsidRDefault="00A13D17" w:rsidP="00A13D17">
            <w:r w:rsidRPr="00A13D17">
              <w:t>2.158946</w:t>
            </w:r>
          </w:p>
        </w:tc>
        <w:tc>
          <w:tcPr>
            <w:tcW w:w="960" w:type="dxa"/>
            <w:noWrap/>
            <w:hideMark/>
          </w:tcPr>
          <w:p w14:paraId="58280E77" w14:textId="77777777" w:rsidR="00A13D17" w:rsidRPr="00A13D17" w:rsidRDefault="00A13D17" w:rsidP="00A13D17">
            <w:r w:rsidRPr="00A13D17">
              <w:t>3.841745</w:t>
            </w:r>
          </w:p>
        </w:tc>
        <w:tc>
          <w:tcPr>
            <w:tcW w:w="960" w:type="dxa"/>
            <w:noWrap/>
            <w:hideMark/>
          </w:tcPr>
          <w:p w14:paraId="13BFD6AE" w14:textId="77777777" w:rsidR="00A13D17" w:rsidRPr="00A13D17" w:rsidRDefault="00A13D17" w:rsidP="00A13D17">
            <w:r w:rsidRPr="00A13D17">
              <w:t>4.951618</w:t>
            </w:r>
          </w:p>
        </w:tc>
        <w:tc>
          <w:tcPr>
            <w:tcW w:w="960" w:type="dxa"/>
            <w:noWrap/>
            <w:hideMark/>
          </w:tcPr>
          <w:p w14:paraId="419B96D2" w14:textId="77777777" w:rsidR="00A13D17" w:rsidRPr="00A13D17" w:rsidRDefault="00A13D17" w:rsidP="00A13D17">
            <w:r w:rsidRPr="00A13D17">
              <w:t>5.753558</w:t>
            </w:r>
          </w:p>
        </w:tc>
        <w:tc>
          <w:tcPr>
            <w:tcW w:w="960" w:type="dxa"/>
            <w:noWrap/>
            <w:hideMark/>
          </w:tcPr>
          <w:p w14:paraId="08F5C651" w14:textId="77777777" w:rsidR="00A13D17" w:rsidRPr="00A13D17" w:rsidRDefault="00A13D17" w:rsidP="00A13D17">
            <w:r w:rsidRPr="00A13D17">
              <w:t>5.974405</w:t>
            </w:r>
          </w:p>
        </w:tc>
      </w:tr>
      <w:tr w:rsidR="00A13D17" w:rsidRPr="00A13D17" w14:paraId="10533E5C" w14:textId="77777777" w:rsidTr="00A13D17">
        <w:trPr>
          <w:trHeight w:val="300"/>
        </w:trPr>
        <w:tc>
          <w:tcPr>
            <w:tcW w:w="960" w:type="dxa"/>
            <w:noWrap/>
            <w:hideMark/>
          </w:tcPr>
          <w:p w14:paraId="5914241B" w14:textId="77777777" w:rsidR="00A13D17" w:rsidRPr="00A13D17" w:rsidRDefault="00A13D17" w:rsidP="00A13D17">
            <w:r w:rsidRPr="00A13D17">
              <w:t>2.115294</w:t>
            </w:r>
          </w:p>
        </w:tc>
        <w:tc>
          <w:tcPr>
            <w:tcW w:w="960" w:type="dxa"/>
            <w:noWrap/>
            <w:hideMark/>
          </w:tcPr>
          <w:p w14:paraId="74BA09AE" w14:textId="77777777" w:rsidR="00A13D17" w:rsidRPr="00A13D17" w:rsidRDefault="00A13D17" w:rsidP="00A13D17">
            <w:r w:rsidRPr="00A13D17">
              <w:t>3.602833</w:t>
            </w:r>
          </w:p>
        </w:tc>
        <w:tc>
          <w:tcPr>
            <w:tcW w:w="960" w:type="dxa"/>
            <w:noWrap/>
            <w:hideMark/>
          </w:tcPr>
          <w:p w14:paraId="20124B4E" w14:textId="77777777" w:rsidR="00A13D17" w:rsidRPr="00A13D17" w:rsidRDefault="00A13D17" w:rsidP="00A13D17">
            <w:r w:rsidRPr="00A13D17">
              <w:t>4.609901</w:t>
            </w:r>
          </w:p>
        </w:tc>
        <w:tc>
          <w:tcPr>
            <w:tcW w:w="960" w:type="dxa"/>
            <w:noWrap/>
            <w:hideMark/>
          </w:tcPr>
          <w:p w14:paraId="78DFA2CF" w14:textId="77777777" w:rsidR="00A13D17" w:rsidRPr="00A13D17" w:rsidRDefault="00A13D17" w:rsidP="00A13D17">
            <w:r w:rsidRPr="00A13D17">
              <w:t>5.533994</w:t>
            </w:r>
          </w:p>
        </w:tc>
        <w:tc>
          <w:tcPr>
            <w:tcW w:w="960" w:type="dxa"/>
            <w:noWrap/>
            <w:hideMark/>
          </w:tcPr>
          <w:p w14:paraId="3675D73C" w14:textId="77777777" w:rsidR="00A13D17" w:rsidRPr="00A13D17" w:rsidRDefault="00A13D17" w:rsidP="00A13D17">
            <w:r w:rsidRPr="00A13D17">
              <w:t>6.1627</w:t>
            </w:r>
          </w:p>
        </w:tc>
        <w:tc>
          <w:tcPr>
            <w:tcW w:w="960" w:type="dxa"/>
            <w:noWrap/>
            <w:hideMark/>
          </w:tcPr>
          <w:p w14:paraId="61CEF256" w14:textId="77777777" w:rsidR="00A13D17" w:rsidRPr="00A13D17" w:rsidRDefault="00A13D17" w:rsidP="00A13D17">
            <w:r w:rsidRPr="00A13D17">
              <w:t>2.431262</w:t>
            </w:r>
          </w:p>
        </w:tc>
        <w:tc>
          <w:tcPr>
            <w:tcW w:w="960" w:type="dxa"/>
            <w:noWrap/>
            <w:hideMark/>
          </w:tcPr>
          <w:p w14:paraId="5B33A967" w14:textId="77777777" w:rsidR="00A13D17" w:rsidRPr="00A13D17" w:rsidRDefault="00A13D17" w:rsidP="00A13D17">
            <w:r w:rsidRPr="00A13D17">
              <w:t>2.675191</w:t>
            </w:r>
          </w:p>
        </w:tc>
        <w:tc>
          <w:tcPr>
            <w:tcW w:w="960" w:type="dxa"/>
            <w:noWrap/>
            <w:hideMark/>
          </w:tcPr>
          <w:p w14:paraId="67F6BE4A" w14:textId="77777777" w:rsidR="00A13D17" w:rsidRPr="00A13D17" w:rsidRDefault="00A13D17" w:rsidP="00A13D17">
            <w:r w:rsidRPr="00A13D17">
              <w:t>4.668935</w:t>
            </w:r>
          </w:p>
        </w:tc>
        <w:tc>
          <w:tcPr>
            <w:tcW w:w="960" w:type="dxa"/>
            <w:noWrap/>
            <w:hideMark/>
          </w:tcPr>
          <w:p w14:paraId="7FEF0FF8" w14:textId="77777777" w:rsidR="00A13D17" w:rsidRPr="00A13D17" w:rsidRDefault="00A13D17" w:rsidP="00A13D17">
            <w:r w:rsidRPr="00A13D17">
              <w:t>6.435096</w:t>
            </w:r>
          </w:p>
        </w:tc>
        <w:tc>
          <w:tcPr>
            <w:tcW w:w="960" w:type="dxa"/>
            <w:noWrap/>
            <w:hideMark/>
          </w:tcPr>
          <w:p w14:paraId="11449D4D" w14:textId="77777777" w:rsidR="00A13D17" w:rsidRPr="00A13D17" w:rsidRDefault="00A13D17" w:rsidP="00A13D17">
            <w:r w:rsidRPr="00A13D17">
              <w:t>7.610098</w:t>
            </w:r>
          </w:p>
        </w:tc>
      </w:tr>
      <w:tr w:rsidR="00A13D17" w:rsidRPr="00A13D17" w14:paraId="06A09299" w14:textId="77777777" w:rsidTr="00A13D17">
        <w:trPr>
          <w:trHeight w:val="300"/>
        </w:trPr>
        <w:tc>
          <w:tcPr>
            <w:tcW w:w="960" w:type="dxa"/>
            <w:noWrap/>
            <w:hideMark/>
          </w:tcPr>
          <w:p w14:paraId="648C096A" w14:textId="77777777" w:rsidR="00A13D17" w:rsidRPr="00A13D17" w:rsidRDefault="00A13D17" w:rsidP="00A13D17">
            <w:r w:rsidRPr="00A13D17">
              <w:t>2.824877</w:t>
            </w:r>
          </w:p>
        </w:tc>
        <w:tc>
          <w:tcPr>
            <w:tcW w:w="960" w:type="dxa"/>
            <w:noWrap/>
            <w:hideMark/>
          </w:tcPr>
          <w:p w14:paraId="6B5217F9" w14:textId="77777777" w:rsidR="00A13D17" w:rsidRPr="00A13D17" w:rsidRDefault="00A13D17" w:rsidP="00A13D17">
            <w:r w:rsidRPr="00A13D17">
              <w:t>3.463722</w:t>
            </w:r>
          </w:p>
        </w:tc>
        <w:tc>
          <w:tcPr>
            <w:tcW w:w="960" w:type="dxa"/>
            <w:noWrap/>
            <w:hideMark/>
          </w:tcPr>
          <w:p w14:paraId="476E9DF3" w14:textId="77777777" w:rsidR="00A13D17" w:rsidRPr="00A13D17" w:rsidRDefault="00A13D17" w:rsidP="00A13D17">
            <w:r w:rsidRPr="00A13D17">
              <w:t>5.200654</w:t>
            </w:r>
          </w:p>
        </w:tc>
        <w:tc>
          <w:tcPr>
            <w:tcW w:w="960" w:type="dxa"/>
            <w:noWrap/>
            <w:hideMark/>
          </w:tcPr>
          <w:p w14:paraId="79AE3BBB" w14:textId="77777777" w:rsidR="00A13D17" w:rsidRPr="00A13D17" w:rsidRDefault="00A13D17" w:rsidP="00A13D17">
            <w:r w:rsidRPr="00A13D17">
              <w:t>5.195943</w:t>
            </w:r>
          </w:p>
        </w:tc>
        <w:tc>
          <w:tcPr>
            <w:tcW w:w="960" w:type="dxa"/>
            <w:noWrap/>
            <w:hideMark/>
          </w:tcPr>
          <w:p w14:paraId="2C366793" w14:textId="77777777" w:rsidR="00A13D17" w:rsidRPr="00A13D17" w:rsidRDefault="00A13D17" w:rsidP="00A13D17">
            <w:r w:rsidRPr="00A13D17">
              <w:t>8.561149</w:t>
            </w:r>
          </w:p>
        </w:tc>
        <w:tc>
          <w:tcPr>
            <w:tcW w:w="960" w:type="dxa"/>
            <w:noWrap/>
            <w:hideMark/>
          </w:tcPr>
          <w:p w14:paraId="3E3048F2" w14:textId="77777777" w:rsidR="00A13D17" w:rsidRPr="00A13D17" w:rsidRDefault="00A13D17" w:rsidP="00A13D17">
            <w:r w:rsidRPr="00A13D17">
              <w:t>2.35736</w:t>
            </w:r>
          </w:p>
        </w:tc>
        <w:tc>
          <w:tcPr>
            <w:tcW w:w="960" w:type="dxa"/>
            <w:noWrap/>
            <w:hideMark/>
          </w:tcPr>
          <w:p w14:paraId="5D6B3DE2" w14:textId="77777777" w:rsidR="00A13D17" w:rsidRPr="00A13D17" w:rsidRDefault="00A13D17" w:rsidP="00A13D17">
            <w:r w:rsidRPr="00A13D17">
              <w:t>3.735326</w:t>
            </w:r>
          </w:p>
        </w:tc>
        <w:tc>
          <w:tcPr>
            <w:tcW w:w="960" w:type="dxa"/>
            <w:noWrap/>
            <w:hideMark/>
          </w:tcPr>
          <w:p w14:paraId="7631FC5D" w14:textId="77777777" w:rsidR="00A13D17" w:rsidRPr="00A13D17" w:rsidRDefault="00A13D17" w:rsidP="00A13D17">
            <w:r w:rsidRPr="00A13D17">
              <w:t>4.277272</w:t>
            </w:r>
          </w:p>
        </w:tc>
        <w:tc>
          <w:tcPr>
            <w:tcW w:w="960" w:type="dxa"/>
            <w:noWrap/>
            <w:hideMark/>
          </w:tcPr>
          <w:p w14:paraId="76AB5FE3" w14:textId="77777777" w:rsidR="00A13D17" w:rsidRPr="00A13D17" w:rsidRDefault="00A13D17" w:rsidP="00A13D17">
            <w:r w:rsidRPr="00A13D17">
              <w:t>5.218462</w:t>
            </w:r>
          </w:p>
        </w:tc>
        <w:tc>
          <w:tcPr>
            <w:tcW w:w="960" w:type="dxa"/>
            <w:noWrap/>
            <w:hideMark/>
          </w:tcPr>
          <w:p w14:paraId="278A7B15" w14:textId="77777777" w:rsidR="00A13D17" w:rsidRPr="00A13D17" w:rsidRDefault="00A13D17" w:rsidP="00A13D17">
            <w:r w:rsidRPr="00A13D17">
              <w:t>6.286061</w:t>
            </w:r>
          </w:p>
        </w:tc>
      </w:tr>
      <w:tr w:rsidR="00A13D17" w:rsidRPr="00A13D17" w14:paraId="043E086A" w14:textId="77777777" w:rsidTr="00A13D17">
        <w:trPr>
          <w:trHeight w:val="300"/>
        </w:trPr>
        <w:tc>
          <w:tcPr>
            <w:tcW w:w="960" w:type="dxa"/>
            <w:noWrap/>
            <w:hideMark/>
          </w:tcPr>
          <w:p w14:paraId="5924B360" w14:textId="77777777" w:rsidR="00A13D17" w:rsidRPr="00A13D17" w:rsidRDefault="00A13D17" w:rsidP="00A13D17">
            <w:pPr>
              <w:rPr>
                <w:b/>
                <w:bCs/>
              </w:rPr>
            </w:pPr>
            <w:r w:rsidRPr="00A13D17">
              <w:rPr>
                <w:b/>
                <w:bCs/>
              </w:rPr>
              <w:t>2.117265</w:t>
            </w:r>
          </w:p>
        </w:tc>
        <w:tc>
          <w:tcPr>
            <w:tcW w:w="960" w:type="dxa"/>
            <w:noWrap/>
            <w:hideMark/>
          </w:tcPr>
          <w:p w14:paraId="700241C3" w14:textId="77777777" w:rsidR="00A13D17" w:rsidRPr="00A13D17" w:rsidRDefault="00A13D17" w:rsidP="00A13D17">
            <w:pPr>
              <w:rPr>
                <w:b/>
                <w:bCs/>
              </w:rPr>
            </w:pPr>
            <w:r w:rsidRPr="00A13D17">
              <w:rPr>
                <w:b/>
                <w:bCs/>
              </w:rPr>
              <w:t>2.871858</w:t>
            </w:r>
          </w:p>
        </w:tc>
        <w:tc>
          <w:tcPr>
            <w:tcW w:w="960" w:type="dxa"/>
            <w:noWrap/>
            <w:hideMark/>
          </w:tcPr>
          <w:p w14:paraId="21A1D884" w14:textId="77777777" w:rsidR="00A13D17" w:rsidRPr="00A13D17" w:rsidRDefault="00A13D17" w:rsidP="00A13D17">
            <w:pPr>
              <w:rPr>
                <w:b/>
                <w:bCs/>
              </w:rPr>
            </w:pPr>
            <w:r w:rsidRPr="00A13D17">
              <w:rPr>
                <w:b/>
                <w:bCs/>
              </w:rPr>
              <w:t>4.324796</w:t>
            </w:r>
          </w:p>
        </w:tc>
        <w:tc>
          <w:tcPr>
            <w:tcW w:w="960" w:type="dxa"/>
            <w:noWrap/>
            <w:hideMark/>
          </w:tcPr>
          <w:p w14:paraId="58FC1166" w14:textId="77777777" w:rsidR="00A13D17" w:rsidRPr="00A13D17" w:rsidRDefault="00A13D17" w:rsidP="00A13D17">
            <w:pPr>
              <w:rPr>
                <w:b/>
                <w:bCs/>
              </w:rPr>
            </w:pPr>
            <w:r w:rsidRPr="00A13D17">
              <w:rPr>
                <w:b/>
                <w:bCs/>
              </w:rPr>
              <w:t>5.315018</w:t>
            </w:r>
          </w:p>
        </w:tc>
        <w:tc>
          <w:tcPr>
            <w:tcW w:w="960" w:type="dxa"/>
            <w:noWrap/>
            <w:hideMark/>
          </w:tcPr>
          <w:p w14:paraId="593460E7" w14:textId="77777777" w:rsidR="00A13D17" w:rsidRPr="00A13D17" w:rsidRDefault="00A13D17" w:rsidP="00A13D17">
            <w:pPr>
              <w:rPr>
                <w:b/>
                <w:bCs/>
              </w:rPr>
            </w:pPr>
            <w:r w:rsidRPr="00A13D17">
              <w:rPr>
                <w:b/>
                <w:bCs/>
              </w:rPr>
              <w:t>6.786857</w:t>
            </w:r>
          </w:p>
        </w:tc>
        <w:tc>
          <w:tcPr>
            <w:tcW w:w="960" w:type="dxa"/>
            <w:noWrap/>
            <w:hideMark/>
          </w:tcPr>
          <w:p w14:paraId="49765882" w14:textId="77777777" w:rsidR="00A13D17" w:rsidRPr="00A13D17" w:rsidRDefault="00A13D17" w:rsidP="00A13D17">
            <w:pPr>
              <w:rPr>
                <w:b/>
                <w:bCs/>
              </w:rPr>
            </w:pPr>
            <w:r w:rsidRPr="00A13D17">
              <w:rPr>
                <w:b/>
                <w:bCs/>
              </w:rPr>
              <w:t>2.174319</w:t>
            </w:r>
          </w:p>
        </w:tc>
        <w:tc>
          <w:tcPr>
            <w:tcW w:w="960" w:type="dxa"/>
            <w:noWrap/>
            <w:hideMark/>
          </w:tcPr>
          <w:p w14:paraId="5C2E3DDB" w14:textId="77777777" w:rsidR="00A13D17" w:rsidRPr="00A13D17" w:rsidRDefault="00A13D17" w:rsidP="00A13D17">
            <w:pPr>
              <w:rPr>
                <w:b/>
                <w:bCs/>
              </w:rPr>
            </w:pPr>
            <w:r w:rsidRPr="00A13D17">
              <w:rPr>
                <w:b/>
                <w:bCs/>
              </w:rPr>
              <w:t>2.832834</w:t>
            </w:r>
          </w:p>
        </w:tc>
        <w:tc>
          <w:tcPr>
            <w:tcW w:w="960" w:type="dxa"/>
            <w:noWrap/>
            <w:hideMark/>
          </w:tcPr>
          <w:p w14:paraId="7507D119" w14:textId="77777777" w:rsidR="00A13D17" w:rsidRPr="00A13D17" w:rsidRDefault="00A13D17" w:rsidP="00A13D17">
            <w:pPr>
              <w:rPr>
                <w:b/>
                <w:bCs/>
              </w:rPr>
            </w:pPr>
            <w:r w:rsidRPr="00A13D17">
              <w:rPr>
                <w:b/>
                <w:bCs/>
              </w:rPr>
              <w:t>4.182576</w:t>
            </w:r>
          </w:p>
        </w:tc>
        <w:tc>
          <w:tcPr>
            <w:tcW w:w="960" w:type="dxa"/>
            <w:noWrap/>
            <w:hideMark/>
          </w:tcPr>
          <w:p w14:paraId="47EDA46B" w14:textId="77777777" w:rsidR="00A13D17" w:rsidRPr="00A13D17" w:rsidRDefault="00A13D17" w:rsidP="00A13D17">
            <w:pPr>
              <w:rPr>
                <w:b/>
                <w:bCs/>
              </w:rPr>
            </w:pPr>
            <w:r w:rsidRPr="00A13D17">
              <w:rPr>
                <w:b/>
                <w:bCs/>
              </w:rPr>
              <w:t>5.299409</w:t>
            </w:r>
          </w:p>
        </w:tc>
        <w:tc>
          <w:tcPr>
            <w:tcW w:w="960" w:type="dxa"/>
            <w:noWrap/>
            <w:hideMark/>
          </w:tcPr>
          <w:p w14:paraId="02C96BED" w14:textId="77777777" w:rsidR="00A13D17" w:rsidRPr="00A13D17" w:rsidRDefault="00A13D17" w:rsidP="00A13D17">
            <w:pPr>
              <w:rPr>
                <w:b/>
                <w:bCs/>
              </w:rPr>
            </w:pPr>
            <w:r w:rsidRPr="00A13D17">
              <w:rPr>
                <w:b/>
                <w:bCs/>
              </w:rPr>
              <w:t>6.192744</w:t>
            </w:r>
          </w:p>
        </w:tc>
      </w:tr>
    </w:tbl>
    <w:p w14:paraId="2C212774" w14:textId="3FED99E6" w:rsidR="00435557" w:rsidRDefault="00435557" w:rsidP="00F529BC"/>
    <w:p w14:paraId="14EA1C08" w14:textId="77777777" w:rsidR="00F529BC" w:rsidRDefault="00F529BC" w:rsidP="00DD05AD"/>
    <w:p w14:paraId="427A854E" w14:textId="7158D195" w:rsidR="00650C20" w:rsidRDefault="00650C20" w:rsidP="00DD05AD"/>
    <w:p w14:paraId="776D2F92" w14:textId="77777777" w:rsidR="00650C20" w:rsidRDefault="00650C20" w:rsidP="00DD05AD"/>
    <w:p w14:paraId="27BAEA16" w14:textId="77777777" w:rsidR="00DD05AD" w:rsidRDefault="00DD05AD"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558"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558"/>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Nakhon Si Thammarat</w:t>
            </w:r>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441"/>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7B95B" w14:textId="77777777" w:rsidR="00FF20E6" w:rsidRDefault="00FF20E6" w:rsidP="008C5EA2">
      <w:r>
        <w:separator/>
      </w:r>
    </w:p>
  </w:endnote>
  <w:endnote w:type="continuationSeparator" w:id="0">
    <w:p w14:paraId="2EE4CD2D" w14:textId="77777777" w:rsidR="00FF20E6" w:rsidRDefault="00FF20E6"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C2BA1" w14:textId="77777777" w:rsidR="00FF20E6" w:rsidRDefault="00FF20E6" w:rsidP="008C5EA2">
      <w:r>
        <w:separator/>
      </w:r>
    </w:p>
  </w:footnote>
  <w:footnote w:type="continuationSeparator" w:id="0">
    <w:p w14:paraId="176EBF0F" w14:textId="77777777" w:rsidR="00FF20E6" w:rsidRDefault="00FF20E6"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8F8"/>
    <w:rsid w:val="00012F1E"/>
    <w:rsid w:val="00012F6B"/>
    <w:rsid w:val="00013F77"/>
    <w:rsid w:val="00014781"/>
    <w:rsid w:val="00014E59"/>
    <w:rsid w:val="0001500D"/>
    <w:rsid w:val="00016091"/>
    <w:rsid w:val="000160CD"/>
    <w:rsid w:val="000203DA"/>
    <w:rsid w:val="000206BA"/>
    <w:rsid w:val="00021439"/>
    <w:rsid w:val="00021584"/>
    <w:rsid w:val="0002194A"/>
    <w:rsid w:val="000223B7"/>
    <w:rsid w:val="00023017"/>
    <w:rsid w:val="00023646"/>
    <w:rsid w:val="00023E1A"/>
    <w:rsid w:val="000244B7"/>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7D7"/>
    <w:rsid w:val="0006184B"/>
    <w:rsid w:val="00062749"/>
    <w:rsid w:val="00063F2C"/>
    <w:rsid w:val="000640CE"/>
    <w:rsid w:val="0006533E"/>
    <w:rsid w:val="00065EB3"/>
    <w:rsid w:val="00067D2F"/>
    <w:rsid w:val="00067F83"/>
    <w:rsid w:val="00072413"/>
    <w:rsid w:val="00072CC5"/>
    <w:rsid w:val="00072D70"/>
    <w:rsid w:val="0007379C"/>
    <w:rsid w:val="000742C3"/>
    <w:rsid w:val="00074631"/>
    <w:rsid w:val="00074999"/>
    <w:rsid w:val="00074FF2"/>
    <w:rsid w:val="000754E7"/>
    <w:rsid w:val="000759DF"/>
    <w:rsid w:val="00075B02"/>
    <w:rsid w:val="00076951"/>
    <w:rsid w:val="00076A69"/>
    <w:rsid w:val="00076EAE"/>
    <w:rsid w:val="000771EA"/>
    <w:rsid w:val="0008124E"/>
    <w:rsid w:val="00081DE6"/>
    <w:rsid w:val="0008338D"/>
    <w:rsid w:val="00083AD4"/>
    <w:rsid w:val="000845E1"/>
    <w:rsid w:val="00084A3B"/>
    <w:rsid w:val="00084C8C"/>
    <w:rsid w:val="0008592A"/>
    <w:rsid w:val="00087970"/>
    <w:rsid w:val="000902B9"/>
    <w:rsid w:val="000917E3"/>
    <w:rsid w:val="00091865"/>
    <w:rsid w:val="00092179"/>
    <w:rsid w:val="000933C7"/>
    <w:rsid w:val="00093BF3"/>
    <w:rsid w:val="00093DAF"/>
    <w:rsid w:val="000943F7"/>
    <w:rsid w:val="00094609"/>
    <w:rsid w:val="0009616F"/>
    <w:rsid w:val="000A09D5"/>
    <w:rsid w:val="000A14AC"/>
    <w:rsid w:val="000A2806"/>
    <w:rsid w:val="000A313D"/>
    <w:rsid w:val="000A32C5"/>
    <w:rsid w:val="000A38C6"/>
    <w:rsid w:val="000A5652"/>
    <w:rsid w:val="000A58F6"/>
    <w:rsid w:val="000A65F5"/>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2E62"/>
    <w:rsid w:val="000D3C2C"/>
    <w:rsid w:val="000D3ED4"/>
    <w:rsid w:val="000D4869"/>
    <w:rsid w:val="000D4B48"/>
    <w:rsid w:val="000D5E74"/>
    <w:rsid w:val="000D7F02"/>
    <w:rsid w:val="000E07F3"/>
    <w:rsid w:val="000E22E1"/>
    <w:rsid w:val="000E232A"/>
    <w:rsid w:val="000E2527"/>
    <w:rsid w:val="000E40A9"/>
    <w:rsid w:val="000E5874"/>
    <w:rsid w:val="000E5FCF"/>
    <w:rsid w:val="000E6102"/>
    <w:rsid w:val="000E6A45"/>
    <w:rsid w:val="000E7D8A"/>
    <w:rsid w:val="000F0242"/>
    <w:rsid w:val="000F1A85"/>
    <w:rsid w:val="000F1FE9"/>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6901"/>
    <w:rsid w:val="001302C8"/>
    <w:rsid w:val="001308FF"/>
    <w:rsid w:val="00130CB9"/>
    <w:rsid w:val="00131750"/>
    <w:rsid w:val="0013175C"/>
    <w:rsid w:val="00131CB8"/>
    <w:rsid w:val="00131FC8"/>
    <w:rsid w:val="001328CF"/>
    <w:rsid w:val="0013465C"/>
    <w:rsid w:val="00134BA3"/>
    <w:rsid w:val="00135455"/>
    <w:rsid w:val="00136680"/>
    <w:rsid w:val="00136A00"/>
    <w:rsid w:val="001370C2"/>
    <w:rsid w:val="001376D8"/>
    <w:rsid w:val="00137E57"/>
    <w:rsid w:val="0014064E"/>
    <w:rsid w:val="00140F5F"/>
    <w:rsid w:val="00142251"/>
    <w:rsid w:val="001425AA"/>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6317"/>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6DE"/>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A7729"/>
    <w:rsid w:val="001B044E"/>
    <w:rsid w:val="001B07B1"/>
    <w:rsid w:val="001B0D1A"/>
    <w:rsid w:val="001B0FD7"/>
    <w:rsid w:val="001B27EC"/>
    <w:rsid w:val="001B317E"/>
    <w:rsid w:val="001B3FA2"/>
    <w:rsid w:val="001B3FED"/>
    <w:rsid w:val="001B562A"/>
    <w:rsid w:val="001B6A64"/>
    <w:rsid w:val="001B7143"/>
    <w:rsid w:val="001B75B4"/>
    <w:rsid w:val="001B7D3F"/>
    <w:rsid w:val="001C15FC"/>
    <w:rsid w:val="001C1D34"/>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4BE0"/>
    <w:rsid w:val="001E591A"/>
    <w:rsid w:val="001E5AC8"/>
    <w:rsid w:val="001E6110"/>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E61"/>
    <w:rsid w:val="001F7F53"/>
    <w:rsid w:val="001F7F9B"/>
    <w:rsid w:val="00200D68"/>
    <w:rsid w:val="002016BE"/>
    <w:rsid w:val="002021E7"/>
    <w:rsid w:val="00202C70"/>
    <w:rsid w:val="0020430D"/>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134A"/>
    <w:rsid w:val="00231AC5"/>
    <w:rsid w:val="00231B92"/>
    <w:rsid w:val="002336F7"/>
    <w:rsid w:val="00233893"/>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39F0"/>
    <w:rsid w:val="00254BDB"/>
    <w:rsid w:val="00254DE1"/>
    <w:rsid w:val="00254E4B"/>
    <w:rsid w:val="00256B31"/>
    <w:rsid w:val="002578D5"/>
    <w:rsid w:val="00261FD0"/>
    <w:rsid w:val="00262026"/>
    <w:rsid w:val="0026249B"/>
    <w:rsid w:val="00263EBC"/>
    <w:rsid w:val="0026541F"/>
    <w:rsid w:val="002654AA"/>
    <w:rsid w:val="002659C4"/>
    <w:rsid w:val="00267A72"/>
    <w:rsid w:val="002701A0"/>
    <w:rsid w:val="00270469"/>
    <w:rsid w:val="00270661"/>
    <w:rsid w:val="00270799"/>
    <w:rsid w:val="0027102D"/>
    <w:rsid w:val="002711CE"/>
    <w:rsid w:val="00273CC3"/>
    <w:rsid w:val="00273F88"/>
    <w:rsid w:val="00274151"/>
    <w:rsid w:val="00275558"/>
    <w:rsid w:val="00275964"/>
    <w:rsid w:val="002766BE"/>
    <w:rsid w:val="00276D6C"/>
    <w:rsid w:val="00277A38"/>
    <w:rsid w:val="00280151"/>
    <w:rsid w:val="00280545"/>
    <w:rsid w:val="002812A7"/>
    <w:rsid w:val="0028192F"/>
    <w:rsid w:val="002828CA"/>
    <w:rsid w:val="00284A7F"/>
    <w:rsid w:val="00284B50"/>
    <w:rsid w:val="00285C87"/>
    <w:rsid w:val="00286DE7"/>
    <w:rsid w:val="00290195"/>
    <w:rsid w:val="002911CB"/>
    <w:rsid w:val="002929B0"/>
    <w:rsid w:val="0029314E"/>
    <w:rsid w:val="002936FA"/>
    <w:rsid w:val="002937C6"/>
    <w:rsid w:val="00294693"/>
    <w:rsid w:val="0029589C"/>
    <w:rsid w:val="002958A2"/>
    <w:rsid w:val="00296127"/>
    <w:rsid w:val="0029631F"/>
    <w:rsid w:val="0029632D"/>
    <w:rsid w:val="00297A8E"/>
    <w:rsid w:val="00297CB9"/>
    <w:rsid w:val="002A19EB"/>
    <w:rsid w:val="002A1A97"/>
    <w:rsid w:val="002A27EE"/>
    <w:rsid w:val="002A2C21"/>
    <w:rsid w:val="002A2C25"/>
    <w:rsid w:val="002A349A"/>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6B96"/>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2775"/>
    <w:rsid w:val="00332909"/>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501F"/>
    <w:rsid w:val="003553F1"/>
    <w:rsid w:val="00356058"/>
    <w:rsid w:val="003560EE"/>
    <w:rsid w:val="003565AB"/>
    <w:rsid w:val="00357D61"/>
    <w:rsid w:val="00361488"/>
    <w:rsid w:val="003617B5"/>
    <w:rsid w:val="00361A1B"/>
    <w:rsid w:val="00361D3E"/>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51A"/>
    <w:rsid w:val="003A6877"/>
    <w:rsid w:val="003B0572"/>
    <w:rsid w:val="003B0F42"/>
    <w:rsid w:val="003B1302"/>
    <w:rsid w:val="003B134A"/>
    <w:rsid w:val="003B1745"/>
    <w:rsid w:val="003B1A30"/>
    <w:rsid w:val="003B1BB7"/>
    <w:rsid w:val="003B20DE"/>
    <w:rsid w:val="003B2F86"/>
    <w:rsid w:val="003B371F"/>
    <w:rsid w:val="003B5A42"/>
    <w:rsid w:val="003B6FCD"/>
    <w:rsid w:val="003B71BE"/>
    <w:rsid w:val="003C0930"/>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3B9D"/>
    <w:rsid w:val="003F4F0F"/>
    <w:rsid w:val="003F4FC5"/>
    <w:rsid w:val="003F7259"/>
    <w:rsid w:val="003F7DA5"/>
    <w:rsid w:val="004004FE"/>
    <w:rsid w:val="004034FF"/>
    <w:rsid w:val="00403839"/>
    <w:rsid w:val="00403F5E"/>
    <w:rsid w:val="004046EF"/>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32696"/>
    <w:rsid w:val="004327F7"/>
    <w:rsid w:val="004328E4"/>
    <w:rsid w:val="00432936"/>
    <w:rsid w:val="00433410"/>
    <w:rsid w:val="004352BE"/>
    <w:rsid w:val="00435557"/>
    <w:rsid w:val="00435665"/>
    <w:rsid w:val="00435AEB"/>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2572"/>
    <w:rsid w:val="00473D2F"/>
    <w:rsid w:val="0047410A"/>
    <w:rsid w:val="00476739"/>
    <w:rsid w:val="00476C6D"/>
    <w:rsid w:val="004778D3"/>
    <w:rsid w:val="00477D76"/>
    <w:rsid w:val="004809CD"/>
    <w:rsid w:val="004819FC"/>
    <w:rsid w:val="00482201"/>
    <w:rsid w:val="00482F34"/>
    <w:rsid w:val="00483422"/>
    <w:rsid w:val="004837F6"/>
    <w:rsid w:val="00483B6F"/>
    <w:rsid w:val="00485A4D"/>
    <w:rsid w:val="00485CA9"/>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26"/>
    <w:rsid w:val="004A176F"/>
    <w:rsid w:val="004A40F1"/>
    <w:rsid w:val="004A43F1"/>
    <w:rsid w:val="004A58B0"/>
    <w:rsid w:val="004A6782"/>
    <w:rsid w:val="004A6936"/>
    <w:rsid w:val="004A72DB"/>
    <w:rsid w:val="004A73FD"/>
    <w:rsid w:val="004A763E"/>
    <w:rsid w:val="004A7740"/>
    <w:rsid w:val="004B02F8"/>
    <w:rsid w:val="004B08D6"/>
    <w:rsid w:val="004B0992"/>
    <w:rsid w:val="004B1316"/>
    <w:rsid w:val="004B15C6"/>
    <w:rsid w:val="004B2D2B"/>
    <w:rsid w:val="004B3E5F"/>
    <w:rsid w:val="004B4453"/>
    <w:rsid w:val="004B4956"/>
    <w:rsid w:val="004B4EA6"/>
    <w:rsid w:val="004B4F40"/>
    <w:rsid w:val="004B5BC8"/>
    <w:rsid w:val="004B6AB2"/>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2549"/>
    <w:rsid w:val="004D2789"/>
    <w:rsid w:val="004D452E"/>
    <w:rsid w:val="004D5199"/>
    <w:rsid w:val="004D5F7D"/>
    <w:rsid w:val="004D70C7"/>
    <w:rsid w:val="004D7458"/>
    <w:rsid w:val="004D75CD"/>
    <w:rsid w:val="004D76AE"/>
    <w:rsid w:val="004E2051"/>
    <w:rsid w:val="004E2CAF"/>
    <w:rsid w:val="004E3BCC"/>
    <w:rsid w:val="004E4421"/>
    <w:rsid w:val="004E4CE0"/>
    <w:rsid w:val="004E572E"/>
    <w:rsid w:val="004E5F03"/>
    <w:rsid w:val="004E6689"/>
    <w:rsid w:val="004E6AA4"/>
    <w:rsid w:val="004E6BA5"/>
    <w:rsid w:val="004E7ABB"/>
    <w:rsid w:val="004F0307"/>
    <w:rsid w:val="004F162D"/>
    <w:rsid w:val="004F282D"/>
    <w:rsid w:val="004F2D8A"/>
    <w:rsid w:val="004F3280"/>
    <w:rsid w:val="004F3851"/>
    <w:rsid w:val="004F417A"/>
    <w:rsid w:val="004F47E5"/>
    <w:rsid w:val="004F4876"/>
    <w:rsid w:val="004F4A3D"/>
    <w:rsid w:val="004F4A90"/>
    <w:rsid w:val="004F525C"/>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40BF"/>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353"/>
    <w:rsid w:val="00552810"/>
    <w:rsid w:val="005528D8"/>
    <w:rsid w:val="00552940"/>
    <w:rsid w:val="00552B0D"/>
    <w:rsid w:val="005542CD"/>
    <w:rsid w:val="00554895"/>
    <w:rsid w:val="00555AD4"/>
    <w:rsid w:val="00556697"/>
    <w:rsid w:val="00556F7A"/>
    <w:rsid w:val="00557333"/>
    <w:rsid w:val="00560417"/>
    <w:rsid w:val="00560E1E"/>
    <w:rsid w:val="00561DED"/>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011"/>
    <w:rsid w:val="0057661A"/>
    <w:rsid w:val="0058075A"/>
    <w:rsid w:val="00580BFC"/>
    <w:rsid w:val="00581693"/>
    <w:rsid w:val="00581827"/>
    <w:rsid w:val="00582B47"/>
    <w:rsid w:val="00582CC1"/>
    <w:rsid w:val="005832FF"/>
    <w:rsid w:val="005847CE"/>
    <w:rsid w:val="00587DB2"/>
    <w:rsid w:val="00587F19"/>
    <w:rsid w:val="0059139E"/>
    <w:rsid w:val="00592B45"/>
    <w:rsid w:val="005930C1"/>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661E"/>
    <w:rsid w:val="005A6FEB"/>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277"/>
    <w:rsid w:val="005C7AE1"/>
    <w:rsid w:val="005D017E"/>
    <w:rsid w:val="005D18C4"/>
    <w:rsid w:val="005D1A33"/>
    <w:rsid w:val="005D3CB7"/>
    <w:rsid w:val="005D4985"/>
    <w:rsid w:val="005D56A5"/>
    <w:rsid w:val="005E01F5"/>
    <w:rsid w:val="005E1D7C"/>
    <w:rsid w:val="005E1F04"/>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0CE"/>
    <w:rsid w:val="0064292B"/>
    <w:rsid w:val="0064332C"/>
    <w:rsid w:val="00643574"/>
    <w:rsid w:val="0064508F"/>
    <w:rsid w:val="00646239"/>
    <w:rsid w:val="006470E5"/>
    <w:rsid w:val="0064710A"/>
    <w:rsid w:val="0064722B"/>
    <w:rsid w:val="006476E6"/>
    <w:rsid w:val="006476F2"/>
    <w:rsid w:val="006501A0"/>
    <w:rsid w:val="0065030A"/>
    <w:rsid w:val="00650C20"/>
    <w:rsid w:val="00650FCD"/>
    <w:rsid w:val="00650FF9"/>
    <w:rsid w:val="006510B8"/>
    <w:rsid w:val="006516CC"/>
    <w:rsid w:val="006517F8"/>
    <w:rsid w:val="00652D8F"/>
    <w:rsid w:val="00653703"/>
    <w:rsid w:val="00654650"/>
    <w:rsid w:val="00655287"/>
    <w:rsid w:val="00655E24"/>
    <w:rsid w:val="00660BA6"/>
    <w:rsid w:val="006613D6"/>
    <w:rsid w:val="00661F77"/>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0AC9"/>
    <w:rsid w:val="00680EC7"/>
    <w:rsid w:val="00681147"/>
    <w:rsid w:val="00681704"/>
    <w:rsid w:val="00681A37"/>
    <w:rsid w:val="0068281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329"/>
    <w:rsid w:val="006C25FB"/>
    <w:rsid w:val="006C287E"/>
    <w:rsid w:val="006C3541"/>
    <w:rsid w:val="006C56D4"/>
    <w:rsid w:val="006C5D7D"/>
    <w:rsid w:val="006C6196"/>
    <w:rsid w:val="006C7E4E"/>
    <w:rsid w:val="006C7F09"/>
    <w:rsid w:val="006D0F51"/>
    <w:rsid w:val="006D21CF"/>
    <w:rsid w:val="006D2C92"/>
    <w:rsid w:val="006D3687"/>
    <w:rsid w:val="006D3A08"/>
    <w:rsid w:val="006D3ABD"/>
    <w:rsid w:val="006D3D78"/>
    <w:rsid w:val="006D4E73"/>
    <w:rsid w:val="006D7920"/>
    <w:rsid w:val="006E0AC6"/>
    <w:rsid w:val="006E1BEB"/>
    <w:rsid w:val="006E23AD"/>
    <w:rsid w:val="006E2F55"/>
    <w:rsid w:val="006E38AA"/>
    <w:rsid w:val="006E39F1"/>
    <w:rsid w:val="006E4122"/>
    <w:rsid w:val="006E4AAB"/>
    <w:rsid w:val="006F080C"/>
    <w:rsid w:val="006F1488"/>
    <w:rsid w:val="006F30DD"/>
    <w:rsid w:val="006F3BC8"/>
    <w:rsid w:val="006F3D51"/>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1FA1"/>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92A"/>
    <w:rsid w:val="007338B1"/>
    <w:rsid w:val="00734839"/>
    <w:rsid w:val="0073522F"/>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57FB"/>
    <w:rsid w:val="0075699E"/>
    <w:rsid w:val="00757C34"/>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2B15"/>
    <w:rsid w:val="00773A65"/>
    <w:rsid w:val="00773B9E"/>
    <w:rsid w:val="00773BD9"/>
    <w:rsid w:val="007742AC"/>
    <w:rsid w:val="00774612"/>
    <w:rsid w:val="00774B47"/>
    <w:rsid w:val="007755D6"/>
    <w:rsid w:val="007760B1"/>
    <w:rsid w:val="00776A5C"/>
    <w:rsid w:val="00776E01"/>
    <w:rsid w:val="0078143F"/>
    <w:rsid w:val="007817F4"/>
    <w:rsid w:val="00782592"/>
    <w:rsid w:val="0078304A"/>
    <w:rsid w:val="007832FE"/>
    <w:rsid w:val="007841CA"/>
    <w:rsid w:val="00784CDB"/>
    <w:rsid w:val="00784FF7"/>
    <w:rsid w:val="00785143"/>
    <w:rsid w:val="00790B5E"/>
    <w:rsid w:val="00790FCD"/>
    <w:rsid w:val="00791210"/>
    <w:rsid w:val="007921B5"/>
    <w:rsid w:val="007928F0"/>
    <w:rsid w:val="00792DEB"/>
    <w:rsid w:val="007937EC"/>
    <w:rsid w:val="00793C59"/>
    <w:rsid w:val="00793D19"/>
    <w:rsid w:val="00794770"/>
    <w:rsid w:val="00794D3B"/>
    <w:rsid w:val="00795AB1"/>
    <w:rsid w:val="00797408"/>
    <w:rsid w:val="00797976"/>
    <w:rsid w:val="00797ABA"/>
    <w:rsid w:val="007A0863"/>
    <w:rsid w:val="007A0B90"/>
    <w:rsid w:val="007A1BE1"/>
    <w:rsid w:val="007A20F7"/>
    <w:rsid w:val="007A2580"/>
    <w:rsid w:val="007A2ED9"/>
    <w:rsid w:val="007A2F1F"/>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95C"/>
    <w:rsid w:val="007B2B4B"/>
    <w:rsid w:val="007B39E1"/>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6C"/>
    <w:rsid w:val="007D1415"/>
    <w:rsid w:val="007D23BB"/>
    <w:rsid w:val="007D29CD"/>
    <w:rsid w:val="007D2FD5"/>
    <w:rsid w:val="007D3713"/>
    <w:rsid w:val="007D531B"/>
    <w:rsid w:val="007D691A"/>
    <w:rsid w:val="007D71BE"/>
    <w:rsid w:val="007D7A16"/>
    <w:rsid w:val="007E0061"/>
    <w:rsid w:val="007E0755"/>
    <w:rsid w:val="007E0BA2"/>
    <w:rsid w:val="007E182E"/>
    <w:rsid w:val="007E1A74"/>
    <w:rsid w:val="007E1D85"/>
    <w:rsid w:val="007E2143"/>
    <w:rsid w:val="007E34EF"/>
    <w:rsid w:val="007E3E24"/>
    <w:rsid w:val="007E5DC1"/>
    <w:rsid w:val="007E6116"/>
    <w:rsid w:val="007E61AC"/>
    <w:rsid w:val="007F023B"/>
    <w:rsid w:val="007F0F22"/>
    <w:rsid w:val="007F1789"/>
    <w:rsid w:val="007F1EC4"/>
    <w:rsid w:val="007F2D9E"/>
    <w:rsid w:val="007F4E91"/>
    <w:rsid w:val="007F5230"/>
    <w:rsid w:val="007F53A0"/>
    <w:rsid w:val="007F5899"/>
    <w:rsid w:val="007F604F"/>
    <w:rsid w:val="007F642C"/>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5985"/>
    <w:rsid w:val="008176F0"/>
    <w:rsid w:val="00820112"/>
    <w:rsid w:val="00821380"/>
    <w:rsid w:val="00821910"/>
    <w:rsid w:val="0082250F"/>
    <w:rsid w:val="008227A7"/>
    <w:rsid w:val="00822A40"/>
    <w:rsid w:val="008239B2"/>
    <w:rsid w:val="00823F44"/>
    <w:rsid w:val="008245F0"/>
    <w:rsid w:val="00824867"/>
    <w:rsid w:val="00824A00"/>
    <w:rsid w:val="00824DEE"/>
    <w:rsid w:val="00825132"/>
    <w:rsid w:val="008257F0"/>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0583"/>
    <w:rsid w:val="00841C36"/>
    <w:rsid w:val="008425EC"/>
    <w:rsid w:val="00842E46"/>
    <w:rsid w:val="008433B7"/>
    <w:rsid w:val="00844DFC"/>
    <w:rsid w:val="008452DB"/>
    <w:rsid w:val="00845692"/>
    <w:rsid w:val="0084577E"/>
    <w:rsid w:val="00845A42"/>
    <w:rsid w:val="00846039"/>
    <w:rsid w:val="0084619E"/>
    <w:rsid w:val="00847709"/>
    <w:rsid w:val="00847A59"/>
    <w:rsid w:val="008500F8"/>
    <w:rsid w:val="008505E7"/>
    <w:rsid w:val="00851064"/>
    <w:rsid w:val="00851304"/>
    <w:rsid w:val="00851CFA"/>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672A0"/>
    <w:rsid w:val="0086797D"/>
    <w:rsid w:val="0087044E"/>
    <w:rsid w:val="0087069F"/>
    <w:rsid w:val="00870B69"/>
    <w:rsid w:val="00871122"/>
    <w:rsid w:val="00872DCA"/>
    <w:rsid w:val="00873A06"/>
    <w:rsid w:val="00874216"/>
    <w:rsid w:val="00875D9C"/>
    <w:rsid w:val="00876695"/>
    <w:rsid w:val="008777C4"/>
    <w:rsid w:val="008779A1"/>
    <w:rsid w:val="00877AD9"/>
    <w:rsid w:val="008802FD"/>
    <w:rsid w:val="008824BE"/>
    <w:rsid w:val="008824DB"/>
    <w:rsid w:val="00882BDC"/>
    <w:rsid w:val="00882E9A"/>
    <w:rsid w:val="00883A8E"/>
    <w:rsid w:val="008841AF"/>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2ADF"/>
    <w:rsid w:val="008B3A2B"/>
    <w:rsid w:val="008B3C3D"/>
    <w:rsid w:val="008B4480"/>
    <w:rsid w:val="008B44AA"/>
    <w:rsid w:val="008B4AF4"/>
    <w:rsid w:val="008B4BBD"/>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7F"/>
    <w:rsid w:val="009348E6"/>
    <w:rsid w:val="009357D6"/>
    <w:rsid w:val="00935BE4"/>
    <w:rsid w:val="00935C10"/>
    <w:rsid w:val="00935D9B"/>
    <w:rsid w:val="00936039"/>
    <w:rsid w:val="00937CED"/>
    <w:rsid w:val="00937F2A"/>
    <w:rsid w:val="00940FB3"/>
    <w:rsid w:val="00941388"/>
    <w:rsid w:val="00941DA1"/>
    <w:rsid w:val="009425B9"/>
    <w:rsid w:val="00942A34"/>
    <w:rsid w:val="009430BA"/>
    <w:rsid w:val="00943DCC"/>
    <w:rsid w:val="009440BF"/>
    <w:rsid w:val="00944AA2"/>
    <w:rsid w:val="009458E8"/>
    <w:rsid w:val="00945B0C"/>
    <w:rsid w:val="00946A9B"/>
    <w:rsid w:val="009470A1"/>
    <w:rsid w:val="009502C4"/>
    <w:rsid w:val="00950E2D"/>
    <w:rsid w:val="00951411"/>
    <w:rsid w:val="009521CC"/>
    <w:rsid w:val="009527CF"/>
    <w:rsid w:val="009536DA"/>
    <w:rsid w:val="00953A5A"/>
    <w:rsid w:val="0095407B"/>
    <w:rsid w:val="009547D8"/>
    <w:rsid w:val="00955AA9"/>
    <w:rsid w:val="009562FB"/>
    <w:rsid w:val="00956341"/>
    <w:rsid w:val="00960AFF"/>
    <w:rsid w:val="009612EB"/>
    <w:rsid w:val="00961F40"/>
    <w:rsid w:val="0096263F"/>
    <w:rsid w:val="00963BD9"/>
    <w:rsid w:val="00963F13"/>
    <w:rsid w:val="0096498E"/>
    <w:rsid w:val="00964A81"/>
    <w:rsid w:val="00965406"/>
    <w:rsid w:val="009657F1"/>
    <w:rsid w:val="00966193"/>
    <w:rsid w:val="009724F0"/>
    <w:rsid w:val="0097307C"/>
    <w:rsid w:val="009734F0"/>
    <w:rsid w:val="00974057"/>
    <w:rsid w:val="009742E3"/>
    <w:rsid w:val="00974309"/>
    <w:rsid w:val="00974EB1"/>
    <w:rsid w:val="00975665"/>
    <w:rsid w:val="009763FE"/>
    <w:rsid w:val="00976739"/>
    <w:rsid w:val="00976A97"/>
    <w:rsid w:val="009773C4"/>
    <w:rsid w:val="009800C8"/>
    <w:rsid w:val="009815EA"/>
    <w:rsid w:val="00981D53"/>
    <w:rsid w:val="00981F53"/>
    <w:rsid w:val="009820C8"/>
    <w:rsid w:val="00982427"/>
    <w:rsid w:val="00983726"/>
    <w:rsid w:val="00983E13"/>
    <w:rsid w:val="0098453E"/>
    <w:rsid w:val="00985A01"/>
    <w:rsid w:val="00985C2F"/>
    <w:rsid w:val="00986F83"/>
    <w:rsid w:val="00987564"/>
    <w:rsid w:val="00987FBE"/>
    <w:rsid w:val="0099128B"/>
    <w:rsid w:val="009936BD"/>
    <w:rsid w:val="009938DB"/>
    <w:rsid w:val="00994385"/>
    <w:rsid w:val="00994CD9"/>
    <w:rsid w:val="00994D17"/>
    <w:rsid w:val="0099645B"/>
    <w:rsid w:val="00996747"/>
    <w:rsid w:val="00997711"/>
    <w:rsid w:val="009A170E"/>
    <w:rsid w:val="009A1813"/>
    <w:rsid w:val="009A1A66"/>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1A5D"/>
    <w:rsid w:val="009C2407"/>
    <w:rsid w:val="009C2F51"/>
    <w:rsid w:val="009C3625"/>
    <w:rsid w:val="009C3AE8"/>
    <w:rsid w:val="009C4AF6"/>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41BE"/>
    <w:rsid w:val="009E50F7"/>
    <w:rsid w:val="009E59BD"/>
    <w:rsid w:val="009E5D2C"/>
    <w:rsid w:val="009E6047"/>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A0013C"/>
    <w:rsid w:val="00A0163B"/>
    <w:rsid w:val="00A023B8"/>
    <w:rsid w:val="00A02480"/>
    <w:rsid w:val="00A02519"/>
    <w:rsid w:val="00A0258B"/>
    <w:rsid w:val="00A02CB7"/>
    <w:rsid w:val="00A02D9A"/>
    <w:rsid w:val="00A0398C"/>
    <w:rsid w:val="00A03AB6"/>
    <w:rsid w:val="00A04377"/>
    <w:rsid w:val="00A050BA"/>
    <w:rsid w:val="00A05E96"/>
    <w:rsid w:val="00A068D5"/>
    <w:rsid w:val="00A0719B"/>
    <w:rsid w:val="00A0719F"/>
    <w:rsid w:val="00A071E0"/>
    <w:rsid w:val="00A10030"/>
    <w:rsid w:val="00A109DB"/>
    <w:rsid w:val="00A11652"/>
    <w:rsid w:val="00A118B5"/>
    <w:rsid w:val="00A12B1D"/>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ACB"/>
    <w:rsid w:val="00A460F4"/>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6913"/>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3B76"/>
    <w:rsid w:val="00AA4821"/>
    <w:rsid w:val="00AA4ACC"/>
    <w:rsid w:val="00AA4E84"/>
    <w:rsid w:val="00AA5D49"/>
    <w:rsid w:val="00AA5F7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64B7"/>
    <w:rsid w:val="00AD7F1C"/>
    <w:rsid w:val="00AE0403"/>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F3"/>
    <w:rsid w:val="00B40F32"/>
    <w:rsid w:val="00B40F50"/>
    <w:rsid w:val="00B40FCD"/>
    <w:rsid w:val="00B4193A"/>
    <w:rsid w:val="00B41E67"/>
    <w:rsid w:val="00B4253D"/>
    <w:rsid w:val="00B4342E"/>
    <w:rsid w:val="00B441AB"/>
    <w:rsid w:val="00B44E3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002C"/>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8B4"/>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C0342"/>
    <w:rsid w:val="00BC0A08"/>
    <w:rsid w:val="00BC16CF"/>
    <w:rsid w:val="00BC2199"/>
    <w:rsid w:val="00BC27AF"/>
    <w:rsid w:val="00BC2F5B"/>
    <w:rsid w:val="00BC4E14"/>
    <w:rsid w:val="00BC57E4"/>
    <w:rsid w:val="00BC586E"/>
    <w:rsid w:val="00BC5A0F"/>
    <w:rsid w:val="00BC5E83"/>
    <w:rsid w:val="00BC7A9E"/>
    <w:rsid w:val="00BC7B53"/>
    <w:rsid w:val="00BC7EAC"/>
    <w:rsid w:val="00BD0654"/>
    <w:rsid w:val="00BD0AE4"/>
    <w:rsid w:val="00BD0FAB"/>
    <w:rsid w:val="00BD1489"/>
    <w:rsid w:val="00BD17F2"/>
    <w:rsid w:val="00BD23E1"/>
    <w:rsid w:val="00BD2BD3"/>
    <w:rsid w:val="00BD2DF0"/>
    <w:rsid w:val="00BD394F"/>
    <w:rsid w:val="00BD4259"/>
    <w:rsid w:val="00BD4471"/>
    <w:rsid w:val="00BD46A4"/>
    <w:rsid w:val="00BD66CA"/>
    <w:rsid w:val="00BD68B9"/>
    <w:rsid w:val="00BD692C"/>
    <w:rsid w:val="00BD6972"/>
    <w:rsid w:val="00BD6CA1"/>
    <w:rsid w:val="00BD717E"/>
    <w:rsid w:val="00BD765E"/>
    <w:rsid w:val="00BD78DA"/>
    <w:rsid w:val="00BE028C"/>
    <w:rsid w:val="00BE2379"/>
    <w:rsid w:val="00BE26ED"/>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E9A"/>
    <w:rsid w:val="00C00BA3"/>
    <w:rsid w:val="00C0235D"/>
    <w:rsid w:val="00C02DFB"/>
    <w:rsid w:val="00C0341B"/>
    <w:rsid w:val="00C03A91"/>
    <w:rsid w:val="00C04040"/>
    <w:rsid w:val="00C0408D"/>
    <w:rsid w:val="00C043B3"/>
    <w:rsid w:val="00C059E8"/>
    <w:rsid w:val="00C05FC9"/>
    <w:rsid w:val="00C06EAA"/>
    <w:rsid w:val="00C078FC"/>
    <w:rsid w:val="00C10C1F"/>
    <w:rsid w:val="00C11E33"/>
    <w:rsid w:val="00C12364"/>
    <w:rsid w:val="00C143B2"/>
    <w:rsid w:val="00C149D4"/>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01B8"/>
    <w:rsid w:val="00C3089C"/>
    <w:rsid w:val="00C312FF"/>
    <w:rsid w:val="00C31E98"/>
    <w:rsid w:val="00C32592"/>
    <w:rsid w:val="00C33012"/>
    <w:rsid w:val="00C3309C"/>
    <w:rsid w:val="00C3315E"/>
    <w:rsid w:val="00C3407C"/>
    <w:rsid w:val="00C35565"/>
    <w:rsid w:val="00C35AF4"/>
    <w:rsid w:val="00C363C6"/>
    <w:rsid w:val="00C3641C"/>
    <w:rsid w:val="00C368F0"/>
    <w:rsid w:val="00C37F29"/>
    <w:rsid w:val="00C40C47"/>
    <w:rsid w:val="00C40D05"/>
    <w:rsid w:val="00C41304"/>
    <w:rsid w:val="00C41FD3"/>
    <w:rsid w:val="00C43B38"/>
    <w:rsid w:val="00C43B42"/>
    <w:rsid w:val="00C43F98"/>
    <w:rsid w:val="00C443DB"/>
    <w:rsid w:val="00C447C9"/>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129E"/>
    <w:rsid w:val="00C6185A"/>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4F4A"/>
    <w:rsid w:val="00CA5931"/>
    <w:rsid w:val="00CA59DD"/>
    <w:rsid w:val="00CA5C1C"/>
    <w:rsid w:val="00CA5C67"/>
    <w:rsid w:val="00CA63CF"/>
    <w:rsid w:val="00CA6E1B"/>
    <w:rsid w:val="00CA6E6E"/>
    <w:rsid w:val="00CA7371"/>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0954"/>
    <w:rsid w:val="00CC1130"/>
    <w:rsid w:val="00CC25A4"/>
    <w:rsid w:val="00CC3BB1"/>
    <w:rsid w:val="00CC4E64"/>
    <w:rsid w:val="00CC5CAE"/>
    <w:rsid w:val="00CC6901"/>
    <w:rsid w:val="00CC7184"/>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4138"/>
    <w:rsid w:val="00D24828"/>
    <w:rsid w:val="00D267D6"/>
    <w:rsid w:val="00D2693F"/>
    <w:rsid w:val="00D26B81"/>
    <w:rsid w:val="00D26F2F"/>
    <w:rsid w:val="00D27893"/>
    <w:rsid w:val="00D30650"/>
    <w:rsid w:val="00D306BF"/>
    <w:rsid w:val="00D30D35"/>
    <w:rsid w:val="00D30FAE"/>
    <w:rsid w:val="00D3190F"/>
    <w:rsid w:val="00D319FA"/>
    <w:rsid w:val="00D33368"/>
    <w:rsid w:val="00D33C24"/>
    <w:rsid w:val="00D342A7"/>
    <w:rsid w:val="00D34CD3"/>
    <w:rsid w:val="00D34DE8"/>
    <w:rsid w:val="00D35A3F"/>
    <w:rsid w:val="00D35CB2"/>
    <w:rsid w:val="00D35D30"/>
    <w:rsid w:val="00D35E20"/>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34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2A69"/>
    <w:rsid w:val="00D83AB0"/>
    <w:rsid w:val="00D845DC"/>
    <w:rsid w:val="00D84940"/>
    <w:rsid w:val="00D84980"/>
    <w:rsid w:val="00D84C76"/>
    <w:rsid w:val="00D84CD3"/>
    <w:rsid w:val="00D8530E"/>
    <w:rsid w:val="00D85521"/>
    <w:rsid w:val="00D856E0"/>
    <w:rsid w:val="00D8600C"/>
    <w:rsid w:val="00D86834"/>
    <w:rsid w:val="00D8770A"/>
    <w:rsid w:val="00D879A7"/>
    <w:rsid w:val="00D87F70"/>
    <w:rsid w:val="00D91E46"/>
    <w:rsid w:val="00D92638"/>
    <w:rsid w:val="00D92A9C"/>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4C6F"/>
    <w:rsid w:val="00DC6E77"/>
    <w:rsid w:val="00DC7AA2"/>
    <w:rsid w:val="00DD0267"/>
    <w:rsid w:val="00DD05AD"/>
    <w:rsid w:val="00DD06DF"/>
    <w:rsid w:val="00DD10A6"/>
    <w:rsid w:val="00DD1151"/>
    <w:rsid w:val="00DD2CDD"/>
    <w:rsid w:val="00DD2FFA"/>
    <w:rsid w:val="00DD3074"/>
    <w:rsid w:val="00DD3D8C"/>
    <w:rsid w:val="00DD48E9"/>
    <w:rsid w:val="00DD5AE0"/>
    <w:rsid w:val="00DD5DF6"/>
    <w:rsid w:val="00DD674A"/>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3AA7"/>
    <w:rsid w:val="00DF4200"/>
    <w:rsid w:val="00DF65E1"/>
    <w:rsid w:val="00DF6A95"/>
    <w:rsid w:val="00DF6AC8"/>
    <w:rsid w:val="00DF6E06"/>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72C"/>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10E1"/>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83E"/>
    <w:rsid w:val="00EB45B7"/>
    <w:rsid w:val="00EB61A1"/>
    <w:rsid w:val="00EB632C"/>
    <w:rsid w:val="00EB690C"/>
    <w:rsid w:val="00EB73A9"/>
    <w:rsid w:val="00EB7557"/>
    <w:rsid w:val="00EB75C8"/>
    <w:rsid w:val="00EB79C0"/>
    <w:rsid w:val="00EC1515"/>
    <w:rsid w:val="00EC18EF"/>
    <w:rsid w:val="00EC2656"/>
    <w:rsid w:val="00EC2C89"/>
    <w:rsid w:val="00EC2CCA"/>
    <w:rsid w:val="00EC2EB5"/>
    <w:rsid w:val="00EC3241"/>
    <w:rsid w:val="00EC3CC0"/>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F0521"/>
    <w:rsid w:val="00EF0A11"/>
    <w:rsid w:val="00EF0C05"/>
    <w:rsid w:val="00EF10B0"/>
    <w:rsid w:val="00EF10D4"/>
    <w:rsid w:val="00EF15B5"/>
    <w:rsid w:val="00EF1D35"/>
    <w:rsid w:val="00EF271F"/>
    <w:rsid w:val="00EF366A"/>
    <w:rsid w:val="00EF4467"/>
    <w:rsid w:val="00EF463A"/>
    <w:rsid w:val="00EF4A12"/>
    <w:rsid w:val="00EF4ADF"/>
    <w:rsid w:val="00EF4DBA"/>
    <w:rsid w:val="00EF50FD"/>
    <w:rsid w:val="00EF5697"/>
    <w:rsid w:val="00EF6201"/>
    <w:rsid w:val="00EF74EC"/>
    <w:rsid w:val="00EF7562"/>
    <w:rsid w:val="00EF7BF8"/>
    <w:rsid w:val="00EF7DF3"/>
    <w:rsid w:val="00EF7E79"/>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218"/>
    <w:rsid w:val="00F20CB9"/>
    <w:rsid w:val="00F218DC"/>
    <w:rsid w:val="00F219AF"/>
    <w:rsid w:val="00F21D22"/>
    <w:rsid w:val="00F21DF9"/>
    <w:rsid w:val="00F22AD1"/>
    <w:rsid w:val="00F233D4"/>
    <w:rsid w:val="00F237D6"/>
    <w:rsid w:val="00F23EAE"/>
    <w:rsid w:val="00F25446"/>
    <w:rsid w:val="00F25ADA"/>
    <w:rsid w:val="00F25C7A"/>
    <w:rsid w:val="00F2608B"/>
    <w:rsid w:val="00F26FE8"/>
    <w:rsid w:val="00F3035F"/>
    <w:rsid w:val="00F31354"/>
    <w:rsid w:val="00F315DC"/>
    <w:rsid w:val="00F323CC"/>
    <w:rsid w:val="00F32FF7"/>
    <w:rsid w:val="00F339A7"/>
    <w:rsid w:val="00F35A1B"/>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DC6"/>
    <w:rsid w:val="00F5619A"/>
    <w:rsid w:val="00F56A97"/>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F9B"/>
    <w:rsid w:val="00F705D4"/>
    <w:rsid w:val="00F71653"/>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61C9"/>
    <w:rsid w:val="00F9770E"/>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6998"/>
    <w:rsid w:val="00FB772F"/>
    <w:rsid w:val="00FC04F4"/>
    <w:rsid w:val="00FC103E"/>
    <w:rsid w:val="00FC11BF"/>
    <w:rsid w:val="00FC27D8"/>
    <w:rsid w:val="00FC3EF3"/>
    <w:rsid w:val="00FC6E8B"/>
    <w:rsid w:val="00FC6EF0"/>
    <w:rsid w:val="00FC702B"/>
    <w:rsid w:val="00FC730B"/>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206B"/>
    <w:rsid w:val="00FE20BE"/>
    <w:rsid w:val="00FE21C9"/>
    <w:rsid w:val="00FE2617"/>
    <w:rsid w:val="00FE279C"/>
    <w:rsid w:val="00FE292C"/>
    <w:rsid w:val="00FE2D03"/>
    <w:rsid w:val="00FE2E04"/>
    <w:rsid w:val="00FE2F24"/>
    <w:rsid w:val="00FE3375"/>
    <w:rsid w:val="00FE40BE"/>
    <w:rsid w:val="00FE459E"/>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99" Type="http://schemas.openxmlformats.org/officeDocument/2006/relationships/oleObject" Target="embeddings/oleObject108.bin"/><Relationship Id="rId21" Type="http://schemas.openxmlformats.org/officeDocument/2006/relationships/image" Target="media/image5.png"/><Relationship Id="rId63" Type="http://schemas.openxmlformats.org/officeDocument/2006/relationships/oleObject" Target="embeddings/oleObject13.bin"/><Relationship Id="rId159" Type="http://schemas.openxmlformats.org/officeDocument/2006/relationships/image" Target="media/image84.emf"/><Relationship Id="rId324" Type="http://schemas.openxmlformats.org/officeDocument/2006/relationships/image" Target="media/image169.emf"/><Relationship Id="rId366" Type="http://schemas.openxmlformats.org/officeDocument/2006/relationships/image" Target="media/image190.emf"/><Relationship Id="rId170" Type="http://schemas.openxmlformats.org/officeDocument/2006/relationships/oleObject" Target="embeddings/oleObject64.bin"/><Relationship Id="rId226" Type="http://schemas.openxmlformats.org/officeDocument/2006/relationships/chart" Target="charts/chart5.xml"/><Relationship Id="rId433" Type="http://schemas.openxmlformats.org/officeDocument/2006/relationships/oleObject" Target="embeddings/oleObject175.bin"/><Relationship Id="rId268" Type="http://schemas.openxmlformats.org/officeDocument/2006/relationships/image" Target="media/image141.emf"/><Relationship Id="rId32" Type="http://schemas.openxmlformats.org/officeDocument/2006/relationships/image" Target="media/image15.png"/><Relationship Id="rId74" Type="http://schemas.openxmlformats.org/officeDocument/2006/relationships/image" Target="media/image39.emf"/><Relationship Id="rId128" Type="http://schemas.openxmlformats.org/officeDocument/2006/relationships/image" Target="media/image68.emf"/><Relationship Id="rId335" Type="http://schemas.openxmlformats.org/officeDocument/2006/relationships/oleObject" Target="embeddings/oleObject126.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5.emf"/><Relationship Id="rId237" Type="http://schemas.openxmlformats.org/officeDocument/2006/relationships/header" Target="header11.xml"/><Relationship Id="rId402" Type="http://schemas.openxmlformats.org/officeDocument/2006/relationships/image" Target="media/image208.emf"/><Relationship Id="rId279" Type="http://schemas.openxmlformats.org/officeDocument/2006/relationships/oleObject" Target="embeddings/oleObject98.bin"/><Relationship Id="rId43" Type="http://schemas.openxmlformats.org/officeDocument/2006/relationships/oleObject" Target="embeddings/oleObject3.bin"/><Relationship Id="rId139" Type="http://schemas.openxmlformats.org/officeDocument/2006/relationships/oleObject" Target="embeddings/oleObject49.bin"/><Relationship Id="rId290" Type="http://schemas.openxmlformats.org/officeDocument/2006/relationships/image" Target="media/image152.emf"/><Relationship Id="rId304" Type="http://schemas.openxmlformats.org/officeDocument/2006/relationships/image" Target="media/image159.emf"/><Relationship Id="rId346" Type="http://schemas.openxmlformats.org/officeDocument/2006/relationships/image" Target="media/image180.emf"/><Relationship Id="rId388" Type="http://schemas.openxmlformats.org/officeDocument/2006/relationships/image" Target="media/image201.emf"/><Relationship Id="rId85" Type="http://schemas.openxmlformats.org/officeDocument/2006/relationships/image" Target="media/image45.png"/><Relationship Id="rId150" Type="http://schemas.openxmlformats.org/officeDocument/2006/relationships/image" Target="media/image79.emf"/><Relationship Id="rId192" Type="http://schemas.openxmlformats.org/officeDocument/2006/relationships/oleObject" Target="embeddings/oleObject75.bin"/><Relationship Id="rId206" Type="http://schemas.openxmlformats.org/officeDocument/2006/relationships/image" Target="media/image111.png"/><Relationship Id="rId413" Type="http://schemas.openxmlformats.org/officeDocument/2006/relationships/oleObject" Target="embeddings/oleObject165.bin"/><Relationship Id="rId248" Type="http://schemas.openxmlformats.org/officeDocument/2006/relationships/image" Target="media/image131.emf"/><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280" Type="http://schemas.openxmlformats.org/officeDocument/2006/relationships/image" Target="media/image147.emf"/><Relationship Id="rId315" Type="http://schemas.openxmlformats.org/officeDocument/2006/relationships/oleObject" Target="embeddings/oleObject116.bin"/><Relationship Id="rId336" Type="http://schemas.openxmlformats.org/officeDocument/2006/relationships/image" Target="media/image175.emf"/><Relationship Id="rId357" Type="http://schemas.openxmlformats.org/officeDocument/2006/relationships/oleObject" Target="embeddings/oleObject137.bin"/><Relationship Id="rId54" Type="http://schemas.openxmlformats.org/officeDocument/2006/relationships/image" Target="media/image29.emf"/><Relationship Id="rId75" Type="http://schemas.openxmlformats.org/officeDocument/2006/relationships/oleObject" Target="embeddings/oleObject19.bin"/><Relationship Id="rId96" Type="http://schemas.openxmlformats.org/officeDocument/2006/relationships/image" Target="media/image52.emf"/><Relationship Id="rId140" Type="http://schemas.openxmlformats.org/officeDocument/2006/relationships/image" Target="media/image74.emf"/><Relationship Id="rId161" Type="http://schemas.openxmlformats.org/officeDocument/2006/relationships/image" Target="media/image85.emf"/><Relationship Id="rId182" Type="http://schemas.openxmlformats.org/officeDocument/2006/relationships/oleObject" Target="embeddings/oleObject70.bin"/><Relationship Id="rId217" Type="http://schemas.openxmlformats.org/officeDocument/2006/relationships/image" Target="media/image122.png"/><Relationship Id="rId378" Type="http://schemas.openxmlformats.org/officeDocument/2006/relationships/image" Target="media/image196.emf"/><Relationship Id="rId399" Type="http://schemas.openxmlformats.org/officeDocument/2006/relationships/oleObject" Target="embeddings/oleObject158.bin"/><Relationship Id="rId403" Type="http://schemas.openxmlformats.org/officeDocument/2006/relationships/oleObject" Target="embeddings/oleObject160.bin"/><Relationship Id="rId6" Type="http://schemas.openxmlformats.org/officeDocument/2006/relationships/footnotes" Target="footnotes.xml"/><Relationship Id="rId238" Type="http://schemas.openxmlformats.org/officeDocument/2006/relationships/header" Target="header12.xml"/><Relationship Id="rId259" Type="http://schemas.openxmlformats.org/officeDocument/2006/relationships/oleObject" Target="embeddings/oleObject88.bin"/><Relationship Id="rId424" Type="http://schemas.openxmlformats.org/officeDocument/2006/relationships/image" Target="media/image219.emf"/><Relationship Id="rId23" Type="http://schemas.openxmlformats.org/officeDocument/2006/relationships/image" Target="media/image7.png"/><Relationship Id="rId119" Type="http://schemas.openxmlformats.org/officeDocument/2006/relationships/oleObject" Target="embeddings/oleObject39.bin"/><Relationship Id="rId270" Type="http://schemas.openxmlformats.org/officeDocument/2006/relationships/image" Target="media/image142.emf"/><Relationship Id="rId291" Type="http://schemas.openxmlformats.org/officeDocument/2006/relationships/oleObject" Target="embeddings/oleObject104.bin"/><Relationship Id="rId305" Type="http://schemas.openxmlformats.org/officeDocument/2006/relationships/oleObject" Target="embeddings/oleObject111.bin"/><Relationship Id="rId326" Type="http://schemas.openxmlformats.org/officeDocument/2006/relationships/image" Target="media/image170.emf"/><Relationship Id="rId347" Type="http://schemas.openxmlformats.org/officeDocument/2006/relationships/oleObject" Target="embeddings/oleObject132.bin"/><Relationship Id="rId44" Type="http://schemas.openxmlformats.org/officeDocument/2006/relationships/image" Target="media/image24.emf"/><Relationship Id="rId65" Type="http://schemas.openxmlformats.org/officeDocument/2006/relationships/oleObject" Target="embeddings/oleObject14.bin"/><Relationship Id="rId86" Type="http://schemas.openxmlformats.org/officeDocument/2006/relationships/image" Target="media/image46.png"/><Relationship Id="rId130" Type="http://schemas.openxmlformats.org/officeDocument/2006/relationships/image" Target="media/image69.emf"/><Relationship Id="rId151" Type="http://schemas.openxmlformats.org/officeDocument/2006/relationships/oleObject" Target="embeddings/oleObject55.bin"/><Relationship Id="rId368" Type="http://schemas.openxmlformats.org/officeDocument/2006/relationships/image" Target="media/image191.emf"/><Relationship Id="rId389" Type="http://schemas.openxmlformats.org/officeDocument/2006/relationships/oleObject" Target="embeddings/oleObject153.bin"/><Relationship Id="rId172" Type="http://schemas.openxmlformats.org/officeDocument/2006/relationships/oleObject" Target="embeddings/oleObject65.bin"/><Relationship Id="rId193" Type="http://schemas.openxmlformats.org/officeDocument/2006/relationships/image" Target="media/image101.emf"/><Relationship Id="rId207" Type="http://schemas.openxmlformats.org/officeDocument/2006/relationships/image" Target="media/image112.png"/><Relationship Id="rId228" Type="http://schemas.openxmlformats.org/officeDocument/2006/relationships/chart" Target="charts/chart7.xml"/><Relationship Id="rId249" Type="http://schemas.openxmlformats.org/officeDocument/2006/relationships/oleObject" Target="embeddings/oleObject83.bin"/><Relationship Id="rId414" Type="http://schemas.openxmlformats.org/officeDocument/2006/relationships/image" Target="media/image214.emf"/><Relationship Id="rId435" Type="http://schemas.openxmlformats.org/officeDocument/2006/relationships/oleObject" Target="embeddings/oleObject176.bin"/><Relationship Id="rId13" Type="http://schemas.openxmlformats.org/officeDocument/2006/relationships/header" Target="header6.xml"/><Relationship Id="rId109" Type="http://schemas.openxmlformats.org/officeDocument/2006/relationships/oleObject" Target="embeddings/oleObject34.bin"/><Relationship Id="rId260" Type="http://schemas.openxmlformats.org/officeDocument/2006/relationships/image" Target="media/image137.emf"/><Relationship Id="rId281" Type="http://schemas.openxmlformats.org/officeDocument/2006/relationships/oleObject" Target="embeddings/oleObject99.bin"/><Relationship Id="rId316" Type="http://schemas.openxmlformats.org/officeDocument/2006/relationships/image" Target="media/image165.emf"/><Relationship Id="rId337" Type="http://schemas.openxmlformats.org/officeDocument/2006/relationships/oleObject" Target="embeddings/oleObject127.bin"/><Relationship Id="rId34" Type="http://schemas.openxmlformats.org/officeDocument/2006/relationships/image" Target="media/image17.png"/><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20" Type="http://schemas.openxmlformats.org/officeDocument/2006/relationships/image" Target="media/image64.emf"/><Relationship Id="rId141" Type="http://schemas.openxmlformats.org/officeDocument/2006/relationships/oleObject" Target="embeddings/oleObject50.bin"/><Relationship Id="rId358" Type="http://schemas.openxmlformats.org/officeDocument/2006/relationships/image" Target="media/image186.emf"/><Relationship Id="rId379" Type="http://schemas.openxmlformats.org/officeDocument/2006/relationships/oleObject" Target="embeddings/oleObject148.bin"/><Relationship Id="rId7" Type="http://schemas.openxmlformats.org/officeDocument/2006/relationships/endnotes" Target="endnotes.xml"/><Relationship Id="rId162" Type="http://schemas.openxmlformats.org/officeDocument/2006/relationships/oleObject" Target="embeddings/oleObject60.bin"/><Relationship Id="rId183" Type="http://schemas.openxmlformats.org/officeDocument/2006/relationships/image" Target="media/image96.emf"/><Relationship Id="rId218" Type="http://schemas.openxmlformats.org/officeDocument/2006/relationships/image" Target="media/image123.png"/><Relationship Id="rId239" Type="http://schemas.openxmlformats.org/officeDocument/2006/relationships/header" Target="header13.xml"/><Relationship Id="rId390" Type="http://schemas.openxmlformats.org/officeDocument/2006/relationships/image" Target="media/image202.emf"/><Relationship Id="rId404" Type="http://schemas.openxmlformats.org/officeDocument/2006/relationships/image" Target="media/image209.emf"/><Relationship Id="rId425" Type="http://schemas.openxmlformats.org/officeDocument/2006/relationships/oleObject" Target="embeddings/oleObject171.bin"/><Relationship Id="rId250" Type="http://schemas.openxmlformats.org/officeDocument/2006/relationships/image" Target="media/image132.emf"/><Relationship Id="rId271" Type="http://schemas.openxmlformats.org/officeDocument/2006/relationships/oleObject" Target="embeddings/oleObject94.bin"/><Relationship Id="rId292" Type="http://schemas.openxmlformats.org/officeDocument/2006/relationships/image" Target="media/image153.emf"/><Relationship Id="rId306" Type="http://schemas.openxmlformats.org/officeDocument/2006/relationships/image" Target="media/image160.emf"/><Relationship Id="rId24" Type="http://schemas.openxmlformats.org/officeDocument/2006/relationships/header" Target="header10.xml"/><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31" Type="http://schemas.openxmlformats.org/officeDocument/2006/relationships/oleObject" Target="embeddings/oleObject45.bin"/><Relationship Id="rId327" Type="http://schemas.openxmlformats.org/officeDocument/2006/relationships/oleObject" Target="embeddings/oleObject122.bin"/><Relationship Id="rId348" Type="http://schemas.openxmlformats.org/officeDocument/2006/relationships/image" Target="media/image181.emf"/><Relationship Id="rId369" Type="http://schemas.openxmlformats.org/officeDocument/2006/relationships/oleObject" Target="embeddings/oleObject143.bin"/><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208" Type="http://schemas.openxmlformats.org/officeDocument/2006/relationships/image" Target="media/image113.png"/><Relationship Id="rId229" Type="http://schemas.openxmlformats.org/officeDocument/2006/relationships/chart" Target="charts/chart8.xml"/><Relationship Id="rId380" Type="http://schemas.openxmlformats.org/officeDocument/2006/relationships/image" Target="media/image197.emf"/><Relationship Id="rId415" Type="http://schemas.openxmlformats.org/officeDocument/2006/relationships/oleObject" Target="embeddings/oleObject166.bin"/><Relationship Id="rId436" Type="http://schemas.openxmlformats.org/officeDocument/2006/relationships/image" Target="media/image225.emf"/><Relationship Id="rId240" Type="http://schemas.openxmlformats.org/officeDocument/2006/relationships/image" Target="media/image127.emf"/><Relationship Id="rId261" Type="http://schemas.openxmlformats.org/officeDocument/2006/relationships/oleObject" Target="embeddings/oleObject89.bin"/><Relationship Id="rId14" Type="http://schemas.openxmlformats.org/officeDocument/2006/relationships/header" Target="header7.xml"/><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282" Type="http://schemas.openxmlformats.org/officeDocument/2006/relationships/image" Target="media/image148.emf"/><Relationship Id="rId317" Type="http://schemas.openxmlformats.org/officeDocument/2006/relationships/oleObject" Target="embeddings/oleObject117.bin"/><Relationship Id="rId338" Type="http://schemas.openxmlformats.org/officeDocument/2006/relationships/image" Target="media/image176.emf"/><Relationship Id="rId359" Type="http://schemas.openxmlformats.org/officeDocument/2006/relationships/oleObject" Target="embeddings/oleObject138.bin"/><Relationship Id="rId8" Type="http://schemas.openxmlformats.org/officeDocument/2006/relationships/header" Target="header1.xml"/><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219" Type="http://schemas.openxmlformats.org/officeDocument/2006/relationships/image" Target="media/image124.png"/><Relationship Id="rId370" Type="http://schemas.openxmlformats.org/officeDocument/2006/relationships/image" Target="media/image192.emf"/><Relationship Id="rId391" Type="http://schemas.openxmlformats.org/officeDocument/2006/relationships/oleObject" Target="embeddings/oleObject154.bin"/><Relationship Id="rId405" Type="http://schemas.openxmlformats.org/officeDocument/2006/relationships/oleObject" Target="embeddings/oleObject161.bin"/><Relationship Id="rId426" Type="http://schemas.openxmlformats.org/officeDocument/2006/relationships/image" Target="media/image220.emf"/><Relationship Id="rId230" Type="http://schemas.openxmlformats.org/officeDocument/2006/relationships/chart" Target="charts/chart9.xml"/><Relationship Id="rId251" Type="http://schemas.openxmlformats.org/officeDocument/2006/relationships/oleObject" Target="embeddings/oleObject84.bin"/><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272" Type="http://schemas.openxmlformats.org/officeDocument/2006/relationships/image" Target="media/image143.emf"/><Relationship Id="rId293" Type="http://schemas.openxmlformats.org/officeDocument/2006/relationships/oleObject" Target="embeddings/oleObject105.bin"/><Relationship Id="rId307" Type="http://schemas.openxmlformats.org/officeDocument/2006/relationships/oleObject" Target="embeddings/oleObject112.bin"/><Relationship Id="rId328" Type="http://schemas.openxmlformats.org/officeDocument/2006/relationships/image" Target="media/image171.emf"/><Relationship Id="rId349" Type="http://schemas.openxmlformats.org/officeDocument/2006/relationships/oleObject" Target="embeddings/oleObject13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95" Type="http://schemas.openxmlformats.org/officeDocument/2006/relationships/image" Target="media/image102.emf"/><Relationship Id="rId209" Type="http://schemas.openxmlformats.org/officeDocument/2006/relationships/image" Target="media/image114.png"/><Relationship Id="rId360" Type="http://schemas.openxmlformats.org/officeDocument/2006/relationships/image" Target="media/image187.emf"/><Relationship Id="rId381" Type="http://schemas.openxmlformats.org/officeDocument/2006/relationships/oleObject" Target="embeddings/oleObject149.bin"/><Relationship Id="rId416" Type="http://schemas.openxmlformats.org/officeDocument/2006/relationships/image" Target="media/image215.emf"/><Relationship Id="rId220" Type="http://schemas.openxmlformats.org/officeDocument/2006/relationships/image" Target="media/image125.png"/><Relationship Id="rId241" Type="http://schemas.openxmlformats.org/officeDocument/2006/relationships/oleObject" Target="embeddings/oleObject79.bin"/><Relationship Id="rId437" Type="http://schemas.openxmlformats.org/officeDocument/2006/relationships/oleObject" Target="embeddings/oleObject177.bin"/><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262" Type="http://schemas.openxmlformats.org/officeDocument/2006/relationships/image" Target="media/image138.emf"/><Relationship Id="rId283" Type="http://schemas.openxmlformats.org/officeDocument/2006/relationships/oleObject" Target="embeddings/oleObject100.bin"/><Relationship Id="rId318" Type="http://schemas.openxmlformats.org/officeDocument/2006/relationships/image" Target="media/image166.emf"/><Relationship Id="rId339" Type="http://schemas.openxmlformats.org/officeDocument/2006/relationships/oleObject" Target="embeddings/oleObject128.bin"/><Relationship Id="rId78" Type="http://schemas.openxmlformats.org/officeDocument/2006/relationships/image" Target="media/image4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64" Type="http://schemas.openxmlformats.org/officeDocument/2006/relationships/oleObject" Target="embeddings/oleObject61.bin"/><Relationship Id="rId185" Type="http://schemas.openxmlformats.org/officeDocument/2006/relationships/image" Target="media/image97.emf"/><Relationship Id="rId350" Type="http://schemas.openxmlformats.org/officeDocument/2006/relationships/image" Target="media/image182.emf"/><Relationship Id="rId371" Type="http://schemas.openxmlformats.org/officeDocument/2006/relationships/oleObject" Target="embeddings/oleObject144.bin"/><Relationship Id="rId406" Type="http://schemas.openxmlformats.org/officeDocument/2006/relationships/image" Target="media/image210.emf"/><Relationship Id="rId9" Type="http://schemas.openxmlformats.org/officeDocument/2006/relationships/header" Target="header2.xml"/><Relationship Id="rId210" Type="http://schemas.openxmlformats.org/officeDocument/2006/relationships/image" Target="media/image115.png"/><Relationship Id="rId392" Type="http://schemas.openxmlformats.org/officeDocument/2006/relationships/image" Target="media/image203.emf"/><Relationship Id="rId427" Type="http://schemas.openxmlformats.org/officeDocument/2006/relationships/oleObject" Target="embeddings/oleObject172.bin"/><Relationship Id="rId26" Type="http://schemas.openxmlformats.org/officeDocument/2006/relationships/image" Target="media/image9.png"/><Relationship Id="rId231" Type="http://schemas.openxmlformats.org/officeDocument/2006/relationships/chart" Target="charts/chart10.xml"/><Relationship Id="rId252" Type="http://schemas.openxmlformats.org/officeDocument/2006/relationships/image" Target="media/image133.emf"/><Relationship Id="rId273" Type="http://schemas.openxmlformats.org/officeDocument/2006/relationships/oleObject" Target="embeddings/oleObject95.bin"/><Relationship Id="rId294" Type="http://schemas.openxmlformats.org/officeDocument/2006/relationships/image" Target="media/image154.emf"/><Relationship Id="rId308" Type="http://schemas.openxmlformats.org/officeDocument/2006/relationships/image" Target="media/image161.emf"/><Relationship Id="rId329" Type="http://schemas.openxmlformats.org/officeDocument/2006/relationships/oleObject" Target="embeddings/oleObject123.bin"/><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340" Type="http://schemas.openxmlformats.org/officeDocument/2006/relationships/image" Target="media/image177.emf"/><Relationship Id="rId361" Type="http://schemas.openxmlformats.org/officeDocument/2006/relationships/oleObject" Target="embeddings/oleObject139.bin"/><Relationship Id="rId196" Type="http://schemas.openxmlformats.org/officeDocument/2006/relationships/oleObject" Target="embeddings/oleObject77.bin"/><Relationship Id="rId200" Type="http://schemas.openxmlformats.org/officeDocument/2006/relationships/image" Target="media/image105.png"/><Relationship Id="rId382" Type="http://schemas.openxmlformats.org/officeDocument/2006/relationships/image" Target="media/image198.emf"/><Relationship Id="rId417" Type="http://schemas.openxmlformats.org/officeDocument/2006/relationships/oleObject" Target="embeddings/oleObject167.bin"/><Relationship Id="rId438" Type="http://schemas.openxmlformats.org/officeDocument/2006/relationships/image" Target="media/image226.emf"/><Relationship Id="rId16" Type="http://schemas.openxmlformats.org/officeDocument/2006/relationships/image" Target="media/image1.jpeg"/><Relationship Id="rId221" Type="http://schemas.openxmlformats.org/officeDocument/2006/relationships/image" Target="media/image126.png"/><Relationship Id="rId242" Type="http://schemas.openxmlformats.org/officeDocument/2006/relationships/image" Target="media/image128.emf"/><Relationship Id="rId263" Type="http://schemas.openxmlformats.org/officeDocument/2006/relationships/oleObject" Target="embeddings/oleObject90.bin"/><Relationship Id="rId284" Type="http://schemas.openxmlformats.org/officeDocument/2006/relationships/image" Target="media/image149.emf"/><Relationship Id="rId319" Type="http://schemas.openxmlformats.org/officeDocument/2006/relationships/oleObject" Target="embeddings/oleObject118.bin"/><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330" Type="http://schemas.openxmlformats.org/officeDocument/2006/relationships/image" Target="media/image172.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351" Type="http://schemas.openxmlformats.org/officeDocument/2006/relationships/oleObject" Target="embeddings/oleObject134.bin"/><Relationship Id="rId372" Type="http://schemas.openxmlformats.org/officeDocument/2006/relationships/image" Target="media/image193.emf"/><Relationship Id="rId393" Type="http://schemas.openxmlformats.org/officeDocument/2006/relationships/oleObject" Target="embeddings/oleObject155.bin"/><Relationship Id="rId407" Type="http://schemas.openxmlformats.org/officeDocument/2006/relationships/oleObject" Target="embeddings/oleObject162.bin"/><Relationship Id="rId428" Type="http://schemas.openxmlformats.org/officeDocument/2006/relationships/image" Target="media/image221.emf"/><Relationship Id="rId211" Type="http://schemas.openxmlformats.org/officeDocument/2006/relationships/image" Target="media/image116.png"/><Relationship Id="rId232" Type="http://schemas.openxmlformats.org/officeDocument/2006/relationships/chart" Target="charts/chart11.xml"/><Relationship Id="rId253" Type="http://schemas.openxmlformats.org/officeDocument/2006/relationships/oleObject" Target="embeddings/oleObject85.bin"/><Relationship Id="rId274" Type="http://schemas.openxmlformats.org/officeDocument/2006/relationships/image" Target="media/image144.emf"/><Relationship Id="rId295" Type="http://schemas.openxmlformats.org/officeDocument/2006/relationships/oleObject" Target="embeddings/oleObject106.bin"/><Relationship Id="rId309" Type="http://schemas.openxmlformats.org/officeDocument/2006/relationships/oleObject" Target="embeddings/oleObject113.bin"/><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320" Type="http://schemas.openxmlformats.org/officeDocument/2006/relationships/image" Target="media/image167.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341" Type="http://schemas.openxmlformats.org/officeDocument/2006/relationships/oleObject" Target="embeddings/oleObject129.bin"/><Relationship Id="rId362" Type="http://schemas.openxmlformats.org/officeDocument/2006/relationships/image" Target="media/image188.emf"/><Relationship Id="rId383" Type="http://schemas.openxmlformats.org/officeDocument/2006/relationships/oleObject" Target="embeddings/oleObject150.bin"/><Relationship Id="rId418" Type="http://schemas.openxmlformats.org/officeDocument/2006/relationships/image" Target="media/image216.emf"/><Relationship Id="rId439" Type="http://schemas.openxmlformats.org/officeDocument/2006/relationships/oleObject" Target="embeddings/oleObject178.bin"/><Relationship Id="rId201" Type="http://schemas.openxmlformats.org/officeDocument/2006/relationships/image" Target="media/image106.png"/><Relationship Id="rId222" Type="http://schemas.openxmlformats.org/officeDocument/2006/relationships/chart" Target="charts/chart1.xml"/><Relationship Id="rId243" Type="http://schemas.openxmlformats.org/officeDocument/2006/relationships/oleObject" Target="embeddings/oleObject80.bin"/><Relationship Id="rId264" Type="http://schemas.openxmlformats.org/officeDocument/2006/relationships/image" Target="media/image139.emf"/><Relationship Id="rId285" Type="http://schemas.openxmlformats.org/officeDocument/2006/relationships/oleObject" Target="embeddings/oleObject101.bin"/><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 Id="rId310" Type="http://schemas.openxmlformats.org/officeDocument/2006/relationships/image" Target="media/image162.emf"/><Relationship Id="rId70" Type="http://schemas.openxmlformats.org/officeDocument/2006/relationships/image" Target="media/image37.emf"/><Relationship Id="rId91" Type="http://schemas.openxmlformats.org/officeDocument/2006/relationships/oleObject" Target="embeddings/oleObject25.bin"/><Relationship Id="rId145" Type="http://schemas.openxmlformats.org/officeDocument/2006/relationships/oleObject" Target="embeddings/oleObject52.bin"/><Relationship Id="rId166" Type="http://schemas.openxmlformats.org/officeDocument/2006/relationships/oleObject" Target="embeddings/oleObject62.bin"/><Relationship Id="rId187" Type="http://schemas.openxmlformats.org/officeDocument/2006/relationships/image" Target="media/image98.emf"/><Relationship Id="rId331" Type="http://schemas.openxmlformats.org/officeDocument/2006/relationships/oleObject" Target="embeddings/oleObject124.bin"/><Relationship Id="rId352" Type="http://schemas.openxmlformats.org/officeDocument/2006/relationships/image" Target="media/image183.emf"/><Relationship Id="rId373" Type="http://schemas.openxmlformats.org/officeDocument/2006/relationships/oleObject" Target="embeddings/oleObject145.bin"/><Relationship Id="rId394" Type="http://schemas.openxmlformats.org/officeDocument/2006/relationships/image" Target="media/image204.emf"/><Relationship Id="rId408" Type="http://schemas.openxmlformats.org/officeDocument/2006/relationships/image" Target="media/image211.emf"/><Relationship Id="rId429" Type="http://schemas.openxmlformats.org/officeDocument/2006/relationships/oleObject" Target="embeddings/oleObject173.bin"/><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chart" Target="charts/chart12.xml"/><Relationship Id="rId254" Type="http://schemas.openxmlformats.org/officeDocument/2006/relationships/image" Target="media/image134.emf"/><Relationship Id="rId440" Type="http://schemas.openxmlformats.org/officeDocument/2006/relationships/header" Target="header14.xml"/><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275" Type="http://schemas.openxmlformats.org/officeDocument/2006/relationships/oleObject" Target="embeddings/oleObject96.bin"/><Relationship Id="rId296" Type="http://schemas.openxmlformats.org/officeDocument/2006/relationships/image" Target="media/image155.emf"/><Relationship Id="rId300" Type="http://schemas.openxmlformats.org/officeDocument/2006/relationships/image" Target="media/image157.emf"/><Relationship Id="rId60" Type="http://schemas.openxmlformats.org/officeDocument/2006/relationships/image" Target="media/image32.emf"/><Relationship Id="rId81" Type="http://schemas.openxmlformats.org/officeDocument/2006/relationships/oleObject" Target="embeddings/oleObject22.bin"/><Relationship Id="rId135" Type="http://schemas.openxmlformats.org/officeDocument/2006/relationships/oleObject" Target="embeddings/oleObject47.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321" Type="http://schemas.openxmlformats.org/officeDocument/2006/relationships/oleObject" Target="embeddings/oleObject119.bin"/><Relationship Id="rId342" Type="http://schemas.openxmlformats.org/officeDocument/2006/relationships/image" Target="media/image178.emf"/><Relationship Id="rId363" Type="http://schemas.openxmlformats.org/officeDocument/2006/relationships/oleObject" Target="embeddings/oleObject140.bin"/><Relationship Id="rId384" Type="http://schemas.openxmlformats.org/officeDocument/2006/relationships/image" Target="media/image199.emf"/><Relationship Id="rId419" Type="http://schemas.openxmlformats.org/officeDocument/2006/relationships/oleObject" Target="embeddings/oleObject168.bin"/><Relationship Id="rId202" Type="http://schemas.openxmlformats.org/officeDocument/2006/relationships/image" Target="media/image107.png"/><Relationship Id="rId223" Type="http://schemas.openxmlformats.org/officeDocument/2006/relationships/chart" Target="charts/chart2.xml"/><Relationship Id="rId244" Type="http://schemas.openxmlformats.org/officeDocument/2006/relationships/image" Target="media/image129.emf"/><Relationship Id="rId430" Type="http://schemas.openxmlformats.org/officeDocument/2006/relationships/image" Target="media/image222.emf"/><Relationship Id="rId18" Type="http://schemas.openxmlformats.org/officeDocument/2006/relationships/image" Target="media/image3.png"/><Relationship Id="rId39" Type="http://schemas.openxmlformats.org/officeDocument/2006/relationships/oleObject" Target="embeddings/oleObject1.bin"/><Relationship Id="rId265" Type="http://schemas.openxmlformats.org/officeDocument/2006/relationships/oleObject" Target="embeddings/oleObject91.bin"/><Relationship Id="rId286" Type="http://schemas.openxmlformats.org/officeDocument/2006/relationships/image" Target="media/image150.emf"/><Relationship Id="rId50" Type="http://schemas.openxmlformats.org/officeDocument/2006/relationships/image" Target="media/image27.emf"/><Relationship Id="rId104" Type="http://schemas.openxmlformats.org/officeDocument/2006/relationships/image" Target="media/image56.emf"/><Relationship Id="rId125" Type="http://schemas.openxmlformats.org/officeDocument/2006/relationships/oleObject" Target="embeddings/oleObject42.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311" Type="http://schemas.openxmlformats.org/officeDocument/2006/relationships/oleObject" Target="embeddings/oleObject114.bin"/><Relationship Id="rId332" Type="http://schemas.openxmlformats.org/officeDocument/2006/relationships/image" Target="media/image173.emf"/><Relationship Id="rId353" Type="http://schemas.openxmlformats.org/officeDocument/2006/relationships/oleObject" Target="embeddings/oleObject135.bin"/><Relationship Id="rId374" Type="http://schemas.openxmlformats.org/officeDocument/2006/relationships/image" Target="media/image194.emf"/><Relationship Id="rId395" Type="http://schemas.openxmlformats.org/officeDocument/2006/relationships/oleObject" Target="embeddings/oleObject156.bin"/><Relationship Id="rId409" Type="http://schemas.openxmlformats.org/officeDocument/2006/relationships/oleObject" Target="embeddings/oleObject163.bin"/><Relationship Id="rId71" Type="http://schemas.openxmlformats.org/officeDocument/2006/relationships/oleObject" Target="embeddings/oleObject17.bin"/><Relationship Id="rId92" Type="http://schemas.openxmlformats.org/officeDocument/2006/relationships/image" Target="media/image50.emf"/><Relationship Id="rId213" Type="http://schemas.openxmlformats.org/officeDocument/2006/relationships/image" Target="media/image118.png"/><Relationship Id="rId234" Type="http://schemas.openxmlformats.org/officeDocument/2006/relationships/chart" Target="charts/chart13.xml"/><Relationship Id="rId420" Type="http://schemas.openxmlformats.org/officeDocument/2006/relationships/image" Target="media/image217.emf"/><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oleObject" Target="embeddings/oleObject86.bin"/><Relationship Id="rId276" Type="http://schemas.openxmlformats.org/officeDocument/2006/relationships/image" Target="media/image145.emf"/><Relationship Id="rId297" Type="http://schemas.openxmlformats.org/officeDocument/2006/relationships/oleObject" Target="embeddings/oleObject107.bin"/><Relationship Id="rId441" Type="http://schemas.openxmlformats.org/officeDocument/2006/relationships/header" Target="header15.xml"/><Relationship Id="rId40" Type="http://schemas.openxmlformats.org/officeDocument/2006/relationships/image" Target="media/image22.emf"/><Relationship Id="rId115" Type="http://schemas.openxmlformats.org/officeDocument/2006/relationships/oleObject" Target="embeddings/oleObject37.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301" Type="http://schemas.openxmlformats.org/officeDocument/2006/relationships/oleObject" Target="embeddings/oleObject109.bin"/><Relationship Id="rId322" Type="http://schemas.openxmlformats.org/officeDocument/2006/relationships/image" Target="media/image168.emf"/><Relationship Id="rId343" Type="http://schemas.openxmlformats.org/officeDocument/2006/relationships/oleObject" Target="embeddings/oleObject130.bin"/><Relationship Id="rId364" Type="http://schemas.openxmlformats.org/officeDocument/2006/relationships/image" Target="media/image189.emf"/><Relationship Id="rId61" Type="http://schemas.openxmlformats.org/officeDocument/2006/relationships/oleObject" Target="embeddings/oleObject12.bin"/><Relationship Id="rId82" Type="http://schemas.openxmlformats.org/officeDocument/2006/relationships/image" Target="media/image43.emf"/><Relationship Id="rId199" Type="http://schemas.openxmlformats.org/officeDocument/2006/relationships/image" Target="media/image104.png"/><Relationship Id="rId203" Type="http://schemas.openxmlformats.org/officeDocument/2006/relationships/image" Target="media/image108.png"/><Relationship Id="rId385" Type="http://schemas.openxmlformats.org/officeDocument/2006/relationships/oleObject" Target="embeddings/oleObject151.bin"/><Relationship Id="rId19" Type="http://schemas.openxmlformats.org/officeDocument/2006/relationships/header" Target="header9.xml"/><Relationship Id="rId224" Type="http://schemas.openxmlformats.org/officeDocument/2006/relationships/chart" Target="charts/chart3.xml"/><Relationship Id="rId245" Type="http://schemas.openxmlformats.org/officeDocument/2006/relationships/oleObject" Target="embeddings/oleObject81.bin"/><Relationship Id="rId266" Type="http://schemas.openxmlformats.org/officeDocument/2006/relationships/image" Target="media/image140.emf"/><Relationship Id="rId287" Type="http://schemas.openxmlformats.org/officeDocument/2006/relationships/oleObject" Target="embeddings/oleObject102.bin"/><Relationship Id="rId410" Type="http://schemas.openxmlformats.org/officeDocument/2006/relationships/image" Target="media/image212.emf"/><Relationship Id="rId431" Type="http://schemas.openxmlformats.org/officeDocument/2006/relationships/oleObject" Target="embeddings/oleObject174.bin"/><Relationship Id="rId30" Type="http://schemas.openxmlformats.org/officeDocument/2006/relationships/image" Target="media/image13.png"/><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312" Type="http://schemas.openxmlformats.org/officeDocument/2006/relationships/image" Target="media/image163.emf"/><Relationship Id="rId333" Type="http://schemas.openxmlformats.org/officeDocument/2006/relationships/oleObject" Target="embeddings/oleObject125.bin"/><Relationship Id="rId354" Type="http://schemas.openxmlformats.org/officeDocument/2006/relationships/image" Target="media/image184.emf"/><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189" Type="http://schemas.openxmlformats.org/officeDocument/2006/relationships/image" Target="media/image99.emf"/><Relationship Id="rId375" Type="http://schemas.openxmlformats.org/officeDocument/2006/relationships/oleObject" Target="embeddings/oleObject146.bin"/><Relationship Id="rId396" Type="http://schemas.openxmlformats.org/officeDocument/2006/relationships/image" Target="media/image205.emf"/><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chart" Target="charts/chart14.xml"/><Relationship Id="rId256" Type="http://schemas.openxmlformats.org/officeDocument/2006/relationships/image" Target="media/image135.emf"/><Relationship Id="rId277" Type="http://schemas.openxmlformats.org/officeDocument/2006/relationships/oleObject" Target="embeddings/oleObject97.bin"/><Relationship Id="rId298" Type="http://schemas.openxmlformats.org/officeDocument/2006/relationships/image" Target="media/image156.emf"/><Relationship Id="rId400" Type="http://schemas.openxmlformats.org/officeDocument/2006/relationships/image" Target="media/image207.emf"/><Relationship Id="rId421" Type="http://schemas.openxmlformats.org/officeDocument/2006/relationships/oleObject" Target="embeddings/oleObject169.bin"/><Relationship Id="rId442" Type="http://schemas.openxmlformats.org/officeDocument/2006/relationships/fontTable" Target="fontTable.xml"/><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302" Type="http://schemas.openxmlformats.org/officeDocument/2006/relationships/image" Target="media/image158.emf"/><Relationship Id="rId323" Type="http://schemas.openxmlformats.org/officeDocument/2006/relationships/oleObject" Target="embeddings/oleObject120.bin"/><Relationship Id="rId344" Type="http://schemas.openxmlformats.org/officeDocument/2006/relationships/image" Target="media/image179.emf"/><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179" Type="http://schemas.openxmlformats.org/officeDocument/2006/relationships/image" Target="media/image94.emf"/><Relationship Id="rId365" Type="http://schemas.openxmlformats.org/officeDocument/2006/relationships/oleObject" Target="embeddings/oleObject141.bin"/><Relationship Id="rId386" Type="http://schemas.openxmlformats.org/officeDocument/2006/relationships/image" Target="media/image200.emf"/><Relationship Id="rId190" Type="http://schemas.openxmlformats.org/officeDocument/2006/relationships/oleObject" Target="embeddings/oleObject74.bin"/><Relationship Id="rId204" Type="http://schemas.openxmlformats.org/officeDocument/2006/relationships/image" Target="media/image109.png"/><Relationship Id="rId225" Type="http://schemas.openxmlformats.org/officeDocument/2006/relationships/chart" Target="charts/chart4.xml"/><Relationship Id="rId246" Type="http://schemas.openxmlformats.org/officeDocument/2006/relationships/image" Target="media/image130.emf"/><Relationship Id="rId267" Type="http://schemas.openxmlformats.org/officeDocument/2006/relationships/oleObject" Target="embeddings/oleObject92.bin"/><Relationship Id="rId288" Type="http://schemas.openxmlformats.org/officeDocument/2006/relationships/image" Target="media/image151.emf"/><Relationship Id="rId411" Type="http://schemas.openxmlformats.org/officeDocument/2006/relationships/oleObject" Target="embeddings/oleObject164.bin"/><Relationship Id="rId432" Type="http://schemas.openxmlformats.org/officeDocument/2006/relationships/image" Target="media/image223.emf"/><Relationship Id="rId106" Type="http://schemas.openxmlformats.org/officeDocument/2006/relationships/image" Target="media/image57.emf"/><Relationship Id="rId127" Type="http://schemas.openxmlformats.org/officeDocument/2006/relationships/oleObject" Target="embeddings/oleObject43.bin"/><Relationship Id="rId313" Type="http://schemas.openxmlformats.org/officeDocument/2006/relationships/oleObject" Target="embeddings/oleObject115.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94" Type="http://schemas.openxmlformats.org/officeDocument/2006/relationships/image" Target="media/image51.emf"/><Relationship Id="rId148" Type="http://schemas.openxmlformats.org/officeDocument/2006/relationships/image" Target="media/image78.emf"/><Relationship Id="rId169" Type="http://schemas.openxmlformats.org/officeDocument/2006/relationships/image" Target="media/image89.emf"/><Relationship Id="rId334" Type="http://schemas.openxmlformats.org/officeDocument/2006/relationships/image" Target="media/image174.emf"/><Relationship Id="rId355" Type="http://schemas.openxmlformats.org/officeDocument/2006/relationships/oleObject" Target="embeddings/oleObject136.bin"/><Relationship Id="rId376" Type="http://schemas.openxmlformats.org/officeDocument/2006/relationships/image" Target="media/image195.emf"/><Relationship Id="rId397" Type="http://schemas.openxmlformats.org/officeDocument/2006/relationships/oleObject" Target="embeddings/oleObject157.bin"/><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20.png"/><Relationship Id="rId236" Type="http://schemas.openxmlformats.org/officeDocument/2006/relationships/chart" Target="charts/chart15.xml"/><Relationship Id="rId257" Type="http://schemas.openxmlformats.org/officeDocument/2006/relationships/oleObject" Target="embeddings/oleObject87.bin"/><Relationship Id="rId278" Type="http://schemas.openxmlformats.org/officeDocument/2006/relationships/image" Target="media/image146.emf"/><Relationship Id="rId401" Type="http://schemas.openxmlformats.org/officeDocument/2006/relationships/oleObject" Target="embeddings/oleObject159.bin"/><Relationship Id="rId422" Type="http://schemas.openxmlformats.org/officeDocument/2006/relationships/image" Target="media/image218.emf"/><Relationship Id="rId443" Type="http://schemas.openxmlformats.org/officeDocument/2006/relationships/theme" Target="theme/theme1.xml"/><Relationship Id="rId303" Type="http://schemas.openxmlformats.org/officeDocument/2006/relationships/oleObject" Target="embeddings/oleObject110.bin"/><Relationship Id="rId42" Type="http://schemas.openxmlformats.org/officeDocument/2006/relationships/image" Target="media/image23.emf"/><Relationship Id="rId84" Type="http://schemas.openxmlformats.org/officeDocument/2006/relationships/image" Target="media/image44.png"/><Relationship Id="rId138" Type="http://schemas.openxmlformats.org/officeDocument/2006/relationships/image" Target="media/image73.emf"/><Relationship Id="rId345" Type="http://schemas.openxmlformats.org/officeDocument/2006/relationships/oleObject" Target="embeddings/oleObject131.bin"/><Relationship Id="rId387" Type="http://schemas.openxmlformats.org/officeDocument/2006/relationships/oleObject" Target="embeddings/oleObject152.bin"/><Relationship Id="rId191" Type="http://schemas.openxmlformats.org/officeDocument/2006/relationships/image" Target="media/image100.emf"/><Relationship Id="rId205" Type="http://schemas.openxmlformats.org/officeDocument/2006/relationships/image" Target="media/image110.png"/><Relationship Id="rId247" Type="http://schemas.openxmlformats.org/officeDocument/2006/relationships/oleObject" Target="embeddings/oleObject82.bin"/><Relationship Id="rId412" Type="http://schemas.openxmlformats.org/officeDocument/2006/relationships/image" Target="media/image213.emf"/><Relationship Id="rId107" Type="http://schemas.openxmlformats.org/officeDocument/2006/relationships/oleObject" Target="embeddings/oleObject33.bin"/><Relationship Id="rId289" Type="http://schemas.openxmlformats.org/officeDocument/2006/relationships/oleObject" Target="embeddings/oleObject103.bin"/><Relationship Id="rId11" Type="http://schemas.openxmlformats.org/officeDocument/2006/relationships/header" Target="header4.xml"/><Relationship Id="rId53" Type="http://schemas.openxmlformats.org/officeDocument/2006/relationships/oleObject" Target="embeddings/oleObject8.bin"/><Relationship Id="rId149" Type="http://schemas.openxmlformats.org/officeDocument/2006/relationships/oleObject" Target="embeddings/oleObject54.bin"/><Relationship Id="rId314" Type="http://schemas.openxmlformats.org/officeDocument/2006/relationships/image" Target="media/image164.emf"/><Relationship Id="rId356" Type="http://schemas.openxmlformats.org/officeDocument/2006/relationships/image" Target="media/image185.emf"/><Relationship Id="rId398" Type="http://schemas.openxmlformats.org/officeDocument/2006/relationships/image" Target="media/image206.emf"/><Relationship Id="rId95" Type="http://schemas.openxmlformats.org/officeDocument/2006/relationships/oleObject" Target="embeddings/oleObject27.bin"/><Relationship Id="rId160" Type="http://schemas.openxmlformats.org/officeDocument/2006/relationships/oleObject" Target="embeddings/oleObject59.bin"/><Relationship Id="rId216" Type="http://schemas.openxmlformats.org/officeDocument/2006/relationships/image" Target="media/image121.png"/><Relationship Id="rId423" Type="http://schemas.openxmlformats.org/officeDocument/2006/relationships/oleObject" Target="embeddings/oleObject170.bin"/><Relationship Id="rId258" Type="http://schemas.openxmlformats.org/officeDocument/2006/relationships/image" Target="media/image136.emf"/><Relationship Id="rId22" Type="http://schemas.openxmlformats.org/officeDocument/2006/relationships/image" Target="media/image6.png"/><Relationship Id="rId64" Type="http://schemas.openxmlformats.org/officeDocument/2006/relationships/image" Target="media/image34.emf"/><Relationship Id="rId118" Type="http://schemas.openxmlformats.org/officeDocument/2006/relationships/image" Target="media/image63.emf"/><Relationship Id="rId325" Type="http://schemas.openxmlformats.org/officeDocument/2006/relationships/oleObject" Target="embeddings/oleObject121.bin"/><Relationship Id="rId367" Type="http://schemas.openxmlformats.org/officeDocument/2006/relationships/oleObject" Target="embeddings/oleObject142.bin"/><Relationship Id="rId171" Type="http://schemas.openxmlformats.org/officeDocument/2006/relationships/image" Target="media/image90.emf"/><Relationship Id="rId227" Type="http://schemas.openxmlformats.org/officeDocument/2006/relationships/chart" Target="charts/chart6.xml"/><Relationship Id="rId269" Type="http://schemas.openxmlformats.org/officeDocument/2006/relationships/oleObject" Target="embeddings/oleObject93.bin"/><Relationship Id="rId434" Type="http://schemas.openxmlformats.org/officeDocument/2006/relationships/image" Target="media/image224.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effectLst/>
              </a:rPr>
              <a:t>Process time required to complete the Document Query </a:t>
            </a:r>
            <a:br>
              <a:rPr lang="en-US" sz="1200" b="0" i="0" u="none" strike="noStrike" baseline="0">
                <a:effectLst/>
              </a:rPr>
            </a:br>
            <a:r>
              <a:rPr lang="en-US" sz="1200">
                <a:effectLst/>
              </a:rPr>
              <a:t>compared between minimum keywords and maximum keyword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95.48902520000001</c:v>
                </c:pt>
                <c:pt idx="1">
                  <c:v>294.89255250000002</c:v>
                </c:pt>
                <c:pt idx="2">
                  <c:v>303.00812669999999</c:v>
                </c:pt>
                <c:pt idx="3">
                  <c:v>295.32568670000001</c:v>
                </c:pt>
                <c:pt idx="4">
                  <c:v>304.44729530000001</c:v>
                </c:pt>
                <c:pt idx="5">
                  <c:v>314.55403669999998</c:v>
                </c:pt>
                <c:pt idx="6">
                  <c:v>304.53769439999996</c:v>
                </c:pt>
                <c:pt idx="7">
                  <c:v>292.65902240000003</c:v>
                </c:pt>
                <c:pt idx="8">
                  <c:v>288.95786229999999</c:v>
                </c:pt>
                <c:pt idx="9">
                  <c:v>295.45835600000004</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018046610000017</c:v>
                </c:pt>
                <c:pt idx="1">
                  <c:v>9.2284480779000013</c:v>
                </c:pt>
                <c:pt idx="2">
                  <c:v>9.8162304421000002</c:v>
                </c:pt>
                <c:pt idx="3">
                  <c:v>10.6727721233</c:v>
                </c:pt>
                <c:pt idx="4">
                  <c:v>14.336818813200001</c:v>
                </c:pt>
                <c:pt idx="5">
                  <c:v>8.1259327882999983</c:v>
                </c:pt>
                <c:pt idx="6">
                  <c:v>7.6494043293000002</c:v>
                </c:pt>
                <c:pt idx="7">
                  <c:v>8.6523090477999993</c:v>
                </c:pt>
                <c:pt idx="8">
                  <c:v>10.58575796</c:v>
                </c:pt>
                <c:pt idx="9">
                  <c:v>12.3790150164</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3484029450000001</c:v>
                </c:pt>
                <c:pt idx="1">
                  <c:v>8.952380143300001</c:v>
                </c:pt>
                <c:pt idx="2">
                  <c:v>9.8641851915000007</c:v>
                </c:pt>
                <c:pt idx="3">
                  <c:v>10.4318033548</c:v>
                </c:pt>
                <c:pt idx="4">
                  <c:v>13.381137331300001</c:v>
                </c:pt>
                <c:pt idx="5">
                  <c:v>8.322045579000001</c:v>
                </c:pt>
                <c:pt idx="6">
                  <c:v>7.9767333774999996</c:v>
                </c:pt>
                <c:pt idx="7">
                  <c:v>8.762438919200001</c:v>
                </c:pt>
                <c:pt idx="8">
                  <c:v>10.816571869299999</c:v>
                </c:pt>
                <c:pt idx="9">
                  <c:v>11.464862574</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723720691000015</c:v>
                </c:pt>
                <c:pt idx="1">
                  <c:v>9.2493034637000004</c:v>
                </c:pt>
                <c:pt idx="2">
                  <c:v>9.8626611868999987</c:v>
                </c:pt>
                <c:pt idx="3">
                  <c:v>10.318016310499999</c:v>
                </c:pt>
                <c:pt idx="4">
                  <c:v>14.355729951800001</c:v>
                </c:pt>
                <c:pt idx="5">
                  <c:v>8.1620924664000007</c:v>
                </c:pt>
                <c:pt idx="6">
                  <c:v>7.8101462569999995</c:v>
                </c:pt>
                <c:pt idx="7">
                  <c:v>8.6777156119999983</c:v>
                </c:pt>
                <c:pt idx="8">
                  <c:v>10.7791432674</c:v>
                </c:pt>
                <c:pt idx="9">
                  <c:v>12.248380467800001</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6874327329999996</c:v>
                </c:pt>
                <c:pt idx="1">
                  <c:v>8.6853905313000013</c:v>
                </c:pt>
                <c:pt idx="2">
                  <c:v>9.6164533297000006</c:v>
                </c:pt>
                <c:pt idx="3">
                  <c:v>10.2883406424</c:v>
                </c:pt>
                <c:pt idx="4">
                  <c:v>13.181023819999998</c:v>
                </c:pt>
                <c:pt idx="5">
                  <c:v>8.0106777058999992</c:v>
                </c:pt>
                <c:pt idx="6">
                  <c:v>7.4677190295000004</c:v>
                </c:pt>
                <c:pt idx="7">
                  <c:v>8.7308154358000003</c:v>
                </c:pt>
                <c:pt idx="8">
                  <c:v>10.4165348364</c:v>
                </c:pt>
                <c:pt idx="9">
                  <c:v>11.121736582</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808626884000002</c:v>
                </c:pt>
                <c:pt idx="1">
                  <c:v>9.2225320459000013</c:v>
                </c:pt>
                <c:pt idx="2">
                  <c:v>10.539896281299999</c:v>
                </c:pt>
                <c:pt idx="3">
                  <c:v>9.2537619603000003</c:v>
                </c:pt>
                <c:pt idx="4">
                  <c:v>13.105574910000001</c:v>
                </c:pt>
                <c:pt idx="5">
                  <c:v>8.0616541400999999</c:v>
                </c:pt>
                <c:pt idx="6">
                  <c:v>7.4854704582</c:v>
                </c:pt>
                <c:pt idx="7">
                  <c:v>8.4873611662999995</c:v>
                </c:pt>
                <c:pt idx="8">
                  <c:v>10.6031005804</c:v>
                </c:pt>
                <c:pt idx="9">
                  <c:v>11.272667154199999</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740023867428571</c:v>
                </c:pt>
                <c:pt idx="1">
                  <c:v>8.2235397502428587</c:v>
                </c:pt>
                <c:pt idx="2">
                  <c:v>11.370839049671428</c:v>
                </c:pt>
                <c:pt idx="3">
                  <c:v>12.646847482071427</c:v>
                </c:pt>
                <c:pt idx="4">
                  <c:v>14.889058350085717</c:v>
                </c:pt>
                <c:pt idx="5">
                  <c:v>7.5066609328857146</c:v>
                </c:pt>
                <c:pt idx="6">
                  <c:v>8.7500327001857148</c:v>
                </c:pt>
                <c:pt idx="7">
                  <c:v>10.885550282200001</c:v>
                </c:pt>
                <c:pt idx="8">
                  <c:v>12.661883256099999</c:v>
                </c:pt>
                <c:pt idx="9">
                  <c:v>15.946958783128574</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498126395833346</c:v>
                </c:pt>
                <c:pt idx="1">
                  <c:v>8.8807644325833337</c:v>
                </c:pt>
                <c:pt idx="2">
                  <c:v>8.7680674888666665</c:v>
                </c:pt>
                <c:pt idx="3">
                  <c:v>10.983356703449999</c:v>
                </c:pt>
                <c:pt idx="4">
                  <c:v>12.517553272116666</c:v>
                </c:pt>
                <c:pt idx="5">
                  <c:v>8.2376556828333332</c:v>
                </c:pt>
                <c:pt idx="6">
                  <c:v>6.9859958994666655</c:v>
                </c:pt>
                <c:pt idx="7">
                  <c:v>9.3397582659166662</c:v>
                </c:pt>
                <c:pt idx="8">
                  <c:v>11.920399005950001</c:v>
                </c:pt>
                <c:pt idx="9">
                  <c:v>12.835320975733332</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18175019300001</c:v>
                </c:pt>
                <c:pt idx="1">
                  <c:v>9.0676108524200014</c:v>
                </c:pt>
                <c:pt idx="2">
                  <c:v>9.9398852863000009</c:v>
                </c:pt>
                <c:pt idx="3">
                  <c:v>10.19293887826</c:v>
                </c:pt>
                <c:pt idx="4">
                  <c:v>13.672056965260001</c:v>
                </c:pt>
                <c:pt idx="5">
                  <c:v>8.1364805359400005</c:v>
                </c:pt>
                <c:pt idx="6">
                  <c:v>7.6778946903000005</c:v>
                </c:pt>
                <c:pt idx="7">
                  <c:v>8.6621280362199986</c:v>
                </c:pt>
                <c:pt idx="8">
                  <c:v>10.6402217027</c:v>
                </c:pt>
                <c:pt idx="9">
                  <c:v>11.697332358880001</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between </a:t>
            </a:r>
            <a:br>
              <a:rPr lang="en-US" sz="1400" b="0" i="0" u="none" strike="noStrike" baseline="0">
                <a:effectLst/>
              </a:rPr>
            </a:br>
            <a:r>
              <a:rPr lang="en-US" sz="1400" b="0" i="0" u="none" strike="noStrike" baseline="0">
                <a:effectLst/>
              </a:rPr>
              <a:t>trigger the Document Register function, </a:t>
            </a:r>
            <a:br>
              <a:rPr lang="th-TH" sz="1400" b="0" i="0" u="none" strike="noStrike" baseline="0">
                <a:effectLst/>
              </a:rPr>
            </a:br>
            <a:r>
              <a:rPr lang="en-US" sz="1400" b="0" i="0" u="none" strike="noStrike" baseline="0">
                <a:effectLst/>
              </a:rPr>
              <a:t>with vs without the Document Query functio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4473300152087303</c:v>
                </c:pt>
                <c:pt idx="1">
                  <c:v>8.7239716784153973</c:v>
                </c:pt>
                <c:pt idx="2">
                  <c:v>10.026263941612699</c:v>
                </c:pt>
                <c:pt idx="3">
                  <c:v>11.274381021260476</c:v>
                </c:pt>
                <c:pt idx="4">
                  <c:v>13.692889529154129</c:v>
                </c:pt>
                <c:pt idx="5">
                  <c:v>7.9602657172196816</c:v>
                </c:pt>
                <c:pt idx="6">
                  <c:v>7.8046410966507933</c:v>
                </c:pt>
                <c:pt idx="7">
                  <c:v>9.62914552811222</c:v>
                </c:pt>
                <c:pt idx="8">
                  <c:v>11.740834654916668</c:v>
                </c:pt>
                <c:pt idx="9">
                  <c:v>13.493204039247303</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out trigger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94.36934149999996</c:v>
                </c:pt>
                <c:pt idx="1">
                  <c:v>267.57072979999998</c:v>
                </c:pt>
                <c:pt idx="2">
                  <c:v>266.1690529</c:v>
                </c:pt>
                <c:pt idx="3">
                  <c:v>252.83966679999997</c:v>
                </c:pt>
                <c:pt idx="4">
                  <c:v>244.46551460000001</c:v>
                </c:pt>
                <c:pt idx="5">
                  <c:v>258.69715269999995</c:v>
                </c:pt>
                <c:pt idx="6">
                  <c:v>244.25870999999998</c:v>
                </c:pt>
                <c:pt idx="7">
                  <c:v>253.459</c:v>
                </c:pt>
                <c:pt idx="8">
                  <c:v>261.00759830000004</c:v>
                </c:pt>
                <c:pt idx="9">
                  <c:v>255.04257129999996</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87.43592840000002</c:v>
                </c:pt>
                <c:pt idx="1">
                  <c:v>273.73975000000007</c:v>
                </c:pt>
                <c:pt idx="2">
                  <c:v>249.42196619999999</c:v>
                </c:pt>
                <c:pt idx="3">
                  <c:v>223.83411919999998</c:v>
                </c:pt>
                <c:pt idx="4">
                  <c:v>250.02640980000001</c:v>
                </c:pt>
                <c:pt idx="5">
                  <c:v>221.23315799999995</c:v>
                </c:pt>
                <c:pt idx="6">
                  <c:v>236.3256112</c:v>
                </c:pt>
                <c:pt idx="7">
                  <c:v>249.5967685</c:v>
                </c:pt>
                <c:pt idx="8">
                  <c:v>232.35318860000001</c:v>
                </c:pt>
                <c:pt idx="9">
                  <c:v>218.12971539999998</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 Document register triggered at the same ti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081777427142855</c:v>
                </c:pt>
                <c:pt idx="1">
                  <c:v>5.0609256753142855</c:v>
                </c:pt>
                <c:pt idx="2">
                  <c:v>7.5320380695714295</c:v>
                </c:pt>
                <c:pt idx="3">
                  <c:v>9.6553570431714295</c:v>
                </c:pt>
                <c:pt idx="4">
                  <c:v>12.535541412285713</c:v>
                </c:pt>
                <c:pt idx="5">
                  <c:v>3.1728737196857137</c:v>
                </c:pt>
                <c:pt idx="6">
                  <c:v>5.2761850908142867</c:v>
                </c:pt>
                <c:pt idx="7">
                  <c:v>7.1486046307285713</c:v>
                </c:pt>
                <c:pt idx="8">
                  <c:v>10.058504252557142</c:v>
                </c:pt>
                <c:pt idx="9">
                  <c:v>13.060750290771427</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7380167508500004</c:v>
                </c:pt>
                <c:pt idx="1">
                  <c:v>3.7181966156166673</c:v>
                </c:pt>
                <c:pt idx="2">
                  <c:v>5.501362009116666</c:v>
                </c:pt>
                <c:pt idx="3">
                  <c:v>7.5229622845000002</c:v>
                </c:pt>
                <c:pt idx="4">
                  <c:v>9.3848936097666655</c:v>
                </c:pt>
                <c:pt idx="5">
                  <c:v>2.5037488587499999</c:v>
                </c:pt>
                <c:pt idx="6">
                  <c:v>3.8671523646333328</c:v>
                </c:pt>
                <c:pt idx="7">
                  <c:v>5.7545827348666672</c:v>
                </c:pt>
                <c:pt idx="8">
                  <c:v>7.2092534544166673</c:v>
                </c:pt>
                <c:pt idx="9">
                  <c:v>9.4018568971666667</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1372846547800002</c:v>
                </c:pt>
                <c:pt idx="1">
                  <c:v>2.7968869965200001</c:v>
                </c:pt>
                <c:pt idx="2">
                  <c:v>4.3486405012400002</c:v>
                </c:pt>
                <c:pt idx="3">
                  <c:v>5.5536868570800006</c:v>
                </c:pt>
                <c:pt idx="4">
                  <c:v>6.5469093871599995</c:v>
                </c:pt>
                <c:pt idx="5">
                  <c:v>2.0903510469799995</c:v>
                </c:pt>
                <c:pt idx="6">
                  <c:v>2.8096802788600002</c:v>
                </c:pt>
                <c:pt idx="7">
                  <c:v>4.0390212728999995</c:v>
                </c:pt>
                <c:pt idx="8">
                  <c:v>5.0802563001999994</c:v>
                </c:pt>
                <c:pt idx="9">
                  <c:v>6.26897518008</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trigger Document Query, </a:t>
            </a:r>
            <a:br>
              <a:rPr lang="en-US" sz="1200" b="0" i="0" u="none" strike="noStrike" baseline="0">
                <a:effectLst/>
              </a:rPr>
            </a:br>
            <a:r>
              <a:rPr lang="en-US" sz="1200" b="0" i="0" u="none" strike="noStrike" baseline="0">
                <a:effectLst/>
              </a:rPr>
              <a:t>with and without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3.97385176666666</c:v>
                </c:pt>
                <c:pt idx="1">
                  <c:v>280.53808506666672</c:v>
                </c:pt>
                <c:pt idx="2">
                  <c:v>274.43891876666663</c:v>
                </c:pt>
                <c:pt idx="3">
                  <c:v>256.76649956666665</c:v>
                </c:pt>
                <c:pt idx="4">
                  <c:v>262.40417163333331</c:v>
                </c:pt>
                <c:pt idx="5">
                  <c:v>259.66256159999995</c:v>
                </c:pt>
                <c:pt idx="6">
                  <c:v>260.39086613333336</c:v>
                </c:pt>
                <c:pt idx="7">
                  <c:v>263.91990616666664</c:v>
                </c:pt>
                <c:pt idx="8">
                  <c:v>263.42838640000008</c:v>
                </c:pt>
                <c:pt idx="9">
                  <c:v>262.83412089999996</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27.8263827814285</c:v>
                </c:pt>
                <c:pt idx="1">
                  <c:v>3858.6697624836506</c:v>
                </c:pt>
                <c:pt idx="2">
                  <c:v>5794.0135266426978</c:v>
                </c:pt>
                <c:pt idx="3">
                  <c:v>7577.3353949171451</c:v>
                </c:pt>
                <c:pt idx="4">
                  <c:v>9489.1148030707936</c:v>
                </c:pt>
                <c:pt idx="5">
                  <c:v>2588.9912084719044</c:v>
                </c:pt>
                <c:pt idx="6">
                  <c:v>3984.3392447692067</c:v>
                </c:pt>
                <c:pt idx="7">
                  <c:v>5647.4028794984124</c:v>
                </c:pt>
                <c:pt idx="8">
                  <c:v>7449.3380023912696</c:v>
                </c:pt>
                <c:pt idx="9">
                  <c:v>9577.1941226726995</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Register </a:t>
            </a:r>
            <a:br>
              <a:rPr lang="en-US" sz="1200" b="0" i="0" u="none" strike="noStrike" baseline="0">
                <a:effectLst/>
              </a:rPr>
            </a:br>
            <a:r>
              <a:rPr lang="en-US" sz="1200" b="0" i="0" u="none" strike="noStrike" baseline="0">
                <a:effectLst/>
              </a:rPr>
              <a:t>on node number variation setup</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2982779761000005</c:v>
                </c:pt>
                <c:pt idx="1">
                  <c:v>4.8320801472000001</c:v>
                </c:pt>
                <c:pt idx="2">
                  <c:v>4.3869291089000004</c:v>
                </c:pt>
                <c:pt idx="3">
                  <c:v>4.6698909881999997</c:v>
                </c:pt>
                <c:pt idx="4">
                  <c:v>4.2453668755000002</c:v>
                </c:pt>
                <c:pt idx="5">
                  <c:v>4.6412550381000006</c:v>
                </c:pt>
                <c:pt idx="6">
                  <c:v>5.3915182491999998</c:v>
                </c:pt>
                <c:pt idx="7">
                  <c:v>4.3509827416999993</c:v>
                </c:pt>
                <c:pt idx="8">
                  <c:v>4.3090693478000004</c:v>
                </c:pt>
                <c:pt idx="9">
                  <c:v>4.6109310547</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0224089563000005</c:v>
                </c:pt>
                <c:pt idx="1">
                  <c:v>5.2737047353999991</c:v>
                </c:pt>
                <c:pt idx="2">
                  <c:v>6.0881992199999999</c:v>
                </c:pt>
                <c:pt idx="3">
                  <c:v>5.7718233376999999</c:v>
                </c:pt>
                <c:pt idx="4">
                  <c:v>5.5467906675999998</c:v>
                </c:pt>
                <c:pt idx="5">
                  <c:v>6.2650431379000002</c:v>
                </c:pt>
                <c:pt idx="6">
                  <c:v>6.1172297544000003</c:v>
                </c:pt>
                <c:pt idx="7">
                  <c:v>6.2592358136000001</c:v>
                </c:pt>
                <c:pt idx="8">
                  <c:v>5.8296848289000005</c:v>
                </c:pt>
                <c:pt idx="9">
                  <c:v>6.3716300394999994</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7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3</c:f>
              <c:numCache>
                <c:formatCode>General</c:formatCode>
                <c:ptCount val="12"/>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9.8032131910999993</c:v>
                </c:pt>
                <c:pt idx="9">
                  <c:v>6.067564807000001</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3</c:f>
              <c:numCache>
                <c:formatCode>General</c:formatCode>
                <c:ptCount val="12"/>
                <c:pt idx="0">
                  <c:v>5.5497193638999995</c:v>
                </c:pt>
                <c:pt idx="1">
                  <c:v>6.9129962809000007</c:v>
                </c:pt>
                <c:pt idx="2">
                  <c:v>6.0371657117000002</c:v>
                </c:pt>
                <c:pt idx="3">
                  <c:v>7.1414389851000006</c:v>
                </c:pt>
                <c:pt idx="4">
                  <c:v>5.9436859789000014</c:v>
                </c:pt>
                <c:pt idx="5">
                  <c:v>6.7640213447000006</c:v>
                </c:pt>
                <c:pt idx="6">
                  <c:v>6.9797941156000007</c:v>
                </c:pt>
                <c:pt idx="7">
                  <c:v>6.2904098793000003</c:v>
                </c:pt>
                <c:pt idx="8">
                  <c:v>8.5402899499000018</c:v>
                </c:pt>
                <c:pt idx="9">
                  <c:v>6.2886630861000006</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3</c:f>
              <c:numCache>
                <c:formatCode>General</c:formatCode>
                <c:ptCount val="12"/>
                <c:pt idx="0">
                  <c:v>5.4033054750999998</c:v>
                </c:pt>
                <c:pt idx="1">
                  <c:v>7.0183166589999981</c:v>
                </c:pt>
                <c:pt idx="2">
                  <c:v>6.2057626151999994</c:v>
                </c:pt>
                <c:pt idx="3">
                  <c:v>6.8958717792000002</c:v>
                </c:pt>
                <c:pt idx="4">
                  <c:v>6.1150417020999992</c:v>
                </c:pt>
                <c:pt idx="5">
                  <c:v>6.8408401399000001</c:v>
                </c:pt>
                <c:pt idx="6">
                  <c:v>6.8845775180999995</c:v>
                </c:pt>
                <c:pt idx="7">
                  <c:v>7.2032528671999998</c:v>
                </c:pt>
                <c:pt idx="8">
                  <c:v>8.5760635755999992</c:v>
                </c:pt>
                <c:pt idx="9">
                  <c:v>5.8320557285000003</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3</c:f>
              <c:numCache>
                <c:formatCode>General</c:formatCode>
                <c:ptCount val="12"/>
                <c:pt idx="0">
                  <c:v>5.3990402946000007</c:v>
                </c:pt>
                <c:pt idx="1">
                  <c:v>6.9440975536999998</c:v>
                </c:pt>
                <c:pt idx="2">
                  <c:v>5.7485300036</c:v>
                </c:pt>
                <c:pt idx="3">
                  <c:v>6.9395710699000004</c:v>
                </c:pt>
                <c:pt idx="4">
                  <c:v>6.0663253984000001</c:v>
                </c:pt>
                <c:pt idx="5">
                  <c:v>6.7383710845999989</c:v>
                </c:pt>
                <c:pt idx="6">
                  <c:v>6.9603235361000015</c:v>
                </c:pt>
                <c:pt idx="7">
                  <c:v>6.7817159813000005</c:v>
                </c:pt>
                <c:pt idx="8">
                  <c:v>11.4802903184</c:v>
                </c:pt>
                <c:pt idx="9">
                  <c:v>5.8623249297999998</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3</c:f>
              <c:numCache>
                <c:formatCode>General</c:formatCode>
                <c:ptCount val="12"/>
                <c:pt idx="0">
                  <c:v>5.4698037728999997</c:v>
                </c:pt>
                <c:pt idx="1">
                  <c:v>6.9308784586000005</c:v>
                </c:pt>
                <c:pt idx="2">
                  <c:v>5.9412324110000005</c:v>
                </c:pt>
                <c:pt idx="3">
                  <c:v>7.0234799146000002</c:v>
                </c:pt>
                <c:pt idx="4">
                  <c:v>6.1690161459000006</c:v>
                </c:pt>
                <c:pt idx="5">
                  <c:v>6.7407178127000007</c:v>
                </c:pt>
                <c:pt idx="6">
                  <c:v>6.6345830622999999</c:v>
                </c:pt>
                <c:pt idx="7">
                  <c:v>6.8606895824000009</c:v>
                </c:pt>
                <c:pt idx="8">
                  <c:v>12.535658944300001</c:v>
                </c:pt>
                <c:pt idx="9">
                  <c:v>5.9599306592999994</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3</c:f>
              <c:numCache>
                <c:formatCode>General</c:formatCode>
                <c:ptCount val="12"/>
                <c:pt idx="0">
                  <c:v>5.4367871138999995</c:v>
                </c:pt>
                <c:pt idx="1">
                  <c:v>6.9554743293999994</c:v>
                </c:pt>
                <c:pt idx="2">
                  <c:v>5.9746109611999998</c:v>
                </c:pt>
                <c:pt idx="3">
                  <c:v>6.8779633606000008</c:v>
                </c:pt>
                <c:pt idx="4">
                  <c:v>6.0011479497000009</c:v>
                </c:pt>
                <c:pt idx="5">
                  <c:v>6.9919723082999994</c:v>
                </c:pt>
                <c:pt idx="6">
                  <c:v>6.5668201193999991</c:v>
                </c:pt>
                <c:pt idx="7">
                  <c:v>7.3941441576000004</c:v>
                </c:pt>
                <c:pt idx="8">
                  <c:v>9.0481691363000003</c:v>
                </c:pt>
                <c:pt idx="9">
                  <c:v>5.7099654827999995</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3</c:f>
              <c:numCache>
                <c:formatCode>General</c:formatCode>
                <c:ptCount val="12"/>
                <c:pt idx="0">
                  <c:v>5.3701497779</c:v>
                </c:pt>
                <c:pt idx="1">
                  <c:v>6.7757512689999997</c:v>
                </c:pt>
                <c:pt idx="2">
                  <c:v>5.9585812986000004</c:v>
                </c:pt>
                <c:pt idx="3">
                  <c:v>6.9617524067000005</c:v>
                </c:pt>
                <c:pt idx="4">
                  <c:v>6.1643444170000006</c:v>
                </c:pt>
                <c:pt idx="5">
                  <c:v>6.737506355299999</c:v>
                </c:pt>
                <c:pt idx="6">
                  <c:v>6.2029744048999991</c:v>
                </c:pt>
                <c:pt idx="7">
                  <c:v>7.1000526530000005</c:v>
                </c:pt>
                <c:pt idx="8">
                  <c:v>9.3259932023000012</c:v>
                </c:pt>
                <c:pt idx="9">
                  <c:v>5.7164508969000005</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effectLst/>
              </a:rPr>
              <a:t>Performance comparison inspected from each node </a:t>
            </a:r>
            <a:br>
              <a:rPr lang="en-US" sz="1400">
                <a:effectLst/>
              </a:rPr>
            </a:br>
            <a:r>
              <a:rPr lang="en-US" sz="1400">
                <a:effectLst/>
              </a:rPr>
              <a:t>in 6 Nodes set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1394200651999995</c:v>
                </c:pt>
                <c:pt idx="1">
                  <c:v>6.8408936774000013</c:v>
                </c:pt>
                <c:pt idx="2">
                  <c:v>7.7516404585000007</c:v>
                </c:pt>
                <c:pt idx="3">
                  <c:v>6.5630449968999987</c:v>
                </c:pt>
                <c:pt idx="4">
                  <c:v>7.5859265160999998</c:v>
                </c:pt>
                <c:pt idx="5">
                  <c:v>7.5887031511000007</c:v>
                </c:pt>
                <c:pt idx="6">
                  <c:v>5.9112610738000004</c:v>
                </c:pt>
                <c:pt idx="7">
                  <c:v>7.9144013926000003</c:v>
                </c:pt>
                <c:pt idx="8">
                  <c:v>7.7279148973999998</c:v>
                </c:pt>
                <c:pt idx="9">
                  <c:v>7.5957591874000006</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1273327695000006</c:v>
                </c:pt>
                <c:pt idx="1">
                  <c:v>6.8560077225000011</c:v>
                </c:pt>
                <c:pt idx="2">
                  <c:v>7.5573430121000005</c:v>
                </c:pt>
                <c:pt idx="3">
                  <c:v>6.4805172264999999</c:v>
                </c:pt>
                <c:pt idx="4">
                  <c:v>7.4387312578999998</c:v>
                </c:pt>
                <c:pt idx="5">
                  <c:v>7.431009467</c:v>
                </c:pt>
                <c:pt idx="6">
                  <c:v>6.0065937184999996</c:v>
                </c:pt>
                <c:pt idx="7">
                  <c:v>6.3008350302999991</c:v>
                </c:pt>
                <c:pt idx="8">
                  <c:v>7.6543030607999993</c:v>
                </c:pt>
                <c:pt idx="9">
                  <c:v>7.4618121395000001</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727188017999993</c:v>
                </c:pt>
                <c:pt idx="1">
                  <c:v>7.8905556814999995</c:v>
                </c:pt>
                <c:pt idx="2">
                  <c:v>7.5108685859999991</c:v>
                </c:pt>
                <c:pt idx="3">
                  <c:v>6.2659552328000014</c:v>
                </c:pt>
                <c:pt idx="4">
                  <c:v>7.5146172243000011</c:v>
                </c:pt>
                <c:pt idx="5">
                  <c:v>7.3221695927999999</c:v>
                </c:pt>
                <c:pt idx="6">
                  <c:v>5.9346872042000003</c:v>
                </c:pt>
                <c:pt idx="7">
                  <c:v>6.7923032582999996</c:v>
                </c:pt>
                <c:pt idx="8">
                  <c:v>7.6354204093000009</c:v>
                </c:pt>
                <c:pt idx="9">
                  <c:v>7.5698007052999996</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0864850480000019</c:v>
                </c:pt>
                <c:pt idx="1">
                  <c:v>7.8458811897</c:v>
                </c:pt>
                <c:pt idx="2">
                  <c:v>7.5682878885999996</c:v>
                </c:pt>
                <c:pt idx="3">
                  <c:v>6.3956640220999992</c:v>
                </c:pt>
                <c:pt idx="4">
                  <c:v>7.4109529235999982</c:v>
                </c:pt>
                <c:pt idx="5">
                  <c:v>7.3916212742000003</c:v>
                </c:pt>
                <c:pt idx="6">
                  <c:v>5.8184981765999995</c:v>
                </c:pt>
                <c:pt idx="7">
                  <c:v>6.9504664721000013</c:v>
                </c:pt>
                <c:pt idx="8">
                  <c:v>7.5432849148000001</c:v>
                </c:pt>
                <c:pt idx="9">
                  <c:v>7.3629298340999991</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7170508893999994</c:v>
                </c:pt>
                <c:pt idx="1">
                  <c:v>7.7676046803999999</c:v>
                </c:pt>
                <c:pt idx="2">
                  <c:v>7.4141053671000012</c:v>
                </c:pt>
                <c:pt idx="3">
                  <c:v>6.3607383961000004</c:v>
                </c:pt>
                <c:pt idx="4">
                  <c:v>7.4825493645000005</c:v>
                </c:pt>
                <c:pt idx="5">
                  <c:v>7.5352808199999997</c:v>
                </c:pt>
                <c:pt idx="6">
                  <c:v>6.5771988054999992</c:v>
                </c:pt>
                <c:pt idx="7">
                  <c:v>5.850419539799999</c:v>
                </c:pt>
                <c:pt idx="8">
                  <c:v>7.5586570320999993</c:v>
                </c:pt>
                <c:pt idx="9">
                  <c:v>7.2923792049000014</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934851391999997</c:v>
                </c:pt>
                <c:pt idx="1">
                  <c:v>7.7301485581999998</c:v>
                </c:pt>
                <c:pt idx="2">
                  <c:v>7.3617784752999995</c:v>
                </c:pt>
                <c:pt idx="3">
                  <c:v>6.4421630986</c:v>
                </c:pt>
                <c:pt idx="4">
                  <c:v>7.3929531929000003</c:v>
                </c:pt>
                <c:pt idx="5">
                  <c:v>7.4127540080000003</c:v>
                </c:pt>
                <c:pt idx="6">
                  <c:v>5.6660125980999991</c:v>
                </c:pt>
                <c:pt idx="7">
                  <c:v>6.8676182289000014</c:v>
                </c:pt>
                <c:pt idx="8">
                  <c:v>7.606231329399999</c:v>
                </c:pt>
                <c:pt idx="9">
                  <c:v>7.3986256818000005</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5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7705647422999986</c:v>
                </c:pt>
                <c:pt idx="1">
                  <c:v>6.6379945277999992</c:v>
                </c:pt>
                <c:pt idx="2">
                  <c:v>7.4989082528999997</c:v>
                </c:pt>
                <c:pt idx="3">
                  <c:v>7.4548443227000005</c:v>
                </c:pt>
                <c:pt idx="4">
                  <c:v>7.3458674832000002</c:v>
                </c:pt>
                <c:pt idx="5">
                  <c:v>8.1936402264000012</c:v>
                </c:pt>
                <c:pt idx="6">
                  <c:v>7.2449452773000003</c:v>
                </c:pt>
                <c:pt idx="7">
                  <c:v>6.7918062746000007</c:v>
                </c:pt>
                <c:pt idx="8">
                  <c:v>7.7082567871999998</c:v>
                </c:pt>
                <c:pt idx="9">
                  <c:v>7.2528158853999996</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263984954000012</c:v>
                </c:pt>
                <c:pt idx="1">
                  <c:v>6.4077401832000005</c:v>
                </c:pt>
                <c:pt idx="2">
                  <c:v>7.4710273443999995</c:v>
                </c:pt>
                <c:pt idx="3">
                  <c:v>7.2775440176000021</c:v>
                </c:pt>
                <c:pt idx="4">
                  <c:v>7.1628481166000002</c:v>
                </c:pt>
                <c:pt idx="5">
                  <c:v>8.2895726503000002</c:v>
                </c:pt>
                <c:pt idx="6">
                  <c:v>7.1571178184000006</c:v>
                </c:pt>
                <c:pt idx="7">
                  <c:v>6.6336907940999996</c:v>
                </c:pt>
                <c:pt idx="8">
                  <c:v>7.9988046856000015</c:v>
                </c:pt>
                <c:pt idx="9">
                  <c:v>7.098561683099998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830106750999985</c:v>
                </c:pt>
                <c:pt idx="1">
                  <c:v>6.7329404440000005</c:v>
                </c:pt>
                <c:pt idx="2">
                  <c:v>7.4619665174000005</c:v>
                </c:pt>
                <c:pt idx="3">
                  <c:v>7.4836445519000012</c:v>
                </c:pt>
                <c:pt idx="4">
                  <c:v>7.2274381187000003</c:v>
                </c:pt>
                <c:pt idx="5">
                  <c:v>8.3033593601</c:v>
                </c:pt>
                <c:pt idx="6">
                  <c:v>7.1606055897000003</c:v>
                </c:pt>
                <c:pt idx="7">
                  <c:v>6.8092584831999998</c:v>
                </c:pt>
                <c:pt idx="8">
                  <c:v>7.6319013607000006</c:v>
                </c:pt>
                <c:pt idx="9">
                  <c:v>7.2200993983000004</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360852714000004</c:v>
                </c:pt>
                <c:pt idx="1">
                  <c:v>6.5113605171999991</c:v>
                </c:pt>
                <c:pt idx="2">
                  <c:v>7.257678757399999</c:v>
                </c:pt>
                <c:pt idx="3">
                  <c:v>7.2975811244999989</c:v>
                </c:pt>
                <c:pt idx="4">
                  <c:v>7.0580029175000005</c:v>
                </c:pt>
                <c:pt idx="5">
                  <c:v>8.0886336636000014</c:v>
                </c:pt>
                <c:pt idx="6">
                  <c:v>7.1054494510000001</c:v>
                </c:pt>
                <c:pt idx="7">
                  <c:v>6.7242091796999999</c:v>
                </c:pt>
                <c:pt idx="8">
                  <c:v>7.710671682500001</c:v>
                </c:pt>
                <c:pt idx="9">
                  <c:v>7.0134953436000007</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645510305000002</c:v>
                </c:pt>
                <c:pt idx="1">
                  <c:v>6.4399948381999987</c:v>
                </c:pt>
                <c:pt idx="2">
                  <c:v>7.3537266169999995</c:v>
                </c:pt>
                <c:pt idx="3">
                  <c:v>7.3092371246000001</c:v>
                </c:pt>
                <c:pt idx="4">
                  <c:v>7.1024504785000007</c:v>
                </c:pt>
                <c:pt idx="5">
                  <c:v>8.1767254626000003</c:v>
                </c:pt>
                <c:pt idx="6">
                  <c:v>6.910620786</c:v>
                </c:pt>
                <c:pt idx="7">
                  <c:v>6.6459247677999995</c:v>
                </c:pt>
                <c:pt idx="8">
                  <c:v>7.6118604420000011</c:v>
                </c:pt>
                <c:pt idx="9">
                  <c:v>7.2504475688000003</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4584783178142846</c:v>
                </c:pt>
                <c:pt idx="1">
                  <c:v>6.9537735985999998</c:v>
                </c:pt>
                <c:pt idx="2">
                  <c:v>5.9870195033714291</c:v>
                </c:pt>
                <c:pt idx="3">
                  <c:v>6.9535884839142863</c:v>
                </c:pt>
                <c:pt idx="4">
                  <c:v>6.021710275357143</c:v>
                </c:pt>
                <c:pt idx="5">
                  <c:v>6.8179395552857134</c:v>
                </c:pt>
                <c:pt idx="6">
                  <c:v>6.6879869169285717</c:v>
                </c:pt>
                <c:pt idx="7">
                  <c:v>6.8453942638000012</c:v>
                </c:pt>
                <c:pt idx="8">
                  <c:v>9.9013826168428558</c:v>
                </c:pt>
                <c:pt idx="9">
                  <c:v>5.9195650843428567</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0060821188499993</c:v>
                </c:pt>
                <c:pt idx="1">
                  <c:v>7.4885152516166675</c:v>
                </c:pt>
                <c:pt idx="2">
                  <c:v>7.5273372979333333</c:v>
                </c:pt>
                <c:pt idx="3">
                  <c:v>6.4180138288333319</c:v>
                </c:pt>
                <c:pt idx="4">
                  <c:v>7.4709550798833346</c:v>
                </c:pt>
                <c:pt idx="5">
                  <c:v>7.4469230521833332</c:v>
                </c:pt>
                <c:pt idx="6">
                  <c:v>5.9857085961166661</c:v>
                </c:pt>
                <c:pt idx="7">
                  <c:v>6.7793406536666661</c:v>
                </c:pt>
                <c:pt idx="8">
                  <c:v>7.6209686072999991</c:v>
                </c:pt>
                <c:pt idx="9">
                  <c:v>7.4468844588333338</c:v>
                </c:pt>
              </c:numCache>
            </c:numRef>
          </c:val>
          <c:smooth val="0"/>
          <c:extLst>
            <c:ext xmlns:c16="http://schemas.microsoft.com/office/drawing/2014/chart" uri="{C3380CC4-5D6E-409C-BE32-E72D297353CC}">
              <c16:uniqueId val="{00000001-5C74-4693-9510-56C0951A3094}"/>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7361220429399991</c:v>
                </c:pt>
                <c:pt idx="1">
                  <c:v>6.5460061020799998</c:v>
                </c:pt>
                <c:pt idx="2">
                  <c:v>7.4086614978200007</c:v>
                </c:pt>
                <c:pt idx="3">
                  <c:v>7.3645702282600016</c:v>
                </c:pt>
                <c:pt idx="4">
                  <c:v>7.1793214229000002</c:v>
                </c:pt>
                <c:pt idx="5">
                  <c:v>8.210386272600001</c:v>
                </c:pt>
                <c:pt idx="6">
                  <c:v>7.1157477844800017</c:v>
                </c:pt>
                <c:pt idx="7">
                  <c:v>6.7209778998800003</c:v>
                </c:pt>
                <c:pt idx="8">
                  <c:v>7.7322989916000013</c:v>
                </c:pt>
                <c:pt idx="9">
                  <c:v>7.1670839758399989</c:v>
                </c:pt>
              </c:numCache>
            </c:numRef>
          </c:val>
          <c:smooth val="0"/>
          <c:extLst>
            <c:ext xmlns:c16="http://schemas.microsoft.com/office/drawing/2014/chart" uri="{C3380CC4-5D6E-409C-BE32-E72D297353CC}">
              <c16:uniqueId val="{00000002-5C74-4693-9510-56C0951A309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7222995695333339</c:v>
                </c:pt>
                <c:pt idx="1">
                  <c:v>4.6564735643999997</c:v>
                </c:pt>
                <c:pt idx="2">
                  <c:v>4.8825601873666669</c:v>
                </c:pt>
                <c:pt idx="3">
                  <c:v>4.4406297769333332</c:v>
                </c:pt>
                <c:pt idx="4">
                  <c:v>4.6443962776333336</c:v>
                </c:pt>
                <c:pt idx="5">
                  <c:v>4.7981898166999999</c:v>
                </c:pt>
                <c:pt idx="6">
                  <c:v>5.1900314174333326</c:v>
                </c:pt>
                <c:pt idx="7">
                  <c:v>4.5454818721666665</c:v>
                </c:pt>
                <c:pt idx="8">
                  <c:v>4.5855636351999998</c:v>
                </c:pt>
                <c:pt idx="9">
                  <c:v>4.808906755366666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604322206000006</c:v>
                </c:pt>
                <c:pt idx="1">
                  <c:v>8.3041753855000007</c:v>
                </c:pt>
                <c:pt idx="2">
                  <c:v>11.4283615067</c:v>
                </c:pt>
                <c:pt idx="3">
                  <c:v>12.5735137262</c:v>
                </c:pt>
                <c:pt idx="4">
                  <c:v>14.700780902900002</c:v>
                </c:pt>
                <c:pt idx="5">
                  <c:v>7.7089130261000012</c:v>
                </c:pt>
                <c:pt idx="6">
                  <c:v>8.2297739904</c:v>
                </c:pt>
                <c:pt idx="7">
                  <c:v>10.919029245499999</c:v>
                </c:pt>
                <c:pt idx="8">
                  <c:v>11.970603069199999</c:v>
                </c:pt>
                <c:pt idx="9">
                  <c:v>16.690511664700001</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7310700920000013</c:v>
                </c:pt>
                <c:pt idx="1">
                  <c:v>8.5829635139999993</c:v>
                </c:pt>
                <c:pt idx="2">
                  <c:v>11.6352078491</c:v>
                </c:pt>
                <c:pt idx="3">
                  <c:v>12.6911705021</c:v>
                </c:pt>
                <c:pt idx="4">
                  <c:v>14.652904595800001</c:v>
                </c:pt>
                <c:pt idx="5">
                  <c:v>7.3890985136000014</c:v>
                </c:pt>
                <c:pt idx="6">
                  <c:v>8.9943550934999994</c:v>
                </c:pt>
                <c:pt idx="7">
                  <c:v>10.901612459000001</c:v>
                </c:pt>
                <c:pt idx="8">
                  <c:v>13.088374496</c:v>
                </c:pt>
                <c:pt idx="9">
                  <c:v>17.0204352933</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587913951000001</c:v>
                </c:pt>
                <c:pt idx="1">
                  <c:v>7.9523122916999993</c:v>
                </c:pt>
                <c:pt idx="2">
                  <c:v>11.457494468899998</c:v>
                </c:pt>
                <c:pt idx="3">
                  <c:v>12.992032097200001</c:v>
                </c:pt>
                <c:pt idx="4">
                  <c:v>15.010618646999998</c:v>
                </c:pt>
                <c:pt idx="5">
                  <c:v>7.1777221059</c:v>
                </c:pt>
                <c:pt idx="6">
                  <c:v>8.517649134700001</c:v>
                </c:pt>
                <c:pt idx="7">
                  <c:v>10.6848277891</c:v>
                </c:pt>
                <c:pt idx="8">
                  <c:v>12.318758365400001</c:v>
                </c:pt>
                <c:pt idx="9">
                  <c:v>14.8886287823</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086376719</c:v>
                </c:pt>
                <c:pt idx="1">
                  <c:v>8.3818703751000001</c:v>
                </c:pt>
                <c:pt idx="2">
                  <c:v>10.816878447600001</c:v>
                </c:pt>
                <c:pt idx="3">
                  <c:v>12.829997194399999</c:v>
                </c:pt>
                <c:pt idx="4">
                  <c:v>15.3087777428</c:v>
                </c:pt>
                <c:pt idx="5">
                  <c:v>7.7045546680000001</c:v>
                </c:pt>
                <c:pt idx="6">
                  <c:v>9.0416238178999997</c:v>
                </c:pt>
                <c:pt idx="7">
                  <c:v>10.867757142799999</c:v>
                </c:pt>
                <c:pt idx="8">
                  <c:v>12.445055144800001</c:v>
                </c:pt>
                <c:pt idx="9">
                  <c:v>15.434536548500002</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906672468000012</c:v>
                </c:pt>
                <c:pt idx="1">
                  <c:v>7.9829292828999998</c:v>
                </c:pt>
                <c:pt idx="2">
                  <c:v>11.607419051200001</c:v>
                </c:pt>
                <c:pt idx="3">
                  <c:v>12.316319652999999</c:v>
                </c:pt>
                <c:pt idx="4">
                  <c:v>14.210365902800001</c:v>
                </c:pt>
                <c:pt idx="5">
                  <c:v>7.8497305675000009</c:v>
                </c:pt>
                <c:pt idx="6">
                  <c:v>9.1456433538000006</c:v>
                </c:pt>
                <c:pt idx="7">
                  <c:v>11.2358836951</c:v>
                </c:pt>
                <c:pt idx="8">
                  <c:v>12.71906781</c:v>
                </c:pt>
                <c:pt idx="9">
                  <c:v>15.470664400499999</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6443144967999999</c:v>
                </c:pt>
                <c:pt idx="1">
                  <c:v>8.3517004284999992</c:v>
                </c:pt>
                <c:pt idx="2">
                  <c:v>11.418534412599998</c:v>
                </c:pt>
                <c:pt idx="3">
                  <c:v>12.501361320300001</c:v>
                </c:pt>
                <c:pt idx="4">
                  <c:v>15.6863547729</c:v>
                </c:pt>
                <c:pt idx="5">
                  <c:v>7.2633924767000009</c:v>
                </c:pt>
                <c:pt idx="6">
                  <c:v>8.6332378172999995</c:v>
                </c:pt>
                <c:pt idx="7">
                  <c:v>10.6621116774</c:v>
                </c:pt>
                <c:pt idx="8">
                  <c:v>13.206786147400001</c:v>
                </c:pt>
                <c:pt idx="9">
                  <c:v>16.4609586244</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7241035839999999</c:v>
                </c:pt>
                <c:pt idx="1">
                  <c:v>8.0088269740000015</c:v>
                </c:pt>
                <c:pt idx="2">
                  <c:v>11.231977611599998</c:v>
                </c:pt>
                <c:pt idx="3">
                  <c:v>12.623537881300001</c:v>
                </c:pt>
                <c:pt idx="4">
                  <c:v>14.653605886400001</c:v>
                </c:pt>
                <c:pt idx="5">
                  <c:v>7.4532151723999984</c:v>
                </c:pt>
                <c:pt idx="6">
                  <c:v>8.6879456936999997</c:v>
                </c:pt>
                <c:pt idx="7">
                  <c:v>10.927629966500001</c:v>
                </c:pt>
                <c:pt idx="8">
                  <c:v>12.884537759900002</c:v>
                </c:pt>
                <c:pt idx="9">
                  <c:v>15.662976168199998</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9.2261379148000007</c:v>
                </c:pt>
                <c:pt idx="1">
                  <c:v>8.7605262154000005</c:v>
                </c:pt>
                <c:pt idx="2">
                  <c:v>8.9677081855999994</c:v>
                </c:pt>
                <c:pt idx="3">
                  <c:v>11.077265102199998</c:v>
                </c:pt>
                <c:pt idx="4">
                  <c:v>11.5269099078</c:v>
                </c:pt>
                <c:pt idx="5">
                  <c:v>8.2458760652000009</c:v>
                </c:pt>
                <c:pt idx="6">
                  <c:v>7.4773296542000001</c:v>
                </c:pt>
                <c:pt idx="7">
                  <c:v>9.6287453989000014</c:v>
                </c:pt>
                <c:pt idx="8">
                  <c:v>11.956364802300001</c:v>
                </c:pt>
                <c:pt idx="9">
                  <c:v>12.722848236900001</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515205724000008</c:v>
                </c:pt>
                <c:pt idx="1">
                  <c:v>8.5796092359999996</c:v>
                </c:pt>
                <c:pt idx="2">
                  <c:v>8.9683634876999996</c:v>
                </c:pt>
                <c:pt idx="3">
                  <c:v>10.988853026400001</c:v>
                </c:pt>
                <c:pt idx="4">
                  <c:v>12.680129426400001</c:v>
                </c:pt>
                <c:pt idx="5">
                  <c:v>8.3226273885000008</c:v>
                </c:pt>
                <c:pt idx="6">
                  <c:v>6.9482326424000007</c:v>
                </c:pt>
                <c:pt idx="7">
                  <c:v>9.180198594700002</c:v>
                </c:pt>
                <c:pt idx="8">
                  <c:v>11.9543554973</c:v>
                </c:pt>
                <c:pt idx="9">
                  <c:v>13.267120449</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9.1845461159999982</c:v>
                </c:pt>
                <c:pt idx="1">
                  <c:v>8.8377434284999996</c:v>
                </c:pt>
                <c:pt idx="2">
                  <c:v>8.7578902753000012</c:v>
                </c:pt>
                <c:pt idx="3">
                  <c:v>10.838979953800001</c:v>
                </c:pt>
                <c:pt idx="4">
                  <c:v>13.7537049805</c:v>
                </c:pt>
                <c:pt idx="5">
                  <c:v>8.2530341111999999</c:v>
                </c:pt>
                <c:pt idx="6">
                  <c:v>6.5052586127999987</c:v>
                </c:pt>
                <c:pt idx="7">
                  <c:v>9.4243365682000011</c:v>
                </c:pt>
                <c:pt idx="8">
                  <c:v>11.949093121300001</c:v>
                </c:pt>
                <c:pt idx="9">
                  <c:v>13.1974123219</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9.1220024274</c:v>
                </c:pt>
                <c:pt idx="1">
                  <c:v>9.3024679819999996</c:v>
                </c:pt>
                <c:pt idx="2">
                  <c:v>8.8803512399000013</c:v>
                </c:pt>
                <c:pt idx="3">
                  <c:v>11.258076172199999</c:v>
                </c:pt>
                <c:pt idx="4">
                  <c:v>12.6807959427</c:v>
                </c:pt>
                <c:pt idx="5">
                  <c:v>8.2288304873999998</c:v>
                </c:pt>
                <c:pt idx="6">
                  <c:v>7.1494052981999996</c:v>
                </c:pt>
                <c:pt idx="7">
                  <c:v>9.4817933459000017</c:v>
                </c:pt>
                <c:pt idx="8">
                  <c:v>11.931692871900001</c:v>
                </c:pt>
                <c:pt idx="9">
                  <c:v>13.168312839999999</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9.0029877498000026</c:v>
                </c:pt>
                <c:pt idx="1">
                  <c:v>8.6068985800999993</c:v>
                </c:pt>
                <c:pt idx="2">
                  <c:v>8.3866195449000003</c:v>
                </c:pt>
                <c:pt idx="3">
                  <c:v>10.801255804499998</c:v>
                </c:pt>
                <c:pt idx="4">
                  <c:v>11.940243089300001</c:v>
                </c:pt>
                <c:pt idx="5">
                  <c:v>8.112508201399999</c:v>
                </c:pt>
                <c:pt idx="6">
                  <c:v>6.7126671060000005</c:v>
                </c:pt>
                <c:pt idx="7">
                  <c:v>8.8894279398000009</c:v>
                </c:pt>
                <c:pt idx="8">
                  <c:v>11.7575641678</c:v>
                </c:pt>
                <c:pt idx="9">
                  <c:v>12.030334799199998</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9.2116810571000016</c:v>
                </c:pt>
                <c:pt idx="1">
                  <c:v>9.1973411535</c:v>
                </c:pt>
                <c:pt idx="2">
                  <c:v>8.647472199800001</c:v>
                </c:pt>
                <c:pt idx="3">
                  <c:v>10.935710161599999</c:v>
                </c:pt>
                <c:pt idx="4">
                  <c:v>12.523536286000001</c:v>
                </c:pt>
                <c:pt idx="5">
                  <c:v>8.2630578433000004</c:v>
                </c:pt>
                <c:pt idx="6">
                  <c:v>7.123082083199999</c:v>
                </c:pt>
                <c:pt idx="7">
                  <c:v>9.4340477480000011</c:v>
                </c:pt>
                <c:pt idx="8">
                  <c:v>11.9733235751</c:v>
                </c:pt>
                <c:pt idx="9">
                  <c:v>12.625897207400001</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1</TotalTime>
  <Pages>316</Pages>
  <Words>48729</Words>
  <Characters>277761</Characters>
  <Application>Microsoft Office Word</Application>
  <DocSecurity>0</DocSecurity>
  <Lines>2314</Lines>
  <Paragraphs>65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32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400</cp:revision>
  <cp:lastPrinted>2021-07-09T14:18:00Z</cp:lastPrinted>
  <dcterms:created xsi:type="dcterms:W3CDTF">2021-07-09T14:18:00Z</dcterms:created>
  <dcterms:modified xsi:type="dcterms:W3CDTF">2021-07-2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